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393DD6" w14:textId="77777777" w:rsidR="007F4E92" w:rsidRPr="007F4E92" w:rsidRDefault="007F4E92" w:rsidP="007F4E92">
      <w:pPr>
        <w:spacing w:line="259" w:lineRule="auto"/>
        <w:jc w:val="center"/>
        <w:rPr>
          <w:b/>
          <w:bCs/>
          <w:sz w:val="32"/>
          <w:szCs w:val="32"/>
          <w:rtl/>
          <w:lang w:bidi="fa-IR"/>
        </w:rPr>
      </w:pPr>
      <w:r w:rsidRPr="007F4E92">
        <w:rPr>
          <w:rFonts w:hint="cs"/>
          <w:b/>
          <w:bCs/>
          <w:sz w:val="32"/>
          <w:szCs w:val="32"/>
          <w:rtl/>
          <w:lang w:bidi="fa-IR"/>
        </w:rPr>
        <w:t>بررسی تاثیر نانوذرات کربنی عامل دار بر پایداری فوم دی اکسید کربن پایدار شده با سورفکتانت ویسکوالاستیک</w:t>
      </w:r>
    </w:p>
    <w:p w14:paraId="4706412A" w14:textId="1B943C84" w:rsidR="007F4E92" w:rsidRPr="007F4E92" w:rsidRDefault="007F4E92" w:rsidP="007F4E92">
      <w:pPr>
        <w:spacing w:line="259" w:lineRule="auto"/>
        <w:jc w:val="center"/>
        <w:rPr>
          <w:b/>
          <w:bCs/>
          <w:sz w:val="24"/>
          <w:szCs w:val="24"/>
          <w:rtl/>
          <w:lang w:bidi="fa-IR"/>
        </w:rPr>
      </w:pPr>
      <w:r w:rsidRPr="007F4E92">
        <w:rPr>
          <w:rFonts w:hint="cs"/>
          <w:b/>
          <w:bCs/>
          <w:sz w:val="24"/>
          <w:szCs w:val="24"/>
          <w:rtl/>
          <w:lang w:bidi="fa-IR"/>
        </w:rPr>
        <w:t>محمد امین امامی</w:t>
      </w:r>
      <w:r w:rsidRPr="007F4E92">
        <w:rPr>
          <w:rFonts w:hint="cs"/>
          <w:b/>
          <w:bCs/>
          <w:sz w:val="24"/>
          <w:szCs w:val="24"/>
          <w:vertAlign w:val="superscript"/>
          <w:rtl/>
          <w:lang w:bidi="fa-IR"/>
        </w:rPr>
        <w:t>1</w:t>
      </w:r>
      <w:r w:rsidRPr="007F4E92">
        <w:rPr>
          <w:rFonts w:hint="cs"/>
          <w:b/>
          <w:bCs/>
          <w:sz w:val="24"/>
          <w:szCs w:val="24"/>
          <w:rtl/>
          <w:lang w:bidi="fa-IR"/>
        </w:rPr>
        <w:t>، جلال فهیم پور</w:t>
      </w:r>
      <w:r w:rsidRPr="007F4E92">
        <w:rPr>
          <w:rFonts w:hint="cs"/>
          <w:b/>
          <w:bCs/>
          <w:sz w:val="24"/>
          <w:szCs w:val="24"/>
          <w:vertAlign w:val="superscript"/>
          <w:rtl/>
          <w:lang w:bidi="fa-IR"/>
        </w:rPr>
        <w:t>1*</w:t>
      </w:r>
      <w:r w:rsidRPr="007F4E92">
        <w:rPr>
          <w:rFonts w:hint="cs"/>
          <w:b/>
          <w:bCs/>
          <w:sz w:val="24"/>
          <w:szCs w:val="24"/>
          <w:rtl/>
          <w:lang w:bidi="fa-IR"/>
        </w:rPr>
        <w:t>، یوسف رفیعی</w:t>
      </w:r>
      <w:r w:rsidRPr="007F4E92">
        <w:rPr>
          <w:rFonts w:hint="cs"/>
          <w:b/>
          <w:bCs/>
          <w:sz w:val="24"/>
          <w:szCs w:val="24"/>
          <w:vertAlign w:val="superscript"/>
          <w:rtl/>
          <w:lang w:bidi="fa-IR"/>
        </w:rPr>
        <w:t>1</w:t>
      </w:r>
      <w:r w:rsidRPr="007F4E92">
        <w:rPr>
          <w:rFonts w:hint="cs"/>
          <w:b/>
          <w:bCs/>
          <w:sz w:val="24"/>
          <w:szCs w:val="24"/>
          <w:rtl/>
          <w:lang w:bidi="fa-IR"/>
        </w:rPr>
        <w:t>، علیمراد رشیدی</w:t>
      </w:r>
      <w:r w:rsidRPr="007F4E92">
        <w:rPr>
          <w:rFonts w:hint="cs"/>
          <w:b/>
          <w:bCs/>
          <w:sz w:val="24"/>
          <w:szCs w:val="24"/>
          <w:vertAlign w:val="superscript"/>
          <w:rtl/>
          <w:lang w:bidi="fa-IR"/>
        </w:rPr>
        <w:t>2</w:t>
      </w:r>
    </w:p>
    <w:p w14:paraId="55FEBD00" w14:textId="77777777" w:rsidR="007F4E92" w:rsidRPr="007F4E92" w:rsidRDefault="007F4E92" w:rsidP="007F4E92">
      <w:pPr>
        <w:spacing w:line="259" w:lineRule="auto"/>
        <w:jc w:val="center"/>
        <w:rPr>
          <w:sz w:val="24"/>
          <w:szCs w:val="24"/>
          <w:rtl/>
          <w:lang w:bidi="fa-IR"/>
        </w:rPr>
      </w:pPr>
      <w:r w:rsidRPr="007F4E92">
        <w:rPr>
          <w:rFonts w:hint="cs"/>
          <w:sz w:val="24"/>
          <w:szCs w:val="24"/>
          <w:vertAlign w:val="superscript"/>
          <w:rtl/>
          <w:lang w:bidi="fa-IR"/>
        </w:rPr>
        <w:t>1</w:t>
      </w:r>
      <w:r w:rsidRPr="007F4E92">
        <w:rPr>
          <w:rFonts w:hint="cs"/>
          <w:sz w:val="24"/>
          <w:szCs w:val="24"/>
          <w:rtl/>
          <w:lang w:bidi="fa-IR"/>
        </w:rPr>
        <w:t>گروه مهندسی مخزن، دانشکده مهندسی نفت دانشگاه صنعتی امیرکبیر</w:t>
      </w:r>
    </w:p>
    <w:p w14:paraId="28A5938D" w14:textId="77777777" w:rsidR="007F4E92" w:rsidRPr="007F4E92" w:rsidRDefault="007F4E92" w:rsidP="007F4E92">
      <w:pPr>
        <w:spacing w:line="259" w:lineRule="auto"/>
        <w:jc w:val="center"/>
        <w:rPr>
          <w:sz w:val="24"/>
          <w:szCs w:val="24"/>
          <w:rtl/>
          <w:lang w:bidi="fa-IR"/>
        </w:rPr>
      </w:pPr>
      <w:r w:rsidRPr="007F4E92">
        <w:rPr>
          <w:rFonts w:hint="cs"/>
          <w:sz w:val="24"/>
          <w:szCs w:val="24"/>
          <w:vertAlign w:val="superscript"/>
          <w:rtl/>
          <w:lang w:bidi="fa-IR"/>
        </w:rPr>
        <w:t>2</w:t>
      </w:r>
      <w:r w:rsidRPr="007F4E92">
        <w:rPr>
          <w:rFonts w:hint="cs"/>
          <w:sz w:val="24"/>
          <w:szCs w:val="24"/>
          <w:rtl/>
          <w:lang w:bidi="fa-IR"/>
        </w:rPr>
        <w:t>گروه فناوری نانو، پژوهشگاه صنعت نفت</w:t>
      </w:r>
    </w:p>
    <w:p w14:paraId="731A46EF" w14:textId="77777777" w:rsidR="007F4E92" w:rsidRPr="007F4E92" w:rsidRDefault="007F4E92" w:rsidP="007F4E92">
      <w:pPr>
        <w:spacing w:line="259" w:lineRule="auto"/>
        <w:jc w:val="center"/>
        <w:rPr>
          <w:rFonts w:asciiTheme="majorBidi" w:hAnsiTheme="majorBidi" w:cstheme="majorBidi"/>
          <w:sz w:val="22"/>
          <w:szCs w:val="22"/>
          <w:lang w:bidi="fa-IR"/>
        </w:rPr>
      </w:pPr>
      <w:r w:rsidRPr="007F4E92">
        <w:rPr>
          <w:rFonts w:asciiTheme="majorBidi" w:hAnsiTheme="majorBidi" w:cstheme="majorBidi"/>
          <w:sz w:val="22"/>
          <w:szCs w:val="22"/>
          <w:vertAlign w:val="superscript"/>
          <w:rtl/>
          <w:lang w:bidi="fa-IR"/>
        </w:rPr>
        <w:t>*</w:t>
      </w:r>
      <w:r w:rsidRPr="007F4E92">
        <w:rPr>
          <w:rFonts w:asciiTheme="majorBidi" w:hAnsiTheme="majorBidi" w:cstheme="majorBidi"/>
          <w:sz w:val="22"/>
          <w:szCs w:val="22"/>
          <w:lang w:bidi="fa-IR"/>
        </w:rPr>
        <w:t>fahimpour@aut.ac.ir</w:t>
      </w:r>
    </w:p>
    <w:p w14:paraId="7A7BFAA6" w14:textId="77777777" w:rsidR="007F4E92" w:rsidRDefault="007F4E92" w:rsidP="007F4E92">
      <w:pPr>
        <w:pStyle w:val="NoSpacing"/>
        <w:jc w:val="center"/>
        <w:rPr>
          <w:b/>
          <w:bCs/>
          <w:sz w:val="28"/>
          <w:szCs w:val="28"/>
          <w:rtl/>
          <w:lang w:bidi="fa-IR"/>
        </w:rPr>
      </w:pPr>
    </w:p>
    <w:p w14:paraId="4CBEDCFF" w14:textId="77777777" w:rsidR="007F4E92" w:rsidRDefault="007F4E92" w:rsidP="00C20704">
      <w:pPr>
        <w:pStyle w:val="NoSpacing"/>
        <w:rPr>
          <w:b/>
          <w:bCs/>
          <w:sz w:val="28"/>
          <w:szCs w:val="28"/>
          <w:rtl/>
        </w:rPr>
      </w:pPr>
    </w:p>
    <w:p w14:paraId="0908139B" w14:textId="014B9C7B" w:rsidR="00A25F5B" w:rsidRPr="00C20704" w:rsidRDefault="00F5103E" w:rsidP="00C20704">
      <w:pPr>
        <w:pStyle w:val="NoSpacing"/>
        <w:rPr>
          <w:b/>
          <w:bCs/>
          <w:sz w:val="28"/>
          <w:szCs w:val="28"/>
          <w:rtl/>
        </w:rPr>
      </w:pPr>
      <w:r w:rsidRPr="00C20704">
        <w:rPr>
          <w:rFonts w:hint="cs"/>
          <w:b/>
          <w:bCs/>
          <w:sz w:val="28"/>
          <w:szCs w:val="28"/>
          <w:rtl/>
        </w:rPr>
        <w:t>چکیده</w:t>
      </w:r>
    </w:p>
    <w:p w14:paraId="1E70B95D" w14:textId="03712732" w:rsidR="009C1197" w:rsidRDefault="00F31378" w:rsidP="00D57068">
      <w:pPr>
        <w:spacing w:after="0"/>
        <w:ind w:firstLine="510"/>
        <w:jc w:val="lowKashida"/>
        <w:rPr>
          <w:rFonts w:ascii="Calibri" w:hAnsi="Calibri"/>
          <w:rtl/>
          <w:lang w:bidi="fa-IR"/>
        </w:rPr>
      </w:pPr>
      <w:r>
        <w:rPr>
          <w:rFonts w:hint="cs"/>
          <w:rtl/>
        </w:rPr>
        <w:t xml:space="preserve">با توجه به اینکه </w:t>
      </w:r>
      <w:r w:rsidR="009C1197" w:rsidRPr="00FF445F">
        <w:rPr>
          <w:rFonts w:hint="cs"/>
          <w:rtl/>
        </w:rPr>
        <w:t>عمر</w:t>
      </w:r>
      <w:r w:rsidR="009C1197" w:rsidRPr="00FF445F">
        <w:t xml:space="preserve"> </w:t>
      </w:r>
      <w:r w:rsidR="009C1197" w:rsidRPr="00FF445F">
        <w:rPr>
          <w:rFonts w:hint="cs"/>
          <w:rtl/>
        </w:rPr>
        <w:t>بیشتر</w:t>
      </w:r>
      <w:r w:rsidR="009C1197" w:rsidRPr="00FF445F">
        <w:t xml:space="preserve"> </w:t>
      </w:r>
      <w:r w:rsidR="009C1197" w:rsidRPr="00FF445F">
        <w:rPr>
          <w:rFonts w:hint="cs"/>
          <w:rtl/>
        </w:rPr>
        <w:t>مخازن</w:t>
      </w:r>
      <w:r w:rsidR="009C1197" w:rsidRPr="00FF445F">
        <w:t xml:space="preserve"> </w:t>
      </w:r>
      <w:r w:rsidR="009C1197" w:rsidRPr="00FF445F">
        <w:rPr>
          <w:rFonts w:hint="cs"/>
          <w:rtl/>
        </w:rPr>
        <w:t>نفتی</w:t>
      </w:r>
      <w:r w:rsidR="009C1197" w:rsidRPr="00FF445F">
        <w:t xml:space="preserve"> </w:t>
      </w:r>
      <w:r w:rsidR="009C1197" w:rsidRPr="00FF445F">
        <w:rPr>
          <w:rFonts w:hint="cs"/>
          <w:rtl/>
        </w:rPr>
        <w:t>دنیا</w:t>
      </w:r>
      <w:r>
        <w:rPr>
          <w:rFonts w:hint="cs"/>
          <w:rtl/>
        </w:rPr>
        <w:t xml:space="preserve"> از جمله ایران </w:t>
      </w:r>
      <w:r w:rsidR="009C1197" w:rsidRPr="00FF445F">
        <w:rPr>
          <w:rFonts w:hint="cs"/>
          <w:rtl/>
        </w:rPr>
        <w:t>به</w:t>
      </w:r>
      <w:r w:rsidR="009C1197" w:rsidRPr="00FF445F">
        <w:t xml:space="preserve"> </w:t>
      </w:r>
      <w:r w:rsidR="009C1197" w:rsidRPr="00FF445F">
        <w:rPr>
          <w:rFonts w:hint="cs"/>
          <w:rtl/>
        </w:rPr>
        <w:t>نیمه</w:t>
      </w:r>
      <w:r w:rsidR="009C1197" w:rsidRPr="00FF445F">
        <w:t xml:space="preserve"> </w:t>
      </w:r>
      <w:r w:rsidR="009C1197" w:rsidRPr="00FF445F">
        <w:rPr>
          <w:rFonts w:hint="cs"/>
          <w:rtl/>
        </w:rPr>
        <w:t>دوم</w:t>
      </w:r>
      <w:r w:rsidR="009C1197" w:rsidRPr="00FF445F">
        <w:t xml:space="preserve"> </w:t>
      </w:r>
      <w:r w:rsidR="009C1197" w:rsidRPr="00FF445F">
        <w:rPr>
          <w:rFonts w:hint="cs"/>
          <w:rtl/>
        </w:rPr>
        <w:t>خود</w:t>
      </w:r>
      <w:r w:rsidR="009C1197" w:rsidRPr="00FF445F">
        <w:t xml:space="preserve"> </w:t>
      </w:r>
      <w:r w:rsidR="009C1197" w:rsidRPr="00FF445F">
        <w:rPr>
          <w:rFonts w:hint="cs"/>
          <w:rtl/>
        </w:rPr>
        <w:t>رسیده</w:t>
      </w:r>
      <w:r>
        <w:rPr>
          <w:rFonts w:hint="cs"/>
          <w:rtl/>
        </w:rPr>
        <w:t xml:space="preserve"> و </w:t>
      </w:r>
      <w:r w:rsidR="009C1197" w:rsidRPr="00FF445F">
        <w:t xml:space="preserve"> </w:t>
      </w:r>
      <w:r w:rsidR="009C1197" w:rsidRPr="00FF445F">
        <w:rPr>
          <w:rFonts w:hint="cs"/>
          <w:rtl/>
        </w:rPr>
        <w:t>میزان</w:t>
      </w:r>
      <w:r w:rsidR="009C1197" w:rsidRPr="00FF445F">
        <w:t xml:space="preserve"> </w:t>
      </w:r>
      <w:r w:rsidR="009C1197" w:rsidRPr="00FF445F">
        <w:rPr>
          <w:rFonts w:hint="cs"/>
          <w:rtl/>
        </w:rPr>
        <w:t>برداشت</w:t>
      </w:r>
      <w:r w:rsidR="009C1197" w:rsidRPr="00FF445F">
        <w:t xml:space="preserve"> </w:t>
      </w:r>
      <w:r w:rsidR="009C1197" w:rsidRPr="00FF445F">
        <w:rPr>
          <w:rFonts w:hint="cs"/>
          <w:rtl/>
        </w:rPr>
        <w:t>نفت</w:t>
      </w:r>
      <w:r w:rsidR="009C1197" w:rsidRPr="00FF445F">
        <w:t xml:space="preserve"> </w:t>
      </w:r>
      <w:r w:rsidR="009C1197" w:rsidRPr="00FF445F">
        <w:rPr>
          <w:rFonts w:hint="cs"/>
          <w:rtl/>
        </w:rPr>
        <w:t>از</w:t>
      </w:r>
      <w:r w:rsidR="009C1197" w:rsidRPr="00FF445F">
        <w:t xml:space="preserve"> </w:t>
      </w:r>
      <w:r w:rsidR="009C1197" w:rsidRPr="00FF445F">
        <w:rPr>
          <w:rFonts w:hint="cs"/>
          <w:rtl/>
        </w:rPr>
        <w:t>آنها</w:t>
      </w:r>
      <w:r w:rsidR="009C1197" w:rsidRPr="00FF445F">
        <w:t xml:space="preserve"> </w:t>
      </w:r>
      <w:r w:rsidR="009C1197" w:rsidRPr="00FF445F">
        <w:rPr>
          <w:rFonts w:hint="cs"/>
          <w:rtl/>
        </w:rPr>
        <w:t>به</w:t>
      </w:r>
      <w:r w:rsidR="009C1197" w:rsidRPr="00FF445F">
        <w:t xml:space="preserve"> </w:t>
      </w:r>
      <w:r>
        <w:rPr>
          <w:rFonts w:hint="cs"/>
          <w:rtl/>
        </w:rPr>
        <w:t>مقدار</w:t>
      </w:r>
      <w:r w:rsidRPr="00FF445F">
        <w:t xml:space="preserve"> </w:t>
      </w:r>
      <w:r w:rsidR="009C1197" w:rsidRPr="00FF445F">
        <w:rPr>
          <w:rFonts w:hint="cs"/>
          <w:rtl/>
        </w:rPr>
        <w:t>قابل</w:t>
      </w:r>
      <w:r w:rsidR="009C1197" w:rsidRPr="00FF445F">
        <w:t xml:space="preserve"> </w:t>
      </w:r>
      <w:r w:rsidR="009C1197" w:rsidRPr="00FF445F">
        <w:rPr>
          <w:rFonts w:hint="cs"/>
          <w:rtl/>
        </w:rPr>
        <w:t>ملاحظه ای</w:t>
      </w:r>
      <w:r w:rsidR="009C1197" w:rsidRPr="00FF445F">
        <w:t xml:space="preserve"> </w:t>
      </w:r>
      <w:r w:rsidR="009C1197" w:rsidRPr="00FF445F">
        <w:rPr>
          <w:rFonts w:hint="cs"/>
          <w:rtl/>
        </w:rPr>
        <w:t>کاهش</w:t>
      </w:r>
      <w:r w:rsidR="009C1197" w:rsidRPr="00FF445F">
        <w:t xml:space="preserve"> </w:t>
      </w:r>
      <w:r w:rsidR="009C1197" w:rsidRPr="00FF445F">
        <w:rPr>
          <w:rFonts w:hint="cs"/>
          <w:rtl/>
        </w:rPr>
        <w:t>یافته</w:t>
      </w:r>
      <w:r>
        <w:rPr>
          <w:rFonts w:hint="cs"/>
          <w:rtl/>
        </w:rPr>
        <w:t xml:space="preserve"> است</w:t>
      </w:r>
      <w:r w:rsidR="007C3002">
        <w:rPr>
          <w:rFonts w:hint="cs"/>
          <w:rtl/>
        </w:rPr>
        <w:t xml:space="preserve">، </w:t>
      </w:r>
      <w:r>
        <w:rPr>
          <w:rFonts w:hint="cs"/>
          <w:rtl/>
        </w:rPr>
        <w:t xml:space="preserve">استفاده از </w:t>
      </w:r>
      <w:r w:rsidR="009C1197" w:rsidRPr="00FF445F">
        <w:rPr>
          <w:rFonts w:hint="cs"/>
          <w:rtl/>
        </w:rPr>
        <w:t>روشهای</w:t>
      </w:r>
      <w:r w:rsidR="009C1197" w:rsidRPr="00FF445F">
        <w:t xml:space="preserve"> </w:t>
      </w:r>
      <w:r w:rsidR="009C1197" w:rsidRPr="00FF445F">
        <w:rPr>
          <w:rFonts w:hint="cs"/>
          <w:rtl/>
        </w:rPr>
        <w:t>ازدیاد برداشت</w:t>
      </w:r>
      <w:r w:rsidR="007C3002">
        <w:rPr>
          <w:rFonts w:hint="cs"/>
          <w:rtl/>
        </w:rPr>
        <w:t xml:space="preserve"> را</w:t>
      </w:r>
      <w:r>
        <w:rPr>
          <w:rFonts w:hint="cs"/>
          <w:rtl/>
        </w:rPr>
        <w:t xml:space="preserve"> امری اجتناب ناپذیر می نماید.</w:t>
      </w:r>
      <w:r w:rsidR="009C1197" w:rsidRPr="00FF445F">
        <w:rPr>
          <w:rFonts w:ascii="Calibri" w:hAnsi="Calibri" w:hint="cs"/>
          <w:rtl/>
          <w:lang w:bidi="fa-IR"/>
        </w:rPr>
        <w:t xml:space="preserve"> </w:t>
      </w:r>
      <w:r>
        <w:rPr>
          <w:rFonts w:ascii="Calibri" w:hAnsi="Calibri" w:hint="cs"/>
          <w:rtl/>
          <w:lang w:bidi="fa-IR"/>
        </w:rPr>
        <w:t xml:space="preserve">در این میان </w:t>
      </w:r>
      <w:r w:rsidR="009C1197" w:rsidRPr="00FF445F">
        <w:rPr>
          <w:rFonts w:ascii="Calibri" w:hAnsi="Calibri" w:hint="cs"/>
          <w:rtl/>
          <w:lang w:bidi="fa-IR"/>
        </w:rPr>
        <w:t xml:space="preserve">تزریق گاز </w:t>
      </w:r>
      <w:r w:rsidR="009C1197">
        <w:rPr>
          <w:rFonts w:ascii="Calibri" w:hAnsi="Calibri" w:hint="cs"/>
          <w:rtl/>
          <w:lang w:bidi="fa-IR"/>
        </w:rPr>
        <w:t>دی اکسید کربن</w:t>
      </w:r>
      <w:r w:rsidR="009C1197" w:rsidRPr="00FF445F">
        <w:rPr>
          <w:rFonts w:ascii="Calibri" w:hAnsi="Calibri" w:hint="cs"/>
          <w:rtl/>
          <w:lang w:bidi="fa-IR"/>
        </w:rPr>
        <w:t xml:space="preserve"> </w:t>
      </w:r>
      <w:r>
        <w:rPr>
          <w:rFonts w:ascii="Calibri" w:hAnsi="Calibri" w:hint="cs"/>
          <w:rtl/>
          <w:lang w:bidi="fa-IR"/>
        </w:rPr>
        <w:t xml:space="preserve">در چند دهه گذشته </w:t>
      </w:r>
      <w:r w:rsidR="009C1197" w:rsidRPr="00FF445F">
        <w:rPr>
          <w:rFonts w:ascii="Calibri" w:hAnsi="Calibri" w:hint="cs"/>
          <w:rtl/>
          <w:lang w:bidi="fa-IR"/>
        </w:rPr>
        <w:t xml:space="preserve">مورد توجه خاصی قرار </w:t>
      </w:r>
      <w:r>
        <w:rPr>
          <w:rFonts w:ascii="Calibri" w:hAnsi="Calibri" w:hint="cs"/>
          <w:rtl/>
          <w:lang w:bidi="fa-IR"/>
        </w:rPr>
        <w:t>داشته</w:t>
      </w:r>
      <w:r w:rsidR="009C1197" w:rsidRPr="00FF445F">
        <w:rPr>
          <w:rFonts w:ascii="Calibri" w:hAnsi="Calibri" w:hint="cs"/>
          <w:rtl/>
          <w:lang w:bidi="fa-IR"/>
        </w:rPr>
        <w:t xml:space="preserve"> است. یکی از دلایل این توجه ویژه، مسائل زیست محیطی متعددی است که انتشار این گاز گلخانه ای در محیط به وجود می آورد. از طرفی دیگر نفوذ </w:t>
      </w:r>
      <w:r>
        <w:rPr>
          <w:rFonts w:ascii="Calibri" w:hAnsi="Calibri" w:hint="cs"/>
          <w:rtl/>
          <w:lang w:bidi="fa-IR"/>
        </w:rPr>
        <w:t>ملکولی</w:t>
      </w:r>
      <w:r w:rsidR="009C1197" w:rsidRPr="00FF445F">
        <w:rPr>
          <w:rFonts w:ascii="Calibri" w:hAnsi="Calibri" w:hint="cs"/>
          <w:rtl/>
          <w:lang w:bidi="fa-IR"/>
        </w:rPr>
        <w:t xml:space="preserve"> فوق العاده این گاز</w:t>
      </w:r>
      <w:r>
        <w:rPr>
          <w:rFonts w:ascii="Calibri" w:hAnsi="Calibri" w:hint="cs"/>
          <w:rtl/>
          <w:lang w:bidi="fa-IR"/>
        </w:rPr>
        <w:t xml:space="preserve"> در نفت</w:t>
      </w:r>
      <w:r w:rsidR="009C1197" w:rsidRPr="00FF445F">
        <w:rPr>
          <w:rFonts w:ascii="Calibri" w:hAnsi="Calibri" w:hint="cs"/>
          <w:rtl/>
          <w:lang w:bidi="fa-IR"/>
        </w:rPr>
        <w:t xml:space="preserve"> و بدنبال آن خاصیت سبک کنندگی و افزایش تحرک پذیری نفت، این گاز را جز</w:t>
      </w:r>
      <w:r>
        <w:rPr>
          <w:rFonts w:ascii="Calibri" w:hAnsi="Calibri" w:hint="cs"/>
          <w:rtl/>
          <w:lang w:bidi="fa-IR"/>
        </w:rPr>
        <w:t>ء</w:t>
      </w:r>
      <w:r w:rsidR="009C1197" w:rsidRPr="00FF445F">
        <w:rPr>
          <w:rFonts w:ascii="Calibri" w:hAnsi="Calibri" w:hint="cs"/>
          <w:rtl/>
          <w:lang w:bidi="fa-IR"/>
        </w:rPr>
        <w:t xml:space="preserve"> یکی از </w:t>
      </w:r>
      <w:r w:rsidR="009C1197">
        <w:rPr>
          <w:rFonts w:ascii="Calibri" w:hAnsi="Calibri" w:hint="cs"/>
          <w:rtl/>
          <w:lang w:bidi="fa-IR"/>
        </w:rPr>
        <w:t>موثرترین</w:t>
      </w:r>
      <w:r w:rsidR="009C1197" w:rsidRPr="00FF445F">
        <w:rPr>
          <w:rFonts w:ascii="Calibri" w:hAnsi="Calibri" w:hint="cs"/>
          <w:rtl/>
          <w:lang w:bidi="fa-IR"/>
        </w:rPr>
        <w:t xml:space="preserve"> سیالات ازدیاد برداشت قرار داده است. ام</w:t>
      </w:r>
      <w:r w:rsidR="009C1197" w:rsidRPr="00FF445F">
        <w:rPr>
          <w:rFonts w:ascii="Calibri" w:hAnsi="Calibri" w:hint="eastAsia"/>
          <w:rtl/>
          <w:lang w:bidi="fa-IR"/>
        </w:rPr>
        <w:t>ا</w:t>
      </w:r>
      <w:r w:rsidR="009C1197" w:rsidRPr="00FF445F">
        <w:rPr>
          <w:rFonts w:ascii="Calibri" w:hAnsi="Calibri" w:hint="cs"/>
          <w:rtl/>
          <w:lang w:bidi="fa-IR"/>
        </w:rPr>
        <w:t xml:space="preserve"> </w:t>
      </w:r>
      <w:r>
        <w:rPr>
          <w:rFonts w:ascii="Calibri" w:hAnsi="Calibri" w:hint="cs"/>
          <w:rtl/>
          <w:lang w:bidi="fa-IR"/>
        </w:rPr>
        <w:t>از طرفی</w:t>
      </w:r>
      <w:r w:rsidR="009C1197" w:rsidRPr="00FF445F">
        <w:rPr>
          <w:rFonts w:ascii="Calibri" w:hAnsi="Calibri" w:hint="cs"/>
          <w:rtl/>
          <w:lang w:bidi="fa-IR"/>
        </w:rPr>
        <w:t xml:space="preserve"> تحرک پذیری بالای گازها</w:t>
      </w:r>
      <w:r>
        <w:rPr>
          <w:rFonts w:ascii="Calibri" w:hAnsi="Calibri" w:hint="cs"/>
          <w:rtl/>
          <w:lang w:bidi="fa-IR"/>
        </w:rPr>
        <w:t xml:space="preserve"> در مقایسه با نفت</w:t>
      </w:r>
      <w:r w:rsidR="009C1197" w:rsidRPr="00FF445F">
        <w:rPr>
          <w:rFonts w:ascii="Calibri" w:hAnsi="Calibri" w:hint="cs"/>
          <w:rtl/>
          <w:lang w:bidi="fa-IR"/>
        </w:rPr>
        <w:t xml:space="preserve">، که نتیجه آن پدیده انگشتی شدن و عدم توانایی جاروب کردن بسیاری از مناطق مخزن می باشد، چالش هایی را در برابر مهندسان نفت </w:t>
      </w:r>
      <w:r w:rsidR="009C1197">
        <w:rPr>
          <w:rFonts w:ascii="Calibri" w:hAnsi="Calibri" w:hint="cs"/>
          <w:rtl/>
          <w:lang w:bidi="fa-IR"/>
        </w:rPr>
        <w:t>قرار داده</w:t>
      </w:r>
      <w:r w:rsidR="009C1197" w:rsidRPr="00FF445F">
        <w:rPr>
          <w:rFonts w:ascii="Calibri" w:hAnsi="Calibri" w:hint="cs"/>
          <w:rtl/>
          <w:lang w:bidi="fa-IR"/>
        </w:rPr>
        <w:t xml:space="preserve"> است. یکی از راه های مقابله با این چالش، استفاده از سورفکتان</w:t>
      </w:r>
      <w:r w:rsidR="009C1197" w:rsidRPr="00FF445F">
        <w:rPr>
          <w:rFonts w:ascii="Calibri" w:hAnsi="Calibri" w:hint="eastAsia"/>
          <w:rtl/>
          <w:lang w:bidi="fa-IR"/>
        </w:rPr>
        <w:t>ت</w:t>
      </w:r>
      <w:r w:rsidR="009C1197" w:rsidRPr="00FF445F">
        <w:rPr>
          <w:rFonts w:ascii="Calibri" w:hAnsi="Calibri" w:hint="cs"/>
          <w:rtl/>
          <w:lang w:bidi="fa-IR"/>
        </w:rPr>
        <w:t xml:space="preserve"> ها و تزریق گاز به صورت فوم می باشد که تحرک پذیری گاز را تا حد قابل قبولی</w:t>
      </w:r>
      <w:r>
        <w:rPr>
          <w:rFonts w:ascii="Calibri" w:hAnsi="Calibri" w:hint="cs"/>
          <w:rtl/>
          <w:lang w:bidi="fa-IR"/>
        </w:rPr>
        <w:t xml:space="preserve"> کاهش می دهد.</w:t>
      </w:r>
      <w:r w:rsidR="009C1197" w:rsidRPr="00FF445F">
        <w:rPr>
          <w:rFonts w:ascii="Calibri" w:hAnsi="Calibri" w:hint="cs"/>
          <w:rtl/>
          <w:lang w:bidi="fa-IR"/>
        </w:rPr>
        <w:t xml:space="preserve"> با این وجود، بسیاری از فوم های متداول در تماس با </w:t>
      </w:r>
      <w:r w:rsidR="00187C21" w:rsidRPr="00FF445F">
        <w:rPr>
          <w:rFonts w:ascii="Calibri" w:hAnsi="Calibri" w:hint="cs"/>
          <w:rtl/>
          <w:lang w:bidi="fa-IR"/>
        </w:rPr>
        <w:t xml:space="preserve">نفت </w:t>
      </w:r>
      <w:r w:rsidR="00187C21">
        <w:rPr>
          <w:rFonts w:ascii="Calibri" w:hAnsi="Calibri" w:hint="cs"/>
          <w:rtl/>
          <w:lang w:bidi="fa-IR"/>
        </w:rPr>
        <w:t xml:space="preserve">و </w:t>
      </w:r>
      <w:r w:rsidR="009C1197">
        <w:rPr>
          <w:rFonts w:ascii="Calibri" w:hAnsi="Calibri" w:hint="cs"/>
          <w:rtl/>
          <w:lang w:bidi="fa-IR"/>
        </w:rPr>
        <w:t xml:space="preserve">آب با </w:t>
      </w:r>
      <w:r w:rsidR="009C1197" w:rsidRPr="00FF445F">
        <w:rPr>
          <w:rFonts w:ascii="Calibri" w:hAnsi="Calibri" w:hint="cs"/>
          <w:rtl/>
          <w:lang w:bidi="fa-IR"/>
        </w:rPr>
        <w:t xml:space="preserve">شوری بالا </w:t>
      </w:r>
      <w:r w:rsidR="009C1197">
        <w:rPr>
          <w:rFonts w:ascii="Calibri" w:hAnsi="Calibri" w:hint="cs"/>
          <w:rtl/>
          <w:lang w:bidi="fa-IR"/>
        </w:rPr>
        <w:t>و در شرایط دمایی بالای مخزن</w:t>
      </w:r>
      <w:r w:rsidR="009C1197" w:rsidRPr="00FF445F">
        <w:rPr>
          <w:rFonts w:ascii="Calibri" w:hAnsi="Calibri" w:hint="cs"/>
          <w:rtl/>
          <w:lang w:bidi="fa-IR"/>
        </w:rPr>
        <w:t xml:space="preserve"> ناپایدار شده و </w:t>
      </w:r>
      <w:r w:rsidR="00187C21">
        <w:rPr>
          <w:rFonts w:ascii="Calibri" w:hAnsi="Calibri" w:hint="cs"/>
          <w:rtl/>
          <w:lang w:bidi="fa-IR"/>
        </w:rPr>
        <w:t>عملکرد خود را از دست می دهند.</w:t>
      </w:r>
      <w:r w:rsidR="009C1197" w:rsidRPr="00FF445F">
        <w:rPr>
          <w:rFonts w:ascii="Calibri" w:hAnsi="Calibri" w:hint="cs"/>
          <w:rtl/>
          <w:lang w:bidi="fa-IR"/>
        </w:rPr>
        <w:t xml:space="preserve"> د</w:t>
      </w:r>
      <w:r w:rsidR="009C1197" w:rsidRPr="00FF445F">
        <w:rPr>
          <w:rFonts w:ascii="Calibri" w:hAnsi="Calibri" w:hint="eastAsia"/>
          <w:rtl/>
          <w:lang w:bidi="fa-IR"/>
        </w:rPr>
        <w:t>ر</w:t>
      </w:r>
      <w:r w:rsidR="009C1197" w:rsidRPr="00FF445F">
        <w:rPr>
          <w:rFonts w:ascii="Calibri" w:hAnsi="Calibri" w:hint="cs"/>
          <w:rtl/>
          <w:lang w:bidi="fa-IR"/>
        </w:rPr>
        <w:t xml:space="preserve"> این </w:t>
      </w:r>
      <w:r w:rsidR="009C1197">
        <w:rPr>
          <w:rFonts w:ascii="Calibri" w:hAnsi="Calibri" w:hint="cs"/>
          <w:rtl/>
          <w:lang w:bidi="fa-IR"/>
        </w:rPr>
        <w:t>مطالعه</w:t>
      </w:r>
      <w:r w:rsidR="009C1197" w:rsidRPr="00FF445F">
        <w:rPr>
          <w:rFonts w:ascii="Calibri" w:hAnsi="Calibri" w:hint="cs"/>
          <w:rtl/>
          <w:lang w:bidi="fa-IR"/>
        </w:rPr>
        <w:t xml:space="preserve"> با ترکیب دو نوع سورفکتان</w:t>
      </w:r>
      <w:r w:rsidR="009C1197" w:rsidRPr="00FF445F">
        <w:rPr>
          <w:rFonts w:ascii="Calibri" w:hAnsi="Calibri" w:hint="eastAsia"/>
          <w:rtl/>
          <w:lang w:bidi="fa-IR"/>
        </w:rPr>
        <w:t>ت</w:t>
      </w:r>
      <w:r w:rsidR="009C1197" w:rsidRPr="00FF445F">
        <w:rPr>
          <w:rFonts w:ascii="Calibri" w:hAnsi="Calibri" w:hint="cs"/>
          <w:rtl/>
          <w:lang w:bidi="fa-IR"/>
        </w:rPr>
        <w:t xml:space="preserve"> </w:t>
      </w:r>
      <w:r w:rsidR="009C1197">
        <w:rPr>
          <w:rFonts w:ascii="Calibri" w:hAnsi="Calibri" w:hint="cs"/>
          <w:rtl/>
          <w:lang w:bidi="fa-IR"/>
        </w:rPr>
        <w:t>آنیونی و زویتر</w:t>
      </w:r>
      <w:r w:rsidR="00E16883">
        <w:rPr>
          <w:rFonts w:ascii="Calibri" w:hAnsi="Calibri" w:hint="cs"/>
          <w:rtl/>
          <w:lang w:bidi="fa-IR"/>
        </w:rPr>
        <w:t>ی</w:t>
      </w:r>
      <w:r w:rsidR="009C1197">
        <w:rPr>
          <w:rFonts w:ascii="Calibri" w:hAnsi="Calibri" w:hint="cs"/>
          <w:rtl/>
          <w:lang w:bidi="fa-IR"/>
        </w:rPr>
        <w:t xml:space="preserve">ونیک </w:t>
      </w:r>
      <w:r w:rsidR="009C1197" w:rsidRPr="00FF445F">
        <w:rPr>
          <w:rFonts w:ascii="Calibri" w:hAnsi="Calibri" w:hint="cs"/>
          <w:rtl/>
          <w:lang w:bidi="fa-IR"/>
        </w:rPr>
        <w:t>و ایجاد یک ترکیب امولسیون پایدار بین نفت و فاز آبی سورفکتان</w:t>
      </w:r>
      <w:r w:rsidR="009C1197" w:rsidRPr="00FF445F">
        <w:rPr>
          <w:rFonts w:ascii="Calibri" w:hAnsi="Calibri" w:hint="eastAsia"/>
          <w:rtl/>
          <w:lang w:bidi="fa-IR"/>
        </w:rPr>
        <w:t>ت</w:t>
      </w:r>
      <w:r w:rsidR="009C1197" w:rsidRPr="00FF445F">
        <w:rPr>
          <w:rFonts w:ascii="Calibri" w:hAnsi="Calibri" w:hint="cs"/>
          <w:rtl/>
          <w:lang w:bidi="fa-IR"/>
        </w:rPr>
        <w:t xml:space="preserve">، یک فوم پایدار ایجاد </w:t>
      </w:r>
      <w:r w:rsidR="00D57068">
        <w:rPr>
          <w:rFonts w:ascii="Calibri" w:hAnsi="Calibri" w:hint="cs"/>
          <w:rtl/>
          <w:lang w:bidi="fa-IR"/>
        </w:rPr>
        <w:t>شده</w:t>
      </w:r>
      <w:r w:rsidR="00D57068" w:rsidRPr="00FF445F">
        <w:rPr>
          <w:rFonts w:ascii="Calibri" w:hAnsi="Calibri" w:hint="cs"/>
          <w:rtl/>
          <w:lang w:bidi="fa-IR"/>
        </w:rPr>
        <w:t xml:space="preserve"> </w:t>
      </w:r>
      <w:r w:rsidR="009C1197" w:rsidRPr="00FF445F">
        <w:rPr>
          <w:rFonts w:ascii="Calibri" w:hAnsi="Calibri" w:hint="cs"/>
          <w:rtl/>
          <w:lang w:bidi="fa-IR"/>
        </w:rPr>
        <w:t>و با کمک نانوذرات کربنی</w:t>
      </w:r>
      <w:r w:rsidR="009C1197">
        <w:rPr>
          <w:rFonts w:ascii="Calibri" w:hAnsi="Calibri" w:hint="cs"/>
          <w:rtl/>
          <w:lang w:bidi="fa-IR"/>
        </w:rPr>
        <w:t xml:space="preserve"> عامل دار شده</w:t>
      </w:r>
      <w:r w:rsidR="009C1197" w:rsidRPr="00FF445F">
        <w:rPr>
          <w:rFonts w:ascii="Calibri" w:hAnsi="Calibri" w:hint="cs"/>
          <w:rtl/>
          <w:lang w:bidi="fa-IR"/>
        </w:rPr>
        <w:t xml:space="preserve">، </w:t>
      </w:r>
      <w:r w:rsidR="009C1197">
        <w:rPr>
          <w:rFonts w:ascii="Calibri" w:hAnsi="Calibri" w:hint="cs"/>
          <w:rtl/>
          <w:lang w:bidi="fa-IR"/>
        </w:rPr>
        <w:t xml:space="preserve">پایداری فوم تا </w:t>
      </w:r>
      <w:r w:rsidR="00621678">
        <w:rPr>
          <w:rFonts w:ascii="Calibri" w:hAnsi="Calibri" w:hint="cs"/>
          <w:rtl/>
          <w:lang w:bidi="fa-IR"/>
        </w:rPr>
        <w:t>75</w:t>
      </w:r>
      <w:r w:rsidR="009C1197">
        <w:rPr>
          <w:rFonts w:ascii="Calibri" w:hAnsi="Calibri" w:hint="cs"/>
          <w:rtl/>
          <w:lang w:bidi="fa-IR"/>
        </w:rPr>
        <w:t>% بهبود</w:t>
      </w:r>
      <w:r w:rsidR="00D57068">
        <w:rPr>
          <w:rFonts w:ascii="Calibri" w:hAnsi="Calibri" w:hint="cs"/>
          <w:rtl/>
          <w:lang w:bidi="fa-IR"/>
        </w:rPr>
        <w:t xml:space="preserve"> یافته است</w:t>
      </w:r>
      <w:r w:rsidR="009C1197">
        <w:rPr>
          <w:rFonts w:ascii="Calibri" w:hAnsi="Calibri" w:hint="cs"/>
          <w:rtl/>
          <w:lang w:bidi="fa-IR"/>
        </w:rPr>
        <w:t>. همچنین</w:t>
      </w:r>
      <w:r w:rsidR="00D57068">
        <w:rPr>
          <w:rFonts w:ascii="Calibri" w:hAnsi="Calibri" w:hint="cs"/>
          <w:rtl/>
          <w:lang w:bidi="fa-IR"/>
        </w:rPr>
        <w:t xml:space="preserve"> جهت اطمینان از عملکرد فوم در شرایط دینامیکی،</w:t>
      </w:r>
      <w:r w:rsidR="009C1197">
        <w:rPr>
          <w:rFonts w:ascii="Calibri" w:hAnsi="Calibri" w:hint="cs"/>
          <w:rtl/>
          <w:lang w:bidi="fa-IR"/>
        </w:rPr>
        <w:t xml:space="preserve"> تزریق فوم </w:t>
      </w:r>
      <w:r w:rsidR="009C1197" w:rsidRPr="009C1197">
        <w:rPr>
          <w:rFonts w:asciiTheme="majorBidi" w:hAnsiTheme="majorBidi" w:cstheme="majorBidi"/>
          <w:sz w:val="20"/>
          <w:szCs w:val="20"/>
          <w:lang w:bidi="fa-IR"/>
        </w:rPr>
        <w:t>CO</w:t>
      </w:r>
      <w:r w:rsidR="009C1197" w:rsidRPr="009C1197">
        <w:rPr>
          <w:rFonts w:asciiTheme="majorBidi" w:hAnsiTheme="majorBidi" w:cstheme="majorBidi"/>
          <w:sz w:val="20"/>
          <w:szCs w:val="20"/>
          <w:vertAlign w:val="subscript"/>
          <w:lang w:bidi="fa-IR"/>
        </w:rPr>
        <w:t>2</w:t>
      </w:r>
      <w:r w:rsidR="009C1197">
        <w:rPr>
          <w:rFonts w:ascii="Calibri" w:hAnsi="Calibri" w:hint="cs"/>
          <w:rtl/>
          <w:lang w:bidi="fa-IR"/>
        </w:rPr>
        <w:t xml:space="preserve"> در میکرومدل</w:t>
      </w:r>
      <w:r w:rsidR="00D57068">
        <w:rPr>
          <w:rFonts w:ascii="Calibri" w:hAnsi="Calibri" w:hint="cs"/>
          <w:rtl/>
          <w:lang w:bidi="fa-IR"/>
        </w:rPr>
        <w:t xml:space="preserve"> انجام پذیرفت </w:t>
      </w:r>
      <w:r w:rsidR="007C3002">
        <w:rPr>
          <w:rFonts w:ascii="Calibri" w:hAnsi="Calibri" w:hint="cs"/>
          <w:rtl/>
          <w:lang w:bidi="fa-IR"/>
        </w:rPr>
        <w:t>و درصد بازیافت نهایی نفت 5/13% افزایش پیدا کرد.</w:t>
      </w:r>
      <w:r w:rsidR="009C1197">
        <w:rPr>
          <w:rFonts w:ascii="Calibri" w:hAnsi="Calibri" w:hint="cs"/>
          <w:rtl/>
          <w:lang w:bidi="fa-IR"/>
        </w:rPr>
        <w:t xml:space="preserve"> </w:t>
      </w:r>
    </w:p>
    <w:p w14:paraId="4BB79E66" w14:textId="083EFEB8" w:rsidR="00F5103E" w:rsidRPr="00C20704" w:rsidRDefault="009C1197" w:rsidP="00A40D38">
      <w:pPr>
        <w:pStyle w:val="NoSpacing"/>
        <w:rPr>
          <w:b/>
          <w:bCs/>
          <w:rtl/>
          <w:lang w:bidi="fa-IR"/>
        </w:rPr>
      </w:pPr>
      <w:r w:rsidRPr="00C20704">
        <w:rPr>
          <w:rFonts w:hint="cs"/>
          <w:b/>
          <w:bCs/>
          <w:rtl/>
          <w:lang w:bidi="fa-IR"/>
        </w:rPr>
        <w:t>واژه های کلیدی:</w:t>
      </w:r>
    </w:p>
    <w:p w14:paraId="6E148EBD" w14:textId="649B2E23" w:rsidR="009C1197" w:rsidRDefault="009C1197" w:rsidP="00D57068">
      <w:pPr>
        <w:spacing w:after="0"/>
        <w:ind w:firstLine="510"/>
        <w:rPr>
          <w:rtl/>
        </w:rPr>
      </w:pPr>
      <w:r>
        <w:rPr>
          <w:rFonts w:hint="cs"/>
          <w:rtl/>
        </w:rPr>
        <w:t>فوم کربن دی اکسید، میکرو امولسیون، فوم با کشش بین سطحی پایین، نانوذرات کربنی، میکرومدل</w:t>
      </w:r>
    </w:p>
    <w:p w14:paraId="069DA6DC" w14:textId="7236E3C0" w:rsidR="00F5103E" w:rsidRPr="00F5103E" w:rsidRDefault="00F5103E" w:rsidP="00A40D38">
      <w:pPr>
        <w:pStyle w:val="Heading1"/>
        <w:numPr>
          <w:ilvl w:val="0"/>
          <w:numId w:val="0"/>
        </w:numPr>
        <w:rPr>
          <w:rtl/>
        </w:rPr>
      </w:pPr>
      <w:r w:rsidRPr="00F5103E">
        <w:rPr>
          <w:rFonts w:hint="cs"/>
          <w:rtl/>
        </w:rPr>
        <w:t>مقدمه</w:t>
      </w:r>
    </w:p>
    <w:p w14:paraId="320A4D09" w14:textId="278193E3" w:rsidR="00F5103E" w:rsidRPr="00F5103E" w:rsidRDefault="00F5103E" w:rsidP="001D1FFF">
      <w:pPr>
        <w:spacing w:after="0"/>
        <w:ind w:firstLine="284"/>
        <w:jc w:val="lowKashida"/>
        <w:rPr>
          <w:rtl/>
        </w:rPr>
      </w:pPr>
      <w:r w:rsidRPr="00F5103E">
        <w:rPr>
          <w:rtl/>
        </w:rPr>
        <w:t>در طول تول</w:t>
      </w:r>
      <w:r w:rsidRPr="00F5103E">
        <w:rPr>
          <w:rFonts w:hint="cs"/>
          <w:rtl/>
        </w:rPr>
        <w:t>ی</w:t>
      </w:r>
      <w:r w:rsidRPr="00F5103E">
        <w:rPr>
          <w:rFonts w:hint="eastAsia"/>
          <w:rtl/>
        </w:rPr>
        <w:t>د</w:t>
      </w:r>
      <w:r w:rsidRPr="00F5103E">
        <w:rPr>
          <w:rtl/>
        </w:rPr>
        <w:t xml:space="preserve"> نفت از مخازن </w:t>
      </w:r>
      <w:r w:rsidR="00D57068">
        <w:rPr>
          <w:rFonts w:hint="cs"/>
          <w:rtl/>
        </w:rPr>
        <w:t>تحت الارضی</w:t>
      </w:r>
      <w:r w:rsidRPr="00F5103E">
        <w:rPr>
          <w:rFonts w:hint="eastAsia"/>
          <w:rtl/>
        </w:rPr>
        <w:t>،</w:t>
      </w:r>
      <w:r w:rsidRPr="00F5103E">
        <w:rPr>
          <w:rtl/>
        </w:rPr>
        <w:t xml:space="preserve"> تقر</w:t>
      </w:r>
      <w:r w:rsidRPr="00F5103E">
        <w:rPr>
          <w:rFonts w:hint="cs"/>
          <w:rtl/>
        </w:rPr>
        <w:t>ی</w:t>
      </w:r>
      <w:r w:rsidRPr="00F5103E">
        <w:rPr>
          <w:rFonts w:hint="eastAsia"/>
          <w:rtl/>
        </w:rPr>
        <w:t>باً</w:t>
      </w:r>
      <w:r w:rsidRPr="00F5103E">
        <w:rPr>
          <w:rtl/>
        </w:rPr>
        <w:t xml:space="preserve"> </w:t>
      </w:r>
      <w:r w:rsidRPr="00F5103E">
        <w:rPr>
          <w:rFonts w:hint="cs"/>
          <w:rtl/>
        </w:rPr>
        <w:t>65%</w:t>
      </w:r>
      <w:r w:rsidRPr="00F5103E">
        <w:rPr>
          <w:rtl/>
        </w:rPr>
        <w:t xml:space="preserve"> از نفت اول</w:t>
      </w:r>
      <w:r w:rsidRPr="00F5103E">
        <w:rPr>
          <w:rFonts w:hint="cs"/>
          <w:rtl/>
        </w:rPr>
        <w:t>ی</w:t>
      </w:r>
      <w:r w:rsidRPr="00F5103E">
        <w:rPr>
          <w:rFonts w:hint="eastAsia"/>
          <w:rtl/>
        </w:rPr>
        <w:t>ه</w:t>
      </w:r>
      <w:r w:rsidRPr="00F5103E">
        <w:rPr>
          <w:rtl/>
        </w:rPr>
        <w:t xml:space="preserve"> در</w:t>
      </w:r>
      <w:r w:rsidRPr="00F5103E">
        <w:rPr>
          <w:rFonts w:hint="cs"/>
          <w:rtl/>
        </w:rPr>
        <w:t>جا</w:t>
      </w:r>
      <w:r w:rsidRPr="00F5103E">
        <w:rPr>
          <w:rtl/>
        </w:rPr>
        <w:t xml:space="preserve"> (</w:t>
      </w:r>
      <w:r w:rsidRPr="00605E87">
        <w:rPr>
          <w:rFonts w:asciiTheme="majorBidi" w:hAnsiTheme="majorBidi" w:cstheme="majorBidi"/>
          <w:sz w:val="20"/>
          <w:szCs w:val="20"/>
        </w:rPr>
        <w:t>OIIP</w:t>
      </w:r>
      <w:r w:rsidRPr="00F5103E">
        <w:rPr>
          <w:rtl/>
        </w:rPr>
        <w:t>) در مخزن باق</w:t>
      </w:r>
      <w:r w:rsidRPr="00F5103E">
        <w:rPr>
          <w:rFonts w:hint="cs"/>
          <w:rtl/>
        </w:rPr>
        <w:t>ی</w:t>
      </w:r>
      <w:r w:rsidRPr="00F5103E">
        <w:rPr>
          <w:rtl/>
        </w:rPr>
        <w:t xml:space="preserve"> م</w:t>
      </w:r>
      <w:r w:rsidRPr="00F5103E">
        <w:rPr>
          <w:rFonts w:hint="cs"/>
          <w:rtl/>
        </w:rPr>
        <w:t>ی</w:t>
      </w:r>
      <w:r w:rsidRPr="00F5103E">
        <w:rPr>
          <w:rtl/>
        </w:rPr>
        <w:t xml:space="preserve"> ماند. ا</w:t>
      </w:r>
      <w:r w:rsidRPr="00F5103E">
        <w:rPr>
          <w:rFonts w:hint="cs"/>
          <w:rtl/>
        </w:rPr>
        <w:t>ی</w:t>
      </w:r>
      <w:r w:rsidRPr="00F5103E">
        <w:rPr>
          <w:rFonts w:hint="eastAsia"/>
          <w:rtl/>
        </w:rPr>
        <w:t>ن</w:t>
      </w:r>
      <w:r w:rsidRPr="00F5103E">
        <w:rPr>
          <w:rtl/>
        </w:rPr>
        <w:t xml:space="preserve"> نفت باق</w:t>
      </w:r>
      <w:r w:rsidRPr="00F5103E">
        <w:rPr>
          <w:rFonts w:hint="cs"/>
          <w:rtl/>
        </w:rPr>
        <w:t>ی</w:t>
      </w:r>
      <w:r w:rsidRPr="00F5103E">
        <w:rPr>
          <w:rFonts w:hint="eastAsia"/>
          <w:rtl/>
        </w:rPr>
        <w:t>مانده</w:t>
      </w:r>
      <w:r w:rsidRPr="00F5103E">
        <w:rPr>
          <w:rtl/>
        </w:rPr>
        <w:t xml:space="preserve"> هدف</w:t>
      </w:r>
      <w:r w:rsidRPr="00F5103E">
        <w:rPr>
          <w:rFonts w:hint="cs"/>
          <w:rtl/>
        </w:rPr>
        <w:t>ی</w:t>
      </w:r>
      <w:r w:rsidRPr="00F5103E">
        <w:rPr>
          <w:rtl/>
        </w:rPr>
        <w:t xml:space="preserve"> برا</w:t>
      </w:r>
      <w:r w:rsidRPr="00F5103E">
        <w:rPr>
          <w:rFonts w:hint="cs"/>
          <w:rtl/>
        </w:rPr>
        <w:t>ی</w:t>
      </w:r>
      <w:r w:rsidRPr="00F5103E">
        <w:rPr>
          <w:rtl/>
        </w:rPr>
        <w:t xml:space="preserve"> روش‌ها</w:t>
      </w:r>
      <w:r w:rsidRPr="00F5103E">
        <w:rPr>
          <w:rFonts w:hint="cs"/>
          <w:rtl/>
        </w:rPr>
        <w:t>ی</w:t>
      </w:r>
      <w:r w:rsidRPr="00F5103E">
        <w:rPr>
          <w:rtl/>
        </w:rPr>
        <w:t xml:space="preserve"> </w:t>
      </w:r>
      <w:r w:rsidRPr="00F5103E">
        <w:rPr>
          <w:rFonts w:hint="cs"/>
          <w:rtl/>
        </w:rPr>
        <w:t>ازدیاد برداشت نفت</w:t>
      </w:r>
      <w:r w:rsidRPr="00F5103E">
        <w:rPr>
          <w:rtl/>
        </w:rPr>
        <w:t xml:space="preserve"> (</w:t>
      </w:r>
      <w:r w:rsidRPr="00605E87">
        <w:rPr>
          <w:rFonts w:asciiTheme="majorBidi" w:hAnsiTheme="majorBidi" w:cstheme="majorBidi"/>
          <w:sz w:val="20"/>
          <w:szCs w:val="20"/>
        </w:rPr>
        <w:t>EOR</w:t>
      </w:r>
      <w:r w:rsidRPr="00F5103E">
        <w:rPr>
          <w:rtl/>
        </w:rPr>
        <w:t xml:space="preserve">) است که در حال حاضر شامل </w:t>
      </w:r>
      <w:r w:rsidRPr="00F5103E">
        <w:rPr>
          <w:rFonts w:hint="cs"/>
          <w:rtl/>
        </w:rPr>
        <w:t>سیلابزنی</w:t>
      </w:r>
      <w:r w:rsidRPr="00F5103E">
        <w:rPr>
          <w:rtl/>
        </w:rPr>
        <w:t xml:space="preserve"> گاز </w:t>
      </w:r>
      <w:r w:rsidRPr="00F5103E">
        <w:rPr>
          <w:rFonts w:hint="cs"/>
          <w:rtl/>
        </w:rPr>
        <w:t>ی</w:t>
      </w:r>
      <w:r w:rsidRPr="00F5103E">
        <w:rPr>
          <w:rFonts w:hint="eastAsia"/>
          <w:rtl/>
        </w:rPr>
        <w:t>ا</w:t>
      </w:r>
      <w:r w:rsidRPr="00F5103E">
        <w:rPr>
          <w:rtl/>
        </w:rPr>
        <w:t xml:space="preserve"> حلال، س</w:t>
      </w:r>
      <w:r w:rsidRPr="00F5103E">
        <w:rPr>
          <w:rFonts w:hint="cs"/>
          <w:rtl/>
        </w:rPr>
        <w:t>ی</w:t>
      </w:r>
      <w:r w:rsidRPr="00F5103E">
        <w:rPr>
          <w:rFonts w:hint="eastAsia"/>
          <w:rtl/>
        </w:rPr>
        <w:t>ل</w:t>
      </w:r>
      <w:r w:rsidRPr="00F5103E">
        <w:rPr>
          <w:rFonts w:hint="cs"/>
          <w:rtl/>
        </w:rPr>
        <w:t>ابزنی مواد</w:t>
      </w:r>
      <w:r w:rsidRPr="00F5103E">
        <w:rPr>
          <w:rtl/>
        </w:rPr>
        <w:t xml:space="preserve"> ش</w:t>
      </w:r>
      <w:r w:rsidRPr="00F5103E">
        <w:rPr>
          <w:rFonts w:hint="cs"/>
          <w:rtl/>
        </w:rPr>
        <w:t>ی</w:t>
      </w:r>
      <w:r w:rsidRPr="00F5103E">
        <w:rPr>
          <w:rFonts w:hint="eastAsia"/>
          <w:rtl/>
        </w:rPr>
        <w:t>م</w:t>
      </w:r>
      <w:r w:rsidRPr="00F5103E">
        <w:rPr>
          <w:rFonts w:hint="cs"/>
          <w:rtl/>
        </w:rPr>
        <w:t>ی</w:t>
      </w:r>
      <w:r w:rsidRPr="00F5103E">
        <w:rPr>
          <w:rFonts w:hint="eastAsia"/>
          <w:rtl/>
        </w:rPr>
        <w:t>ا</w:t>
      </w:r>
      <w:r w:rsidRPr="00F5103E">
        <w:rPr>
          <w:rFonts w:hint="cs"/>
          <w:rtl/>
        </w:rPr>
        <w:t>یی</w:t>
      </w:r>
      <w:r w:rsidRPr="00F5103E">
        <w:rPr>
          <w:rFonts w:hint="eastAsia"/>
          <w:rtl/>
        </w:rPr>
        <w:t>،</w:t>
      </w:r>
      <w:r w:rsidRPr="00F5103E">
        <w:rPr>
          <w:rtl/>
        </w:rPr>
        <w:t xml:space="preserve"> باز</w:t>
      </w:r>
      <w:r w:rsidRPr="00F5103E">
        <w:rPr>
          <w:rFonts w:hint="cs"/>
          <w:rtl/>
        </w:rPr>
        <w:t>ی</w:t>
      </w:r>
      <w:r w:rsidRPr="00F5103E">
        <w:rPr>
          <w:rFonts w:hint="eastAsia"/>
          <w:rtl/>
        </w:rPr>
        <w:t>اب</w:t>
      </w:r>
      <w:r w:rsidRPr="00F5103E">
        <w:rPr>
          <w:rFonts w:hint="cs"/>
          <w:rtl/>
        </w:rPr>
        <w:t>ی</w:t>
      </w:r>
      <w:r w:rsidRPr="00F5103E">
        <w:rPr>
          <w:rtl/>
        </w:rPr>
        <w:t xml:space="preserve"> حرارت</w:t>
      </w:r>
      <w:r w:rsidRPr="00F5103E">
        <w:rPr>
          <w:rFonts w:hint="cs"/>
          <w:rtl/>
        </w:rPr>
        <w:t>ی</w:t>
      </w:r>
      <w:r w:rsidRPr="00F5103E">
        <w:rPr>
          <w:rtl/>
        </w:rPr>
        <w:t xml:space="preserve"> </w:t>
      </w:r>
      <w:r w:rsidRPr="00F5103E">
        <w:rPr>
          <w:rFonts w:hint="cs"/>
          <w:rtl/>
        </w:rPr>
        <w:t>ی</w:t>
      </w:r>
      <w:r w:rsidRPr="00F5103E">
        <w:rPr>
          <w:rFonts w:hint="eastAsia"/>
          <w:rtl/>
        </w:rPr>
        <w:t>ا</w:t>
      </w:r>
      <w:r w:rsidRPr="00F5103E">
        <w:rPr>
          <w:rtl/>
        </w:rPr>
        <w:t xml:space="preserve"> ترک</w:t>
      </w:r>
      <w:r w:rsidRPr="00F5103E">
        <w:rPr>
          <w:rFonts w:hint="cs"/>
          <w:rtl/>
        </w:rPr>
        <w:t>ی</w:t>
      </w:r>
      <w:r w:rsidRPr="00F5103E">
        <w:rPr>
          <w:rFonts w:hint="eastAsia"/>
          <w:rtl/>
        </w:rPr>
        <w:t>ب</w:t>
      </w:r>
      <w:r w:rsidRPr="00F5103E">
        <w:rPr>
          <w:rFonts w:hint="cs"/>
          <w:rtl/>
        </w:rPr>
        <w:t>ی</w:t>
      </w:r>
      <w:r w:rsidRPr="00F5103E">
        <w:rPr>
          <w:rtl/>
        </w:rPr>
        <w:t xml:space="preserve"> از ا</w:t>
      </w:r>
      <w:r w:rsidRPr="00F5103E">
        <w:rPr>
          <w:rFonts w:hint="cs"/>
          <w:rtl/>
        </w:rPr>
        <w:t>ی</w:t>
      </w:r>
      <w:r w:rsidRPr="00F5103E">
        <w:rPr>
          <w:rFonts w:hint="eastAsia"/>
          <w:rtl/>
        </w:rPr>
        <w:t>ن</w:t>
      </w:r>
      <w:r w:rsidRPr="00F5103E">
        <w:rPr>
          <w:rtl/>
        </w:rPr>
        <w:t xml:space="preserve"> تکن</w:t>
      </w:r>
      <w:r w:rsidRPr="00F5103E">
        <w:rPr>
          <w:rFonts w:hint="cs"/>
          <w:rtl/>
        </w:rPr>
        <w:t>ی</w:t>
      </w:r>
      <w:r w:rsidRPr="00F5103E">
        <w:rPr>
          <w:rFonts w:hint="eastAsia"/>
          <w:rtl/>
        </w:rPr>
        <w:t>ک‌ها</w:t>
      </w:r>
      <w:r w:rsidRPr="00F5103E">
        <w:rPr>
          <w:rtl/>
        </w:rPr>
        <w:t xml:space="preserve"> م</w:t>
      </w:r>
      <w:r w:rsidRPr="00F5103E">
        <w:rPr>
          <w:rFonts w:hint="cs"/>
          <w:rtl/>
        </w:rPr>
        <w:t>ی‌</w:t>
      </w:r>
      <w:r w:rsidRPr="00F5103E">
        <w:rPr>
          <w:rFonts w:hint="eastAsia"/>
          <w:rtl/>
        </w:rPr>
        <w:t>شود</w:t>
      </w:r>
      <w:r w:rsidRPr="00F5103E">
        <w:rPr>
          <w:rtl/>
        </w:rPr>
        <w:t xml:space="preserve"> </w:t>
      </w:r>
      <w:r w:rsidR="008B6694">
        <w:rPr>
          <w:rtl/>
        </w:rPr>
        <w:fldChar w:fldCharType="begin"/>
      </w:r>
      <w:r w:rsidR="00A72902">
        <w:rPr>
          <w:rtl/>
        </w:rPr>
        <w:instrText xml:space="preserve"> </w:instrText>
      </w:r>
      <w:r w:rsidR="00A72902">
        <w:instrText>ADDIN EN.CITE &lt;EndNote&gt;&lt;Cite&gt;&lt;Author&gt;Robelius&lt;/Author&gt;&lt;Year&gt;2007&lt;/Year&gt;&lt;RecNum&gt;144&lt;/RecNum&gt;&lt;DisplayText&gt;[1]&lt;/DisplayText&gt;&lt;record&gt;&lt;rec-number&gt;144&lt;/rec-number&gt;&lt;foreign-keys&gt;&lt;key app="EN" db-id="asfzt055fszd5cerax75dzaerazadrdewe2t" timestamp="1671011996"&gt;1</w:instrText>
      </w:r>
      <w:r w:rsidR="00A72902">
        <w:rPr>
          <w:rtl/>
        </w:rPr>
        <w:instrText>44&lt;/</w:instrText>
      </w:r>
      <w:r w:rsidR="00A72902">
        <w:instrText>key&gt;&lt;/foreign-keys&gt;&lt;ref-type name="Thesis"&gt;32&lt;/ref-type&gt;&lt;contributors&gt;&lt;authors&gt;&lt;author&gt;Robelius, Fredrik&lt;/author&gt;&lt;/authors&gt;&lt;/contributors&gt;&lt;titles&gt;&lt;title&gt;Giant oil fields-the highway to oil: GIant oil fields and their importance for future oil production&lt;/title&gt;&lt;/titles&gt;&lt;dates&gt;&lt;year&gt;2007&lt;/year&gt;&lt;/dates&gt;&lt;publisher&gt;Acta Universitatis Upsaliensis&lt;/publisher&gt;&lt;urls&gt;&lt;/urls&gt;&lt;/record&gt;&lt;/Cite&gt;&lt;/EndNote</w:instrText>
      </w:r>
      <w:r w:rsidR="00A72902">
        <w:rPr>
          <w:rtl/>
        </w:rPr>
        <w:instrText>&gt;</w:instrText>
      </w:r>
      <w:r w:rsidR="008B6694">
        <w:rPr>
          <w:rtl/>
        </w:rPr>
        <w:fldChar w:fldCharType="separate"/>
      </w:r>
      <w:r w:rsidR="00A72902">
        <w:rPr>
          <w:noProof/>
          <w:rtl/>
        </w:rPr>
        <w:t>[1]</w:t>
      </w:r>
      <w:r w:rsidR="008B6694">
        <w:rPr>
          <w:rtl/>
        </w:rPr>
        <w:fldChar w:fldCharType="end"/>
      </w:r>
      <w:r w:rsidRPr="00F5103E">
        <w:rPr>
          <w:rtl/>
        </w:rPr>
        <w:t>.</w:t>
      </w:r>
      <w:r w:rsidRPr="00F5103E">
        <w:rPr>
          <w:rFonts w:hint="cs"/>
          <w:rtl/>
        </w:rPr>
        <w:t xml:space="preserve"> از طرفی </w:t>
      </w:r>
      <w:r w:rsidR="00D57068">
        <w:rPr>
          <w:rFonts w:hint="cs"/>
          <w:rtl/>
        </w:rPr>
        <w:t xml:space="preserve">در دهه های اخیر مدفون سازی یا </w:t>
      </w:r>
      <w:r w:rsidRPr="00F5103E">
        <w:rPr>
          <w:rtl/>
        </w:rPr>
        <w:t>ذخ</w:t>
      </w:r>
      <w:r w:rsidRPr="00F5103E">
        <w:rPr>
          <w:rFonts w:hint="cs"/>
          <w:rtl/>
        </w:rPr>
        <w:t>ی</w:t>
      </w:r>
      <w:r w:rsidRPr="00F5103E">
        <w:rPr>
          <w:rFonts w:hint="eastAsia"/>
          <w:rtl/>
        </w:rPr>
        <w:t>ره</w:t>
      </w:r>
      <w:r w:rsidRPr="00F5103E">
        <w:rPr>
          <w:rtl/>
        </w:rPr>
        <w:t xml:space="preserve"> ساز</w:t>
      </w:r>
      <w:r w:rsidRPr="00F5103E">
        <w:rPr>
          <w:rFonts w:hint="cs"/>
          <w:rtl/>
        </w:rPr>
        <w:t>ی</w:t>
      </w:r>
      <w:r w:rsidRPr="00F5103E">
        <w:rPr>
          <w:rtl/>
        </w:rPr>
        <w:t xml:space="preserve">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در مق</w:t>
      </w:r>
      <w:r w:rsidRPr="00F5103E">
        <w:rPr>
          <w:rFonts w:hint="cs"/>
          <w:rtl/>
        </w:rPr>
        <w:t>ی</w:t>
      </w:r>
      <w:r w:rsidRPr="00F5103E">
        <w:rPr>
          <w:rFonts w:hint="eastAsia"/>
          <w:rtl/>
        </w:rPr>
        <w:t>اس</w:t>
      </w:r>
      <w:r w:rsidRPr="00F5103E">
        <w:rPr>
          <w:rtl/>
        </w:rPr>
        <w:t xml:space="preserve"> بزرگ در سازندها</w:t>
      </w:r>
      <w:r w:rsidRPr="00F5103E">
        <w:rPr>
          <w:rFonts w:hint="cs"/>
          <w:rtl/>
        </w:rPr>
        <w:t>ی</w:t>
      </w:r>
      <w:r w:rsidRPr="00F5103E">
        <w:rPr>
          <w:rtl/>
        </w:rPr>
        <w:t xml:space="preserve"> زم</w:t>
      </w:r>
      <w:r w:rsidRPr="00F5103E">
        <w:rPr>
          <w:rFonts w:hint="cs"/>
          <w:rtl/>
        </w:rPr>
        <w:t>ی</w:t>
      </w:r>
      <w:r w:rsidRPr="00F5103E">
        <w:rPr>
          <w:rFonts w:hint="eastAsia"/>
          <w:rtl/>
        </w:rPr>
        <w:t>ن</w:t>
      </w:r>
      <w:r w:rsidRPr="00F5103E">
        <w:rPr>
          <w:rtl/>
        </w:rPr>
        <w:t xml:space="preserve"> شناس</w:t>
      </w:r>
      <w:r w:rsidRPr="00F5103E">
        <w:rPr>
          <w:rFonts w:hint="cs"/>
          <w:rtl/>
        </w:rPr>
        <w:t>ی</w:t>
      </w:r>
      <w:r w:rsidRPr="00F5103E">
        <w:rPr>
          <w:rtl/>
        </w:rPr>
        <w:t xml:space="preserve"> </w:t>
      </w:r>
      <w:r w:rsidR="00D57068">
        <w:rPr>
          <w:rFonts w:hint="cs"/>
          <w:rtl/>
        </w:rPr>
        <w:t>تحت الارضی، با هدف</w:t>
      </w:r>
      <w:r w:rsidRPr="00F5103E">
        <w:rPr>
          <w:rtl/>
        </w:rPr>
        <w:t xml:space="preserve"> محدود کردن انتشار گرما</w:t>
      </w:r>
      <w:r w:rsidRPr="00F5103E">
        <w:rPr>
          <w:rFonts w:hint="cs"/>
          <w:rtl/>
        </w:rPr>
        <w:t>ی</w:t>
      </w:r>
      <w:r w:rsidRPr="00F5103E">
        <w:rPr>
          <w:rFonts w:hint="eastAsia"/>
          <w:rtl/>
        </w:rPr>
        <w:t>ش</w:t>
      </w:r>
      <w:r w:rsidRPr="00F5103E">
        <w:rPr>
          <w:rtl/>
        </w:rPr>
        <w:t xml:space="preserve"> جهان</w:t>
      </w:r>
      <w:r w:rsidRPr="00F5103E">
        <w:rPr>
          <w:rFonts w:hint="cs"/>
          <w:rtl/>
        </w:rPr>
        <w:t>ی</w:t>
      </w:r>
      <w:r w:rsidRPr="00F5103E">
        <w:rPr>
          <w:rtl/>
        </w:rPr>
        <w:t xml:space="preserve"> به </w:t>
      </w:r>
      <w:r w:rsidRPr="00F5103E">
        <w:rPr>
          <w:rFonts w:hint="cs"/>
          <w:rtl/>
        </w:rPr>
        <w:t>5/1</w:t>
      </w:r>
      <w:r w:rsidRPr="00F5103E">
        <w:rPr>
          <w:rtl/>
        </w:rPr>
        <w:t xml:space="preserve"> درجه سانت</w:t>
      </w:r>
      <w:r w:rsidRPr="00F5103E">
        <w:rPr>
          <w:rFonts w:hint="cs"/>
          <w:rtl/>
        </w:rPr>
        <w:t>ی</w:t>
      </w:r>
      <w:r w:rsidRPr="00F5103E">
        <w:rPr>
          <w:rFonts w:hint="eastAsia"/>
          <w:rtl/>
        </w:rPr>
        <w:t>گراد</w:t>
      </w:r>
      <w:r w:rsidR="00D57068">
        <w:rPr>
          <w:rFonts w:hint="cs"/>
          <w:rtl/>
        </w:rPr>
        <w:t>، مورد توجه و تاکید جوامع بین المللی قرار گرفته است</w:t>
      </w:r>
      <w:r w:rsidRPr="00F5103E">
        <w:rPr>
          <w:rtl/>
        </w:rPr>
        <w:t xml:space="preserve"> </w:t>
      </w:r>
      <w:r w:rsidR="008B6694">
        <w:rPr>
          <w:rtl/>
        </w:rPr>
        <w:fldChar w:fldCharType="begin"/>
      </w:r>
      <w:r w:rsidR="00A72902">
        <w:rPr>
          <w:rtl/>
        </w:rPr>
        <w:instrText xml:space="preserve"> </w:instrText>
      </w:r>
      <w:r w:rsidR="00A72902">
        <w:instrText>ADDIN EN.CITE &lt;EndNote&gt;&lt;Cite&gt;&lt;Author&gt;Adopted&lt;/Author&gt;&lt;Year&gt;2014&lt;/Year&gt;&lt;RecNum&gt;146&lt;/RecNum&gt;&lt;DisplayText&gt;[2]&lt;/DisplayText&gt;&lt;record&gt;&lt;rec-number&gt;146&lt;/rec-number&gt;&lt;foreign-keys&gt;&lt;key app="EN" db-id="asfzt055fszd5cerax75dzaerazadrdewe2t" timestamp="1671011999"&gt;14</w:instrText>
      </w:r>
      <w:r w:rsidR="00A72902">
        <w:rPr>
          <w:rtl/>
        </w:rPr>
        <w:instrText>6&lt;/</w:instrText>
      </w:r>
      <w:r w:rsidR="00A72902">
        <w:instrText>key&gt;&lt;/foreign-keys&gt;&lt;ref-type name="Journal Article"&gt;17&lt;/ref-type&gt;&lt;contributors&gt;&lt;authors&gt;&lt;author&gt;Adopted, IPCC&lt;/author&gt;&lt;/authors&gt;&lt;/contributors&gt;&lt;titles&gt;&lt;title&gt;Climate change 2014 synthesis report&lt;/title&gt;&lt;secondary-title&gt;IPCC: Geneva, Szwitzerland&lt;/secondary-title&gt;&lt;/titles&gt;&lt;periodical&gt;&lt;full-title&gt;IPCC: Geneva, Szwitzerland&lt;/full-title&gt;&lt;/periodical&gt;&lt;dates&gt;&lt;year&gt;2014&lt;/year&gt;&lt;/dates&gt;&lt;urls&gt;&lt;/urls&gt;&lt;/record&gt;&lt;/Cite&gt;&lt;/EndNote</w:instrText>
      </w:r>
      <w:r w:rsidR="00A72902">
        <w:rPr>
          <w:rtl/>
        </w:rPr>
        <w:instrText>&gt;</w:instrText>
      </w:r>
      <w:r w:rsidR="008B6694">
        <w:rPr>
          <w:rtl/>
        </w:rPr>
        <w:fldChar w:fldCharType="separate"/>
      </w:r>
      <w:r w:rsidR="00A72902">
        <w:rPr>
          <w:noProof/>
          <w:rtl/>
        </w:rPr>
        <w:t>[2]</w:t>
      </w:r>
      <w:r w:rsidR="008B6694">
        <w:rPr>
          <w:rtl/>
        </w:rPr>
        <w:fldChar w:fldCharType="end"/>
      </w:r>
      <w:r w:rsidRPr="00F5103E">
        <w:rPr>
          <w:rtl/>
        </w:rPr>
        <w:t>.</w:t>
      </w:r>
      <w:r w:rsidRPr="00F5103E">
        <w:rPr>
          <w:rFonts w:hint="cs"/>
          <w:rtl/>
        </w:rPr>
        <w:t xml:space="preserve"> در نتیجه استفاده از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Fonts w:hint="cs"/>
          <w:rtl/>
        </w:rPr>
        <w:lastRenderedPageBreak/>
        <w:t>جهت عملیات ازدیاد برداشت</w:t>
      </w:r>
      <w:r w:rsidRPr="00F5103E">
        <w:rPr>
          <w:rtl/>
        </w:rPr>
        <w:t xml:space="preserve"> م</w:t>
      </w:r>
      <w:r w:rsidRPr="00F5103E">
        <w:rPr>
          <w:rFonts w:hint="cs"/>
          <w:rtl/>
        </w:rPr>
        <w:t>ی</w:t>
      </w:r>
      <w:r w:rsidRPr="00F5103E">
        <w:rPr>
          <w:rtl/>
        </w:rPr>
        <w:t xml:space="preserve"> تواند </w:t>
      </w:r>
      <w:r w:rsidRPr="00F5103E">
        <w:rPr>
          <w:rFonts w:hint="cs"/>
          <w:rtl/>
        </w:rPr>
        <w:t>ی</w:t>
      </w:r>
      <w:r w:rsidRPr="00F5103E">
        <w:rPr>
          <w:rFonts w:hint="eastAsia"/>
          <w:rtl/>
        </w:rPr>
        <w:t>ک</w:t>
      </w:r>
      <w:r w:rsidRPr="00F5103E">
        <w:rPr>
          <w:rtl/>
        </w:rPr>
        <w:t xml:space="preserve"> روش مقرون به صرفه برا</w:t>
      </w:r>
      <w:r w:rsidRPr="00F5103E">
        <w:rPr>
          <w:rFonts w:hint="cs"/>
          <w:rtl/>
        </w:rPr>
        <w:t>ی</w:t>
      </w:r>
      <w:r w:rsidRPr="00F5103E">
        <w:rPr>
          <w:rtl/>
        </w:rPr>
        <w:t xml:space="preserve"> ا</w:t>
      </w:r>
      <w:r w:rsidRPr="00F5103E">
        <w:rPr>
          <w:rFonts w:hint="cs"/>
          <w:rtl/>
        </w:rPr>
        <w:t>ی</w:t>
      </w:r>
      <w:r w:rsidRPr="00F5103E">
        <w:rPr>
          <w:rFonts w:hint="eastAsia"/>
          <w:rtl/>
        </w:rPr>
        <w:t>جاد</w:t>
      </w:r>
      <w:r w:rsidRPr="00F5103E">
        <w:rPr>
          <w:rtl/>
        </w:rPr>
        <w:t xml:space="preserve"> ز</w:t>
      </w:r>
      <w:r w:rsidRPr="00F5103E">
        <w:rPr>
          <w:rFonts w:hint="cs"/>
          <w:rtl/>
        </w:rPr>
        <w:t>ی</w:t>
      </w:r>
      <w:r w:rsidRPr="00F5103E">
        <w:rPr>
          <w:rFonts w:hint="eastAsia"/>
          <w:rtl/>
        </w:rPr>
        <w:t>رساخت</w:t>
      </w:r>
      <w:r w:rsidRPr="00F5103E">
        <w:rPr>
          <w:rtl/>
        </w:rPr>
        <w:t xml:space="preserve"> ها</w:t>
      </w:r>
      <w:r w:rsidRPr="00F5103E">
        <w:rPr>
          <w:rFonts w:hint="cs"/>
          <w:rtl/>
        </w:rPr>
        <w:t>ی</w:t>
      </w:r>
      <w:r w:rsidRPr="00F5103E">
        <w:rPr>
          <w:rtl/>
        </w:rPr>
        <w:t xml:space="preserve"> لازم برا</w:t>
      </w:r>
      <w:r w:rsidRPr="00F5103E">
        <w:rPr>
          <w:rFonts w:hint="cs"/>
          <w:rtl/>
        </w:rPr>
        <w:t>ی</w:t>
      </w:r>
      <w:r w:rsidRPr="00F5103E">
        <w:rPr>
          <w:rtl/>
        </w:rPr>
        <w:t xml:space="preserve"> پروژه ها</w:t>
      </w:r>
      <w:r w:rsidRPr="00F5103E">
        <w:rPr>
          <w:rFonts w:hint="cs"/>
          <w:rtl/>
        </w:rPr>
        <w:t>ی</w:t>
      </w:r>
      <w:r w:rsidRPr="00F5103E">
        <w:rPr>
          <w:rtl/>
        </w:rPr>
        <w:t xml:space="preserve"> بزرگ در صورت به</w:t>
      </w:r>
      <w:r w:rsidRPr="00F5103E">
        <w:rPr>
          <w:rFonts w:hint="cs"/>
          <w:rtl/>
        </w:rPr>
        <w:t>ی</w:t>
      </w:r>
      <w:r w:rsidRPr="00F5103E">
        <w:rPr>
          <w:rFonts w:hint="eastAsia"/>
          <w:rtl/>
        </w:rPr>
        <w:t>نه</w:t>
      </w:r>
      <w:r w:rsidRPr="00F5103E">
        <w:rPr>
          <w:rtl/>
        </w:rPr>
        <w:t xml:space="preserve"> ساز</w:t>
      </w:r>
      <w:r w:rsidRPr="00F5103E">
        <w:rPr>
          <w:rFonts w:hint="cs"/>
          <w:rtl/>
        </w:rPr>
        <w:t>ی</w:t>
      </w:r>
      <w:r w:rsidRPr="00F5103E">
        <w:rPr>
          <w:rtl/>
        </w:rPr>
        <w:t xml:space="preserve"> مشترک</w:t>
      </w:r>
      <w:r w:rsidRPr="00F5103E">
        <w:rPr>
          <w:rFonts w:hint="cs"/>
          <w:rtl/>
        </w:rPr>
        <w:t>،</w:t>
      </w:r>
      <w:r w:rsidRPr="00F5103E">
        <w:rPr>
          <w:rtl/>
        </w:rPr>
        <w:t xml:space="preserve"> برا</w:t>
      </w:r>
      <w:r w:rsidRPr="00F5103E">
        <w:rPr>
          <w:rFonts w:hint="cs"/>
          <w:rtl/>
        </w:rPr>
        <w:t>ی</w:t>
      </w:r>
      <w:r w:rsidRPr="00F5103E">
        <w:rPr>
          <w:rtl/>
        </w:rPr>
        <w:t xml:space="preserve"> تول</w:t>
      </w:r>
      <w:r w:rsidRPr="00F5103E">
        <w:rPr>
          <w:rFonts w:hint="cs"/>
          <w:rtl/>
        </w:rPr>
        <w:t>ی</w:t>
      </w:r>
      <w:r w:rsidRPr="00F5103E">
        <w:rPr>
          <w:rFonts w:hint="eastAsia"/>
          <w:rtl/>
        </w:rPr>
        <w:t>د</w:t>
      </w:r>
      <w:r w:rsidRPr="00F5103E">
        <w:rPr>
          <w:rtl/>
        </w:rPr>
        <w:t xml:space="preserve"> نفت و ذخ</w:t>
      </w:r>
      <w:r w:rsidRPr="00F5103E">
        <w:rPr>
          <w:rFonts w:hint="cs"/>
          <w:rtl/>
        </w:rPr>
        <w:t>ی</w:t>
      </w:r>
      <w:r w:rsidRPr="00F5103E">
        <w:rPr>
          <w:rFonts w:hint="eastAsia"/>
          <w:rtl/>
        </w:rPr>
        <w:t>ره</w:t>
      </w:r>
      <w:r w:rsidRPr="00F5103E">
        <w:rPr>
          <w:rtl/>
        </w:rPr>
        <w:t xml:space="preserve">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ارائه کند</w:t>
      </w:r>
      <w:r w:rsidR="008B6694">
        <w:rPr>
          <w:rFonts w:hint="cs"/>
          <w:rtl/>
        </w:rPr>
        <w:t xml:space="preserve"> </w:t>
      </w:r>
      <w:r w:rsidR="008B6694">
        <w:rPr>
          <w:rtl/>
        </w:rPr>
        <w:fldChar w:fldCharType="begin"/>
      </w:r>
      <w:r w:rsidR="00391614">
        <w:rPr>
          <w:rtl/>
        </w:rPr>
        <w:instrText xml:space="preserve"> </w:instrText>
      </w:r>
      <w:r w:rsidR="00391614">
        <w:instrText>ADDIN EN.CITE &lt;EndNote&gt;&lt;Cite&gt;&lt;Author&gt;Lindeberg&lt;/Author&gt;&lt;Year&gt;2017&lt;/Year&gt;&lt;RecNum&gt;148&lt;/RecNum&gt;&lt;DisplayText&gt;[3]&lt;/DisplayText&gt;&lt;record&gt;&lt;rec-number&gt;148&lt;/rec-number&gt;&lt;foreign-keys&gt;&lt;key app="EN" db-id="asfzt055fszd5cerax75dzaerazadrdewe2t" timestamp="1671012002</w:instrText>
      </w:r>
      <w:r w:rsidR="00391614">
        <w:rPr>
          <w:rtl/>
        </w:rPr>
        <w:instrText>"&gt;148&lt;/</w:instrText>
      </w:r>
      <w:r w:rsidR="00391614">
        <w:instrText>key&gt;&lt;/foreign-keys&gt;&lt;ref-type name="Journal Article"&gt;17&lt;/ref-type&gt;&lt;contributors&gt;&lt;authors&gt;&lt;author&gt;Lindeberg, Erik&lt;/author&gt;&lt;author&gt;Grimstad, Alv-Arne&lt;/author&gt;&lt;author&gt;Bergmo, Per&lt;/author&gt;&lt;author&gt;Wessel-Berg, Dag&lt;/author&gt;&lt;author&gt;Torsæter, Malin&lt;/author&gt;&lt;author&gt;Holt, Torleif&lt;/author&gt;&lt;/authors&gt;&lt;/contributors&gt;&lt;titles&gt;&lt;title&gt;Large scale tertiary CO2 EOR in mature water flooded Norwegian oil fields&lt;/title&gt;&lt;secondary-title&gt;Energy Procedia&lt;/secondary-title&gt;&lt;/titles&gt;&lt;periodical&gt;&lt;full-title&gt;Energy Procedia&lt;/full-title&gt;&lt;/periodical&gt;&lt;pages&gt;7096-7106&lt;/pages&gt;&lt;volume&gt;114&lt;/volume&gt;&lt;dates&gt;&lt;year&gt;2017&lt;/year&gt;&lt;/dates&gt;&lt;isbn&gt;1876-6102&lt;/isbn&gt;&lt;urls&gt;&lt;/urls&gt;&lt;/record&gt;&lt;/Cite&gt;&lt;/EndNote</w:instrText>
      </w:r>
      <w:r w:rsidR="00391614">
        <w:rPr>
          <w:rtl/>
        </w:rPr>
        <w:instrText>&gt;</w:instrText>
      </w:r>
      <w:r w:rsidR="008B6694">
        <w:rPr>
          <w:rtl/>
        </w:rPr>
        <w:fldChar w:fldCharType="separate"/>
      </w:r>
      <w:r w:rsidR="00391614">
        <w:rPr>
          <w:noProof/>
          <w:rtl/>
        </w:rPr>
        <w:t>[3]</w:t>
      </w:r>
      <w:r w:rsidR="008B6694">
        <w:rPr>
          <w:rtl/>
        </w:rPr>
        <w:fldChar w:fldCharType="end"/>
      </w:r>
      <w:r w:rsidRPr="00F5103E">
        <w:rPr>
          <w:rFonts w:hint="cs"/>
          <w:rtl/>
        </w:rPr>
        <w:t>.</w:t>
      </w:r>
      <w:r w:rsidR="004A0E31">
        <w:rPr>
          <w:rFonts w:hint="cs"/>
          <w:rtl/>
        </w:rPr>
        <w:t xml:space="preserve"> </w:t>
      </w:r>
      <w:r w:rsidRPr="00F5103E">
        <w:rPr>
          <w:rFonts w:hint="cs"/>
          <w:rtl/>
        </w:rPr>
        <w:t xml:space="preserve">استفاده از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 xml:space="preserve">به عنوان </w:t>
      </w:r>
      <w:r w:rsidRPr="00F5103E">
        <w:rPr>
          <w:rFonts w:hint="cs"/>
          <w:rtl/>
        </w:rPr>
        <w:t>ی</w:t>
      </w:r>
      <w:r w:rsidRPr="00F5103E">
        <w:rPr>
          <w:rFonts w:hint="eastAsia"/>
          <w:rtl/>
        </w:rPr>
        <w:t>ک</w:t>
      </w:r>
      <w:r w:rsidRPr="00F5103E">
        <w:rPr>
          <w:rtl/>
        </w:rPr>
        <w:t xml:space="preserve"> روش موثر </w:t>
      </w:r>
      <w:r w:rsidRPr="00F5103E">
        <w:rPr>
          <w:rFonts w:hint="cs"/>
          <w:rtl/>
        </w:rPr>
        <w:t>ازدیاد برداشت نفت</w:t>
      </w:r>
      <w:r w:rsidRPr="00F5103E">
        <w:rPr>
          <w:rtl/>
        </w:rPr>
        <w:t xml:space="preserve"> </w:t>
      </w:r>
      <w:r w:rsidRPr="00F5103E">
        <w:rPr>
          <w:rFonts w:hint="cs"/>
          <w:rtl/>
        </w:rPr>
        <w:t>اثبات شده</w:t>
      </w:r>
      <w:r w:rsidRPr="00F5103E">
        <w:rPr>
          <w:rtl/>
        </w:rPr>
        <w:t xml:space="preserve"> و به طور گسترده در م</w:t>
      </w:r>
      <w:r w:rsidRPr="00F5103E">
        <w:rPr>
          <w:rFonts w:hint="cs"/>
          <w:rtl/>
        </w:rPr>
        <w:t>ی</w:t>
      </w:r>
      <w:r w:rsidRPr="00F5103E">
        <w:rPr>
          <w:rFonts w:hint="eastAsia"/>
          <w:rtl/>
        </w:rPr>
        <w:t>اد</w:t>
      </w:r>
      <w:r w:rsidRPr="00F5103E">
        <w:rPr>
          <w:rFonts w:hint="cs"/>
          <w:rtl/>
        </w:rPr>
        <w:t>ی</w:t>
      </w:r>
      <w:r w:rsidRPr="00F5103E">
        <w:rPr>
          <w:rFonts w:hint="eastAsia"/>
          <w:rtl/>
        </w:rPr>
        <w:t>ن</w:t>
      </w:r>
      <w:r w:rsidRPr="00F5103E">
        <w:rPr>
          <w:rtl/>
        </w:rPr>
        <w:t xml:space="preserve"> نفت</w:t>
      </w:r>
      <w:r w:rsidRPr="00F5103E">
        <w:rPr>
          <w:rFonts w:hint="cs"/>
          <w:rtl/>
        </w:rPr>
        <w:t>ی</w:t>
      </w:r>
      <w:r w:rsidRPr="00F5103E">
        <w:rPr>
          <w:rtl/>
        </w:rPr>
        <w:t xml:space="preserve"> مختلف در سراسر جهان استفاده م</w:t>
      </w:r>
      <w:r w:rsidRPr="00F5103E">
        <w:rPr>
          <w:rFonts w:hint="cs"/>
          <w:rtl/>
        </w:rPr>
        <w:t>ی</w:t>
      </w:r>
      <w:r w:rsidRPr="00F5103E">
        <w:rPr>
          <w:rtl/>
        </w:rPr>
        <w:t xml:space="preserve"> شود </w:t>
      </w:r>
      <w:r w:rsidR="008B6694">
        <w:rPr>
          <w:rtl/>
        </w:rPr>
        <w:fldChar w:fldCharType="begin"/>
      </w:r>
      <w:r w:rsidR="00391614">
        <w:rPr>
          <w:rtl/>
        </w:rPr>
        <w:instrText xml:space="preserve"> </w:instrText>
      </w:r>
      <w:r w:rsidR="00391614">
        <w:instrText>ADDIN EN.CITE &lt;EndNote&gt;&lt;Cite&gt;&lt;Author&gt;Ramanathan&lt;/Author&gt;&lt;Year&gt;2015&lt;/Year&gt;&lt;RecNum&gt;142&lt;/RecNum&gt;&lt;DisplayText&gt;[4]&lt;/DisplayText&gt;&lt;record&gt;&lt;rec-number&gt;142&lt;/rec-number&gt;&lt;foreign-keys&gt;&lt;key app="EN" db-id="asfzt055fszd5cerax75dzaerazadrdewe2t" timestamp="1671011991</w:instrText>
      </w:r>
      <w:r w:rsidR="00391614">
        <w:rPr>
          <w:rtl/>
        </w:rPr>
        <w:instrText>"&gt;142&lt;/</w:instrText>
      </w:r>
      <w:r w:rsidR="00391614">
        <w:instrText>key&gt;&lt;/foreign-keys&gt;&lt;ref-type name="Conference Proceedings"&gt;10&lt;/ref-type&gt;&lt;contributors&gt;&lt;authors&gt;&lt;author&gt;Ramanathan, R&lt;/author&gt;&lt;author&gt;Shehata, AM&lt;/author&gt;&lt;author&gt;Nasr-El-Din, HA&lt;/author&gt;&lt;/authors&gt;&lt;/contributors&gt;&lt;titles&gt;&lt;title&gt;Water Alternating CO2 Injection Process-Does Modifying the Salinity of Injected Brine Improve Oil Recovery?&lt;/title&gt;&lt;secondary-title&gt;OTC Brasil&lt;/secondary-title&gt;&lt;/titles&gt;&lt;dates&gt;&lt;year&gt;2015&lt;/year&gt;&lt;/dates&gt;&lt;publisher&gt;OnePetro&lt;/publisher&gt;&lt;urls&gt;&lt;/urls&gt;&lt;/record&gt;&lt;/Cite&gt;&lt;/EndNote</w:instrText>
      </w:r>
      <w:r w:rsidR="00391614">
        <w:rPr>
          <w:rtl/>
        </w:rPr>
        <w:instrText>&gt;</w:instrText>
      </w:r>
      <w:r w:rsidR="008B6694">
        <w:rPr>
          <w:rtl/>
        </w:rPr>
        <w:fldChar w:fldCharType="separate"/>
      </w:r>
      <w:r w:rsidR="00391614">
        <w:rPr>
          <w:noProof/>
          <w:rtl/>
        </w:rPr>
        <w:t>[4]</w:t>
      </w:r>
      <w:r w:rsidR="008B6694">
        <w:rPr>
          <w:rtl/>
        </w:rPr>
        <w:fldChar w:fldCharType="end"/>
      </w:r>
      <w:r w:rsidRPr="00F5103E">
        <w:rPr>
          <w:rtl/>
        </w:rPr>
        <w:t xml:space="preserve">. </w:t>
      </w:r>
      <w:r w:rsidRPr="00F5103E">
        <w:rPr>
          <w:rFonts w:hint="cs"/>
          <w:rtl/>
        </w:rPr>
        <w:t>تزریق</w:t>
      </w:r>
      <w:r w:rsidRPr="00F5103E">
        <w:rPr>
          <w:rtl/>
        </w:rPr>
        <w:t xml:space="preserve">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به طور عمده از طر</w:t>
      </w:r>
      <w:r w:rsidRPr="00F5103E">
        <w:rPr>
          <w:rFonts w:hint="cs"/>
          <w:rtl/>
        </w:rPr>
        <w:t>ی</w:t>
      </w:r>
      <w:r w:rsidRPr="00F5103E">
        <w:rPr>
          <w:rFonts w:hint="eastAsia"/>
          <w:rtl/>
        </w:rPr>
        <w:t>ق</w:t>
      </w:r>
      <w:r w:rsidRPr="00F5103E">
        <w:rPr>
          <w:rFonts w:hint="cs"/>
          <w:rtl/>
        </w:rPr>
        <w:t xml:space="preserve"> مکانیسم های</w:t>
      </w:r>
      <w:r w:rsidRPr="00F5103E">
        <w:rPr>
          <w:rtl/>
        </w:rPr>
        <w:t xml:space="preserve"> </w:t>
      </w:r>
      <w:r w:rsidRPr="00F5103E">
        <w:rPr>
          <w:rFonts w:hint="cs"/>
          <w:rtl/>
        </w:rPr>
        <w:t xml:space="preserve">رانش </w:t>
      </w:r>
      <w:r w:rsidRPr="00F5103E">
        <w:rPr>
          <w:rtl/>
        </w:rPr>
        <w:t xml:space="preserve">گاز، تورم نفت، کاهش </w:t>
      </w:r>
      <w:r w:rsidR="000514E6">
        <w:rPr>
          <w:rFonts w:hint="cs"/>
          <w:rtl/>
        </w:rPr>
        <w:t xml:space="preserve">کشش </w:t>
      </w:r>
      <w:r w:rsidR="001D1FFF">
        <w:rPr>
          <w:rFonts w:hint="cs"/>
          <w:rtl/>
        </w:rPr>
        <w:t>بین</w:t>
      </w:r>
      <w:r w:rsidRPr="00F5103E">
        <w:rPr>
          <w:rtl/>
        </w:rPr>
        <w:t xml:space="preserve"> سطح</w:t>
      </w:r>
      <w:r w:rsidRPr="00F5103E">
        <w:rPr>
          <w:rFonts w:hint="cs"/>
          <w:rtl/>
        </w:rPr>
        <w:t>ی</w:t>
      </w:r>
      <w:r w:rsidRPr="00F5103E">
        <w:rPr>
          <w:rtl/>
        </w:rPr>
        <w:t xml:space="preserve"> (</w:t>
      </w:r>
      <w:r w:rsidRPr="00605E87">
        <w:rPr>
          <w:rFonts w:asciiTheme="majorBidi" w:hAnsiTheme="majorBidi" w:cstheme="majorBidi"/>
          <w:sz w:val="20"/>
          <w:szCs w:val="20"/>
        </w:rPr>
        <w:t>IFT</w:t>
      </w:r>
      <w:r w:rsidRPr="00F5103E">
        <w:rPr>
          <w:rtl/>
        </w:rPr>
        <w:t>) و کاهش و</w:t>
      </w:r>
      <w:r w:rsidRPr="00F5103E">
        <w:rPr>
          <w:rFonts w:hint="cs"/>
          <w:rtl/>
        </w:rPr>
        <w:t>ی</w:t>
      </w:r>
      <w:r w:rsidRPr="00F5103E">
        <w:rPr>
          <w:rFonts w:hint="eastAsia"/>
          <w:rtl/>
        </w:rPr>
        <w:t>سکوز</w:t>
      </w:r>
      <w:r w:rsidRPr="00F5103E">
        <w:rPr>
          <w:rFonts w:hint="cs"/>
          <w:rtl/>
        </w:rPr>
        <w:t>ی</w:t>
      </w:r>
      <w:r w:rsidRPr="00F5103E">
        <w:rPr>
          <w:rFonts w:hint="eastAsia"/>
          <w:rtl/>
        </w:rPr>
        <w:t>ته</w:t>
      </w:r>
      <w:r w:rsidRPr="00F5103E">
        <w:rPr>
          <w:rtl/>
        </w:rPr>
        <w:t xml:space="preserve"> نفت</w:t>
      </w:r>
      <w:r w:rsidRPr="00F5103E">
        <w:rPr>
          <w:rFonts w:hint="cs"/>
          <w:rtl/>
        </w:rPr>
        <w:t>،</w:t>
      </w:r>
      <w:r w:rsidRPr="00F5103E">
        <w:rPr>
          <w:rtl/>
        </w:rPr>
        <w:t xml:space="preserve"> به افزا</w:t>
      </w:r>
      <w:r w:rsidRPr="00F5103E">
        <w:rPr>
          <w:rFonts w:hint="cs"/>
          <w:rtl/>
        </w:rPr>
        <w:t>ی</w:t>
      </w:r>
      <w:r w:rsidRPr="00F5103E">
        <w:rPr>
          <w:rFonts w:hint="eastAsia"/>
          <w:rtl/>
        </w:rPr>
        <w:t>ش</w:t>
      </w:r>
      <w:r w:rsidRPr="00F5103E">
        <w:rPr>
          <w:rtl/>
        </w:rPr>
        <w:t xml:space="preserve"> باز</w:t>
      </w:r>
      <w:r w:rsidRPr="00F5103E">
        <w:rPr>
          <w:rFonts w:hint="cs"/>
          <w:rtl/>
        </w:rPr>
        <w:t>ی</w:t>
      </w:r>
      <w:r w:rsidRPr="00F5103E">
        <w:rPr>
          <w:rFonts w:hint="eastAsia"/>
          <w:rtl/>
        </w:rPr>
        <w:t>اب</w:t>
      </w:r>
      <w:r w:rsidRPr="00F5103E">
        <w:rPr>
          <w:rFonts w:hint="cs"/>
          <w:rtl/>
        </w:rPr>
        <w:t>ی</w:t>
      </w:r>
      <w:r w:rsidRPr="00F5103E">
        <w:rPr>
          <w:rtl/>
        </w:rPr>
        <w:t xml:space="preserve"> نفت کمک م</w:t>
      </w:r>
      <w:r w:rsidRPr="00F5103E">
        <w:rPr>
          <w:rFonts w:hint="cs"/>
          <w:rtl/>
        </w:rPr>
        <w:t>ی</w:t>
      </w:r>
      <w:r w:rsidRPr="00F5103E">
        <w:rPr>
          <w:rtl/>
        </w:rPr>
        <w:t xml:space="preserve"> کند </w:t>
      </w:r>
      <w:r w:rsidR="008B6694">
        <w:rPr>
          <w:rtl/>
        </w:rPr>
        <w:fldChar w:fldCharType="begin"/>
      </w:r>
      <w:r w:rsidR="00391614">
        <w:rPr>
          <w:rtl/>
        </w:rPr>
        <w:instrText xml:space="preserve"> </w:instrText>
      </w:r>
      <w:r w:rsidR="00391614">
        <w:instrText>ADDIN EN.CITE &lt;EndNote&gt;&lt;Cite&gt;&lt;Author&gt;Ghedan&lt;/Author&gt;&lt;Year&gt;2009&lt;/Year&gt;&lt;RecNum&gt;143&lt;/RecNum&gt;&lt;DisplayText&gt;[5]&lt;/DisplayText&gt;&lt;record&gt;&lt;rec-number&gt;143&lt;/rec-number&gt;&lt;foreign-keys&gt;&lt;key app="EN" db-id="asfzt055fszd5cerax75dzaerazadrdewe2t" timestamp="1671011993"&gt;143</w:instrText>
      </w:r>
      <w:r w:rsidR="00391614">
        <w:rPr>
          <w:rtl/>
        </w:rPr>
        <w:instrText>&lt;/</w:instrText>
      </w:r>
      <w:r w:rsidR="00391614">
        <w:instrText>key&gt;&lt;/foreign-keys&gt;&lt;ref-type name="Conference Proceedings"&gt;10&lt;/ref-type&gt;&lt;contributors&gt;&lt;authors&gt;&lt;author&gt;Ghedan, Shawkat G&lt;/author&gt;&lt;/authors&gt;&lt;/contributors&gt;&lt;titles&gt;&lt;title&gt;Global laboratory experience of CO2-EOR flooding&lt;/title&gt;&lt;secondary-title&gt;SPE/EAGE reservoir characterization and simulation conference&lt;/secondary-title&gt;&lt;/titles&gt;&lt;dates&gt;&lt;year&gt;2009&lt;/year&gt;&lt;/dates&gt;&lt;publisher&gt;OnePetro&lt;/publisher&gt;&lt;urls&gt;&lt;/urls&gt;&lt;/record&gt;&lt;/Cite&gt;&lt;/EndNote</w:instrText>
      </w:r>
      <w:r w:rsidR="00391614">
        <w:rPr>
          <w:rtl/>
        </w:rPr>
        <w:instrText>&gt;</w:instrText>
      </w:r>
      <w:r w:rsidR="008B6694">
        <w:rPr>
          <w:rtl/>
        </w:rPr>
        <w:fldChar w:fldCharType="separate"/>
      </w:r>
      <w:r w:rsidR="00391614">
        <w:rPr>
          <w:noProof/>
          <w:rtl/>
        </w:rPr>
        <w:t>[5]</w:t>
      </w:r>
      <w:r w:rsidR="008B6694">
        <w:rPr>
          <w:rtl/>
        </w:rPr>
        <w:fldChar w:fldCharType="end"/>
      </w:r>
      <w:r w:rsidRPr="00F5103E">
        <w:rPr>
          <w:rtl/>
        </w:rPr>
        <w:t>.</w:t>
      </w:r>
      <w:r w:rsidRPr="00F5103E">
        <w:t xml:space="preserve"> </w:t>
      </w:r>
      <w:r w:rsidRPr="00F5103E">
        <w:rPr>
          <w:rtl/>
        </w:rPr>
        <w:t xml:space="preserve">روش </w:t>
      </w:r>
      <w:r w:rsidRPr="00F5103E">
        <w:rPr>
          <w:rFonts w:hint="cs"/>
          <w:rtl/>
        </w:rPr>
        <w:t xml:space="preserve">ازدیاد برداشت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دارا</w:t>
      </w:r>
      <w:r w:rsidRPr="00F5103E">
        <w:rPr>
          <w:rFonts w:hint="cs"/>
          <w:rtl/>
        </w:rPr>
        <w:t>ی</w:t>
      </w:r>
      <w:r w:rsidRPr="00F5103E">
        <w:rPr>
          <w:rtl/>
        </w:rPr>
        <w:t xml:space="preserve"> محدود</w:t>
      </w:r>
      <w:r w:rsidRPr="00F5103E">
        <w:rPr>
          <w:rFonts w:hint="cs"/>
          <w:rtl/>
        </w:rPr>
        <w:t>ی</w:t>
      </w:r>
      <w:r w:rsidRPr="00F5103E">
        <w:rPr>
          <w:rFonts w:hint="eastAsia"/>
          <w:rtl/>
        </w:rPr>
        <w:t>ت‌ها</w:t>
      </w:r>
      <w:r w:rsidRPr="00F5103E">
        <w:rPr>
          <w:rFonts w:hint="cs"/>
          <w:rtl/>
        </w:rPr>
        <w:t>ی</w:t>
      </w:r>
      <w:r w:rsidRPr="00F5103E">
        <w:rPr>
          <w:rtl/>
        </w:rPr>
        <w:t xml:space="preserve"> ذات</w:t>
      </w:r>
      <w:r w:rsidRPr="00F5103E">
        <w:rPr>
          <w:rFonts w:hint="cs"/>
          <w:rtl/>
        </w:rPr>
        <w:t>ی</w:t>
      </w:r>
      <w:r w:rsidRPr="00F5103E">
        <w:rPr>
          <w:rtl/>
        </w:rPr>
        <w:t xml:space="preserve"> است که عمدتاً به دل</w:t>
      </w:r>
      <w:r w:rsidRPr="00F5103E">
        <w:rPr>
          <w:rFonts w:hint="cs"/>
          <w:rtl/>
        </w:rPr>
        <w:t>ی</w:t>
      </w:r>
      <w:r w:rsidRPr="00F5103E">
        <w:rPr>
          <w:rFonts w:hint="eastAsia"/>
          <w:rtl/>
        </w:rPr>
        <w:t>ل</w:t>
      </w:r>
      <w:r w:rsidRPr="00F5103E">
        <w:rPr>
          <w:rtl/>
        </w:rPr>
        <w:t xml:space="preserve"> و</w:t>
      </w:r>
      <w:r w:rsidRPr="00F5103E">
        <w:rPr>
          <w:rFonts w:hint="cs"/>
          <w:rtl/>
        </w:rPr>
        <w:t>ی</w:t>
      </w:r>
      <w:r w:rsidRPr="00F5103E">
        <w:rPr>
          <w:rFonts w:hint="eastAsia"/>
          <w:rtl/>
        </w:rPr>
        <w:t>سکوز</w:t>
      </w:r>
      <w:r w:rsidRPr="00F5103E">
        <w:rPr>
          <w:rFonts w:hint="cs"/>
          <w:rtl/>
        </w:rPr>
        <w:t>ی</w:t>
      </w:r>
      <w:r w:rsidRPr="00F5103E">
        <w:rPr>
          <w:rFonts w:hint="eastAsia"/>
          <w:rtl/>
        </w:rPr>
        <w:t>ته</w:t>
      </w:r>
      <w:r w:rsidRPr="00F5103E">
        <w:rPr>
          <w:rtl/>
        </w:rPr>
        <w:t xml:space="preserve"> بس</w:t>
      </w:r>
      <w:r w:rsidRPr="00F5103E">
        <w:rPr>
          <w:rFonts w:hint="cs"/>
          <w:rtl/>
        </w:rPr>
        <w:t>ی</w:t>
      </w:r>
      <w:r w:rsidRPr="00F5103E">
        <w:rPr>
          <w:rFonts w:hint="eastAsia"/>
          <w:rtl/>
        </w:rPr>
        <w:t>ار</w:t>
      </w:r>
      <w:r w:rsidRPr="00F5103E">
        <w:rPr>
          <w:rtl/>
        </w:rPr>
        <w:t xml:space="preserve"> پا</w:t>
      </w:r>
      <w:r w:rsidRPr="00F5103E">
        <w:rPr>
          <w:rFonts w:hint="cs"/>
          <w:rtl/>
        </w:rPr>
        <w:t>یی</w:t>
      </w:r>
      <w:r w:rsidRPr="00F5103E">
        <w:rPr>
          <w:rFonts w:hint="eastAsia"/>
          <w:rtl/>
        </w:rPr>
        <w:t>ن</w:t>
      </w:r>
      <w:r w:rsidRPr="00F5103E">
        <w:rPr>
          <w:rtl/>
        </w:rPr>
        <w:t xml:space="preserve"> آن (</w:t>
      </w:r>
      <w:r w:rsidRPr="00605E87">
        <w:rPr>
          <w:rFonts w:asciiTheme="majorBidi" w:hAnsiTheme="majorBidi" w:cstheme="majorBidi"/>
          <w:sz w:val="20"/>
          <w:szCs w:val="20"/>
        </w:rPr>
        <w:t>cp</w:t>
      </w:r>
      <w:r w:rsidRPr="00605E87">
        <w:rPr>
          <w:rFonts w:asciiTheme="majorBidi" w:hAnsiTheme="majorBidi" w:cstheme="majorBidi"/>
          <w:sz w:val="20"/>
          <w:szCs w:val="20"/>
          <w:rtl/>
          <w:lang w:bidi="fa-IR"/>
        </w:rPr>
        <w:t xml:space="preserve"> </w:t>
      </w:r>
      <w:r w:rsidRPr="00F5103E">
        <w:rPr>
          <w:rFonts w:hint="cs"/>
          <w:rtl/>
        </w:rPr>
        <w:t xml:space="preserve">02/0 </w:t>
      </w:r>
      <w:r w:rsidRPr="00F5103E">
        <w:rPr>
          <w:rFonts w:ascii="Arial" w:hAnsi="Arial" w:cs="Arial" w:hint="cs"/>
          <w:rtl/>
        </w:rPr>
        <w:t>–</w:t>
      </w:r>
      <w:r w:rsidRPr="00F5103E">
        <w:rPr>
          <w:rFonts w:hint="cs"/>
          <w:rtl/>
        </w:rPr>
        <w:t xml:space="preserve"> 07/0 در 25 درجه سانتی گراد و</w:t>
      </w:r>
      <w:r>
        <w:rPr>
          <w:rFonts w:hint="cs"/>
          <w:rtl/>
        </w:rPr>
        <w:t xml:space="preserve"> </w:t>
      </w:r>
      <w:r w:rsidRPr="00605E87">
        <w:rPr>
          <w:rFonts w:asciiTheme="majorBidi" w:hAnsiTheme="majorBidi" w:cstheme="majorBidi"/>
          <w:sz w:val="20"/>
          <w:szCs w:val="20"/>
        </w:rPr>
        <w:t>psi</w:t>
      </w:r>
      <w:r w:rsidRPr="00605E87">
        <w:rPr>
          <w:rFonts w:asciiTheme="majorBidi" w:hAnsiTheme="majorBidi" w:cstheme="majorBidi"/>
          <w:sz w:val="20"/>
          <w:szCs w:val="20"/>
          <w:rtl/>
        </w:rPr>
        <w:t xml:space="preserve"> </w:t>
      </w:r>
      <w:r w:rsidRPr="00F5103E">
        <w:rPr>
          <w:rFonts w:hint="cs"/>
          <w:rtl/>
        </w:rPr>
        <w:t>950-1450</w:t>
      </w:r>
      <w:r w:rsidRPr="00F5103E">
        <w:rPr>
          <w:rtl/>
        </w:rPr>
        <w:t>) در مقا</w:t>
      </w:r>
      <w:r w:rsidRPr="00F5103E">
        <w:rPr>
          <w:rFonts w:hint="cs"/>
          <w:rtl/>
        </w:rPr>
        <w:t>ی</w:t>
      </w:r>
      <w:r w:rsidRPr="00F5103E">
        <w:rPr>
          <w:rFonts w:hint="eastAsia"/>
          <w:rtl/>
        </w:rPr>
        <w:t>سه</w:t>
      </w:r>
      <w:r w:rsidRPr="00F5103E">
        <w:rPr>
          <w:rtl/>
        </w:rPr>
        <w:t xml:space="preserve"> با ب</w:t>
      </w:r>
      <w:r w:rsidRPr="00F5103E">
        <w:rPr>
          <w:rFonts w:hint="cs"/>
          <w:rtl/>
        </w:rPr>
        <w:t>ی</w:t>
      </w:r>
      <w:r w:rsidRPr="00F5103E">
        <w:rPr>
          <w:rFonts w:hint="eastAsia"/>
          <w:rtl/>
        </w:rPr>
        <w:t>شتر</w:t>
      </w:r>
      <w:r w:rsidRPr="00F5103E">
        <w:rPr>
          <w:rtl/>
        </w:rPr>
        <w:t xml:space="preserve"> نفت‌ها</w:t>
      </w:r>
      <w:r w:rsidRPr="00F5103E">
        <w:rPr>
          <w:rFonts w:hint="cs"/>
          <w:rtl/>
        </w:rPr>
        <w:t>ی</w:t>
      </w:r>
      <w:r w:rsidRPr="00F5103E">
        <w:rPr>
          <w:rtl/>
        </w:rPr>
        <w:t xml:space="preserve"> خام موجود در سازندها</w:t>
      </w:r>
      <w:r w:rsidRPr="00F5103E">
        <w:rPr>
          <w:rFonts w:hint="cs"/>
          <w:rtl/>
        </w:rPr>
        <w:t>ی</w:t>
      </w:r>
      <w:r w:rsidRPr="00F5103E">
        <w:rPr>
          <w:rtl/>
        </w:rPr>
        <w:t xml:space="preserve"> </w:t>
      </w:r>
      <w:r w:rsidR="001D1FFF">
        <w:rPr>
          <w:rFonts w:hint="cs"/>
          <w:rtl/>
        </w:rPr>
        <w:t>تحت الارضی</w:t>
      </w:r>
      <w:r w:rsidRPr="00F5103E">
        <w:rPr>
          <w:rtl/>
        </w:rPr>
        <w:t xml:space="preserve"> است</w:t>
      </w:r>
      <w:r w:rsidR="008B6694">
        <w:rPr>
          <w:rFonts w:hint="cs"/>
          <w:rtl/>
        </w:rPr>
        <w:t xml:space="preserve"> </w:t>
      </w:r>
      <w:r w:rsidR="008B6694">
        <w:rPr>
          <w:rtl/>
        </w:rPr>
        <w:fldChar w:fldCharType="begin"/>
      </w:r>
      <w:r w:rsidR="00391614">
        <w:rPr>
          <w:rtl/>
        </w:rPr>
        <w:instrText xml:space="preserve"> </w:instrText>
      </w:r>
      <w:r w:rsidR="00391614">
        <w:instrText>ADDIN EN.CITE &lt;EndNote&gt;&lt;Cite&gt;&lt;Author&gt;Worthen&lt;/Author&gt;&lt;Year&gt;2015&lt;/Year&gt;&lt;RecNum&gt;108&lt;/RecNum&gt;&lt;DisplayText&gt;[6]&lt;/DisplayText&gt;&lt;record&gt;&lt;rec-number&gt;108&lt;/rec-number&gt;&lt;foreign-keys&gt;&lt;key app="EN" db-id="asfzt055fszd5cerax75dzaerazadrdewe2t" timestamp="1671011886"&gt;10</w:instrText>
      </w:r>
      <w:r w:rsidR="00391614">
        <w:rPr>
          <w:rtl/>
        </w:rPr>
        <w:instrText>8&lt;/</w:instrText>
      </w:r>
      <w:r w:rsidR="00391614">
        <w:instrText>key&gt;&lt;/foreign-keys&gt;&lt;ref-type name="Conference Proceedings"&gt;10&lt;/ref-type&gt;&lt;contributors&gt;&lt;authors&gt;&lt;author&gt;Worthen, Andrew&lt;/author&gt;&lt;author&gt;Taghavy, Amir&lt;/author&gt;&lt;author&gt;Aroonsri, Archawin&lt;/author&gt;&lt;author&gt;Kim, Ijung&lt;/author&gt;&lt;author&gt;Johnston, Keith&lt;/author</w:instrText>
      </w:r>
      <w:r w:rsidR="00391614">
        <w:rPr>
          <w:rtl/>
        </w:rPr>
        <w:instrText>&gt;&lt;</w:instrText>
      </w:r>
      <w:r w:rsidR="00391614">
        <w:instrText>author&gt;Huh, Chun&lt;/author&gt;&lt;author&gt;Bryant, Steven&lt;/author&gt;&lt;author&gt;DiCarlo, David&lt;/author&gt;&lt;/authors&gt;&lt;/contributors&gt;&lt;titles&gt;&lt;title&gt;Multi-scale evaluation of nanoparticle-stabilized CO2-in-Water foams: From the benchtop to the field&lt;/title&gt;&lt;secondary-title&gt;SPE</w:instrText>
      </w:r>
      <w:r w:rsidR="00391614">
        <w:rPr>
          <w:rtl/>
        </w:rPr>
        <w:instrText xml:space="preserve"> </w:instrText>
      </w:r>
      <w:r w:rsidR="00391614">
        <w:instrText>Annual Technical Conference and Exhibition&lt;/secondary-title&gt;&lt;/titles&gt;&lt;dates&gt;&lt;year&gt;2015&lt;/year&gt;&lt;/dates&gt;&lt;publisher&gt;OnePetro&lt;/publisher&gt;&lt;urls&gt;&lt;/urls&gt;&lt;/record&gt;&lt;/Cite&gt;&lt;/EndNote</w:instrText>
      </w:r>
      <w:r w:rsidR="00391614">
        <w:rPr>
          <w:rtl/>
        </w:rPr>
        <w:instrText>&gt;</w:instrText>
      </w:r>
      <w:r w:rsidR="008B6694">
        <w:rPr>
          <w:rtl/>
        </w:rPr>
        <w:fldChar w:fldCharType="separate"/>
      </w:r>
      <w:r w:rsidR="00391614">
        <w:rPr>
          <w:noProof/>
          <w:rtl/>
        </w:rPr>
        <w:t>[6]</w:t>
      </w:r>
      <w:r w:rsidR="008B6694">
        <w:rPr>
          <w:rtl/>
        </w:rPr>
        <w:fldChar w:fldCharType="end"/>
      </w:r>
      <w:r w:rsidRPr="00F5103E">
        <w:rPr>
          <w:rtl/>
        </w:rPr>
        <w:t>.</w:t>
      </w:r>
      <w:r w:rsidR="004A0E31">
        <w:rPr>
          <w:rFonts w:hint="cs"/>
          <w:rtl/>
        </w:rPr>
        <w:t xml:space="preserve"> </w:t>
      </w:r>
      <w:r w:rsidRPr="00F5103E">
        <w:rPr>
          <w:rtl/>
        </w:rPr>
        <w:t>و</w:t>
      </w:r>
      <w:r w:rsidRPr="00F5103E">
        <w:rPr>
          <w:rFonts w:hint="cs"/>
          <w:rtl/>
        </w:rPr>
        <w:t>ی</w:t>
      </w:r>
      <w:r w:rsidRPr="00F5103E">
        <w:rPr>
          <w:rFonts w:hint="eastAsia"/>
          <w:rtl/>
        </w:rPr>
        <w:t>سکوز</w:t>
      </w:r>
      <w:r w:rsidRPr="00F5103E">
        <w:rPr>
          <w:rFonts w:hint="cs"/>
          <w:rtl/>
        </w:rPr>
        <w:t>ی</w:t>
      </w:r>
      <w:r w:rsidRPr="00F5103E">
        <w:rPr>
          <w:rFonts w:hint="eastAsia"/>
          <w:rtl/>
        </w:rPr>
        <w:t>ته</w:t>
      </w:r>
      <w:r w:rsidRPr="00F5103E">
        <w:rPr>
          <w:rtl/>
        </w:rPr>
        <w:t xml:space="preserve"> و چگال</w:t>
      </w:r>
      <w:r w:rsidRPr="00F5103E">
        <w:rPr>
          <w:rFonts w:hint="cs"/>
          <w:rtl/>
        </w:rPr>
        <w:t>ی</w:t>
      </w:r>
      <w:r w:rsidRPr="00F5103E">
        <w:rPr>
          <w:rtl/>
        </w:rPr>
        <w:t xml:space="preserve"> کم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م</w:t>
      </w:r>
      <w:r w:rsidRPr="00F5103E">
        <w:rPr>
          <w:rFonts w:hint="cs"/>
          <w:rtl/>
        </w:rPr>
        <w:t>ی</w:t>
      </w:r>
      <w:r w:rsidRPr="00F5103E">
        <w:rPr>
          <w:rtl/>
        </w:rPr>
        <w:t xml:space="preserve"> تواند باعث مشکلات شد</w:t>
      </w:r>
      <w:r w:rsidRPr="00F5103E">
        <w:rPr>
          <w:rFonts w:hint="cs"/>
          <w:rtl/>
        </w:rPr>
        <w:t>ی</w:t>
      </w:r>
      <w:r w:rsidRPr="00F5103E">
        <w:rPr>
          <w:rFonts w:hint="eastAsia"/>
          <w:rtl/>
        </w:rPr>
        <w:t>د</w:t>
      </w:r>
      <w:r w:rsidRPr="00F5103E">
        <w:rPr>
          <w:rtl/>
        </w:rPr>
        <w:t xml:space="preserve"> کنترل تحرک</w:t>
      </w:r>
      <w:r w:rsidRPr="00F5103E">
        <w:rPr>
          <w:rFonts w:hint="cs"/>
          <w:rtl/>
        </w:rPr>
        <w:t xml:space="preserve"> پذیری</w:t>
      </w:r>
      <w:r w:rsidRPr="00F5103E">
        <w:rPr>
          <w:rtl/>
        </w:rPr>
        <w:t xml:space="preserve"> مانند</w:t>
      </w:r>
      <w:r w:rsidRPr="00F5103E">
        <w:rPr>
          <w:rFonts w:hint="cs"/>
          <w:rtl/>
        </w:rPr>
        <w:t xml:space="preserve"> پدیده انگشتی شدن</w:t>
      </w:r>
      <w:r w:rsidRPr="00F5103E">
        <w:rPr>
          <w:rtl/>
        </w:rPr>
        <w:t xml:space="preserve"> </w:t>
      </w:r>
      <w:r w:rsidR="008B6694">
        <w:rPr>
          <w:rtl/>
        </w:rPr>
        <w:fldChar w:fldCharType="begin"/>
      </w:r>
      <w:r w:rsidR="00391614">
        <w:rPr>
          <w:rtl/>
        </w:rPr>
        <w:instrText xml:space="preserve"> </w:instrText>
      </w:r>
      <w:r w:rsidR="00391614">
        <w:instrText>ADDIN EN.CITE &lt;EndNote&gt;&lt;Cite&gt;&lt;Author&gt;Lake&lt;/Author&gt;&lt;Year&gt;1990&lt;/Year&gt;&lt;RecNum&gt;109&lt;/RecNum&gt;&lt;DisplayText&gt;[7]&lt;/DisplayText&gt;&lt;record&gt;&lt;rec-number&gt;109&lt;/rec-number&gt;&lt;foreign-keys&gt;&lt;key app="EN" db-id="asfzt055fszd5cerax75dzaerazadrdewe2t" timestamp="1671011890"&gt;109</w:instrText>
      </w:r>
      <w:r w:rsidR="00391614">
        <w:rPr>
          <w:rtl/>
        </w:rPr>
        <w:instrText>&lt;/</w:instrText>
      </w:r>
      <w:r w:rsidR="00391614">
        <w:instrText>key&gt;&lt;/foreign-keys&gt;&lt;ref-type name="Journal Article"&gt;17&lt;/ref-type&gt;&lt;contributors&gt;&lt;authors&gt;&lt;author&gt;Lake, Larry W&lt;/author&gt;&lt;author&gt;Venuto, Paul B&lt;/author&gt;&lt;/authors&gt;&lt;/contributors&gt;&lt;titles&gt;&lt;title&gt;A niche for enhanced oil recovery in the 1990s&lt;/title&gt;&lt;secondary-title&gt;Oil &amp;amp; Gas Journal&lt;/secondary-title&gt;&lt;/titles&gt;&lt;periodical&gt;&lt;full-title&gt;Oil &amp;amp; Gas Journal&lt;/full-title&gt;&lt;/periodical&gt;&lt;pages&gt;62-67&lt;/pages&gt;&lt;volume&gt;88&lt;/volume&gt;&lt;number&gt;17&lt;/number&gt;&lt;dates&gt;&lt;year&gt;1990&lt;/year&gt;&lt;/dates&gt;&lt;urls&gt;&lt;/urls&gt;&lt;/record&gt;&lt;/Cite&gt;&lt;/EndNote</w:instrText>
      </w:r>
      <w:r w:rsidR="00391614">
        <w:rPr>
          <w:rtl/>
        </w:rPr>
        <w:instrText>&gt;</w:instrText>
      </w:r>
      <w:r w:rsidR="008B6694">
        <w:rPr>
          <w:rtl/>
        </w:rPr>
        <w:fldChar w:fldCharType="separate"/>
      </w:r>
      <w:r w:rsidR="00391614">
        <w:rPr>
          <w:noProof/>
          <w:rtl/>
        </w:rPr>
        <w:t>[7]</w:t>
      </w:r>
      <w:r w:rsidR="008B6694">
        <w:rPr>
          <w:rtl/>
        </w:rPr>
        <w:fldChar w:fldCharType="end"/>
      </w:r>
      <w:r w:rsidRPr="00F5103E">
        <w:rPr>
          <w:rtl/>
        </w:rPr>
        <w:t xml:space="preserve">، </w:t>
      </w:r>
      <w:r w:rsidR="001D1FFF">
        <w:rPr>
          <w:rFonts w:asciiTheme="majorBidi" w:hAnsiTheme="majorBidi" w:cstheme="majorBidi" w:hint="cs"/>
          <w:sz w:val="20"/>
          <w:szCs w:val="20"/>
          <w:vertAlign w:val="subscript"/>
          <w:rtl/>
        </w:rPr>
        <w:t xml:space="preserve"> </w:t>
      </w:r>
      <w:r w:rsidR="001D1FFF">
        <w:rPr>
          <w:rFonts w:hint="cs"/>
          <w:rtl/>
        </w:rPr>
        <w:t>جدایش ثقلی</w:t>
      </w:r>
      <w:r w:rsidRPr="00F5103E">
        <w:rPr>
          <w:rFonts w:hint="cs"/>
          <w:rtl/>
        </w:rPr>
        <w:t xml:space="preserve"> </w:t>
      </w:r>
      <w:r w:rsidR="008B6694">
        <w:rPr>
          <w:rtl/>
        </w:rPr>
        <w:fldChar w:fldCharType="begin"/>
      </w:r>
      <w:r w:rsidR="00391614">
        <w:rPr>
          <w:rtl/>
        </w:rPr>
        <w:instrText xml:space="preserve"> </w:instrText>
      </w:r>
      <w:r w:rsidR="00391614">
        <w:instrText>ADDIN EN.CITE &lt;EndNote&gt;&lt;Cite&gt;&lt;Author&gt;Koval&lt;/Author&gt;&lt;Year&gt;1963&lt;/Year&gt;&lt;RecNum&gt;110&lt;/RecNum&gt;&lt;DisplayText&gt;[8]&lt;/DisplayText&gt;&lt;record&gt;&lt;rec-number&gt;110&lt;/rec-number&gt;&lt;foreign-keys&gt;&lt;key app="EN" db-id="asfzt055fszd5cerax75dzaerazadrdewe2t" timestamp="1671011902"&gt;110</w:instrText>
      </w:r>
      <w:r w:rsidR="00391614">
        <w:rPr>
          <w:rtl/>
        </w:rPr>
        <w:instrText>&lt;/</w:instrText>
      </w:r>
      <w:r w:rsidR="00391614">
        <w:instrText>key&gt;&lt;/foreign-keys&gt;&lt;ref-type name="Journal Article"&gt;17&lt;/ref-type&gt;&lt;contributors&gt;&lt;authors&gt;&lt;author&gt;Koval, EJ&lt;/author&gt;&lt;/authors&gt;&lt;/contributors&gt;&lt;titles&gt;&lt;title&gt;A method for predicting the performance of unstable miscible displacement in heterogeneous media&lt;/title&gt;&lt;secondary-title&gt;Society of Petroleum Engineers Journal&lt;/secondary-title&gt;&lt;/titles&gt;&lt;periodical&gt;&lt;full-title&gt;Society of Petroleum Engineers Journal&lt;/full-title&gt;&lt;/periodical&gt;&lt;pages&gt;145-154&lt;/pages&gt;&lt;volume&gt;3&lt;/volume&gt;&lt;number&gt;02&lt;/number&gt;&lt;dates&gt;&lt;year&gt;1963&lt;/year&gt;&lt;/dates&gt;&lt;isbn&gt;0197-7520&lt;/isbn&gt;&lt;urls&gt;&lt;/urls&gt;&lt;/record&gt;&lt;/Cite&gt;&lt;/EndNote</w:instrText>
      </w:r>
      <w:r w:rsidR="00391614">
        <w:rPr>
          <w:rtl/>
        </w:rPr>
        <w:instrText>&gt;</w:instrText>
      </w:r>
      <w:r w:rsidR="008B6694">
        <w:rPr>
          <w:rtl/>
        </w:rPr>
        <w:fldChar w:fldCharType="separate"/>
      </w:r>
      <w:r w:rsidR="00391614">
        <w:rPr>
          <w:noProof/>
          <w:rtl/>
        </w:rPr>
        <w:t>[8]</w:t>
      </w:r>
      <w:r w:rsidR="008B6694">
        <w:rPr>
          <w:rtl/>
        </w:rPr>
        <w:fldChar w:fldCharType="end"/>
      </w:r>
      <w:r w:rsidRPr="00F5103E">
        <w:rPr>
          <w:rtl/>
        </w:rPr>
        <w:t xml:space="preserve">، </w:t>
      </w:r>
      <w:r w:rsidRPr="00F5103E">
        <w:rPr>
          <w:rFonts w:hint="cs"/>
          <w:rtl/>
        </w:rPr>
        <w:t>عبور</w:t>
      </w:r>
      <w:r w:rsidRPr="00F5103E">
        <w:rPr>
          <w:rtl/>
        </w:rPr>
        <w:t xml:space="preserve"> گاز از طر</w:t>
      </w:r>
      <w:r w:rsidRPr="00F5103E">
        <w:rPr>
          <w:rFonts w:hint="cs"/>
          <w:rtl/>
        </w:rPr>
        <w:t>ی</w:t>
      </w:r>
      <w:r w:rsidRPr="00F5103E">
        <w:rPr>
          <w:rFonts w:hint="eastAsia"/>
          <w:rtl/>
        </w:rPr>
        <w:t>ق</w:t>
      </w:r>
      <w:r w:rsidRPr="00F5103E">
        <w:rPr>
          <w:rtl/>
        </w:rPr>
        <w:t xml:space="preserve"> کانال ها</w:t>
      </w:r>
      <w:r w:rsidRPr="00F5103E">
        <w:rPr>
          <w:rFonts w:hint="cs"/>
          <w:rtl/>
        </w:rPr>
        <w:t>ی با</w:t>
      </w:r>
      <w:r w:rsidRPr="00F5103E">
        <w:rPr>
          <w:rtl/>
        </w:rPr>
        <w:t xml:space="preserve"> نفوذپذ</w:t>
      </w:r>
      <w:r w:rsidRPr="00F5103E">
        <w:rPr>
          <w:rFonts w:hint="cs"/>
          <w:rtl/>
        </w:rPr>
        <w:t>ی</w:t>
      </w:r>
      <w:r w:rsidRPr="00F5103E">
        <w:rPr>
          <w:rFonts w:hint="eastAsia"/>
          <w:rtl/>
        </w:rPr>
        <w:t>ر</w:t>
      </w:r>
      <w:r w:rsidRPr="00F5103E">
        <w:rPr>
          <w:rFonts w:hint="cs"/>
          <w:rtl/>
        </w:rPr>
        <w:t>ی</w:t>
      </w:r>
      <w:r w:rsidRPr="00F5103E">
        <w:rPr>
          <w:rtl/>
        </w:rPr>
        <w:t xml:space="preserve"> بالا</w:t>
      </w:r>
      <w:r w:rsidRPr="00F5103E">
        <w:rPr>
          <w:rFonts w:hint="cs"/>
          <w:rtl/>
        </w:rPr>
        <w:t xml:space="preserve"> و</w:t>
      </w:r>
      <w:r w:rsidRPr="00F5103E">
        <w:rPr>
          <w:rtl/>
        </w:rPr>
        <w:t xml:space="preserve"> </w:t>
      </w:r>
      <w:r w:rsidRPr="00F5103E">
        <w:rPr>
          <w:rFonts w:hint="cs"/>
          <w:rtl/>
        </w:rPr>
        <w:t>جبهه جابجایی ناپایدار</w:t>
      </w:r>
      <w:r w:rsidR="001D1FFF">
        <w:rPr>
          <w:rFonts w:hint="cs"/>
          <w:rtl/>
        </w:rPr>
        <w:t xml:space="preserve"> گردد</w:t>
      </w:r>
      <w:r w:rsidRPr="00F5103E">
        <w:rPr>
          <w:rtl/>
        </w:rPr>
        <w:t>. در نت</w:t>
      </w:r>
      <w:r w:rsidRPr="00F5103E">
        <w:rPr>
          <w:rFonts w:hint="cs"/>
          <w:rtl/>
        </w:rPr>
        <w:t>ی</w:t>
      </w:r>
      <w:r w:rsidRPr="00F5103E">
        <w:rPr>
          <w:rFonts w:hint="eastAsia"/>
          <w:rtl/>
        </w:rPr>
        <w:t>جه</w:t>
      </w:r>
      <w:r w:rsidRPr="00F5103E">
        <w:rPr>
          <w:rFonts w:hint="cs"/>
          <w:rtl/>
        </w:rPr>
        <w:t xml:space="preserve"> این عوامل باعث میانشکن شدن سریع جبهه گاز می شود</w:t>
      </w:r>
      <w:r w:rsidRPr="00F5103E">
        <w:rPr>
          <w:rtl/>
        </w:rPr>
        <w:t xml:space="preserve"> </w:t>
      </w:r>
      <w:r w:rsidRPr="00F5103E">
        <w:rPr>
          <w:rFonts w:hint="cs"/>
          <w:rtl/>
        </w:rPr>
        <w:t>و در نهایت</w:t>
      </w:r>
      <w:r w:rsidRPr="00F5103E">
        <w:rPr>
          <w:rtl/>
        </w:rPr>
        <w:t xml:space="preserve"> </w:t>
      </w:r>
      <w:r w:rsidRPr="00F5103E">
        <w:rPr>
          <w:rFonts w:hint="cs"/>
          <w:rtl/>
        </w:rPr>
        <w:t xml:space="preserve">باعث </w:t>
      </w:r>
      <w:r w:rsidRPr="00F5103E">
        <w:rPr>
          <w:rtl/>
        </w:rPr>
        <w:t>شکست پروژه</w:t>
      </w:r>
      <w:r w:rsidR="000514E6">
        <w:rPr>
          <w:rFonts w:hint="cs"/>
          <w:rtl/>
        </w:rPr>
        <w:t xml:space="preserve"> ازدیاد برداشت</w:t>
      </w:r>
      <w:r w:rsidRPr="00F5103E">
        <w:rPr>
          <w:rtl/>
        </w:rPr>
        <w:t>، به و</w:t>
      </w:r>
      <w:r w:rsidRPr="00F5103E">
        <w:rPr>
          <w:rFonts w:hint="cs"/>
          <w:rtl/>
        </w:rPr>
        <w:t>ی</w:t>
      </w:r>
      <w:r w:rsidRPr="00F5103E">
        <w:rPr>
          <w:rFonts w:hint="eastAsia"/>
          <w:rtl/>
        </w:rPr>
        <w:t>ژه</w:t>
      </w:r>
      <w:r w:rsidRPr="00F5103E">
        <w:rPr>
          <w:rtl/>
        </w:rPr>
        <w:t xml:space="preserve"> در مخازن</w:t>
      </w:r>
      <w:r w:rsidR="001D1FFF">
        <w:rPr>
          <w:rFonts w:hint="cs"/>
          <w:rtl/>
        </w:rPr>
        <w:t xml:space="preserve"> با درجه ناهمگونی بالا و همچنین مخازن</w:t>
      </w:r>
      <w:r w:rsidRPr="00F5103E">
        <w:rPr>
          <w:rtl/>
        </w:rPr>
        <w:t xml:space="preserve"> حاو</w:t>
      </w:r>
      <w:r w:rsidRPr="00F5103E">
        <w:rPr>
          <w:rFonts w:hint="cs"/>
          <w:rtl/>
        </w:rPr>
        <w:t>ی</w:t>
      </w:r>
      <w:r w:rsidRPr="00F5103E">
        <w:rPr>
          <w:rtl/>
        </w:rPr>
        <w:t xml:space="preserve"> نفت </w:t>
      </w:r>
      <w:r w:rsidR="001D1FFF">
        <w:rPr>
          <w:rFonts w:hint="cs"/>
          <w:rtl/>
        </w:rPr>
        <w:t>نسبتا</w:t>
      </w:r>
      <w:r w:rsidRPr="00F5103E">
        <w:rPr>
          <w:rtl/>
        </w:rPr>
        <w:t xml:space="preserve"> </w:t>
      </w:r>
      <w:r w:rsidRPr="00F5103E">
        <w:rPr>
          <w:rFonts w:hint="cs"/>
          <w:rtl/>
        </w:rPr>
        <w:t>سنگین</w:t>
      </w:r>
      <w:r w:rsidRPr="00F5103E">
        <w:rPr>
          <w:rtl/>
        </w:rPr>
        <w:t xml:space="preserve"> </w:t>
      </w:r>
      <w:r w:rsidRPr="00F5103E">
        <w:rPr>
          <w:rFonts w:hint="cs"/>
          <w:rtl/>
        </w:rPr>
        <w:t>می شود</w:t>
      </w:r>
      <w:r w:rsidR="008B6694">
        <w:rPr>
          <w:rFonts w:hint="cs"/>
          <w:rtl/>
        </w:rPr>
        <w:t xml:space="preserve"> </w:t>
      </w:r>
      <w:r w:rsidR="008B6694">
        <w:rPr>
          <w:rtl/>
        </w:rPr>
        <w:fldChar w:fldCharType="begin"/>
      </w:r>
      <w:r w:rsidR="00391614">
        <w:rPr>
          <w:rtl/>
        </w:rPr>
        <w:instrText xml:space="preserve"> </w:instrText>
      </w:r>
      <w:r w:rsidR="00391614">
        <w:instrText>ADDIN EN.CITE &lt;EndNote&gt;&lt;Cite&gt;&lt;Author&gt;Lee&lt;/Author&gt;&lt;Year&gt;1990&lt;/Year&gt;&lt;RecNum&gt;111&lt;/RecNum&gt;&lt;DisplayText&gt;[9]&lt;/DisplayText&gt;&lt;record&gt;&lt;rec-number&gt;111&lt;/rec-number&gt;&lt;foreign-keys&gt;&lt;key app="EN" db-id="asfzt055fszd5cerax75dzaerazadrdewe2t" timestamp="1671011905"&gt;111&lt;/key&gt;&lt;/foreign-keys&gt;&lt;ref-type name="Journal Article"&gt;17&lt;/ref-type&gt;&lt;contributors&gt;&lt;authors&gt;&lt;author&gt;Lee, Hae Ok&lt;/author&gt;&lt;author&gt;Heller, John P&lt;/author&gt;&lt;/authors&gt;&lt;/contributors&gt;&lt;titles&gt;&lt;title&gt;Laboratory measurements of CO2-foam mobility&lt;/title&gt;&lt;secondary-title</w:instrText>
      </w:r>
      <w:r w:rsidR="00391614">
        <w:rPr>
          <w:rtl/>
        </w:rPr>
        <w:instrText>&gt;</w:instrText>
      </w:r>
      <w:r w:rsidR="00391614">
        <w:instrText>SPE Reservoir Engineering&lt;/secondary-title&gt;&lt;/titles&gt;&lt;periodical&gt;&lt;full-title&gt;SPE reservoir engineering&lt;/full-title&gt;&lt;/periodical&gt;&lt;pages&gt;193-197&lt;/pages&gt;&lt;volume&gt;5&lt;/volume&gt;&lt;number&gt;02&lt;/number&gt;&lt;dates&gt;&lt;year&gt;1990&lt;/year&gt;&lt;/dates&gt;&lt;isbn&gt;0885-9248&lt;/isbn&gt;&lt;urls&gt;&lt;/urls</w:instrText>
      </w:r>
      <w:r w:rsidR="00391614">
        <w:rPr>
          <w:rtl/>
        </w:rPr>
        <w:instrText>&gt;&lt;/</w:instrText>
      </w:r>
      <w:r w:rsidR="00391614">
        <w:instrText>record&gt;&lt;/Cite&gt;&lt;/EndNote</w:instrText>
      </w:r>
      <w:r w:rsidR="00391614">
        <w:rPr>
          <w:rtl/>
        </w:rPr>
        <w:instrText>&gt;</w:instrText>
      </w:r>
      <w:r w:rsidR="008B6694">
        <w:rPr>
          <w:rtl/>
        </w:rPr>
        <w:fldChar w:fldCharType="separate"/>
      </w:r>
      <w:r w:rsidR="00391614">
        <w:rPr>
          <w:noProof/>
          <w:rtl/>
        </w:rPr>
        <w:t>[9]</w:t>
      </w:r>
      <w:r w:rsidR="008B6694">
        <w:rPr>
          <w:rtl/>
        </w:rPr>
        <w:fldChar w:fldCharType="end"/>
      </w:r>
      <w:r w:rsidRPr="00F5103E">
        <w:rPr>
          <w:rtl/>
        </w:rPr>
        <w:t>.</w:t>
      </w:r>
    </w:p>
    <w:p w14:paraId="446F08C5" w14:textId="5B915EBB" w:rsidR="00F5103E" w:rsidRPr="00F5103E" w:rsidRDefault="00F5103E" w:rsidP="005E025E">
      <w:pPr>
        <w:spacing w:after="0"/>
        <w:ind w:firstLine="284"/>
        <w:jc w:val="lowKashida"/>
        <w:rPr>
          <w:rtl/>
        </w:rPr>
      </w:pPr>
      <w:r w:rsidRPr="00F5103E">
        <w:rPr>
          <w:rtl/>
        </w:rPr>
        <w:t>محقق</w:t>
      </w:r>
      <w:r w:rsidR="001D1FFF">
        <w:rPr>
          <w:rFonts w:hint="cs"/>
          <w:rtl/>
        </w:rPr>
        <w:t>ین مختلفی در سال های گذشته،</w:t>
      </w:r>
      <w:r w:rsidRPr="00F5103E">
        <w:rPr>
          <w:rtl/>
        </w:rPr>
        <w:t xml:space="preserve"> روش‌ها</w:t>
      </w:r>
      <w:r w:rsidRPr="00F5103E">
        <w:rPr>
          <w:rFonts w:hint="cs"/>
          <w:rtl/>
        </w:rPr>
        <w:t>ی</w:t>
      </w:r>
      <w:r w:rsidRPr="00F5103E">
        <w:rPr>
          <w:rtl/>
        </w:rPr>
        <w:t xml:space="preserve"> </w:t>
      </w:r>
      <w:r w:rsidRPr="00F5103E">
        <w:rPr>
          <w:rFonts w:hint="cs"/>
          <w:rtl/>
        </w:rPr>
        <w:t>ازدیاد برداشت هیبریدی</w:t>
      </w:r>
      <w:r w:rsidR="00D7543B">
        <w:rPr>
          <w:rFonts w:hint="cs"/>
          <w:rtl/>
        </w:rPr>
        <w:t xml:space="preserve"> (ترکیبی)</w:t>
      </w:r>
      <w:r w:rsidRPr="00F5103E">
        <w:rPr>
          <w:rtl/>
        </w:rPr>
        <w:t xml:space="preserve"> مبتن</w:t>
      </w:r>
      <w:r w:rsidRPr="00F5103E">
        <w:rPr>
          <w:rFonts w:hint="cs"/>
          <w:rtl/>
        </w:rPr>
        <w:t>ی</w:t>
      </w:r>
      <w:r w:rsidRPr="00F5103E">
        <w:rPr>
          <w:rtl/>
        </w:rPr>
        <w:t xml:space="preserve"> بر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را برا</w:t>
      </w:r>
      <w:r w:rsidRPr="00F5103E">
        <w:rPr>
          <w:rFonts w:hint="cs"/>
          <w:rtl/>
        </w:rPr>
        <w:t>ی</w:t>
      </w:r>
      <w:r w:rsidRPr="00F5103E">
        <w:rPr>
          <w:rtl/>
        </w:rPr>
        <w:t xml:space="preserve"> غلبه بر مشکلات تحرک</w:t>
      </w:r>
      <w:r w:rsidRPr="00F5103E">
        <w:rPr>
          <w:rFonts w:hint="cs"/>
          <w:rtl/>
        </w:rPr>
        <w:t xml:space="preserve"> پذیری</w:t>
      </w:r>
      <w:r w:rsidRPr="00F5103E">
        <w:rPr>
          <w:rtl/>
        </w:rPr>
        <w:t xml:space="preserve"> مرتبط با </w:t>
      </w:r>
      <w:r w:rsidRPr="00F5103E">
        <w:rPr>
          <w:rFonts w:hint="cs"/>
          <w:rtl/>
        </w:rPr>
        <w:t>تزریق</w:t>
      </w:r>
      <w:r w:rsidRPr="00F5103E">
        <w:rPr>
          <w:rtl/>
        </w:rPr>
        <w:t xml:space="preserve">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و بهبود باز</w:t>
      </w:r>
      <w:r w:rsidRPr="00F5103E">
        <w:rPr>
          <w:rFonts w:hint="cs"/>
          <w:rtl/>
        </w:rPr>
        <w:t>ی</w:t>
      </w:r>
      <w:r w:rsidRPr="00F5103E">
        <w:rPr>
          <w:rFonts w:hint="eastAsia"/>
          <w:rtl/>
        </w:rPr>
        <w:t>اب</w:t>
      </w:r>
      <w:r w:rsidRPr="00F5103E">
        <w:rPr>
          <w:rFonts w:hint="cs"/>
          <w:rtl/>
        </w:rPr>
        <w:t>ی</w:t>
      </w:r>
      <w:r w:rsidRPr="00F5103E">
        <w:rPr>
          <w:rtl/>
        </w:rPr>
        <w:t xml:space="preserve"> نفت باق</w:t>
      </w:r>
      <w:r w:rsidRPr="00F5103E">
        <w:rPr>
          <w:rFonts w:hint="cs"/>
          <w:rtl/>
        </w:rPr>
        <w:t>ی‌</w:t>
      </w:r>
      <w:r w:rsidRPr="00F5103E">
        <w:rPr>
          <w:rFonts w:hint="eastAsia"/>
          <w:rtl/>
        </w:rPr>
        <w:t>مانده</w:t>
      </w:r>
      <w:r w:rsidRPr="00F5103E">
        <w:rPr>
          <w:rtl/>
        </w:rPr>
        <w:t xml:space="preserve"> با روش‌ها</w:t>
      </w:r>
      <w:r w:rsidRPr="00F5103E">
        <w:rPr>
          <w:rFonts w:hint="cs"/>
          <w:rtl/>
        </w:rPr>
        <w:t>ی</w:t>
      </w:r>
      <w:r w:rsidRPr="00F5103E">
        <w:rPr>
          <w:rtl/>
        </w:rPr>
        <w:t xml:space="preserve"> مختلف مانند تول</w:t>
      </w:r>
      <w:r w:rsidRPr="00F5103E">
        <w:rPr>
          <w:rFonts w:hint="cs"/>
          <w:rtl/>
        </w:rPr>
        <w:t>ی</w:t>
      </w:r>
      <w:r w:rsidRPr="00F5103E">
        <w:rPr>
          <w:rFonts w:hint="eastAsia"/>
          <w:rtl/>
        </w:rPr>
        <w:t>د</w:t>
      </w:r>
      <w:r w:rsidRPr="00F5103E">
        <w:rPr>
          <w:rtl/>
        </w:rPr>
        <w:t xml:space="preserve"> فوم، بهبود </w:t>
      </w:r>
      <w:r w:rsidRPr="00F5103E">
        <w:rPr>
          <w:rFonts w:hint="cs"/>
          <w:rtl/>
        </w:rPr>
        <w:t xml:space="preserve">ضریب </w:t>
      </w:r>
      <w:r w:rsidRPr="00F5103E">
        <w:rPr>
          <w:rtl/>
        </w:rPr>
        <w:t>جابجا</w:t>
      </w:r>
      <w:r w:rsidRPr="00F5103E">
        <w:rPr>
          <w:rFonts w:hint="cs"/>
          <w:rtl/>
        </w:rPr>
        <w:t>یی</w:t>
      </w:r>
      <w:r w:rsidRPr="00F5103E">
        <w:rPr>
          <w:rFonts w:hint="eastAsia"/>
          <w:rtl/>
        </w:rPr>
        <w:t>،</w:t>
      </w:r>
      <w:r w:rsidRPr="00F5103E">
        <w:rPr>
          <w:rtl/>
        </w:rPr>
        <w:t xml:space="preserve"> کاهش</w:t>
      </w:r>
      <w:r w:rsidR="000514E6" w:rsidRPr="000514E6">
        <w:rPr>
          <w:rFonts w:hint="cs"/>
          <w:rtl/>
        </w:rPr>
        <w:t xml:space="preserve"> </w:t>
      </w:r>
      <w:r w:rsidR="000514E6">
        <w:rPr>
          <w:rFonts w:hint="cs"/>
          <w:rtl/>
        </w:rPr>
        <w:t>کشش بین سطحی</w:t>
      </w:r>
      <w:r w:rsidRPr="00F5103E">
        <w:rPr>
          <w:rtl/>
        </w:rPr>
        <w:t xml:space="preserve"> و امولس</w:t>
      </w:r>
      <w:r w:rsidRPr="00F5103E">
        <w:rPr>
          <w:rFonts w:hint="cs"/>
          <w:rtl/>
        </w:rPr>
        <w:t>ی</w:t>
      </w:r>
      <w:r w:rsidRPr="00F5103E">
        <w:rPr>
          <w:rFonts w:hint="eastAsia"/>
          <w:rtl/>
        </w:rPr>
        <w:t>ون‌ساز</w:t>
      </w:r>
      <w:r w:rsidRPr="00F5103E">
        <w:rPr>
          <w:rFonts w:hint="cs"/>
          <w:rtl/>
        </w:rPr>
        <w:t>ی</w:t>
      </w:r>
      <w:r w:rsidRPr="00F5103E">
        <w:rPr>
          <w:rtl/>
        </w:rPr>
        <w:t xml:space="preserve"> نفت خام طراح</w:t>
      </w:r>
      <w:r w:rsidRPr="00F5103E">
        <w:rPr>
          <w:rFonts w:hint="cs"/>
          <w:rtl/>
        </w:rPr>
        <w:t>ی</w:t>
      </w:r>
      <w:r w:rsidRPr="00F5103E">
        <w:rPr>
          <w:rtl/>
        </w:rPr>
        <w:t xml:space="preserve"> و اجرا کرده‌اند</w:t>
      </w:r>
      <w:r w:rsidR="008B6694">
        <w:rPr>
          <w:rFonts w:hint="cs"/>
          <w:rtl/>
        </w:rPr>
        <w:t xml:space="preserve"> </w:t>
      </w:r>
      <w:r w:rsidR="00D85D37">
        <w:rPr>
          <w:rtl/>
        </w:rPr>
        <w:fldChar w:fldCharType="begin">
          <w:fldData xml:space="preserve">PEVuZE5vdGU+PENpdGU+PEF1dGhvcj5BbFF1cmFpc2hpPC9BdXRob3I+PFllYXI+MjAxOTwvWWVh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</w:fldData>
        </w:fldChar>
      </w:r>
      <w:r w:rsidR="00391614">
        <w:rPr>
          <w:rtl/>
        </w:rPr>
        <w:instrText xml:space="preserve"> </w:instrText>
      </w:r>
      <w:r w:rsidR="00391614">
        <w:instrText>ADDIN EN.CITE</w:instrText>
      </w:r>
      <w:r w:rsidR="00391614">
        <w:rPr>
          <w:rtl/>
        </w:rPr>
        <w:instrText xml:space="preserve"> </w:instrText>
      </w:r>
      <w:r w:rsidR="00391614">
        <w:rPr>
          <w:rtl/>
        </w:rPr>
        <w:fldChar w:fldCharType="begin">
          <w:fldData xml:space="preserve">PEVuZE5vdGU+PENpdGU+PEF1dGhvcj5BbFF1cmFpc2hpPC9BdXRob3I+PFllYXI+MjAxOTwvWWVh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</w:fldData>
        </w:fldChar>
      </w:r>
      <w:r w:rsidR="00391614">
        <w:rPr>
          <w:rtl/>
        </w:rPr>
        <w:instrText xml:space="preserve"> </w:instrText>
      </w:r>
      <w:r w:rsidR="00391614">
        <w:instrText>ADDIN EN.CITE.DATA</w:instrText>
      </w:r>
      <w:r w:rsidR="00391614">
        <w:rPr>
          <w:rtl/>
        </w:rPr>
        <w:instrText xml:space="preserve"> </w:instrText>
      </w:r>
      <w:r w:rsidR="00391614">
        <w:rPr>
          <w:rtl/>
        </w:rPr>
      </w:r>
      <w:r w:rsidR="00391614">
        <w:rPr>
          <w:rtl/>
        </w:rPr>
        <w:fldChar w:fldCharType="end"/>
      </w:r>
      <w:r w:rsidR="00D85D37">
        <w:rPr>
          <w:rtl/>
        </w:rPr>
      </w:r>
      <w:r w:rsidR="00D85D37">
        <w:rPr>
          <w:rtl/>
        </w:rPr>
        <w:fldChar w:fldCharType="separate"/>
      </w:r>
      <w:r w:rsidR="00391614">
        <w:rPr>
          <w:noProof/>
          <w:rtl/>
        </w:rPr>
        <w:t>[10-13]</w:t>
      </w:r>
      <w:r w:rsidR="00D85D37">
        <w:rPr>
          <w:rtl/>
        </w:rPr>
        <w:fldChar w:fldCharType="end"/>
      </w:r>
      <w:r w:rsidR="008B6694">
        <w:rPr>
          <w:rFonts w:hint="cs"/>
          <w:rtl/>
        </w:rPr>
        <w:t>.</w:t>
      </w:r>
      <w:r w:rsidR="00D85D37">
        <w:rPr>
          <w:rFonts w:hint="cs"/>
          <w:rtl/>
        </w:rPr>
        <w:t xml:space="preserve"> </w:t>
      </w:r>
      <w:r w:rsidRPr="00F5103E">
        <w:rPr>
          <w:rFonts w:hint="cs"/>
          <w:rtl/>
        </w:rPr>
        <w:t>فوم</w:t>
      </w:r>
      <w:r w:rsidR="001D1FFF">
        <w:rPr>
          <w:rFonts w:hint="cs"/>
          <w:rtl/>
        </w:rPr>
        <w:t xml:space="preserve"> در حقیقت</w:t>
      </w:r>
      <w:r w:rsidRPr="00F5103E">
        <w:rPr>
          <w:rFonts w:hint="cs"/>
          <w:rtl/>
        </w:rPr>
        <w:t xml:space="preserve"> با پراکنده شدن یک فاز گسسته گاز در فاز پیوسته مایع با استفاده از سورفکتانت ها تولید و پایدار می شود.</w:t>
      </w:r>
      <w:r w:rsidRPr="00F5103E">
        <w:rPr>
          <w:rtl/>
        </w:rPr>
        <w:t xml:space="preserve"> </w:t>
      </w:r>
      <w:r w:rsidR="001D1FFF">
        <w:rPr>
          <w:rFonts w:hint="cs"/>
          <w:rtl/>
        </w:rPr>
        <w:t xml:space="preserve">بعبارتی </w:t>
      </w:r>
      <w:r w:rsidRPr="00F5103E">
        <w:rPr>
          <w:rtl/>
        </w:rPr>
        <w:t>فاز ما</w:t>
      </w:r>
      <w:r w:rsidRPr="00F5103E">
        <w:rPr>
          <w:rFonts w:hint="cs"/>
          <w:rtl/>
        </w:rPr>
        <w:t>ی</w:t>
      </w:r>
      <w:r w:rsidRPr="00F5103E">
        <w:rPr>
          <w:rFonts w:hint="eastAsia"/>
          <w:rtl/>
        </w:rPr>
        <w:t>ع</w:t>
      </w:r>
      <w:r w:rsidRPr="00F5103E">
        <w:rPr>
          <w:rtl/>
        </w:rPr>
        <w:t xml:space="preserve"> حاو</w:t>
      </w:r>
      <w:r w:rsidRPr="00F5103E">
        <w:rPr>
          <w:rFonts w:hint="cs"/>
          <w:rtl/>
        </w:rPr>
        <w:t>ی</w:t>
      </w:r>
      <w:r w:rsidRPr="00F5103E">
        <w:rPr>
          <w:rtl/>
        </w:rPr>
        <w:t xml:space="preserve"> حباب‌ها</w:t>
      </w:r>
      <w:r w:rsidRPr="00F5103E">
        <w:rPr>
          <w:rFonts w:hint="cs"/>
          <w:rtl/>
        </w:rPr>
        <w:t>ی</w:t>
      </w:r>
      <w:r w:rsidRPr="00F5103E">
        <w:rPr>
          <w:rtl/>
        </w:rPr>
        <w:t xml:space="preserve"> گاز است که توسط لاملا</w:t>
      </w:r>
      <w:r w:rsidR="007C3002">
        <w:rPr>
          <w:rStyle w:val="FootnoteReference"/>
          <w:rtl/>
        </w:rPr>
        <w:footnoteReference w:id="1"/>
      </w:r>
      <w:r w:rsidRPr="00F5103E">
        <w:rPr>
          <w:rtl/>
        </w:rPr>
        <w:t xml:space="preserve"> (لا</w:t>
      </w:r>
      <w:r w:rsidRPr="00F5103E">
        <w:rPr>
          <w:rFonts w:hint="cs"/>
          <w:rtl/>
        </w:rPr>
        <w:t>ی</w:t>
      </w:r>
      <w:r w:rsidRPr="00F5103E">
        <w:rPr>
          <w:rFonts w:hint="eastAsia"/>
          <w:rtl/>
        </w:rPr>
        <w:t>ه‌ها</w:t>
      </w:r>
      <w:r w:rsidRPr="00F5103E">
        <w:rPr>
          <w:rFonts w:hint="cs"/>
          <w:rtl/>
        </w:rPr>
        <w:t>ی</w:t>
      </w:r>
      <w:r w:rsidRPr="00F5103E">
        <w:rPr>
          <w:rtl/>
        </w:rPr>
        <w:t xml:space="preserve"> نازک ما</w:t>
      </w:r>
      <w:r w:rsidRPr="00F5103E">
        <w:rPr>
          <w:rFonts w:hint="cs"/>
          <w:rtl/>
        </w:rPr>
        <w:t>ی</w:t>
      </w:r>
      <w:r w:rsidRPr="00F5103E">
        <w:rPr>
          <w:rFonts w:hint="eastAsia"/>
          <w:rtl/>
        </w:rPr>
        <w:t>ع</w:t>
      </w:r>
      <w:r w:rsidRPr="00F5103E">
        <w:rPr>
          <w:rtl/>
        </w:rPr>
        <w:t>) از هم جدا م</w:t>
      </w:r>
      <w:r w:rsidRPr="00F5103E">
        <w:rPr>
          <w:rFonts w:hint="cs"/>
          <w:rtl/>
        </w:rPr>
        <w:t>ی‌</w:t>
      </w:r>
      <w:r w:rsidRPr="00F5103E">
        <w:rPr>
          <w:rFonts w:hint="eastAsia"/>
          <w:rtl/>
        </w:rPr>
        <w:t>شوند</w:t>
      </w:r>
      <w:r w:rsidRPr="00F5103E">
        <w:rPr>
          <w:rtl/>
        </w:rPr>
        <w:t xml:space="preserve"> </w:t>
      </w:r>
      <w:r w:rsidR="00D85D37">
        <w:rPr>
          <w:rtl/>
        </w:rPr>
        <w:fldChar w:fldCharType="begin"/>
      </w:r>
      <w:r w:rsidR="00391614">
        <w:rPr>
          <w:rtl/>
        </w:rPr>
        <w:instrText xml:space="preserve"> </w:instrText>
      </w:r>
      <w:r w:rsidR="00391614">
        <w:instrText>ADDIN EN.CITE &lt;EndNote&gt;&lt;Cite&gt;&lt;Author&gt;Binks&lt;/Author&gt;&lt;Year&gt;2015&lt;/Year&gt;&lt;RecNum&gt;125&lt;/RecNum&gt;&lt;DisplayText&gt;[14]&lt;/DisplayText&gt;&lt;record&gt;&lt;rec-number&gt;125&lt;/rec-number&gt;&lt;foreign-keys&gt;&lt;key app="EN" db-id="asfzt055fszd5cerax75dzaerazadrdewe2t" timestamp="1671011946"&gt;125</w:instrText>
      </w:r>
      <w:r w:rsidR="00391614">
        <w:rPr>
          <w:rtl/>
        </w:rPr>
        <w:instrText>&lt;/</w:instrText>
      </w:r>
      <w:r w:rsidR="00391614">
        <w:instrText>key&gt;&lt;/foreign-keys&gt;&lt;ref-type name="Journal Article"&gt;17&lt;/ref-type&gt;&lt;contributors&gt;&lt;authors&gt;&lt;author&gt;Binks, Bernard P&lt;/author&gt;&lt;author&gt;Campbell, Shawn&lt;/author&gt;&lt;author&gt;Mashinchi, Saeed&lt;/author&gt;&lt;author&gt;Piatko, Michael P&lt;/author&gt;&lt;/authors&gt;&lt;/contributors&gt;&lt;titles</w:instrText>
      </w:r>
      <w:r w:rsidR="00391614">
        <w:rPr>
          <w:rtl/>
        </w:rPr>
        <w:instrText>&gt;&lt;</w:instrText>
      </w:r>
      <w:r w:rsidR="00391614">
        <w:instrText>title&gt;Dispersion behavior and aqueous foams in mixtures of a vesicle-forming surfactant and edible nanoparticles&lt;/title&gt;&lt;secondary-title&gt;Langmuir&lt;/secondary-title&gt;&lt;/titles&gt;&lt;periodical&gt;&lt;full-title&gt;Langmuir&lt;/full-title&gt;&lt;/periodical&gt;&lt;pages&gt;2967-2978&lt;/pages</w:instrText>
      </w:r>
      <w:r w:rsidR="00391614">
        <w:rPr>
          <w:rtl/>
        </w:rPr>
        <w:instrText>&gt;&lt;</w:instrText>
      </w:r>
      <w:r w:rsidR="00391614">
        <w:instrText>volume&gt;31&lt;/volume&gt;&lt;number&gt;10&lt;/number&gt;&lt;dates&gt;&lt;year&gt;2015&lt;/year&gt;&lt;/dates&gt;&lt;isbn&gt;0743-7463&lt;/isbn&gt;&lt;urls&gt;&lt;/urls&gt;&lt;/record&gt;&lt;/Cite&gt;&lt;/EndNote</w:instrText>
      </w:r>
      <w:r w:rsidR="00391614">
        <w:rPr>
          <w:rtl/>
        </w:rPr>
        <w:instrText>&gt;</w:instrText>
      </w:r>
      <w:r w:rsidR="00D85D37">
        <w:rPr>
          <w:rtl/>
        </w:rPr>
        <w:fldChar w:fldCharType="separate"/>
      </w:r>
      <w:r w:rsidR="00391614">
        <w:rPr>
          <w:noProof/>
          <w:rtl/>
        </w:rPr>
        <w:t>[14]</w:t>
      </w:r>
      <w:r w:rsidR="00D85D37">
        <w:rPr>
          <w:rtl/>
        </w:rPr>
        <w:fldChar w:fldCharType="end"/>
      </w:r>
      <w:r w:rsidRPr="00F5103E">
        <w:rPr>
          <w:rtl/>
        </w:rPr>
        <w:t xml:space="preserve">. </w:t>
      </w:r>
      <w:r w:rsidRPr="00F5103E">
        <w:rPr>
          <w:rFonts w:hint="cs"/>
          <w:rtl/>
        </w:rPr>
        <w:t xml:space="preserve">از آن جایی که </w:t>
      </w:r>
      <w:r w:rsidRPr="00F5103E">
        <w:rPr>
          <w:rtl/>
        </w:rPr>
        <w:t>فوم دارا</w:t>
      </w:r>
      <w:r w:rsidRPr="00F5103E">
        <w:rPr>
          <w:rFonts w:hint="cs"/>
          <w:rtl/>
        </w:rPr>
        <w:t>ی</w:t>
      </w:r>
      <w:r w:rsidRPr="00F5103E">
        <w:rPr>
          <w:rtl/>
        </w:rPr>
        <w:t xml:space="preserve"> و</w:t>
      </w:r>
      <w:r w:rsidRPr="00F5103E">
        <w:rPr>
          <w:rFonts w:hint="cs"/>
          <w:rtl/>
        </w:rPr>
        <w:t>ی</w:t>
      </w:r>
      <w:r w:rsidRPr="00F5103E">
        <w:rPr>
          <w:rFonts w:hint="eastAsia"/>
          <w:rtl/>
        </w:rPr>
        <w:t>سکوز</w:t>
      </w:r>
      <w:r w:rsidRPr="00F5103E">
        <w:rPr>
          <w:rFonts w:hint="cs"/>
          <w:rtl/>
        </w:rPr>
        <w:t>ی</w:t>
      </w:r>
      <w:r w:rsidRPr="00F5103E">
        <w:rPr>
          <w:rFonts w:hint="eastAsia"/>
          <w:rtl/>
        </w:rPr>
        <w:t>ته</w:t>
      </w:r>
      <w:r w:rsidRPr="00F5103E">
        <w:rPr>
          <w:rtl/>
        </w:rPr>
        <w:t xml:space="preserve"> موثر </w:t>
      </w:r>
      <w:r w:rsidRPr="00F5103E">
        <w:rPr>
          <w:rFonts w:hint="cs"/>
          <w:rtl/>
        </w:rPr>
        <w:t>بسیار بالاتری</w:t>
      </w:r>
      <w:r w:rsidRPr="00F5103E">
        <w:rPr>
          <w:rtl/>
        </w:rPr>
        <w:t xml:space="preserve"> </w:t>
      </w:r>
      <w:r w:rsidRPr="00F5103E">
        <w:rPr>
          <w:rFonts w:hint="cs"/>
          <w:rtl/>
        </w:rPr>
        <w:t>نسبت به</w:t>
      </w:r>
      <w:r w:rsidRPr="00F5103E">
        <w:rPr>
          <w:rtl/>
        </w:rPr>
        <w:t xml:space="preserve"> گاز است</w:t>
      </w:r>
      <w:r w:rsidRPr="00F5103E">
        <w:rPr>
          <w:rFonts w:hint="cs"/>
          <w:rtl/>
        </w:rPr>
        <w:t>،</w:t>
      </w:r>
      <w:r w:rsidRPr="00F5103E">
        <w:rPr>
          <w:rtl/>
        </w:rPr>
        <w:t xml:space="preserve"> توانا</w:t>
      </w:r>
      <w:r w:rsidRPr="00F5103E">
        <w:rPr>
          <w:rFonts w:hint="cs"/>
          <w:rtl/>
        </w:rPr>
        <w:t>یی</w:t>
      </w:r>
      <w:r w:rsidRPr="00F5103E">
        <w:rPr>
          <w:rtl/>
        </w:rPr>
        <w:t xml:space="preserve"> </w:t>
      </w:r>
      <w:r w:rsidR="001D1FFF">
        <w:rPr>
          <w:rFonts w:hint="cs"/>
          <w:rtl/>
        </w:rPr>
        <w:t>آن</w:t>
      </w:r>
      <w:r w:rsidRPr="00F5103E">
        <w:rPr>
          <w:rtl/>
        </w:rPr>
        <w:t xml:space="preserve"> برا</w:t>
      </w:r>
      <w:r w:rsidRPr="00F5103E">
        <w:rPr>
          <w:rFonts w:hint="cs"/>
          <w:rtl/>
        </w:rPr>
        <w:t>ی</w:t>
      </w:r>
      <w:r w:rsidRPr="00F5103E">
        <w:rPr>
          <w:rtl/>
        </w:rPr>
        <w:t xml:space="preserve"> بهبود راندمان جاروب </w:t>
      </w:r>
      <w:r w:rsidRPr="00605E87">
        <w:rPr>
          <w:rFonts w:asciiTheme="majorBidi" w:hAnsiTheme="majorBidi" w:cstheme="majorBidi"/>
          <w:sz w:val="20"/>
          <w:szCs w:val="20"/>
        </w:rPr>
        <w:t>CO</w:t>
      </w:r>
      <w:r w:rsidRPr="00605E87">
        <w:rPr>
          <w:rFonts w:asciiTheme="majorBidi" w:hAnsiTheme="majorBidi" w:cstheme="majorBidi"/>
          <w:sz w:val="20"/>
          <w:szCs w:val="20"/>
          <w:vertAlign w:val="subscript"/>
        </w:rPr>
        <w:t>2</w:t>
      </w:r>
      <w:r w:rsidRPr="00605E87">
        <w:rPr>
          <w:rFonts w:asciiTheme="majorBidi" w:hAnsiTheme="majorBidi" w:cstheme="majorBidi"/>
          <w:sz w:val="20"/>
          <w:szCs w:val="20"/>
          <w:rtl/>
        </w:rPr>
        <w:t xml:space="preserve"> </w:t>
      </w:r>
      <w:r w:rsidRPr="00F5103E">
        <w:rPr>
          <w:rtl/>
        </w:rPr>
        <w:t>تزر</w:t>
      </w:r>
      <w:r w:rsidRPr="00F5103E">
        <w:rPr>
          <w:rFonts w:hint="cs"/>
          <w:rtl/>
        </w:rPr>
        <w:t>ی</w:t>
      </w:r>
      <w:r w:rsidRPr="00F5103E">
        <w:rPr>
          <w:rFonts w:hint="eastAsia"/>
          <w:rtl/>
        </w:rPr>
        <w:t>ق</w:t>
      </w:r>
      <w:r w:rsidRPr="00F5103E">
        <w:rPr>
          <w:rFonts w:hint="cs"/>
          <w:rtl/>
        </w:rPr>
        <w:t>ی</w:t>
      </w:r>
      <w:r w:rsidRPr="00F5103E">
        <w:rPr>
          <w:rtl/>
        </w:rPr>
        <w:t xml:space="preserve"> </w:t>
      </w:r>
      <w:r w:rsidRPr="00F5103E">
        <w:rPr>
          <w:rFonts w:hint="cs"/>
          <w:rtl/>
        </w:rPr>
        <w:t>ی</w:t>
      </w:r>
      <w:r w:rsidRPr="00F5103E">
        <w:rPr>
          <w:rFonts w:hint="eastAsia"/>
          <w:rtl/>
        </w:rPr>
        <w:t>ا</w:t>
      </w:r>
      <w:r w:rsidRPr="00F5103E">
        <w:rPr>
          <w:rtl/>
        </w:rPr>
        <w:t xml:space="preserve"> گازها</w:t>
      </w:r>
      <w:r w:rsidRPr="00F5103E">
        <w:rPr>
          <w:rFonts w:hint="cs"/>
          <w:rtl/>
        </w:rPr>
        <w:t>ی</w:t>
      </w:r>
      <w:r w:rsidRPr="00F5103E">
        <w:rPr>
          <w:rtl/>
        </w:rPr>
        <w:t xml:space="preserve"> د</w:t>
      </w:r>
      <w:r w:rsidRPr="00F5103E">
        <w:rPr>
          <w:rFonts w:hint="cs"/>
          <w:rtl/>
        </w:rPr>
        <w:t>ی</w:t>
      </w:r>
      <w:r w:rsidRPr="00F5103E">
        <w:rPr>
          <w:rFonts w:hint="eastAsia"/>
          <w:rtl/>
        </w:rPr>
        <w:t>گر</w:t>
      </w:r>
      <w:r w:rsidRPr="00F5103E">
        <w:rPr>
          <w:rtl/>
        </w:rPr>
        <w:t xml:space="preserve"> مورد </w:t>
      </w:r>
      <w:r w:rsidRPr="00F5103E">
        <w:rPr>
          <w:rFonts w:hint="cs"/>
          <w:rtl/>
        </w:rPr>
        <w:t>توجه</w:t>
      </w:r>
      <w:r w:rsidRPr="00F5103E">
        <w:rPr>
          <w:rtl/>
        </w:rPr>
        <w:t xml:space="preserve"> قرار گرفته است . فوم م</w:t>
      </w:r>
      <w:r w:rsidRPr="00F5103E">
        <w:rPr>
          <w:rFonts w:hint="cs"/>
          <w:rtl/>
        </w:rPr>
        <w:t>ی</w:t>
      </w:r>
      <w:r w:rsidRPr="00F5103E">
        <w:rPr>
          <w:rtl/>
        </w:rPr>
        <w:t xml:space="preserve"> تواند پد</w:t>
      </w:r>
      <w:r w:rsidRPr="00F5103E">
        <w:rPr>
          <w:rFonts w:hint="cs"/>
          <w:rtl/>
        </w:rPr>
        <w:t>ی</w:t>
      </w:r>
      <w:r w:rsidRPr="00F5103E">
        <w:rPr>
          <w:rFonts w:hint="eastAsia"/>
          <w:rtl/>
        </w:rPr>
        <w:t>ده</w:t>
      </w:r>
      <w:r w:rsidRPr="00F5103E">
        <w:rPr>
          <w:rtl/>
        </w:rPr>
        <w:t xml:space="preserve"> ها</w:t>
      </w:r>
      <w:r w:rsidRPr="00F5103E">
        <w:rPr>
          <w:rFonts w:hint="cs"/>
          <w:rtl/>
        </w:rPr>
        <w:t>ی</w:t>
      </w:r>
      <w:r w:rsidR="00261380">
        <w:rPr>
          <w:rFonts w:hint="cs"/>
          <w:rtl/>
        </w:rPr>
        <w:t xml:space="preserve"> جدایش ثقلی</w:t>
      </w:r>
      <w:r w:rsidRPr="00F5103E">
        <w:rPr>
          <w:rFonts w:hint="cs"/>
          <w:rtl/>
        </w:rPr>
        <w:t xml:space="preserve"> </w:t>
      </w:r>
      <w:r w:rsidRPr="00F5103E">
        <w:rPr>
          <w:rtl/>
        </w:rPr>
        <w:t>و انگشت</w:t>
      </w:r>
      <w:r w:rsidRPr="00F5103E">
        <w:rPr>
          <w:rFonts w:hint="cs"/>
          <w:rtl/>
        </w:rPr>
        <w:t>ی شدن</w:t>
      </w:r>
      <w:r w:rsidRPr="00F5103E">
        <w:rPr>
          <w:rtl/>
        </w:rPr>
        <w:t xml:space="preserve"> مرتبط با چگال</w:t>
      </w:r>
      <w:r w:rsidRPr="00F5103E">
        <w:rPr>
          <w:rFonts w:hint="cs"/>
          <w:rtl/>
        </w:rPr>
        <w:t>ی</w:t>
      </w:r>
      <w:r w:rsidRPr="00F5103E">
        <w:rPr>
          <w:rtl/>
        </w:rPr>
        <w:t xml:space="preserve"> و و</w:t>
      </w:r>
      <w:r w:rsidRPr="00F5103E">
        <w:rPr>
          <w:rFonts w:hint="cs"/>
          <w:rtl/>
        </w:rPr>
        <w:t>ی</w:t>
      </w:r>
      <w:r w:rsidRPr="00F5103E">
        <w:rPr>
          <w:rFonts w:hint="eastAsia"/>
          <w:rtl/>
        </w:rPr>
        <w:t>سکوز</w:t>
      </w:r>
      <w:r w:rsidRPr="00F5103E">
        <w:rPr>
          <w:rFonts w:hint="cs"/>
          <w:rtl/>
        </w:rPr>
        <w:t>ی</w:t>
      </w:r>
      <w:r w:rsidRPr="00F5103E">
        <w:rPr>
          <w:rFonts w:hint="eastAsia"/>
          <w:rtl/>
        </w:rPr>
        <w:t>ته</w:t>
      </w:r>
      <w:r w:rsidRPr="00F5103E">
        <w:rPr>
          <w:rtl/>
        </w:rPr>
        <w:t xml:space="preserve"> کم گازها</w:t>
      </w:r>
      <w:r w:rsidRPr="00F5103E">
        <w:rPr>
          <w:rFonts w:hint="cs"/>
          <w:rtl/>
        </w:rPr>
        <w:t>ی</w:t>
      </w:r>
      <w:r w:rsidRPr="00F5103E">
        <w:rPr>
          <w:rtl/>
        </w:rPr>
        <w:t xml:space="preserve"> تزر</w:t>
      </w:r>
      <w:r w:rsidRPr="00F5103E">
        <w:rPr>
          <w:rFonts w:hint="cs"/>
          <w:rtl/>
        </w:rPr>
        <w:t>ی</w:t>
      </w:r>
      <w:r w:rsidRPr="00F5103E">
        <w:rPr>
          <w:rFonts w:hint="eastAsia"/>
          <w:rtl/>
        </w:rPr>
        <w:t>ق</w:t>
      </w:r>
      <w:r w:rsidRPr="00F5103E">
        <w:rPr>
          <w:rtl/>
        </w:rPr>
        <w:t xml:space="preserve"> شده برا</w:t>
      </w:r>
      <w:r w:rsidRPr="00F5103E">
        <w:rPr>
          <w:rFonts w:hint="cs"/>
          <w:rtl/>
        </w:rPr>
        <w:t>ی</w:t>
      </w:r>
      <w:r w:rsidRPr="00F5103E">
        <w:rPr>
          <w:rtl/>
        </w:rPr>
        <w:t xml:space="preserve"> باز</w:t>
      </w:r>
      <w:r w:rsidRPr="00F5103E">
        <w:rPr>
          <w:rFonts w:hint="cs"/>
          <w:rtl/>
        </w:rPr>
        <w:t>ی</w:t>
      </w:r>
      <w:r w:rsidRPr="00F5103E">
        <w:rPr>
          <w:rFonts w:hint="eastAsia"/>
          <w:rtl/>
        </w:rPr>
        <w:t>افت</w:t>
      </w:r>
      <w:r w:rsidRPr="00F5103E">
        <w:rPr>
          <w:rtl/>
        </w:rPr>
        <w:t xml:space="preserve"> نفت را کاهش دهد. علاوه بر ا</w:t>
      </w:r>
      <w:r w:rsidRPr="00F5103E">
        <w:rPr>
          <w:rFonts w:hint="cs"/>
          <w:rtl/>
        </w:rPr>
        <w:t>ی</w:t>
      </w:r>
      <w:r w:rsidRPr="00F5103E">
        <w:rPr>
          <w:rFonts w:hint="eastAsia"/>
          <w:rtl/>
        </w:rPr>
        <w:t>ن،</w:t>
      </w:r>
      <w:r w:rsidRPr="00F5103E">
        <w:rPr>
          <w:rtl/>
        </w:rPr>
        <w:t xml:space="preserve"> </w:t>
      </w:r>
      <w:r w:rsidRPr="00F5103E">
        <w:rPr>
          <w:rFonts w:hint="cs"/>
          <w:rtl/>
        </w:rPr>
        <w:t xml:space="preserve">با </w:t>
      </w:r>
      <w:r w:rsidRPr="00F5103E">
        <w:rPr>
          <w:rtl/>
        </w:rPr>
        <w:t>کنترل مقاومت جر</w:t>
      </w:r>
      <w:r w:rsidRPr="00F5103E">
        <w:rPr>
          <w:rFonts w:hint="cs"/>
          <w:rtl/>
        </w:rPr>
        <w:t>ی</w:t>
      </w:r>
      <w:r w:rsidRPr="00F5103E">
        <w:rPr>
          <w:rFonts w:hint="eastAsia"/>
          <w:rtl/>
        </w:rPr>
        <w:t>ان</w:t>
      </w:r>
      <w:r w:rsidRPr="00F5103E">
        <w:rPr>
          <w:rtl/>
        </w:rPr>
        <w:t xml:space="preserve"> موضع</w:t>
      </w:r>
      <w:r w:rsidRPr="00F5103E">
        <w:rPr>
          <w:rFonts w:hint="cs"/>
          <w:rtl/>
        </w:rPr>
        <w:t>ی</w:t>
      </w:r>
      <w:r w:rsidRPr="00F5103E">
        <w:rPr>
          <w:rtl/>
        </w:rPr>
        <w:t xml:space="preserve"> فوم</w:t>
      </w:r>
      <w:r w:rsidRPr="00F5103E">
        <w:rPr>
          <w:rFonts w:hint="cs"/>
          <w:rtl/>
        </w:rPr>
        <w:t>،</w:t>
      </w:r>
      <w:r w:rsidRPr="00F5103E">
        <w:rPr>
          <w:rtl/>
        </w:rPr>
        <w:t xml:space="preserve"> انحراف س</w:t>
      </w:r>
      <w:r w:rsidRPr="00F5103E">
        <w:rPr>
          <w:rFonts w:hint="cs"/>
          <w:rtl/>
        </w:rPr>
        <w:t>ی</w:t>
      </w:r>
      <w:r w:rsidRPr="00F5103E">
        <w:rPr>
          <w:rFonts w:hint="eastAsia"/>
          <w:rtl/>
        </w:rPr>
        <w:t>الات</w:t>
      </w:r>
      <w:r w:rsidRPr="00F5103E">
        <w:rPr>
          <w:rtl/>
        </w:rPr>
        <w:t xml:space="preserve"> تزر</w:t>
      </w:r>
      <w:r w:rsidRPr="00F5103E">
        <w:rPr>
          <w:rFonts w:hint="cs"/>
          <w:rtl/>
        </w:rPr>
        <w:t>ی</w:t>
      </w:r>
      <w:r w:rsidRPr="00F5103E">
        <w:rPr>
          <w:rFonts w:hint="eastAsia"/>
          <w:rtl/>
        </w:rPr>
        <w:t>ق</w:t>
      </w:r>
      <w:r w:rsidRPr="00F5103E">
        <w:rPr>
          <w:rtl/>
        </w:rPr>
        <w:t xml:space="preserve"> شده از لا</w:t>
      </w:r>
      <w:r w:rsidRPr="00F5103E">
        <w:rPr>
          <w:rFonts w:hint="cs"/>
          <w:rtl/>
        </w:rPr>
        <w:t>ی</w:t>
      </w:r>
      <w:r w:rsidRPr="00F5103E">
        <w:rPr>
          <w:rFonts w:hint="eastAsia"/>
          <w:rtl/>
        </w:rPr>
        <w:t>ه‌ها</w:t>
      </w:r>
      <w:r w:rsidRPr="00F5103E">
        <w:rPr>
          <w:rFonts w:hint="cs"/>
          <w:rtl/>
        </w:rPr>
        <w:t>ی</w:t>
      </w:r>
      <w:r w:rsidRPr="00F5103E">
        <w:rPr>
          <w:rtl/>
        </w:rPr>
        <w:t xml:space="preserve"> با نفوذپذ</w:t>
      </w:r>
      <w:r w:rsidRPr="00F5103E">
        <w:rPr>
          <w:rFonts w:hint="cs"/>
          <w:rtl/>
        </w:rPr>
        <w:t>ی</w:t>
      </w:r>
      <w:r w:rsidRPr="00F5103E">
        <w:rPr>
          <w:rFonts w:hint="eastAsia"/>
          <w:rtl/>
        </w:rPr>
        <w:t>ر</w:t>
      </w:r>
      <w:r w:rsidRPr="00F5103E">
        <w:rPr>
          <w:rFonts w:hint="cs"/>
          <w:rtl/>
        </w:rPr>
        <w:t>ی</w:t>
      </w:r>
      <w:r w:rsidRPr="00F5103E">
        <w:rPr>
          <w:rtl/>
        </w:rPr>
        <w:t xml:space="preserve"> بالا به لا</w:t>
      </w:r>
      <w:r w:rsidRPr="00F5103E">
        <w:rPr>
          <w:rFonts w:hint="cs"/>
          <w:rtl/>
        </w:rPr>
        <w:t>ی</w:t>
      </w:r>
      <w:r w:rsidRPr="00F5103E">
        <w:rPr>
          <w:rFonts w:hint="eastAsia"/>
          <w:rtl/>
        </w:rPr>
        <w:t>ه‌ها</w:t>
      </w:r>
      <w:r w:rsidRPr="00F5103E">
        <w:rPr>
          <w:rFonts w:hint="cs"/>
          <w:rtl/>
        </w:rPr>
        <w:t>ی</w:t>
      </w:r>
      <w:r w:rsidRPr="00F5103E">
        <w:rPr>
          <w:rtl/>
        </w:rPr>
        <w:t xml:space="preserve"> با نفوذپذ</w:t>
      </w:r>
      <w:r w:rsidRPr="00F5103E">
        <w:rPr>
          <w:rFonts w:hint="cs"/>
          <w:rtl/>
        </w:rPr>
        <w:t>ی</w:t>
      </w:r>
      <w:r w:rsidRPr="00F5103E">
        <w:rPr>
          <w:rFonts w:hint="eastAsia"/>
          <w:rtl/>
        </w:rPr>
        <w:t>ر</w:t>
      </w:r>
      <w:r w:rsidRPr="00F5103E">
        <w:rPr>
          <w:rFonts w:hint="cs"/>
          <w:rtl/>
        </w:rPr>
        <w:t>ی</w:t>
      </w:r>
      <w:r w:rsidRPr="00F5103E">
        <w:rPr>
          <w:rtl/>
        </w:rPr>
        <w:t xml:space="preserve"> کم ا</w:t>
      </w:r>
      <w:r w:rsidR="00261380">
        <w:rPr>
          <w:rFonts w:hint="cs"/>
          <w:rtl/>
        </w:rPr>
        <w:t>تفاق می افتد</w:t>
      </w:r>
      <w:r w:rsidR="00D85D37">
        <w:rPr>
          <w:rFonts w:hint="cs"/>
          <w:rtl/>
        </w:rPr>
        <w:t xml:space="preserve"> </w:t>
      </w:r>
      <w:r w:rsidR="00D85D37">
        <w:rPr>
          <w:rtl/>
        </w:rPr>
        <w:fldChar w:fldCharType="begin"/>
      </w:r>
      <w:r w:rsidR="00391614">
        <w:rPr>
          <w:rtl/>
        </w:rPr>
        <w:instrText xml:space="preserve"> </w:instrText>
      </w:r>
      <w:r w:rsidR="00391614">
        <w:instrText>ADDIN EN.CITE &lt;EndNote&gt;&lt;Cite&gt;&lt;Author&gt;Yan&lt;/Author&gt;&lt;Year&gt;2006&lt;/Year&gt;&lt;RecNum&gt;127&lt;/RecNum&gt;&lt;DisplayText&gt;[15]&lt;/DisplayText&gt;&lt;record&gt;&lt;rec-number&gt;127&lt;/rec-number&gt;&lt;foreign-keys&gt;&lt;key app="EN" db-id="asfzt055fszd5cerax75dzaerazadrdewe2t" timestamp="1671011952"&gt;127</w:instrText>
      </w:r>
      <w:r w:rsidR="00391614">
        <w:rPr>
          <w:rtl/>
        </w:rPr>
        <w:instrText>&lt;/</w:instrText>
      </w:r>
      <w:r w:rsidR="00391614">
        <w:instrText>key&gt;&lt;/foreign-keys&gt;&lt;ref-type name="Journal Article"&gt;17&lt;/ref-type&gt;&lt;contributors&gt;&lt;authors&gt;&lt;author&gt;Yan, Wei&lt;/author&gt;&lt;author&gt;Miller, Clarence A&lt;/author&gt;&lt;author&gt;Hirasaki, George J&lt;/author&gt;&lt;/authors&gt;&lt;/contributors&gt;&lt;titles&gt;&lt;title&gt;Foam sweep in fractures for enhanced oil recovery&lt;/title&gt;&lt;secondary-title&gt;Colloids and Surfaces A: Physicochemical and Engineering Aspects&lt;/secondary-title&gt;&lt;/titles&gt;&lt;periodical&gt;&lt;full-title&gt;Colloids and Surfaces A: Physicochemical and Engineering Aspects&lt;/full-title&gt;&lt;/periodical&gt;&lt;pages&gt;3</w:instrText>
      </w:r>
      <w:r w:rsidR="00391614">
        <w:rPr>
          <w:rtl/>
        </w:rPr>
        <w:instrText>48-359&lt;/</w:instrText>
      </w:r>
      <w:r w:rsidR="00391614">
        <w:instrText>pages&gt;&lt;volume&gt;282&lt;/volume&gt;&lt;dates&gt;&lt;year&gt;2006&lt;/year&gt;&lt;/dates&gt;&lt;isbn&gt;0927-7757&lt;/isbn&gt;&lt;urls&gt;&lt;/urls&gt;&lt;/record&gt;&lt;/Cite&gt;&lt;/EndNote</w:instrText>
      </w:r>
      <w:r w:rsidR="00391614">
        <w:rPr>
          <w:rtl/>
        </w:rPr>
        <w:instrText>&gt;</w:instrText>
      </w:r>
      <w:r w:rsidR="00D85D37">
        <w:rPr>
          <w:rtl/>
        </w:rPr>
        <w:fldChar w:fldCharType="separate"/>
      </w:r>
      <w:r w:rsidR="00391614">
        <w:rPr>
          <w:noProof/>
          <w:rtl/>
        </w:rPr>
        <w:t>[15]</w:t>
      </w:r>
      <w:r w:rsidR="00D85D37">
        <w:rPr>
          <w:rtl/>
        </w:rPr>
        <w:fldChar w:fldCharType="end"/>
      </w:r>
      <w:r w:rsidRPr="00F5103E">
        <w:rPr>
          <w:rtl/>
        </w:rPr>
        <w:t>.</w:t>
      </w:r>
      <w:r w:rsidR="004A0E31">
        <w:rPr>
          <w:rFonts w:hint="cs"/>
          <w:rtl/>
        </w:rPr>
        <w:t xml:space="preserve"> </w:t>
      </w:r>
      <w:r w:rsidRPr="00F5103E">
        <w:rPr>
          <w:rtl/>
        </w:rPr>
        <w:t>در گذشته، فرمول سورفکتانت انتخاب شده برا</w:t>
      </w:r>
      <w:r w:rsidRPr="00F5103E">
        <w:rPr>
          <w:rFonts w:hint="cs"/>
          <w:rtl/>
        </w:rPr>
        <w:t>ی</w:t>
      </w:r>
      <w:r w:rsidRPr="00F5103E">
        <w:rPr>
          <w:rtl/>
        </w:rPr>
        <w:t xml:space="preserve"> فرآ</w:t>
      </w:r>
      <w:r w:rsidRPr="00F5103E">
        <w:rPr>
          <w:rFonts w:hint="cs"/>
          <w:rtl/>
        </w:rPr>
        <w:t>ی</w:t>
      </w:r>
      <w:r w:rsidRPr="00F5103E">
        <w:rPr>
          <w:rFonts w:hint="eastAsia"/>
          <w:rtl/>
        </w:rPr>
        <w:t>ند</w:t>
      </w:r>
      <w:r w:rsidRPr="00F5103E">
        <w:rPr>
          <w:rtl/>
        </w:rPr>
        <w:t xml:space="preserve"> </w:t>
      </w:r>
      <w:r w:rsidR="00261380" w:rsidRPr="000514E6">
        <w:rPr>
          <w:rFonts w:hint="eastAsia"/>
          <w:rtl/>
        </w:rPr>
        <w:t>ازد</w:t>
      </w:r>
      <w:r w:rsidR="00261380" w:rsidRPr="000514E6">
        <w:rPr>
          <w:rFonts w:hint="cs"/>
          <w:rtl/>
        </w:rPr>
        <w:t>ی</w:t>
      </w:r>
      <w:r w:rsidR="00261380" w:rsidRPr="000514E6">
        <w:rPr>
          <w:rFonts w:hint="eastAsia"/>
          <w:rtl/>
        </w:rPr>
        <w:t>اد</w:t>
      </w:r>
      <w:r w:rsidR="000514E6">
        <w:rPr>
          <w:rFonts w:hint="cs"/>
          <w:rtl/>
        </w:rPr>
        <w:t xml:space="preserve"> </w:t>
      </w:r>
      <w:r w:rsidR="00261380" w:rsidRPr="007C3002">
        <w:rPr>
          <w:rFonts w:hint="eastAsia"/>
          <w:rtl/>
        </w:rPr>
        <w:t>برداشت</w:t>
      </w:r>
      <w:r w:rsidR="00261380" w:rsidRPr="007C3002">
        <w:rPr>
          <w:rtl/>
        </w:rPr>
        <w:t xml:space="preserve"> </w:t>
      </w:r>
      <w:r w:rsidRPr="00F5103E">
        <w:rPr>
          <w:rtl/>
        </w:rPr>
        <w:t>فوم عمدتاً بر رو</w:t>
      </w:r>
      <w:r w:rsidRPr="00F5103E">
        <w:rPr>
          <w:rFonts w:hint="cs"/>
          <w:rtl/>
        </w:rPr>
        <w:t>ی</w:t>
      </w:r>
      <w:r w:rsidRPr="00F5103E">
        <w:rPr>
          <w:rtl/>
        </w:rPr>
        <w:t xml:space="preserve"> به</w:t>
      </w:r>
      <w:r w:rsidRPr="00F5103E">
        <w:rPr>
          <w:rFonts w:hint="cs"/>
          <w:rtl/>
        </w:rPr>
        <w:t>ی</w:t>
      </w:r>
      <w:r w:rsidRPr="00F5103E">
        <w:rPr>
          <w:rFonts w:hint="eastAsia"/>
          <w:rtl/>
        </w:rPr>
        <w:t>نه‌ساز</w:t>
      </w:r>
      <w:r w:rsidRPr="00F5103E">
        <w:rPr>
          <w:rFonts w:hint="cs"/>
          <w:rtl/>
        </w:rPr>
        <w:t>ی</w:t>
      </w:r>
      <w:r w:rsidRPr="00F5103E">
        <w:rPr>
          <w:rtl/>
        </w:rPr>
        <w:t xml:space="preserve"> </w:t>
      </w:r>
      <w:r w:rsidRPr="00F5103E">
        <w:rPr>
          <w:rFonts w:hint="cs"/>
          <w:rtl/>
        </w:rPr>
        <w:t>قابلیت کف سازی</w:t>
      </w:r>
      <w:r w:rsidRPr="00F5103E">
        <w:rPr>
          <w:rFonts w:hint="eastAsia"/>
          <w:rtl/>
        </w:rPr>
        <w:t>،</w:t>
      </w:r>
      <w:r w:rsidRPr="00F5103E">
        <w:rPr>
          <w:rtl/>
        </w:rPr>
        <w:t xml:space="preserve"> پا</w:t>
      </w:r>
      <w:r w:rsidRPr="00F5103E">
        <w:rPr>
          <w:rFonts w:hint="cs"/>
          <w:rtl/>
        </w:rPr>
        <w:t>ی</w:t>
      </w:r>
      <w:r w:rsidRPr="00F5103E">
        <w:rPr>
          <w:rFonts w:hint="eastAsia"/>
          <w:rtl/>
        </w:rPr>
        <w:t>دار</w:t>
      </w:r>
      <w:r w:rsidRPr="00F5103E">
        <w:rPr>
          <w:rFonts w:hint="cs"/>
          <w:rtl/>
        </w:rPr>
        <w:t>ی</w:t>
      </w:r>
      <w:r w:rsidRPr="00F5103E">
        <w:rPr>
          <w:rtl/>
        </w:rPr>
        <w:t xml:space="preserve"> کف و </w:t>
      </w:r>
      <w:r w:rsidRPr="00F5103E">
        <w:rPr>
          <w:rFonts w:hint="cs"/>
          <w:rtl/>
        </w:rPr>
        <w:t>فرآیند جذب سطحی متمرکز بوده و</w:t>
      </w:r>
      <w:r w:rsidR="000514E6">
        <w:rPr>
          <w:rFonts w:hint="cs"/>
          <w:rtl/>
        </w:rPr>
        <w:t xml:space="preserve"> کشش بین سطحی</w:t>
      </w:r>
      <w:r w:rsidRPr="00F5103E">
        <w:rPr>
          <w:rtl/>
        </w:rPr>
        <w:t xml:space="preserve"> ب</w:t>
      </w:r>
      <w:r w:rsidRPr="00F5103E">
        <w:rPr>
          <w:rFonts w:hint="cs"/>
          <w:rtl/>
        </w:rPr>
        <w:t>ی</w:t>
      </w:r>
      <w:r w:rsidRPr="00F5103E">
        <w:rPr>
          <w:rFonts w:hint="eastAsia"/>
          <w:rtl/>
        </w:rPr>
        <w:t>ن</w:t>
      </w:r>
      <w:r w:rsidRPr="00F5103E">
        <w:rPr>
          <w:rtl/>
        </w:rPr>
        <w:t xml:space="preserve"> فاز آب</w:t>
      </w:r>
      <w:r w:rsidRPr="00F5103E">
        <w:rPr>
          <w:rFonts w:hint="cs"/>
          <w:rtl/>
        </w:rPr>
        <w:t>ی</w:t>
      </w:r>
      <w:r w:rsidRPr="00F5103E">
        <w:rPr>
          <w:rtl/>
        </w:rPr>
        <w:t xml:space="preserve"> و </w:t>
      </w:r>
      <w:r w:rsidRPr="00F5103E">
        <w:rPr>
          <w:rFonts w:hint="cs"/>
          <w:rtl/>
        </w:rPr>
        <w:t>نفتی</w:t>
      </w:r>
      <w:r w:rsidRPr="00F5103E">
        <w:rPr>
          <w:rtl/>
        </w:rPr>
        <w:t xml:space="preserve"> </w:t>
      </w:r>
      <w:r w:rsidRPr="00F5103E">
        <w:rPr>
          <w:rFonts w:hint="cs"/>
          <w:rtl/>
        </w:rPr>
        <w:t>کنترل نمی شد</w:t>
      </w:r>
      <w:r w:rsidR="00D85D37">
        <w:rPr>
          <w:rFonts w:hint="cs"/>
          <w:rtl/>
        </w:rPr>
        <w:t xml:space="preserve"> </w:t>
      </w:r>
      <w:r w:rsidR="00D85D37">
        <w:rPr>
          <w:rtl/>
        </w:rPr>
        <w:fldChar w:fldCharType="begin">
          <w:fldData xml:space="preserve">PEVuZE5vdGU+PENpdGU+PEF1dGhvcj5DaGVuPC9BdXRob3I+PFllYXI+MjAxNDwvWWVhcj48UmVj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</w:fldData>
        </w:fldChar>
      </w:r>
      <w:r w:rsidR="00391614">
        <w:rPr>
          <w:rtl/>
        </w:rPr>
        <w:instrText xml:space="preserve"> </w:instrText>
      </w:r>
      <w:r w:rsidR="00391614">
        <w:instrText>ADDIN EN.CITE</w:instrText>
      </w:r>
      <w:r w:rsidR="00391614">
        <w:rPr>
          <w:rtl/>
        </w:rPr>
        <w:instrText xml:space="preserve"> </w:instrText>
      </w:r>
      <w:r w:rsidR="00391614">
        <w:rPr>
          <w:rtl/>
        </w:rPr>
        <w:fldChar w:fldCharType="begin">
          <w:fldData xml:space="preserve">PEVuZE5vdGU+PENpdGU+PEF1dGhvcj5DaGVuPC9BdXRob3I+PFllYXI+MjAxNDwvWWVhcj48UmVj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</w:fldData>
        </w:fldChar>
      </w:r>
      <w:r w:rsidR="00391614">
        <w:rPr>
          <w:rtl/>
        </w:rPr>
        <w:instrText xml:space="preserve"> </w:instrText>
      </w:r>
      <w:r w:rsidR="00391614">
        <w:instrText>ADDIN EN.CITE.DATA</w:instrText>
      </w:r>
      <w:r w:rsidR="00391614">
        <w:rPr>
          <w:rtl/>
        </w:rPr>
        <w:instrText xml:space="preserve"> </w:instrText>
      </w:r>
      <w:r w:rsidR="00391614">
        <w:rPr>
          <w:rtl/>
        </w:rPr>
      </w:r>
      <w:r w:rsidR="00391614">
        <w:rPr>
          <w:rtl/>
        </w:rPr>
        <w:fldChar w:fldCharType="end"/>
      </w:r>
      <w:r w:rsidR="00D85D37">
        <w:rPr>
          <w:rtl/>
        </w:rPr>
      </w:r>
      <w:r w:rsidR="00D85D37">
        <w:rPr>
          <w:rtl/>
        </w:rPr>
        <w:fldChar w:fldCharType="separate"/>
      </w:r>
      <w:r w:rsidR="00391614">
        <w:rPr>
          <w:noProof/>
          <w:rtl/>
        </w:rPr>
        <w:t>[16-19]</w:t>
      </w:r>
      <w:r w:rsidR="00D85D37">
        <w:rPr>
          <w:rtl/>
        </w:rPr>
        <w:fldChar w:fldCharType="end"/>
      </w:r>
      <w:r w:rsidRPr="00F5103E">
        <w:rPr>
          <w:rtl/>
        </w:rPr>
        <w:t>.</w:t>
      </w:r>
      <w:r w:rsidR="00D85D37">
        <w:rPr>
          <w:rFonts w:hint="cs"/>
          <w:rtl/>
        </w:rPr>
        <w:t xml:space="preserve"> </w:t>
      </w:r>
      <w:r w:rsidRPr="00F5103E">
        <w:rPr>
          <w:rFonts w:hint="cs"/>
          <w:rtl/>
        </w:rPr>
        <w:t xml:space="preserve">از طرفی این </w:t>
      </w:r>
      <w:r w:rsidRPr="00F5103E">
        <w:rPr>
          <w:rtl/>
        </w:rPr>
        <w:t>فوم‌ها</w:t>
      </w:r>
      <w:r w:rsidRPr="00F5103E">
        <w:rPr>
          <w:rFonts w:hint="cs"/>
          <w:rtl/>
        </w:rPr>
        <w:t>ی</w:t>
      </w:r>
      <w:r w:rsidRPr="00F5103E">
        <w:rPr>
          <w:rtl/>
        </w:rPr>
        <w:t xml:space="preserve"> </w:t>
      </w:r>
      <w:r w:rsidRPr="00F5103E">
        <w:rPr>
          <w:rFonts w:hint="cs"/>
          <w:rtl/>
        </w:rPr>
        <w:t>پایدار</w:t>
      </w:r>
      <w:r w:rsidRPr="00F5103E">
        <w:rPr>
          <w:rtl/>
        </w:rPr>
        <w:t xml:space="preserve"> </w:t>
      </w:r>
      <w:r w:rsidRPr="00F5103E">
        <w:rPr>
          <w:rFonts w:hint="cs"/>
          <w:rtl/>
        </w:rPr>
        <w:t>با وجود قابلیت کنترل تحرک پذیری بالا،</w:t>
      </w:r>
      <w:r w:rsidRPr="00F5103E">
        <w:rPr>
          <w:rtl/>
        </w:rPr>
        <w:t xml:space="preserve"> فقط م</w:t>
      </w:r>
      <w:r w:rsidRPr="00F5103E">
        <w:rPr>
          <w:rFonts w:hint="cs"/>
          <w:rtl/>
        </w:rPr>
        <w:t>ی‌</w:t>
      </w:r>
      <w:r w:rsidRPr="00F5103E">
        <w:rPr>
          <w:rFonts w:hint="eastAsia"/>
          <w:rtl/>
        </w:rPr>
        <w:t>توانند</w:t>
      </w:r>
      <w:r w:rsidRPr="00F5103E">
        <w:rPr>
          <w:rtl/>
        </w:rPr>
        <w:t xml:space="preserve"> اندک</w:t>
      </w:r>
      <w:r w:rsidRPr="00F5103E">
        <w:rPr>
          <w:rFonts w:hint="cs"/>
          <w:rtl/>
        </w:rPr>
        <w:t>ی</w:t>
      </w:r>
      <w:r w:rsidRPr="00F5103E">
        <w:rPr>
          <w:rtl/>
        </w:rPr>
        <w:t xml:space="preserve"> </w:t>
      </w:r>
      <w:r w:rsidR="00261380" w:rsidRPr="000514E6">
        <w:rPr>
          <w:rFonts w:hint="eastAsia"/>
          <w:rtl/>
        </w:rPr>
        <w:t>کشش</w:t>
      </w:r>
      <w:r w:rsidR="00261380" w:rsidRPr="000514E6">
        <w:rPr>
          <w:rtl/>
        </w:rPr>
        <w:t xml:space="preserve"> ب</w:t>
      </w:r>
      <w:r w:rsidR="00261380" w:rsidRPr="000514E6">
        <w:rPr>
          <w:rFonts w:hint="cs"/>
          <w:rtl/>
        </w:rPr>
        <w:t>ی</w:t>
      </w:r>
      <w:r w:rsidR="00261380" w:rsidRPr="000514E6">
        <w:rPr>
          <w:rFonts w:hint="eastAsia"/>
          <w:rtl/>
        </w:rPr>
        <w:t>ن</w:t>
      </w:r>
      <w:r w:rsidR="00261380" w:rsidRPr="000514E6">
        <w:rPr>
          <w:rtl/>
        </w:rPr>
        <w:t xml:space="preserve"> سطح</w:t>
      </w:r>
      <w:r w:rsidR="00261380" w:rsidRPr="000514E6">
        <w:rPr>
          <w:rFonts w:hint="cs"/>
          <w:rtl/>
        </w:rPr>
        <w:t>ی</w:t>
      </w:r>
      <w:r w:rsidR="00261380" w:rsidRPr="000514E6">
        <w:rPr>
          <w:rtl/>
        </w:rPr>
        <w:t xml:space="preserve"> </w:t>
      </w:r>
      <w:r w:rsidRPr="00F5103E">
        <w:rPr>
          <w:rFonts w:hint="cs"/>
          <w:rtl/>
        </w:rPr>
        <w:t>نفت</w:t>
      </w:r>
      <w:r w:rsidRPr="00F5103E">
        <w:rPr>
          <w:rtl/>
        </w:rPr>
        <w:t>-آب (</w:t>
      </w:r>
      <w:r w:rsidRPr="00605E87">
        <w:rPr>
          <w:rFonts w:asciiTheme="majorBidi" w:hAnsiTheme="majorBidi" w:cstheme="majorBidi"/>
          <w:sz w:val="20"/>
          <w:szCs w:val="20"/>
        </w:rPr>
        <w:t>O-W</w:t>
      </w:r>
      <w:r w:rsidRPr="00F5103E">
        <w:rPr>
          <w:rtl/>
        </w:rPr>
        <w:t>) را کاهش دهند</w:t>
      </w:r>
      <w:r w:rsidRPr="00F5103E">
        <w:rPr>
          <w:rFonts w:hint="cs"/>
          <w:rtl/>
        </w:rPr>
        <w:t xml:space="preserve"> و در نتیجه نفت مانعی در جهت حرکت فوم خواهد بود</w:t>
      </w:r>
      <w:r w:rsidRPr="00F5103E">
        <w:rPr>
          <w:rtl/>
        </w:rPr>
        <w:t xml:space="preserve"> </w:t>
      </w:r>
      <w:r w:rsidRPr="00F5103E">
        <w:rPr>
          <w:rFonts w:hint="cs"/>
          <w:rtl/>
        </w:rPr>
        <w:t>و</w:t>
      </w:r>
      <w:r w:rsidRPr="00F5103E">
        <w:rPr>
          <w:rtl/>
        </w:rPr>
        <w:t xml:space="preserve"> منجر به فشار مو</w:t>
      </w:r>
      <w:r w:rsidRPr="00F5103E">
        <w:rPr>
          <w:rFonts w:hint="cs"/>
          <w:rtl/>
        </w:rPr>
        <w:t>یینگی</w:t>
      </w:r>
      <w:r w:rsidRPr="00F5103E">
        <w:rPr>
          <w:rtl/>
        </w:rPr>
        <w:t xml:space="preserve"> بالا م</w:t>
      </w:r>
      <w:r w:rsidRPr="00F5103E">
        <w:rPr>
          <w:rFonts w:hint="cs"/>
          <w:rtl/>
        </w:rPr>
        <w:t>ی‌</w:t>
      </w:r>
      <w:r w:rsidRPr="00F5103E">
        <w:rPr>
          <w:rFonts w:hint="eastAsia"/>
          <w:rtl/>
        </w:rPr>
        <w:t>شود</w:t>
      </w:r>
      <w:r w:rsidRPr="00F5103E">
        <w:rPr>
          <w:rtl/>
        </w:rPr>
        <w:t xml:space="preserve">. در مخازن </w:t>
      </w:r>
      <w:r w:rsidRPr="00F5103E">
        <w:rPr>
          <w:rFonts w:hint="cs"/>
          <w:rtl/>
        </w:rPr>
        <w:t>شکافدار</w:t>
      </w:r>
      <w:r w:rsidRPr="00F5103E">
        <w:rPr>
          <w:rtl/>
        </w:rPr>
        <w:t xml:space="preserve">، </w:t>
      </w:r>
      <w:r w:rsidRPr="00F5103E">
        <w:rPr>
          <w:rFonts w:hint="cs"/>
          <w:rtl/>
        </w:rPr>
        <w:t xml:space="preserve">فوم های ضعیفی که از طریق مکانیسم محدود </w:t>
      </w:r>
      <w:r w:rsidRPr="00605E87">
        <w:rPr>
          <w:rFonts w:asciiTheme="majorBidi" w:hAnsiTheme="majorBidi" w:cstheme="majorBidi"/>
          <w:sz w:val="20"/>
          <w:szCs w:val="20"/>
        </w:rPr>
        <w:t>snapp-off</w:t>
      </w:r>
      <w:r w:rsidRPr="00F5103E">
        <w:rPr>
          <w:rFonts w:hint="cs"/>
          <w:rtl/>
        </w:rPr>
        <w:t xml:space="preserve"> به وجود می آیند، قادر به ایجاد این فشار مویینگی بالای ماتریس نخواه</w:t>
      </w:r>
      <w:r w:rsidR="000514E6">
        <w:rPr>
          <w:rFonts w:hint="cs"/>
          <w:rtl/>
        </w:rPr>
        <w:t>ن</w:t>
      </w:r>
      <w:r w:rsidRPr="00F5103E">
        <w:rPr>
          <w:rFonts w:hint="cs"/>
          <w:rtl/>
        </w:rPr>
        <w:t>د بود</w:t>
      </w:r>
      <w:r w:rsidR="00D85D37">
        <w:rPr>
          <w:rFonts w:hint="cs"/>
          <w:rtl/>
        </w:rPr>
        <w:t xml:space="preserve"> </w:t>
      </w:r>
      <w:r w:rsidR="00D85D37">
        <w:rPr>
          <w:rtl/>
        </w:rPr>
        <w:fldChar w:fldCharType="begin"/>
      </w:r>
      <w:r w:rsidR="00391614">
        <w:rPr>
          <w:rtl/>
        </w:rPr>
        <w:instrText xml:space="preserve"> </w:instrText>
      </w:r>
      <w:r w:rsidR="00391614">
        <w:instrText>ADDIN EN.CITE &lt;EndNote&gt;&lt;Cite&gt;&lt;Author&gt;Haugen&lt;/Author&gt;&lt;Year&gt;2012&lt;/Year&gt;&lt;RecNum&gt;135&lt;/RecNum&gt;&lt;DisplayText&gt;[20]&lt;/DisplayText&gt;&lt;record&gt;&lt;rec-number&gt;135&lt;/rec-number&gt;&lt;foreign-keys&gt;&lt;key app="EN" db-id="asfzt055fszd5cerax75dzaerazadrdewe2t" timestamp="1671011971"&gt;13</w:instrText>
      </w:r>
      <w:r w:rsidR="00391614">
        <w:rPr>
          <w:rtl/>
        </w:rPr>
        <w:instrText>5&lt;/</w:instrText>
      </w:r>
      <w:r w:rsidR="00391614">
        <w:instrText>key&gt;&lt;/foreign-keys&gt;&lt;ref-type name="Journal Article"&gt;17&lt;/ref-type&gt;&lt;contributors&gt;&lt;authors&gt;&lt;author&gt;Haugen, Asmund&lt;/author&gt;&lt;author&gt;Fernø, Martin A&lt;/author&gt;&lt;author&gt;Graue, Arne&lt;/author&gt;&lt;author&gt;Bertin, Henri J&lt;/author&gt;&lt;/authors&gt;&lt;/contributors&gt;&lt;titles&gt;&lt;title&gt;Experimental study of foam flow in fractured oil-wet limestone for enhanced oil recovery&lt;/title&gt;&lt;secondary-title&gt;SPE Reservoir Evaluation &amp;amp; Engineering&lt;/secondary-title&gt;&lt;/titles&gt;&lt;periodical&gt;&lt;full-title&gt;SPE Reservoir Evaluation &amp;amp; Engineering&lt;/full-title&gt;&lt;/periodical&gt;&lt;pages&gt;218-228&lt;/pages&gt;&lt;volume&gt;15&lt;/volume&gt;&lt;number&gt;02&lt;/number&gt;&lt;dates&gt;&lt;year&gt;2012&lt;/year&gt;&lt;/dates&gt;&lt;isbn&gt;1094-6470&lt;/isbn&gt;&lt;urls&gt;&lt;/urls&gt;&lt;/record&gt;&lt;/Cite&gt;&lt;/EndNote</w:instrText>
      </w:r>
      <w:r w:rsidR="00391614">
        <w:rPr>
          <w:rtl/>
        </w:rPr>
        <w:instrText>&gt;</w:instrText>
      </w:r>
      <w:r w:rsidR="00D85D37">
        <w:rPr>
          <w:rtl/>
        </w:rPr>
        <w:fldChar w:fldCharType="separate"/>
      </w:r>
      <w:r w:rsidR="00391614">
        <w:rPr>
          <w:noProof/>
          <w:rtl/>
        </w:rPr>
        <w:t>[20]</w:t>
      </w:r>
      <w:r w:rsidR="00D85D37">
        <w:rPr>
          <w:rtl/>
        </w:rPr>
        <w:fldChar w:fldCharType="end"/>
      </w:r>
      <w:r w:rsidRPr="00F5103E">
        <w:rPr>
          <w:rFonts w:hint="cs"/>
          <w:rtl/>
        </w:rPr>
        <w:t>.</w:t>
      </w:r>
      <w:r w:rsidR="00D85D37">
        <w:rPr>
          <w:rFonts w:hint="cs"/>
          <w:rtl/>
        </w:rPr>
        <w:t xml:space="preserve"> </w:t>
      </w:r>
      <w:r w:rsidRPr="00F5103E">
        <w:rPr>
          <w:rFonts w:hint="cs"/>
          <w:rtl/>
        </w:rPr>
        <w:t xml:space="preserve">همچنین </w:t>
      </w:r>
      <w:r w:rsidRPr="00F5103E">
        <w:rPr>
          <w:rtl/>
        </w:rPr>
        <w:t xml:space="preserve">در مخازن </w:t>
      </w:r>
      <w:r w:rsidRPr="00F5103E">
        <w:rPr>
          <w:rFonts w:hint="cs"/>
          <w:rtl/>
        </w:rPr>
        <w:t>کم تراوا</w:t>
      </w:r>
      <w:r w:rsidRPr="00F5103E">
        <w:rPr>
          <w:rtl/>
        </w:rPr>
        <w:t>، فشار مو</w:t>
      </w:r>
      <w:r w:rsidRPr="00F5103E">
        <w:rPr>
          <w:rFonts w:hint="cs"/>
          <w:rtl/>
        </w:rPr>
        <w:t>یین</w:t>
      </w:r>
      <w:r w:rsidRPr="00F5103E">
        <w:rPr>
          <w:rFonts w:hint="eastAsia"/>
          <w:rtl/>
        </w:rPr>
        <w:t>گ</w:t>
      </w:r>
      <w:r w:rsidRPr="00F5103E">
        <w:rPr>
          <w:rFonts w:hint="cs"/>
          <w:rtl/>
        </w:rPr>
        <w:t>ی</w:t>
      </w:r>
      <w:r w:rsidRPr="00F5103E">
        <w:rPr>
          <w:rtl/>
        </w:rPr>
        <w:t xml:space="preserve"> بالا با</w:t>
      </w:r>
      <w:r w:rsidRPr="00F5103E">
        <w:rPr>
          <w:rFonts w:hint="cs"/>
          <w:rtl/>
        </w:rPr>
        <w:t>عث کاهش پایداری فوم و عدم جاروب نفت می شود</w:t>
      </w:r>
      <w:r w:rsidR="00D85D37">
        <w:rPr>
          <w:rFonts w:hint="cs"/>
          <w:rtl/>
        </w:rPr>
        <w:t xml:space="preserve"> </w:t>
      </w:r>
      <w:r w:rsidR="00D85D37">
        <w:rPr>
          <w:rtl/>
        </w:rPr>
        <w:fldChar w:fldCharType="begin"/>
      </w:r>
      <w:r w:rsidR="00391614">
        <w:rPr>
          <w:rtl/>
        </w:rPr>
        <w:instrText xml:space="preserve"> </w:instrText>
      </w:r>
      <w:r w:rsidR="00391614">
        <w:instrText>ADDIN EN.CITE &lt;EndNote&gt;&lt;Cite&gt;&lt;Author&gt;Farajzadeh&lt;/Author&gt;&lt;Year&gt;2015&lt;/Year&gt;&lt;RecNum&gt;136&lt;/RecNum&gt;&lt;DisplayText&gt;[21]&lt;/DisplayText&gt;&lt;record&gt;&lt;rec-number&gt;136&lt;/rec-number&gt;&lt;foreign-keys&gt;&lt;key app="EN" db-id="asfzt055fszd5cerax75dzaerazadrdewe2t" timestamp="1671011976</w:instrText>
      </w:r>
      <w:r w:rsidR="00391614">
        <w:rPr>
          <w:rtl/>
        </w:rPr>
        <w:instrText>"&gt;136&lt;/</w:instrText>
      </w:r>
      <w:r w:rsidR="00391614">
        <w:instrText>key&gt;&lt;/foreign-keys&gt;&lt;ref-type name="Journal Article"&gt;17&lt;/ref-type&gt;&lt;contributors&gt;&lt;authors&gt;&lt;author&gt;Farajzadeh, R&lt;/author&gt;&lt;author&gt;Lotfollahi, M&lt;/author&gt;&lt;author&gt;Eftekhari, AAet al&lt;/author&gt;&lt;author&gt;Rossen, WR&lt;/author&gt;&lt;author&gt;Hirasaki, GJH&lt;/author&gt;&lt;/authors&gt;&lt;/contributors&gt;&lt;titles&gt;&lt;title&gt;Effect of permeability on implicit-texture foam model parameters and the limiting capillary pressure&lt;/title&gt;&lt;secondary-title&gt;Energy &amp;amp; fuels&lt;/secondary-title&gt;&lt;/titles&gt;&lt;periodical&gt;&lt;full-title&gt;Energy &amp;amp; Fuels&lt;/full-title&gt;&lt;/periodical&gt;&lt;pages&gt;3011-3018&lt;/pages&gt;&lt;volume&gt;29&lt;/volume&gt;&lt;number&gt;5&lt;/number&gt;&lt;dates&gt;&lt;year&gt;2015&lt;/year&gt;&lt;/dates&gt;&lt;isbn&gt;0887-0624&lt;/isbn&gt;&lt;urls&gt;&lt;/urls&gt;&lt;/record&gt;&lt;/Cite&gt;&lt;/EndNote</w:instrText>
      </w:r>
      <w:r w:rsidR="00391614">
        <w:rPr>
          <w:rtl/>
        </w:rPr>
        <w:instrText>&gt;</w:instrText>
      </w:r>
      <w:r w:rsidR="00D85D37">
        <w:rPr>
          <w:rtl/>
        </w:rPr>
        <w:fldChar w:fldCharType="separate"/>
      </w:r>
      <w:r w:rsidR="00391614">
        <w:rPr>
          <w:noProof/>
          <w:rtl/>
        </w:rPr>
        <w:t>[21]</w:t>
      </w:r>
      <w:r w:rsidR="00D85D37">
        <w:rPr>
          <w:rtl/>
        </w:rPr>
        <w:fldChar w:fldCharType="end"/>
      </w:r>
      <w:r w:rsidRPr="00F5103E">
        <w:rPr>
          <w:rFonts w:hint="cs"/>
          <w:rtl/>
        </w:rPr>
        <w:t>.</w:t>
      </w:r>
      <w:r w:rsidRPr="00F5103E">
        <w:rPr>
          <w:rtl/>
        </w:rPr>
        <w:t xml:space="preserve"> بنابرا</w:t>
      </w:r>
      <w:r w:rsidRPr="00F5103E">
        <w:rPr>
          <w:rFonts w:hint="cs"/>
          <w:rtl/>
        </w:rPr>
        <w:t>ی</w:t>
      </w:r>
      <w:r w:rsidRPr="00F5103E">
        <w:rPr>
          <w:rFonts w:hint="eastAsia"/>
          <w:rtl/>
        </w:rPr>
        <w:t>ن،</w:t>
      </w:r>
      <w:r w:rsidRPr="00F5103E">
        <w:rPr>
          <w:rtl/>
        </w:rPr>
        <w:t xml:space="preserve"> </w:t>
      </w:r>
      <w:r w:rsidRPr="00F5103E">
        <w:rPr>
          <w:rFonts w:hint="cs"/>
          <w:rtl/>
        </w:rPr>
        <w:t>کاهش</w:t>
      </w:r>
      <w:r w:rsidR="000514E6" w:rsidRPr="000514E6">
        <w:rPr>
          <w:rFonts w:hint="cs"/>
          <w:rtl/>
        </w:rPr>
        <w:t xml:space="preserve"> </w:t>
      </w:r>
      <w:r w:rsidR="000514E6">
        <w:rPr>
          <w:rFonts w:hint="cs"/>
          <w:rtl/>
        </w:rPr>
        <w:t>کشش بین سطحی</w:t>
      </w:r>
      <w:r w:rsidRPr="00F5103E">
        <w:rPr>
          <w:rFonts w:hint="cs"/>
          <w:rtl/>
        </w:rPr>
        <w:t xml:space="preserve"> </w:t>
      </w:r>
      <w:r w:rsidRPr="00F5103E">
        <w:rPr>
          <w:rtl/>
        </w:rPr>
        <w:t>فوم به طور بالقوه م</w:t>
      </w:r>
      <w:r w:rsidRPr="00F5103E">
        <w:rPr>
          <w:rFonts w:hint="cs"/>
          <w:rtl/>
        </w:rPr>
        <w:t>ی</w:t>
      </w:r>
      <w:r w:rsidRPr="00F5103E">
        <w:rPr>
          <w:rtl/>
        </w:rPr>
        <w:t xml:space="preserve"> تواند کارا</w:t>
      </w:r>
      <w:r w:rsidRPr="00F5103E">
        <w:rPr>
          <w:rFonts w:hint="cs"/>
          <w:rtl/>
        </w:rPr>
        <w:t>یی</w:t>
      </w:r>
      <w:r w:rsidRPr="00F5103E">
        <w:rPr>
          <w:rtl/>
        </w:rPr>
        <w:t xml:space="preserve"> فرآ</w:t>
      </w:r>
      <w:r w:rsidRPr="00F5103E">
        <w:rPr>
          <w:rFonts w:hint="cs"/>
          <w:rtl/>
        </w:rPr>
        <w:t>ی</w:t>
      </w:r>
      <w:r w:rsidRPr="00F5103E">
        <w:rPr>
          <w:rFonts w:hint="eastAsia"/>
          <w:rtl/>
        </w:rPr>
        <w:t>ند</w:t>
      </w:r>
      <w:r w:rsidRPr="00F5103E">
        <w:rPr>
          <w:rtl/>
        </w:rPr>
        <w:t xml:space="preserve"> </w:t>
      </w:r>
      <w:r w:rsidR="00261380" w:rsidRPr="000514E6">
        <w:rPr>
          <w:rFonts w:hint="eastAsia"/>
          <w:rtl/>
        </w:rPr>
        <w:t>تزر</w:t>
      </w:r>
      <w:r w:rsidR="00261380" w:rsidRPr="000514E6">
        <w:rPr>
          <w:rFonts w:hint="cs"/>
          <w:rtl/>
        </w:rPr>
        <w:t>ی</w:t>
      </w:r>
      <w:r w:rsidR="00261380" w:rsidRPr="000514E6">
        <w:rPr>
          <w:rFonts w:hint="eastAsia"/>
          <w:rtl/>
        </w:rPr>
        <w:t>ق</w:t>
      </w:r>
      <w:r w:rsidR="00261380" w:rsidRPr="00F5103E">
        <w:rPr>
          <w:rtl/>
        </w:rPr>
        <w:t xml:space="preserve"> </w:t>
      </w:r>
      <w:r w:rsidRPr="00F5103E">
        <w:rPr>
          <w:rtl/>
        </w:rPr>
        <w:t>فوم را افزا</w:t>
      </w:r>
      <w:r w:rsidRPr="00F5103E">
        <w:rPr>
          <w:rFonts w:hint="cs"/>
          <w:rtl/>
        </w:rPr>
        <w:t>ی</w:t>
      </w:r>
      <w:r w:rsidRPr="00F5103E">
        <w:rPr>
          <w:rFonts w:hint="eastAsia"/>
          <w:rtl/>
        </w:rPr>
        <w:t>ش</w:t>
      </w:r>
      <w:r w:rsidRPr="00F5103E">
        <w:rPr>
          <w:rtl/>
        </w:rPr>
        <w:t xml:space="preserve"> دهد. با ا</w:t>
      </w:r>
      <w:r w:rsidRPr="00F5103E">
        <w:rPr>
          <w:rFonts w:hint="cs"/>
          <w:rtl/>
        </w:rPr>
        <w:t>ی</w:t>
      </w:r>
      <w:r w:rsidRPr="00F5103E">
        <w:rPr>
          <w:rFonts w:hint="eastAsia"/>
          <w:rtl/>
        </w:rPr>
        <w:t>ن</w:t>
      </w:r>
      <w:r w:rsidRPr="00F5103E">
        <w:rPr>
          <w:rtl/>
        </w:rPr>
        <w:t xml:space="preserve"> حال، </w:t>
      </w:r>
      <w:r w:rsidRPr="00F5103E">
        <w:rPr>
          <w:rFonts w:hint="cs"/>
          <w:rtl/>
        </w:rPr>
        <w:t>کاهش زیاد</w:t>
      </w:r>
      <w:r w:rsidR="000514E6" w:rsidRPr="000514E6">
        <w:rPr>
          <w:rFonts w:hint="cs"/>
          <w:rtl/>
        </w:rPr>
        <w:t xml:space="preserve"> </w:t>
      </w:r>
      <w:r w:rsidR="000514E6">
        <w:rPr>
          <w:rFonts w:hint="cs"/>
          <w:rtl/>
        </w:rPr>
        <w:t>کشش بین سطحی</w:t>
      </w:r>
      <w:r w:rsidRPr="00F5103E">
        <w:rPr>
          <w:rFonts w:hint="cs"/>
          <w:rtl/>
        </w:rPr>
        <w:t xml:space="preserve"> از طرفی باعث کاهش پایداری فوم نیز می شود</w:t>
      </w:r>
      <w:r w:rsidRPr="00F5103E">
        <w:rPr>
          <w:rtl/>
        </w:rPr>
        <w:t>. جذب رقابت</w:t>
      </w:r>
      <w:r w:rsidRPr="00F5103E">
        <w:rPr>
          <w:rFonts w:hint="cs"/>
          <w:rtl/>
        </w:rPr>
        <w:t>ی</w:t>
      </w:r>
      <w:r w:rsidRPr="00F5103E">
        <w:rPr>
          <w:rtl/>
        </w:rPr>
        <w:t xml:space="preserve"> سورفکتانت ها در </w:t>
      </w:r>
      <w:r w:rsidRPr="00F5103E">
        <w:rPr>
          <w:rFonts w:hint="cs"/>
          <w:rtl/>
        </w:rPr>
        <w:t>سطح تماس</w:t>
      </w:r>
      <w:r w:rsidR="00261380">
        <w:rPr>
          <w:rFonts w:hint="cs"/>
          <w:rtl/>
        </w:rPr>
        <w:t xml:space="preserve"> آب-گاز و آب-نفت</w:t>
      </w:r>
      <w:r w:rsidRPr="00F5103E">
        <w:rPr>
          <w:rtl/>
        </w:rPr>
        <w:t xml:space="preserve"> اثرات نامطلوب</w:t>
      </w:r>
      <w:r w:rsidRPr="00F5103E">
        <w:rPr>
          <w:rFonts w:hint="cs"/>
          <w:rtl/>
        </w:rPr>
        <w:t>ی</w:t>
      </w:r>
      <w:r w:rsidRPr="00F5103E">
        <w:rPr>
          <w:rtl/>
        </w:rPr>
        <w:t xml:space="preserve"> بر رو</w:t>
      </w:r>
      <w:r w:rsidRPr="00F5103E">
        <w:rPr>
          <w:rFonts w:hint="cs"/>
          <w:rtl/>
        </w:rPr>
        <w:t>ی</w:t>
      </w:r>
      <w:r w:rsidRPr="00F5103E">
        <w:rPr>
          <w:rtl/>
        </w:rPr>
        <w:t xml:space="preserve"> </w:t>
      </w:r>
      <w:r w:rsidRPr="00F5103E">
        <w:rPr>
          <w:rFonts w:hint="cs"/>
          <w:rtl/>
        </w:rPr>
        <w:t>پایداری فوم</w:t>
      </w:r>
      <w:r w:rsidRPr="00F5103E">
        <w:rPr>
          <w:rtl/>
        </w:rPr>
        <w:t xml:space="preserve"> و</w:t>
      </w:r>
      <w:r w:rsidRPr="00F5103E">
        <w:rPr>
          <w:rFonts w:hint="cs"/>
          <w:rtl/>
        </w:rPr>
        <w:t xml:space="preserve"> کاهش</w:t>
      </w:r>
      <w:r w:rsidR="000514E6" w:rsidRPr="000514E6">
        <w:rPr>
          <w:rFonts w:hint="cs"/>
          <w:rtl/>
        </w:rPr>
        <w:t xml:space="preserve"> </w:t>
      </w:r>
      <w:r w:rsidR="000514E6">
        <w:rPr>
          <w:rFonts w:hint="cs"/>
          <w:rtl/>
        </w:rPr>
        <w:t>کشش بین سطحی</w:t>
      </w:r>
      <w:r w:rsidRPr="00F5103E">
        <w:rPr>
          <w:rFonts w:hint="cs"/>
          <w:rtl/>
        </w:rPr>
        <w:t xml:space="preserve"> </w:t>
      </w:r>
      <w:r w:rsidRPr="00F5103E">
        <w:rPr>
          <w:rtl/>
        </w:rPr>
        <w:t>دارد.</w:t>
      </w:r>
      <w:r w:rsidR="00261380">
        <w:rPr>
          <w:rFonts w:hint="cs"/>
          <w:rtl/>
        </w:rPr>
        <w:t xml:space="preserve"> </w:t>
      </w:r>
      <w:r w:rsidRPr="00F5103E">
        <w:rPr>
          <w:rFonts w:hint="cs"/>
          <w:rtl/>
        </w:rPr>
        <w:t>اغلب</w:t>
      </w:r>
      <w:r w:rsidRPr="00F5103E">
        <w:rPr>
          <w:rtl/>
        </w:rPr>
        <w:t xml:space="preserve"> ساختارها</w:t>
      </w:r>
      <w:r w:rsidRPr="00F5103E">
        <w:rPr>
          <w:rFonts w:hint="cs"/>
          <w:rtl/>
        </w:rPr>
        <w:t>ی</w:t>
      </w:r>
      <w:r w:rsidRPr="00F5103E">
        <w:rPr>
          <w:rtl/>
        </w:rPr>
        <w:t xml:space="preserve"> سورفکتانت ا</w:t>
      </w:r>
      <w:r w:rsidRPr="00F5103E">
        <w:rPr>
          <w:rFonts w:hint="cs"/>
          <w:rtl/>
        </w:rPr>
        <w:t>ی</w:t>
      </w:r>
      <w:r w:rsidRPr="00F5103E">
        <w:rPr>
          <w:rFonts w:hint="eastAsia"/>
          <w:rtl/>
        </w:rPr>
        <w:t>ده</w:t>
      </w:r>
      <w:r w:rsidRPr="00F5103E">
        <w:rPr>
          <w:rtl/>
        </w:rPr>
        <w:t xml:space="preserve"> آل برا</w:t>
      </w:r>
      <w:r w:rsidRPr="00F5103E">
        <w:rPr>
          <w:rFonts w:hint="cs"/>
          <w:rtl/>
        </w:rPr>
        <w:t>ی</w:t>
      </w:r>
      <w:r w:rsidRPr="00F5103E">
        <w:rPr>
          <w:rtl/>
        </w:rPr>
        <w:t xml:space="preserve"> فوم کامل</w:t>
      </w:r>
      <w:r w:rsidRPr="00F5103E">
        <w:rPr>
          <w:rFonts w:hint="cs"/>
          <w:rtl/>
        </w:rPr>
        <w:t xml:space="preserve"> (پایدار)</w:t>
      </w:r>
      <w:r w:rsidRPr="00F5103E">
        <w:rPr>
          <w:rtl/>
        </w:rPr>
        <w:t xml:space="preserve"> و</w:t>
      </w:r>
      <w:r w:rsidR="000514E6" w:rsidRPr="000514E6">
        <w:rPr>
          <w:rFonts w:hint="cs"/>
          <w:rtl/>
        </w:rPr>
        <w:t xml:space="preserve"> </w:t>
      </w:r>
      <w:r w:rsidR="000514E6">
        <w:rPr>
          <w:rFonts w:hint="cs"/>
          <w:rtl/>
        </w:rPr>
        <w:t>کشش بین سطحی</w:t>
      </w:r>
      <w:r w:rsidRPr="00F5103E">
        <w:rPr>
          <w:rtl/>
        </w:rPr>
        <w:t xml:space="preserve"> بس</w:t>
      </w:r>
      <w:r w:rsidRPr="00F5103E">
        <w:rPr>
          <w:rFonts w:hint="cs"/>
          <w:rtl/>
        </w:rPr>
        <w:t>ی</w:t>
      </w:r>
      <w:r w:rsidRPr="00F5103E">
        <w:rPr>
          <w:rFonts w:hint="eastAsia"/>
          <w:rtl/>
        </w:rPr>
        <w:t>ار</w:t>
      </w:r>
      <w:r w:rsidRPr="00F5103E">
        <w:rPr>
          <w:rtl/>
        </w:rPr>
        <w:t xml:space="preserve"> کم</w:t>
      </w:r>
      <w:r w:rsidRPr="00F5103E">
        <w:rPr>
          <w:rFonts w:hint="cs"/>
          <w:rtl/>
        </w:rPr>
        <w:t xml:space="preserve">، با هم </w:t>
      </w:r>
      <w:r w:rsidRPr="00F5103E">
        <w:rPr>
          <w:rtl/>
        </w:rPr>
        <w:t>متناقض هستند. به عنوان مثال، زنج</w:t>
      </w:r>
      <w:r w:rsidRPr="00F5103E">
        <w:rPr>
          <w:rFonts w:hint="cs"/>
          <w:rtl/>
        </w:rPr>
        <w:t>ی</w:t>
      </w:r>
      <w:r w:rsidRPr="00F5103E">
        <w:rPr>
          <w:rFonts w:hint="eastAsia"/>
          <w:rtl/>
        </w:rPr>
        <w:t>ره</w:t>
      </w:r>
      <w:r w:rsidRPr="00F5103E">
        <w:rPr>
          <w:rtl/>
        </w:rPr>
        <w:t xml:space="preserve"> آلک</w:t>
      </w:r>
      <w:r w:rsidRPr="00F5103E">
        <w:rPr>
          <w:rFonts w:hint="cs"/>
          <w:rtl/>
        </w:rPr>
        <w:t>ی</w:t>
      </w:r>
      <w:r w:rsidRPr="00F5103E">
        <w:rPr>
          <w:rFonts w:hint="eastAsia"/>
          <w:rtl/>
        </w:rPr>
        <w:t>ل</w:t>
      </w:r>
      <w:r w:rsidRPr="00F5103E">
        <w:rPr>
          <w:rtl/>
        </w:rPr>
        <w:t xml:space="preserve"> شاخه دار و دم آبگر</w:t>
      </w:r>
      <w:r w:rsidRPr="00F5103E">
        <w:rPr>
          <w:rFonts w:hint="cs"/>
          <w:rtl/>
        </w:rPr>
        <w:t>ی</w:t>
      </w:r>
      <w:r w:rsidRPr="00F5103E">
        <w:rPr>
          <w:rFonts w:hint="eastAsia"/>
          <w:rtl/>
        </w:rPr>
        <w:t>ز</w:t>
      </w:r>
      <w:r w:rsidRPr="00F5103E">
        <w:rPr>
          <w:rtl/>
        </w:rPr>
        <w:t xml:space="preserve"> طولان</w:t>
      </w:r>
      <w:r w:rsidRPr="00F5103E">
        <w:rPr>
          <w:rFonts w:hint="cs"/>
          <w:rtl/>
        </w:rPr>
        <w:t>ی</w:t>
      </w:r>
      <w:r w:rsidRPr="00F5103E">
        <w:rPr>
          <w:rtl/>
        </w:rPr>
        <w:t xml:space="preserve"> برا</w:t>
      </w:r>
      <w:r w:rsidRPr="00F5103E">
        <w:rPr>
          <w:rFonts w:hint="cs"/>
          <w:rtl/>
        </w:rPr>
        <w:t>ی</w:t>
      </w:r>
      <w:r w:rsidRPr="00F5103E">
        <w:rPr>
          <w:rtl/>
        </w:rPr>
        <w:t xml:space="preserve"> فوم ها</w:t>
      </w:r>
      <w:r w:rsidRPr="00F5103E">
        <w:rPr>
          <w:rFonts w:hint="cs"/>
          <w:rtl/>
        </w:rPr>
        <w:t>ی</w:t>
      </w:r>
      <w:r w:rsidRPr="00F5103E">
        <w:rPr>
          <w:rtl/>
        </w:rPr>
        <w:t xml:space="preserve"> </w:t>
      </w:r>
      <w:r w:rsidRPr="00605E87">
        <w:rPr>
          <w:rFonts w:asciiTheme="majorBidi" w:hAnsiTheme="majorBidi" w:cstheme="majorBidi"/>
          <w:sz w:val="20"/>
          <w:szCs w:val="20"/>
        </w:rPr>
        <w:t>N</w:t>
      </w:r>
      <w:r w:rsidRPr="00605E87">
        <w:rPr>
          <w:rFonts w:asciiTheme="majorBidi" w:hAnsiTheme="majorBidi" w:cstheme="majorBidi"/>
          <w:sz w:val="20"/>
          <w:szCs w:val="20"/>
          <w:vertAlign w:val="subscript"/>
        </w:rPr>
        <w:t>2</w:t>
      </w:r>
      <w:r w:rsidRPr="00F5103E">
        <w:rPr>
          <w:rtl/>
        </w:rPr>
        <w:t xml:space="preserve"> </w:t>
      </w:r>
      <w:r w:rsidRPr="00F5103E">
        <w:rPr>
          <w:rFonts w:hint="cs"/>
          <w:rtl/>
        </w:rPr>
        <w:t>مخرب</w:t>
      </w:r>
      <w:r w:rsidRPr="00F5103E">
        <w:rPr>
          <w:rtl/>
        </w:rPr>
        <w:t xml:space="preserve"> هستند اما برا</w:t>
      </w:r>
      <w:r w:rsidRPr="00F5103E">
        <w:rPr>
          <w:rFonts w:hint="cs"/>
          <w:rtl/>
        </w:rPr>
        <w:t>ی</w:t>
      </w:r>
      <w:r w:rsidR="000514E6" w:rsidRPr="000514E6">
        <w:rPr>
          <w:rFonts w:hint="cs"/>
          <w:rtl/>
        </w:rPr>
        <w:t xml:space="preserve"> </w:t>
      </w:r>
      <w:r w:rsidR="000514E6">
        <w:rPr>
          <w:rFonts w:hint="cs"/>
          <w:rtl/>
        </w:rPr>
        <w:t>کشش بین سطحی</w:t>
      </w:r>
      <w:r w:rsidRPr="00F5103E">
        <w:rPr>
          <w:rtl/>
        </w:rPr>
        <w:t xml:space="preserve"> کم مف</w:t>
      </w:r>
      <w:r w:rsidRPr="00F5103E">
        <w:rPr>
          <w:rFonts w:hint="cs"/>
          <w:rtl/>
        </w:rPr>
        <w:t>ی</w:t>
      </w:r>
      <w:r w:rsidRPr="00F5103E">
        <w:rPr>
          <w:rFonts w:hint="eastAsia"/>
          <w:rtl/>
        </w:rPr>
        <w:t>د</w:t>
      </w:r>
      <w:r w:rsidRPr="00F5103E">
        <w:rPr>
          <w:rtl/>
        </w:rPr>
        <w:t xml:space="preserve"> هستند </w:t>
      </w:r>
      <w:r w:rsidR="00D85D37">
        <w:rPr>
          <w:rtl/>
        </w:rPr>
        <w:fldChar w:fldCharType="begin"/>
      </w:r>
      <w:r w:rsidR="00391614">
        <w:rPr>
          <w:rtl/>
        </w:rPr>
        <w:instrText xml:space="preserve"> </w:instrText>
      </w:r>
      <w:r w:rsidR="00391614">
        <w:instrText>ADDIN EN.CITE &lt;EndNote&gt;&lt;Cite&gt;&lt;Author&gt;Bourrel&lt;/Author&gt;&lt;Year&gt;1983&lt;/Year&gt;&lt;RecNum&gt;138&lt;/RecNum&gt;&lt;DisplayText&gt;[22, 23]&lt;/DisplayText&gt;&lt;record&gt;&lt;rec-number&gt;138&lt;/rec-number&gt;&lt;foreign-keys&gt;&lt;key app="EN" db-id="asfzt055fszd5cerax75dzaerazadrdewe2t" timestamp="167101198</w:instrText>
      </w:r>
      <w:r w:rsidR="00391614">
        <w:rPr>
          <w:rtl/>
        </w:rPr>
        <w:instrText>1"&gt;138&lt;/</w:instrText>
      </w:r>
      <w:r w:rsidR="00391614">
        <w:instrText>key&gt;&lt;/foreign-keys&gt;&lt;ref-type name="Journal Article"&gt;17&lt;/ref-type&gt;&lt;contributors&gt;&lt;authors&gt;&lt;author&gt;Bourrel, M&lt;/author&gt;&lt;author&gt;Chambu, C&lt;/author&gt;&lt;/authors&gt;&lt;/contributors&gt;&lt;titles&gt;&lt;title&gt;The rules for achieving high solubilization of brine and oil by amphiphilic molecules&lt;/title&gt;&lt;secondary-title&gt;Society of Petroleum Engineers Journal&lt;/secondary-title&gt;&lt;/titles&gt;&lt;periodical&gt;&lt;full-title&gt;Society of Petroleum Engineers Journal&lt;/full-title&gt;&lt;/periodical&gt;&lt;pages&gt;327-338&lt;/pages&gt;&lt;volume&gt;23&lt;/volume&gt;&lt;number&gt;02&lt;/number&gt;&lt;dates&gt;&lt;year&gt;1983&lt;/year&gt;&lt;/dates&gt;&lt;isbn&gt;0197-7520&lt;/isbn&gt;&lt;urls&gt;&lt;/urls&gt;&lt;/record&gt;&lt;/Cite&gt;&lt;Cite&gt;&lt;Author&gt;Lu&lt;/Author&gt;&lt;Year&gt;2014&lt;/Year&gt;&lt;RecNum&gt;140&lt;/RecNum&gt;&lt;record&gt;&lt;rec-number&gt;140&lt;/rec-number&gt;&lt;foreign-keys&gt;&lt;key app="EN" db-id="asfzt055fszd5cerax75dzaerazadrdewe2t</w:instrText>
      </w:r>
      <w:r w:rsidR="00391614">
        <w:rPr>
          <w:rtl/>
        </w:rPr>
        <w:instrText xml:space="preserve">" </w:instrText>
      </w:r>
      <w:r w:rsidR="00391614">
        <w:instrText>timestamp="1671011986"&gt;140&lt;/key&gt;&lt;/foreign-keys&gt;&lt;ref-type name="Journal Article"&gt;17&lt;/ref-type&gt;&lt;contributors&gt;&lt;authors&gt;&lt;author&gt;Lu, Jun&lt;/author&gt;&lt;author&gt;Liyanage, Pathma Jith&lt;/author&gt;&lt;author&gt;Solairaj, Sriram&lt;/author&gt;&lt;author&gt;Adkins, Stephanie&lt;/author&gt;&lt;author&gt;Arachchilage, Gayani Pinnawala&lt;/author&gt;&lt;author&gt;Kim, Do Hoon&lt;/author&gt;&lt;author&gt;Britton, Christopher&lt;/author&gt;&lt;author&gt;Weerasooriya, Upali&lt;/author&gt;&lt;author&gt;Pope, Gary A&lt;/author&gt;&lt;/authors&gt;&lt;/contributors&gt;&lt;titles&gt;&lt;title&gt;New surfactant developments for chemical enhanced oil recovery&lt;/title&gt;&lt;secondary-title&gt;Journal of Petroleum Science and Engineering&lt;/secondary-title&gt;&lt;/titles&gt;&lt;periodical&gt;&lt;full-title&gt;Journal of petroleum Science and engineering&lt;/full-title&gt;&lt;/periodical&gt;&lt;pages&gt;94-101&lt;/pages&gt;&lt;volume&gt;120&lt;/volume&gt;&lt;dates</w:instrText>
      </w:r>
      <w:r w:rsidR="00391614">
        <w:rPr>
          <w:rtl/>
        </w:rPr>
        <w:instrText>&gt;&lt;</w:instrText>
      </w:r>
      <w:r w:rsidR="00391614">
        <w:instrText>year&gt;2014&lt;/year&gt;&lt;/dates&gt;&lt;isbn&gt;0920-4105&lt;/isbn&gt;&lt;urls&gt;&lt;/urls&gt;&lt;/record&gt;&lt;/Cite&gt;&lt;/EndNote</w:instrText>
      </w:r>
      <w:r w:rsidR="00391614">
        <w:rPr>
          <w:rtl/>
        </w:rPr>
        <w:instrText>&gt;</w:instrText>
      </w:r>
      <w:r w:rsidR="00D85D37">
        <w:rPr>
          <w:rtl/>
        </w:rPr>
        <w:fldChar w:fldCharType="separate"/>
      </w:r>
      <w:r w:rsidR="00391614">
        <w:rPr>
          <w:noProof/>
          <w:rtl/>
        </w:rPr>
        <w:t>[22, 23]</w:t>
      </w:r>
      <w:r w:rsidR="00D85D37">
        <w:rPr>
          <w:rtl/>
        </w:rPr>
        <w:fldChar w:fldCharType="end"/>
      </w:r>
      <w:r w:rsidRPr="00F5103E">
        <w:rPr>
          <w:rtl/>
        </w:rPr>
        <w:t>. از ا</w:t>
      </w:r>
      <w:r w:rsidRPr="00F5103E">
        <w:rPr>
          <w:rFonts w:hint="cs"/>
          <w:rtl/>
        </w:rPr>
        <w:t>ی</w:t>
      </w:r>
      <w:r w:rsidRPr="00F5103E">
        <w:rPr>
          <w:rFonts w:hint="eastAsia"/>
          <w:rtl/>
        </w:rPr>
        <w:t>ن</w:t>
      </w:r>
      <w:r w:rsidRPr="00F5103E">
        <w:rPr>
          <w:rtl/>
        </w:rPr>
        <w:t xml:space="preserve"> رو، اختلاط دو فرمول، </w:t>
      </w:r>
      <w:r w:rsidRPr="00F5103E">
        <w:rPr>
          <w:rFonts w:hint="cs"/>
          <w:rtl/>
        </w:rPr>
        <w:t>ی</w:t>
      </w:r>
      <w:r w:rsidRPr="00F5103E">
        <w:rPr>
          <w:rFonts w:hint="eastAsia"/>
          <w:rtl/>
        </w:rPr>
        <w:t>ک</w:t>
      </w:r>
      <w:r w:rsidRPr="00F5103E">
        <w:rPr>
          <w:rFonts w:hint="cs"/>
          <w:rtl/>
        </w:rPr>
        <w:t>ی</w:t>
      </w:r>
      <w:r w:rsidRPr="00F5103E">
        <w:rPr>
          <w:rtl/>
        </w:rPr>
        <w:t xml:space="preserve"> برا</w:t>
      </w:r>
      <w:r w:rsidRPr="00F5103E">
        <w:rPr>
          <w:rFonts w:hint="cs"/>
          <w:rtl/>
        </w:rPr>
        <w:t>ی</w:t>
      </w:r>
      <w:r w:rsidRPr="00F5103E">
        <w:rPr>
          <w:rtl/>
        </w:rPr>
        <w:t xml:space="preserve"> </w:t>
      </w:r>
      <w:r w:rsidRPr="00F5103E">
        <w:rPr>
          <w:rFonts w:hint="cs"/>
          <w:rtl/>
        </w:rPr>
        <w:t>کاهش</w:t>
      </w:r>
      <w:r w:rsidR="000514E6" w:rsidRPr="000514E6">
        <w:rPr>
          <w:rFonts w:hint="cs"/>
          <w:rtl/>
        </w:rPr>
        <w:t xml:space="preserve"> </w:t>
      </w:r>
      <w:r w:rsidR="000514E6">
        <w:rPr>
          <w:rFonts w:hint="cs"/>
          <w:rtl/>
        </w:rPr>
        <w:t>کشش بین سطحی</w:t>
      </w:r>
      <w:r w:rsidRPr="00F5103E">
        <w:rPr>
          <w:rtl/>
        </w:rPr>
        <w:t xml:space="preserve"> و د</w:t>
      </w:r>
      <w:r w:rsidRPr="00F5103E">
        <w:rPr>
          <w:rFonts w:hint="cs"/>
          <w:rtl/>
        </w:rPr>
        <w:t>ی</w:t>
      </w:r>
      <w:r w:rsidRPr="00F5103E">
        <w:rPr>
          <w:rFonts w:hint="eastAsia"/>
          <w:rtl/>
        </w:rPr>
        <w:t>گر</w:t>
      </w:r>
      <w:r w:rsidRPr="00F5103E">
        <w:rPr>
          <w:rFonts w:hint="cs"/>
          <w:rtl/>
        </w:rPr>
        <w:t>ی</w:t>
      </w:r>
      <w:r w:rsidRPr="00F5103E">
        <w:rPr>
          <w:rtl/>
        </w:rPr>
        <w:t xml:space="preserve"> برا</w:t>
      </w:r>
      <w:r w:rsidRPr="00F5103E">
        <w:rPr>
          <w:rFonts w:hint="cs"/>
          <w:rtl/>
        </w:rPr>
        <w:t>ی</w:t>
      </w:r>
      <w:r w:rsidRPr="00F5103E">
        <w:rPr>
          <w:rtl/>
        </w:rPr>
        <w:t xml:space="preserve"> تقو</w:t>
      </w:r>
      <w:r w:rsidRPr="00F5103E">
        <w:rPr>
          <w:rFonts w:hint="cs"/>
          <w:rtl/>
        </w:rPr>
        <w:t>ی</w:t>
      </w:r>
      <w:r w:rsidRPr="00F5103E">
        <w:rPr>
          <w:rFonts w:hint="eastAsia"/>
          <w:rtl/>
        </w:rPr>
        <w:t>ت</w:t>
      </w:r>
      <w:r w:rsidRPr="00F5103E">
        <w:rPr>
          <w:rtl/>
        </w:rPr>
        <w:t xml:space="preserve"> </w:t>
      </w:r>
      <w:r w:rsidR="00261380">
        <w:rPr>
          <w:rFonts w:hint="cs"/>
          <w:rtl/>
        </w:rPr>
        <w:t xml:space="preserve">پایداری </w:t>
      </w:r>
      <w:r w:rsidRPr="00F5103E">
        <w:rPr>
          <w:rtl/>
        </w:rPr>
        <w:t>فوم، به عنوان روش پ</w:t>
      </w:r>
      <w:r w:rsidRPr="00F5103E">
        <w:rPr>
          <w:rFonts w:hint="cs"/>
          <w:rtl/>
        </w:rPr>
        <w:t>ی</w:t>
      </w:r>
      <w:r w:rsidRPr="00F5103E">
        <w:rPr>
          <w:rFonts w:hint="eastAsia"/>
          <w:rtl/>
        </w:rPr>
        <w:t>شرو</w:t>
      </w:r>
      <w:r w:rsidRPr="00F5103E">
        <w:rPr>
          <w:rtl/>
        </w:rPr>
        <w:t xml:space="preserve"> برا</w:t>
      </w:r>
      <w:r w:rsidRPr="00F5103E">
        <w:rPr>
          <w:rFonts w:hint="cs"/>
          <w:rtl/>
        </w:rPr>
        <w:t>ی</w:t>
      </w:r>
      <w:r w:rsidRPr="00F5103E">
        <w:rPr>
          <w:rtl/>
        </w:rPr>
        <w:t xml:space="preserve"> به دست آوردن فوم ها</w:t>
      </w:r>
      <w:r w:rsidRPr="00F5103E">
        <w:rPr>
          <w:rFonts w:hint="cs"/>
          <w:rtl/>
        </w:rPr>
        <w:t>ی</w:t>
      </w:r>
      <w:r w:rsidRPr="00F5103E">
        <w:rPr>
          <w:rtl/>
        </w:rPr>
        <w:t xml:space="preserve"> </w:t>
      </w:r>
      <w:r w:rsidR="00261380">
        <w:rPr>
          <w:rFonts w:asciiTheme="majorBidi" w:hAnsiTheme="majorBidi" w:cstheme="majorBidi" w:hint="cs"/>
          <w:sz w:val="20"/>
          <w:szCs w:val="20"/>
          <w:rtl/>
        </w:rPr>
        <w:t xml:space="preserve"> </w:t>
      </w:r>
      <w:r w:rsidR="00261380" w:rsidRPr="000514E6">
        <w:rPr>
          <w:rFonts w:hint="eastAsia"/>
          <w:rtl/>
        </w:rPr>
        <w:t>با</w:t>
      </w:r>
      <w:r w:rsidR="00261380" w:rsidRPr="000514E6">
        <w:rPr>
          <w:rtl/>
        </w:rPr>
        <w:t xml:space="preserve"> </w:t>
      </w:r>
      <w:r w:rsidR="00261380" w:rsidRPr="000514E6">
        <w:rPr>
          <w:rFonts w:hint="eastAsia"/>
          <w:rtl/>
        </w:rPr>
        <w:t>کشش</w:t>
      </w:r>
      <w:r w:rsidR="00261380" w:rsidRPr="000514E6">
        <w:rPr>
          <w:rtl/>
        </w:rPr>
        <w:t xml:space="preserve"> </w:t>
      </w:r>
      <w:r w:rsidR="00261380" w:rsidRPr="000514E6">
        <w:rPr>
          <w:rFonts w:hint="eastAsia"/>
          <w:rtl/>
        </w:rPr>
        <w:t>ب</w:t>
      </w:r>
      <w:r w:rsidR="00261380" w:rsidRPr="000514E6">
        <w:rPr>
          <w:rFonts w:hint="cs"/>
          <w:rtl/>
        </w:rPr>
        <w:t>ی</w:t>
      </w:r>
      <w:r w:rsidR="00261380" w:rsidRPr="000514E6">
        <w:rPr>
          <w:rFonts w:hint="eastAsia"/>
          <w:rtl/>
        </w:rPr>
        <w:t>ن</w:t>
      </w:r>
      <w:r w:rsidR="00261380" w:rsidRPr="000514E6">
        <w:rPr>
          <w:rtl/>
        </w:rPr>
        <w:t xml:space="preserve"> </w:t>
      </w:r>
      <w:r w:rsidR="00261380" w:rsidRPr="000514E6">
        <w:rPr>
          <w:rFonts w:hint="eastAsia"/>
          <w:rtl/>
        </w:rPr>
        <w:t>سطح</w:t>
      </w:r>
      <w:r w:rsidR="00261380" w:rsidRPr="000514E6">
        <w:rPr>
          <w:rFonts w:hint="cs"/>
          <w:rtl/>
        </w:rPr>
        <w:t>ی</w:t>
      </w:r>
      <w:r w:rsidR="00261380" w:rsidRPr="000514E6">
        <w:rPr>
          <w:rtl/>
        </w:rPr>
        <w:t xml:space="preserve"> </w:t>
      </w:r>
      <w:r w:rsidR="00261380" w:rsidRPr="000514E6">
        <w:rPr>
          <w:rFonts w:hint="eastAsia"/>
          <w:rtl/>
        </w:rPr>
        <w:t>بس</w:t>
      </w:r>
      <w:r w:rsidR="00261380" w:rsidRPr="000514E6">
        <w:rPr>
          <w:rFonts w:hint="cs"/>
          <w:rtl/>
        </w:rPr>
        <w:t>ی</w:t>
      </w:r>
      <w:r w:rsidR="00261380" w:rsidRPr="000514E6">
        <w:rPr>
          <w:rFonts w:hint="eastAsia"/>
          <w:rtl/>
        </w:rPr>
        <w:t>ار</w:t>
      </w:r>
      <w:r w:rsidR="00261380" w:rsidRPr="000514E6">
        <w:rPr>
          <w:rtl/>
        </w:rPr>
        <w:t xml:space="preserve"> </w:t>
      </w:r>
      <w:r w:rsidR="00261380" w:rsidRPr="000514E6">
        <w:rPr>
          <w:rFonts w:hint="eastAsia"/>
          <w:rtl/>
        </w:rPr>
        <w:t>پا</w:t>
      </w:r>
      <w:r w:rsidR="00261380" w:rsidRPr="000514E6">
        <w:rPr>
          <w:rFonts w:hint="cs"/>
          <w:rtl/>
        </w:rPr>
        <w:t>یی</w:t>
      </w:r>
      <w:r w:rsidR="00261380" w:rsidRPr="000514E6">
        <w:rPr>
          <w:rFonts w:hint="eastAsia"/>
          <w:rtl/>
        </w:rPr>
        <w:t>ن</w:t>
      </w:r>
      <w:r w:rsidR="00261380">
        <w:rPr>
          <w:rFonts w:asciiTheme="majorBidi" w:hAnsiTheme="majorBidi" w:cstheme="majorBidi" w:hint="cs"/>
          <w:sz w:val="20"/>
          <w:szCs w:val="20"/>
          <w:rtl/>
        </w:rPr>
        <w:t xml:space="preserve"> (</w:t>
      </w:r>
      <w:r w:rsidR="00261380">
        <w:rPr>
          <w:rFonts w:asciiTheme="majorBidi" w:hAnsiTheme="majorBidi" w:cstheme="majorBidi"/>
          <w:sz w:val="20"/>
          <w:szCs w:val="20"/>
        </w:rPr>
        <w:t>ultra-low IFT</w:t>
      </w:r>
      <w:r w:rsidR="00261380">
        <w:rPr>
          <w:rFonts w:asciiTheme="majorBidi" w:hAnsiTheme="majorBidi" w:cstheme="majorBidi" w:hint="cs"/>
          <w:sz w:val="20"/>
          <w:szCs w:val="20"/>
          <w:rtl/>
        </w:rPr>
        <w:t>)</w:t>
      </w:r>
      <w:r w:rsidRPr="00F5103E">
        <w:rPr>
          <w:rtl/>
        </w:rPr>
        <w:t xml:space="preserve"> </w:t>
      </w:r>
      <w:r w:rsidR="00261380">
        <w:rPr>
          <w:rFonts w:hint="cs"/>
          <w:rtl/>
        </w:rPr>
        <w:lastRenderedPageBreak/>
        <w:t xml:space="preserve">مطرح گردیده است </w:t>
      </w:r>
      <w:r w:rsidR="00D85D37">
        <w:rPr>
          <w:rtl/>
        </w:rPr>
        <w:fldChar w:fldCharType="begin"/>
      </w:r>
      <w:r w:rsidR="00391614">
        <w:rPr>
          <w:rtl/>
        </w:rPr>
        <w:instrText xml:space="preserve"> </w:instrText>
      </w:r>
      <w:r w:rsidR="00391614">
        <w:instrText>ADDIN EN.CITE &lt;EndNote&gt;&lt;Cite&gt;&lt;Author&gt;Sun&lt;/Author&gt;&lt;Year&gt;2019&lt;/Year&gt;&lt;RecNum&gt;141&lt;/RecNum&gt;&lt;DisplayText&gt;[24]&lt;/DisplayText&gt;&lt;record&gt;&lt;rec-number&gt;141&lt;/rec-number&gt;&lt;foreign-keys&gt;&lt;key app="EN" db-id="asfzt055fszd5cerax75dzaerazadrdewe2t" timestamp="1671011988"&gt;141</w:instrText>
      </w:r>
      <w:r w:rsidR="00391614">
        <w:rPr>
          <w:rtl/>
        </w:rPr>
        <w:instrText>&lt;/</w:instrText>
      </w:r>
      <w:r w:rsidR="00391614">
        <w:instrText>key&gt;&lt;/foreign-keys&gt;&lt;ref-type name="Journal Article"&gt;17&lt;/ref-type&gt;&lt;contributors&gt;&lt;authors&gt;&lt;author&gt;Sun, Lin&lt;/author&gt;&lt;author&gt;Bai, Baojun&lt;/author&gt;&lt;author&gt;Wei, Bing&lt;/author&gt;&lt;author&gt;Pu, Wanfen&lt;/author&gt;&lt;author&gt;Wei, Peng&lt;/author&gt;&lt;author&gt;Li, Daibo&lt;/author&gt;&lt;author&gt;Zhang, Changyong&lt;/author&gt;&lt;/authors&gt;&lt;/contributors&gt;&lt;titles&gt;&lt;title&gt;Recent advances of surfactant-stabilized N2/CO2 foams in enhanced oil recovery&lt;/title&gt;&lt;secondary-title&gt;Fuel&lt;/secondary-title&gt;&lt;/titles&gt;&lt;periodical&gt;&lt;full-title&gt;Fuel&lt;/full-title&gt;&lt;/periodical&gt;&lt;pages&gt;83-93&lt;/pages&gt;&lt;volume&gt;241&lt;/volume&gt;&lt;dates&gt;&lt;year&gt;2019&lt;/year&gt;&lt;/dates&gt;&lt;isbn&gt;0016-2361&lt;/isbn&gt;&lt;urls&gt;&lt;/urls&gt;&lt;/record&gt;&lt;/Cite&gt;&lt;/EndNote</w:instrText>
      </w:r>
      <w:r w:rsidR="00391614">
        <w:rPr>
          <w:rtl/>
        </w:rPr>
        <w:instrText>&gt;</w:instrText>
      </w:r>
      <w:r w:rsidR="00D85D37">
        <w:rPr>
          <w:rtl/>
        </w:rPr>
        <w:fldChar w:fldCharType="separate"/>
      </w:r>
      <w:r w:rsidR="00391614">
        <w:rPr>
          <w:noProof/>
          <w:rtl/>
        </w:rPr>
        <w:t>[24]</w:t>
      </w:r>
      <w:r w:rsidR="00D85D37">
        <w:rPr>
          <w:rtl/>
        </w:rPr>
        <w:fldChar w:fldCharType="end"/>
      </w:r>
      <w:r w:rsidRPr="00F5103E">
        <w:rPr>
          <w:rtl/>
        </w:rPr>
        <w:t>.</w:t>
      </w:r>
      <w:r w:rsidRPr="00F5103E">
        <w:rPr>
          <w:rFonts w:hint="cs"/>
          <w:rtl/>
        </w:rPr>
        <w:t xml:space="preserve"> </w:t>
      </w:r>
      <w:r w:rsidRPr="00F5103E">
        <w:rPr>
          <w:rtl/>
        </w:rPr>
        <w:t>مطالعات بس</w:t>
      </w:r>
      <w:r w:rsidRPr="00F5103E">
        <w:rPr>
          <w:rFonts w:hint="cs"/>
          <w:rtl/>
        </w:rPr>
        <w:t>ی</w:t>
      </w:r>
      <w:r w:rsidRPr="00F5103E">
        <w:rPr>
          <w:rFonts w:hint="eastAsia"/>
          <w:rtl/>
        </w:rPr>
        <w:t>ار</w:t>
      </w:r>
      <w:r w:rsidRPr="00F5103E">
        <w:rPr>
          <w:rtl/>
        </w:rPr>
        <w:t xml:space="preserve"> محدود</w:t>
      </w:r>
      <w:r w:rsidRPr="00F5103E">
        <w:rPr>
          <w:rFonts w:hint="cs"/>
          <w:rtl/>
        </w:rPr>
        <w:t>ی</w:t>
      </w:r>
      <w:r w:rsidRPr="00F5103E">
        <w:rPr>
          <w:rtl/>
        </w:rPr>
        <w:t xml:space="preserve"> وجود دارد که در آن خواص</w:t>
      </w:r>
      <w:r w:rsidR="000514E6" w:rsidRPr="000514E6">
        <w:rPr>
          <w:rFonts w:hint="cs"/>
          <w:rtl/>
        </w:rPr>
        <w:t xml:space="preserve"> </w:t>
      </w:r>
      <w:r w:rsidR="000514E6">
        <w:rPr>
          <w:rFonts w:hint="cs"/>
          <w:rtl/>
        </w:rPr>
        <w:t>کشش بین سطحی</w:t>
      </w:r>
      <w:r w:rsidRPr="00F5103E">
        <w:rPr>
          <w:rtl/>
        </w:rPr>
        <w:t xml:space="preserve"> کم و فوم قو</w:t>
      </w:r>
      <w:r w:rsidRPr="00F5103E">
        <w:rPr>
          <w:rFonts w:hint="cs"/>
          <w:rtl/>
        </w:rPr>
        <w:t>ی</w:t>
      </w:r>
      <w:r w:rsidRPr="00F5103E">
        <w:rPr>
          <w:rtl/>
        </w:rPr>
        <w:t xml:space="preserve"> به طور همزمان با </w:t>
      </w:r>
      <w:r w:rsidRPr="00F5103E">
        <w:rPr>
          <w:rFonts w:hint="cs"/>
          <w:rtl/>
        </w:rPr>
        <w:t>ی</w:t>
      </w:r>
      <w:r w:rsidRPr="00F5103E">
        <w:rPr>
          <w:rFonts w:hint="eastAsia"/>
          <w:rtl/>
        </w:rPr>
        <w:t>ک</w:t>
      </w:r>
      <w:r w:rsidRPr="00F5103E">
        <w:rPr>
          <w:rtl/>
        </w:rPr>
        <w:t xml:space="preserve"> فرمول به دست آمده است. برخ</w:t>
      </w:r>
      <w:r w:rsidRPr="00F5103E">
        <w:rPr>
          <w:rFonts w:hint="cs"/>
          <w:rtl/>
        </w:rPr>
        <w:t>ی</w:t>
      </w:r>
      <w:r w:rsidRPr="00F5103E">
        <w:rPr>
          <w:rtl/>
        </w:rPr>
        <w:t xml:space="preserve"> از محققان </w:t>
      </w:r>
      <w:r w:rsidRPr="00F5103E">
        <w:rPr>
          <w:rFonts w:hint="cs"/>
          <w:rtl/>
        </w:rPr>
        <w:t>ی</w:t>
      </w:r>
      <w:r w:rsidRPr="00F5103E">
        <w:rPr>
          <w:rFonts w:hint="eastAsia"/>
          <w:rtl/>
        </w:rPr>
        <w:t>ک</w:t>
      </w:r>
      <w:r w:rsidRPr="00F5103E">
        <w:rPr>
          <w:rtl/>
        </w:rPr>
        <w:t xml:space="preserve"> فرآ</w:t>
      </w:r>
      <w:r w:rsidRPr="00F5103E">
        <w:rPr>
          <w:rFonts w:hint="cs"/>
          <w:rtl/>
        </w:rPr>
        <w:t>ی</w:t>
      </w:r>
      <w:r w:rsidRPr="00F5103E">
        <w:rPr>
          <w:rFonts w:hint="eastAsia"/>
          <w:rtl/>
        </w:rPr>
        <w:t>ند</w:t>
      </w:r>
      <w:r w:rsidRPr="00F5103E">
        <w:rPr>
          <w:rtl/>
        </w:rPr>
        <w:t xml:space="preserve"> </w:t>
      </w:r>
      <w:r w:rsidRPr="00F5103E">
        <w:rPr>
          <w:rFonts w:hint="cs"/>
          <w:rtl/>
        </w:rPr>
        <w:t>آلکالین</w:t>
      </w:r>
      <w:r w:rsidRPr="00F5103E">
        <w:rPr>
          <w:rtl/>
        </w:rPr>
        <w:t xml:space="preserve"> / سورفکتانت / فوم (</w:t>
      </w:r>
      <w:r w:rsidRPr="00605E87">
        <w:rPr>
          <w:rFonts w:asciiTheme="majorBidi" w:hAnsiTheme="majorBidi" w:cstheme="majorBidi"/>
          <w:sz w:val="20"/>
          <w:szCs w:val="20"/>
        </w:rPr>
        <w:t>ASF</w:t>
      </w:r>
      <w:r w:rsidRPr="00F5103E">
        <w:rPr>
          <w:rtl/>
        </w:rPr>
        <w:t>) را پ</w:t>
      </w:r>
      <w:r w:rsidRPr="00F5103E">
        <w:rPr>
          <w:rFonts w:hint="cs"/>
          <w:rtl/>
        </w:rPr>
        <w:t>ی</w:t>
      </w:r>
      <w:r w:rsidRPr="00F5103E">
        <w:rPr>
          <w:rFonts w:hint="eastAsia"/>
          <w:rtl/>
        </w:rPr>
        <w:t>شنهاد</w:t>
      </w:r>
      <w:r w:rsidRPr="00F5103E">
        <w:rPr>
          <w:rtl/>
        </w:rPr>
        <w:t xml:space="preserve"> کردند که در آن فوم به جا</w:t>
      </w:r>
      <w:r w:rsidRPr="00F5103E">
        <w:rPr>
          <w:rFonts w:hint="cs"/>
          <w:rtl/>
        </w:rPr>
        <w:t>ی</w:t>
      </w:r>
      <w:r w:rsidRPr="00F5103E">
        <w:rPr>
          <w:rtl/>
        </w:rPr>
        <w:t xml:space="preserve"> پل</w:t>
      </w:r>
      <w:r w:rsidRPr="00F5103E">
        <w:rPr>
          <w:rFonts w:hint="cs"/>
          <w:rtl/>
        </w:rPr>
        <w:t>ی</w:t>
      </w:r>
      <w:r w:rsidRPr="00F5103E">
        <w:rPr>
          <w:rFonts w:hint="eastAsia"/>
          <w:rtl/>
        </w:rPr>
        <w:t>مر</w:t>
      </w:r>
      <w:r w:rsidRPr="00F5103E">
        <w:rPr>
          <w:rtl/>
        </w:rPr>
        <w:t xml:space="preserve"> به عنوان </w:t>
      </w:r>
      <w:r w:rsidRPr="00F5103E">
        <w:rPr>
          <w:rFonts w:hint="cs"/>
          <w:rtl/>
        </w:rPr>
        <w:t>ی</w:t>
      </w:r>
      <w:r w:rsidRPr="00F5103E">
        <w:rPr>
          <w:rFonts w:hint="eastAsia"/>
          <w:rtl/>
        </w:rPr>
        <w:t>ک</w:t>
      </w:r>
      <w:r w:rsidRPr="00F5103E">
        <w:rPr>
          <w:rtl/>
        </w:rPr>
        <w:t xml:space="preserve"> عامل کنترل تحرک در فرمول‌ها</w:t>
      </w:r>
      <w:r w:rsidRPr="00F5103E">
        <w:rPr>
          <w:rFonts w:hint="cs"/>
          <w:rtl/>
        </w:rPr>
        <w:t>ی</w:t>
      </w:r>
      <w:r w:rsidRPr="00F5103E">
        <w:rPr>
          <w:rtl/>
        </w:rPr>
        <w:t xml:space="preserve"> </w:t>
      </w:r>
      <w:r w:rsidRPr="00F5103E">
        <w:rPr>
          <w:rFonts w:hint="cs"/>
          <w:rtl/>
        </w:rPr>
        <w:t>آلکالین</w:t>
      </w:r>
      <w:r w:rsidRPr="00F5103E">
        <w:rPr>
          <w:rtl/>
        </w:rPr>
        <w:t xml:space="preserve"> / سو</w:t>
      </w:r>
      <w:r w:rsidRPr="00F5103E">
        <w:rPr>
          <w:rFonts w:hint="eastAsia"/>
          <w:rtl/>
        </w:rPr>
        <w:t>رفکتانت</w:t>
      </w:r>
      <w:r w:rsidRPr="00F5103E">
        <w:rPr>
          <w:rtl/>
        </w:rPr>
        <w:t xml:space="preserve"> / پل</w:t>
      </w:r>
      <w:r w:rsidRPr="00F5103E">
        <w:rPr>
          <w:rFonts w:hint="cs"/>
          <w:rtl/>
        </w:rPr>
        <w:t>ی</w:t>
      </w:r>
      <w:r w:rsidRPr="00F5103E">
        <w:rPr>
          <w:rFonts w:hint="eastAsia"/>
          <w:rtl/>
        </w:rPr>
        <w:t>مر</w:t>
      </w:r>
      <w:r w:rsidRPr="00F5103E">
        <w:rPr>
          <w:rtl/>
        </w:rPr>
        <w:t xml:space="preserve"> (</w:t>
      </w:r>
      <w:r w:rsidRPr="00605E87">
        <w:rPr>
          <w:rFonts w:asciiTheme="majorBidi" w:hAnsiTheme="majorBidi" w:cstheme="majorBidi"/>
          <w:sz w:val="20"/>
          <w:szCs w:val="20"/>
        </w:rPr>
        <w:t>ASP</w:t>
      </w:r>
      <w:r w:rsidRPr="00F5103E">
        <w:rPr>
          <w:rtl/>
        </w:rPr>
        <w:t>) استفاده م</w:t>
      </w:r>
      <w:r w:rsidRPr="00F5103E">
        <w:rPr>
          <w:rFonts w:hint="cs"/>
          <w:rtl/>
        </w:rPr>
        <w:t>ی‌</w:t>
      </w:r>
      <w:r w:rsidRPr="00F5103E">
        <w:rPr>
          <w:rFonts w:hint="eastAsia"/>
          <w:rtl/>
        </w:rPr>
        <w:t>شود</w:t>
      </w:r>
      <w:r w:rsidRPr="00F5103E">
        <w:rPr>
          <w:rFonts w:hint="cs"/>
          <w:rtl/>
        </w:rPr>
        <w:t xml:space="preserve"> </w:t>
      </w:r>
      <w:r w:rsidR="00D85D37">
        <w:rPr>
          <w:rtl/>
        </w:rPr>
        <w:fldChar w:fldCharType="begin"/>
      </w:r>
      <w:r w:rsidR="00391614">
        <w:rPr>
          <w:rtl/>
        </w:rPr>
        <w:instrText xml:space="preserve"> </w:instrText>
      </w:r>
      <w:r w:rsidR="00391614">
        <w:instrText>ADDIN EN.CITE &lt;EndNote&gt;&lt;Cite&gt;&lt;Author&gt;Guo&lt;/Author&gt;&lt;Year&gt;2012&lt;/Year&gt;&lt;RecNum&gt;149&lt;/RecNum&gt;&lt;DisplayText&gt;[25, 26]&lt;/DisplayText&gt;&lt;record&gt;&lt;rec-number&gt;149&lt;/rec-number&gt;&lt;foreign-keys&gt;&lt;key app="EN" db-id="asfzt055fszd5cerax75dzaerazadrdewe2t" timestamp="1671012004"&gt;1</w:instrText>
      </w:r>
      <w:r w:rsidR="00391614">
        <w:rPr>
          <w:rtl/>
        </w:rPr>
        <w:instrText>49&lt;/</w:instrText>
      </w:r>
      <w:r w:rsidR="00391614">
        <w:instrText>key&gt;&lt;/foreign-keys&gt;&lt;ref-type name="Journal Article"&gt;17&lt;/ref-type&gt;&lt;contributors&gt;&lt;authors&gt;&lt;author&gt;Guo, Hua&lt;/author&gt;&lt;author&gt;Zitha, Pacelli LJ&lt;/author&gt;&lt;author&gt;Faber, Rien&lt;/author&gt;&lt;author&gt;Buijse, Marten&lt;/author&gt;&lt;/authors&gt;&lt;/contributors&gt;&lt;titles&gt;&lt;title&gt;A novel alkaline/surfactant/foam enhanced oil recovery process&lt;/title&gt;&lt;secondary-title&gt;Spe Journal&lt;/secondary-title&gt;&lt;/titles&gt;&lt;periodical&gt;&lt;full-title&gt;SPE Journal&lt;/full-title&gt;&lt;/periodical&gt;&lt;pages&gt;1186-1195&lt;/pages&gt;&lt;volume&gt;17&lt;/volume&gt;&lt;number&gt;04&lt;/number&gt;&lt;dates&gt;&lt;year</w:instrText>
      </w:r>
      <w:r w:rsidR="00391614">
        <w:rPr>
          <w:rtl/>
        </w:rPr>
        <w:instrText>&gt;2012&lt;/</w:instrText>
      </w:r>
      <w:r w:rsidR="00391614">
        <w:instrText>year&gt;&lt;/dates&gt;&lt;isbn&gt;1086-055X&lt;/isbn&gt;&lt;urls&gt;&lt;/urls&gt;&lt;/record&gt;&lt;/Cite&gt;&lt;Cite&gt;&lt;Author&gt;Li&lt;/Author&gt;&lt;Year&gt;2012&lt;/Year&gt;&lt;RecNum&gt;150&lt;/RecNum&gt;&lt;record&gt;&lt;rec-number&gt;150&lt;/rec-number&gt;&lt;foreign-keys&gt;&lt;key app="EN" db-id="asfzt055fszd5cerax75dzaerazadrdewe2t" timestamp="16</w:instrText>
      </w:r>
      <w:r w:rsidR="00391614">
        <w:rPr>
          <w:rtl/>
        </w:rPr>
        <w:instrText>71012007"&gt;150&lt;/</w:instrText>
      </w:r>
      <w:r w:rsidR="00391614">
        <w:instrText>key&gt;&lt;/foreign-keys&gt;&lt;ref-type name="Journal Article"&gt;17&lt;/ref-type&gt;&lt;contributors&gt;&lt;authors&gt;&lt;author&gt;Li, Robert F&lt;/author&gt;&lt;author&gt;Hirasaki, George J&lt;/author&gt;&lt;author&gt;Miller, Clarence A&lt;/author&gt;&lt;author&gt;Masalmeh, Shehadeh K&lt;/author&gt;&lt;/authors&gt;&lt;/contributors&gt;&lt;titles&gt;&lt;title&gt;Wettability alteration and foam mobility control in a layered, 2D heterogeneous sandpack&lt;/title&gt;&lt;secondary-title&gt;SPE journal&lt;/secondary-title&gt;&lt;/titles&gt;&lt;periodical&gt;&lt;full-title&gt;SPE Journal&lt;/full-title&gt;&lt;/periodical&gt;&lt;pages&gt;1207-1220&lt;/pages&gt;&lt;volume&gt;17&lt;/volume&gt;&lt;number&gt;04&lt;/number&gt;&lt;dates&gt;&lt;year&gt;2012&lt;/year&gt;&lt;/dates&gt;&lt;isbn&gt;1086-055X&lt;/isbn&gt;&lt;urls&gt;&lt;/urls&gt;&lt;/record&gt;&lt;/Cite&gt;&lt;/EndNote</w:instrText>
      </w:r>
      <w:r w:rsidR="00391614">
        <w:rPr>
          <w:rtl/>
        </w:rPr>
        <w:instrText>&gt;</w:instrText>
      </w:r>
      <w:r w:rsidR="00D85D37">
        <w:rPr>
          <w:rtl/>
        </w:rPr>
        <w:fldChar w:fldCharType="separate"/>
      </w:r>
      <w:r w:rsidR="00391614">
        <w:rPr>
          <w:noProof/>
          <w:rtl/>
        </w:rPr>
        <w:t>[25, 26]</w:t>
      </w:r>
      <w:r w:rsidR="00D85D37">
        <w:rPr>
          <w:rtl/>
        </w:rPr>
        <w:fldChar w:fldCharType="end"/>
      </w:r>
      <w:r w:rsidRPr="00F5103E">
        <w:rPr>
          <w:rtl/>
        </w:rPr>
        <w:t>.</w:t>
      </w:r>
      <w:r w:rsidRPr="00F5103E">
        <w:rPr>
          <w:rFonts w:hint="cs"/>
          <w:rtl/>
        </w:rPr>
        <w:t xml:space="preserve"> ی</w:t>
      </w:r>
      <w:r w:rsidRPr="00F5103E">
        <w:rPr>
          <w:rFonts w:hint="eastAsia"/>
          <w:rtl/>
        </w:rPr>
        <w:t>ک</w:t>
      </w:r>
      <w:r w:rsidRPr="00F5103E">
        <w:rPr>
          <w:rtl/>
        </w:rPr>
        <w:t xml:space="preserve"> فرمول فوم </w:t>
      </w:r>
      <w:r w:rsidR="000514E6">
        <w:rPr>
          <w:rFonts w:hint="cs"/>
          <w:rtl/>
        </w:rPr>
        <w:t>با کشش بین سطحی</w:t>
      </w:r>
      <w:r w:rsidR="000514E6" w:rsidRPr="00F5103E">
        <w:rPr>
          <w:rtl/>
        </w:rPr>
        <w:t xml:space="preserve"> </w:t>
      </w:r>
      <w:r w:rsidRPr="00F5103E">
        <w:rPr>
          <w:rtl/>
        </w:rPr>
        <w:t xml:space="preserve">کم بدون </w:t>
      </w:r>
      <w:r w:rsidRPr="00F5103E">
        <w:rPr>
          <w:rFonts w:hint="cs"/>
          <w:rtl/>
        </w:rPr>
        <w:t>آلکالین</w:t>
      </w:r>
      <w:r w:rsidRPr="00F5103E">
        <w:rPr>
          <w:rtl/>
        </w:rPr>
        <w:t xml:space="preserve"> با افزودن تقو</w:t>
      </w:r>
      <w:r w:rsidRPr="00F5103E">
        <w:rPr>
          <w:rFonts w:hint="cs"/>
          <w:rtl/>
        </w:rPr>
        <w:t>ی</w:t>
      </w:r>
      <w:r w:rsidRPr="00F5103E">
        <w:rPr>
          <w:rFonts w:hint="eastAsia"/>
          <w:rtl/>
        </w:rPr>
        <w:t>ت</w:t>
      </w:r>
      <w:r w:rsidRPr="00F5103E">
        <w:rPr>
          <w:rtl/>
        </w:rPr>
        <w:t xml:space="preserve"> کننده ها</w:t>
      </w:r>
      <w:r w:rsidRPr="00F5103E">
        <w:rPr>
          <w:rFonts w:hint="cs"/>
          <w:rtl/>
        </w:rPr>
        <w:t>ی</w:t>
      </w:r>
      <w:r w:rsidRPr="00F5103E">
        <w:rPr>
          <w:rtl/>
        </w:rPr>
        <w:t xml:space="preserve"> کف به فرمولاس</w:t>
      </w:r>
      <w:r w:rsidRPr="00F5103E">
        <w:rPr>
          <w:rFonts w:hint="cs"/>
          <w:rtl/>
        </w:rPr>
        <w:t>ی</w:t>
      </w:r>
      <w:r w:rsidRPr="00F5103E">
        <w:rPr>
          <w:rFonts w:hint="eastAsia"/>
          <w:rtl/>
        </w:rPr>
        <w:t>ون</w:t>
      </w:r>
      <w:r w:rsidRPr="00F5103E">
        <w:rPr>
          <w:rtl/>
        </w:rPr>
        <w:t xml:space="preserve"> ها</w:t>
      </w:r>
      <w:r w:rsidRPr="00F5103E">
        <w:rPr>
          <w:rFonts w:hint="cs"/>
          <w:rtl/>
        </w:rPr>
        <w:t>ی</w:t>
      </w:r>
      <w:r w:rsidRPr="00F5103E">
        <w:rPr>
          <w:rtl/>
        </w:rPr>
        <w:t xml:space="preserve"> کم </w:t>
      </w:r>
      <w:r w:rsidRPr="00605E87">
        <w:rPr>
          <w:rFonts w:asciiTheme="majorBidi" w:hAnsiTheme="majorBidi" w:cstheme="majorBidi"/>
          <w:sz w:val="20"/>
          <w:szCs w:val="20"/>
        </w:rPr>
        <w:t>IFT</w:t>
      </w:r>
      <w:r w:rsidRPr="00F5103E">
        <w:rPr>
          <w:rtl/>
        </w:rPr>
        <w:t xml:space="preserve"> توسط </w:t>
      </w:r>
      <w:r w:rsidR="00605E87" w:rsidRPr="00605E87">
        <w:rPr>
          <w:rFonts w:asciiTheme="majorBidi" w:hAnsiTheme="majorBidi" w:hint="cs"/>
          <w:rtl/>
        </w:rPr>
        <w:t>شوالیر</w:t>
      </w:r>
      <w:r w:rsidRPr="00F5103E">
        <w:rPr>
          <w:rtl/>
        </w:rPr>
        <w:t xml:space="preserve"> و همکاران گزارش شده است</w:t>
      </w:r>
      <w:r w:rsidRPr="00F5103E">
        <w:rPr>
          <w:rFonts w:hint="cs"/>
          <w:rtl/>
        </w:rPr>
        <w:t xml:space="preserve"> </w:t>
      </w:r>
      <w:r w:rsidR="00D85D37">
        <w:rPr>
          <w:rtl/>
        </w:rPr>
        <w:fldChar w:fldCharType="begin"/>
      </w:r>
      <w:r w:rsidR="00391614">
        <w:rPr>
          <w:rtl/>
        </w:rPr>
        <w:instrText xml:space="preserve"> </w:instrText>
      </w:r>
      <w:r w:rsidR="00391614">
        <w:instrText>ADDIN EN.CITE &lt;EndNote&gt;&lt;Cite&gt;&lt;Author&gt;Chevallier&lt;/Author&gt;&lt;Year&gt;2015&lt;/Year&gt;&lt;RecNum&gt;182&lt;/RecNum&gt;&lt;DisplayText&gt;[27]&lt;/DisplayText&gt;&lt;record&gt;&lt;rec-number&gt;182&lt;/rec-number&gt;&lt;foreign-keys&gt;&lt;key app="EN" db-id="asfzt055fszd5cerax75dzaerazadrdewe2t" timestamp="1671012095</w:instrText>
      </w:r>
      <w:r w:rsidR="00391614">
        <w:rPr>
          <w:rtl/>
        </w:rPr>
        <w:instrText>"&gt;182&lt;/</w:instrText>
      </w:r>
      <w:r w:rsidR="00391614">
        <w:instrText>key&gt;&lt;/foreign-keys&gt;&lt;ref-type name="Conference Proceedings"&gt;10&lt;/ref-type&gt;&lt;contributors&gt;&lt;authors&gt;&lt;author&gt;Chevallier, Eloise&lt;/author&gt;&lt;author&gt;Tchamba, Oceane&lt;/author&gt;&lt;author&gt;Chabert, Max&lt;/author&gt;&lt;author&gt;Bekri, Samir&lt;/author&gt;&lt;author&gt;Martin, Frederic&lt;/author&gt;&lt;author&gt;Gautier, Serge&lt;/author&gt;&lt;/authors&gt;&lt;/contributors&gt;&lt;titles&gt;&lt;title&gt;Foams with Ultra-Low Interfacial Tensions for an Efficient EOR Process in Fractured Reservoirs&lt;/title&gt;&lt;secondary-title&gt;SPE Asia Pacific Enhanced Oil Recovery Conference&lt;/secondary</w:instrText>
      </w:r>
      <w:r w:rsidR="00391614">
        <w:rPr>
          <w:rtl/>
        </w:rPr>
        <w:instrText>-</w:instrText>
      </w:r>
      <w:r w:rsidR="00391614">
        <w:instrText>title&gt;&lt;/titles&gt;&lt;volume&gt;Day 1 Tue, August 11, 2015&lt;/volume&gt;&lt;dates&gt;&lt;year&gt;2015&lt;/year&gt;&lt;/dates&gt;&lt;urls&gt;&lt;related-urls&gt;&lt;url&gt;https://doi.org/10.2118/174658-MS&lt;/url&gt;&lt;/related-urls&gt;&lt;/urls&gt;&lt;custom1&gt;D011S002R001&lt;/custom1&gt;&lt;electronic-resource-num&gt;10.2118/174658-ms&lt;/electronic-resource-num&gt;&lt;access-date&gt;12/14/2022&lt;/access-date&gt;&lt;/record&gt;&lt;/Cite&gt;&lt;/EndNote</w:instrText>
      </w:r>
      <w:r w:rsidR="00391614">
        <w:rPr>
          <w:rtl/>
        </w:rPr>
        <w:instrText>&gt;</w:instrText>
      </w:r>
      <w:r w:rsidR="00D85D37">
        <w:rPr>
          <w:rtl/>
        </w:rPr>
        <w:fldChar w:fldCharType="separate"/>
      </w:r>
      <w:r w:rsidR="00391614">
        <w:rPr>
          <w:noProof/>
          <w:rtl/>
        </w:rPr>
        <w:t>[27]</w:t>
      </w:r>
      <w:r w:rsidR="00D85D37">
        <w:rPr>
          <w:rtl/>
        </w:rPr>
        <w:fldChar w:fldCharType="end"/>
      </w:r>
      <w:r w:rsidRPr="00F5103E">
        <w:rPr>
          <w:rtl/>
        </w:rPr>
        <w:t>. با ا</w:t>
      </w:r>
      <w:r w:rsidRPr="00F5103E">
        <w:rPr>
          <w:rFonts w:hint="cs"/>
          <w:rtl/>
        </w:rPr>
        <w:t>ی</w:t>
      </w:r>
      <w:r w:rsidRPr="00F5103E">
        <w:rPr>
          <w:rFonts w:hint="eastAsia"/>
          <w:rtl/>
        </w:rPr>
        <w:t>ن</w:t>
      </w:r>
      <w:r w:rsidRPr="00F5103E">
        <w:rPr>
          <w:rtl/>
        </w:rPr>
        <w:t xml:space="preserve"> حال، فرمول‌ها</w:t>
      </w:r>
      <w:r w:rsidR="005E025E">
        <w:rPr>
          <w:rFonts w:hint="cs"/>
          <w:rtl/>
        </w:rPr>
        <w:t>ی ارائه شده</w:t>
      </w:r>
      <w:r w:rsidRPr="00F5103E">
        <w:rPr>
          <w:rtl/>
        </w:rPr>
        <w:t xml:space="preserve"> نسبت به </w:t>
      </w:r>
      <w:r w:rsidRPr="00F5103E">
        <w:rPr>
          <w:rFonts w:hint="cs"/>
          <w:rtl/>
        </w:rPr>
        <w:t>ی</w:t>
      </w:r>
      <w:r w:rsidRPr="00F5103E">
        <w:rPr>
          <w:rFonts w:hint="eastAsia"/>
          <w:rtl/>
        </w:rPr>
        <w:t>ون‌ها</w:t>
      </w:r>
      <w:r w:rsidRPr="00F5103E">
        <w:rPr>
          <w:rFonts w:hint="cs"/>
          <w:rtl/>
        </w:rPr>
        <w:t>ی</w:t>
      </w:r>
      <w:r w:rsidRPr="00F5103E">
        <w:rPr>
          <w:rtl/>
        </w:rPr>
        <w:t xml:space="preserve"> دو ظرف</w:t>
      </w:r>
      <w:r w:rsidRPr="00F5103E">
        <w:rPr>
          <w:rFonts w:hint="cs"/>
          <w:rtl/>
        </w:rPr>
        <w:t>ی</w:t>
      </w:r>
      <w:r w:rsidRPr="00F5103E">
        <w:rPr>
          <w:rFonts w:hint="eastAsia"/>
          <w:rtl/>
        </w:rPr>
        <w:t>ت</w:t>
      </w:r>
      <w:r w:rsidRPr="00F5103E">
        <w:rPr>
          <w:rFonts w:hint="cs"/>
          <w:rtl/>
        </w:rPr>
        <w:t>ی</w:t>
      </w:r>
      <w:r w:rsidRPr="00F5103E">
        <w:rPr>
          <w:rtl/>
        </w:rPr>
        <w:t xml:space="preserve"> </w:t>
      </w:r>
      <w:r w:rsidRPr="00F5103E">
        <w:rPr>
          <w:rFonts w:hint="cs"/>
          <w:rtl/>
        </w:rPr>
        <w:t>ناپایدار</w:t>
      </w:r>
      <w:r w:rsidRPr="00F5103E">
        <w:rPr>
          <w:rtl/>
        </w:rPr>
        <w:t xml:space="preserve"> هستند و آنها را در مخازن کربنات</w:t>
      </w:r>
      <w:r w:rsidR="005E025E">
        <w:rPr>
          <w:rFonts w:hint="cs"/>
          <w:rtl/>
        </w:rPr>
        <w:t>ه</w:t>
      </w:r>
      <w:r w:rsidRPr="00F5103E">
        <w:rPr>
          <w:rtl/>
        </w:rPr>
        <w:t xml:space="preserve"> که حاو</w:t>
      </w:r>
      <w:r w:rsidRPr="00F5103E">
        <w:rPr>
          <w:rFonts w:hint="cs"/>
          <w:rtl/>
        </w:rPr>
        <w:t>ی</w:t>
      </w:r>
      <w:r w:rsidRPr="00F5103E">
        <w:rPr>
          <w:rtl/>
        </w:rPr>
        <w:t xml:space="preserve"> مقاد</w:t>
      </w:r>
      <w:r w:rsidRPr="00F5103E">
        <w:rPr>
          <w:rFonts w:hint="cs"/>
          <w:rtl/>
        </w:rPr>
        <w:t>ی</w:t>
      </w:r>
      <w:r w:rsidRPr="00F5103E">
        <w:rPr>
          <w:rFonts w:hint="eastAsia"/>
          <w:rtl/>
        </w:rPr>
        <w:t>ر</w:t>
      </w:r>
      <w:r w:rsidRPr="00F5103E">
        <w:rPr>
          <w:rtl/>
        </w:rPr>
        <w:t xml:space="preserve"> قابل توجه</w:t>
      </w:r>
      <w:r w:rsidRPr="00F5103E">
        <w:rPr>
          <w:rFonts w:hint="cs"/>
          <w:rtl/>
        </w:rPr>
        <w:t>ی</w:t>
      </w:r>
      <w:r w:rsidRPr="00F5103E">
        <w:rPr>
          <w:rtl/>
        </w:rPr>
        <w:t xml:space="preserve"> </w:t>
      </w:r>
      <w:r w:rsidRPr="00F5103E">
        <w:rPr>
          <w:rFonts w:hint="cs"/>
          <w:rtl/>
        </w:rPr>
        <w:t>ی</w:t>
      </w:r>
      <w:r w:rsidRPr="00F5103E">
        <w:rPr>
          <w:rFonts w:hint="eastAsia"/>
          <w:rtl/>
        </w:rPr>
        <w:t>ون‌ها</w:t>
      </w:r>
      <w:r w:rsidRPr="00F5103E">
        <w:rPr>
          <w:rFonts w:hint="cs"/>
          <w:rtl/>
        </w:rPr>
        <w:t>ی</w:t>
      </w:r>
      <w:r w:rsidRPr="00F5103E">
        <w:rPr>
          <w:rtl/>
        </w:rPr>
        <w:t xml:space="preserve"> دو ظرف</w:t>
      </w:r>
      <w:r w:rsidRPr="00F5103E">
        <w:rPr>
          <w:rFonts w:hint="cs"/>
          <w:rtl/>
        </w:rPr>
        <w:t>ی</w:t>
      </w:r>
      <w:r w:rsidRPr="00F5103E">
        <w:rPr>
          <w:rFonts w:hint="eastAsia"/>
          <w:rtl/>
        </w:rPr>
        <w:t>ت</w:t>
      </w:r>
      <w:r w:rsidRPr="00F5103E">
        <w:rPr>
          <w:rFonts w:hint="cs"/>
          <w:rtl/>
        </w:rPr>
        <w:t>ی</w:t>
      </w:r>
      <w:r w:rsidRPr="00F5103E">
        <w:rPr>
          <w:rtl/>
        </w:rPr>
        <w:t xml:space="preserve"> هستند نامناسب م</w:t>
      </w:r>
      <w:r w:rsidRPr="00F5103E">
        <w:rPr>
          <w:rFonts w:hint="cs"/>
          <w:rtl/>
        </w:rPr>
        <w:t>ی‌</w:t>
      </w:r>
      <w:r w:rsidRPr="00F5103E">
        <w:rPr>
          <w:rFonts w:hint="eastAsia"/>
          <w:rtl/>
        </w:rPr>
        <w:t>سازد</w:t>
      </w:r>
      <w:r w:rsidRPr="00F5103E">
        <w:rPr>
          <w:rtl/>
        </w:rPr>
        <w:t>. اخ</w:t>
      </w:r>
      <w:r w:rsidRPr="00F5103E">
        <w:rPr>
          <w:rFonts w:hint="cs"/>
          <w:rtl/>
        </w:rPr>
        <w:t>ی</w:t>
      </w:r>
      <w:r w:rsidRPr="00F5103E">
        <w:rPr>
          <w:rFonts w:hint="eastAsia"/>
          <w:rtl/>
        </w:rPr>
        <w:t>راً</w:t>
      </w:r>
      <w:r w:rsidRPr="00F5103E">
        <w:rPr>
          <w:rtl/>
        </w:rPr>
        <w:t xml:space="preserve"> </w:t>
      </w:r>
      <w:r w:rsidRPr="00F5103E">
        <w:rPr>
          <w:rFonts w:hint="cs"/>
          <w:rtl/>
        </w:rPr>
        <w:t>ی</w:t>
      </w:r>
      <w:r w:rsidRPr="00F5103E">
        <w:rPr>
          <w:rFonts w:hint="eastAsia"/>
          <w:rtl/>
        </w:rPr>
        <w:t>ک</w:t>
      </w:r>
      <w:r w:rsidRPr="00F5103E">
        <w:rPr>
          <w:rtl/>
        </w:rPr>
        <w:t xml:space="preserve"> فرآ</w:t>
      </w:r>
      <w:r w:rsidRPr="00F5103E">
        <w:rPr>
          <w:rFonts w:hint="cs"/>
          <w:rtl/>
        </w:rPr>
        <w:t>ی</w:t>
      </w:r>
      <w:r w:rsidRPr="00F5103E">
        <w:rPr>
          <w:rFonts w:hint="eastAsia"/>
          <w:rtl/>
        </w:rPr>
        <w:t>ند</w:t>
      </w:r>
      <w:r w:rsidRPr="00F5103E">
        <w:rPr>
          <w:rtl/>
        </w:rPr>
        <w:t xml:space="preserve"> گاز کم تنش (</w:t>
      </w:r>
      <w:r w:rsidRPr="00605E87">
        <w:rPr>
          <w:rFonts w:asciiTheme="majorBidi" w:hAnsiTheme="majorBidi" w:cstheme="majorBidi"/>
          <w:sz w:val="20"/>
          <w:szCs w:val="20"/>
        </w:rPr>
        <w:t>LTG</w:t>
      </w:r>
      <w:r w:rsidRPr="00F5103E">
        <w:rPr>
          <w:rtl/>
        </w:rPr>
        <w:t>) پ</w:t>
      </w:r>
      <w:r w:rsidRPr="00F5103E">
        <w:rPr>
          <w:rFonts w:hint="cs"/>
          <w:rtl/>
        </w:rPr>
        <w:t>ی</w:t>
      </w:r>
      <w:r w:rsidRPr="00F5103E">
        <w:rPr>
          <w:rFonts w:hint="eastAsia"/>
          <w:rtl/>
        </w:rPr>
        <w:t>شنهاد</w:t>
      </w:r>
      <w:r w:rsidRPr="00F5103E">
        <w:rPr>
          <w:rtl/>
        </w:rPr>
        <w:t xml:space="preserve"> شده است </w:t>
      </w:r>
      <w:r w:rsidR="00D85D37">
        <w:rPr>
          <w:rtl/>
        </w:rPr>
        <w:fldChar w:fldCharType="begin"/>
      </w:r>
      <w:r w:rsidR="00391614">
        <w:rPr>
          <w:rtl/>
        </w:rPr>
        <w:instrText xml:space="preserve"> </w:instrText>
      </w:r>
      <w:r w:rsidR="00391614">
        <w:instrText>ADDIN EN.CITE &lt;EndNote&gt;&lt;Cite&gt;&lt;Author&gt;Nguyen&lt;/Author&gt;&lt;Year&gt;2015&lt;/Year&gt;&lt;RecNum&gt;152&lt;/RecNum&gt;&lt;DisplayText&gt;[28]&lt;/DisplayText&gt;&lt;record&gt;&lt;rec-number&gt;152&lt;/rec-number&gt;&lt;foreign-keys&gt;&lt;key app="EN" db-id="asfzt055fszd5cerax75dzaerazadrdewe2t" timestamp="1671012013"&gt;15</w:instrText>
      </w:r>
      <w:r w:rsidR="00391614">
        <w:rPr>
          <w:rtl/>
        </w:rPr>
        <w:instrText>2&lt;/</w:instrText>
      </w:r>
      <w:r w:rsidR="00391614">
        <w:instrText>key&gt;&lt;/foreign-keys&gt;&lt;ref-type name="Conference Proceedings"&gt;10&lt;/ref-type&gt;&lt;contributors&gt;&lt;authors&gt;&lt;author&gt;Nguyen, N&lt;/author&gt;&lt;author&gt;Ren, Guangwei&lt;/author&gt;&lt;author&gt;Mateen, K&lt;/author&gt;&lt;author&gt;Cordelier, PR&lt;/author&gt;&lt;author&gt;Morel, DC&lt;/author&gt;&lt;author&gt;Nguyen, Quoc P&lt;/author&gt;&lt;/authors&gt;&lt;/contributors&gt;&lt;titles&gt;&lt;title&gt;Low-Tension Gas (LTG) Injection Strategy in High Salinity and High Temperature Sandstone Reservoirs&lt;/title&gt;&lt;secondary-title&gt;SPE Asia Pacific Enhanced Oil Recovery Conference&lt;/secondary-title&gt;&lt;/titles&gt;&lt;dates&gt;&lt;year&gt;2015&lt;/year&gt;&lt;/dates&gt;&lt;publisher&gt;OnePetro&lt;/publisher&gt;&lt;urls&gt;&lt;/urls&gt;&lt;/record&gt;&lt;/Cite&gt;&lt;/EndNote</w:instrText>
      </w:r>
      <w:r w:rsidR="00391614">
        <w:rPr>
          <w:rtl/>
        </w:rPr>
        <w:instrText>&gt;</w:instrText>
      </w:r>
      <w:r w:rsidR="00D85D37">
        <w:rPr>
          <w:rtl/>
        </w:rPr>
        <w:fldChar w:fldCharType="separate"/>
      </w:r>
      <w:r w:rsidR="00391614">
        <w:rPr>
          <w:noProof/>
          <w:rtl/>
        </w:rPr>
        <w:t>[28]</w:t>
      </w:r>
      <w:r w:rsidR="00D85D37">
        <w:rPr>
          <w:rtl/>
        </w:rPr>
        <w:fldChar w:fldCharType="end"/>
      </w:r>
      <w:r w:rsidRPr="00F5103E">
        <w:rPr>
          <w:rtl/>
        </w:rPr>
        <w:t>. فرمول ها</w:t>
      </w:r>
      <w:r w:rsidRPr="00F5103E">
        <w:rPr>
          <w:rFonts w:hint="cs"/>
          <w:rtl/>
        </w:rPr>
        <w:t>ی</w:t>
      </w:r>
      <w:r w:rsidRPr="00F5103E">
        <w:rPr>
          <w:rtl/>
        </w:rPr>
        <w:t xml:space="preserve"> گزارش شده شامل </w:t>
      </w:r>
      <w:r w:rsidRPr="00F5103E">
        <w:rPr>
          <w:rFonts w:hint="cs"/>
          <w:rtl/>
        </w:rPr>
        <w:t>ی</w:t>
      </w:r>
      <w:r w:rsidRPr="00F5103E">
        <w:rPr>
          <w:rFonts w:hint="eastAsia"/>
          <w:rtl/>
        </w:rPr>
        <w:t>ک</w:t>
      </w:r>
      <w:r w:rsidRPr="00F5103E">
        <w:rPr>
          <w:rtl/>
        </w:rPr>
        <w:t xml:space="preserve"> جزء سوم اضافه شده به مخلوط سورفکتانت آن</w:t>
      </w:r>
      <w:r w:rsidRPr="00F5103E">
        <w:rPr>
          <w:rFonts w:hint="cs"/>
          <w:rtl/>
        </w:rPr>
        <w:t>ی</w:t>
      </w:r>
      <w:r w:rsidRPr="00F5103E">
        <w:rPr>
          <w:rFonts w:hint="eastAsia"/>
          <w:rtl/>
        </w:rPr>
        <w:t>ون</w:t>
      </w:r>
      <w:r w:rsidRPr="00F5103E">
        <w:rPr>
          <w:rFonts w:hint="cs"/>
          <w:rtl/>
        </w:rPr>
        <w:t>ی</w:t>
      </w:r>
      <w:r w:rsidRPr="00F5103E">
        <w:rPr>
          <w:rtl/>
        </w:rPr>
        <w:t xml:space="preserve"> برا</w:t>
      </w:r>
      <w:r w:rsidRPr="00F5103E">
        <w:rPr>
          <w:rFonts w:hint="cs"/>
          <w:rtl/>
        </w:rPr>
        <w:t>ی</w:t>
      </w:r>
      <w:r w:rsidRPr="00F5103E">
        <w:rPr>
          <w:rtl/>
        </w:rPr>
        <w:t xml:space="preserve"> بهبود حلال</w:t>
      </w:r>
      <w:r w:rsidRPr="00F5103E">
        <w:rPr>
          <w:rFonts w:hint="cs"/>
          <w:rtl/>
        </w:rPr>
        <w:t>ی</w:t>
      </w:r>
      <w:r w:rsidRPr="00F5103E">
        <w:rPr>
          <w:rFonts w:hint="eastAsia"/>
          <w:rtl/>
        </w:rPr>
        <w:t>ت</w:t>
      </w:r>
      <w:r w:rsidRPr="00F5103E">
        <w:rPr>
          <w:rtl/>
        </w:rPr>
        <w:t xml:space="preserve"> آب</w:t>
      </w:r>
      <w:r w:rsidRPr="00F5103E">
        <w:rPr>
          <w:rFonts w:hint="cs"/>
          <w:rtl/>
        </w:rPr>
        <w:t>ی</w:t>
      </w:r>
      <w:r w:rsidRPr="00F5103E">
        <w:rPr>
          <w:rtl/>
        </w:rPr>
        <w:t xml:space="preserve"> با </w:t>
      </w:r>
      <w:r w:rsidRPr="00F5103E">
        <w:rPr>
          <w:rFonts w:hint="cs"/>
          <w:rtl/>
        </w:rPr>
        <w:t>ی</w:t>
      </w:r>
      <w:r w:rsidRPr="00F5103E">
        <w:rPr>
          <w:rFonts w:hint="eastAsia"/>
          <w:rtl/>
        </w:rPr>
        <w:t>ون</w:t>
      </w:r>
      <w:r w:rsidRPr="00F5103E">
        <w:rPr>
          <w:rtl/>
        </w:rPr>
        <w:t xml:space="preserve"> ها</w:t>
      </w:r>
      <w:r w:rsidRPr="00F5103E">
        <w:rPr>
          <w:rFonts w:hint="cs"/>
          <w:rtl/>
        </w:rPr>
        <w:t>ی</w:t>
      </w:r>
      <w:r w:rsidRPr="00F5103E">
        <w:rPr>
          <w:rtl/>
        </w:rPr>
        <w:t xml:space="preserve"> دو ظرف</w:t>
      </w:r>
      <w:r w:rsidRPr="00F5103E">
        <w:rPr>
          <w:rFonts w:hint="cs"/>
          <w:rtl/>
        </w:rPr>
        <w:t>ی</w:t>
      </w:r>
      <w:r w:rsidRPr="00F5103E">
        <w:rPr>
          <w:rFonts w:hint="eastAsia"/>
          <w:rtl/>
        </w:rPr>
        <w:t>ت</w:t>
      </w:r>
      <w:r w:rsidRPr="00F5103E">
        <w:rPr>
          <w:rFonts w:hint="cs"/>
          <w:rtl/>
        </w:rPr>
        <w:t>ی</w:t>
      </w:r>
      <w:r w:rsidRPr="00F5103E">
        <w:rPr>
          <w:rtl/>
        </w:rPr>
        <w:t xml:space="preserve"> است. با ا</w:t>
      </w:r>
      <w:r w:rsidRPr="00F5103E">
        <w:rPr>
          <w:rFonts w:hint="cs"/>
          <w:rtl/>
        </w:rPr>
        <w:t>ی</w:t>
      </w:r>
      <w:r w:rsidRPr="00F5103E">
        <w:rPr>
          <w:rtl/>
        </w:rPr>
        <w:t>ن حال، فوم پذ</w:t>
      </w:r>
      <w:r w:rsidRPr="00F5103E">
        <w:rPr>
          <w:rFonts w:hint="cs"/>
          <w:rtl/>
        </w:rPr>
        <w:t>ی</w:t>
      </w:r>
      <w:r w:rsidRPr="00F5103E">
        <w:rPr>
          <w:rFonts w:hint="eastAsia"/>
          <w:rtl/>
        </w:rPr>
        <w:t>ر</w:t>
      </w:r>
      <w:r w:rsidRPr="00F5103E">
        <w:rPr>
          <w:rFonts w:hint="cs"/>
          <w:rtl/>
        </w:rPr>
        <w:t>ی</w:t>
      </w:r>
      <w:r w:rsidRPr="00F5103E">
        <w:rPr>
          <w:rtl/>
        </w:rPr>
        <w:t xml:space="preserve"> فرمول به وضوح نشان داده نشد، و ه</w:t>
      </w:r>
      <w:r w:rsidRPr="00F5103E">
        <w:rPr>
          <w:rFonts w:hint="cs"/>
          <w:rtl/>
        </w:rPr>
        <w:t>ی</w:t>
      </w:r>
      <w:r w:rsidRPr="00F5103E">
        <w:rPr>
          <w:rFonts w:hint="eastAsia"/>
          <w:rtl/>
        </w:rPr>
        <w:t>چ</w:t>
      </w:r>
      <w:r w:rsidRPr="00F5103E">
        <w:rPr>
          <w:rtl/>
        </w:rPr>
        <w:t xml:space="preserve"> شواهد واضح</w:t>
      </w:r>
      <w:r w:rsidRPr="00F5103E">
        <w:rPr>
          <w:rFonts w:hint="cs"/>
          <w:rtl/>
        </w:rPr>
        <w:t>ی</w:t>
      </w:r>
      <w:r w:rsidRPr="00F5103E">
        <w:rPr>
          <w:rtl/>
        </w:rPr>
        <w:t xml:space="preserve"> مبن</w:t>
      </w:r>
      <w:r w:rsidRPr="00F5103E">
        <w:rPr>
          <w:rFonts w:hint="cs"/>
          <w:rtl/>
        </w:rPr>
        <w:t>ی</w:t>
      </w:r>
      <w:r w:rsidRPr="00F5103E">
        <w:rPr>
          <w:rtl/>
        </w:rPr>
        <w:t xml:space="preserve"> بر وجود فوم قو</w:t>
      </w:r>
      <w:r w:rsidRPr="00F5103E">
        <w:rPr>
          <w:rFonts w:hint="cs"/>
          <w:rtl/>
        </w:rPr>
        <w:t>ی</w:t>
      </w:r>
      <w:r w:rsidRPr="00F5103E">
        <w:rPr>
          <w:rtl/>
        </w:rPr>
        <w:t xml:space="preserve"> در نتا</w:t>
      </w:r>
      <w:r w:rsidRPr="00F5103E">
        <w:rPr>
          <w:rFonts w:hint="cs"/>
          <w:rtl/>
        </w:rPr>
        <w:t>ی</w:t>
      </w:r>
      <w:r w:rsidRPr="00F5103E">
        <w:rPr>
          <w:rFonts w:hint="eastAsia"/>
          <w:rtl/>
        </w:rPr>
        <w:t>ج</w:t>
      </w:r>
      <w:r w:rsidRPr="00F5103E">
        <w:rPr>
          <w:rtl/>
        </w:rPr>
        <w:t xml:space="preserve"> آزما</w:t>
      </w:r>
      <w:r w:rsidRPr="00F5103E">
        <w:rPr>
          <w:rFonts w:hint="cs"/>
          <w:rtl/>
        </w:rPr>
        <w:t>ی</w:t>
      </w:r>
      <w:r w:rsidRPr="00F5103E">
        <w:rPr>
          <w:rFonts w:hint="eastAsia"/>
          <w:rtl/>
        </w:rPr>
        <w:t>ش</w:t>
      </w:r>
      <w:r w:rsidRPr="00F5103E">
        <w:rPr>
          <w:rtl/>
        </w:rPr>
        <w:t xml:space="preserve"> س</w:t>
      </w:r>
      <w:r w:rsidRPr="00F5103E">
        <w:rPr>
          <w:rFonts w:hint="cs"/>
          <w:rtl/>
        </w:rPr>
        <w:t>ی</w:t>
      </w:r>
      <w:r w:rsidRPr="00F5103E">
        <w:rPr>
          <w:rFonts w:hint="eastAsia"/>
          <w:rtl/>
        </w:rPr>
        <w:t>لاب</w:t>
      </w:r>
      <w:r w:rsidRPr="00F5103E">
        <w:rPr>
          <w:rFonts w:hint="cs"/>
          <w:rtl/>
        </w:rPr>
        <w:t>زنی</w:t>
      </w:r>
      <w:r w:rsidRPr="00F5103E">
        <w:rPr>
          <w:rtl/>
        </w:rPr>
        <w:t xml:space="preserve"> وجود نداشت.</w:t>
      </w:r>
      <w:r w:rsidRPr="00F5103E">
        <w:rPr>
          <w:rFonts w:hint="cs"/>
          <w:rtl/>
        </w:rPr>
        <w:t xml:space="preserve"> دانگ و همکاران استفاده از ترکیب یک سورفکتانت آنیونی و زویتر</w:t>
      </w:r>
      <w:r w:rsidR="00D51E7A">
        <w:rPr>
          <w:rFonts w:hint="cs"/>
          <w:rtl/>
        </w:rPr>
        <w:t>ی</w:t>
      </w:r>
      <w:r w:rsidRPr="00F5103E">
        <w:rPr>
          <w:rFonts w:hint="cs"/>
          <w:rtl/>
        </w:rPr>
        <w:t xml:space="preserve">ونیک را به عنوان فوم با </w:t>
      </w:r>
      <w:r w:rsidR="00C20704">
        <w:rPr>
          <w:rFonts w:hint="cs"/>
          <w:rtl/>
        </w:rPr>
        <w:t>کشش بین سطحی</w:t>
      </w:r>
      <w:r w:rsidRPr="00F5103E">
        <w:rPr>
          <w:rFonts w:hint="cs"/>
          <w:rtl/>
        </w:rPr>
        <w:t xml:space="preserve"> بسیار کم پیشنهاد دادند. آنها از ترکیب </w:t>
      </w:r>
      <w:r w:rsidRPr="00605E87">
        <w:rPr>
          <w:rFonts w:asciiTheme="majorBidi" w:hAnsiTheme="majorBidi" w:cstheme="majorBidi"/>
          <w:sz w:val="20"/>
          <w:szCs w:val="20"/>
        </w:rPr>
        <w:t>internal olefin sulfonate (IOS)</w:t>
      </w:r>
      <w:r w:rsidRPr="00605E87">
        <w:rPr>
          <w:rFonts w:asciiTheme="majorBidi" w:hAnsiTheme="majorBidi" w:cstheme="majorBidi"/>
          <w:sz w:val="20"/>
          <w:szCs w:val="20"/>
          <w:rtl/>
        </w:rPr>
        <w:t xml:space="preserve"> </w:t>
      </w:r>
      <w:r w:rsidRPr="00F5103E">
        <w:rPr>
          <w:rFonts w:hint="cs"/>
          <w:rtl/>
        </w:rPr>
        <w:t xml:space="preserve">و </w:t>
      </w:r>
      <w:r w:rsidRPr="00605E87">
        <w:rPr>
          <w:rFonts w:asciiTheme="majorBidi" w:hAnsiTheme="majorBidi" w:cstheme="majorBidi"/>
          <w:sz w:val="20"/>
          <w:szCs w:val="20"/>
        </w:rPr>
        <w:t>lauryl betaine (LB)</w:t>
      </w:r>
      <w:r w:rsidRPr="00605E87">
        <w:rPr>
          <w:rFonts w:asciiTheme="majorBidi" w:hAnsiTheme="majorBidi" w:cstheme="majorBidi"/>
          <w:sz w:val="20"/>
          <w:szCs w:val="20"/>
          <w:rtl/>
        </w:rPr>
        <w:t xml:space="preserve"> </w:t>
      </w:r>
      <w:r w:rsidRPr="00F5103E">
        <w:rPr>
          <w:rFonts w:hint="cs"/>
          <w:rtl/>
        </w:rPr>
        <w:t xml:space="preserve">با نسبت ترکیب 4:6 استفاده کردند. اما فرمولاسیون پیشنهادی آنها در تماس با یون های دو ظرفیتی ناپایدار بود. از این رو آنها سورفکتانت </w:t>
      </w:r>
      <w:r w:rsidRPr="00605E87">
        <w:rPr>
          <w:rFonts w:asciiTheme="majorBidi" w:hAnsiTheme="majorBidi" w:cstheme="majorBidi"/>
          <w:sz w:val="20"/>
          <w:szCs w:val="20"/>
        </w:rPr>
        <w:t>carboxylate L38</w:t>
      </w:r>
      <w:r w:rsidRPr="00F5103E">
        <w:rPr>
          <w:rFonts w:hint="cs"/>
          <w:rtl/>
        </w:rPr>
        <w:t xml:space="preserve"> را به عنوان ماده سوم به فرمولاسیون خود اضافه کردند</w:t>
      </w:r>
      <w:r w:rsidR="00D85D37">
        <w:rPr>
          <w:rFonts w:hint="cs"/>
          <w:rtl/>
        </w:rPr>
        <w:t xml:space="preserve"> </w:t>
      </w:r>
      <w:r w:rsidR="00D85D37">
        <w:rPr>
          <w:rtl/>
        </w:rPr>
        <w:fldChar w:fldCharType="begin"/>
      </w:r>
      <w:r w:rsidR="00391614">
        <w:rPr>
          <w:rtl/>
        </w:rPr>
        <w:instrText xml:space="preserve"> </w:instrText>
      </w:r>
      <w:r w:rsidR="00391614">
        <w:instrText>ADDIN EN.CITE &lt;EndNote&gt;&lt;Cite&gt;&lt;Author&gt;Dong&lt;/Author&gt;&lt;Year&gt;2018&lt;/Year&gt;&lt;RecNum&gt;154&lt;/RecNum&gt;&lt;DisplayText&gt;[29]&lt;/DisplayText&gt;&lt;record&gt;&lt;rec-number&gt;154&lt;/rec-number&gt;&lt;foreign-keys&gt;&lt;key app="EN" db-id="asfzt055fszd5cerax75dzaerazadrdewe2t" timestamp="1671012018"&gt;154</w:instrText>
      </w:r>
      <w:r w:rsidR="00391614">
        <w:rPr>
          <w:rtl/>
        </w:rPr>
        <w:instrText>&lt;/</w:instrText>
      </w:r>
      <w:r w:rsidR="00391614">
        <w:instrText>key&gt;&lt;/foreign-keys&gt;&lt;ref-type name="Journal Article"&gt;17&lt;/ref-type&gt;&lt;contributors&gt;&lt;authors&gt;&lt;author&gt;Dong, Pengfei&lt;/author&gt;&lt;author&gt;Puerto, Maura&lt;/author&gt;&lt;author&gt;Jian, Guoqing&lt;/author&gt;&lt;author&gt;Ma, Kun&lt;/author&gt;&lt;author&gt;Mateen, Khalid&lt;/author&gt;&lt;author&gt;Ren, Guangwei</w:instrText>
      </w:r>
      <w:r w:rsidR="00391614">
        <w:rPr>
          <w:rtl/>
        </w:rPr>
        <w:instrText>&lt;/</w:instrText>
      </w:r>
      <w:r w:rsidR="00391614">
        <w:instrText>author&gt;&lt;author&gt;Bourdarot, Gilles&lt;/author&gt;&lt;author&gt;Morel, Danielle&lt;/author&gt;&lt;author&gt;Bourrel, Maurice&lt;/author&gt;&lt;author&gt;Biswal, Sibani Lisa&lt;/author&gt;&lt;/authors&gt;&lt;/contributors&gt;&lt;titles&gt;&lt;title&gt;Low-IFT foaming system for enhanced oil recovery in highly heterogeneous/fractured oil-wet carbonate reservoirs&lt;/title&gt;&lt;secondary-title&gt;SPE Journal&lt;/secondary-title&gt;&lt;/titles&gt;&lt;periodical&gt;&lt;full-title&gt;SPE Journal&lt;/full-title&gt;&lt;/periodical&gt;&lt;pages&gt;2243-2259&lt;/pages&gt;&lt;volume&gt;23&lt;/volume&gt;&lt;number&gt;06&lt;/number&gt;&lt;dates&gt;&lt;year&gt;2018&lt;/year&gt;&lt;/dates&gt;&lt;isbn&gt;1086-055X&lt;/isbn&gt;&lt;urls&gt;&lt;/urls&gt;&lt;/record&gt;&lt;/Cite&gt;&lt;/EndNote</w:instrText>
      </w:r>
      <w:r w:rsidR="00391614">
        <w:rPr>
          <w:rtl/>
        </w:rPr>
        <w:instrText>&gt;</w:instrText>
      </w:r>
      <w:r w:rsidR="00D85D37">
        <w:rPr>
          <w:rtl/>
        </w:rPr>
        <w:fldChar w:fldCharType="separate"/>
      </w:r>
      <w:r w:rsidR="00391614">
        <w:rPr>
          <w:noProof/>
          <w:rtl/>
        </w:rPr>
        <w:t>[29]</w:t>
      </w:r>
      <w:r w:rsidR="00D85D37">
        <w:rPr>
          <w:rtl/>
        </w:rPr>
        <w:fldChar w:fldCharType="end"/>
      </w:r>
      <w:r w:rsidRPr="00F5103E">
        <w:rPr>
          <w:rFonts w:hint="cs"/>
          <w:rtl/>
        </w:rPr>
        <w:t>.</w:t>
      </w:r>
      <w:r w:rsidR="004A0E31">
        <w:rPr>
          <w:rFonts w:hint="cs"/>
          <w:rtl/>
        </w:rPr>
        <w:t xml:space="preserve"> </w:t>
      </w:r>
      <w:r w:rsidR="005E025E">
        <w:rPr>
          <w:rFonts w:hint="cs"/>
          <w:rtl/>
        </w:rPr>
        <w:t xml:space="preserve">در سالهای اخیر </w:t>
      </w:r>
      <w:r w:rsidRPr="00F5103E">
        <w:rPr>
          <w:rtl/>
        </w:rPr>
        <w:t xml:space="preserve">نانوذرات به‌عنوان </w:t>
      </w:r>
      <w:r w:rsidRPr="00F5103E">
        <w:rPr>
          <w:rFonts w:hint="cs"/>
          <w:rtl/>
        </w:rPr>
        <w:t>عاملی</w:t>
      </w:r>
      <w:r w:rsidRPr="00F5103E">
        <w:rPr>
          <w:rtl/>
        </w:rPr>
        <w:t xml:space="preserve"> برا</w:t>
      </w:r>
      <w:r w:rsidRPr="00F5103E">
        <w:rPr>
          <w:rFonts w:hint="cs"/>
          <w:rtl/>
        </w:rPr>
        <w:t>ی</w:t>
      </w:r>
      <w:r w:rsidRPr="00F5103E">
        <w:rPr>
          <w:rtl/>
        </w:rPr>
        <w:t xml:space="preserve"> تثب</w:t>
      </w:r>
      <w:r w:rsidRPr="00F5103E">
        <w:rPr>
          <w:rFonts w:hint="cs"/>
          <w:rtl/>
        </w:rPr>
        <w:t>ی</w:t>
      </w:r>
      <w:r w:rsidRPr="00F5103E">
        <w:rPr>
          <w:rFonts w:hint="eastAsia"/>
          <w:rtl/>
        </w:rPr>
        <w:t>ت</w:t>
      </w:r>
      <w:r w:rsidRPr="00F5103E">
        <w:rPr>
          <w:rtl/>
        </w:rPr>
        <w:t xml:space="preserve"> فوم‌ها</w:t>
      </w:r>
      <w:r w:rsidRPr="00F5103E">
        <w:rPr>
          <w:rFonts w:hint="cs"/>
          <w:rtl/>
        </w:rPr>
        <w:t>ی</w:t>
      </w:r>
      <w:r w:rsidRPr="00F5103E">
        <w:rPr>
          <w:rtl/>
        </w:rPr>
        <w:t xml:space="preserve"> مورد استفاده در عمل</w:t>
      </w:r>
      <w:r w:rsidRPr="00F5103E">
        <w:rPr>
          <w:rFonts w:hint="cs"/>
          <w:rtl/>
        </w:rPr>
        <w:t>ی</w:t>
      </w:r>
      <w:r w:rsidRPr="00F5103E">
        <w:rPr>
          <w:rFonts w:hint="eastAsia"/>
          <w:rtl/>
        </w:rPr>
        <w:t>ات</w:t>
      </w:r>
      <w:r w:rsidRPr="00F5103E">
        <w:rPr>
          <w:rtl/>
        </w:rPr>
        <w:t xml:space="preserve"> تول</w:t>
      </w:r>
      <w:r w:rsidRPr="00F5103E">
        <w:rPr>
          <w:rFonts w:hint="cs"/>
          <w:rtl/>
        </w:rPr>
        <w:t>ی</w:t>
      </w:r>
      <w:r w:rsidRPr="00F5103E">
        <w:rPr>
          <w:rFonts w:hint="eastAsia"/>
          <w:rtl/>
        </w:rPr>
        <w:t>د</w:t>
      </w:r>
      <w:r w:rsidRPr="00F5103E">
        <w:rPr>
          <w:rtl/>
        </w:rPr>
        <w:t xml:space="preserve"> نفت به‌طور گسترده مورد بررس</w:t>
      </w:r>
      <w:r w:rsidRPr="00F5103E">
        <w:rPr>
          <w:rFonts w:hint="cs"/>
          <w:rtl/>
        </w:rPr>
        <w:t>ی</w:t>
      </w:r>
      <w:r w:rsidRPr="00F5103E">
        <w:rPr>
          <w:rtl/>
        </w:rPr>
        <w:t xml:space="preserve"> قرار گرفته‌اند</w:t>
      </w:r>
      <w:r w:rsidRPr="00F5103E">
        <w:rPr>
          <w:rFonts w:hint="cs"/>
          <w:rtl/>
        </w:rPr>
        <w:t xml:space="preserve"> </w:t>
      </w:r>
      <w:r w:rsidR="00C27529">
        <w:rPr>
          <w:rtl/>
        </w:rPr>
        <w:fldChar w:fldCharType="begin">
          <w:fldData xml:space="preserve">PEVuZE5vdGU+PENpdGU+PEF1dGhvcj5Bcm9vbnNyaTwvQXV0aG9yPjxZZWFyPjIwMTM8L1llYXI+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</w:fldData>
        </w:fldChar>
      </w:r>
      <w:r w:rsidR="00391614">
        <w:rPr>
          <w:rtl/>
        </w:rPr>
        <w:instrText xml:space="preserve"> </w:instrText>
      </w:r>
      <w:r w:rsidR="00391614">
        <w:instrText>ADDIN EN.CITE</w:instrText>
      </w:r>
      <w:r w:rsidR="00391614">
        <w:rPr>
          <w:rtl/>
        </w:rPr>
        <w:instrText xml:space="preserve"> </w:instrText>
      </w:r>
      <w:r w:rsidR="00391614">
        <w:rPr>
          <w:rtl/>
        </w:rPr>
        <w:fldChar w:fldCharType="begin">
          <w:fldData xml:space="preserve">PEVuZE5vdGU+PENpdGU+PEF1dGhvcj5Bcm9vbnNyaTwvQXV0aG9yPjxZZWFyPjIwMTM8L1llYXI+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</w:fldData>
        </w:fldChar>
      </w:r>
      <w:r w:rsidR="00391614">
        <w:rPr>
          <w:rtl/>
        </w:rPr>
        <w:instrText xml:space="preserve"> </w:instrText>
      </w:r>
      <w:r w:rsidR="00391614">
        <w:instrText>ADDIN EN.CITE.DATA</w:instrText>
      </w:r>
      <w:r w:rsidR="00391614">
        <w:rPr>
          <w:rtl/>
        </w:rPr>
        <w:instrText xml:space="preserve"> </w:instrText>
      </w:r>
      <w:r w:rsidR="00391614">
        <w:rPr>
          <w:rtl/>
        </w:rPr>
      </w:r>
      <w:r w:rsidR="00391614">
        <w:rPr>
          <w:rtl/>
        </w:rPr>
        <w:fldChar w:fldCharType="end"/>
      </w:r>
      <w:r w:rsidR="00C27529">
        <w:rPr>
          <w:rtl/>
        </w:rPr>
      </w:r>
      <w:r w:rsidR="00C27529">
        <w:rPr>
          <w:rtl/>
        </w:rPr>
        <w:fldChar w:fldCharType="separate"/>
      </w:r>
      <w:r w:rsidR="00391614">
        <w:rPr>
          <w:noProof/>
          <w:rtl/>
        </w:rPr>
        <w:t>[30-36]</w:t>
      </w:r>
      <w:r w:rsidR="00C27529">
        <w:rPr>
          <w:rtl/>
        </w:rPr>
        <w:fldChar w:fldCharType="end"/>
      </w:r>
      <w:r w:rsidRPr="00F5103E">
        <w:rPr>
          <w:rtl/>
        </w:rPr>
        <w:t>.</w:t>
      </w:r>
      <w:r w:rsidRPr="00F5103E">
        <w:rPr>
          <w:rFonts w:hint="cs"/>
          <w:rtl/>
        </w:rPr>
        <w:t xml:space="preserve"> </w:t>
      </w:r>
      <w:r w:rsidRPr="00F5103E">
        <w:rPr>
          <w:rtl/>
        </w:rPr>
        <w:t>اخ</w:t>
      </w:r>
      <w:r w:rsidRPr="00F5103E">
        <w:rPr>
          <w:rFonts w:hint="cs"/>
          <w:rtl/>
        </w:rPr>
        <w:t>ی</w:t>
      </w:r>
      <w:r w:rsidRPr="00F5103E">
        <w:rPr>
          <w:rFonts w:hint="eastAsia"/>
          <w:rtl/>
        </w:rPr>
        <w:t>راً</w:t>
      </w:r>
      <w:r w:rsidRPr="00F5103E">
        <w:rPr>
          <w:rtl/>
        </w:rPr>
        <w:t xml:space="preserve"> نانوذرات عامل دار به عنوان جا</w:t>
      </w:r>
      <w:r w:rsidRPr="00F5103E">
        <w:rPr>
          <w:rFonts w:hint="cs"/>
          <w:rtl/>
        </w:rPr>
        <w:t>ی</w:t>
      </w:r>
      <w:r w:rsidRPr="00F5103E">
        <w:rPr>
          <w:rFonts w:hint="eastAsia"/>
          <w:rtl/>
        </w:rPr>
        <w:t>گز</w:t>
      </w:r>
      <w:r w:rsidRPr="00F5103E">
        <w:rPr>
          <w:rFonts w:hint="cs"/>
          <w:rtl/>
        </w:rPr>
        <w:t>ی</w:t>
      </w:r>
      <w:r w:rsidRPr="00F5103E">
        <w:rPr>
          <w:rFonts w:hint="eastAsia"/>
          <w:rtl/>
        </w:rPr>
        <w:t>ن</w:t>
      </w:r>
      <w:r w:rsidRPr="00F5103E">
        <w:rPr>
          <w:rtl/>
        </w:rPr>
        <w:t xml:space="preserve"> عوامل </w:t>
      </w:r>
      <w:r w:rsidRPr="00F5103E">
        <w:rPr>
          <w:rFonts w:hint="cs"/>
          <w:rtl/>
        </w:rPr>
        <w:t>تقویت کننده</w:t>
      </w:r>
      <w:r w:rsidRPr="00F5103E">
        <w:rPr>
          <w:rtl/>
        </w:rPr>
        <w:t xml:space="preserve"> فوم شناخته شده اند. ا</w:t>
      </w:r>
      <w:r w:rsidRPr="00F5103E">
        <w:rPr>
          <w:rFonts w:hint="cs"/>
          <w:rtl/>
        </w:rPr>
        <w:t>ی</w:t>
      </w:r>
      <w:r w:rsidRPr="00F5103E">
        <w:rPr>
          <w:rFonts w:hint="eastAsia"/>
          <w:rtl/>
        </w:rPr>
        <w:t>ن</w:t>
      </w:r>
      <w:r w:rsidRPr="00F5103E">
        <w:rPr>
          <w:rtl/>
        </w:rPr>
        <w:t xml:space="preserve"> ذرات تما</w:t>
      </w:r>
      <w:r w:rsidRPr="00F5103E">
        <w:rPr>
          <w:rFonts w:hint="cs"/>
          <w:rtl/>
        </w:rPr>
        <w:t>ی</w:t>
      </w:r>
      <w:r w:rsidRPr="00F5103E">
        <w:rPr>
          <w:rFonts w:hint="eastAsia"/>
          <w:rtl/>
        </w:rPr>
        <w:t>ل</w:t>
      </w:r>
      <w:r w:rsidRPr="00F5103E">
        <w:rPr>
          <w:rtl/>
        </w:rPr>
        <w:t xml:space="preserve"> دارند خود را در سطح مشترک گاز-ما</w:t>
      </w:r>
      <w:r w:rsidRPr="00F5103E">
        <w:rPr>
          <w:rFonts w:hint="cs"/>
          <w:rtl/>
        </w:rPr>
        <w:t>ی</w:t>
      </w:r>
      <w:r w:rsidRPr="00F5103E">
        <w:rPr>
          <w:rFonts w:hint="eastAsia"/>
          <w:rtl/>
        </w:rPr>
        <w:t>ع</w:t>
      </w:r>
      <w:r w:rsidRPr="00F5103E">
        <w:rPr>
          <w:rtl/>
        </w:rPr>
        <w:t xml:space="preserve"> و در مرز فوم قرار دهند</w:t>
      </w:r>
      <w:r w:rsidRPr="00F5103E">
        <w:rPr>
          <w:rFonts w:hint="cs"/>
          <w:rtl/>
        </w:rPr>
        <w:t xml:space="preserve"> و</w:t>
      </w:r>
      <w:r w:rsidRPr="00F5103E">
        <w:rPr>
          <w:rtl/>
        </w:rPr>
        <w:t xml:space="preserve"> به ا</w:t>
      </w:r>
      <w:r w:rsidRPr="00F5103E">
        <w:rPr>
          <w:rFonts w:hint="cs"/>
          <w:rtl/>
        </w:rPr>
        <w:t>ی</w:t>
      </w:r>
      <w:r w:rsidRPr="00F5103E">
        <w:rPr>
          <w:rFonts w:hint="eastAsia"/>
          <w:rtl/>
        </w:rPr>
        <w:t>ن</w:t>
      </w:r>
      <w:r w:rsidRPr="00F5103E">
        <w:rPr>
          <w:rtl/>
        </w:rPr>
        <w:t xml:space="preserve"> ترت</w:t>
      </w:r>
      <w:r w:rsidRPr="00F5103E">
        <w:rPr>
          <w:rFonts w:hint="cs"/>
          <w:rtl/>
        </w:rPr>
        <w:t>ی</w:t>
      </w:r>
      <w:r w:rsidRPr="00F5103E">
        <w:rPr>
          <w:rFonts w:hint="eastAsia"/>
          <w:rtl/>
        </w:rPr>
        <w:t>ب،</w:t>
      </w:r>
      <w:r w:rsidRPr="00F5103E">
        <w:rPr>
          <w:rtl/>
        </w:rPr>
        <w:t xml:space="preserve"> تماس مستق</w:t>
      </w:r>
      <w:r w:rsidRPr="00F5103E">
        <w:rPr>
          <w:rFonts w:hint="cs"/>
          <w:rtl/>
        </w:rPr>
        <w:t>ی</w:t>
      </w:r>
      <w:r w:rsidRPr="00F5103E">
        <w:rPr>
          <w:rFonts w:hint="eastAsia"/>
          <w:rtl/>
        </w:rPr>
        <w:t>م</w:t>
      </w:r>
      <w:r w:rsidRPr="00F5103E">
        <w:rPr>
          <w:rtl/>
        </w:rPr>
        <w:t xml:space="preserve"> ب</w:t>
      </w:r>
      <w:r w:rsidRPr="00F5103E">
        <w:rPr>
          <w:rFonts w:hint="cs"/>
          <w:rtl/>
        </w:rPr>
        <w:t>ی</w:t>
      </w:r>
      <w:r w:rsidRPr="00F5103E">
        <w:rPr>
          <w:rFonts w:hint="eastAsia"/>
          <w:rtl/>
        </w:rPr>
        <w:t>ن</w:t>
      </w:r>
      <w:r w:rsidRPr="00F5103E">
        <w:rPr>
          <w:rtl/>
        </w:rPr>
        <w:t xml:space="preserve"> گاز و ما</w:t>
      </w:r>
      <w:r w:rsidRPr="00F5103E">
        <w:rPr>
          <w:rFonts w:hint="cs"/>
          <w:rtl/>
        </w:rPr>
        <w:t>ی</w:t>
      </w:r>
      <w:r w:rsidRPr="00F5103E">
        <w:rPr>
          <w:rFonts w:hint="eastAsia"/>
          <w:rtl/>
        </w:rPr>
        <w:t>ع</w:t>
      </w:r>
      <w:r w:rsidRPr="00F5103E">
        <w:rPr>
          <w:rtl/>
        </w:rPr>
        <w:t xml:space="preserve"> کاهش م</w:t>
      </w:r>
      <w:r w:rsidRPr="00F5103E">
        <w:rPr>
          <w:rFonts w:hint="cs"/>
          <w:rtl/>
        </w:rPr>
        <w:t>ی</w:t>
      </w:r>
      <w:r w:rsidRPr="00F5103E">
        <w:rPr>
          <w:rtl/>
        </w:rPr>
        <w:t xml:space="preserve"> </w:t>
      </w:r>
      <w:r w:rsidRPr="00F5103E">
        <w:rPr>
          <w:rFonts w:hint="cs"/>
          <w:rtl/>
        </w:rPr>
        <w:t>ی</w:t>
      </w:r>
      <w:r w:rsidRPr="00F5103E">
        <w:rPr>
          <w:rFonts w:hint="eastAsia"/>
          <w:rtl/>
        </w:rPr>
        <w:t>ابد</w:t>
      </w:r>
      <w:r w:rsidRPr="00F5103E">
        <w:rPr>
          <w:rFonts w:hint="cs"/>
          <w:rtl/>
        </w:rPr>
        <w:t xml:space="preserve"> </w:t>
      </w:r>
      <w:r w:rsidR="00C27529">
        <w:rPr>
          <w:rtl/>
        </w:rPr>
        <w:fldChar w:fldCharType="begin"/>
      </w:r>
      <w:r w:rsidR="00391614">
        <w:rPr>
          <w:rtl/>
        </w:rPr>
        <w:instrText xml:space="preserve"> </w:instrText>
      </w:r>
      <w:r w:rsidR="00391614">
        <w:instrText>ADDIN EN.CITE &lt;EndNote&gt;&lt;Cite&gt;&lt;Author&gt;Khajehpour&lt;/Author&gt;&lt;Year&gt;2018&lt;/Year&gt;&lt;RecNum&gt;155&lt;/RecNum&gt;&lt;DisplayText&gt;[37]&lt;/DisplayText&gt;&lt;record&gt;&lt;rec-number&gt;155&lt;/rec-number&gt;&lt;foreign-keys&gt;&lt;key app="EN" db-id="asfzt055fszd5cerax75dzaerazadrdewe2t" timestamp="1671012020</w:instrText>
      </w:r>
      <w:r w:rsidR="00391614">
        <w:rPr>
          <w:rtl/>
        </w:rPr>
        <w:instrText>"&gt;155&lt;/</w:instrText>
      </w:r>
      <w:r w:rsidR="00391614">
        <w:instrText>key&gt;&lt;/foreign-keys&gt;&lt;ref-type name="Journal Article"&gt;17&lt;/ref-type&gt;&lt;contributors&gt;&lt;authors&gt;&lt;author&gt;Khajehpour, Maryam&lt;/author&gt;&lt;author&gt;Etminan, Reza&lt;/author&gt;&lt;author&gt;Goldman, Jon&lt;/author&gt;&lt;author&gt;Wassmuth, Fred&lt;/author&gt;&lt;author&gt;Bryant, Steven&lt;/author&gt;&lt;/authors&gt;&lt;/contributors&gt;&lt;titles&gt;&lt;title&gt;Nanoparticles as foam stabilizer for steam-foam process&lt;/title&gt;&lt;secondary-title&gt;SPE Journal&lt;/secondary-title&gt;&lt;/titles&gt;&lt;periodical&gt;&lt;full-title&gt;SPE Journal&lt;/full-title&gt;&lt;/periodical&gt;&lt;pages&gt;2232-2242&lt;/pages&gt;&lt;volume&gt;23&lt;/volume&gt;&lt;number&gt;06&lt;/number&gt;&lt;dates&gt;&lt;year&gt;2018&lt;/year&gt;&lt;/dates&gt;&lt;isbn&gt;1086-055X&lt;/isbn&gt;&lt;urls&gt;&lt;/urls&gt;&lt;/record&gt;&lt;/Cite&gt;&lt;/EndNote</w:instrText>
      </w:r>
      <w:r w:rsidR="00391614">
        <w:rPr>
          <w:rtl/>
        </w:rPr>
        <w:instrText>&gt;</w:instrText>
      </w:r>
      <w:r w:rsidR="00C27529">
        <w:rPr>
          <w:rtl/>
        </w:rPr>
        <w:fldChar w:fldCharType="separate"/>
      </w:r>
      <w:r w:rsidR="00391614">
        <w:rPr>
          <w:noProof/>
          <w:rtl/>
        </w:rPr>
        <w:t>[37]</w:t>
      </w:r>
      <w:r w:rsidR="00C27529">
        <w:rPr>
          <w:rtl/>
        </w:rPr>
        <w:fldChar w:fldCharType="end"/>
      </w:r>
      <w:r w:rsidRPr="00F5103E">
        <w:rPr>
          <w:rtl/>
        </w:rPr>
        <w:t>. ا</w:t>
      </w:r>
      <w:r w:rsidRPr="00F5103E">
        <w:rPr>
          <w:rFonts w:hint="cs"/>
          <w:rtl/>
        </w:rPr>
        <w:t>ی</w:t>
      </w:r>
      <w:r w:rsidRPr="00F5103E">
        <w:rPr>
          <w:rFonts w:hint="eastAsia"/>
          <w:rtl/>
        </w:rPr>
        <w:t>ن</w:t>
      </w:r>
      <w:r w:rsidRPr="00F5103E">
        <w:rPr>
          <w:rtl/>
        </w:rPr>
        <w:t xml:space="preserve"> به نوبه خود به افزا</w:t>
      </w:r>
      <w:r w:rsidRPr="00F5103E">
        <w:rPr>
          <w:rFonts w:hint="cs"/>
          <w:rtl/>
        </w:rPr>
        <w:t>ی</w:t>
      </w:r>
      <w:r w:rsidRPr="00F5103E">
        <w:rPr>
          <w:rFonts w:hint="eastAsia"/>
          <w:rtl/>
        </w:rPr>
        <w:t>ش</w:t>
      </w:r>
      <w:r w:rsidRPr="00F5103E">
        <w:rPr>
          <w:rtl/>
        </w:rPr>
        <w:t xml:space="preserve"> حداک</w:t>
      </w:r>
      <w:r w:rsidRPr="00F5103E">
        <w:rPr>
          <w:rFonts w:hint="eastAsia"/>
          <w:rtl/>
        </w:rPr>
        <w:t>ثر</w:t>
      </w:r>
      <w:r w:rsidRPr="00F5103E">
        <w:rPr>
          <w:rtl/>
        </w:rPr>
        <w:t xml:space="preserve"> آستانه فشار مو</w:t>
      </w:r>
      <w:r w:rsidRPr="00F5103E">
        <w:rPr>
          <w:rFonts w:hint="cs"/>
          <w:rtl/>
        </w:rPr>
        <w:t>یین</w:t>
      </w:r>
      <w:r w:rsidRPr="00F5103E">
        <w:rPr>
          <w:rFonts w:hint="eastAsia"/>
          <w:rtl/>
        </w:rPr>
        <w:t>گ</w:t>
      </w:r>
      <w:r w:rsidRPr="00F5103E">
        <w:rPr>
          <w:rFonts w:hint="cs"/>
          <w:rtl/>
        </w:rPr>
        <w:t>ی</w:t>
      </w:r>
      <w:r w:rsidRPr="00F5103E">
        <w:rPr>
          <w:rtl/>
        </w:rPr>
        <w:t xml:space="preserve"> کمک م</w:t>
      </w:r>
      <w:r w:rsidRPr="00F5103E">
        <w:rPr>
          <w:rFonts w:hint="cs"/>
          <w:rtl/>
        </w:rPr>
        <w:t>ی</w:t>
      </w:r>
      <w:r w:rsidRPr="00F5103E">
        <w:rPr>
          <w:rtl/>
        </w:rPr>
        <w:t xml:space="preserve"> کند و ب</w:t>
      </w:r>
      <w:r w:rsidRPr="00F5103E">
        <w:rPr>
          <w:rFonts w:hint="cs"/>
          <w:rtl/>
        </w:rPr>
        <w:t>ی</w:t>
      </w:r>
      <w:r w:rsidRPr="00F5103E">
        <w:rPr>
          <w:rFonts w:hint="eastAsia"/>
          <w:rtl/>
        </w:rPr>
        <w:t>شتر</w:t>
      </w:r>
      <w:r w:rsidRPr="00F5103E">
        <w:rPr>
          <w:rtl/>
        </w:rPr>
        <w:t xml:space="preserve"> منجر به کاهش زهکش</w:t>
      </w:r>
      <w:r w:rsidRPr="00F5103E">
        <w:rPr>
          <w:rFonts w:hint="cs"/>
          <w:rtl/>
        </w:rPr>
        <w:t>ی</w:t>
      </w:r>
      <w:r w:rsidR="00C20704">
        <w:rPr>
          <w:rStyle w:val="FootnoteReference"/>
          <w:rtl/>
        </w:rPr>
        <w:footnoteReference w:id="2"/>
      </w:r>
      <w:r w:rsidRPr="00F5103E">
        <w:rPr>
          <w:rFonts w:hint="cs"/>
          <w:rtl/>
        </w:rPr>
        <w:t xml:space="preserve"> </w:t>
      </w:r>
      <w:r w:rsidRPr="00F5103E">
        <w:rPr>
          <w:rtl/>
        </w:rPr>
        <w:t>ما</w:t>
      </w:r>
      <w:r w:rsidRPr="00F5103E">
        <w:rPr>
          <w:rFonts w:hint="cs"/>
          <w:rtl/>
        </w:rPr>
        <w:t>ی</w:t>
      </w:r>
      <w:r w:rsidRPr="00F5103E">
        <w:rPr>
          <w:rFonts w:hint="eastAsia"/>
          <w:rtl/>
        </w:rPr>
        <w:t>ع</w:t>
      </w:r>
      <w:r w:rsidRPr="00F5103E">
        <w:rPr>
          <w:rtl/>
        </w:rPr>
        <w:t xml:space="preserve"> و </w:t>
      </w:r>
      <w:r w:rsidRPr="00F5103E">
        <w:rPr>
          <w:rFonts w:hint="cs"/>
          <w:rtl/>
        </w:rPr>
        <w:t>نفوذ</w:t>
      </w:r>
      <w:r w:rsidRPr="00F5103E">
        <w:rPr>
          <w:rtl/>
        </w:rPr>
        <w:t xml:space="preserve"> گاز م</w:t>
      </w:r>
      <w:r w:rsidRPr="00F5103E">
        <w:rPr>
          <w:rFonts w:hint="cs"/>
          <w:rtl/>
        </w:rPr>
        <w:t>ی</w:t>
      </w:r>
      <w:r w:rsidRPr="00F5103E">
        <w:rPr>
          <w:rtl/>
        </w:rPr>
        <w:t xml:space="preserve"> شود و در نت</w:t>
      </w:r>
      <w:r w:rsidRPr="00F5103E">
        <w:rPr>
          <w:rFonts w:hint="cs"/>
          <w:rtl/>
        </w:rPr>
        <w:t>ی</w:t>
      </w:r>
      <w:r w:rsidRPr="00F5103E">
        <w:rPr>
          <w:rFonts w:hint="eastAsia"/>
          <w:rtl/>
        </w:rPr>
        <w:t>جه</w:t>
      </w:r>
      <w:r w:rsidRPr="00F5103E">
        <w:rPr>
          <w:rtl/>
        </w:rPr>
        <w:t xml:space="preserve"> باعث کاهش پارگ</w:t>
      </w:r>
      <w:r w:rsidRPr="00F5103E">
        <w:rPr>
          <w:rFonts w:hint="cs"/>
          <w:rtl/>
        </w:rPr>
        <w:t>ی</w:t>
      </w:r>
      <w:r w:rsidRPr="00F5103E">
        <w:rPr>
          <w:rtl/>
        </w:rPr>
        <w:t xml:space="preserve"> حباب (درشت شدن</w:t>
      </w:r>
      <w:r w:rsidR="00C20704">
        <w:rPr>
          <w:rStyle w:val="FootnoteReference"/>
          <w:rtl/>
        </w:rPr>
        <w:footnoteReference w:id="3"/>
      </w:r>
      <w:r w:rsidRPr="00F5103E">
        <w:rPr>
          <w:rtl/>
        </w:rPr>
        <w:t>) و ادغام</w:t>
      </w:r>
      <w:r w:rsidR="00C20704">
        <w:rPr>
          <w:rStyle w:val="FootnoteReference"/>
          <w:rtl/>
        </w:rPr>
        <w:footnoteReference w:id="4"/>
      </w:r>
      <w:r w:rsidRPr="00F5103E">
        <w:rPr>
          <w:rFonts w:hint="cs"/>
          <w:rtl/>
        </w:rPr>
        <w:t xml:space="preserve"> </w:t>
      </w:r>
      <w:r w:rsidRPr="00F5103E">
        <w:rPr>
          <w:rtl/>
        </w:rPr>
        <w:t>م</w:t>
      </w:r>
      <w:r w:rsidRPr="00F5103E">
        <w:rPr>
          <w:rFonts w:hint="cs"/>
          <w:rtl/>
        </w:rPr>
        <w:t>ی</w:t>
      </w:r>
      <w:r w:rsidRPr="00F5103E">
        <w:rPr>
          <w:rtl/>
        </w:rPr>
        <w:t xml:space="preserve"> شود</w:t>
      </w:r>
      <w:r w:rsidRPr="00F5103E">
        <w:rPr>
          <w:rFonts w:hint="cs"/>
          <w:rtl/>
        </w:rPr>
        <w:t xml:space="preserve"> </w:t>
      </w:r>
      <w:r w:rsidR="00C27529">
        <w:rPr>
          <w:rtl/>
        </w:rPr>
        <w:fldChar w:fldCharType="begin"/>
      </w:r>
      <w:r w:rsidR="00391614">
        <w:rPr>
          <w:rtl/>
        </w:rPr>
        <w:instrText xml:space="preserve"> </w:instrText>
      </w:r>
      <w:r w:rsidR="00391614">
        <w:instrText>ADDIN EN.CITE &lt;EndNote&gt;&lt;Cite&gt;&lt;Author&gt;Li&lt;/Author&gt;&lt;Year&gt;2016&lt;/Year&gt;&lt;RecNum&gt;159&lt;/RecNum&gt;&lt;DisplayText&gt;[38]&lt;/DisplayText&gt;&lt;record&gt;&lt;rec-number&gt;159&lt;/rec-number&gt;&lt;foreign-keys&gt;&lt;key app="EN" db-id="asfzt055fszd5cerax75dzaerazadrdewe2t" timestamp="1671012029"&gt;159&lt;/key&gt;&lt;/foreign-keys&gt;&lt;ref-type name="Journal Article"&gt;17&lt;/ref-type&gt;&lt;contributors&gt;&lt;authors&gt;&lt;author&gt;Li, Songyan&lt;/author&gt;&lt;author&gt;Li, Zhaomin&lt;/author&gt;&lt;author&gt;Wang, Peng&lt;/author&gt;&lt;/authors&gt;&lt;/contributors&gt;&lt;titles&gt;&lt;title&gt;Experimental study of the stabilization of CO</w:instrText>
      </w:r>
      <w:r w:rsidR="00391614">
        <w:rPr>
          <w:rtl/>
        </w:rPr>
        <w:instrText xml:space="preserve">2 </w:instrText>
      </w:r>
      <w:r w:rsidR="00391614">
        <w:instrText>foam by sodium dodecyl sulfate and hydrophobic nanoparticles&lt;/title&gt;&lt;secondary-title&gt;Industrial &amp;amp; Engineering Chemistry Research&lt;/secondary-title&gt;&lt;/titles&gt;&lt;periodical&gt;&lt;full-title&gt;Industrial &amp;amp; Engineering Chemistry Research&lt;/full-title&gt;&lt;/periodical&gt;&lt;pages&gt;1243-1253&lt;/pages&gt;&lt;volume&gt;55&lt;/volume&gt;&lt;number&gt;5&lt;/number&gt;&lt;dates&gt;&lt;year&gt;2016&lt;/year&gt;&lt;/dates&gt;&lt;isbn&gt;0888-5885&lt;/isbn&gt;&lt;urls&gt;&lt;/urls&gt;&lt;/record&gt;&lt;/Cite&gt;&lt;/EndNote</w:instrText>
      </w:r>
      <w:r w:rsidR="00391614">
        <w:rPr>
          <w:rtl/>
        </w:rPr>
        <w:instrText>&gt;</w:instrText>
      </w:r>
      <w:r w:rsidR="00C27529">
        <w:rPr>
          <w:rtl/>
        </w:rPr>
        <w:fldChar w:fldCharType="separate"/>
      </w:r>
      <w:r w:rsidR="00391614">
        <w:rPr>
          <w:noProof/>
          <w:rtl/>
        </w:rPr>
        <w:t>[38]</w:t>
      </w:r>
      <w:r w:rsidR="00C27529">
        <w:rPr>
          <w:rtl/>
        </w:rPr>
        <w:fldChar w:fldCharType="end"/>
      </w:r>
      <w:r w:rsidRPr="00F5103E">
        <w:rPr>
          <w:rFonts w:hint="cs"/>
          <w:rtl/>
        </w:rPr>
        <w:t>. ی</w:t>
      </w:r>
      <w:r w:rsidRPr="00F5103E">
        <w:rPr>
          <w:rFonts w:hint="eastAsia"/>
          <w:rtl/>
        </w:rPr>
        <w:t>و</w:t>
      </w:r>
      <w:r w:rsidRPr="00F5103E">
        <w:rPr>
          <w:rFonts w:hint="cs"/>
          <w:rtl/>
        </w:rPr>
        <w:t xml:space="preserve"> و همکاران</w:t>
      </w:r>
      <w:r w:rsidRPr="00F5103E">
        <w:rPr>
          <w:rtl/>
        </w:rPr>
        <w:t xml:space="preserve"> آزما</w:t>
      </w:r>
      <w:r w:rsidRPr="00F5103E">
        <w:rPr>
          <w:rFonts w:hint="cs"/>
          <w:rtl/>
        </w:rPr>
        <w:t>ی</w:t>
      </w:r>
      <w:r w:rsidRPr="00F5103E">
        <w:rPr>
          <w:rFonts w:hint="eastAsia"/>
          <w:rtl/>
        </w:rPr>
        <w:t>ش‌ها</w:t>
      </w:r>
      <w:r w:rsidRPr="00F5103E">
        <w:rPr>
          <w:rFonts w:hint="cs"/>
          <w:rtl/>
        </w:rPr>
        <w:t>ی</w:t>
      </w:r>
      <w:r w:rsidRPr="00F5103E">
        <w:rPr>
          <w:rtl/>
        </w:rPr>
        <w:t xml:space="preserve"> جذب را بر رو</w:t>
      </w:r>
      <w:r w:rsidRPr="00F5103E">
        <w:rPr>
          <w:rFonts w:hint="cs"/>
          <w:rtl/>
        </w:rPr>
        <w:t>ی</w:t>
      </w:r>
      <w:r w:rsidRPr="00F5103E">
        <w:rPr>
          <w:rtl/>
        </w:rPr>
        <w:t xml:space="preserve"> نمونه‌</w:t>
      </w:r>
      <w:r w:rsidRPr="00F5103E">
        <w:rPr>
          <w:rFonts w:hint="cs"/>
          <w:rtl/>
        </w:rPr>
        <w:t xml:space="preserve"> مغزه های</w:t>
      </w:r>
      <w:r w:rsidRPr="00F5103E">
        <w:rPr>
          <w:rtl/>
        </w:rPr>
        <w:t xml:space="preserve"> مخزن ماسه سنگ و کربنات</w:t>
      </w:r>
      <w:r w:rsidR="005E025E">
        <w:rPr>
          <w:rFonts w:hint="cs"/>
          <w:rtl/>
        </w:rPr>
        <w:t>ه</w:t>
      </w:r>
      <w:r w:rsidRPr="00F5103E">
        <w:rPr>
          <w:rtl/>
        </w:rPr>
        <w:t xml:space="preserve"> انجام داد</w:t>
      </w:r>
      <w:r w:rsidRPr="00F5103E">
        <w:rPr>
          <w:rFonts w:hint="cs"/>
          <w:rtl/>
        </w:rPr>
        <w:t>ند</w:t>
      </w:r>
      <w:r w:rsidRPr="00F5103E">
        <w:rPr>
          <w:rtl/>
        </w:rPr>
        <w:t xml:space="preserve"> و به ا</w:t>
      </w:r>
      <w:r w:rsidRPr="00F5103E">
        <w:rPr>
          <w:rFonts w:hint="cs"/>
          <w:rtl/>
        </w:rPr>
        <w:t>ی</w:t>
      </w:r>
      <w:r w:rsidRPr="00F5103E">
        <w:rPr>
          <w:rFonts w:hint="eastAsia"/>
          <w:rtl/>
        </w:rPr>
        <w:t>ن</w:t>
      </w:r>
      <w:r w:rsidRPr="00F5103E">
        <w:rPr>
          <w:rtl/>
        </w:rPr>
        <w:t xml:space="preserve"> نت</w:t>
      </w:r>
      <w:r w:rsidRPr="00F5103E">
        <w:rPr>
          <w:rFonts w:hint="cs"/>
          <w:rtl/>
        </w:rPr>
        <w:t>ی</w:t>
      </w:r>
      <w:r w:rsidRPr="00F5103E">
        <w:rPr>
          <w:rFonts w:hint="eastAsia"/>
          <w:rtl/>
        </w:rPr>
        <w:t>جه</w:t>
      </w:r>
      <w:r w:rsidRPr="00F5103E">
        <w:rPr>
          <w:rtl/>
        </w:rPr>
        <w:t xml:space="preserve"> رس</w:t>
      </w:r>
      <w:r w:rsidRPr="00F5103E">
        <w:rPr>
          <w:rFonts w:hint="cs"/>
          <w:rtl/>
        </w:rPr>
        <w:t>ی</w:t>
      </w:r>
      <w:r w:rsidRPr="00F5103E">
        <w:rPr>
          <w:rFonts w:hint="eastAsia"/>
          <w:rtl/>
        </w:rPr>
        <w:t>د</w:t>
      </w:r>
      <w:r w:rsidRPr="00F5103E">
        <w:rPr>
          <w:rFonts w:hint="cs"/>
          <w:rtl/>
        </w:rPr>
        <w:t>ند</w:t>
      </w:r>
      <w:r w:rsidRPr="00F5103E">
        <w:rPr>
          <w:rtl/>
        </w:rPr>
        <w:t xml:space="preserve"> که نانوذرات</w:t>
      </w:r>
      <w:r w:rsidRPr="00F5103E">
        <w:rPr>
          <w:rFonts w:hint="cs"/>
          <w:rtl/>
        </w:rPr>
        <w:t>ی</w:t>
      </w:r>
      <w:r w:rsidRPr="00F5103E">
        <w:rPr>
          <w:rtl/>
        </w:rPr>
        <w:t xml:space="preserve"> که به درست</w:t>
      </w:r>
      <w:r w:rsidRPr="00F5103E">
        <w:rPr>
          <w:rFonts w:hint="cs"/>
          <w:rtl/>
        </w:rPr>
        <w:t>ی</w:t>
      </w:r>
      <w:r w:rsidRPr="00F5103E">
        <w:rPr>
          <w:rtl/>
        </w:rPr>
        <w:t xml:space="preserve"> عامل</w:t>
      </w:r>
      <w:r w:rsidRPr="00F5103E">
        <w:rPr>
          <w:rFonts w:hint="cs"/>
          <w:rtl/>
        </w:rPr>
        <w:t xml:space="preserve"> </w:t>
      </w:r>
      <w:r w:rsidRPr="00F5103E">
        <w:rPr>
          <w:rtl/>
        </w:rPr>
        <w:t>دار شده‌اند نسبت به بس</w:t>
      </w:r>
      <w:r w:rsidRPr="00F5103E">
        <w:rPr>
          <w:rFonts w:hint="cs"/>
          <w:rtl/>
        </w:rPr>
        <w:t>ی</w:t>
      </w:r>
      <w:r w:rsidRPr="00F5103E">
        <w:rPr>
          <w:rFonts w:hint="eastAsia"/>
          <w:rtl/>
        </w:rPr>
        <w:t>ار</w:t>
      </w:r>
      <w:r w:rsidRPr="00F5103E">
        <w:rPr>
          <w:rFonts w:hint="cs"/>
          <w:rtl/>
        </w:rPr>
        <w:t>ی</w:t>
      </w:r>
      <w:r w:rsidRPr="00F5103E">
        <w:rPr>
          <w:rtl/>
        </w:rPr>
        <w:t xml:space="preserve"> از انواع سورفکتانت‌ها جذب کمتر</w:t>
      </w:r>
      <w:r w:rsidRPr="00F5103E">
        <w:rPr>
          <w:rFonts w:hint="cs"/>
          <w:rtl/>
        </w:rPr>
        <w:t>ی</w:t>
      </w:r>
      <w:r w:rsidRPr="00F5103E">
        <w:rPr>
          <w:rtl/>
        </w:rPr>
        <w:t xml:space="preserve"> دارند. آنها همچن</w:t>
      </w:r>
      <w:r w:rsidRPr="00F5103E">
        <w:rPr>
          <w:rFonts w:hint="cs"/>
          <w:rtl/>
        </w:rPr>
        <w:t>ی</w:t>
      </w:r>
      <w:r w:rsidRPr="00F5103E">
        <w:rPr>
          <w:rFonts w:hint="eastAsia"/>
          <w:rtl/>
        </w:rPr>
        <w:t>ن</w:t>
      </w:r>
      <w:r w:rsidRPr="00F5103E">
        <w:rPr>
          <w:rtl/>
        </w:rPr>
        <w:t xml:space="preserve"> مشاهده کردند که نانوذرات عامل</w:t>
      </w:r>
      <w:r w:rsidRPr="00F5103E">
        <w:rPr>
          <w:rFonts w:hint="cs"/>
          <w:rtl/>
        </w:rPr>
        <w:t xml:space="preserve"> </w:t>
      </w:r>
      <w:r w:rsidRPr="00F5103E">
        <w:rPr>
          <w:rtl/>
        </w:rPr>
        <w:t>دار شده ه</w:t>
      </w:r>
      <w:r w:rsidRPr="00F5103E">
        <w:rPr>
          <w:rFonts w:hint="cs"/>
          <w:rtl/>
        </w:rPr>
        <w:t>ی</w:t>
      </w:r>
      <w:r w:rsidRPr="00F5103E">
        <w:rPr>
          <w:rFonts w:hint="eastAsia"/>
          <w:rtl/>
        </w:rPr>
        <w:t>چ</w:t>
      </w:r>
      <w:r w:rsidRPr="00F5103E">
        <w:rPr>
          <w:rFonts w:hint="cs"/>
          <w:rtl/>
        </w:rPr>
        <w:t>گونه</w:t>
      </w:r>
      <w:r w:rsidRPr="00F5103E">
        <w:rPr>
          <w:rtl/>
        </w:rPr>
        <w:t xml:space="preserve"> </w:t>
      </w:r>
      <w:r w:rsidRPr="00F5103E">
        <w:rPr>
          <w:rFonts w:hint="cs"/>
          <w:rtl/>
        </w:rPr>
        <w:t>رسوب</w:t>
      </w:r>
      <w:r w:rsidRPr="00F5103E">
        <w:rPr>
          <w:rFonts w:hint="eastAsia"/>
          <w:rtl/>
        </w:rPr>
        <w:t>،</w:t>
      </w:r>
      <w:r w:rsidRPr="00F5103E">
        <w:rPr>
          <w:rtl/>
        </w:rPr>
        <w:t xml:space="preserve"> تغ</w:t>
      </w:r>
      <w:r w:rsidRPr="00F5103E">
        <w:rPr>
          <w:rFonts w:hint="cs"/>
          <w:rtl/>
        </w:rPr>
        <w:t>یی</w:t>
      </w:r>
      <w:r w:rsidRPr="00F5103E">
        <w:rPr>
          <w:rFonts w:hint="eastAsia"/>
          <w:rtl/>
        </w:rPr>
        <w:t>ر</w:t>
      </w:r>
      <w:r w:rsidRPr="00F5103E">
        <w:rPr>
          <w:rtl/>
        </w:rPr>
        <w:t xml:space="preserve"> نفوذپذ</w:t>
      </w:r>
      <w:r w:rsidRPr="00F5103E">
        <w:rPr>
          <w:rFonts w:hint="cs"/>
          <w:rtl/>
        </w:rPr>
        <w:t>ی</w:t>
      </w:r>
      <w:r w:rsidRPr="00F5103E">
        <w:rPr>
          <w:rFonts w:hint="eastAsia"/>
          <w:rtl/>
        </w:rPr>
        <w:t>ر</w:t>
      </w:r>
      <w:r w:rsidRPr="00F5103E">
        <w:rPr>
          <w:rFonts w:hint="cs"/>
          <w:rtl/>
        </w:rPr>
        <w:t>ی</w:t>
      </w:r>
      <w:r w:rsidRPr="00F5103E">
        <w:rPr>
          <w:rtl/>
        </w:rPr>
        <w:t xml:space="preserve"> و مسدود شدن مخزن ا</w:t>
      </w:r>
      <w:r w:rsidRPr="00F5103E">
        <w:rPr>
          <w:rFonts w:hint="cs"/>
          <w:rtl/>
        </w:rPr>
        <w:t>ی</w:t>
      </w:r>
      <w:r w:rsidRPr="00F5103E">
        <w:rPr>
          <w:rFonts w:hint="eastAsia"/>
          <w:rtl/>
        </w:rPr>
        <w:t>جاد</w:t>
      </w:r>
      <w:r w:rsidRPr="00F5103E">
        <w:rPr>
          <w:rtl/>
        </w:rPr>
        <w:t xml:space="preserve"> نکردند</w:t>
      </w:r>
      <w:r w:rsidRPr="00F5103E">
        <w:rPr>
          <w:rFonts w:hint="cs"/>
          <w:rtl/>
        </w:rPr>
        <w:t xml:space="preserve"> </w:t>
      </w:r>
      <w:r w:rsidR="00C27529">
        <w:rPr>
          <w:rtl/>
        </w:rPr>
        <w:fldChar w:fldCharType="begin"/>
      </w:r>
      <w:r w:rsidR="00391614">
        <w:rPr>
          <w:rtl/>
        </w:rPr>
        <w:instrText xml:space="preserve"> </w:instrText>
      </w:r>
      <w:r w:rsidR="00391614">
        <w:instrText>ADDIN EN.CITE &lt;EndNote&gt;&lt;Cite&gt;&lt;Author&gt;Yu&lt;/Author&gt;&lt;Year&gt;2012&lt;/Year&gt;&lt;RecNum&gt;161&lt;/RecNum&gt;&lt;DisplayText&gt;[39]&lt;/DisplayText&gt;&lt;record&gt;&lt;rec-number&gt;161&lt;/rec-number&gt;&lt;foreign-keys&gt;&lt;key app="EN" db-id="asfzt055fszd5cerax75dzaerazadrdewe2t" timestamp="1671012033"&gt;161&lt;/key&gt;&lt;/foreign-keys&gt;&lt;ref-type name="Conference Proceedings"&gt;10&lt;/ref-type&gt;&lt;contributors&gt;&lt;authors&gt;&lt;author&gt;Yu, Jianjia&lt;/author&gt;&lt;author&gt;An, Cheng&lt;/author&gt;&lt;author&gt;Mo, Di&lt;/author&gt;&lt;author&gt;Liu, Ning&lt;/author&gt;&lt;author&gt;Lee, Robert&lt;/author&gt;&lt;/authors&gt;&lt;/contributors&gt;&lt;titles&gt;&lt;title&gt;Study of adsorption and transportation behavior of nanoparticles in three different porous media&lt;/title&gt;&lt;secondary-title&gt;SPE improved oil recovery symposium&lt;/secondary-title&gt;&lt;/titles&gt;&lt;dates&gt;&lt;year&gt;2012&lt;/year&gt;&lt;/dates&gt;&lt;publisher&gt;OnePetro&lt;/publisher</w:instrText>
      </w:r>
      <w:r w:rsidR="00391614">
        <w:rPr>
          <w:rtl/>
        </w:rPr>
        <w:instrText>&gt;&lt;</w:instrText>
      </w:r>
      <w:r w:rsidR="00391614">
        <w:instrText>urls&gt;&lt;/urls&gt;&lt;/record&gt;&lt;/Cite&gt;&lt;/EndNote</w:instrText>
      </w:r>
      <w:r w:rsidR="00391614">
        <w:rPr>
          <w:rtl/>
        </w:rPr>
        <w:instrText>&gt;</w:instrText>
      </w:r>
      <w:r w:rsidR="00C27529">
        <w:rPr>
          <w:rtl/>
        </w:rPr>
        <w:fldChar w:fldCharType="separate"/>
      </w:r>
      <w:r w:rsidR="00391614">
        <w:rPr>
          <w:noProof/>
          <w:rtl/>
        </w:rPr>
        <w:t>[39]</w:t>
      </w:r>
      <w:r w:rsidR="00C27529">
        <w:rPr>
          <w:rtl/>
        </w:rPr>
        <w:fldChar w:fldCharType="end"/>
      </w:r>
      <w:r w:rsidRPr="00F5103E">
        <w:rPr>
          <w:rtl/>
        </w:rPr>
        <w:t>. با ا</w:t>
      </w:r>
      <w:r w:rsidRPr="00F5103E">
        <w:rPr>
          <w:rFonts w:hint="cs"/>
          <w:rtl/>
        </w:rPr>
        <w:t>ی</w:t>
      </w:r>
      <w:r w:rsidRPr="00F5103E">
        <w:rPr>
          <w:rFonts w:hint="eastAsia"/>
          <w:rtl/>
        </w:rPr>
        <w:t>ن</w:t>
      </w:r>
      <w:r w:rsidRPr="00F5103E">
        <w:rPr>
          <w:rtl/>
        </w:rPr>
        <w:t xml:space="preserve"> حال، بهبود قابل توجه</w:t>
      </w:r>
      <w:r w:rsidRPr="00F5103E">
        <w:rPr>
          <w:rFonts w:hint="cs"/>
          <w:rtl/>
        </w:rPr>
        <w:t>ی</w:t>
      </w:r>
      <w:r w:rsidRPr="00F5103E">
        <w:rPr>
          <w:rtl/>
        </w:rPr>
        <w:t xml:space="preserve"> در پا</w:t>
      </w:r>
      <w:r w:rsidRPr="00F5103E">
        <w:rPr>
          <w:rFonts w:hint="cs"/>
          <w:rtl/>
        </w:rPr>
        <w:t>ی</w:t>
      </w:r>
      <w:r w:rsidRPr="00F5103E">
        <w:rPr>
          <w:rFonts w:hint="eastAsia"/>
          <w:rtl/>
        </w:rPr>
        <w:t>دار</w:t>
      </w:r>
      <w:r w:rsidRPr="00F5103E">
        <w:rPr>
          <w:rFonts w:hint="cs"/>
          <w:rtl/>
        </w:rPr>
        <w:t>ی</w:t>
      </w:r>
      <w:r w:rsidRPr="00F5103E">
        <w:rPr>
          <w:rtl/>
        </w:rPr>
        <w:t xml:space="preserve"> کف به دل</w:t>
      </w:r>
      <w:r w:rsidRPr="00F5103E">
        <w:rPr>
          <w:rFonts w:hint="cs"/>
          <w:rtl/>
        </w:rPr>
        <w:t>ی</w:t>
      </w:r>
      <w:r w:rsidRPr="00F5103E">
        <w:rPr>
          <w:rFonts w:hint="eastAsia"/>
          <w:rtl/>
        </w:rPr>
        <w:t>ل</w:t>
      </w:r>
      <w:r w:rsidRPr="00F5103E">
        <w:rPr>
          <w:rtl/>
        </w:rPr>
        <w:t xml:space="preserve"> رفتار س</w:t>
      </w:r>
      <w:r w:rsidRPr="00F5103E">
        <w:rPr>
          <w:rFonts w:hint="cs"/>
          <w:rtl/>
        </w:rPr>
        <w:t>ی</w:t>
      </w:r>
      <w:r w:rsidRPr="00F5103E">
        <w:rPr>
          <w:rFonts w:hint="eastAsia"/>
          <w:rtl/>
        </w:rPr>
        <w:t>نرژ</w:t>
      </w:r>
      <w:r w:rsidRPr="00F5103E">
        <w:rPr>
          <w:rFonts w:hint="cs"/>
          <w:rtl/>
        </w:rPr>
        <w:t>ی</w:t>
      </w:r>
      <w:r w:rsidRPr="00F5103E">
        <w:rPr>
          <w:rFonts w:hint="eastAsia"/>
          <w:rtl/>
        </w:rPr>
        <w:t>ک</w:t>
      </w:r>
      <w:r w:rsidRPr="00F5103E">
        <w:rPr>
          <w:rtl/>
        </w:rPr>
        <w:t xml:space="preserve"> سورفکتانت با نانوذرات مشاهده شد</w:t>
      </w:r>
      <w:r w:rsidRPr="00F5103E">
        <w:rPr>
          <w:rFonts w:hint="cs"/>
          <w:rtl/>
        </w:rPr>
        <w:t xml:space="preserve"> </w:t>
      </w:r>
      <w:r w:rsidR="00C27529">
        <w:rPr>
          <w:rtl/>
        </w:rPr>
        <w:fldChar w:fldCharType="begin"/>
      </w:r>
      <w:r w:rsidR="00391614">
        <w:rPr>
          <w:rtl/>
        </w:rPr>
        <w:instrText xml:space="preserve"> </w:instrText>
      </w:r>
      <w:r w:rsidR="00391614">
        <w:instrText>ADDIN EN.CITE &lt;EndNote&gt;&lt;Cite&gt;&lt;Author&gt;Yekeen&lt;/Author&gt;&lt;Year&gt;2018&lt;/Year&gt;&lt;RecNum&gt;162&lt;/RecNum&gt;&lt;DisplayText&gt;[36]&lt;/DisplayText&gt;&lt;record&gt;&lt;rec-number&gt;162&lt;/rec-number&gt;&lt;foreign-keys&gt;&lt;key app="EN" db-id="asfzt055fszd5cerax75dzaerazadrdewe2t" timestamp="1671012036"&gt;16</w:instrText>
      </w:r>
      <w:r w:rsidR="00391614">
        <w:rPr>
          <w:rtl/>
        </w:rPr>
        <w:instrText>2&lt;/</w:instrText>
      </w:r>
      <w:r w:rsidR="00391614">
        <w:instrText>key&gt;&lt;/foreign-keys&gt;&lt;ref-type name="Journal Article"&gt;17&lt;/ref-type&gt;&lt;contributors&gt;&lt;authors&gt;&lt;author&gt;Yekeen, Nurudeen&lt;/author&gt;&lt;author&gt;Manan, Muhammad A&lt;/author&gt;&lt;author&gt;Idris, Ahmad Kamal&lt;/author&gt;&lt;author&gt;Padmanabhan, Eswaran&lt;/author&gt;&lt;author&gt;Junin, Radzuan&lt;/author&gt;&lt;author&gt;Samin, Ali Mohamed&lt;/author&gt;&lt;author&gt;Gbadamosi, Afeez O&lt;/author&gt;&lt;author&gt;Oguamah, Ifeanyi&lt;/author&gt;&lt;/authors&gt;&lt;/contributors&gt;&lt;titles&gt;&lt;title&gt;A comprehensive review of experimental studies of nanoparticles-stabilized foam for enhanced oil recovery</w:instrText>
      </w:r>
      <w:r w:rsidR="00391614">
        <w:rPr>
          <w:rtl/>
        </w:rPr>
        <w:instrText>&lt;/</w:instrText>
      </w:r>
      <w:r w:rsidR="00391614">
        <w:instrText>title&gt;&lt;secondary-title&gt;Journal of Petroleum Science and Engineering&lt;/secondary-title&gt;&lt;/titles&gt;&lt;periodical&gt;&lt;full-title&gt;Journal of petroleum Science and engineering&lt;/full-title&gt;&lt;/periodical&gt;&lt;pages&gt;43-74&lt;/pages&gt;&lt;volume&gt;164&lt;/volume&gt;&lt;dates&gt;&lt;year&gt;2018&lt;/year</w:instrText>
      </w:r>
      <w:r w:rsidR="00391614">
        <w:rPr>
          <w:rtl/>
        </w:rPr>
        <w:instrText>&gt;&lt;/</w:instrText>
      </w:r>
      <w:r w:rsidR="00391614">
        <w:instrText>dates&gt;&lt;isbn&gt;0920-4105&lt;/isbn&gt;&lt;urls&gt;&lt;/urls&gt;&lt;/record&gt;&lt;/Cite&gt;&lt;/EndNote</w:instrText>
      </w:r>
      <w:r w:rsidR="00391614">
        <w:rPr>
          <w:rtl/>
        </w:rPr>
        <w:instrText>&gt;</w:instrText>
      </w:r>
      <w:r w:rsidR="00C27529">
        <w:rPr>
          <w:rtl/>
        </w:rPr>
        <w:fldChar w:fldCharType="separate"/>
      </w:r>
      <w:r w:rsidR="00391614">
        <w:rPr>
          <w:noProof/>
          <w:rtl/>
        </w:rPr>
        <w:t>[36]</w:t>
      </w:r>
      <w:r w:rsidR="00C27529">
        <w:rPr>
          <w:rtl/>
        </w:rPr>
        <w:fldChar w:fldCharType="end"/>
      </w:r>
      <w:r w:rsidRPr="00F5103E">
        <w:rPr>
          <w:rFonts w:hint="cs"/>
          <w:rtl/>
        </w:rPr>
        <w:t>.</w:t>
      </w:r>
      <w:r w:rsidR="004A0E31">
        <w:rPr>
          <w:rFonts w:hint="cs"/>
          <w:rtl/>
        </w:rPr>
        <w:t xml:space="preserve"> </w:t>
      </w:r>
      <w:r w:rsidRPr="00F5103E">
        <w:rPr>
          <w:rtl/>
        </w:rPr>
        <w:t>سخت</w:t>
      </w:r>
      <w:r w:rsidRPr="00F5103E">
        <w:rPr>
          <w:rFonts w:hint="cs"/>
          <w:rtl/>
        </w:rPr>
        <w:t>ی</w:t>
      </w:r>
      <w:r w:rsidRPr="00F5103E">
        <w:rPr>
          <w:rFonts w:hint="eastAsia"/>
          <w:rtl/>
        </w:rPr>
        <w:t>ول</w:t>
      </w:r>
      <w:r w:rsidRPr="00F5103E">
        <w:rPr>
          <w:rtl/>
        </w:rPr>
        <w:t xml:space="preserve"> و همکاران اثر نانو کربن</w:t>
      </w:r>
      <w:r w:rsidRPr="00F5103E">
        <w:rPr>
          <w:rFonts w:hint="cs"/>
          <w:rtl/>
        </w:rPr>
        <w:t xml:space="preserve"> دات</w:t>
      </w:r>
      <w:r w:rsidRPr="00F5103E">
        <w:rPr>
          <w:rtl/>
        </w:rPr>
        <w:t xml:space="preserve"> (</w:t>
      </w:r>
      <w:r w:rsidRPr="00605E87">
        <w:rPr>
          <w:rFonts w:asciiTheme="majorBidi" w:hAnsiTheme="majorBidi" w:cstheme="majorBidi"/>
          <w:sz w:val="20"/>
          <w:szCs w:val="20"/>
        </w:rPr>
        <w:t>CND</w:t>
      </w:r>
      <w:r w:rsidRPr="00F5103E">
        <w:rPr>
          <w:rtl/>
        </w:rPr>
        <w:t>)، نانو کربن</w:t>
      </w:r>
      <w:r w:rsidRPr="00F5103E">
        <w:rPr>
          <w:rFonts w:hint="cs"/>
          <w:rtl/>
        </w:rPr>
        <w:t xml:space="preserve"> دات</w:t>
      </w:r>
      <w:r w:rsidRPr="00F5103E">
        <w:rPr>
          <w:rtl/>
        </w:rPr>
        <w:t xml:space="preserve"> سد</w:t>
      </w:r>
      <w:r w:rsidRPr="00F5103E">
        <w:rPr>
          <w:rFonts w:hint="cs"/>
          <w:rtl/>
        </w:rPr>
        <w:t>ی</w:t>
      </w:r>
      <w:r w:rsidRPr="00F5103E">
        <w:rPr>
          <w:rFonts w:hint="eastAsia"/>
          <w:rtl/>
        </w:rPr>
        <w:t>م</w:t>
      </w:r>
      <w:r w:rsidRPr="00F5103E">
        <w:rPr>
          <w:rtl/>
        </w:rPr>
        <w:t xml:space="preserve"> (</w:t>
      </w:r>
      <w:r w:rsidRPr="00605E87">
        <w:rPr>
          <w:rFonts w:asciiTheme="majorBidi" w:hAnsiTheme="majorBidi" w:cstheme="majorBidi"/>
          <w:sz w:val="20"/>
          <w:szCs w:val="20"/>
        </w:rPr>
        <w:t>NaCND</w:t>
      </w:r>
      <w:r w:rsidRPr="00F5103E">
        <w:rPr>
          <w:rtl/>
        </w:rPr>
        <w:t>) و نانو کربن</w:t>
      </w:r>
      <w:r w:rsidRPr="00F5103E">
        <w:rPr>
          <w:rFonts w:hint="cs"/>
          <w:rtl/>
        </w:rPr>
        <w:t xml:space="preserve"> دات</w:t>
      </w:r>
      <w:r w:rsidRPr="00F5103E">
        <w:rPr>
          <w:rtl/>
        </w:rPr>
        <w:t xml:space="preserve"> آمون</w:t>
      </w:r>
      <w:r w:rsidRPr="00F5103E">
        <w:rPr>
          <w:rFonts w:hint="cs"/>
          <w:rtl/>
        </w:rPr>
        <w:t>ی</w:t>
      </w:r>
      <w:r w:rsidRPr="00F5103E">
        <w:rPr>
          <w:rFonts w:hint="eastAsia"/>
          <w:rtl/>
        </w:rPr>
        <w:t>وم</w:t>
      </w:r>
      <w:r w:rsidRPr="00F5103E">
        <w:rPr>
          <w:rtl/>
        </w:rPr>
        <w:t xml:space="preserve"> (</w:t>
      </w:r>
      <w:r w:rsidRPr="00605E87">
        <w:rPr>
          <w:rFonts w:asciiTheme="majorBidi" w:hAnsiTheme="majorBidi" w:cstheme="majorBidi"/>
          <w:sz w:val="20"/>
          <w:szCs w:val="20"/>
        </w:rPr>
        <w:t>NH</w:t>
      </w:r>
      <w:r w:rsidRPr="00605E87">
        <w:rPr>
          <w:rFonts w:asciiTheme="majorBidi" w:hAnsiTheme="majorBidi" w:cstheme="majorBidi"/>
          <w:sz w:val="20"/>
          <w:szCs w:val="20"/>
          <w:vertAlign w:val="subscript"/>
        </w:rPr>
        <w:t>4</w:t>
      </w:r>
      <w:r w:rsidRPr="00605E87">
        <w:rPr>
          <w:rFonts w:asciiTheme="majorBidi" w:hAnsiTheme="majorBidi" w:cstheme="majorBidi"/>
          <w:sz w:val="20"/>
          <w:szCs w:val="20"/>
        </w:rPr>
        <w:t>CND</w:t>
      </w:r>
      <w:r w:rsidRPr="00F5103E">
        <w:rPr>
          <w:rtl/>
        </w:rPr>
        <w:t xml:space="preserve">) </w:t>
      </w:r>
      <w:r w:rsidRPr="00F5103E">
        <w:rPr>
          <w:rFonts w:hint="cs"/>
          <w:rtl/>
        </w:rPr>
        <w:t xml:space="preserve">را </w:t>
      </w:r>
      <w:r w:rsidRPr="00F5103E">
        <w:rPr>
          <w:rtl/>
        </w:rPr>
        <w:t>بر پا</w:t>
      </w:r>
      <w:r w:rsidRPr="00F5103E">
        <w:rPr>
          <w:rFonts w:hint="cs"/>
          <w:rtl/>
        </w:rPr>
        <w:t>ی</w:t>
      </w:r>
      <w:r w:rsidRPr="00F5103E">
        <w:rPr>
          <w:rFonts w:hint="eastAsia"/>
          <w:rtl/>
        </w:rPr>
        <w:t>دار</w:t>
      </w:r>
      <w:r w:rsidRPr="00F5103E">
        <w:rPr>
          <w:rFonts w:hint="cs"/>
          <w:rtl/>
        </w:rPr>
        <w:t>ی فوم</w:t>
      </w:r>
      <w:r w:rsidRPr="00F5103E">
        <w:rPr>
          <w:rtl/>
        </w:rPr>
        <w:t xml:space="preserve"> </w:t>
      </w:r>
      <w:r w:rsidR="005E025E">
        <w:rPr>
          <w:rFonts w:hint="cs"/>
          <w:rtl/>
        </w:rPr>
        <w:t>شش</w:t>
      </w:r>
      <w:r w:rsidR="005E025E" w:rsidRPr="00F5103E">
        <w:rPr>
          <w:rtl/>
        </w:rPr>
        <w:t xml:space="preserve"> </w:t>
      </w:r>
      <w:r w:rsidRPr="00F5103E">
        <w:rPr>
          <w:rtl/>
        </w:rPr>
        <w:t>نوع سورفکتانت در غ</w:t>
      </w:r>
      <w:r w:rsidRPr="00F5103E">
        <w:rPr>
          <w:rFonts w:hint="cs"/>
          <w:rtl/>
        </w:rPr>
        <w:t>ی</w:t>
      </w:r>
      <w:r w:rsidRPr="00F5103E">
        <w:rPr>
          <w:rFonts w:hint="eastAsia"/>
          <w:rtl/>
        </w:rPr>
        <w:t>اب</w:t>
      </w:r>
      <w:r w:rsidRPr="00F5103E">
        <w:rPr>
          <w:rtl/>
        </w:rPr>
        <w:t xml:space="preserve"> </w:t>
      </w:r>
      <w:r w:rsidRPr="00F5103E">
        <w:rPr>
          <w:rFonts w:hint="cs"/>
          <w:rtl/>
        </w:rPr>
        <w:t>نفت را بررسی کردند</w:t>
      </w:r>
      <w:r w:rsidRPr="00F5103E">
        <w:rPr>
          <w:rtl/>
        </w:rPr>
        <w:t xml:space="preserve">. </w:t>
      </w:r>
      <w:r w:rsidRPr="00F5103E">
        <w:rPr>
          <w:rFonts w:hint="cs"/>
          <w:rtl/>
        </w:rPr>
        <w:t>آنها</w:t>
      </w:r>
      <w:r w:rsidRPr="00F5103E">
        <w:rPr>
          <w:rtl/>
        </w:rPr>
        <w:t xml:space="preserve"> نشان داد</w:t>
      </w:r>
      <w:r w:rsidRPr="00F5103E">
        <w:rPr>
          <w:rFonts w:hint="cs"/>
          <w:rtl/>
        </w:rPr>
        <w:t>ند</w:t>
      </w:r>
      <w:r w:rsidRPr="00F5103E">
        <w:rPr>
          <w:rtl/>
        </w:rPr>
        <w:t xml:space="preserve"> که ذرات نانو کربن پا</w:t>
      </w:r>
      <w:r w:rsidRPr="00F5103E">
        <w:rPr>
          <w:rFonts w:hint="cs"/>
          <w:rtl/>
        </w:rPr>
        <w:t>ی</w:t>
      </w:r>
      <w:r w:rsidRPr="00F5103E">
        <w:rPr>
          <w:rFonts w:hint="eastAsia"/>
          <w:rtl/>
        </w:rPr>
        <w:t>دار</w:t>
      </w:r>
      <w:r w:rsidRPr="00F5103E">
        <w:rPr>
          <w:rFonts w:hint="cs"/>
          <w:rtl/>
        </w:rPr>
        <w:t>ی</w:t>
      </w:r>
      <w:r w:rsidRPr="00F5103E">
        <w:rPr>
          <w:rtl/>
        </w:rPr>
        <w:t xml:space="preserve"> </w:t>
      </w:r>
      <w:r w:rsidRPr="00F5103E">
        <w:rPr>
          <w:rFonts w:hint="cs"/>
          <w:rtl/>
        </w:rPr>
        <w:t>فوم</w:t>
      </w:r>
      <w:r w:rsidRPr="00F5103E">
        <w:rPr>
          <w:rtl/>
        </w:rPr>
        <w:t xml:space="preserve"> را تا 70 درصد حت</w:t>
      </w:r>
      <w:r w:rsidRPr="00F5103E">
        <w:rPr>
          <w:rFonts w:hint="cs"/>
          <w:rtl/>
        </w:rPr>
        <w:t>ی</w:t>
      </w:r>
      <w:r w:rsidRPr="00F5103E">
        <w:rPr>
          <w:rtl/>
        </w:rPr>
        <w:t xml:space="preserve"> در غلظت ها</w:t>
      </w:r>
      <w:r w:rsidRPr="00F5103E">
        <w:rPr>
          <w:rFonts w:hint="cs"/>
          <w:rtl/>
        </w:rPr>
        <w:t>ی</w:t>
      </w:r>
      <w:r w:rsidRPr="00F5103E">
        <w:rPr>
          <w:rtl/>
        </w:rPr>
        <w:t xml:space="preserve"> بس</w:t>
      </w:r>
      <w:r w:rsidRPr="00F5103E">
        <w:rPr>
          <w:rFonts w:hint="cs"/>
          <w:rtl/>
        </w:rPr>
        <w:t>ی</w:t>
      </w:r>
      <w:r w:rsidRPr="00F5103E">
        <w:rPr>
          <w:rFonts w:hint="eastAsia"/>
          <w:rtl/>
        </w:rPr>
        <w:t>ار</w:t>
      </w:r>
      <w:r w:rsidRPr="00F5103E">
        <w:rPr>
          <w:rtl/>
        </w:rPr>
        <w:t xml:space="preserve"> کم حدود </w:t>
      </w:r>
      <w:r w:rsidR="00605E87" w:rsidRPr="00605E87">
        <w:rPr>
          <w:rFonts w:asciiTheme="majorBidi" w:hAnsiTheme="majorBidi" w:cstheme="majorBidi"/>
          <w:sz w:val="20"/>
          <w:szCs w:val="20"/>
        </w:rPr>
        <w:t>ppm</w:t>
      </w:r>
      <w:r w:rsidR="00605E87" w:rsidRPr="00F5103E">
        <w:rPr>
          <w:rtl/>
        </w:rPr>
        <w:t xml:space="preserve"> </w:t>
      </w:r>
      <w:r w:rsidRPr="00F5103E">
        <w:rPr>
          <w:rtl/>
        </w:rPr>
        <w:t>5 تا 100 بهبود م</w:t>
      </w:r>
      <w:r w:rsidRPr="00F5103E">
        <w:rPr>
          <w:rFonts w:hint="cs"/>
          <w:rtl/>
        </w:rPr>
        <w:t>ی</w:t>
      </w:r>
      <w:r w:rsidRPr="00F5103E">
        <w:rPr>
          <w:rtl/>
        </w:rPr>
        <w:t xml:space="preserve"> بخش</w:t>
      </w:r>
      <w:r w:rsidRPr="00F5103E">
        <w:rPr>
          <w:rFonts w:hint="cs"/>
          <w:rtl/>
        </w:rPr>
        <w:t>ن</w:t>
      </w:r>
      <w:r w:rsidRPr="00F5103E">
        <w:rPr>
          <w:rtl/>
        </w:rPr>
        <w:t xml:space="preserve">د </w:t>
      </w:r>
      <w:r w:rsidR="00C27529">
        <w:rPr>
          <w:rtl/>
        </w:rPr>
        <w:fldChar w:fldCharType="begin"/>
      </w:r>
      <w:r w:rsidR="00391614">
        <w:rPr>
          <w:rtl/>
        </w:rPr>
        <w:instrText xml:space="preserve"> </w:instrText>
      </w:r>
      <w:r w:rsidR="00391614">
        <w:instrText>ADDIN EN.CITE &lt;EndNote&gt;&lt;Cite&gt;&lt;Author&gt;Sakthivel&lt;/Author&gt;&lt;Year&gt;2019&lt;/Year&gt;&lt;RecNum&gt;172&lt;/RecNum&gt;&lt;DisplayText&gt;[40]&lt;/DisplayText&gt;&lt;record&gt;&lt;rec-number&gt;172&lt;/rec-number&gt;&lt;foreign-keys&gt;&lt;key app="EN" db-id="asfzt055fszd5cerax75dzaerazadrdewe2t" timestamp="1671012062</w:instrText>
      </w:r>
      <w:r w:rsidR="00391614">
        <w:rPr>
          <w:rtl/>
        </w:rPr>
        <w:instrText>"&gt;172&lt;/</w:instrText>
      </w:r>
      <w:r w:rsidR="00391614">
        <w:instrText>key&gt;&lt;/foreign-keys&gt;&lt;ref-type name="Journal Article"&gt;17&lt;/ref-type&gt;&lt;contributors&gt;&lt;authors&gt;&lt;author&gt;Sakthivel, Sivabalan&lt;/author&gt;&lt;author&gt;Adebayo, Abdulrauf&lt;/author&gt;&lt;author&gt;Kanj, Mazen Yousef&lt;/author&gt;&lt;/authors&gt;&lt;/contributors&gt;&lt;titles&gt;&lt;title&gt;Experimental evaluation of carbon dots stabilized foam for enhanced oil recovery&lt;/title&gt;&lt;secondary-title&gt;Energy &amp;amp; Fuels&lt;/secondary-title&gt;&lt;/titles&gt;&lt;periodical&gt;&lt;full-title&gt;Energy &amp;amp; Fuels&lt;/full-title&gt;&lt;/periodical&gt;&lt;pages&gt;9629-9643&lt;/pages&gt;&lt;volume&gt;33&lt;/volume&gt;&lt;number</w:instrText>
      </w:r>
      <w:r w:rsidR="00391614">
        <w:rPr>
          <w:rtl/>
        </w:rPr>
        <w:instrText>&gt;10&lt;/</w:instrText>
      </w:r>
      <w:r w:rsidR="00391614">
        <w:instrText>number&gt;&lt;dates&gt;&lt;year&gt;2019&lt;/year&gt;&lt;/dates&gt;&lt;isbn&gt;0887-0624&lt;/isbn&gt;&lt;urls&gt;&lt;/urls&gt;&lt;/record&gt;&lt;/Cite&gt;&lt;/EndNote</w:instrText>
      </w:r>
      <w:r w:rsidR="00391614">
        <w:rPr>
          <w:rtl/>
        </w:rPr>
        <w:instrText>&gt;</w:instrText>
      </w:r>
      <w:r w:rsidR="00C27529">
        <w:rPr>
          <w:rtl/>
        </w:rPr>
        <w:fldChar w:fldCharType="separate"/>
      </w:r>
      <w:r w:rsidR="00391614">
        <w:rPr>
          <w:noProof/>
          <w:rtl/>
        </w:rPr>
        <w:t>[40]</w:t>
      </w:r>
      <w:r w:rsidR="00C27529">
        <w:rPr>
          <w:rtl/>
        </w:rPr>
        <w:fldChar w:fldCharType="end"/>
      </w:r>
      <w:r w:rsidRPr="00F5103E">
        <w:rPr>
          <w:rtl/>
        </w:rPr>
        <w:t>.</w:t>
      </w:r>
      <w:r w:rsidRPr="00F5103E">
        <w:rPr>
          <w:rFonts w:hint="cs"/>
          <w:rtl/>
        </w:rPr>
        <w:t xml:space="preserve"> همچنین عرب و همکاران مطالعه مروری جامعی بر روی تاثیر نانوذرات سیلیکا بر روی افزایش پایداری امولسیون نفت در آب و فعل و انفعال بین نانوذرات با بار سطحی متفاوت و انواع سورفکتانت ها انجام</w:t>
      </w:r>
      <w:r w:rsidR="005E025E">
        <w:rPr>
          <w:rFonts w:hint="cs"/>
          <w:rtl/>
        </w:rPr>
        <w:t xml:space="preserve"> دادند</w:t>
      </w:r>
      <w:r w:rsidR="00C27529">
        <w:rPr>
          <w:rFonts w:hint="cs"/>
          <w:rtl/>
        </w:rPr>
        <w:t xml:space="preserve"> </w:t>
      </w:r>
      <w:r w:rsidR="00C27529">
        <w:rPr>
          <w:rtl/>
        </w:rPr>
        <w:fldChar w:fldCharType="begin"/>
      </w:r>
      <w:r w:rsidR="00391614">
        <w:rPr>
          <w:rtl/>
        </w:rPr>
        <w:instrText xml:space="preserve"> </w:instrText>
      </w:r>
      <w:r w:rsidR="00391614">
        <w:instrText>ADDIN EN.CITE &lt;EndNote&gt;&lt;Cite&gt;&lt;Author&gt;Arab&lt;/Author&gt;&lt;Year&gt;2018&lt;/Year&gt;&lt;RecNum&gt;173&lt;/RecNum&gt;&lt;DisplayText&gt;[41]&lt;/DisplayText&gt;&lt;record&gt;&lt;rec-number&gt;173&lt;/rec-number&gt;&lt;foreign-keys&gt;&lt;key app="EN" db-id="asfzt055fszd5cerax75dzaerazadrdewe2t" timestamp="1671012065"&gt;173</w:instrText>
      </w:r>
      <w:r w:rsidR="00391614">
        <w:rPr>
          <w:rtl/>
        </w:rPr>
        <w:instrText>&lt;/</w:instrText>
      </w:r>
      <w:r w:rsidR="00391614">
        <w:instrText>key&gt;&lt;/foreign-keys&gt;&lt;ref-type name="Journal Article"&gt;17&lt;/ref-type&gt;&lt;contributors&gt;&lt;authors&gt;&lt;author&gt;Arab, Danial&lt;/author&gt;&lt;author&gt;Kantzas, Apostolos&lt;/author&gt;&lt;author&gt;Bryant, Steven L&lt;/author&gt;&lt;/authors&gt;&lt;/contributors&gt;&lt;titles&gt;&lt;title&gt;Nanoparticle stabilized oil in water emulsions: A critical review&lt;/title&gt;&lt;secondary-title&gt;Journal of Petroleum Science and Engineering&lt;/secondary-title&gt;&lt;/titles&gt;&lt;periodical&gt;&lt;full-title&gt;Journal of petroleum Science and engineering&lt;/full-title&gt;&lt;/periodical&gt;&lt;pages&gt;217-242&lt;/pages&gt;&lt;volume</w:instrText>
      </w:r>
      <w:r w:rsidR="00391614">
        <w:rPr>
          <w:rtl/>
        </w:rPr>
        <w:instrText>&gt;163&lt;/</w:instrText>
      </w:r>
      <w:r w:rsidR="00391614">
        <w:instrText>volume&gt;&lt;dates&gt;&lt;year&gt;2018&lt;/year&gt;&lt;/dates&gt;&lt;isbn&gt;0920-4105&lt;/isbn&gt;&lt;urls&gt;&lt;/urls&gt;&lt;/record&gt;&lt;/Cite&gt;&lt;/EndNote</w:instrText>
      </w:r>
      <w:r w:rsidR="00391614">
        <w:rPr>
          <w:rtl/>
        </w:rPr>
        <w:instrText>&gt;</w:instrText>
      </w:r>
      <w:r w:rsidR="00C27529">
        <w:rPr>
          <w:rtl/>
        </w:rPr>
        <w:fldChar w:fldCharType="separate"/>
      </w:r>
      <w:r w:rsidR="00391614">
        <w:rPr>
          <w:noProof/>
          <w:rtl/>
        </w:rPr>
        <w:t>[41]</w:t>
      </w:r>
      <w:r w:rsidR="00C27529">
        <w:rPr>
          <w:rtl/>
        </w:rPr>
        <w:fldChar w:fldCharType="end"/>
      </w:r>
      <w:r w:rsidRPr="00F5103E">
        <w:rPr>
          <w:rFonts w:hint="cs"/>
          <w:rtl/>
        </w:rPr>
        <w:t>.</w:t>
      </w:r>
    </w:p>
    <w:p w14:paraId="69052F82" w14:textId="2DC6C468" w:rsidR="005E025E" w:rsidRDefault="00F5103E" w:rsidP="005E025E">
      <w:pPr>
        <w:spacing w:after="0"/>
        <w:jc w:val="lowKashida"/>
        <w:rPr>
          <w:rtl/>
        </w:rPr>
      </w:pPr>
      <w:r w:rsidRPr="00F5103E">
        <w:rPr>
          <w:rFonts w:hint="cs"/>
          <w:rtl/>
        </w:rPr>
        <w:t xml:space="preserve">در </w:t>
      </w:r>
      <w:r w:rsidRPr="00F5103E">
        <w:rPr>
          <w:rtl/>
        </w:rPr>
        <w:t>مطالعات قبل</w:t>
      </w:r>
      <w:r w:rsidRPr="00F5103E">
        <w:rPr>
          <w:rFonts w:hint="cs"/>
          <w:rtl/>
        </w:rPr>
        <w:t>ی</w:t>
      </w:r>
      <w:r w:rsidRPr="00F5103E">
        <w:rPr>
          <w:rtl/>
        </w:rPr>
        <w:t xml:space="preserve"> از نانوذرات</w:t>
      </w:r>
      <w:r w:rsidRPr="00F5103E">
        <w:rPr>
          <w:rFonts w:hint="cs"/>
          <w:rtl/>
        </w:rPr>
        <w:t>ی</w:t>
      </w:r>
      <w:r w:rsidRPr="00F5103E">
        <w:rPr>
          <w:rtl/>
        </w:rPr>
        <w:t xml:space="preserve"> (عمدتا غ</w:t>
      </w:r>
      <w:r w:rsidRPr="00F5103E">
        <w:rPr>
          <w:rFonts w:hint="cs"/>
          <w:rtl/>
        </w:rPr>
        <w:t>ی</w:t>
      </w:r>
      <w:r w:rsidRPr="00F5103E">
        <w:rPr>
          <w:rFonts w:hint="eastAsia"/>
          <w:rtl/>
        </w:rPr>
        <w:t>ر</w:t>
      </w:r>
      <w:r w:rsidRPr="00F5103E">
        <w:rPr>
          <w:rtl/>
        </w:rPr>
        <w:t xml:space="preserve"> آل</w:t>
      </w:r>
      <w:r w:rsidRPr="00F5103E">
        <w:rPr>
          <w:rFonts w:hint="cs"/>
          <w:rtl/>
        </w:rPr>
        <w:t>ی</w:t>
      </w:r>
      <w:r w:rsidRPr="00F5103E">
        <w:rPr>
          <w:rtl/>
        </w:rPr>
        <w:t xml:space="preserve">) استفاده </w:t>
      </w:r>
      <w:r w:rsidR="005E025E">
        <w:rPr>
          <w:rFonts w:hint="cs"/>
          <w:rtl/>
        </w:rPr>
        <w:t>شده است</w:t>
      </w:r>
      <w:r w:rsidR="005E025E" w:rsidRPr="00F5103E">
        <w:rPr>
          <w:rtl/>
        </w:rPr>
        <w:t xml:space="preserve"> </w:t>
      </w:r>
      <w:r w:rsidRPr="00F5103E">
        <w:rPr>
          <w:rtl/>
        </w:rPr>
        <w:t>که در شرا</w:t>
      </w:r>
      <w:r w:rsidRPr="00F5103E">
        <w:rPr>
          <w:rFonts w:hint="cs"/>
          <w:rtl/>
        </w:rPr>
        <w:t>ی</w:t>
      </w:r>
      <w:r w:rsidRPr="00F5103E">
        <w:rPr>
          <w:rFonts w:hint="eastAsia"/>
          <w:rtl/>
        </w:rPr>
        <w:t>ط</w:t>
      </w:r>
      <w:r w:rsidRPr="00F5103E">
        <w:rPr>
          <w:rtl/>
        </w:rPr>
        <w:t xml:space="preserve"> </w:t>
      </w:r>
      <w:r w:rsidRPr="00F5103E">
        <w:rPr>
          <w:rFonts w:hint="cs"/>
          <w:rtl/>
        </w:rPr>
        <w:t>شوری بالا</w:t>
      </w:r>
      <w:r w:rsidRPr="00F5103E">
        <w:rPr>
          <w:rtl/>
        </w:rPr>
        <w:t>، دما و فشار</w:t>
      </w:r>
      <w:r w:rsidR="005E025E">
        <w:rPr>
          <w:rFonts w:hint="cs"/>
          <w:rtl/>
        </w:rPr>
        <w:t>،</w:t>
      </w:r>
      <w:r w:rsidRPr="00F5103E">
        <w:rPr>
          <w:rtl/>
        </w:rPr>
        <w:t xml:space="preserve"> ناپا</w:t>
      </w:r>
      <w:r w:rsidRPr="00F5103E">
        <w:rPr>
          <w:rFonts w:hint="cs"/>
          <w:rtl/>
        </w:rPr>
        <w:t>ی</w:t>
      </w:r>
      <w:r w:rsidRPr="00F5103E">
        <w:rPr>
          <w:rFonts w:hint="eastAsia"/>
          <w:rtl/>
        </w:rPr>
        <w:t>دار</w:t>
      </w:r>
      <w:r w:rsidRPr="00F5103E">
        <w:rPr>
          <w:rtl/>
        </w:rPr>
        <w:t xml:space="preserve"> (</w:t>
      </w:r>
      <w:r w:rsidRPr="00F5103E">
        <w:rPr>
          <w:rFonts w:hint="cs"/>
          <w:rtl/>
        </w:rPr>
        <w:t>ی</w:t>
      </w:r>
      <w:r w:rsidRPr="00F5103E">
        <w:rPr>
          <w:rFonts w:hint="eastAsia"/>
          <w:rtl/>
        </w:rPr>
        <w:t>ا</w:t>
      </w:r>
      <w:r w:rsidRPr="00F5103E">
        <w:rPr>
          <w:rtl/>
        </w:rPr>
        <w:t xml:space="preserve"> حداقل آزما</w:t>
      </w:r>
      <w:r w:rsidRPr="00F5103E">
        <w:rPr>
          <w:rFonts w:hint="cs"/>
          <w:rtl/>
        </w:rPr>
        <w:t>ی</w:t>
      </w:r>
      <w:r w:rsidRPr="00F5103E">
        <w:rPr>
          <w:rFonts w:hint="eastAsia"/>
          <w:rtl/>
        </w:rPr>
        <w:t>ش</w:t>
      </w:r>
      <w:r w:rsidRPr="00F5103E">
        <w:rPr>
          <w:rtl/>
        </w:rPr>
        <w:t xml:space="preserve"> نشده) هستند. ا</w:t>
      </w:r>
      <w:r w:rsidRPr="00F5103E">
        <w:rPr>
          <w:rFonts w:hint="cs"/>
          <w:rtl/>
        </w:rPr>
        <w:t>ی</w:t>
      </w:r>
      <w:r w:rsidRPr="00F5103E">
        <w:rPr>
          <w:rFonts w:hint="eastAsia"/>
          <w:rtl/>
        </w:rPr>
        <w:t>ن</w:t>
      </w:r>
      <w:r w:rsidRPr="00F5103E">
        <w:rPr>
          <w:rtl/>
        </w:rPr>
        <w:t xml:space="preserve"> را م</w:t>
      </w:r>
      <w:r w:rsidRPr="00F5103E">
        <w:rPr>
          <w:rFonts w:hint="cs"/>
          <w:rtl/>
        </w:rPr>
        <w:t>ی</w:t>
      </w:r>
      <w:r w:rsidRPr="00F5103E">
        <w:rPr>
          <w:rtl/>
        </w:rPr>
        <w:t xml:space="preserve"> توان به </w:t>
      </w:r>
      <w:r w:rsidRPr="00F5103E">
        <w:rPr>
          <w:rFonts w:hint="cs"/>
          <w:rtl/>
        </w:rPr>
        <w:t>خواص</w:t>
      </w:r>
      <w:r w:rsidRPr="00F5103E">
        <w:rPr>
          <w:rtl/>
        </w:rPr>
        <w:t xml:space="preserve"> سطح</w:t>
      </w:r>
      <w:r w:rsidRPr="00F5103E">
        <w:rPr>
          <w:rFonts w:hint="cs"/>
          <w:rtl/>
        </w:rPr>
        <w:t>ی</w:t>
      </w:r>
      <w:r w:rsidRPr="00F5103E">
        <w:rPr>
          <w:rtl/>
        </w:rPr>
        <w:t>، ناپا</w:t>
      </w:r>
      <w:r w:rsidRPr="00F5103E">
        <w:rPr>
          <w:rFonts w:hint="cs"/>
          <w:rtl/>
        </w:rPr>
        <w:t>ی</w:t>
      </w:r>
      <w:r w:rsidRPr="00F5103E">
        <w:rPr>
          <w:rFonts w:hint="eastAsia"/>
          <w:rtl/>
        </w:rPr>
        <w:t>دار</w:t>
      </w:r>
      <w:r w:rsidRPr="00F5103E">
        <w:rPr>
          <w:rFonts w:hint="cs"/>
          <w:rtl/>
        </w:rPr>
        <w:t>ی</w:t>
      </w:r>
      <w:r w:rsidRPr="00F5103E">
        <w:rPr>
          <w:rtl/>
        </w:rPr>
        <w:t xml:space="preserve"> مواد، اندازه بزرگتر، چگال</w:t>
      </w:r>
      <w:r w:rsidRPr="00F5103E">
        <w:rPr>
          <w:rFonts w:hint="cs"/>
          <w:rtl/>
        </w:rPr>
        <w:t>ی</w:t>
      </w:r>
      <w:r w:rsidRPr="00F5103E">
        <w:rPr>
          <w:rtl/>
        </w:rPr>
        <w:t xml:space="preserve"> ب</w:t>
      </w:r>
      <w:r w:rsidRPr="00F5103E">
        <w:rPr>
          <w:rFonts w:hint="cs"/>
          <w:rtl/>
        </w:rPr>
        <w:t>ی</w:t>
      </w:r>
      <w:r w:rsidRPr="00F5103E">
        <w:rPr>
          <w:rFonts w:hint="eastAsia"/>
          <w:rtl/>
        </w:rPr>
        <w:t>شتر</w:t>
      </w:r>
      <w:r w:rsidRPr="00F5103E">
        <w:rPr>
          <w:rtl/>
        </w:rPr>
        <w:t xml:space="preserve"> و عملکرد نامناسب سطح</w:t>
      </w:r>
      <w:r w:rsidRPr="00F5103E">
        <w:rPr>
          <w:rFonts w:hint="cs"/>
          <w:rtl/>
        </w:rPr>
        <w:t>ی</w:t>
      </w:r>
      <w:r w:rsidRPr="00F5103E">
        <w:rPr>
          <w:rtl/>
        </w:rPr>
        <w:t xml:space="preserve"> ا</w:t>
      </w:r>
      <w:r w:rsidRPr="00F5103E">
        <w:rPr>
          <w:rFonts w:hint="cs"/>
          <w:rtl/>
        </w:rPr>
        <w:t>ی</w:t>
      </w:r>
      <w:r w:rsidRPr="00F5103E">
        <w:rPr>
          <w:rFonts w:hint="eastAsia"/>
          <w:rtl/>
        </w:rPr>
        <w:t>ن</w:t>
      </w:r>
      <w:r w:rsidRPr="00F5103E">
        <w:rPr>
          <w:rtl/>
        </w:rPr>
        <w:t xml:space="preserve"> ذرات برا</w:t>
      </w:r>
      <w:r w:rsidRPr="00F5103E">
        <w:rPr>
          <w:rFonts w:hint="cs"/>
          <w:rtl/>
        </w:rPr>
        <w:t>ی</w:t>
      </w:r>
      <w:r w:rsidRPr="00F5103E">
        <w:rPr>
          <w:rtl/>
        </w:rPr>
        <w:t xml:space="preserve"> شرا</w:t>
      </w:r>
      <w:r w:rsidRPr="00F5103E">
        <w:rPr>
          <w:rFonts w:hint="cs"/>
          <w:rtl/>
        </w:rPr>
        <w:t>ی</w:t>
      </w:r>
      <w:r w:rsidRPr="00F5103E">
        <w:rPr>
          <w:rFonts w:hint="eastAsia"/>
          <w:rtl/>
        </w:rPr>
        <w:t>ط</w:t>
      </w:r>
      <w:r w:rsidRPr="00F5103E">
        <w:rPr>
          <w:rtl/>
        </w:rPr>
        <w:t xml:space="preserve"> مخزن هدف نسب</w:t>
      </w:r>
      <w:r w:rsidRPr="00F5103E">
        <w:rPr>
          <w:rFonts w:hint="eastAsia"/>
          <w:rtl/>
        </w:rPr>
        <w:t>ت</w:t>
      </w:r>
      <w:r w:rsidRPr="00F5103E">
        <w:rPr>
          <w:rtl/>
        </w:rPr>
        <w:t xml:space="preserve"> داد. علاوه بر ا</w:t>
      </w:r>
      <w:r w:rsidRPr="00F5103E">
        <w:rPr>
          <w:rFonts w:hint="cs"/>
          <w:rtl/>
        </w:rPr>
        <w:t>ی</w:t>
      </w:r>
      <w:r w:rsidRPr="00F5103E">
        <w:rPr>
          <w:rFonts w:hint="eastAsia"/>
          <w:rtl/>
        </w:rPr>
        <w:t>ن،</w:t>
      </w:r>
      <w:r w:rsidRPr="00F5103E">
        <w:rPr>
          <w:rtl/>
        </w:rPr>
        <w:t xml:space="preserve"> ب</w:t>
      </w:r>
      <w:r w:rsidRPr="00F5103E">
        <w:rPr>
          <w:rFonts w:hint="cs"/>
          <w:rtl/>
        </w:rPr>
        <w:t>ی</w:t>
      </w:r>
      <w:r w:rsidRPr="00F5103E">
        <w:rPr>
          <w:rFonts w:hint="eastAsia"/>
          <w:rtl/>
        </w:rPr>
        <w:t>شتر</w:t>
      </w:r>
      <w:r w:rsidRPr="00F5103E">
        <w:rPr>
          <w:rtl/>
        </w:rPr>
        <w:t xml:space="preserve"> ا</w:t>
      </w:r>
      <w:r w:rsidRPr="00F5103E">
        <w:rPr>
          <w:rFonts w:hint="cs"/>
          <w:rtl/>
        </w:rPr>
        <w:t>ی</w:t>
      </w:r>
      <w:r w:rsidRPr="00F5103E">
        <w:rPr>
          <w:rFonts w:hint="eastAsia"/>
          <w:rtl/>
        </w:rPr>
        <w:t>ن</w:t>
      </w:r>
      <w:r w:rsidRPr="00F5103E">
        <w:rPr>
          <w:rtl/>
        </w:rPr>
        <w:t xml:space="preserve"> ذرات به عنوان عوامل فعال سطح</w:t>
      </w:r>
      <w:r w:rsidRPr="00F5103E">
        <w:rPr>
          <w:rFonts w:hint="cs"/>
          <w:rtl/>
        </w:rPr>
        <w:t>ی</w:t>
      </w:r>
      <w:r w:rsidRPr="00F5103E">
        <w:rPr>
          <w:rtl/>
        </w:rPr>
        <w:t xml:space="preserve"> پوشش داده م</w:t>
      </w:r>
      <w:r w:rsidRPr="00F5103E">
        <w:rPr>
          <w:rFonts w:hint="cs"/>
          <w:rtl/>
        </w:rPr>
        <w:t>ی</w:t>
      </w:r>
      <w:r w:rsidRPr="00F5103E">
        <w:rPr>
          <w:rtl/>
        </w:rPr>
        <w:t xml:space="preserve"> شوند و</w:t>
      </w:r>
      <w:r w:rsidRPr="00F5103E">
        <w:rPr>
          <w:rFonts w:hint="cs"/>
          <w:rtl/>
        </w:rPr>
        <w:t xml:space="preserve"> ی</w:t>
      </w:r>
      <w:r w:rsidRPr="00F5103E">
        <w:rPr>
          <w:rFonts w:hint="eastAsia"/>
          <w:rtl/>
        </w:rPr>
        <w:t>ا</w:t>
      </w:r>
      <w:r w:rsidRPr="00F5103E">
        <w:rPr>
          <w:rtl/>
        </w:rPr>
        <w:t xml:space="preserve"> عامل دار م</w:t>
      </w:r>
      <w:r w:rsidRPr="00F5103E">
        <w:rPr>
          <w:rFonts w:hint="cs"/>
          <w:rtl/>
        </w:rPr>
        <w:t>ی</w:t>
      </w:r>
      <w:r w:rsidRPr="00F5103E">
        <w:rPr>
          <w:rtl/>
        </w:rPr>
        <w:t xml:space="preserve"> شوند که ا</w:t>
      </w:r>
      <w:r w:rsidRPr="00F5103E">
        <w:rPr>
          <w:rFonts w:hint="cs"/>
          <w:rtl/>
        </w:rPr>
        <w:t>ی</w:t>
      </w:r>
      <w:r w:rsidRPr="00F5103E">
        <w:rPr>
          <w:rFonts w:hint="eastAsia"/>
          <w:rtl/>
        </w:rPr>
        <w:t>ن</w:t>
      </w:r>
      <w:r w:rsidRPr="00F5103E">
        <w:rPr>
          <w:rtl/>
        </w:rPr>
        <w:t xml:space="preserve"> روش </w:t>
      </w:r>
      <w:r w:rsidRPr="00F5103E">
        <w:rPr>
          <w:rFonts w:hint="cs"/>
          <w:rtl/>
        </w:rPr>
        <w:t>باعث مقرون به صرفه نبودن عملیات می شود</w:t>
      </w:r>
      <w:r w:rsidRPr="00F5103E">
        <w:rPr>
          <w:rtl/>
        </w:rPr>
        <w:t>. هم</w:t>
      </w:r>
      <w:r w:rsidRPr="00F5103E">
        <w:rPr>
          <w:rFonts w:hint="cs"/>
          <w:rtl/>
        </w:rPr>
        <w:t>ی</w:t>
      </w:r>
      <w:r w:rsidRPr="00F5103E">
        <w:rPr>
          <w:rFonts w:hint="eastAsia"/>
          <w:rtl/>
        </w:rPr>
        <w:t>ن</w:t>
      </w:r>
      <w:r w:rsidRPr="00F5103E">
        <w:rPr>
          <w:rtl/>
        </w:rPr>
        <w:t xml:space="preserve"> مطالعات </w:t>
      </w:r>
      <w:r w:rsidRPr="00F5103E">
        <w:rPr>
          <w:rtl/>
        </w:rPr>
        <w:lastRenderedPageBreak/>
        <w:t>همچن</w:t>
      </w:r>
      <w:r w:rsidRPr="00F5103E">
        <w:rPr>
          <w:rFonts w:hint="cs"/>
          <w:rtl/>
        </w:rPr>
        <w:t>ی</w:t>
      </w:r>
      <w:r w:rsidRPr="00F5103E">
        <w:rPr>
          <w:rFonts w:hint="eastAsia"/>
          <w:rtl/>
        </w:rPr>
        <w:t>ن</w:t>
      </w:r>
      <w:r w:rsidRPr="00F5103E">
        <w:rPr>
          <w:rtl/>
        </w:rPr>
        <w:t xml:space="preserve"> از نانوذرات در غلظت‌ها</w:t>
      </w:r>
      <w:r w:rsidRPr="00F5103E">
        <w:rPr>
          <w:rFonts w:hint="cs"/>
          <w:rtl/>
        </w:rPr>
        <w:t>ی</w:t>
      </w:r>
      <w:r w:rsidRPr="00F5103E">
        <w:rPr>
          <w:rtl/>
        </w:rPr>
        <w:t xml:space="preserve"> بس</w:t>
      </w:r>
      <w:r w:rsidRPr="00F5103E">
        <w:rPr>
          <w:rFonts w:hint="cs"/>
          <w:rtl/>
        </w:rPr>
        <w:t>ی</w:t>
      </w:r>
      <w:r w:rsidRPr="00F5103E">
        <w:rPr>
          <w:rFonts w:hint="eastAsia"/>
          <w:rtl/>
        </w:rPr>
        <w:t>ار</w:t>
      </w:r>
      <w:r w:rsidRPr="00F5103E">
        <w:rPr>
          <w:rtl/>
        </w:rPr>
        <w:t xml:space="preserve"> بالا ب</w:t>
      </w:r>
      <w:r w:rsidRPr="00F5103E">
        <w:rPr>
          <w:rFonts w:hint="cs"/>
          <w:rtl/>
        </w:rPr>
        <w:t>ی</w:t>
      </w:r>
      <w:r w:rsidRPr="00F5103E">
        <w:rPr>
          <w:rFonts w:hint="eastAsia"/>
          <w:rtl/>
        </w:rPr>
        <w:t>ش</w:t>
      </w:r>
      <w:r w:rsidRPr="00F5103E">
        <w:rPr>
          <w:rtl/>
        </w:rPr>
        <w:t xml:space="preserve"> از </w:t>
      </w:r>
      <w:r w:rsidRPr="00605E87">
        <w:rPr>
          <w:rFonts w:asciiTheme="majorBidi" w:hAnsiTheme="majorBidi" w:cstheme="majorBidi"/>
          <w:sz w:val="20"/>
          <w:szCs w:val="20"/>
        </w:rPr>
        <w:t>ppm</w:t>
      </w:r>
      <w:r w:rsidRPr="00F5103E">
        <w:rPr>
          <w:rtl/>
        </w:rPr>
        <w:t xml:space="preserve"> 1000 </w:t>
      </w:r>
      <w:r w:rsidRPr="00F5103E">
        <w:rPr>
          <w:rFonts w:hint="cs"/>
          <w:rtl/>
        </w:rPr>
        <w:t>ی</w:t>
      </w:r>
      <w:r w:rsidRPr="00F5103E">
        <w:rPr>
          <w:rFonts w:hint="eastAsia"/>
          <w:rtl/>
        </w:rPr>
        <w:t>ا</w:t>
      </w:r>
      <w:r w:rsidRPr="00F5103E">
        <w:rPr>
          <w:rtl/>
        </w:rPr>
        <w:t xml:space="preserve"> </w:t>
      </w:r>
      <w:r w:rsidRPr="00F5103E">
        <w:rPr>
          <w:rFonts w:hint="cs"/>
          <w:rtl/>
        </w:rPr>
        <w:t>1/0% وزنی</w:t>
      </w:r>
      <w:r w:rsidRPr="00F5103E">
        <w:rPr>
          <w:rtl/>
        </w:rPr>
        <w:t xml:space="preserve"> و معمولاً در مرتبه </w:t>
      </w:r>
      <w:r w:rsidRPr="00605E87">
        <w:rPr>
          <w:rFonts w:asciiTheme="majorBidi" w:hAnsiTheme="majorBidi" w:cstheme="majorBidi"/>
          <w:sz w:val="20"/>
          <w:szCs w:val="20"/>
        </w:rPr>
        <w:t>ppm</w:t>
      </w:r>
      <w:r w:rsidRPr="00F5103E">
        <w:rPr>
          <w:rtl/>
        </w:rPr>
        <w:t xml:space="preserve"> 10000 </w:t>
      </w:r>
      <w:r w:rsidRPr="00F5103E">
        <w:rPr>
          <w:rFonts w:hint="cs"/>
          <w:rtl/>
        </w:rPr>
        <w:t>ی</w:t>
      </w:r>
      <w:r w:rsidRPr="00F5103E">
        <w:rPr>
          <w:rFonts w:hint="eastAsia"/>
          <w:rtl/>
        </w:rPr>
        <w:t>ا</w:t>
      </w:r>
      <w:r w:rsidRPr="00F5103E">
        <w:rPr>
          <w:rtl/>
        </w:rPr>
        <w:t xml:space="preserve"> </w:t>
      </w:r>
      <w:r w:rsidRPr="00F5103E">
        <w:rPr>
          <w:rFonts w:hint="cs"/>
          <w:rtl/>
        </w:rPr>
        <w:t>1% وزنی</w:t>
      </w:r>
      <w:r w:rsidRPr="00F5103E">
        <w:rPr>
          <w:rtl/>
        </w:rPr>
        <w:t xml:space="preserve"> استفاده کردند. ا</w:t>
      </w:r>
      <w:r w:rsidRPr="00F5103E">
        <w:rPr>
          <w:rFonts w:hint="cs"/>
          <w:rtl/>
        </w:rPr>
        <w:t>ی</w:t>
      </w:r>
      <w:r w:rsidRPr="00F5103E">
        <w:rPr>
          <w:rFonts w:hint="eastAsia"/>
          <w:rtl/>
        </w:rPr>
        <w:t>ن</w:t>
      </w:r>
      <w:r w:rsidRPr="00F5103E">
        <w:rPr>
          <w:rFonts w:hint="cs"/>
          <w:rtl/>
        </w:rPr>
        <w:t xml:space="preserve"> مسئله</w:t>
      </w:r>
      <w:r w:rsidRPr="00F5103E">
        <w:rPr>
          <w:rtl/>
        </w:rPr>
        <w:t xml:space="preserve"> استفاده از آن را در عمل</w:t>
      </w:r>
      <w:r w:rsidRPr="00F5103E">
        <w:rPr>
          <w:rFonts w:hint="cs"/>
          <w:rtl/>
        </w:rPr>
        <w:t>ی</w:t>
      </w:r>
      <w:r w:rsidRPr="00F5103E">
        <w:rPr>
          <w:rFonts w:hint="eastAsia"/>
          <w:rtl/>
        </w:rPr>
        <w:t>ات</w:t>
      </w:r>
      <w:r w:rsidRPr="00F5103E">
        <w:rPr>
          <w:rtl/>
        </w:rPr>
        <w:t xml:space="preserve"> در مق</w:t>
      </w:r>
      <w:r w:rsidRPr="00F5103E">
        <w:rPr>
          <w:rFonts w:hint="cs"/>
          <w:rtl/>
        </w:rPr>
        <w:t>ی</w:t>
      </w:r>
      <w:r w:rsidRPr="00F5103E">
        <w:rPr>
          <w:rFonts w:hint="eastAsia"/>
          <w:rtl/>
        </w:rPr>
        <w:t>اس</w:t>
      </w:r>
      <w:r w:rsidRPr="00F5103E">
        <w:rPr>
          <w:rtl/>
        </w:rPr>
        <w:t xml:space="preserve"> م</w:t>
      </w:r>
      <w:r w:rsidRPr="00F5103E">
        <w:rPr>
          <w:rFonts w:hint="cs"/>
          <w:rtl/>
        </w:rPr>
        <w:t>ی</w:t>
      </w:r>
      <w:r w:rsidRPr="00F5103E">
        <w:rPr>
          <w:rFonts w:hint="eastAsia"/>
          <w:rtl/>
        </w:rPr>
        <w:t>دان</w:t>
      </w:r>
      <w:r w:rsidRPr="00F5103E">
        <w:rPr>
          <w:rFonts w:hint="cs"/>
          <w:rtl/>
        </w:rPr>
        <w:t>ی</w:t>
      </w:r>
      <w:r w:rsidRPr="00F5103E">
        <w:rPr>
          <w:rtl/>
        </w:rPr>
        <w:t xml:space="preserve"> </w:t>
      </w:r>
      <w:r w:rsidRPr="00F5103E">
        <w:rPr>
          <w:rFonts w:hint="cs"/>
          <w:rtl/>
        </w:rPr>
        <w:t xml:space="preserve">غیر موجه می کند. </w:t>
      </w:r>
    </w:p>
    <w:p w14:paraId="3ECC31F0" w14:textId="4D195559" w:rsidR="00F5103E" w:rsidRPr="00F5103E" w:rsidRDefault="00F5103E" w:rsidP="005E025E">
      <w:pPr>
        <w:spacing w:after="0"/>
        <w:jc w:val="lowKashida"/>
        <w:rPr>
          <w:rtl/>
        </w:rPr>
      </w:pPr>
      <w:r w:rsidRPr="00F5103E">
        <w:rPr>
          <w:rFonts w:hint="cs"/>
          <w:rtl/>
        </w:rPr>
        <w:t>در این مطالعه، هدف ما پیشنهاد یک فرمولاسیون سورفکتانت ثابت عاری از آلکالین، جهت تولید فوم با پایداری مناسب در تماس با نفت و</w:t>
      </w:r>
      <w:r w:rsidR="00C20704" w:rsidRPr="00C20704">
        <w:rPr>
          <w:rFonts w:hint="cs"/>
          <w:rtl/>
        </w:rPr>
        <w:t xml:space="preserve"> </w:t>
      </w:r>
      <w:r w:rsidR="00C20704">
        <w:rPr>
          <w:rFonts w:hint="cs"/>
          <w:rtl/>
        </w:rPr>
        <w:t>کشش بین سطحی</w:t>
      </w:r>
      <w:r w:rsidRPr="00F5103E">
        <w:rPr>
          <w:rFonts w:hint="cs"/>
          <w:rtl/>
        </w:rPr>
        <w:t xml:space="preserve"> کم می باشد. از این رو تاثیرات نانوذرات کربنی عامل دار شده با گروه های متفاوت با غلظت </w:t>
      </w:r>
      <w:r w:rsidRPr="00605E87">
        <w:rPr>
          <w:rFonts w:asciiTheme="majorBidi" w:hAnsiTheme="majorBidi" w:cstheme="majorBidi"/>
          <w:sz w:val="20"/>
          <w:szCs w:val="20"/>
        </w:rPr>
        <w:t>ppm</w:t>
      </w:r>
      <w:r w:rsidRPr="00F5103E">
        <w:rPr>
          <w:rFonts w:hint="cs"/>
          <w:rtl/>
        </w:rPr>
        <w:t xml:space="preserve"> 100 بر روی پایداری فوم </w:t>
      </w:r>
      <w:r w:rsidR="00C20704">
        <w:rPr>
          <w:rFonts w:hint="cs"/>
          <w:rtl/>
          <w:lang w:bidi="fa-IR"/>
        </w:rPr>
        <w:t xml:space="preserve">به صورت استاتیک </w:t>
      </w:r>
      <w:r w:rsidRPr="00F5103E">
        <w:rPr>
          <w:rFonts w:hint="cs"/>
          <w:rtl/>
        </w:rPr>
        <w:t xml:space="preserve">و </w:t>
      </w:r>
      <w:r w:rsidR="00C20704">
        <w:rPr>
          <w:rFonts w:hint="cs"/>
          <w:rtl/>
        </w:rPr>
        <w:t>دینامیک</w:t>
      </w:r>
      <w:r w:rsidRPr="00F5103E">
        <w:rPr>
          <w:rFonts w:hint="cs"/>
          <w:rtl/>
        </w:rPr>
        <w:t>مورد بررسی قرار گرفته است. نانوذرات کربنی دارای خواص ویژه ای از جمله حلالیت بالا در آب، زیست تخریب پذیری، غیر سمی بودن، پایداری شیمیایی و حرارتی بالا، تحرک پذیری مناسب در محیط مخزن، پایداری کلوئیدی مناسب در شرایط سخت مخزنی و قابلیت تولید و اجرا در مقیاس مخزن می باش</w:t>
      </w:r>
      <w:r w:rsidR="005E025E">
        <w:rPr>
          <w:rFonts w:hint="cs"/>
          <w:rtl/>
        </w:rPr>
        <w:t>ن</w:t>
      </w:r>
      <w:r w:rsidRPr="00F5103E">
        <w:rPr>
          <w:rFonts w:hint="cs"/>
          <w:rtl/>
        </w:rPr>
        <w:t xml:space="preserve">د. به این منظور مطالعات استاتیک شامل بررسی رفتار فازی سورفکتانت در تماس با نفت، پایداری فوم از طریق آزمون ستون فوم انجام شده است و در نهایت بررسی رفتار دینامیک فوم در میکرومدل </w:t>
      </w:r>
      <w:r w:rsidR="005E025E">
        <w:rPr>
          <w:rFonts w:hint="cs"/>
          <w:rtl/>
        </w:rPr>
        <w:t xml:space="preserve">مورد </w:t>
      </w:r>
      <w:r w:rsidRPr="00F5103E">
        <w:rPr>
          <w:rFonts w:hint="cs"/>
          <w:rtl/>
        </w:rPr>
        <w:t xml:space="preserve">بررسی </w:t>
      </w:r>
      <w:r w:rsidR="005E025E">
        <w:rPr>
          <w:rFonts w:hint="cs"/>
          <w:rtl/>
        </w:rPr>
        <w:t xml:space="preserve">قرار گرفته است </w:t>
      </w:r>
      <w:r w:rsidRPr="00F5103E">
        <w:rPr>
          <w:rFonts w:hint="cs"/>
          <w:rtl/>
        </w:rPr>
        <w:t>.</w:t>
      </w:r>
    </w:p>
    <w:p w14:paraId="58CDBE86" w14:textId="16A7CB17" w:rsidR="00F5103E" w:rsidRPr="00F5103E" w:rsidRDefault="00F5103E" w:rsidP="00A40D38">
      <w:pPr>
        <w:pStyle w:val="Heading1"/>
        <w:numPr>
          <w:ilvl w:val="0"/>
          <w:numId w:val="0"/>
        </w:numPr>
        <w:rPr>
          <w:rtl/>
        </w:rPr>
      </w:pPr>
      <w:r w:rsidRPr="00F5103E">
        <w:rPr>
          <w:rFonts w:hint="cs"/>
          <w:rtl/>
        </w:rPr>
        <w:t>روش کار</w:t>
      </w:r>
    </w:p>
    <w:p w14:paraId="06DD7A3A" w14:textId="77777777" w:rsidR="00335717" w:rsidRPr="00335717" w:rsidRDefault="00335717" w:rsidP="00A40D38">
      <w:pPr>
        <w:pStyle w:val="Heading2"/>
        <w:numPr>
          <w:ilvl w:val="0"/>
          <w:numId w:val="0"/>
        </w:numPr>
        <w:spacing w:before="0"/>
        <w:rPr>
          <w:rtl/>
        </w:rPr>
      </w:pPr>
      <w:r w:rsidRPr="00335717">
        <w:rPr>
          <w:rFonts w:hint="cs"/>
          <w:rtl/>
        </w:rPr>
        <w:t>مواد</w:t>
      </w:r>
    </w:p>
    <w:p w14:paraId="79A6C9A6" w14:textId="42C6139E" w:rsidR="00335717" w:rsidRDefault="00335717" w:rsidP="00D47D35">
      <w:pPr>
        <w:spacing w:after="0"/>
        <w:jc w:val="lowKashida"/>
        <w:rPr>
          <w:rtl/>
          <w:lang w:bidi="fa-IR"/>
        </w:rPr>
      </w:pPr>
      <w:r w:rsidRPr="007B5818">
        <w:rPr>
          <w:rtl/>
          <w:lang w:bidi="fa-IR"/>
        </w:rPr>
        <w:t>در ا</w:t>
      </w:r>
      <w:r w:rsidRPr="007B5818">
        <w:rPr>
          <w:rFonts w:hint="cs"/>
          <w:rtl/>
          <w:lang w:bidi="fa-IR"/>
        </w:rPr>
        <w:t>ی</w:t>
      </w:r>
      <w:r w:rsidRPr="007B5818">
        <w:rPr>
          <w:rFonts w:hint="eastAsia"/>
          <w:rtl/>
          <w:lang w:bidi="fa-IR"/>
        </w:rPr>
        <w:t>ن</w:t>
      </w:r>
      <w:r w:rsidRPr="007B5818">
        <w:rPr>
          <w:rtl/>
          <w:lang w:bidi="fa-IR"/>
        </w:rPr>
        <w:t xml:space="preserve"> </w:t>
      </w:r>
      <w:r w:rsidRPr="007B5818">
        <w:rPr>
          <w:rFonts w:hint="cs"/>
          <w:rtl/>
          <w:lang w:bidi="fa-IR"/>
        </w:rPr>
        <w:t>مقاله</w:t>
      </w:r>
      <w:r w:rsidRPr="007B5818">
        <w:rPr>
          <w:rtl/>
          <w:lang w:bidi="fa-IR"/>
        </w:rPr>
        <w:t xml:space="preserve"> دو سورفکتانت مورد مطالعه قرار گرفته است. آمون</w:t>
      </w:r>
      <w:r w:rsidRPr="007B5818">
        <w:rPr>
          <w:rFonts w:hint="cs"/>
          <w:rtl/>
          <w:lang w:bidi="fa-IR"/>
        </w:rPr>
        <w:t>ی</w:t>
      </w:r>
      <w:r w:rsidRPr="007B5818">
        <w:rPr>
          <w:rFonts w:hint="eastAsia"/>
          <w:rtl/>
          <w:lang w:bidi="fa-IR"/>
        </w:rPr>
        <w:t>وم</w:t>
      </w:r>
      <w:r w:rsidRPr="007B5818">
        <w:rPr>
          <w:rtl/>
          <w:lang w:bidi="fa-IR"/>
        </w:rPr>
        <w:t xml:space="preserve"> لور</w:t>
      </w:r>
      <w:r w:rsidRPr="007B5818">
        <w:rPr>
          <w:rFonts w:hint="cs"/>
          <w:rtl/>
          <w:lang w:bidi="fa-IR"/>
        </w:rPr>
        <w:t>ی</w:t>
      </w:r>
      <w:r w:rsidRPr="007B5818">
        <w:rPr>
          <w:rFonts w:hint="eastAsia"/>
          <w:rtl/>
          <w:lang w:bidi="fa-IR"/>
        </w:rPr>
        <w:t>ل</w:t>
      </w:r>
      <w:r w:rsidRPr="007B5818">
        <w:rPr>
          <w:rtl/>
          <w:lang w:bidi="fa-IR"/>
        </w:rPr>
        <w:t xml:space="preserve"> اتر سولفات (</w:t>
      </w:r>
      <w:r w:rsidRPr="001210A7">
        <w:rPr>
          <w:rFonts w:asciiTheme="majorBidi" w:hAnsiTheme="majorBidi" w:cstheme="majorBidi"/>
          <w:sz w:val="20"/>
          <w:szCs w:val="20"/>
          <w:lang w:bidi="fa-IR"/>
        </w:rPr>
        <w:t>ALES</w:t>
      </w:r>
      <w:r w:rsidRPr="007B5818">
        <w:rPr>
          <w:rtl/>
          <w:lang w:bidi="fa-IR"/>
        </w:rPr>
        <w:t xml:space="preserve">) </w:t>
      </w:r>
      <w:r w:rsidRPr="007B5818">
        <w:rPr>
          <w:rFonts w:hint="cs"/>
          <w:rtl/>
          <w:lang w:bidi="fa-IR"/>
        </w:rPr>
        <w:t>ی</w:t>
      </w:r>
      <w:r w:rsidRPr="007B5818">
        <w:rPr>
          <w:rFonts w:hint="eastAsia"/>
          <w:rtl/>
          <w:lang w:bidi="fa-IR"/>
        </w:rPr>
        <w:t>ک</w:t>
      </w:r>
      <w:r w:rsidRPr="007B5818">
        <w:rPr>
          <w:rtl/>
          <w:lang w:bidi="fa-IR"/>
        </w:rPr>
        <w:t xml:space="preserve"> سورفکتانت آن</w:t>
      </w:r>
      <w:r w:rsidRPr="007B5818">
        <w:rPr>
          <w:rFonts w:hint="cs"/>
          <w:rtl/>
          <w:lang w:bidi="fa-IR"/>
        </w:rPr>
        <w:t>ی</w:t>
      </w:r>
      <w:r w:rsidRPr="007B5818">
        <w:rPr>
          <w:rFonts w:hint="eastAsia"/>
          <w:rtl/>
          <w:lang w:bidi="fa-IR"/>
        </w:rPr>
        <w:t>ون</w:t>
      </w:r>
      <w:r w:rsidRPr="007B5818">
        <w:rPr>
          <w:rFonts w:hint="cs"/>
          <w:rtl/>
          <w:lang w:bidi="fa-IR"/>
        </w:rPr>
        <w:t>ی با 70% ماده فعال سطحی</w:t>
      </w:r>
      <w:r w:rsidRPr="007B5818">
        <w:rPr>
          <w:rtl/>
          <w:lang w:bidi="fa-IR"/>
        </w:rPr>
        <w:t xml:space="preserve"> و کوکام</w:t>
      </w:r>
      <w:r w:rsidRPr="007B5818">
        <w:rPr>
          <w:rFonts w:hint="cs"/>
          <w:rtl/>
          <w:lang w:bidi="fa-IR"/>
        </w:rPr>
        <w:t>ی</w:t>
      </w:r>
      <w:r w:rsidRPr="007B5818">
        <w:rPr>
          <w:rFonts w:hint="eastAsia"/>
          <w:rtl/>
          <w:lang w:bidi="fa-IR"/>
        </w:rPr>
        <w:t>دو</w:t>
      </w:r>
      <w:r w:rsidRPr="007B5818">
        <w:rPr>
          <w:rtl/>
          <w:lang w:bidi="fa-IR"/>
        </w:rPr>
        <w:t xml:space="preserve"> پروپ</w:t>
      </w:r>
      <w:r w:rsidRPr="007B5818">
        <w:rPr>
          <w:rFonts w:hint="cs"/>
          <w:rtl/>
          <w:lang w:bidi="fa-IR"/>
        </w:rPr>
        <w:t>ی</w:t>
      </w:r>
      <w:r w:rsidRPr="007B5818">
        <w:rPr>
          <w:rFonts w:hint="eastAsia"/>
          <w:rtl/>
          <w:lang w:bidi="fa-IR"/>
        </w:rPr>
        <w:t>ل</w:t>
      </w:r>
      <w:r w:rsidRPr="007B5818">
        <w:rPr>
          <w:rtl/>
          <w:lang w:bidi="fa-IR"/>
        </w:rPr>
        <w:t xml:space="preserve"> بتائ</w:t>
      </w:r>
      <w:r w:rsidRPr="007B5818">
        <w:rPr>
          <w:rFonts w:hint="cs"/>
          <w:rtl/>
          <w:lang w:bidi="fa-IR"/>
        </w:rPr>
        <w:t>ی</w:t>
      </w:r>
      <w:r w:rsidRPr="007B5818">
        <w:rPr>
          <w:rFonts w:hint="eastAsia"/>
          <w:rtl/>
          <w:lang w:bidi="fa-IR"/>
        </w:rPr>
        <w:t>ن</w:t>
      </w:r>
      <w:r w:rsidRPr="007B5818">
        <w:rPr>
          <w:rtl/>
          <w:lang w:bidi="fa-IR"/>
        </w:rPr>
        <w:t xml:space="preserve"> (</w:t>
      </w:r>
      <w:r w:rsidRPr="001210A7">
        <w:rPr>
          <w:rFonts w:asciiTheme="majorBidi" w:hAnsiTheme="majorBidi" w:cstheme="majorBidi"/>
          <w:sz w:val="20"/>
          <w:szCs w:val="20"/>
          <w:lang w:bidi="fa-IR"/>
        </w:rPr>
        <w:t>CAPB</w:t>
      </w:r>
      <w:r w:rsidRPr="007B5818">
        <w:rPr>
          <w:rtl/>
          <w:lang w:bidi="fa-IR"/>
        </w:rPr>
        <w:t xml:space="preserve">) </w:t>
      </w:r>
      <w:r w:rsidRPr="007B5818">
        <w:rPr>
          <w:rFonts w:hint="cs"/>
          <w:rtl/>
          <w:lang w:bidi="fa-IR"/>
        </w:rPr>
        <w:t>ی</w:t>
      </w:r>
      <w:r w:rsidRPr="007B5818">
        <w:rPr>
          <w:rFonts w:hint="eastAsia"/>
          <w:rtl/>
          <w:lang w:bidi="fa-IR"/>
        </w:rPr>
        <w:t>ک</w:t>
      </w:r>
      <w:r w:rsidRPr="007B5818">
        <w:rPr>
          <w:rtl/>
          <w:lang w:bidi="fa-IR"/>
        </w:rPr>
        <w:t xml:space="preserve"> سورفکتانت زو</w:t>
      </w:r>
      <w:r w:rsidRPr="007B5818">
        <w:rPr>
          <w:rFonts w:hint="cs"/>
          <w:rtl/>
          <w:lang w:bidi="fa-IR"/>
        </w:rPr>
        <w:t>ی</w:t>
      </w:r>
      <w:r w:rsidRPr="007B5818">
        <w:rPr>
          <w:rFonts w:hint="eastAsia"/>
          <w:rtl/>
          <w:lang w:bidi="fa-IR"/>
        </w:rPr>
        <w:t>تر</w:t>
      </w:r>
      <w:r w:rsidR="0071354D">
        <w:rPr>
          <w:rFonts w:hint="cs"/>
          <w:rtl/>
          <w:lang w:bidi="fa-IR"/>
        </w:rPr>
        <w:t>ی</w:t>
      </w:r>
      <w:r w:rsidRPr="007B5818">
        <w:rPr>
          <w:rFonts w:hint="eastAsia"/>
          <w:rtl/>
          <w:lang w:bidi="fa-IR"/>
        </w:rPr>
        <w:t>ون</w:t>
      </w:r>
      <w:r w:rsidRPr="007B5818">
        <w:rPr>
          <w:rFonts w:hint="cs"/>
          <w:rtl/>
          <w:lang w:bidi="fa-IR"/>
        </w:rPr>
        <w:t>ی</w:t>
      </w:r>
      <w:r w:rsidRPr="007B5818">
        <w:rPr>
          <w:rFonts w:hint="eastAsia"/>
          <w:rtl/>
          <w:lang w:bidi="fa-IR"/>
        </w:rPr>
        <w:t>ک</w:t>
      </w:r>
      <w:r w:rsidRPr="007B5818">
        <w:rPr>
          <w:rtl/>
          <w:lang w:bidi="fa-IR"/>
        </w:rPr>
        <w:t xml:space="preserve"> </w:t>
      </w:r>
      <w:r w:rsidRPr="007B5818">
        <w:rPr>
          <w:rFonts w:hint="cs"/>
          <w:rtl/>
          <w:lang w:bidi="fa-IR"/>
        </w:rPr>
        <w:t xml:space="preserve">با 30% ماده فعال سطحی </w:t>
      </w:r>
      <w:r w:rsidRPr="007B5818">
        <w:rPr>
          <w:rtl/>
          <w:lang w:bidi="fa-IR"/>
        </w:rPr>
        <w:t>م</w:t>
      </w:r>
      <w:r w:rsidRPr="007B5818">
        <w:rPr>
          <w:rFonts w:hint="cs"/>
          <w:rtl/>
          <w:lang w:bidi="fa-IR"/>
        </w:rPr>
        <w:t>ی</w:t>
      </w:r>
      <w:r w:rsidRPr="007B5818">
        <w:rPr>
          <w:rtl/>
          <w:lang w:bidi="fa-IR"/>
        </w:rPr>
        <w:t xml:space="preserve"> </w:t>
      </w:r>
      <w:r w:rsidRPr="007B5818">
        <w:rPr>
          <w:rFonts w:hint="cs"/>
          <w:rtl/>
          <w:lang w:bidi="fa-IR"/>
        </w:rPr>
        <w:t>باشند. سورفکتان</w:t>
      </w:r>
      <w:r w:rsidRPr="007B5818">
        <w:rPr>
          <w:rFonts w:hint="eastAsia"/>
          <w:rtl/>
          <w:lang w:bidi="fa-IR"/>
        </w:rPr>
        <w:t>ت</w:t>
      </w:r>
      <w:r w:rsidRPr="007B5818">
        <w:rPr>
          <w:rtl/>
          <w:lang w:bidi="fa-IR"/>
        </w:rPr>
        <w:t xml:space="preserve"> ها</w:t>
      </w:r>
      <w:r w:rsidRPr="007B5818">
        <w:rPr>
          <w:rFonts w:hint="cs"/>
          <w:rtl/>
          <w:lang w:bidi="fa-IR"/>
        </w:rPr>
        <w:t>ی</w:t>
      </w:r>
      <w:r w:rsidRPr="007B5818">
        <w:rPr>
          <w:rtl/>
          <w:lang w:bidi="fa-IR"/>
        </w:rPr>
        <w:t xml:space="preserve"> مورد استفاده از شرکت پد</w:t>
      </w:r>
      <w:r w:rsidRPr="007B5818">
        <w:rPr>
          <w:rFonts w:hint="cs"/>
          <w:rtl/>
          <w:lang w:bidi="fa-IR"/>
        </w:rPr>
        <w:t>ی</w:t>
      </w:r>
      <w:r w:rsidRPr="007B5818">
        <w:rPr>
          <w:rFonts w:hint="eastAsia"/>
          <w:rtl/>
          <w:lang w:bidi="fa-IR"/>
        </w:rPr>
        <w:t>ده</w:t>
      </w:r>
      <w:r w:rsidRPr="007B5818">
        <w:rPr>
          <w:rtl/>
          <w:lang w:bidi="fa-IR"/>
        </w:rPr>
        <w:t xml:space="preserve"> ش</w:t>
      </w:r>
      <w:r w:rsidRPr="007B5818">
        <w:rPr>
          <w:rFonts w:hint="cs"/>
          <w:rtl/>
          <w:lang w:bidi="fa-IR"/>
        </w:rPr>
        <w:t>ی</w:t>
      </w:r>
      <w:r w:rsidRPr="007B5818">
        <w:rPr>
          <w:rFonts w:hint="eastAsia"/>
          <w:rtl/>
          <w:lang w:bidi="fa-IR"/>
        </w:rPr>
        <w:t>م</w:t>
      </w:r>
      <w:r w:rsidRPr="007B5818">
        <w:rPr>
          <w:rFonts w:hint="cs"/>
          <w:rtl/>
          <w:lang w:bidi="fa-IR"/>
        </w:rPr>
        <w:t>ی</w:t>
      </w:r>
      <w:r w:rsidRPr="007B5818">
        <w:rPr>
          <w:rtl/>
          <w:lang w:bidi="fa-IR"/>
        </w:rPr>
        <w:t xml:space="preserve"> جم ته</w:t>
      </w:r>
      <w:r w:rsidRPr="007B5818">
        <w:rPr>
          <w:rFonts w:hint="cs"/>
          <w:rtl/>
          <w:lang w:bidi="fa-IR"/>
        </w:rPr>
        <w:t>ی</w:t>
      </w:r>
      <w:r w:rsidRPr="007B5818">
        <w:rPr>
          <w:rFonts w:hint="eastAsia"/>
          <w:rtl/>
          <w:lang w:bidi="fa-IR"/>
        </w:rPr>
        <w:t>ه</w:t>
      </w:r>
      <w:r w:rsidRPr="007B5818">
        <w:rPr>
          <w:rtl/>
          <w:lang w:bidi="fa-IR"/>
        </w:rPr>
        <w:t xml:space="preserve"> و</w:t>
      </w:r>
      <w:r w:rsidRPr="007B5818">
        <w:rPr>
          <w:rFonts w:hint="cs"/>
          <w:rtl/>
          <w:lang w:bidi="fa-IR"/>
        </w:rPr>
        <w:t xml:space="preserve"> </w:t>
      </w:r>
      <w:r w:rsidRPr="007B5818">
        <w:rPr>
          <w:rtl/>
          <w:lang w:bidi="fa-IR"/>
        </w:rPr>
        <w:t>مورد استفاده قرار گرفته است.</w:t>
      </w:r>
      <w:r w:rsidR="0071354D">
        <w:rPr>
          <w:rFonts w:hint="cs"/>
          <w:rtl/>
          <w:lang w:bidi="fa-IR"/>
        </w:rPr>
        <w:t xml:space="preserve"> سورفکتانت زویتریونیک مطابق شکل-1 در محیط با </w:t>
      </w:r>
      <w:r w:rsidR="0071354D" w:rsidRPr="00E16883">
        <w:rPr>
          <w:rFonts w:asciiTheme="majorBidi" w:hAnsiTheme="majorBidi" w:cstheme="majorBidi"/>
          <w:sz w:val="20"/>
          <w:szCs w:val="20"/>
          <w:lang w:bidi="fa-IR"/>
        </w:rPr>
        <w:t>pH</w:t>
      </w:r>
      <w:r w:rsidR="0071354D">
        <w:rPr>
          <w:rFonts w:hint="cs"/>
          <w:rtl/>
          <w:lang w:bidi="fa-IR"/>
        </w:rPr>
        <w:t xml:space="preserve"> های مختلف تغییر رفتار می دهد.</w:t>
      </w:r>
    </w:p>
    <w:p w14:paraId="1BDACB43" w14:textId="77777777" w:rsidR="0071354D" w:rsidRDefault="0071354D" w:rsidP="0071354D">
      <w:pPr>
        <w:keepNext/>
        <w:spacing w:after="0"/>
        <w:jc w:val="center"/>
      </w:pPr>
      <w:r>
        <w:rPr>
          <w:rFonts w:hint="cs"/>
          <w:noProof/>
          <w:lang w:bidi="fa-IR"/>
        </w:rPr>
        <w:drawing>
          <wp:inline distT="0" distB="0" distL="0" distR="0" wp14:anchorId="49ADB1A2" wp14:editId="35DB170B">
            <wp:extent cx="3595370" cy="13855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5370" cy="1385570"/>
                    </a:xfrm>
                    <a:prstGeom prst="rect">
                      <a:avLst/>
                    </a:prstGeom>
                    <a:noFill/>
                    <a:ln>
                      <a:noFill/>
                    </a:ln>
                  </pic:spPr>
                </pic:pic>
              </a:graphicData>
            </a:graphic>
          </wp:inline>
        </w:drawing>
      </w:r>
    </w:p>
    <w:p w14:paraId="43EB7475" w14:textId="59F854D0" w:rsidR="0071354D" w:rsidRPr="007B5818" w:rsidRDefault="0071354D" w:rsidP="0071354D">
      <w:pPr>
        <w:pStyle w:val="Caption"/>
        <w:jc w:val="center"/>
        <w:rPr>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Pr>
          <w:noProof/>
          <w:rtl/>
        </w:rPr>
        <w:t>1</w:t>
      </w:r>
      <w:r>
        <w:rPr>
          <w:rtl/>
        </w:rPr>
        <w:fldChar w:fldCharType="end"/>
      </w:r>
      <w:r>
        <w:rPr>
          <w:rFonts w:hint="cs"/>
          <w:rtl/>
        </w:rPr>
        <w:t>-</w:t>
      </w:r>
      <w:r>
        <w:rPr>
          <w:rFonts w:hint="cs"/>
          <w:noProof/>
          <w:rtl/>
          <w:lang w:bidi="fa-IR"/>
        </w:rPr>
        <w:t xml:space="preserve"> وابستگی بار سورفکتانت زویتریونیک به </w:t>
      </w:r>
      <w:r>
        <w:rPr>
          <w:noProof/>
          <w:lang w:bidi="fa-IR"/>
        </w:rPr>
        <w:t>pH</w:t>
      </w:r>
      <w:r>
        <w:rPr>
          <w:rFonts w:hint="cs"/>
          <w:noProof/>
          <w:rtl/>
          <w:lang w:bidi="fa-IR"/>
        </w:rPr>
        <w:t xml:space="preserve"> محیط </w:t>
      </w:r>
      <w:r>
        <w:rPr>
          <w:noProof/>
          <w:rtl/>
          <w:lang w:bidi="fa-IR"/>
        </w:rPr>
        <w:fldChar w:fldCharType="begin"/>
      </w:r>
      <w:r>
        <w:rPr>
          <w:noProof/>
          <w:rtl/>
          <w:lang w:bidi="fa-IR"/>
        </w:rPr>
        <w:instrText xml:space="preserve"> </w:instrText>
      </w:r>
      <w:r>
        <w:rPr>
          <w:noProof/>
          <w:lang w:bidi="fa-IR"/>
        </w:rPr>
        <w:instrText>ADDIN EN.CITE &lt;EndNote&gt;&lt;Cite&gt;&lt;Author&gt;Isah&lt;/Author&gt;&lt;Year&gt;2022&lt;/Year&gt;&lt;RecNum&gt;248&lt;/RecNum&gt;&lt;DisplayText&gt;[42]&lt;/DisplayText&gt;&lt;record&gt;&lt;rec-number&gt;248&lt;/rec-number&gt;&lt;foreign-keys&gt;&lt;key app="EN" db-id="asfzt055fszd5cerax75dzaerazadrdewe2t" timestamp="1675809359"&gt;248</w:instrText>
      </w:r>
      <w:r>
        <w:rPr>
          <w:noProof/>
          <w:rtl/>
          <w:lang w:bidi="fa-IR"/>
        </w:rPr>
        <w:instrText>&lt;/</w:instrText>
      </w:r>
      <w:r>
        <w:rPr>
          <w:noProof/>
          <w:lang w:bidi="fa-IR"/>
        </w:rPr>
        <w:instrText>key&gt;&lt;/foreign-keys&gt;&lt;ref-type name="Journal Article"&gt;17&lt;/ref-type&gt;&lt;contributors&gt;&lt;authors&gt;&lt;author&gt;Isah, Abubakar&lt;/author&gt;&lt;author&gt;Arif, Muhammad&lt;/author&gt;&lt;author&gt;Hassan, Amjed&lt;/author&gt;&lt;author&gt;Mahmoud, Mohamed&lt;/author&gt;&lt;author&gt;Iglauer, Stefan&lt;/author&gt;&lt;/authors</w:instrText>
      </w:r>
      <w:r>
        <w:rPr>
          <w:noProof/>
          <w:rtl/>
          <w:lang w:bidi="fa-IR"/>
        </w:rPr>
        <w:instrText>&gt;&lt;/</w:instrText>
      </w:r>
      <w:r>
        <w:rPr>
          <w:noProof/>
          <w:lang w:bidi="fa-IR"/>
        </w:rPr>
        <w:instrText>contributors&gt;&lt;titles&gt;&lt;title&gt;Fluid–rock interactions and its implications on EOR: Critical analysis, experimental techniques and knowledge gaps&lt;/title&gt;&lt;secondary-title&gt;Energy Reports&lt;/secondary-title&gt;&lt;/titles&gt;&lt;periodical&gt;&lt;full-title&gt;Energy Reports&lt;/full</w:instrText>
      </w:r>
      <w:r>
        <w:rPr>
          <w:noProof/>
          <w:rtl/>
          <w:lang w:bidi="fa-IR"/>
        </w:rPr>
        <w:instrText>-</w:instrText>
      </w:r>
      <w:r>
        <w:rPr>
          <w:noProof/>
          <w:lang w:bidi="fa-IR"/>
        </w:rPr>
        <w:instrText>title&gt;&lt;/periodical&gt;&lt;pages&gt;6355-6395&lt;/pages&gt;&lt;volume&gt;8&lt;/volume&gt;&lt;dates&gt;&lt;year&gt;2022&lt;/year&gt;&lt;/dates&gt;&lt;isbn&gt;2352-4847&lt;/isbn&gt;&lt;urls&gt;&lt;/urls&gt;&lt;/record&gt;&lt;/Cite&gt;&lt;/EndNote</w:instrText>
      </w:r>
      <w:r>
        <w:rPr>
          <w:noProof/>
          <w:rtl/>
          <w:lang w:bidi="fa-IR"/>
        </w:rPr>
        <w:instrText>&gt;</w:instrText>
      </w:r>
      <w:r>
        <w:rPr>
          <w:noProof/>
          <w:rtl/>
          <w:lang w:bidi="fa-IR"/>
        </w:rPr>
        <w:fldChar w:fldCharType="separate"/>
      </w:r>
      <w:r>
        <w:rPr>
          <w:noProof/>
          <w:rtl/>
          <w:lang w:bidi="fa-IR"/>
        </w:rPr>
        <w:t>[42]</w:t>
      </w:r>
      <w:r>
        <w:rPr>
          <w:noProof/>
          <w:rtl/>
          <w:lang w:bidi="fa-IR"/>
        </w:rPr>
        <w:fldChar w:fldCharType="end"/>
      </w:r>
    </w:p>
    <w:p w14:paraId="3516B6FE" w14:textId="70D2CABD" w:rsidR="00335717" w:rsidRDefault="00335717" w:rsidP="00D47D35">
      <w:pPr>
        <w:spacing w:after="0"/>
        <w:jc w:val="lowKashida"/>
        <w:rPr>
          <w:rtl/>
        </w:rPr>
      </w:pPr>
      <w:r w:rsidRPr="007B5818">
        <w:rPr>
          <w:rtl/>
        </w:rPr>
        <w:t>در ا</w:t>
      </w:r>
      <w:r w:rsidRPr="007B5818">
        <w:rPr>
          <w:rFonts w:hint="cs"/>
          <w:rtl/>
        </w:rPr>
        <w:t>ی</w:t>
      </w:r>
      <w:r w:rsidRPr="007B5818">
        <w:rPr>
          <w:rFonts w:hint="eastAsia"/>
          <w:rtl/>
        </w:rPr>
        <w:t>ن</w:t>
      </w:r>
      <w:r w:rsidRPr="007B5818">
        <w:rPr>
          <w:rtl/>
        </w:rPr>
        <w:t xml:space="preserve"> </w:t>
      </w:r>
      <w:r w:rsidRPr="007B5818">
        <w:rPr>
          <w:rFonts w:hint="cs"/>
          <w:rtl/>
        </w:rPr>
        <w:t>مقاله</w:t>
      </w:r>
      <w:r w:rsidRPr="007B5818">
        <w:rPr>
          <w:rtl/>
        </w:rPr>
        <w:t xml:space="preserve"> از </w:t>
      </w:r>
      <w:r w:rsidRPr="007B5818">
        <w:rPr>
          <w:rtl/>
          <w:lang w:bidi="fa-IR"/>
        </w:rPr>
        <w:t>۴</w:t>
      </w:r>
      <w:r w:rsidRPr="007B5818">
        <w:rPr>
          <w:rtl/>
        </w:rPr>
        <w:t xml:space="preserve"> نانوذره کربن</w:t>
      </w:r>
      <w:r w:rsidRPr="007B5818">
        <w:rPr>
          <w:rFonts w:hint="cs"/>
          <w:rtl/>
        </w:rPr>
        <w:t>ی</w:t>
      </w:r>
      <w:r w:rsidRPr="007B5818">
        <w:rPr>
          <w:rtl/>
        </w:rPr>
        <w:t xml:space="preserve"> با گروه ها</w:t>
      </w:r>
      <w:r w:rsidRPr="007B5818">
        <w:rPr>
          <w:rFonts w:hint="cs"/>
          <w:rtl/>
        </w:rPr>
        <w:t>ی</w:t>
      </w:r>
      <w:r w:rsidRPr="007B5818">
        <w:rPr>
          <w:rtl/>
        </w:rPr>
        <w:t xml:space="preserve"> عامل</w:t>
      </w:r>
      <w:r w:rsidRPr="007B5818">
        <w:rPr>
          <w:rFonts w:hint="cs"/>
          <w:rtl/>
        </w:rPr>
        <w:t>ی</w:t>
      </w:r>
      <w:r w:rsidRPr="007B5818">
        <w:rPr>
          <w:rtl/>
        </w:rPr>
        <w:t xml:space="preserve"> مختلف استفاده شده است. نانوذره کربن</w:t>
      </w:r>
      <w:r w:rsidRPr="007B5818">
        <w:rPr>
          <w:rFonts w:hint="cs"/>
          <w:rtl/>
        </w:rPr>
        <w:t>ی</w:t>
      </w:r>
      <w:r w:rsidRPr="007B5818">
        <w:rPr>
          <w:rtl/>
        </w:rPr>
        <w:t xml:space="preserve"> با گروه عامل</w:t>
      </w:r>
      <w:r w:rsidRPr="007B5818">
        <w:rPr>
          <w:rFonts w:hint="cs"/>
          <w:rtl/>
        </w:rPr>
        <w:t>ی</w:t>
      </w:r>
      <w:r w:rsidRPr="007B5818">
        <w:rPr>
          <w:rtl/>
        </w:rPr>
        <w:t xml:space="preserve"> کربوکس</w:t>
      </w:r>
      <w:r w:rsidRPr="007B5818">
        <w:rPr>
          <w:rFonts w:hint="cs"/>
          <w:rtl/>
        </w:rPr>
        <w:t>ی</w:t>
      </w:r>
      <w:r w:rsidRPr="007B5818">
        <w:rPr>
          <w:rFonts w:hint="eastAsia"/>
          <w:rtl/>
        </w:rPr>
        <w:t>ل،</w:t>
      </w:r>
      <w:r w:rsidRPr="007B5818">
        <w:rPr>
          <w:rtl/>
        </w:rPr>
        <w:t xml:space="preserve"> ه</w:t>
      </w:r>
      <w:r w:rsidRPr="007B5818">
        <w:rPr>
          <w:rFonts w:hint="cs"/>
          <w:rtl/>
        </w:rPr>
        <w:t>ی</w:t>
      </w:r>
      <w:r w:rsidRPr="007B5818">
        <w:rPr>
          <w:rFonts w:hint="eastAsia"/>
          <w:rtl/>
        </w:rPr>
        <w:t>دروکس</w:t>
      </w:r>
      <w:r w:rsidRPr="007B5818">
        <w:rPr>
          <w:rFonts w:hint="cs"/>
          <w:rtl/>
        </w:rPr>
        <w:t>ی</w:t>
      </w:r>
      <w:r w:rsidRPr="007B5818">
        <w:rPr>
          <w:rFonts w:hint="eastAsia"/>
          <w:rtl/>
        </w:rPr>
        <w:t>د</w:t>
      </w:r>
      <w:r w:rsidRPr="007B5818">
        <w:rPr>
          <w:rtl/>
        </w:rPr>
        <w:t xml:space="preserve"> و آم</w:t>
      </w:r>
      <w:r w:rsidRPr="007B5818">
        <w:rPr>
          <w:rFonts w:hint="cs"/>
          <w:rtl/>
        </w:rPr>
        <w:t>ی</w:t>
      </w:r>
      <w:r w:rsidRPr="007B5818">
        <w:rPr>
          <w:rFonts w:hint="eastAsia"/>
          <w:rtl/>
        </w:rPr>
        <w:t>ن</w:t>
      </w:r>
      <w:r w:rsidRPr="007B5818">
        <w:t xml:space="preserve"> (</w:t>
      </w:r>
      <w:r w:rsidRPr="001210A7">
        <w:rPr>
          <w:rFonts w:asciiTheme="majorBidi" w:hAnsiTheme="majorBidi" w:cstheme="majorBidi"/>
          <w:sz w:val="20"/>
          <w:szCs w:val="20"/>
        </w:rPr>
        <w:t>A-C-H</w:t>
      </w:r>
      <w:r w:rsidRPr="007B5818">
        <w:t xml:space="preserve">) </w:t>
      </w:r>
      <w:r w:rsidRPr="007B5818">
        <w:rPr>
          <w:rtl/>
        </w:rPr>
        <w:t>، نانوذره کربن</w:t>
      </w:r>
      <w:r w:rsidRPr="007B5818">
        <w:rPr>
          <w:rFonts w:hint="cs"/>
          <w:rtl/>
        </w:rPr>
        <w:t>ی</w:t>
      </w:r>
      <w:r w:rsidRPr="007B5818">
        <w:rPr>
          <w:rtl/>
        </w:rPr>
        <w:t xml:space="preserve"> با گروه عامل</w:t>
      </w:r>
      <w:r w:rsidRPr="007B5818">
        <w:rPr>
          <w:rFonts w:hint="cs"/>
          <w:rtl/>
        </w:rPr>
        <w:t>ی</w:t>
      </w:r>
      <w:r w:rsidRPr="007B5818">
        <w:rPr>
          <w:rtl/>
        </w:rPr>
        <w:t xml:space="preserve"> آم</w:t>
      </w:r>
      <w:r w:rsidRPr="007B5818">
        <w:rPr>
          <w:rFonts w:hint="cs"/>
          <w:rtl/>
        </w:rPr>
        <w:t>ی</w:t>
      </w:r>
      <w:r w:rsidRPr="007B5818">
        <w:rPr>
          <w:rFonts w:hint="eastAsia"/>
          <w:rtl/>
        </w:rPr>
        <w:t>ن</w:t>
      </w:r>
      <w:r w:rsidRPr="007B5818">
        <w:t>(</w:t>
      </w:r>
      <w:r w:rsidRPr="001210A7">
        <w:rPr>
          <w:rFonts w:asciiTheme="majorBidi" w:hAnsiTheme="majorBidi" w:cstheme="majorBidi"/>
          <w:sz w:val="20"/>
          <w:szCs w:val="20"/>
        </w:rPr>
        <w:t>Amine</w:t>
      </w:r>
      <w:r w:rsidRPr="007B5818">
        <w:t>)</w:t>
      </w:r>
      <w:r w:rsidRPr="007B5818">
        <w:rPr>
          <w:rtl/>
        </w:rPr>
        <w:t>، نانولوله ها</w:t>
      </w:r>
      <w:r w:rsidRPr="007B5818">
        <w:rPr>
          <w:rFonts w:hint="cs"/>
          <w:rtl/>
        </w:rPr>
        <w:t>ی</w:t>
      </w:r>
      <w:r w:rsidRPr="007B5818">
        <w:rPr>
          <w:rtl/>
        </w:rPr>
        <w:t xml:space="preserve"> کربن</w:t>
      </w:r>
      <w:r w:rsidRPr="007B5818">
        <w:rPr>
          <w:rFonts w:hint="cs"/>
          <w:rtl/>
        </w:rPr>
        <w:t>ی</w:t>
      </w:r>
      <w:r w:rsidRPr="007B5818">
        <w:rPr>
          <w:rtl/>
        </w:rPr>
        <w:t xml:space="preserve"> چند جداره با گروه عامل</w:t>
      </w:r>
      <w:r w:rsidRPr="007B5818">
        <w:rPr>
          <w:rFonts w:hint="cs"/>
          <w:rtl/>
        </w:rPr>
        <w:t>ی</w:t>
      </w:r>
      <w:r w:rsidRPr="007B5818">
        <w:rPr>
          <w:rtl/>
        </w:rPr>
        <w:t xml:space="preserve"> ه</w:t>
      </w:r>
      <w:r w:rsidRPr="007B5818">
        <w:rPr>
          <w:rFonts w:hint="cs"/>
          <w:rtl/>
        </w:rPr>
        <w:t>ی</w:t>
      </w:r>
      <w:r w:rsidRPr="007B5818">
        <w:rPr>
          <w:rFonts w:hint="eastAsia"/>
          <w:rtl/>
        </w:rPr>
        <w:t>دروکس</w:t>
      </w:r>
      <w:r w:rsidRPr="007B5818">
        <w:rPr>
          <w:rFonts w:hint="cs"/>
          <w:rtl/>
        </w:rPr>
        <w:t>ی</w:t>
      </w:r>
      <w:r w:rsidRPr="007B5818">
        <w:rPr>
          <w:rFonts w:hint="eastAsia"/>
          <w:rtl/>
        </w:rPr>
        <w:t>د</w:t>
      </w:r>
      <w:r w:rsidRPr="007B5818">
        <w:t>(</w:t>
      </w:r>
      <w:r w:rsidRPr="001210A7">
        <w:rPr>
          <w:rFonts w:asciiTheme="majorBidi" w:hAnsiTheme="majorBidi" w:cstheme="majorBidi"/>
          <w:sz w:val="20"/>
          <w:szCs w:val="20"/>
        </w:rPr>
        <w:t>MW</w:t>
      </w:r>
      <w:r w:rsidRPr="007B5818">
        <w:t>)</w:t>
      </w:r>
      <w:r w:rsidRPr="007B5818">
        <w:rPr>
          <w:rtl/>
        </w:rPr>
        <w:t>، و نانوذره ها</w:t>
      </w:r>
      <w:r w:rsidRPr="007B5818">
        <w:rPr>
          <w:rFonts w:hint="cs"/>
          <w:rtl/>
        </w:rPr>
        <w:t>ی</w:t>
      </w:r>
      <w:r w:rsidRPr="007B5818">
        <w:rPr>
          <w:rtl/>
        </w:rPr>
        <w:t xml:space="preserve"> کربن-</w:t>
      </w:r>
      <w:r w:rsidRPr="007B5818">
        <w:rPr>
          <w:rFonts w:hint="eastAsia"/>
          <w:rtl/>
        </w:rPr>
        <w:t>آهن</w:t>
      </w:r>
      <w:r w:rsidRPr="007B5818">
        <w:t xml:space="preserve"> (</w:t>
      </w:r>
      <w:r w:rsidRPr="001210A7">
        <w:rPr>
          <w:rFonts w:asciiTheme="majorBidi" w:hAnsiTheme="majorBidi" w:cstheme="majorBidi"/>
          <w:sz w:val="20"/>
          <w:szCs w:val="20"/>
        </w:rPr>
        <w:t>Fe-c</w:t>
      </w:r>
      <w:r w:rsidRPr="007B5818">
        <w:t xml:space="preserve">) </w:t>
      </w:r>
      <w:r w:rsidRPr="007B5818">
        <w:rPr>
          <w:rtl/>
        </w:rPr>
        <w:t>م</w:t>
      </w:r>
      <w:r w:rsidRPr="007B5818">
        <w:rPr>
          <w:rFonts w:hint="cs"/>
          <w:rtl/>
        </w:rPr>
        <w:t>ی</w:t>
      </w:r>
      <w:r w:rsidRPr="007B5818">
        <w:rPr>
          <w:rtl/>
        </w:rPr>
        <w:t xml:space="preserve"> باشند. نانوذرات در </w:t>
      </w:r>
      <w:r w:rsidRPr="007B5818">
        <w:rPr>
          <w:rFonts w:hint="cs"/>
          <w:rtl/>
        </w:rPr>
        <w:t>پ</w:t>
      </w:r>
      <w:r w:rsidR="00D47D35">
        <w:rPr>
          <w:rFonts w:hint="cs"/>
          <w:rtl/>
          <w:lang w:bidi="fa-IR"/>
        </w:rPr>
        <w:t>ژ</w:t>
      </w:r>
      <w:r w:rsidRPr="007B5818">
        <w:rPr>
          <w:rFonts w:hint="cs"/>
          <w:rtl/>
        </w:rPr>
        <w:t>وهشکده</w:t>
      </w:r>
      <w:r w:rsidRPr="007B5818">
        <w:rPr>
          <w:rtl/>
        </w:rPr>
        <w:t xml:space="preserve"> نانو پژوهشگاه صنعت نفت سنتز و ته</w:t>
      </w:r>
      <w:r w:rsidRPr="007B5818">
        <w:rPr>
          <w:rFonts w:hint="cs"/>
          <w:rtl/>
        </w:rPr>
        <w:t>ی</w:t>
      </w:r>
      <w:r w:rsidRPr="007B5818">
        <w:rPr>
          <w:rFonts w:hint="eastAsia"/>
          <w:rtl/>
        </w:rPr>
        <w:t>ه</w:t>
      </w:r>
      <w:r w:rsidRPr="007B5818">
        <w:rPr>
          <w:rtl/>
        </w:rPr>
        <w:t xml:space="preserve"> شده </w:t>
      </w:r>
      <w:r w:rsidRPr="007B5818">
        <w:rPr>
          <w:rFonts w:hint="cs"/>
          <w:rtl/>
        </w:rPr>
        <w:t>است.</w:t>
      </w:r>
      <w:r w:rsidR="00963C90">
        <w:rPr>
          <w:rFonts w:hint="cs"/>
          <w:rtl/>
        </w:rPr>
        <w:t xml:space="preserve"> </w:t>
      </w:r>
      <w:r w:rsidRPr="007B5818">
        <w:rPr>
          <w:rFonts w:hint="cs"/>
          <w:rtl/>
        </w:rPr>
        <w:t>خصوصیات</w:t>
      </w:r>
      <w:r w:rsidRPr="007B5818">
        <w:rPr>
          <w:rtl/>
        </w:rPr>
        <w:t xml:space="preserve"> نفت سبک </w:t>
      </w:r>
      <w:r w:rsidR="00D47D35">
        <w:rPr>
          <w:rFonts w:hint="cs"/>
          <w:rtl/>
        </w:rPr>
        <w:t xml:space="preserve">یکی از میادین جنوب ایران </w:t>
      </w:r>
      <w:r w:rsidRPr="007B5818">
        <w:rPr>
          <w:rFonts w:hint="cs"/>
          <w:rtl/>
        </w:rPr>
        <w:t xml:space="preserve">و آب دریای خلیج فارس مورد استفاده در مقاله به ترتیب در جدول-1 و 2 </w:t>
      </w:r>
      <w:r w:rsidR="00963C90">
        <w:rPr>
          <w:rFonts w:hint="cs"/>
          <w:rtl/>
        </w:rPr>
        <w:t>آمده</w:t>
      </w:r>
      <w:r w:rsidRPr="007B5818">
        <w:rPr>
          <w:rFonts w:hint="cs"/>
          <w:rtl/>
        </w:rPr>
        <w:t xml:space="preserve"> است</w:t>
      </w:r>
      <w:r w:rsidRPr="007B5818">
        <w:rPr>
          <w:rtl/>
        </w:rPr>
        <w:t>.</w:t>
      </w:r>
    </w:p>
    <w:p w14:paraId="475AFFFA" w14:textId="17CD1005" w:rsidR="001210A7" w:rsidRDefault="001210A7" w:rsidP="004A0E31">
      <w:pPr>
        <w:pStyle w:val="Caption"/>
        <w:spacing w:after="0"/>
      </w:pPr>
      <w:r>
        <w:rPr>
          <w:rtl/>
        </w:rPr>
        <w:t>جدول</w:t>
      </w:r>
      <w:r w:rsidR="00101266">
        <w:rPr>
          <w:rFonts w:hint="cs"/>
          <w:rtl/>
          <w:lang w:bidi="fa-IR"/>
        </w:rPr>
        <w:t xml:space="preserve">  1</w:t>
      </w:r>
      <w:r>
        <w:rPr>
          <w:rFonts w:hint="cs"/>
          <w:noProof/>
          <w:rtl/>
          <w:lang w:bidi="fa-IR"/>
        </w:rPr>
        <w:t>-</w:t>
      </w:r>
      <w:r w:rsidRPr="00DD06BA">
        <w:rPr>
          <w:noProof/>
          <w:rtl/>
          <w:lang w:bidi="fa-IR"/>
        </w:rPr>
        <w:t>خصو</w:t>
      </w:r>
      <w:r w:rsidRPr="00DD06BA">
        <w:rPr>
          <w:rFonts w:hint="cs"/>
          <w:noProof/>
          <w:rtl/>
          <w:lang w:bidi="fa-IR"/>
        </w:rPr>
        <w:t>ی</w:t>
      </w:r>
      <w:r w:rsidRPr="00DD06BA">
        <w:rPr>
          <w:rFonts w:hint="eastAsia"/>
          <w:noProof/>
          <w:rtl/>
          <w:lang w:bidi="fa-IR"/>
        </w:rPr>
        <w:t>ات</w:t>
      </w:r>
      <w:r w:rsidRPr="00DD06BA">
        <w:rPr>
          <w:noProof/>
          <w:rtl/>
          <w:lang w:bidi="fa-IR"/>
        </w:rPr>
        <w:t xml:space="preserve"> نفت م</w:t>
      </w:r>
      <w:r w:rsidRPr="00DD06BA">
        <w:rPr>
          <w:rFonts w:hint="cs"/>
          <w:noProof/>
          <w:rtl/>
          <w:lang w:bidi="fa-IR"/>
        </w:rPr>
        <w:t>ی</w:t>
      </w:r>
      <w:r w:rsidRPr="00DD06BA">
        <w:rPr>
          <w:rFonts w:hint="eastAsia"/>
          <w:noProof/>
          <w:rtl/>
          <w:lang w:bidi="fa-IR"/>
        </w:rPr>
        <w:t>دان</w:t>
      </w:r>
      <w:r w:rsidRPr="00DD06BA">
        <w:rPr>
          <w:noProof/>
          <w:rtl/>
          <w:lang w:bidi="fa-IR"/>
        </w:rPr>
        <w:t xml:space="preserve"> کوشک</w:t>
      </w:r>
    </w:p>
    <w:tbl>
      <w:tblPr>
        <w:tblW w:w="4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3"/>
        <w:gridCol w:w="1532"/>
        <w:gridCol w:w="1394"/>
        <w:gridCol w:w="2788"/>
      </w:tblGrid>
      <w:tr w:rsidR="00335717" w:rsidRPr="001210A7" w14:paraId="05F5DD31" w14:textId="77777777" w:rsidTr="004A0E31">
        <w:trPr>
          <w:trHeight w:val="237"/>
          <w:jc w:val="center"/>
        </w:trPr>
        <w:tc>
          <w:tcPr>
            <w:tcW w:w="1598" w:type="pct"/>
            <w:shd w:val="clear" w:color="auto" w:fill="D9D9D9"/>
            <w:vAlign w:val="center"/>
            <w:hideMark/>
          </w:tcPr>
          <w:p w14:paraId="4376EFE9"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SPECIFICATION</w:t>
            </w:r>
          </w:p>
        </w:tc>
        <w:tc>
          <w:tcPr>
            <w:tcW w:w="912" w:type="pct"/>
            <w:shd w:val="clear" w:color="auto" w:fill="D9D9D9"/>
            <w:vAlign w:val="center"/>
            <w:hideMark/>
          </w:tcPr>
          <w:p w14:paraId="44DE9BFB"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Unit</w:t>
            </w:r>
          </w:p>
        </w:tc>
        <w:tc>
          <w:tcPr>
            <w:tcW w:w="830" w:type="pct"/>
            <w:shd w:val="clear" w:color="auto" w:fill="D9D9D9"/>
            <w:vAlign w:val="center"/>
            <w:hideMark/>
          </w:tcPr>
          <w:p w14:paraId="2B12B9F6"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Qty.</w:t>
            </w:r>
          </w:p>
        </w:tc>
        <w:tc>
          <w:tcPr>
            <w:tcW w:w="1660" w:type="pct"/>
            <w:shd w:val="clear" w:color="auto" w:fill="D9D9D9"/>
            <w:vAlign w:val="center"/>
            <w:hideMark/>
          </w:tcPr>
          <w:p w14:paraId="0874DAAD"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TEST METHOD</w:t>
            </w:r>
          </w:p>
        </w:tc>
      </w:tr>
      <w:tr w:rsidR="00335717" w:rsidRPr="001210A7" w14:paraId="71BA90C7" w14:textId="77777777" w:rsidTr="004A0E31">
        <w:trPr>
          <w:trHeight w:val="283"/>
          <w:jc w:val="center"/>
        </w:trPr>
        <w:tc>
          <w:tcPr>
            <w:tcW w:w="1598" w:type="pct"/>
            <w:shd w:val="clear" w:color="auto" w:fill="D9D9D9"/>
            <w:vAlign w:val="center"/>
            <w:hideMark/>
          </w:tcPr>
          <w:p w14:paraId="44335912"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 xml:space="preserve">Specific Gravity @ 15.56/15.56 </w:t>
            </w:r>
            <w:r w:rsidRPr="001210A7">
              <w:rPr>
                <w:rFonts w:asciiTheme="majorBidi" w:hAnsiTheme="majorBidi" w:cstheme="majorBidi"/>
                <w:bCs/>
                <w:sz w:val="18"/>
                <w:szCs w:val="18"/>
                <w:vertAlign w:val="superscript"/>
                <w:lang w:bidi="fa-IR"/>
              </w:rPr>
              <w:t xml:space="preserve">o </w:t>
            </w:r>
            <w:r w:rsidRPr="001210A7">
              <w:rPr>
                <w:rFonts w:asciiTheme="majorBidi" w:hAnsiTheme="majorBidi" w:cstheme="majorBidi"/>
                <w:bCs/>
                <w:sz w:val="18"/>
                <w:szCs w:val="18"/>
                <w:lang w:bidi="fa-IR"/>
              </w:rPr>
              <w:t>C</w:t>
            </w:r>
          </w:p>
        </w:tc>
        <w:tc>
          <w:tcPr>
            <w:tcW w:w="912" w:type="pct"/>
            <w:vAlign w:val="center"/>
            <w:hideMark/>
          </w:tcPr>
          <w:p w14:paraId="00ECF131"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w:t>
            </w:r>
          </w:p>
        </w:tc>
        <w:tc>
          <w:tcPr>
            <w:tcW w:w="830" w:type="pct"/>
            <w:vAlign w:val="center"/>
            <w:hideMark/>
          </w:tcPr>
          <w:p w14:paraId="1CED9CA0"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0/8582</w:t>
            </w:r>
          </w:p>
        </w:tc>
        <w:tc>
          <w:tcPr>
            <w:tcW w:w="1660" w:type="pct"/>
            <w:vAlign w:val="center"/>
            <w:hideMark/>
          </w:tcPr>
          <w:p w14:paraId="629E65F7"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ASTM D-4052</w:t>
            </w:r>
          </w:p>
        </w:tc>
      </w:tr>
      <w:tr w:rsidR="00335717" w:rsidRPr="001210A7" w14:paraId="02B2EC01" w14:textId="77777777" w:rsidTr="004A0E31">
        <w:trPr>
          <w:trHeight w:val="191"/>
          <w:jc w:val="center"/>
        </w:trPr>
        <w:tc>
          <w:tcPr>
            <w:tcW w:w="1598" w:type="pct"/>
            <w:shd w:val="clear" w:color="auto" w:fill="D9D9D9"/>
            <w:vAlign w:val="center"/>
            <w:hideMark/>
          </w:tcPr>
          <w:p w14:paraId="1D5114F0"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Molecular Weight</w:t>
            </w:r>
          </w:p>
        </w:tc>
        <w:tc>
          <w:tcPr>
            <w:tcW w:w="912" w:type="pct"/>
            <w:vAlign w:val="center"/>
            <w:hideMark/>
          </w:tcPr>
          <w:p w14:paraId="4A9CEB5E"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g/mol</w:t>
            </w:r>
          </w:p>
        </w:tc>
        <w:tc>
          <w:tcPr>
            <w:tcW w:w="830" w:type="pct"/>
            <w:vAlign w:val="center"/>
            <w:hideMark/>
          </w:tcPr>
          <w:p w14:paraId="00FE4720" w14:textId="77777777" w:rsidR="00335717" w:rsidRPr="001210A7" w:rsidRDefault="00335717" w:rsidP="004A0E31">
            <w:pPr>
              <w:spacing w:after="0"/>
              <w:jc w:val="center"/>
              <w:rPr>
                <w:rFonts w:asciiTheme="majorBidi" w:hAnsiTheme="majorBidi" w:cstheme="majorBidi"/>
                <w:sz w:val="18"/>
                <w:szCs w:val="18"/>
                <w:rtl/>
                <w:lang w:bidi="fa-IR"/>
              </w:rPr>
            </w:pPr>
            <w:r w:rsidRPr="001210A7">
              <w:rPr>
                <w:rFonts w:asciiTheme="majorBidi" w:hAnsiTheme="majorBidi" w:cstheme="majorBidi"/>
                <w:sz w:val="18"/>
                <w:szCs w:val="18"/>
                <w:lang w:bidi="fa-IR"/>
              </w:rPr>
              <w:t>194</w:t>
            </w:r>
          </w:p>
        </w:tc>
        <w:tc>
          <w:tcPr>
            <w:tcW w:w="1660" w:type="pct"/>
            <w:vAlign w:val="center"/>
            <w:hideMark/>
          </w:tcPr>
          <w:p w14:paraId="35FB3F2A"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OSMOMETRIC</w:t>
            </w:r>
          </w:p>
        </w:tc>
      </w:tr>
      <w:tr w:rsidR="00335717" w:rsidRPr="001210A7" w14:paraId="57D0821F" w14:textId="77777777" w:rsidTr="004A0E31">
        <w:trPr>
          <w:trHeight w:val="200"/>
          <w:jc w:val="center"/>
        </w:trPr>
        <w:tc>
          <w:tcPr>
            <w:tcW w:w="1598" w:type="pct"/>
            <w:shd w:val="clear" w:color="auto" w:fill="D9D9D9"/>
            <w:vAlign w:val="center"/>
            <w:hideMark/>
          </w:tcPr>
          <w:p w14:paraId="251494B8" w14:textId="77777777" w:rsidR="00335717" w:rsidRPr="001210A7" w:rsidRDefault="00335717" w:rsidP="004A0E31">
            <w:pPr>
              <w:spacing w:after="0"/>
              <w:jc w:val="center"/>
              <w:rPr>
                <w:rFonts w:asciiTheme="majorBidi" w:hAnsiTheme="majorBidi" w:cstheme="majorBidi"/>
                <w:sz w:val="18"/>
                <w:szCs w:val="18"/>
                <w:rtl/>
                <w:lang w:bidi="fa-IR"/>
              </w:rPr>
            </w:pPr>
            <w:r w:rsidRPr="001210A7">
              <w:rPr>
                <w:rFonts w:asciiTheme="majorBidi" w:hAnsiTheme="majorBidi" w:cstheme="majorBidi"/>
                <w:bCs/>
                <w:sz w:val="18"/>
                <w:szCs w:val="18"/>
                <w:lang w:bidi="fa-IR"/>
              </w:rPr>
              <w:t>Sulphur Content</w:t>
            </w:r>
          </w:p>
        </w:tc>
        <w:tc>
          <w:tcPr>
            <w:tcW w:w="912" w:type="pct"/>
            <w:vAlign w:val="center"/>
            <w:hideMark/>
          </w:tcPr>
          <w:p w14:paraId="219A0CB9"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Wt.%</w:t>
            </w:r>
          </w:p>
        </w:tc>
        <w:tc>
          <w:tcPr>
            <w:tcW w:w="830" w:type="pct"/>
            <w:vAlign w:val="center"/>
            <w:hideMark/>
          </w:tcPr>
          <w:p w14:paraId="2DE6D054"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1/17</w:t>
            </w:r>
          </w:p>
        </w:tc>
        <w:tc>
          <w:tcPr>
            <w:tcW w:w="1660" w:type="pct"/>
            <w:vAlign w:val="center"/>
            <w:hideMark/>
          </w:tcPr>
          <w:p w14:paraId="0AD2E60F"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ASTM D-2622</w:t>
            </w:r>
          </w:p>
        </w:tc>
      </w:tr>
      <w:tr w:rsidR="00335717" w:rsidRPr="001210A7" w14:paraId="68BF83DC" w14:textId="77777777" w:rsidTr="004A0E31">
        <w:trPr>
          <w:trHeight w:val="288"/>
          <w:jc w:val="center"/>
        </w:trPr>
        <w:tc>
          <w:tcPr>
            <w:tcW w:w="1598" w:type="pct"/>
            <w:shd w:val="clear" w:color="auto" w:fill="D9D9D9"/>
            <w:vAlign w:val="center"/>
            <w:hideMark/>
          </w:tcPr>
          <w:p w14:paraId="38717D94"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 xml:space="preserve">Kinematic Viscosity @ 40 </w:t>
            </w:r>
            <w:r w:rsidRPr="001210A7">
              <w:rPr>
                <w:rFonts w:asciiTheme="majorBidi" w:hAnsiTheme="majorBidi" w:cstheme="majorBidi"/>
                <w:bCs/>
                <w:sz w:val="18"/>
                <w:szCs w:val="18"/>
                <w:vertAlign w:val="superscript"/>
                <w:lang w:bidi="fa-IR"/>
              </w:rPr>
              <w:t>o</w:t>
            </w:r>
            <w:r w:rsidRPr="001210A7">
              <w:rPr>
                <w:rFonts w:asciiTheme="majorBidi" w:hAnsiTheme="majorBidi" w:cstheme="majorBidi"/>
                <w:bCs/>
                <w:sz w:val="18"/>
                <w:szCs w:val="18"/>
                <w:lang w:bidi="fa-IR"/>
              </w:rPr>
              <w:t>C</w:t>
            </w:r>
          </w:p>
        </w:tc>
        <w:tc>
          <w:tcPr>
            <w:tcW w:w="912" w:type="pct"/>
            <w:vAlign w:val="center"/>
            <w:hideMark/>
          </w:tcPr>
          <w:p w14:paraId="74EB5806"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c.St.</w:t>
            </w:r>
          </w:p>
        </w:tc>
        <w:tc>
          <w:tcPr>
            <w:tcW w:w="830" w:type="pct"/>
            <w:vAlign w:val="center"/>
            <w:hideMark/>
          </w:tcPr>
          <w:p w14:paraId="039CE667"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6/592</w:t>
            </w:r>
          </w:p>
        </w:tc>
        <w:tc>
          <w:tcPr>
            <w:tcW w:w="1660" w:type="pct"/>
            <w:vAlign w:val="center"/>
            <w:hideMark/>
          </w:tcPr>
          <w:p w14:paraId="353FB996"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ASTM D-445</w:t>
            </w:r>
          </w:p>
        </w:tc>
      </w:tr>
      <w:tr w:rsidR="00335717" w:rsidRPr="001210A7" w14:paraId="47257087" w14:textId="77777777" w:rsidTr="004A0E31">
        <w:trPr>
          <w:trHeight w:val="200"/>
          <w:jc w:val="center"/>
        </w:trPr>
        <w:tc>
          <w:tcPr>
            <w:tcW w:w="1598" w:type="pct"/>
            <w:shd w:val="clear" w:color="auto" w:fill="D9D9D9"/>
            <w:vAlign w:val="center"/>
            <w:hideMark/>
          </w:tcPr>
          <w:p w14:paraId="16327CFF"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Pour point</w:t>
            </w:r>
          </w:p>
        </w:tc>
        <w:tc>
          <w:tcPr>
            <w:tcW w:w="912" w:type="pct"/>
            <w:vAlign w:val="center"/>
            <w:hideMark/>
          </w:tcPr>
          <w:p w14:paraId="29F1EF98"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vertAlign w:val="superscript"/>
                <w:lang w:bidi="fa-IR"/>
              </w:rPr>
              <w:t>o</w:t>
            </w:r>
            <w:r w:rsidRPr="001210A7">
              <w:rPr>
                <w:rFonts w:asciiTheme="majorBidi" w:hAnsiTheme="majorBidi" w:cstheme="majorBidi"/>
                <w:sz w:val="18"/>
                <w:szCs w:val="18"/>
                <w:lang w:bidi="fa-IR"/>
              </w:rPr>
              <w:t>C</w:t>
            </w:r>
          </w:p>
        </w:tc>
        <w:tc>
          <w:tcPr>
            <w:tcW w:w="830" w:type="pct"/>
            <w:vAlign w:val="center"/>
            <w:hideMark/>
          </w:tcPr>
          <w:p w14:paraId="41817375"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lt;-30</w:t>
            </w:r>
          </w:p>
        </w:tc>
        <w:tc>
          <w:tcPr>
            <w:tcW w:w="1660" w:type="pct"/>
            <w:vAlign w:val="center"/>
            <w:hideMark/>
          </w:tcPr>
          <w:p w14:paraId="1E373628"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ASTM D-5853</w:t>
            </w:r>
          </w:p>
        </w:tc>
      </w:tr>
      <w:tr w:rsidR="00335717" w:rsidRPr="001210A7" w14:paraId="06BB34EC" w14:textId="77777777" w:rsidTr="004A0E31">
        <w:trPr>
          <w:trHeight w:val="195"/>
          <w:jc w:val="center"/>
        </w:trPr>
        <w:tc>
          <w:tcPr>
            <w:tcW w:w="1598" w:type="pct"/>
            <w:shd w:val="clear" w:color="auto" w:fill="D9D9D9"/>
            <w:vAlign w:val="center"/>
            <w:hideMark/>
          </w:tcPr>
          <w:p w14:paraId="6E68AD4C"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Wax Content</w:t>
            </w:r>
          </w:p>
        </w:tc>
        <w:tc>
          <w:tcPr>
            <w:tcW w:w="912" w:type="pct"/>
            <w:vAlign w:val="center"/>
            <w:hideMark/>
          </w:tcPr>
          <w:p w14:paraId="40CD3ED6" w14:textId="77777777" w:rsidR="00335717" w:rsidRPr="001210A7" w:rsidRDefault="00335717" w:rsidP="004A0E31">
            <w:pPr>
              <w:spacing w:after="0"/>
              <w:jc w:val="center"/>
              <w:rPr>
                <w:rFonts w:asciiTheme="majorBidi" w:hAnsiTheme="majorBidi" w:cstheme="majorBidi"/>
                <w:sz w:val="18"/>
                <w:szCs w:val="18"/>
                <w:rtl/>
                <w:lang w:bidi="fa-IR"/>
              </w:rPr>
            </w:pPr>
            <w:r w:rsidRPr="001210A7">
              <w:rPr>
                <w:rFonts w:asciiTheme="majorBidi" w:hAnsiTheme="majorBidi" w:cstheme="majorBidi"/>
                <w:sz w:val="18"/>
                <w:szCs w:val="18"/>
                <w:lang w:bidi="fa-IR"/>
              </w:rPr>
              <w:t>Wt.%</w:t>
            </w:r>
          </w:p>
        </w:tc>
        <w:tc>
          <w:tcPr>
            <w:tcW w:w="830" w:type="pct"/>
            <w:vAlign w:val="center"/>
            <w:hideMark/>
          </w:tcPr>
          <w:p w14:paraId="1CF065E5"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12/2</w:t>
            </w:r>
          </w:p>
        </w:tc>
        <w:tc>
          <w:tcPr>
            <w:tcW w:w="1660" w:type="pct"/>
            <w:vAlign w:val="center"/>
            <w:hideMark/>
          </w:tcPr>
          <w:p w14:paraId="4D81C6FA"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BP-237</w:t>
            </w:r>
          </w:p>
        </w:tc>
      </w:tr>
      <w:tr w:rsidR="00335717" w:rsidRPr="001210A7" w14:paraId="56A919A0" w14:textId="77777777" w:rsidTr="004A0E31">
        <w:trPr>
          <w:trHeight w:val="208"/>
          <w:jc w:val="center"/>
        </w:trPr>
        <w:tc>
          <w:tcPr>
            <w:tcW w:w="1598" w:type="pct"/>
            <w:shd w:val="clear" w:color="auto" w:fill="D9D9D9"/>
            <w:vAlign w:val="center"/>
            <w:hideMark/>
          </w:tcPr>
          <w:p w14:paraId="56E9FBE1"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bCs/>
                <w:sz w:val="18"/>
                <w:szCs w:val="18"/>
                <w:lang w:bidi="fa-IR"/>
              </w:rPr>
              <w:t>Acidity Total</w:t>
            </w:r>
          </w:p>
        </w:tc>
        <w:tc>
          <w:tcPr>
            <w:tcW w:w="912" w:type="pct"/>
            <w:vAlign w:val="center"/>
            <w:hideMark/>
          </w:tcPr>
          <w:p w14:paraId="6970BEC7"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mgKOH/g</w:t>
            </w:r>
          </w:p>
        </w:tc>
        <w:tc>
          <w:tcPr>
            <w:tcW w:w="830" w:type="pct"/>
            <w:vAlign w:val="center"/>
            <w:hideMark/>
          </w:tcPr>
          <w:p w14:paraId="2553C28B"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0/16</w:t>
            </w:r>
          </w:p>
        </w:tc>
        <w:tc>
          <w:tcPr>
            <w:tcW w:w="1660" w:type="pct"/>
            <w:vAlign w:val="center"/>
            <w:hideMark/>
          </w:tcPr>
          <w:p w14:paraId="195B17B4" w14:textId="77777777" w:rsidR="00335717" w:rsidRPr="001210A7" w:rsidRDefault="00335717" w:rsidP="004A0E31">
            <w:pPr>
              <w:spacing w:after="0"/>
              <w:jc w:val="center"/>
              <w:rPr>
                <w:rFonts w:asciiTheme="majorBidi" w:hAnsiTheme="majorBidi" w:cstheme="majorBidi"/>
                <w:sz w:val="18"/>
                <w:szCs w:val="18"/>
                <w:lang w:bidi="fa-IR"/>
              </w:rPr>
            </w:pPr>
            <w:r w:rsidRPr="001210A7">
              <w:rPr>
                <w:rFonts w:asciiTheme="majorBidi" w:hAnsiTheme="majorBidi" w:cstheme="majorBidi"/>
                <w:sz w:val="18"/>
                <w:szCs w:val="18"/>
                <w:lang w:bidi="fa-IR"/>
              </w:rPr>
              <w:t>UOP-565</w:t>
            </w:r>
          </w:p>
        </w:tc>
      </w:tr>
    </w:tbl>
    <w:p w14:paraId="08CDD96E" w14:textId="280209B9" w:rsidR="001210A7" w:rsidRDefault="001210A7" w:rsidP="004A0E31">
      <w:pPr>
        <w:pStyle w:val="Caption"/>
        <w:spacing w:after="0"/>
      </w:pPr>
      <w:r>
        <w:rPr>
          <w:rtl/>
        </w:rPr>
        <w:lastRenderedPageBreak/>
        <w:t xml:space="preserve">جدول  </w:t>
      </w:r>
      <w:r>
        <w:rPr>
          <w:rtl/>
        </w:rPr>
        <w:fldChar w:fldCharType="begin"/>
      </w:r>
      <w:r>
        <w:rPr>
          <w:rtl/>
        </w:rPr>
        <w:instrText xml:space="preserve"> </w:instrText>
      </w:r>
      <w:r>
        <w:instrText>SEQ</w:instrText>
      </w:r>
      <w:r>
        <w:rPr>
          <w:rtl/>
        </w:rPr>
        <w:instrText xml:space="preserve"> جدول_ \* </w:instrText>
      </w:r>
      <w:r>
        <w:instrText>ARABIC</w:instrText>
      </w:r>
      <w:r>
        <w:rPr>
          <w:rtl/>
        </w:rPr>
        <w:instrText xml:space="preserve"> </w:instrText>
      </w:r>
      <w:r>
        <w:rPr>
          <w:rtl/>
        </w:rPr>
        <w:fldChar w:fldCharType="separate"/>
      </w:r>
      <w:r w:rsidR="007C7160">
        <w:rPr>
          <w:noProof/>
          <w:rtl/>
        </w:rPr>
        <w:t>2</w:t>
      </w:r>
      <w:r>
        <w:rPr>
          <w:rtl/>
        </w:rPr>
        <w:fldChar w:fldCharType="end"/>
      </w:r>
      <w:r>
        <w:rPr>
          <w:rFonts w:hint="cs"/>
          <w:rtl/>
        </w:rPr>
        <w:t>-</w:t>
      </w:r>
      <w:r>
        <w:rPr>
          <w:rFonts w:hint="cs"/>
          <w:noProof/>
          <w:rtl/>
          <w:lang w:bidi="fa-IR"/>
        </w:rPr>
        <w:t>ترکیب آب دریای خلیج فارس</w:t>
      </w:r>
    </w:p>
    <w:tbl>
      <w:tblPr>
        <w:tblStyle w:val="GridTable4"/>
        <w:bidiVisual/>
        <w:tblW w:w="0" w:type="auto"/>
        <w:tblLook w:val="04A0" w:firstRow="1" w:lastRow="0" w:firstColumn="1" w:lastColumn="0" w:noHBand="0" w:noVBand="1"/>
      </w:tblPr>
      <w:tblGrid>
        <w:gridCol w:w="1290"/>
        <w:gridCol w:w="1291"/>
        <w:gridCol w:w="1297"/>
        <w:gridCol w:w="1304"/>
        <w:gridCol w:w="1294"/>
        <w:gridCol w:w="1292"/>
        <w:gridCol w:w="1292"/>
      </w:tblGrid>
      <w:tr w:rsidR="00335717" w:rsidRPr="00335717" w14:paraId="4691784C" w14:textId="77777777" w:rsidTr="001210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vAlign w:val="center"/>
          </w:tcPr>
          <w:p w14:paraId="27946D81" w14:textId="55FC8219" w:rsidR="00335717" w:rsidRPr="00335717" w:rsidRDefault="00335717" w:rsidP="004A0E31">
            <w:pPr>
              <w:jc w:val="center"/>
              <w:rPr>
                <w:sz w:val="22"/>
                <w:szCs w:val="22"/>
                <w:rtl/>
              </w:rPr>
            </w:pPr>
            <w:r w:rsidRPr="00335717">
              <w:rPr>
                <w:rFonts w:hint="cs"/>
                <w:sz w:val="22"/>
                <w:szCs w:val="22"/>
                <w:rtl/>
              </w:rPr>
              <w:t>نمک</w:t>
            </w:r>
          </w:p>
        </w:tc>
        <w:tc>
          <w:tcPr>
            <w:tcW w:w="1326" w:type="dxa"/>
            <w:vAlign w:val="center"/>
          </w:tcPr>
          <w:p w14:paraId="0439BFB0" w14:textId="67E20D49"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NaCl</w:t>
            </w:r>
          </w:p>
        </w:tc>
        <w:tc>
          <w:tcPr>
            <w:tcW w:w="1326" w:type="dxa"/>
            <w:vAlign w:val="center"/>
          </w:tcPr>
          <w:p w14:paraId="367B83E7" w14:textId="6DD719AF"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Na</w:t>
            </w:r>
            <w:r w:rsidRPr="00335717">
              <w:rPr>
                <w:rFonts w:asciiTheme="majorBidi" w:hAnsiTheme="majorBidi" w:cstheme="majorBidi"/>
                <w:sz w:val="18"/>
                <w:szCs w:val="18"/>
                <w:vertAlign w:val="subscript"/>
              </w:rPr>
              <w:t>2</w:t>
            </w:r>
            <w:r w:rsidRPr="00335717">
              <w:rPr>
                <w:rFonts w:asciiTheme="majorBidi" w:hAnsiTheme="majorBidi" w:cstheme="majorBidi"/>
                <w:sz w:val="18"/>
                <w:szCs w:val="18"/>
              </w:rPr>
              <w:t>SO</w:t>
            </w:r>
            <w:r w:rsidRPr="00335717">
              <w:rPr>
                <w:rFonts w:asciiTheme="majorBidi" w:hAnsiTheme="majorBidi" w:cstheme="majorBidi"/>
                <w:sz w:val="18"/>
                <w:szCs w:val="18"/>
                <w:vertAlign w:val="subscript"/>
              </w:rPr>
              <w:t>4</w:t>
            </w:r>
          </w:p>
        </w:tc>
        <w:tc>
          <w:tcPr>
            <w:tcW w:w="1327" w:type="dxa"/>
            <w:vAlign w:val="center"/>
          </w:tcPr>
          <w:p w14:paraId="3B7FFAE7" w14:textId="1D2688F4"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NaHCO</w:t>
            </w:r>
            <w:r w:rsidRPr="00335717">
              <w:rPr>
                <w:rFonts w:asciiTheme="majorBidi" w:hAnsiTheme="majorBidi" w:cstheme="majorBidi"/>
                <w:sz w:val="18"/>
                <w:szCs w:val="18"/>
                <w:vertAlign w:val="subscript"/>
              </w:rPr>
              <w:t>3</w:t>
            </w:r>
          </w:p>
        </w:tc>
        <w:tc>
          <w:tcPr>
            <w:tcW w:w="1327" w:type="dxa"/>
            <w:vAlign w:val="center"/>
          </w:tcPr>
          <w:p w14:paraId="37C93C6C" w14:textId="2FDB6A95"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MgCl</w:t>
            </w:r>
            <w:r w:rsidRPr="00335717">
              <w:rPr>
                <w:rFonts w:asciiTheme="majorBidi" w:hAnsiTheme="majorBidi" w:cstheme="majorBidi"/>
                <w:sz w:val="18"/>
                <w:szCs w:val="18"/>
                <w:vertAlign w:val="subscript"/>
              </w:rPr>
              <w:t>2</w:t>
            </w:r>
          </w:p>
        </w:tc>
        <w:tc>
          <w:tcPr>
            <w:tcW w:w="1327" w:type="dxa"/>
            <w:vAlign w:val="center"/>
          </w:tcPr>
          <w:p w14:paraId="3E1FC02B" w14:textId="0F949CB7"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CaCl</w:t>
            </w:r>
            <w:r w:rsidRPr="00335717">
              <w:rPr>
                <w:rFonts w:asciiTheme="majorBidi" w:hAnsiTheme="majorBidi" w:cstheme="majorBidi"/>
                <w:sz w:val="18"/>
                <w:szCs w:val="18"/>
                <w:vertAlign w:val="subscript"/>
              </w:rPr>
              <w:t>2</w:t>
            </w:r>
          </w:p>
        </w:tc>
        <w:tc>
          <w:tcPr>
            <w:tcW w:w="1327" w:type="dxa"/>
            <w:vAlign w:val="center"/>
          </w:tcPr>
          <w:p w14:paraId="631C0FA7" w14:textId="188DF2F2" w:rsidR="00335717" w:rsidRPr="00335717" w:rsidRDefault="00335717" w:rsidP="004A0E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335717">
              <w:rPr>
                <w:rFonts w:asciiTheme="majorBidi" w:hAnsiTheme="majorBidi" w:cstheme="majorBidi"/>
                <w:sz w:val="18"/>
                <w:szCs w:val="18"/>
              </w:rPr>
              <w:t>TDS</w:t>
            </w:r>
          </w:p>
        </w:tc>
      </w:tr>
      <w:tr w:rsidR="00335717" w:rsidRPr="00335717" w14:paraId="74DD5852" w14:textId="77777777" w:rsidTr="001210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vAlign w:val="center"/>
          </w:tcPr>
          <w:p w14:paraId="55C0D466" w14:textId="5F958B6B" w:rsidR="00335717" w:rsidRPr="00335717" w:rsidRDefault="00335717" w:rsidP="004A0E31">
            <w:pPr>
              <w:jc w:val="center"/>
              <w:rPr>
                <w:sz w:val="22"/>
                <w:szCs w:val="22"/>
                <w:rtl/>
              </w:rPr>
            </w:pPr>
            <w:r w:rsidRPr="00335717">
              <w:rPr>
                <w:rFonts w:hint="cs"/>
                <w:sz w:val="22"/>
                <w:szCs w:val="22"/>
                <w:rtl/>
              </w:rPr>
              <w:t>غلظت (</w:t>
            </w:r>
            <w:r w:rsidRPr="00335717">
              <w:rPr>
                <w:rFonts w:asciiTheme="majorBidi" w:hAnsiTheme="majorBidi" w:cstheme="majorBidi"/>
                <w:sz w:val="18"/>
                <w:szCs w:val="18"/>
              </w:rPr>
              <w:t>gr/l</w:t>
            </w:r>
            <w:r w:rsidRPr="00335717">
              <w:rPr>
                <w:rFonts w:hint="cs"/>
                <w:sz w:val="22"/>
                <w:szCs w:val="22"/>
                <w:rtl/>
              </w:rPr>
              <w:t>)</w:t>
            </w:r>
          </w:p>
        </w:tc>
        <w:tc>
          <w:tcPr>
            <w:tcW w:w="1326" w:type="dxa"/>
            <w:vAlign w:val="center"/>
          </w:tcPr>
          <w:p w14:paraId="61A13042" w14:textId="0290C81B"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lang w:bidi="fa-IR"/>
              </w:rPr>
            </w:pPr>
            <w:r w:rsidRPr="00335717">
              <w:rPr>
                <w:rFonts w:hint="cs"/>
                <w:sz w:val="22"/>
                <w:szCs w:val="22"/>
                <w:rtl/>
                <w:lang w:bidi="fa-IR"/>
              </w:rPr>
              <w:t>74/30</w:t>
            </w:r>
          </w:p>
        </w:tc>
        <w:tc>
          <w:tcPr>
            <w:tcW w:w="1326" w:type="dxa"/>
            <w:vAlign w:val="center"/>
          </w:tcPr>
          <w:p w14:paraId="7FC540B2" w14:textId="68F25D05"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335717">
              <w:rPr>
                <w:rFonts w:hint="cs"/>
                <w:sz w:val="22"/>
                <w:szCs w:val="22"/>
                <w:rtl/>
              </w:rPr>
              <w:t>61/4</w:t>
            </w:r>
          </w:p>
        </w:tc>
        <w:tc>
          <w:tcPr>
            <w:tcW w:w="1327" w:type="dxa"/>
            <w:vAlign w:val="center"/>
          </w:tcPr>
          <w:p w14:paraId="4D4FDC02" w14:textId="22997D2E"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335717">
              <w:rPr>
                <w:rFonts w:hint="cs"/>
                <w:sz w:val="22"/>
                <w:szCs w:val="22"/>
                <w:rtl/>
              </w:rPr>
              <w:t>23/0</w:t>
            </w:r>
          </w:p>
        </w:tc>
        <w:tc>
          <w:tcPr>
            <w:tcW w:w="1327" w:type="dxa"/>
            <w:vAlign w:val="center"/>
          </w:tcPr>
          <w:p w14:paraId="0BB80F92" w14:textId="5055E64B"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335717">
              <w:rPr>
                <w:rFonts w:hint="cs"/>
                <w:sz w:val="22"/>
                <w:szCs w:val="22"/>
                <w:rtl/>
              </w:rPr>
              <w:t>58/5</w:t>
            </w:r>
          </w:p>
        </w:tc>
        <w:tc>
          <w:tcPr>
            <w:tcW w:w="1327" w:type="dxa"/>
            <w:vAlign w:val="center"/>
          </w:tcPr>
          <w:p w14:paraId="2F3A1B86" w14:textId="1B36EC55"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335717">
              <w:rPr>
                <w:rFonts w:hint="cs"/>
                <w:sz w:val="22"/>
                <w:szCs w:val="22"/>
                <w:rtl/>
              </w:rPr>
              <w:t>06/1</w:t>
            </w:r>
          </w:p>
        </w:tc>
        <w:tc>
          <w:tcPr>
            <w:tcW w:w="1327" w:type="dxa"/>
            <w:vAlign w:val="center"/>
          </w:tcPr>
          <w:p w14:paraId="633EA218" w14:textId="05E377FC" w:rsidR="00335717" w:rsidRPr="00335717" w:rsidRDefault="00335717"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335717">
              <w:rPr>
                <w:rFonts w:hint="cs"/>
                <w:sz w:val="22"/>
                <w:szCs w:val="22"/>
                <w:rtl/>
              </w:rPr>
              <w:t>22/42</w:t>
            </w:r>
          </w:p>
        </w:tc>
      </w:tr>
    </w:tbl>
    <w:p w14:paraId="7553E215" w14:textId="77777777" w:rsidR="00335717" w:rsidRPr="00335717" w:rsidRDefault="00335717" w:rsidP="00A40D38">
      <w:pPr>
        <w:pStyle w:val="Heading2"/>
        <w:numPr>
          <w:ilvl w:val="0"/>
          <w:numId w:val="0"/>
        </w:numPr>
        <w:spacing w:before="0"/>
        <w:rPr>
          <w:rtl/>
        </w:rPr>
      </w:pPr>
      <w:r w:rsidRPr="00335717">
        <w:rPr>
          <w:rFonts w:hint="cs"/>
          <w:rtl/>
        </w:rPr>
        <w:t>آ</w:t>
      </w:r>
      <w:r w:rsidRPr="00335717">
        <w:rPr>
          <w:rtl/>
        </w:rPr>
        <w:t>زمون رفتار فاز</w:t>
      </w:r>
      <w:r w:rsidRPr="00335717">
        <w:rPr>
          <w:rFonts w:hint="cs"/>
          <w:rtl/>
        </w:rPr>
        <w:t>ی</w:t>
      </w:r>
    </w:p>
    <w:p w14:paraId="2B2EA8C6" w14:textId="058B7543" w:rsidR="00963C90" w:rsidRDefault="00335717" w:rsidP="00D47D35">
      <w:pPr>
        <w:spacing w:after="0"/>
        <w:jc w:val="lowKashida"/>
      </w:pPr>
      <w:r w:rsidRPr="007B5818">
        <w:rPr>
          <w:rFonts w:hint="cs"/>
          <w:rtl/>
        </w:rPr>
        <w:t xml:space="preserve">در ابتدا با </w:t>
      </w:r>
      <w:r w:rsidRPr="007B5818">
        <w:rPr>
          <w:rtl/>
        </w:rPr>
        <w:t xml:space="preserve">هدف </w:t>
      </w:r>
      <w:r w:rsidRPr="007B5818">
        <w:rPr>
          <w:rFonts w:hint="cs"/>
          <w:rtl/>
        </w:rPr>
        <w:t>ی</w:t>
      </w:r>
      <w:r w:rsidRPr="007B5818">
        <w:rPr>
          <w:rFonts w:hint="eastAsia"/>
          <w:rtl/>
        </w:rPr>
        <w:t>افتن</w:t>
      </w:r>
      <w:r w:rsidRPr="007B5818">
        <w:rPr>
          <w:rtl/>
        </w:rPr>
        <w:t xml:space="preserve"> مناسب تر</w:t>
      </w:r>
      <w:r w:rsidRPr="007B5818">
        <w:rPr>
          <w:rFonts w:hint="cs"/>
          <w:rtl/>
        </w:rPr>
        <w:t>ی</w:t>
      </w:r>
      <w:r w:rsidRPr="007B5818">
        <w:rPr>
          <w:rFonts w:hint="eastAsia"/>
          <w:rtl/>
        </w:rPr>
        <w:t>ن</w:t>
      </w:r>
      <w:r w:rsidRPr="007B5818">
        <w:rPr>
          <w:rtl/>
        </w:rPr>
        <w:t xml:space="preserve"> ترک</w:t>
      </w:r>
      <w:r w:rsidRPr="007B5818">
        <w:rPr>
          <w:rFonts w:hint="cs"/>
          <w:rtl/>
        </w:rPr>
        <w:t>ی</w:t>
      </w:r>
      <w:r w:rsidRPr="007B5818">
        <w:rPr>
          <w:rFonts w:hint="eastAsia"/>
          <w:rtl/>
        </w:rPr>
        <w:t>ب</w:t>
      </w:r>
      <w:r w:rsidRPr="007B5818">
        <w:rPr>
          <w:rtl/>
        </w:rPr>
        <w:t xml:space="preserve"> از دو سورفکتانت</w:t>
      </w:r>
      <w:r w:rsidRPr="007B5818">
        <w:rPr>
          <w:rFonts w:hint="cs"/>
          <w:rtl/>
        </w:rPr>
        <w:t>،</w:t>
      </w:r>
      <w:r w:rsidRPr="007B5818">
        <w:rPr>
          <w:rtl/>
        </w:rPr>
        <w:t xml:space="preserve"> که کمتر</w:t>
      </w:r>
      <w:r w:rsidRPr="007B5818">
        <w:rPr>
          <w:rFonts w:hint="cs"/>
          <w:rtl/>
        </w:rPr>
        <w:t>ی</w:t>
      </w:r>
      <w:r w:rsidRPr="007B5818">
        <w:rPr>
          <w:rFonts w:hint="eastAsia"/>
          <w:rtl/>
        </w:rPr>
        <w:t>ن</w:t>
      </w:r>
      <w:r w:rsidRPr="007B5818">
        <w:rPr>
          <w:rtl/>
        </w:rPr>
        <w:t xml:space="preserve"> تنش ب</w:t>
      </w:r>
      <w:r w:rsidRPr="007B5818">
        <w:rPr>
          <w:rFonts w:hint="cs"/>
          <w:rtl/>
        </w:rPr>
        <w:t>ی</w:t>
      </w:r>
      <w:r w:rsidRPr="007B5818">
        <w:rPr>
          <w:rFonts w:hint="eastAsia"/>
          <w:rtl/>
        </w:rPr>
        <w:t>ن</w:t>
      </w:r>
      <w:r w:rsidRPr="007B5818">
        <w:rPr>
          <w:rtl/>
        </w:rPr>
        <w:t xml:space="preserve"> سطح</w:t>
      </w:r>
      <w:r w:rsidRPr="007B5818">
        <w:rPr>
          <w:rFonts w:hint="cs"/>
          <w:rtl/>
        </w:rPr>
        <w:t>ی</w:t>
      </w:r>
      <w:r w:rsidRPr="007B5818">
        <w:rPr>
          <w:rtl/>
        </w:rPr>
        <w:t xml:space="preserve"> با نفت را داشته و پا</w:t>
      </w:r>
      <w:r w:rsidRPr="007B5818">
        <w:rPr>
          <w:rFonts w:hint="cs"/>
          <w:rtl/>
        </w:rPr>
        <w:t>ی</w:t>
      </w:r>
      <w:r w:rsidRPr="007B5818">
        <w:rPr>
          <w:rFonts w:hint="eastAsia"/>
          <w:rtl/>
        </w:rPr>
        <w:t>دارتر</w:t>
      </w:r>
      <w:r w:rsidRPr="007B5818">
        <w:rPr>
          <w:rFonts w:hint="cs"/>
          <w:rtl/>
        </w:rPr>
        <w:t>ی</w:t>
      </w:r>
      <w:r w:rsidRPr="007B5818">
        <w:rPr>
          <w:rFonts w:hint="eastAsia"/>
          <w:rtl/>
        </w:rPr>
        <w:t>ن</w:t>
      </w:r>
      <w:r w:rsidRPr="007B5818">
        <w:rPr>
          <w:rtl/>
        </w:rPr>
        <w:t xml:space="preserve"> م</w:t>
      </w:r>
      <w:r w:rsidR="00BF7A84">
        <w:rPr>
          <w:rFonts w:hint="cs"/>
          <w:rtl/>
        </w:rPr>
        <w:t>ی</w:t>
      </w:r>
      <w:r w:rsidR="00963C90">
        <w:rPr>
          <w:rFonts w:hint="cs"/>
          <w:rtl/>
        </w:rPr>
        <w:t>کرو</w:t>
      </w:r>
      <w:r w:rsidRPr="007B5818">
        <w:rPr>
          <w:rtl/>
        </w:rPr>
        <w:t xml:space="preserve"> امولس</w:t>
      </w:r>
      <w:r w:rsidRPr="007B5818">
        <w:rPr>
          <w:rFonts w:hint="cs"/>
          <w:rtl/>
        </w:rPr>
        <w:t>ی</w:t>
      </w:r>
      <w:r w:rsidRPr="007B5818">
        <w:rPr>
          <w:rFonts w:hint="eastAsia"/>
          <w:rtl/>
        </w:rPr>
        <w:t>ون</w:t>
      </w:r>
      <w:r w:rsidRPr="007B5818">
        <w:rPr>
          <w:rtl/>
        </w:rPr>
        <w:t xml:space="preserve"> نفت در فاز آب را تشک</w:t>
      </w:r>
      <w:r w:rsidRPr="007B5818">
        <w:rPr>
          <w:rFonts w:hint="cs"/>
          <w:rtl/>
        </w:rPr>
        <w:t>ی</w:t>
      </w:r>
      <w:r w:rsidRPr="007B5818">
        <w:rPr>
          <w:rFonts w:hint="eastAsia"/>
          <w:rtl/>
        </w:rPr>
        <w:t>ل</w:t>
      </w:r>
      <w:r w:rsidRPr="007B5818">
        <w:rPr>
          <w:rtl/>
        </w:rPr>
        <w:t xml:space="preserve"> داده باشند</w:t>
      </w:r>
      <w:r w:rsidRPr="007B5818">
        <w:rPr>
          <w:rFonts w:hint="cs"/>
          <w:rtl/>
        </w:rPr>
        <w:t xml:space="preserve">، آزمون رفتار فازی انجام می </w:t>
      </w:r>
      <w:r w:rsidR="00963C90">
        <w:rPr>
          <w:rFonts w:hint="cs"/>
          <w:rtl/>
        </w:rPr>
        <w:t>ش</w:t>
      </w:r>
      <w:r w:rsidRPr="007B5818">
        <w:rPr>
          <w:rFonts w:hint="cs"/>
          <w:rtl/>
        </w:rPr>
        <w:t>ود.</w:t>
      </w:r>
      <w:r w:rsidR="00963C90">
        <w:rPr>
          <w:rFonts w:hint="cs"/>
          <w:rtl/>
        </w:rPr>
        <w:t xml:space="preserve"> </w:t>
      </w:r>
      <w:r w:rsidRPr="007B5818">
        <w:rPr>
          <w:rFonts w:hint="eastAsia"/>
          <w:rtl/>
        </w:rPr>
        <w:t>در</w:t>
      </w:r>
      <w:r w:rsidRPr="007B5818">
        <w:rPr>
          <w:rtl/>
        </w:rPr>
        <w:t xml:space="preserve"> ا</w:t>
      </w:r>
      <w:r w:rsidRPr="007B5818">
        <w:rPr>
          <w:rFonts w:hint="cs"/>
          <w:rtl/>
        </w:rPr>
        <w:t>ی</w:t>
      </w:r>
      <w:r w:rsidRPr="007B5818">
        <w:rPr>
          <w:rFonts w:hint="eastAsia"/>
          <w:rtl/>
        </w:rPr>
        <w:t>ن</w:t>
      </w:r>
      <w:r w:rsidRPr="007B5818">
        <w:rPr>
          <w:rtl/>
        </w:rPr>
        <w:t xml:space="preserve"> آزمون فاز آب</w:t>
      </w:r>
      <w:r w:rsidRPr="007B5818">
        <w:rPr>
          <w:rFonts w:hint="cs"/>
          <w:rtl/>
        </w:rPr>
        <w:t>ی</w:t>
      </w:r>
      <w:r w:rsidRPr="007B5818">
        <w:rPr>
          <w:rtl/>
        </w:rPr>
        <w:t xml:space="preserve"> متشکل از آب در</w:t>
      </w:r>
      <w:r w:rsidRPr="007B5818">
        <w:rPr>
          <w:rFonts w:hint="cs"/>
          <w:rtl/>
        </w:rPr>
        <w:t>ی</w:t>
      </w:r>
      <w:r w:rsidRPr="007B5818">
        <w:rPr>
          <w:rFonts w:hint="eastAsia"/>
          <w:rtl/>
        </w:rPr>
        <w:t>ا</w:t>
      </w:r>
      <w:r w:rsidRPr="007B5818">
        <w:rPr>
          <w:rtl/>
        </w:rPr>
        <w:t xml:space="preserve"> و غلظت</w:t>
      </w:r>
      <w:r w:rsidRPr="007B5818">
        <w:t xml:space="preserve"> </w:t>
      </w:r>
      <w:r w:rsidRPr="00C931F0">
        <w:rPr>
          <w:rFonts w:asciiTheme="majorBidi" w:hAnsiTheme="majorBidi" w:cstheme="majorBidi"/>
          <w:sz w:val="20"/>
          <w:szCs w:val="20"/>
        </w:rPr>
        <w:t>ppm</w:t>
      </w:r>
      <w:r w:rsidRPr="007B5818">
        <w:t xml:space="preserve"> </w:t>
      </w:r>
      <w:r w:rsidRPr="007B5818">
        <w:rPr>
          <w:rtl/>
          <w:lang w:bidi="fa-IR"/>
        </w:rPr>
        <w:t>۱۰۰۰</w:t>
      </w:r>
      <w:r w:rsidRPr="007B5818">
        <w:t xml:space="preserve"> </w:t>
      </w:r>
      <w:r w:rsidRPr="007B5818">
        <w:rPr>
          <w:rtl/>
        </w:rPr>
        <w:t>سورفکتانت م</w:t>
      </w:r>
      <w:r w:rsidRPr="007B5818">
        <w:rPr>
          <w:rFonts w:hint="cs"/>
          <w:rtl/>
        </w:rPr>
        <w:t>ی</w:t>
      </w:r>
      <w:r w:rsidRPr="007B5818">
        <w:rPr>
          <w:rtl/>
        </w:rPr>
        <w:t xml:space="preserve"> باشد. </w:t>
      </w:r>
      <w:r w:rsidRPr="007B5818">
        <w:rPr>
          <w:rtl/>
          <w:lang w:bidi="fa-IR"/>
        </w:rPr>
        <w:t>۱۱</w:t>
      </w:r>
      <w:r w:rsidRPr="007B5818">
        <w:rPr>
          <w:rtl/>
        </w:rPr>
        <w:t xml:space="preserve"> لوله آزما</w:t>
      </w:r>
      <w:r w:rsidRPr="007B5818">
        <w:rPr>
          <w:rFonts w:hint="cs"/>
          <w:rtl/>
        </w:rPr>
        <w:t>ی</w:t>
      </w:r>
      <w:r w:rsidRPr="007B5818">
        <w:rPr>
          <w:rFonts w:hint="eastAsia"/>
          <w:rtl/>
        </w:rPr>
        <w:t>ش</w:t>
      </w:r>
      <w:r w:rsidR="000B62B4">
        <w:rPr>
          <w:rFonts w:hint="cs"/>
          <w:rtl/>
        </w:rPr>
        <w:t xml:space="preserve"> با</w:t>
      </w:r>
      <w:r w:rsidRPr="007B5818">
        <w:rPr>
          <w:rtl/>
        </w:rPr>
        <w:t xml:space="preserve"> </w:t>
      </w:r>
      <w:r w:rsidR="000B62B4" w:rsidRPr="007B5818">
        <w:rPr>
          <w:rtl/>
        </w:rPr>
        <w:t>نسبت ها</w:t>
      </w:r>
      <w:r w:rsidR="000B62B4" w:rsidRPr="007B5818">
        <w:rPr>
          <w:rFonts w:hint="cs"/>
          <w:rtl/>
        </w:rPr>
        <w:t>ی</w:t>
      </w:r>
      <w:r w:rsidR="000B62B4" w:rsidRPr="007B5818">
        <w:rPr>
          <w:rtl/>
        </w:rPr>
        <w:t xml:space="preserve"> متفاوت</w:t>
      </w:r>
      <w:r w:rsidR="000B62B4">
        <w:rPr>
          <w:rFonts w:hint="cs"/>
          <w:rtl/>
        </w:rPr>
        <w:t xml:space="preserve"> دو</w:t>
      </w:r>
      <w:r w:rsidR="000B62B4" w:rsidRPr="007B5818">
        <w:rPr>
          <w:rtl/>
        </w:rPr>
        <w:t xml:space="preserve"> </w:t>
      </w:r>
      <w:r w:rsidRPr="007B5818">
        <w:rPr>
          <w:rtl/>
        </w:rPr>
        <w:t>سورفکتانت</w:t>
      </w:r>
      <w:r w:rsidRPr="007B5818">
        <w:t xml:space="preserve"> </w:t>
      </w:r>
      <w:r w:rsidRPr="00C931F0">
        <w:rPr>
          <w:rFonts w:asciiTheme="majorBidi" w:hAnsiTheme="majorBidi" w:cstheme="majorBidi"/>
          <w:sz w:val="20"/>
          <w:szCs w:val="20"/>
        </w:rPr>
        <w:t>CAPB</w:t>
      </w:r>
      <w:r w:rsidRPr="007B5818">
        <w:t xml:space="preserve"> </w:t>
      </w:r>
      <w:r w:rsidR="000B62B4">
        <w:rPr>
          <w:rFonts w:hint="cs"/>
          <w:rtl/>
        </w:rPr>
        <w:t xml:space="preserve">و </w:t>
      </w:r>
      <w:r w:rsidRPr="007B5818">
        <w:rPr>
          <w:rtl/>
        </w:rPr>
        <w:t>سورفکتانت</w:t>
      </w:r>
      <w:r w:rsidRPr="007B5818">
        <w:t xml:space="preserve"> </w:t>
      </w:r>
      <w:r w:rsidRPr="00C931F0">
        <w:rPr>
          <w:rFonts w:asciiTheme="majorBidi" w:hAnsiTheme="majorBidi" w:cstheme="majorBidi"/>
          <w:sz w:val="20"/>
          <w:szCs w:val="20"/>
        </w:rPr>
        <w:t>ALES</w:t>
      </w:r>
      <w:r w:rsidRPr="007B5818">
        <w:t xml:space="preserve"> </w:t>
      </w:r>
      <w:r w:rsidRPr="007B5818">
        <w:rPr>
          <w:rtl/>
        </w:rPr>
        <w:t>با تغ</w:t>
      </w:r>
      <w:r w:rsidRPr="007B5818">
        <w:rPr>
          <w:rFonts w:hint="cs"/>
          <w:rtl/>
        </w:rPr>
        <w:t>یی</w:t>
      </w:r>
      <w:r w:rsidRPr="007B5818">
        <w:rPr>
          <w:rFonts w:hint="eastAsia"/>
          <w:rtl/>
        </w:rPr>
        <w:t>ر</w:t>
      </w:r>
      <w:r w:rsidRPr="007B5818">
        <w:rPr>
          <w:rtl/>
        </w:rPr>
        <w:t xml:space="preserve"> </w:t>
      </w:r>
      <w:r w:rsidRPr="007B5818">
        <w:rPr>
          <w:rtl/>
          <w:lang w:bidi="fa-IR"/>
        </w:rPr>
        <w:t>۱۰%</w:t>
      </w:r>
      <w:r w:rsidRPr="007B5818">
        <w:rPr>
          <w:rtl/>
        </w:rPr>
        <w:t xml:space="preserve"> ترک</w:t>
      </w:r>
      <w:r w:rsidRPr="007B5818">
        <w:rPr>
          <w:rFonts w:hint="cs"/>
          <w:rtl/>
        </w:rPr>
        <w:t>ی</w:t>
      </w:r>
      <w:r w:rsidRPr="007B5818">
        <w:rPr>
          <w:rFonts w:hint="eastAsia"/>
          <w:rtl/>
        </w:rPr>
        <w:t>ب</w:t>
      </w:r>
      <w:r w:rsidRPr="007B5818">
        <w:rPr>
          <w:rFonts w:hint="cs"/>
          <w:rtl/>
        </w:rPr>
        <w:t>ی</w:t>
      </w:r>
      <w:r w:rsidRPr="007B5818">
        <w:rPr>
          <w:rtl/>
        </w:rPr>
        <w:t xml:space="preserve"> از آنها </w:t>
      </w:r>
      <w:r w:rsidR="000B62B4">
        <w:rPr>
          <w:rFonts w:hint="cs"/>
          <w:rtl/>
        </w:rPr>
        <w:t>آماده می شوند</w:t>
      </w:r>
      <w:r w:rsidR="00963C90">
        <w:rPr>
          <w:rFonts w:hint="cs"/>
          <w:rtl/>
        </w:rPr>
        <w:t>.</w:t>
      </w:r>
      <w:r w:rsidR="00963C90" w:rsidRPr="00963C90">
        <w:rPr>
          <w:rtl/>
        </w:rPr>
        <w:t xml:space="preserve"> </w:t>
      </w:r>
      <w:r w:rsidR="00963C90" w:rsidRPr="007B5818">
        <w:rPr>
          <w:rtl/>
        </w:rPr>
        <w:t>پس از ساخت محلول فاز آب</w:t>
      </w:r>
      <w:r w:rsidR="00963C90" w:rsidRPr="007B5818">
        <w:rPr>
          <w:rFonts w:hint="cs"/>
          <w:rtl/>
        </w:rPr>
        <w:t>ی</w:t>
      </w:r>
      <w:r w:rsidR="00963C90" w:rsidRPr="007B5818">
        <w:rPr>
          <w:rFonts w:hint="eastAsia"/>
          <w:rtl/>
        </w:rPr>
        <w:t>،</w:t>
      </w:r>
      <w:r w:rsidR="00963C90" w:rsidRPr="007B5818">
        <w:rPr>
          <w:rtl/>
        </w:rPr>
        <w:t xml:space="preserve"> با کمک </w:t>
      </w:r>
      <w:r w:rsidR="00963C90" w:rsidRPr="00C931F0">
        <w:rPr>
          <w:rFonts w:asciiTheme="majorBidi" w:hAnsiTheme="majorBidi" w:cstheme="majorBidi"/>
          <w:sz w:val="20"/>
          <w:szCs w:val="20"/>
        </w:rPr>
        <w:t>HCl</w:t>
      </w:r>
      <w:r w:rsidR="00963C90" w:rsidRPr="007B5818">
        <w:rPr>
          <w:rtl/>
        </w:rPr>
        <w:t xml:space="preserve"> رق</w:t>
      </w:r>
      <w:r w:rsidR="00963C90" w:rsidRPr="007B5818">
        <w:rPr>
          <w:rFonts w:hint="cs"/>
          <w:rtl/>
        </w:rPr>
        <w:t>ی</w:t>
      </w:r>
      <w:r w:rsidR="00963C90" w:rsidRPr="007B5818">
        <w:rPr>
          <w:rFonts w:hint="eastAsia"/>
          <w:rtl/>
        </w:rPr>
        <w:t>ق،</w:t>
      </w:r>
      <w:r w:rsidR="00963C90" w:rsidRPr="007B5818">
        <w:rPr>
          <w:rtl/>
        </w:rPr>
        <w:t xml:space="preserve"> </w:t>
      </w:r>
      <w:r w:rsidR="00963C90" w:rsidRPr="00C931F0">
        <w:rPr>
          <w:rFonts w:asciiTheme="majorBidi" w:hAnsiTheme="majorBidi" w:cstheme="majorBidi"/>
          <w:sz w:val="20"/>
          <w:szCs w:val="20"/>
        </w:rPr>
        <w:t>pH</w:t>
      </w:r>
      <w:r w:rsidR="00963C90" w:rsidRPr="007B5818">
        <w:rPr>
          <w:rtl/>
        </w:rPr>
        <w:t xml:space="preserve"> مح</w:t>
      </w:r>
      <w:r w:rsidR="00963C90" w:rsidRPr="007B5818">
        <w:rPr>
          <w:rFonts w:hint="cs"/>
          <w:rtl/>
        </w:rPr>
        <w:t>ی</w:t>
      </w:r>
      <w:r w:rsidR="00963C90" w:rsidRPr="007B5818">
        <w:rPr>
          <w:rFonts w:hint="eastAsia"/>
          <w:rtl/>
        </w:rPr>
        <w:t>ط</w:t>
      </w:r>
      <w:r w:rsidR="00963C90" w:rsidRPr="007B5818">
        <w:rPr>
          <w:rtl/>
        </w:rPr>
        <w:t xml:space="preserve">  به </w:t>
      </w:r>
      <w:r w:rsidR="00963C90" w:rsidRPr="007B5818">
        <w:rPr>
          <w:rtl/>
          <w:lang w:bidi="fa-IR"/>
        </w:rPr>
        <w:t>۴</w:t>
      </w:r>
      <w:r w:rsidR="00963C90" w:rsidRPr="007B5818">
        <w:rPr>
          <w:rtl/>
        </w:rPr>
        <w:t xml:space="preserve"> </w:t>
      </w:r>
      <w:r w:rsidR="00D47D35">
        <w:rPr>
          <w:rFonts w:hint="cs"/>
          <w:rtl/>
        </w:rPr>
        <w:t>رسانده می شود</w:t>
      </w:r>
      <w:r w:rsidR="00963C90" w:rsidRPr="007B5818">
        <w:rPr>
          <w:rtl/>
        </w:rPr>
        <w:t>. دل</w:t>
      </w:r>
      <w:r w:rsidR="00963C90" w:rsidRPr="007B5818">
        <w:rPr>
          <w:rFonts w:hint="cs"/>
          <w:rtl/>
        </w:rPr>
        <w:t>ی</w:t>
      </w:r>
      <w:r w:rsidR="00963C90" w:rsidRPr="007B5818">
        <w:rPr>
          <w:rFonts w:hint="eastAsia"/>
          <w:rtl/>
        </w:rPr>
        <w:t>ل</w:t>
      </w:r>
      <w:r w:rsidR="00963C90" w:rsidRPr="007B5818">
        <w:rPr>
          <w:rtl/>
        </w:rPr>
        <w:t xml:space="preserve"> ا</w:t>
      </w:r>
      <w:r w:rsidR="00963C90" w:rsidRPr="007B5818">
        <w:rPr>
          <w:rFonts w:hint="cs"/>
          <w:rtl/>
        </w:rPr>
        <w:t>ی</w:t>
      </w:r>
      <w:r w:rsidR="00963C90" w:rsidRPr="007B5818">
        <w:rPr>
          <w:rFonts w:hint="eastAsia"/>
          <w:rtl/>
        </w:rPr>
        <w:t>ن</w:t>
      </w:r>
      <w:r w:rsidR="00963C90" w:rsidRPr="007B5818">
        <w:rPr>
          <w:rtl/>
        </w:rPr>
        <w:t xml:space="preserve"> کار شب</w:t>
      </w:r>
      <w:r w:rsidR="00963C90" w:rsidRPr="007B5818">
        <w:rPr>
          <w:rFonts w:hint="cs"/>
          <w:rtl/>
        </w:rPr>
        <w:t>ی</w:t>
      </w:r>
      <w:r w:rsidR="00963C90" w:rsidRPr="007B5818">
        <w:rPr>
          <w:rFonts w:hint="eastAsia"/>
          <w:rtl/>
        </w:rPr>
        <w:t>ه</w:t>
      </w:r>
      <w:r w:rsidR="00963C90" w:rsidRPr="007B5818">
        <w:rPr>
          <w:rtl/>
        </w:rPr>
        <w:t xml:space="preserve"> ساز</w:t>
      </w:r>
      <w:r w:rsidR="00963C90" w:rsidRPr="007B5818">
        <w:rPr>
          <w:rFonts w:hint="cs"/>
          <w:rtl/>
        </w:rPr>
        <w:t>ی</w:t>
      </w:r>
      <w:r w:rsidR="00963C90" w:rsidRPr="007B5818">
        <w:rPr>
          <w:rtl/>
        </w:rPr>
        <w:t xml:space="preserve"> وجود </w:t>
      </w:r>
      <w:r w:rsidR="00963C90" w:rsidRPr="00C931F0">
        <w:rPr>
          <w:rFonts w:asciiTheme="majorBidi" w:hAnsiTheme="majorBidi" w:cstheme="majorBidi"/>
          <w:sz w:val="20"/>
          <w:szCs w:val="20"/>
        </w:rPr>
        <w:t>CO</w:t>
      </w:r>
      <w:r w:rsidR="00963C90" w:rsidRPr="00963C90">
        <w:rPr>
          <w:rFonts w:asciiTheme="majorBidi" w:hAnsiTheme="majorBidi" w:cstheme="majorBidi"/>
          <w:sz w:val="20"/>
          <w:szCs w:val="20"/>
          <w:vertAlign w:val="subscript"/>
        </w:rPr>
        <w:t>2</w:t>
      </w:r>
      <w:r w:rsidR="00963C90" w:rsidRPr="007B5818">
        <w:rPr>
          <w:rtl/>
        </w:rPr>
        <w:t xml:space="preserve"> در مح</w:t>
      </w:r>
      <w:r w:rsidR="00963C90" w:rsidRPr="007B5818">
        <w:rPr>
          <w:rFonts w:hint="cs"/>
          <w:rtl/>
        </w:rPr>
        <w:t>ی</w:t>
      </w:r>
      <w:r w:rsidR="00963C90" w:rsidRPr="007B5818">
        <w:rPr>
          <w:rFonts w:hint="eastAsia"/>
          <w:rtl/>
        </w:rPr>
        <w:t>ط</w:t>
      </w:r>
      <w:r w:rsidR="00963C90" w:rsidRPr="007B5818">
        <w:rPr>
          <w:rtl/>
        </w:rPr>
        <w:t xml:space="preserve"> و بدنبال آن تغ</w:t>
      </w:r>
      <w:r w:rsidR="00963C90" w:rsidRPr="007B5818">
        <w:rPr>
          <w:rFonts w:hint="cs"/>
          <w:rtl/>
        </w:rPr>
        <w:t>یی</w:t>
      </w:r>
      <w:r w:rsidR="00963C90" w:rsidRPr="007B5818">
        <w:rPr>
          <w:rFonts w:hint="eastAsia"/>
          <w:rtl/>
        </w:rPr>
        <w:t>ر</w:t>
      </w:r>
      <w:r w:rsidR="00963C90" w:rsidRPr="007B5818">
        <w:rPr>
          <w:rtl/>
        </w:rPr>
        <w:t xml:space="preserve"> رفتار سورفکتانت </w:t>
      </w:r>
      <w:r w:rsidR="00963C90" w:rsidRPr="00C931F0">
        <w:rPr>
          <w:rFonts w:asciiTheme="majorBidi" w:hAnsiTheme="majorBidi" w:cstheme="majorBidi"/>
          <w:sz w:val="20"/>
          <w:szCs w:val="20"/>
        </w:rPr>
        <w:t>CAPB</w:t>
      </w:r>
      <w:r w:rsidR="00963C90" w:rsidRPr="007B5818">
        <w:rPr>
          <w:rtl/>
        </w:rPr>
        <w:t xml:space="preserve"> م</w:t>
      </w:r>
      <w:r w:rsidR="00963C90" w:rsidRPr="007B5818">
        <w:rPr>
          <w:rFonts w:hint="cs"/>
          <w:rtl/>
        </w:rPr>
        <w:t>ی</w:t>
      </w:r>
      <w:r w:rsidR="00963C90" w:rsidRPr="007B5818">
        <w:rPr>
          <w:rtl/>
        </w:rPr>
        <w:t xml:space="preserve"> باشد. حجم آب و نفت موجود در لوله ها با نسبت برابر</w:t>
      </w:r>
      <w:r w:rsidR="00963C90">
        <w:rPr>
          <w:rFonts w:hint="cs"/>
          <w:rtl/>
        </w:rPr>
        <w:t xml:space="preserve"> </w:t>
      </w:r>
      <w:r w:rsidR="00963C90" w:rsidRPr="00C931F0">
        <w:rPr>
          <w:rFonts w:asciiTheme="majorBidi" w:hAnsiTheme="majorBidi" w:cstheme="majorBidi"/>
          <w:sz w:val="20"/>
          <w:szCs w:val="20"/>
        </w:rPr>
        <w:t>cc</w:t>
      </w:r>
      <w:r w:rsidR="00963C90">
        <w:rPr>
          <w:rFonts w:hint="cs"/>
          <w:rtl/>
          <w:lang w:bidi="fa-IR"/>
        </w:rPr>
        <w:t xml:space="preserve"> 5/7 </w:t>
      </w:r>
      <w:r w:rsidR="00963C90" w:rsidRPr="007B5818">
        <w:rPr>
          <w:rtl/>
        </w:rPr>
        <w:t>م</w:t>
      </w:r>
      <w:r w:rsidR="00963C90" w:rsidRPr="007B5818">
        <w:rPr>
          <w:rFonts w:hint="cs"/>
          <w:rtl/>
        </w:rPr>
        <w:t>ی</w:t>
      </w:r>
      <w:r w:rsidR="00963C90" w:rsidRPr="007B5818">
        <w:rPr>
          <w:rtl/>
        </w:rPr>
        <w:t xml:space="preserve"> باشد. تمام</w:t>
      </w:r>
      <w:r w:rsidR="00963C90" w:rsidRPr="007B5818">
        <w:rPr>
          <w:rFonts w:hint="cs"/>
          <w:rtl/>
        </w:rPr>
        <w:t>ی</w:t>
      </w:r>
      <w:r w:rsidR="00963C90" w:rsidRPr="007B5818">
        <w:rPr>
          <w:rtl/>
        </w:rPr>
        <w:t xml:space="preserve"> لوله ها</w:t>
      </w:r>
      <w:r w:rsidR="00963C90" w:rsidRPr="007B5818">
        <w:rPr>
          <w:rFonts w:hint="cs"/>
          <w:rtl/>
        </w:rPr>
        <w:t>ی</w:t>
      </w:r>
      <w:r w:rsidR="00963C90" w:rsidRPr="007B5818">
        <w:rPr>
          <w:rtl/>
        </w:rPr>
        <w:t xml:space="preserve"> آزما</w:t>
      </w:r>
      <w:r w:rsidR="00963C90" w:rsidRPr="007B5818">
        <w:rPr>
          <w:rFonts w:hint="cs"/>
          <w:rtl/>
        </w:rPr>
        <w:t>ی</w:t>
      </w:r>
      <w:r w:rsidR="00963C90" w:rsidRPr="007B5818">
        <w:rPr>
          <w:rFonts w:hint="eastAsia"/>
          <w:rtl/>
        </w:rPr>
        <w:t>ش</w:t>
      </w:r>
      <w:r w:rsidR="00963C90" w:rsidRPr="007B5818">
        <w:rPr>
          <w:rtl/>
        </w:rPr>
        <w:t xml:space="preserve"> همزمان به مدت </w:t>
      </w:r>
      <w:r w:rsidR="00963C90" w:rsidRPr="007B5818">
        <w:rPr>
          <w:rtl/>
          <w:lang w:bidi="fa-IR"/>
        </w:rPr>
        <w:t>۲</w:t>
      </w:r>
      <w:r w:rsidR="00963C90" w:rsidRPr="007B5818">
        <w:rPr>
          <w:rtl/>
        </w:rPr>
        <w:t xml:space="preserve"> دق</w:t>
      </w:r>
      <w:r w:rsidR="00963C90" w:rsidRPr="007B5818">
        <w:rPr>
          <w:rFonts w:hint="cs"/>
          <w:rtl/>
        </w:rPr>
        <w:t>ی</w:t>
      </w:r>
      <w:r w:rsidR="00963C90" w:rsidRPr="007B5818">
        <w:rPr>
          <w:rFonts w:hint="eastAsia"/>
          <w:rtl/>
        </w:rPr>
        <w:t>قه</w:t>
      </w:r>
      <w:r w:rsidR="00963C90" w:rsidRPr="007B5818">
        <w:rPr>
          <w:rtl/>
        </w:rPr>
        <w:t xml:space="preserve"> هم زده م</w:t>
      </w:r>
      <w:r w:rsidR="00963C90" w:rsidRPr="007B5818">
        <w:rPr>
          <w:rFonts w:hint="cs"/>
          <w:rtl/>
        </w:rPr>
        <w:t>ی</w:t>
      </w:r>
      <w:r w:rsidR="00963C90" w:rsidRPr="007B5818">
        <w:rPr>
          <w:rtl/>
        </w:rPr>
        <w:t xml:space="preserve"> شوند. پس از هم زدن لوله ها در محل ساکن شده و</w:t>
      </w:r>
      <w:r w:rsidR="00963C90">
        <w:rPr>
          <w:rFonts w:hint="cs"/>
          <w:rtl/>
        </w:rPr>
        <w:t xml:space="preserve"> 7 روز جهت پایداری</w:t>
      </w:r>
      <w:r w:rsidR="00E16883">
        <w:rPr>
          <w:rFonts w:hint="cs"/>
          <w:rtl/>
        </w:rPr>
        <w:t xml:space="preserve"> در دمای 60 درجه سانتی گراد</w:t>
      </w:r>
      <w:r w:rsidR="00963C90" w:rsidRPr="007B5818">
        <w:rPr>
          <w:rtl/>
        </w:rPr>
        <w:t xml:space="preserve"> زمان داده م</w:t>
      </w:r>
      <w:r w:rsidR="00963C90" w:rsidRPr="007B5818">
        <w:rPr>
          <w:rFonts w:hint="cs"/>
          <w:rtl/>
        </w:rPr>
        <w:t>ی</w:t>
      </w:r>
      <w:r w:rsidR="00963C90" w:rsidRPr="007B5818">
        <w:rPr>
          <w:rtl/>
        </w:rPr>
        <w:t xml:space="preserve"> شود.</w:t>
      </w:r>
      <w:r w:rsidR="00BF7A84">
        <w:rPr>
          <w:rFonts w:hint="cs"/>
          <w:rtl/>
        </w:rPr>
        <w:t xml:space="preserve"> </w:t>
      </w:r>
      <w:r w:rsidR="00963C90" w:rsidRPr="007B5818">
        <w:rPr>
          <w:rFonts w:hint="cs"/>
          <w:rtl/>
        </w:rPr>
        <w:t xml:space="preserve">همچنین با کمک این آزمون میتوان نانوذرات موجود را غربالگری کرد. </w:t>
      </w:r>
      <w:r w:rsidR="00963C90" w:rsidRPr="007B5818">
        <w:rPr>
          <w:rtl/>
        </w:rPr>
        <w:t>محلول</w:t>
      </w:r>
      <w:r w:rsidR="00963C90">
        <w:rPr>
          <w:rFonts w:hint="cs"/>
          <w:rtl/>
        </w:rPr>
        <w:t xml:space="preserve"> </w:t>
      </w:r>
      <w:r w:rsidR="00963C90" w:rsidRPr="00963C90">
        <w:rPr>
          <w:rFonts w:asciiTheme="majorBidi" w:hAnsiTheme="majorBidi" w:cstheme="majorBidi"/>
          <w:sz w:val="20"/>
          <w:szCs w:val="20"/>
        </w:rPr>
        <w:t>ppm</w:t>
      </w:r>
      <w:r w:rsidR="00963C90">
        <w:rPr>
          <w:rFonts w:hint="cs"/>
          <w:rtl/>
          <w:lang w:bidi="fa-IR"/>
        </w:rPr>
        <w:t xml:space="preserve"> </w:t>
      </w:r>
      <w:r w:rsidR="00963C90" w:rsidRPr="007B5818">
        <w:rPr>
          <w:rtl/>
          <w:lang w:bidi="fa-IR"/>
        </w:rPr>
        <w:t>۱۰۰</w:t>
      </w:r>
      <w:r w:rsidR="00963C90" w:rsidRPr="007B5818">
        <w:rPr>
          <w:rtl/>
        </w:rPr>
        <w:t xml:space="preserve"> از محلول نانو به همراه سورفکتانت </w:t>
      </w:r>
      <w:r w:rsidR="00963C90" w:rsidRPr="007B5818">
        <w:rPr>
          <w:rFonts w:hint="cs"/>
          <w:rtl/>
        </w:rPr>
        <w:t xml:space="preserve">با غلظت بهینه </w:t>
      </w:r>
      <w:r w:rsidR="00963C90" w:rsidRPr="007B5818">
        <w:rPr>
          <w:rtl/>
        </w:rPr>
        <w:t>در آب در</w:t>
      </w:r>
      <w:r w:rsidR="00963C90" w:rsidRPr="007B5818">
        <w:rPr>
          <w:rFonts w:hint="cs"/>
          <w:rtl/>
        </w:rPr>
        <w:t>ی</w:t>
      </w:r>
      <w:r w:rsidR="00963C90" w:rsidRPr="007B5818">
        <w:rPr>
          <w:rFonts w:hint="eastAsia"/>
          <w:rtl/>
        </w:rPr>
        <w:t>ا</w:t>
      </w:r>
      <w:r w:rsidR="00963C90" w:rsidRPr="007B5818">
        <w:rPr>
          <w:rtl/>
        </w:rPr>
        <w:t xml:space="preserve"> ساخته شده و با اس</w:t>
      </w:r>
      <w:r w:rsidR="00963C90" w:rsidRPr="007B5818">
        <w:rPr>
          <w:rFonts w:hint="cs"/>
          <w:rtl/>
        </w:rPr>
        <w:t>ی</w:t>
      </w:r>
      <w:r w:rsidR="00963C90" w:rsidRPr="007B5818">
        <w:rPr>
          <w:rFonts w:hint="eastAsia"/>
          <w:rtl/>
        </w:rPr>
        <w:t>د</w:t>
      </w:r>
      <w:r w:rsidR="00963C90" w:rsidRPr="007B5818">
        <w:rPr>
          <w:rtl/>
        </w:rPr>
        <w:t xml:space="preserve"> </w:t>
      </w:r>
      <w:r w:rsidR="00963C90" w:rsidRPr="00C931F0">
        <w:rPr>
          <w:rFonts w:asciiTheme="majorBidi" w:hAnsiTheme="majorBidi" w:cstheme="majorBidi"/>
          <w:sz w:val="20"/>
          <w:szCs w:val="20"/>
        </w:rPr>
        <w:t>HCl</w:t>
      </w:r>
      <w:r w:rsidR="00963C90" w:rsidRPr="007B5818">
        <w:t xml:space="preserve"> </w:t>
      </w:r>
      <w:r w:rsidR="00963C90" w:rsidRPr="007B5818">
        <w:rPr>
          <w:rtl/>
        </w:rPr>
        <w:t xml:space="preserve">، </w:t>
      </w:r>
      <w:r w:rsidR="00963C90" w:rsidRPr="00C931F0">
        <w:rPr>
          <w:rFonts w:asciiTheme="majorBidi" w:hAnsiTheme="majorBidi" w:cstheme="majorBidi"/>
          <w:sz w:val="20"/>
          <w:szCs w:val="20"/>
        </w:rPr>
        <w:t>pH</w:t>
      </w:r>
      <w:r w:rsidR="00963C90" w:rsidRPr="007B5818">
        <w:rPr>
          <w:rtl/>
        </w:rPr>
        <w:t xml:space="preserve"> را به 4 م</w:t>
      </w:r>
      <w:r w:rsidR="00963C90" w:rsidRPr="007B5818">
        <w:rPr>
          <w:rFonts w:hint="cs"/>
          <w:rtl/>
        </w:rPr>
        <w:t>ی</w:t>
      </w:r>
      <w:r w:rsidR="00963C90" w:rsidRPr="007B5818">
        <w:rPr>
          <w:rtl/>
        </w:rPr>
        <w:t xml:space="preserve"> رسان</w:t>
      </w:r>
      <w:r w:rsidR="00963C90" w:rsidRPr="007B5818">
        <w:rPr>
          <w:rFonts w:hint="cs"/>
          <w:rtl/>
        </w:rPr>
        <w:t>ی</w:t>
      </w:r>
      <w:r w:rsidR="00963C90" w:rsidRPr="007B5818">
        <w:rPr>
          <w:rFonts w:hint="eastAsia"/>
          <w:rtl/>
        </w:rPr>
        <w:t>م</w:t>
      </w:r>
      <w:r w:rsidR="00963C90" w:rsidRPr="007B5818">
        <w:rPr>
          <w:rtl/>
        </w:rPr>
        <w:t>.</w:t>
      </w:r>
      <w:r w:rsidR="00963C90">
        <w:rPr>
          <w:rFonts w:hint="cs"/>
          <w:rtl/>
        </w:rPr>
        <w:t xml:space="preserve"> </w:t>
      </w:r>
      <w:r w:rsidR="00963C90" w:rsidRPr="00963C90">
        <w:rPr>
          <w:rFonts w:asciiTheme="majorBidi" w:hAnsiTheme="majorBidi" w:cstheme="majorBidi"/>
          <w:sz w:val="20"/>
          <w:szCs w:val="20"/>
        </w:rPr>
        <w:t>cc</w:t>
      </w:r>
      <w:r w:rsidR="00963C90">
        <w:rPr>
          <w:rFonts w:hint="cs"/>
          <w:rtl/>
          <w:lang w:bidi="fa-IR"/>
        </w:rPr>
        <w:t xml:space="preserve"> 5/7 </w:t>
      </w:r>
      <w:r w:rsidR="00963C90" w:rsidRPr="007B5818">
        <w:rPr>
          <w:rtl/>
        </w:rPr>
        <w:t>از فاز آب</w:t>
      </w:r>
      <w:r w:rsidR="00963C90" w:rsidRPr="007B5818">
        <w:rPr>
          <w:rFonts w:hint="cs"/>
          <w:rtl/>
        </w:rPr>
        <w:t>ی</w:t>
      </w:r>
      <w:r w:rsidR="00963C90" w:rsidRPr="007B5818">
        <w:rPr>
          <w:rtl/>
        </w:rPr>
        <w:t xml:space="preserve"> و نفت را با نسبت </w:t>
      </w:r>
      <w:r w:rsidR="00963C90" w:rsidRPr="007B5818">
        <w:rPr>
          <w:rtl/>
          <w:lang w:bidi="fa-IR"/>
        </w:rPr>
        <w:t>۱:۱</w:t>
      </w:r>
      <w:r w:rsidR="00963C90" w:rsidRPr="007B5818">
        <w:rPr>
          <w:rtl/>
        </w:rPr>
        <w:t xml:space="preserve"> در لوله ها</w:t>
      </w:r>
      <w:r w:rsidR="00963C90" w:rsidRPr="007B5818">
        <w:rPr>
          <w:rFonts w:hint="cs"/>
          <w:rtl/>
        </w:rPr>
        <w:t>ی</w:t>
      </w:r>
      <w:r w:rsidR="00963C90" w:rsidRPr="007B5818">
        <w:rPr>
          <w:rtl/>
        </w:rPr>
        <w:t xml:space="preserve"> آزما</w:t>
      </w:r>
      <w:r w:rsidR="00963C90" w:rsidRPr="007B5818">
        <w:rPr>
          <w:rFonts w:hint="cs"/>
          <w:rtl/>
        </w:rPr>
        <w:t>ی</w:t>
      </w:r>
      <w:r w:rsidR="00963C90" w:rsidRPr="007B5818">
        <w:rPr>
          <w:rFonts w:hint="eastAsia"/>
          <w:rtl/>
        </w:rPr>
        <w:t>ش</w:t>
      </w:r>
      <w:r w:rsidR="00963C90" w:rsidRPr="007B5818">
        <w:rPr>
          <w:rtl/>
        </w:rPr>
        <w:t xml:space="preserve"> ر</w:t>
      </w:r>
      <w:r w:rsidR="00963C90" w:rsidRPr="007B5818">
        <w:rPr>
          <w:rFonts w:hint="cs"/>
          <w:rtl/>
        </w:rPr>
        <w:t>ی</w:t>
      </w:r>
      <w:r w:rsidR="00963C90" w:rsidRPr="007B5818">
        <w:rPr>
          <w:rFonts w:hint="eastAsia"/>
          <w:rtl/>
        </w:rPr>
        <w:t>خته</w:t>
      </w:r>
      <w:r w:rsidR="00963C90" w:rsidRPr="007B5818">
        <w:rPr>
          <w:rtl/>
        </w:rPr>
        <w:t xml:space="preserve"> و به مدت </w:t>
      </w:r>
      <w:r w:rsidR="00963C90" w:rsidRPr="007B5818">
        <w:rPr>
          <w:rtl/>
          <w:lang w:bidi="fa-IR"/>
        </w:rPr>
        <w:t>۲</w:t>
      </w:r>
      <w:r w:rsidR="00963C90" w:rsidRPr="007B5818">
        <w:rPr>
          <w:rtl/>
        </w:rPr>
        <w:t xml:space="preserve"> دق</w:t>
      </w:r>
      <w:r w:rsidR="00963C90" w:rsidRPr="007B5818">
        <w:rPr>
          <w:rFonts w:hint="cs"/>
          <w:rtl/>
        </w:rPr>
        <w:t>ی</w:t>
      </w:r>
      <w:r w:rsidR="00963C90" w:rsidRPr="007B5818">
        <w:rPr>
          <w:rFonts w:hint="eastAsia"/>
          <w:rtl/>
        </w:rPr>
        <w:t>قه</w:t>
      </w:r>
      <w:r w:rsidR="00963C90" w:rsidRPr="007B5818">
        <w:rPr>
          <w:rtl/>
        </w:rPr>
        <w:t xml:space="preserve"> با دست هم زده و به مدت </w:t>
      </w:r>
      <w:r w:rsidR="00963C90">
        <w:rPr>
          <w:rFonts w:hint="cs"/>
          <w:rtl/>
        </w:rPr>
        <w:t>15 روز</w:t>
      </w:r>
      <w:r w:rsidR="00E16883">
        <w:rPr>
          <w:rFonts w:hint="cs"/>
          <w:rtl/>
        </w:rPr>
        <w:t xml:space="preserve"> در دمای 60 درجه سانتی گراد</w:t>
      </w:r>
      <w:r w:rsidR="00963C90" w:rsidRPr="007B5818">
        <w:rPr>
          <w:rtl/>
        </w:rPr>
        <w:t xml:space="preserve"> </w:t>
      </w:r>
      <w:r w:rsidR="000B62B4">
        <w:rPr>
          <w:rFonts w:hint="cs"/>
          <w:rtl/>
        </w:rPr>
        <w:t xml:space="preserve">زمان </w:t>
      </w:r>
      <w:r w:rsidR="00D47D35">
        <w:rPr>
          <w:rFonts w:hint="cs"/>
          <w:rtl/>
        </w:rPr>
        <w:t>داده می شود</w:t>
      </w:r>
      <w:r w:rsidR="000B62B4">
        <w:rPr>
          <w:rFonts w:hint="cs"/>
          <w:rtl/>
        </w:rPr>
        <w:t>.</w:t>
      </w:r>
    </w:p>
    <w:p w14:paraId="69E7103B" w14:textId="77777777" w:rsidR="00335717" w:rsidRPr="00335717" w:rsidRDefault="00335717" w:rsidP="00A40D38">
      <w:pPr>
        <w:pStyle w:val="Heading2"/>
        <w:numPr>
          <w:ilvl w:val="0"/>
          <w:numId w:val="0"/>
        </w:numPr>
        <w:spacing w:before="0"/>
        <w:rPr>
          <w:rtl/>
        </w:rPr>
      </w:pPr>
      <w:r w:rsidRPr="00335717">
        <w:rPr>
          <w:rtl/>
        </w:rPr>
        <w:t>آزمون ستون فوم</w:t>
      </w:r>
    </w:p>
    <w:p w14:paraId="6066A037" w14:textId="272FD76C" w:rsidR="00335717" w:rsidRPr="007B5818" w:rsidRDefault="00335717" w:rsidP="00D47D35">
      <w:pPr>
        <w:spacing w:after="0"/>
        <w:jc w:val="lowKashida"/>
        <w:rPr>
          <w:rtl/>
        </w:rPr>
      </w:pPr>
      <w:r w:rsidRPr="007B5818">
        <w:rPr>
          <w:rtl/>
        </w:rPr>
        <w:t>هدف از ا</w:t>
      </w:r>
      <w:r w:rsidRPr="007B5818">
        <w:rPr>
          <w:rFonts w:hint="cs"/>
          <w:rtl/>
        </w:rPr>
        <w:t>ی</w:t>
      </w:r>
      <w:r w:rsidRPr="007B5818">
        <w:rPr>
          <w:rFonts w:hint="eastAsia"/>
          <w:rtl/>
        </w:rPr>
        <w:t>ن</w:t>
      </w:r>
      <w:r w:rsidRPr="007B5818">
        <w:rPr>
          <w:rtl/>
        </w:rPr>
        <w:t xml:space="preserve"> آزمون</w:t>
      </w:r>
      <w:r w:rsidRPr="007B5818">
        <w:rPr>
          <w:rFonts w:hint="cs"/>
          <w:rtl/>
        </w:rPr>
        <w:t xml:space="preserve"> بررسی پایداری ستون فوم و مقایسه نیمه عمر فوم در حالت های مختلف می باشد.</w:t>
      </w:r>
      <w:r w:rsidRPr="007B5818">
        <w:rPr>
          <w:rtl/>
        </w:rPr>
        <w:t xml:space="preserve"> </w:t>
      </w:r>
      <w:r w:rsidRPr="007B5818">
        <w:rPr>
          <w:rFonts w:hint="cs"/>
          <w:rtl/>
        </w:rPr>
        <w:t xml:space="preserve">شماتیک ستون فوم در شکل-2 مشاهده می </w:t>
      </w:r>
      <w:r w:rsidR="00D47D35">
        <w:rPr>
          <w:rFonts w:hint="cs"/>
          <w:rtl/>
        </w:rPr>
        <w:t>شود</w:t>
      </w:r>
      <w:r w:rsidRPr="007B5818">
        <w:rPr>
          <w:rFonts w:hint="cs"/>
          <w:rtl/>
        </w:rPr>
        <w:t>. حال به تشریح آزمون های مختلف انجام شده با ستون فوم پرداخته می شود</w:t>
      </w:r>
      <w:r w:rsidR="00C27529">
        <w:rPr>
          <w:rFonts w:hint="cs"/>
          <w:rtl/>
          <w:lang w:bidi="fa-IR"/>
        </w:rPr>
        <w:t xml:space="preserve"> </w:t>
      </w:r>
      <w:r w:rsidR="00C27529">
        <w:rPr>
          <w:rtl/>
          <w:lang w:bidi="fa-IR"/>
        </w:rPr>
        <w:fldChar w:fldCharType="begin"/>
      </w:r>
      <w:r w:rsidR="0071354D">
        <w:rPr>
          <w:rtl/>
          <w:lang w:bidi="fa-IR"/>
        </w:rPr>
        <w:instrText xml:space="preserve"> </w:instrText>
      </w:r>
      <w:r w:rsidR="0071354D">
        <w:rPr>
          <w:lang w:bidi="fa-IR"/>
        </w:rPr>
        <w:instrText>ADDIN EN.CITE &lt;EndNote&gt;&lt;Cite&gt;&lt;Author&gt;Zhao&lt;/Author&gt;&lt;Year&gt;2015&lt;/Year&gt;&lt;RecNum&gt;174&lt;/RecNum&gt;&lt;DisplayText&gt;[43]&lt;/DisplayText&gt;&lt;record&gt;&lt;rec-number&gt;174&lt;/rec-number&gt;&lt;foreign-keys&gt;&lt;key app="EN" db-id="asfzt055fszd5cerax75dzaerazadrdewe2t" timestamp="1671012067"&gt;174</w:instrText>
      </w:r>
      <w:r w:rsidR="0071354D">
        <w:rPr>
          <w:rtl/>
          <w:lang w:bidi="fa-IR"/>
        </w:rPr>
        <w:instrText>&lt;/</w:instrText>
      </w:r>
      <w:r w:rsidR="0071354D">
        <w:rPr>
          <w:lang w:bidi="fa-IR"/>
        </w:rPr>
        <w:instrText>key&gt;&lt;/foreign-keys&gt;&lt;ref-type name="Journal Article"&gt;17&lt;/ref-type&gt;&lt;contributors&gt;&lt;authors&gt;&lt;author&gt;Zhao, Guang&lt;/author&gt;&lt;author&gt;Dai, Caili&lt;/author&gt;&lt;author&gt;Zhang, Yanhui&lt;/author&gt;&lt;author&gt;Chen, Ang&lt;/author&gt;&lt;author&gt;Yan, Zhihu&lt;/author&gt;&lt;author&gt;Zhao, Mingwei&lt;/author&gt;&lt;/authors&gt;&lt;/contributors&gt;&lt;titles&gt;&lt;title&gt;Enhanced foam stability by adding comb polymer gel for in-depth profile control in high temperature reservoirs&lt;/title&gt;&lt;secondary-title&gt;Colloids and Surfaces A: Physicochemical and Engineering Aspects&lt;/secondary-title&gt;&lt;/titles&gt;&lt;periodical&gt;&lt;full-title&gt;Colloids and Surfaces A: Physicochemical and Engineering Aspects&lt;/full-title&gt;&lt;/periodical&gt;&lt;pages&gt;115-124&lt;/pages&gt;&lt;volume&gt;482&lt;/volume&gt;&lt;dates&gt;&lt;year&gt;2015&lt;/year&gt;&lt;/dates&gt;&lt;isbn&gt;0927-7757&lt;/isbn&gt;&lt;urls&gt;&lt;/urls&gt;&lt;/record&gt;&lt;/Cite&gt;&lt;/EndNote</w:instrText>
      </w:r>
      <w:r w:rsidR="0071354D">
        <w:rPr>
          <w:rtl/>
          <w:lang w:bidi="fa-IR"/>
        </w:rPr>
        <w:instrText>&gt;</w:instrText>
      </w:r>
      <w:r w:rsidR="00C27529">
        <w:rPr>
          <w:rtl/>
          <w:lang w:bidi="fa-IR"/>
        </w:rPr>
        <w:fldChar w:fldCharType="separate"/>
      </w:r>
      <w:r w:rsidR="0071354D">
        <w:rPr>
          <w:noProof/>
          <w:rtl/>
          <w:lang w:bidi="fa-IR"/>
        </w:rPr>
        <w:t>[43]</w:t>
      </w:r>
      <w:r w:rsidR="00C27529">
        <w:rPr>
          <w:rtl/>
          <w:lang w:bidi="fa-IR"/>
        </w:rPr>
        <w:fldChar w:fldCharType="end"/>
      </w:r>
      <w:r w:rsidRPr="007B5818">
        <w:rPr>
          <w:rFonts w:hint="cs"/>
          <w:rtl/>
        </w:rPr>
        <w:t>.</w:t>
      </w:r>
    </w:p>
    <w:p w14:paraId="73B57059" w14:textId="77777777" w:rsidR="000B62B4" w:rsidRDefault="00335717" w:rsidP="004A0E31">
      <w:pPr>
        <w:keepNext/>
        <w:spacing w:after="0"/>
        <w:jc w:val="center"/>
      </w:pPr>
      <w:r w:rsidRPr="007B5818">
        <w:rPr>
          <w:noProof/>
          <w:sz w:val="18"/>
          <w:szCs w:val="18"/>
          <w:rtl/>
        </w:rPr>
        <w:drawing>
          <wp:inline distT="0" distB="0" distL="0" distR="0" wp14:anchorId="62CD3375" wp14:editId="3881CC5A">
            <wp:extent cx="1924050" cy="17981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 name="Picture 10896"/>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0700" cy="1823034"/>
                    </a:xfrm>
                    <a:prstGeom prst="rect">
                      <a:avLst/>
                    </a:prstGeom>
                  </pic:spPr>
                </pic:pic>
              </a:graphicData>
            </a:graphic>
          </wp:inline>
        </w:drawing>
      </w:r>
    </w:p>
    <w:p w14:paraId="5C1D56B0" w14:textId="31B646EE" w:rsidR="00335717" w:rsidRPr="007B5818" w:rsidRDefault="000B62B4" w:rsidP="004A0E31">
      <w:pPr>
        <w:pStyle w:val="Caption"/>
        <w:spacing w:after="0"/>
        <w:jc w:val="center"/>
        <w:rPr>
          <w:sz w:val="24"/>
          <w:szCs w:val="24"/>
          <w:rtl/>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2</w:t>
      </w:r>
      <w:r>
        <w:rPr>
          <w:rtl/>
        </w:rPr>
        <w:fldChar w:fldCharType="end"/>
      </w:r>
      <w:r>
        <w:rPr>
          <w:rFonts w:hint="cs"/>
          <w:noProof/>
          <w:rtl/>
          <w:lang w:bidi="fa-IR"/>
        </w:rPr>
        <w:t>-شماتیک سیستم ستون فوم</w:t>
      </w:r>
    </w:p>
    <w:p w14:paraId="53C1DB1D" w14:textId="706EDA25" w:rsidR="00335717" w:rsidRPr="007B5818" w:rsidRDefault="00335717" w:rsidP="00D47D35">
      <w:pPr>
        <w:spacing w:after="0"/>
        <w:jc w:val="lowKashida"/>
        <w:rPr>
          <w:rtl/>
        </w:rPr>
      </w:pPr>
      <w:r w:rsidRPr="007B5818">
        <w:rPr>
          <w:rFonts w:hint="cs"/>
          <w:rtl/>
        </w:rPr>
        <w:t>در ابتدا با کمک ستون فوم، تاثیر ترکیب سورفکتانت ها در حضور نفت بررسی می</w:t>
      </w:r>
      <w:r w:rsidR="00D47D35">
        <w:rPr>
          <w:rFonts w:hint="cs"/>
          <w:rtl/>
        </w:rPr>
        <w:t>گردد</w:t>
      </w:r>
      <w:r w:rsidRPr="007B5818">
        <w:rPr>
          <w:rFonts w:hint="cs"/>
          <w:rtl/>
        </w:rPr>
        <w:t xml:space="preserve">. </w:t>
      </w:r>
      <w:r w:rsidRPr="007B5818">
        <w:rPr>
          <w:rFonts w:hint="eastAsia"/>
          <w:rtl/>
        </w:rPr>
        <w:t>برا</w:t>
      </w:r>
      <w:r w:rsidRPr="007B5818">
        <w:rPr>
          <w:rFonts w:hint="cs"/>
          <w:rtl/>
        </w:rPr>
        <w:t>ی</w:t>
      </w:r>
      <w:r w:rsidRPr="007B5818">
        <w:rPr>
          <w:rtl/>
        </w:rPr>
        <w:t xml:space="preserve"> انجام تست محلول </w:t>
      </w:r>
      <w:r w:rsidRPr="00B46A2C">
        <w:rPr>
          <w:rFonts w:asciiTheme="majorBidi" w:hAnsiTheme="majorBidi" w:cstheme="majorBidi"/>
          <w:sz w:val="20"/>
          <w:szCs w:val="20"/>
        </w:rPr>
        <w:t>ppm</w:t>
      </w:r>
      <w:r w:rsidRPr="007B5818">
        <w:t xml:space="preserve"> </w:t>
      </w:r>
      <w:r w:rsidRPr="007B5818">
        <w:rPr>
          <w:rtl/>
          <w:lang w:bidi="fa-IR"/>
        </w:rPr>
        <w:t>۱۰۰۰</w:t>
      </w:r>
      <w:r w:rsidRPr="007B5818">
        <w:rPr>
          <w:rtl/>
        </w:rPr>
        <w:t xml:space="preserve"> از محلول سورفکتانت در آب در</w:t>
      </w:r>
      <w:r w:rsidRPr="007B5818">
        <w:rPr>
          <w:rFonts w:hint="cs"/>
          <w:rtl/>
        </w:rPr>
        <w:t>ی</w:t>
      </w:r>
      <w:r w:rsidRPr="007B5818">
        <w:rPr>
          <w:rFonts w:hint="eastAsia"/>
          <w:rtl/>
        </w:rPr>
        <w:t>ا</w:t>
      </w:r>
      <w:r w:rsidRPr="007B5818">
        <w:rPr>
          <w:rtl/>
        </w:rPr>
        <w:t xml:space="preserve"> ساخته م</w:t>
      </w:r>
      <w:r w:rsidRPr="007B5818">
        <w:rPr>
          <w:rFonts w:hint="cs"/>
          <w:rtl/>
        </w:rPr>
        <w:t>ی</w:t>
      </w:r>
      <w:r w:rsidRPr="007B5818">
        <w:rPr>
          <w:rtl/>
        </w:rPr>
        <w:t xml:space="preserve"> شود. </w:t>
      </w:r>
      <w:r w:rsidRPr="00B46A2C">
        <w:rPr>
          <w:rFonts w:asciiTheme="majorBidi" w:hAnsiTheme="majorBidi" w:cstheme="majorBidi"/>
          <w:sz w:val="20"/>
          <w:szCs w:val="20"/>
        </w:rPr>
        <w:t>cc</w:t>
      </w:r>
      <w:r w:rsidRPr="007B5818">
        <w:t xml:space="preserve"> </w:t>
      </w:r>
      <w:r w:rsidRPr="007B5818">
        <w:rPr>
          <w:rtl/>
          <w:lang w:bidi="fa-IR"/>
        </w:rPr>
        <w:t>۵۰</w:t>
      </w:r>
      <w:r w:rsidRPr="007B5818">
        <w:rPr>
          <w:rtl/>
        </w:rPr>
        <w:t xml:space="preserve"> محلول سورفکتانت و</w:t>
      </w:r>
      <w:r w:rsidR="00B46A2C">
        <w:rPr>
          <w:rFonts w:hint="cs"/>
          <w:rtl/>
        </w:rPr>
        <w:t xml:space="preserve"> </w:t>
      </w:r>
      <w:r w:rsidR="00B46A2C" w:rsidRPr="00B46A2C">
        <w:rPr>
          <w:rFonts w:asciiTheme="majorBidi" w:hAnsiTheme="majorBidi" w:cstheme="majorBidi"/>
          <w:sz w:val="20"/>
          <w:szCs w:val="20"/>
        </w:rPr>
        <w:t>cc</w:t>
      </w:r>
      <w:r w:rsidR="00B46A2C">
        <w:rPr>
          <w:rFonts w:hint="cs"/>
          <w:rtl/>
          <w:lang w:bidi="fa-IR"/>
        </w:rPr>
        <w:t xml:space="preserve"> 25 </w:t>
      </w:r>
      <w:r w:rsidRPr="007B5818">
        <w:rPr>
          <w:rtl/>
        </w:rPr>
        <w:t>نفت در محفظه ستون فوم وارد م</w:t>
      </w:r>
      <w:r w:rsidRPr="007B5818">
        <w:rPr>
          <w:rFonts w:hint="cs"/>
          <w:rtl/>
        </w:rPr>
        <w:t>ی</w:t>
      </w:r>
      <w:r w:rsidR="00D47D35">
        <w:rPr>
          <w:rFonts w:hint="cs"/>
          <w:rtl/>
        </w:rPr>
        <w:t xml:space="preserve"> </w:t>
      </w:r>
      <w:r w:rsidR="002E3D5A">
        <w:rPr>
          <w:rFonts w:hint="cs"/>
          <w:rtl/>
        </w:rPr>
        <w:t xml:space="preserve">شود </w:t>
      </w:r>
      <w:r w:rsidR="002E3D5A" w:rsidRPr="007B5818">
        <w:rPr>
          <w:rFonts w:hint="cs"/>
          <w:rtl/>
        </w:rPr>
        <w:t>که</w:t>
      </w:r>
      <w:r w:rsidRPr="007B5818">
        <w:rPr>
          <w:rtl/>
        </w:rPr>
        <w:t xml:space="preserve"> نسبت </w:t>
      </w:r>
      <w:r w:rsidRPr="007B5818">
        <w:rPr>
          <w:rtl/>
          <w:lang w:bidi="fa-IR"/>
        </w:rPr>
        <w:t>۲:۱</w:t>
      </w:r>
      <w:r w:rsidRPr="007B5818">
        <w:rPr>
          <w:rtl/>
        </w:rPr>
        <w:t xml:space="preserve"> فاز آب</w:t>
      </w:r>
      <w:r w:rsidRPr="007B5818">
        <w:rPr>
          <w:rFonts w:hint="cs"/>
          <w:rtl/>
        </w:rPr>
        <w:t>ی</w:t>
      </w:r>
      <w:r w:rsidRPr="007B5818">
        <w:rPr>
          <w:rtl/>
        </w:rPr>
        <w:t xml:space="preserve"> و نفت ا</w:t>
      </w:r>
      <w:r w:rsidRPr="007B5818">
        <w:rPr>
          <w:rFonts w:hint="cs"/>
          <w:rtl/>
        </w:rPr>
        <w:t>ی</w:t>
      </w:r>
      <w:r w:rsidRPr="007B5818">
        <w:rPr>
          <w:rFonts w:hint="eastAsia"/>
          <w:rtl/>
        </w:rPr>
        <w:t>جاد</w:t>
      </w:r>
      <w:r w:rsidRPr="007B5818">
        <w:rPr>
          <w:rtl/>
        </w:rPr>
        <w:t xml:space="preserve"> شود. گاز </w:t>
      </w:r>
      <w:r w:rsidRPr="00B46A2C">
        <w:rPr>
          <w:rFonts w:asciiTheme="majorBidi" w:hAnsiTheme="majorBidi" w:cstheme="majorBidi"/>
          <w:sz w:val="20"/>
          <w:szCs w:val="20"/>
        </w:rPr>
        <w:t>CO</w:t>
      </w:r>
      <w:r w:rsidRPr="00B46A2C">
        <w:rPr>
          <w:rFonts w:asciiTheme="majorBidi" w:hAnsiTheme="majorBidi" w:cstheme="majorBidi"/>
          <w:sz w:val="20"/>
          <w:szCs w:val="20"/>
          <w:vertAlign w:val="subscript"/>
        </w:rPr>
        <w:t>2</w:t>
      </w:r>
      <w:r w:rsidRPr="007B5818">
        <w:rPr>
          <w:rtl/>
        </w:rPr>
        <w:t xml:space="preserve"> با فشار ثابت و در ط</w:t>
      </w:r>
      <w:r w:rsidRPr="007B5818">
        <w:rPr>
          <w:rFonts w:hint="cs"/>
          <w:rtl/>
        </w:rPr>
        <w:t>ی</w:t>
      </w:r>
      <w:r w:rsidRPr="007B5818">
        <w:rPr>
          <w:rtl/>
        </w:rPr>
        <w:t xml:space="preserve"> زمان </w:t>
      </w:r>
      <w:r w:rsidRPr="007B5818">
        <w:rPr>
          <w:rFonts w:hint="eastAsia"/>
          <w:rtl/>
        </w:rPr>
        <w:t>ثابت</w:t>
      </w:r>
      <w:r w:rsidRPr="007B5818">
        <w:rPr>
          <w:rtl/>
        </w:rPr>
        <w:t xml:space="preserve"> </w:t>
      </w:r>
      <w:r w:rsidRPr="007B5818">
        <w:rPr>
          <w:rtl/>
          <w:lang w:bidi="fa-IR"/>
        </w:rPr>
        <w:t>۱۵</w:t>
      </w:r>
      <w:r w:rsidRPr="007B5818">
        <w:rPr>
          <w:rtl/>
        </w:rPr>
        <w:t xml:space="preserve"> دق</w:t>
      </w:r>
      <w:r w:rsidRPr="007B5818">
        <w:rPr>
          <w:rFonts w:hint="cs"/>
          <w:rtl/>
        </w:rPr>
        <w:t>ی</w:t>
      </w:r>
      <w:r w:rsidRPr="007B5818">
        <w:rPr>
          <w:rFonts w:hint="eastAsia"/>
          <w:rtl/>
        </w:rPr>
        <w:t>قه</w:t>
      </w:r>
      <w:r w:rsidRPr="007B5818">
        <w:rPr>
          <w:rtl/>
        </w:rPr>
        <w:t xml:space="preserve"> به محفظه تزر</w:t>
      </w:r>
      <w:r w:rsidRPr="007B5818">
        <w:rPr>
          <w:rFonts w:hint="cs"/>
          <w:rtl/>
        </w:rPr>
        <w:t>ی</w:t>
      </w:r>
      <w:r w:rsidRPr="007B5818">
        <w:rPr>
          <w:rFonts w:hint="eastAsia"/>
          <w:rtl/>
        </w:rPr>
        <w:t>ق</w:t>
      </w:r>
      <w:r w:rsidRPr="007B5818">
        <w:rPr>
          <w:rtl/>
        </w:rPr>
        <w:t xml:space="preserve"> م</w:t>
      </w:r>
      <w:r w:rsidRPr="007B5818">
        <w:rPr>
          <w:rFonts w:hint="cs"/>
          <w:rtl/>
        </w:rPr>
        <w:t>ی</w:t>
      </w:r>
      <w:r w:rsidRPr="007B5818">
        <w:rPr>
          <w:rtl/>
        </w:rPr>
        <w:t xml:space="preserve"> شود و نتا</w:t>
      </w:r>
      <w:r w:rsidRPr="007B5818">
        <w:rPr>
          <w:rFonts w:hint="cs"/>
          <w:rtl/>
        </w:rPr>
        <w:t>ی</w:t>
      </w:r>
      <w:r w:rsidRPr="007B5818">
        <w:rPr>
          <w:rFonts w:hint="eastAsia"/>
          <w:rtl/>
        </w:rPr>
        <w:t>ج</w:t>
      </w:r>
      <w:r w:rsidRPr="007B5818">
        <w:rPr>
          <w:rtl/>
        </w:rPr>
        <w:t xml:space="preserve"> تحل</w:t>
      </w:r>
      <w:r w:rsidRPr="007B5818">
        <w:rPr>
          <w:rFonts w:hint="cs"/>
          <w:rtl/>
        </w:rPr>
        <w:t>ی</w:t>
      </w:r>
      <w:r w:rsidRPr="007B5818">
        <w:rPr>
          <w:rFonts w:hint="eastAsia"/>
          <w:rtl/>
        </w:rPr>
        <w:t>ل</w:t>
      </w:r>
      <w:r w:rsidRPr="007B5818">
        <w:rPr>
          <w:rtl/>
        </w:rPr>
        <w:t xml:space="preserve"> م</w:t>
      </w:r>
      <w:r w:rsidRPr="007B5818">
        <w:rPr>
          <w:rFonts w:hint="cs"/>
          <w:rtl/>
        </w:rPr>
        <w:t>ی</w:t>
      </w:r>
      <w:r w:rsidRPr="007B5818">
        <w:rPr>
          <w:rtl/>
        </w:rPr>
        <w:t xml:space="preserve"> شود.</w:t>
      </w:r>
      <w:r w:rsidR="00B46A2C">
        <w:rPr>
          <w:rFonts w:hint="cs"/>
          <w:rtl/>
        </w:rPr>
        <w:t xml:space="preserve"> </w:t>
      </w:r>
      <w:r w:rsidRPr="007B5818">
        <w:rPr>
          <w:rFonts w:hint="cs"/>
          <w:rtl/>
        </w:rPr>
        <w:t xml:space="preserve">در آزمون بعدی جهت بررسی دقیق تر مکانیسم، با بررسی نیمه عمر </w:t>
      </w:r>
      <w:r w:rsidRPr="007B5818">
        <w:rPr>
          <w:rtl/>
        </w:rPr>
        <w:t>ستون فوم تشک</w:t>
      </w:r>
      <w:r w:rsidRPr="007B5818">
        <w:rPr>
          <w:rFonts w:hint="cs"/>
          <w:rtl/>
        </w:rPr>
        <w:t>ی</w:t>
      </w:r>
      <w:r w:rsidRPr="007B5818">
        <w:rPr>
          <w:rFonts w:hint="eastAsia"/>
          <w:rtl/>
        </w:rPr>
        <w:t>ل</w:t>
      </w:r>
      <w:r w:rsidRPr="007B5818">
        <w:rPr>
          <w:rtl/>
        </w:rPr>
        <w:t xml:space="preserve"> شده توسط </w:t>
      </w:r>
      <w:r w:rsidRPr="00B46A2C">
        <w:rPr>
          <w:rFonts w:asciiTheme="majorBidi" w:hAnsiTheme="majorBidi" w:cstheme="majorBidi"/>
          <w:sz w:val="20"/>
          <w:szCs w:val="20"/>
        </w:rPr>
        <w:t>CO</w:t>
      </w:r>
      <w:r w:rsidRPr="00B46A2C">
        <w:rPr>
          <w:rFonts w:asciiTheme="majorBidi" w:hAnsiTheme="majorBidi" w:cstheme="majorBidi"/>
          <w:sz w:val="20"/>
          <w:szCs w:val="20"/>
          <w:vertAlign w:val="subscript"/>
        </w:rPr>
        <w:t>2</w:t>
      </w:r>
      <w:r w:rsidRPr="007B5818">
        <w:rPr>
          <w:rtl/>
        </w:rPr>
        <w:t xml:space="preserve"> و </w:t>
      </w:r>
      <w:r w:rsidRPr="00B46A2C">
        <w:rPr>
          <w:rFonts w:asciiTheme="majorBidi" w:hAnsiTheme="majorBidi" w:cstheme="majorBidi"/>
          <w:sz w:val="20"/>
          <w:szCs w:val="20"/>
        </w:rPr>
        <w:t>N</w:t>
      </w:r>
      <w:r w:rsidRPr="00B46A2C">
        <w:rPr>
          <w:rFonts w:asciiTheme="majorBidi" w:hAnsiTheme="majorBidi" w:cstheme="majorBidi"/>
          <w:sz w:val="20"/>
          <w:szCs w:val="20"/>
          <w:vertAlign w:val="subscript"/>
        </w:rPr>
        <w:t>2</w:t>
      </w:r>
      <w:r w:rsidRPr="007B5818">
        <w:rPr>
          <w:rtl/>
        </w:rPr>
        <w:t xml:space="preserve"> از نظر پا</w:t>
      </w:r>
      <w:r w:rsidRPr="007B5818">
        <w:rPr>
          <w:rFonts w:hint="cs"/>
          <w:rtl/>
        </w:rPr>
        <w:t>ی</w:t>
      </w:r>
      <w:r w:rsidRPr="007B5818">
        <w:rPr>
          <w:rFonts w:hint="eastAsia"/>
          <w:rtl/>
        </w:rPr>
        <w:t>دار</w:t>
      </w:r>
      <w:r w:rsidRPr="007B5818">
        <w:rPr>
          <w:rFonts w:hint="cs"/>
          <w:rtl/>
        </w:rPr>
        <w:t>ی</w:t>
      </w:r>
      <w:r w:rsidRPr="007B5818">
        <w:rPr>
          <w:rtl/>
        </w:rPr>
        <w:t xml:space="preserve"> با هم مقا</w:t>
      </w:r>
      <w:r w:rsidRPr="007B5818">
        <w:rPr>
          <w:rFonts w:hint="cs"/>
          <w:rtl/>
        </w:rPr>
        <w:t>ی</w:t>
      </w:r>
      <w:r w:rsidRPr="007B5818">
        <w:rPr>
          <w:rFonts w:hint="eastAsia"/>
          <w:rtl/>
        </w:rPr>
        <w:t>سه</w:t>
      </w:r>
      <w:r w:rsidRPr="007B5818">
        <w:rPr>
          <w:rtl/>
        </w:rPr>
        <w:t xml:space="preserve"> م</w:t>
      </w:r>
      <w:r w:rsidRPr="007B5818">
        <w:rPr>
          <w:rFonts w:hint="cs"/>
          <w:rtl/>
        </w:rPr>
        <w:t>ی</w:t>
      </w:r>
      <w:r w:rsidRPr="007B5818">
        <w:rPr>
          <w:rtl/>
        </w:rPr>
        <w:t xml:space="preserve"> شوند.</w:t>
      </w:r>
      <w:r w:rsidR="00B46A2C">
        <w:rPr>
          <w:rFonts w:hint="cs"/>
          <w:rtl/>
        </w:rPr>
        <w:t xml:space="preserve"> همچنین</w:t>
      </w:r>
      <w:r w:rsidRPr="007B5818">
        <w:rPr>
          <w:rFonts w:hint="cs"/>
          <w:rtl/>
        </w:rPr>
        <w:t xml:space="preserve"> جهت بررسی تاثیر غلظت سورفکتانت و تعیین غلظت بهینه، </w:t>
      </w:r>
      <w:r w:rsidRPr="007B5818">
        <w:rPr>
          <w:rFonts w:hint="eastAsia"/>
          <w:rtl/>
        </w:rPr>
        <w:t>محلول</w:t>
      </w:r>
      <w:r w:rsidRPr="007B5818">
        <w:rPr>
          <w:rtl/>
        </w:rPr>
        <w:t xml:space="preserve"> س</w:t>
      </w:r>
      <w:r w:rsidRPr="007B5818">
        <w:rPr>
          <w:rFonts w:hint="cs"/>
          <w:rtl/>
        </w:rPr>
        <w:t>و</w:t>
      </w:r>
      <w:r w:rsidRPr="007B5818">
        <w:rPr>
          <w:rtl/>
        </w:rPr>
        <w:t>رفکتانت با غلظت ها</w:t>
      </w:r>
      <w:r w:rsidRPr="007B5818">
        <w:rPr>
          <w:rFonts w:hint="cs"/>
          <w:rtl/>
        </w:rPr>
        <w:t>ی</w:t>
      </w:r>
      <w:r w:rsidRPr="007B5818">
        <w:rPr>
          <w:rtl/>
        </w:rPr>
        <w:t xml:space="preserve"> مختلف در آب در</w:t>
      </w:r>
      <w:r w:rsidRPr="007B5818">
        <w:rPr>
          <w:rFonts w:hint="cs"/>
          <w:rtl/>
        </w:rPr>
        <w:t>ی</w:t>
      </w:r>
      <w:r w:rsidRPr="007B5818">
        <w:rPr>
          <w:rFonts w:hint="eastAsia"/>
          <w:rtl/>
        </w:rPr>
        <w:t>ا</w:t>
      </w:r>
      <w:r w:rsidRPr="007B5818">
        <w:rPr>
          <w:rtl/>
        </w:rPr>
        <w:t xml:space="preserve"> ساخته شده و در ستون به حجم </w:t>
      </w:r>
      <w:r w:rsidRPr="007B5818">
        <w:t xml:space="preserve">cc </w:t>
      </w:r>
      <w:r w:rsidRPr="007B5818">
        <w:rPr>
          <w:rtl/>
          <w:lang w:bidi="fa-IR"/>
        </w:rPr>
        <w:t>۵۰</w:t>
      </w:r>
      <w:r w:rsidRPr="007B5818">
        <w:rPr>
          <w:rtl/>
        </w:rPr>
        <w:t xml:space="preserve"> فوم ر</w:t>
      </w:r>
      <w:r w:rsidRPr="007B5818">
        <w:rPr>
          <w:rFonts w:hint="cs"/>
          <w:rtl/>
        </w:rPr>
        <w:t>ی</w:t>
      </w:r>
      <w:r w:rsidRPr="007B5818">
        <w:rPr>
          <w:rFonts w:hint="eastAsia"/>
          <w:rtl/>
        </w:rPr>
        <w:t>خته</w:t>
      </w:r>
      <w:r w:rsidRPr="007B5818">
        <w:rPr>
          <w:rtl/>
        </w:rPr>
        <w:t xml:space="preserve"> م</w:t>
      </w:r>
      <w:r w:rsidRPr="007B5818">
        <w:rPr>
          <w:rFonts w:hint="cs"/>
          <w:rtl/>
        </w:rPr>
        <w:t>ی</w:t>
      </w:r>
      <w:r w:rsidRPr="007B5818">
        <w:rPr>
          <w:rFonts w:hint="eastAsia"/>
          <w:rtl/>
        </w:rPr>
        <w:t>شود</w:t>
      </w:r>
      <w:r w:rsidRPr="007B5818">
        <w:rPr>
          <w:rtl/>
        </w:rPr>
        <w:t xml:space="preserve">. گاز </w:t>
      </w:r>
      <w:r w:rsidRPr="00B46A2C">
        <w:rPr>
          <w:rFonts w:asciiTheme="majorBidi" w:hAnsiTheme="majorBidi" w:cstheme="majorBidi"/>
          <w:sz w:val="20"/>
          <w:szCs w:val="20"/>
        </w:rPr>
        <w:t>CO</w:t>
      </w:r>
      <w:r w:rsidRPr="00B46A2C">
        <w:rPr>
          <w:rFonts w:asciiTheme="majorBidi" w:hAnsiTheme="majorBidi" w:cstheme="majorBidi"/>
          <w:sz w:val="20"/>
          <w:szCs w:val="20"/>
          <w:vertAlign w:val="subscript"/>
        </w:rPr>
        <w:t>2</w:t>
      </w:r>
      <w:r w:rsidRPr="007B5818">
        <w:rPr>
          <w:rtl/>
        </w:rPr>
        <w:t xml:space="preserve"> در فشار ثابت به ستون فوم تزر</w:t>
      </w:r>
      <w:r w:rsidRPr="007B5818">
        <w:rPr>
          <w:rFonts w:hint="cs"/>
          <w:rtl/>
        </w:rPr>
        <w:t>ی</w:t>
      </w:r>
      <w:r w:rsidRPr="007B5818">
        <w:rPr>
          <w:rFonts w:hint="eastAsia"/>
          <w:rtl/>
        </w:rPr>
        <w:t>ق</w:t>
      </w:r>
      <w:r w:rsidRPr="007B5818">
        <w:rPr>
          <w:rtl/>
        </w:rPr>
        <w:t xml:space="preserve"> م</w:t>
      </w:r>
      <w:r w:rsidRPr="007B5818">
        <w:rPr>
          <w:rFonts w:hint="cs"/>
          <w:rtl/>
        </w:rPr>
        <w:t>ی</w:t>
      </w:r>
      <w:r w:rsidRPr="007B5818">
        <w:rPr>
          <w:rtl/>
        </w:rPr>
        <w:t xml:space="preserve"> شود و ا</w:t>
      </w:r>
      <w:r w:rsidRPr="007B5818">
        <w:rPr>
          <w:rFonts w:hint="cs"/>
          <w:rtl/>
        </w:rPr>
        <w:t>ی</w:t>
      </w:r>
      <w:r w:rsidRPr="007B5818">
        <w:rPr>
          <w:rFonts w:hint="eastAsia"/>
          <w:rtl/>
        </w:rPr>
        <w:t>ن</w:t>
      </w:r>
      <w:r w:rsidRPr="007B5818">
        <w:rPr>
          <w:rtl/>
        </w:rPr>
        <w:t xml:space="preserve"> تزر</w:t>
      </w:r>
      <w:r w:rsidRPr="007B5818">
        <w:rPr>
          <w:rFonts w:hint="cs"/>
          <w:rtl/>
        </w:rPr>
        <w:t>ی</w:t>
      </w:r>
      <w:r w:rsidRPr="007B5818">
        <w:rPr>
          <w:rFonts w:hint="eastAsia"/>
          <w:rtl/>
        </w:rPr>
        <w:t>ق</w:t>
      </w:r>
      <w:r w:rsidRPr="007B5818">
        <w:rPr>
          <w:rtl/>
        </w:rPr>
        <w:t xml:space="preserve"> تا جا</w:t>
      </w:r>
      <w:r w:rsidRPr="007B5818">
        <w:rPr>
          <w:rFonts w:hint="cs"/>
          <w:rtl/>
        </w:rPr>
        <w:t>یی</w:t>
      </w:r>
      <w:r w:rsidRPr="007B5818">
        <w:rPr>
          <w:rtl/>
        </w:rPr>
        <w:t xml:space="preserve"> ادامه پ</w:t>
      </w:r>
      <w:r w:rsidRPr="007B5818">
        <w:rPr>
          <w:rFonts w:hint="cs"/>
          <w:rtl/>
        </w:rPr>
        <w:t>ی</w:t>
      </w:r>
      <w:r w:rsidRPr="007B5818">
        <w:rPr>
          <w:rFonts w:hint="eastAsia"/>
          <w:rtl/>
        </w:rPr>
        <w:t>دا</w:t>
      </w:r>
      <w:r w:rsidRPr="007B5818">
        <w:rPr>
          <w:rtl/>
        </w:rPr>
        <w:t xml:space="preserve"> م</w:t>
      </w:r>
      <w:r w:rsidRPr="007B5818">
        <w:rPr>
          <w:rFonts w:hint="cs"/>
          <w:rtl/>
        </w:rPr>
        <w:t>ی</w:t>
      </w:r>
      <w:r w:rsidRPr="007B5818">
        <w:rPr>
          <w:rFonts w:hint="eastAsia"/>
          <w:rtl/>
        </w:rPr>
        <w:t>کند</w:t>
      </w:r>
      <w:r w:rsidRPr="007B5818">
        <w:rPr>
          <w:rtl/>
        </w:rPr>
        <w:t xml:space="preserve"> که ستون فوم به </w:t>
      </w:r>
      <w:r w:rsidRPr="00B46A2C">
        <w:rPr>
          <w:rFonts w:asciiTheme="majorBidi" w:hAnsiTheme="majorBidi" w:cstheme="majorBidi"/>
          <w:sz w:val="20"/>
          <w:szCs w:val="20"/>
        </w:rPr>
        <w:t>cm</w:t>
      </w:r>
      <w:r w:rsidRPr="007B5818">
        <w:t xml:space="preserve"> </w:t>
      </w:r>
      <w:r w:rsidRPr="007B5818">
        <w:rPr>
          <w:rtl/>
          <w:lang w:bidi="fa-IR"/>
        </w:rPr>
        <w:t>۲۴</w:t>
      </w:r>
      <w:r w:rsidRPr="007B5818">
        <w:rPr>
          <w:rtl/>
        </w:rPr>
        <w:t xml:space="preserve"> برسد و پس از آن کاهش ارتفاع ستون فوم </w:t>
      </w:r>
      <w:r w:rsidR="00B46A2C">
        <w:rPr>
          <w:rFonts w:hint="cs"/>
          <w:rtl/>
        </w:rPr>
        <w:t xml:space="preserve">نسبت به زمان </w:t>
      </w:r>
      <w:r w:rsidRPr="007B5818">
        <w:rPr>
          <w:rtl/>
        </w:rPr>
        <w:t>بررس</w:t>
      </w:r>
      <w:r w:rsidRPr="007B5818">
        <w:rPr>
          <w:rFonts w:hint="cs"/>
          <w:rtl/>
        </w:rPr>
        <w:t>ی</w:t>
      </w:r>
      <w:r w:rsidRPr="007B5818">
        <w:rPr>
          <w:rtl/>
        </w:rPr>
        <w:t xml:space="preserve"> و </w:t>
      </w:r>
      <w:r w:rsidR="00B46A2C">
        <w:rPr>
          <w:rFonts w:hint="cs"/>
          <w:rtl/>
        </w:rPr>
        <w:t>زمان لازم جهت رسیدن ارتفاع فوم به 50% ارتفاع اولیه به عنوان نیمه عمر فوم گزارش می شود</w:t>
      </w:r>
      <w:r w:rsidRPr="007B5818">
        <w:rPr>
          <w:rtl/>
        </w:rPr>
        <w:t>.</w:t>
      </w:r>
      <w:r w:rsidRPr="007B5818">
        <w:rPr>
          <w:rFonts w:hint="cs"/>
          <w:rtl/>
        </w:rPr>
        <w:t xml:space="preserve"> در نهایت </w:t>
      </w:r>
      <w:r w:rsidRPr="007B5818">
        <w:rPr>
          <w:rtl/>
        </w:rPr>
        <w:t xml:space="preserve">محلول </w:t>
      </w:r>
      <w:r w:rsidRPr="00B46A2C">
        <w:rPr>
          <w:rFonts w:asciiTheme="majorBidi" w:hAnsiTheme="majorBidi" w:cstheme="majorBidi"/>
          <w:sz w:val="20"/>
          <w:szCs w:val="20"/>
        </w:rPr>
        <w:t>ppm</w:t>
      </w:r>
      <w:r w:rsidRPr="007B5818">
        <w:t xml:space="preserve"> </w:t>
      </w:r>
      <w:r w:rsidRPr="007B5818">
        <w:rPr>
          <w:rtl/>
          <w:lang w:bidi="fa-IR"/>
        </w:rPr>
        <w:t>۱۰۰</w:t>
      </w:r>
      <w:r w:rsidRPr="007B5818">
        <w:rPr>
          <w:rtl/>
        </w:rPr>
        <w:t xml:space="preserve"> نانوذرات در حضور ترک</w:t>
      </w:r>
      <w:r w:rsidRPr="007B5818">
        <w:rPr>
          <w:rFonts w:hint="cs"/>
          <w:rtl/>
        </w:rPr>
        <w:t>ی</w:t>
      </w:r>
      <w:r w:rsidRPr="007B5818">
        <w:rPr>
          <w:rFonts w:hint="eastAsia"/>
          <w:rtl/>
        </w:rPr>
        <w:t>ب</w:t>
      </w:r>
      <w:r w:rsidRPr="007B5818">
        <w:rPr>
          <w:rtl/>
        </w:rPr>
        <w:t xml:space="preserve"> س</w:t>
      </w:r>
      <w:r w:rsidRPr="007B5818">
        <w:rPr>
          <w:rFonts w:hint="cs"/>
          <w:rtl/>
        </w:rPr>
        <w:t>و</w:t>
      </w:r>
      <w:r w:rsidRPr="007B5818">
        <w:rPr>
          <w:rtl/>
        </w:rPr>
        <w:t xml:space="preserve">رفکتانت </w:t>
      </w:r>
      <w:r w:rsidRPr="007B5818">
        <w:rPr>
          <w:rFonts w:hint="cs"/>
          <w:rtl/>
        </w:rPr>
        <w:t xml:space="preserve">با </w:t>
      </w:r>
      <w:r w:rsidRPr="007B5818">
        <w:rPr>
          <w:rFonts w:hint="cs"/>
          <w:rtl/>
        </w:rPr>
        <w:lastRenderedPageBreak/>
        <w:t xml:space="preserve">غلظت بهینه </w:t>
      </w:r>
      <w:r w:rsidRPr="007B5818">
        <w:rPr>
          <w:rtl/>
        </w:rPr>
        <w:t>و در آب در</w:t>
      </w:r>
      <w:r w:rsidRPr="007B5818">
        <w:rPr>
          <w:rFonts w:hint="cs"/>
          <w:rtl/>
        </w:rPr>
        <w:t>ی</w:t>
      </w:r>
      <w:r w:rsidRPr="007B5818">
        <w:rPr>
          <w:rFonts w:hint="eastAsia"/>
          <w:rtl/>
        </w:rPr>
        <w:t>ا</w:t>
      </w:r>
      <w:r w:rsidRPr="007B5818">
        <w:rPr>
          <w:rtl/>
        </w:rPr>
        <w:t xml:space="preserve"> ساخته و با نسبت </w:t>
      </w:r>
      <w:r w:rsidRPr="007B5818">
        <w:rPr>
          <w:rtl/>
          <w:lang w:bidi="fa-IR"/>
        </w:rPr>
        <w:t>۲:۱</w:t>
      </w:r>
      <w:r w:rsidRPr="007B5818">
        <w:rPr>
          <w:rtl/>
        </w:rPr>
        <w:t xml:space="preserve"> با نفت در ستون فوم وارد م</w:t>
      </w:r>
      <w:r w:rsidRPr="007B5818">
        <w:rPr>
          <w:rFonts w:hint="cs"/>
          <w:rtl/>
        </w:rPr>
        <w:t>ی</w:t>
      </w:r>
      <w:r w:rsidRPr="007B5818">
        <w:rPr>
          <w:rtl/>
        </w:rPr>
        <w:t xml:space="preserve"> </w:t>
      </w:r>
      <w:r w:rsidR="00D47D35">
        <w:rPr>
          <w:rFonts w:hint="cs"/>
          <w:rtl/>
        </w:rPr>
        <w:t xml:space="preserve">شود. </w:t>
      </w:r>
      <w:r w:rsidRPr="007B5818">
        <w:rPr>
          <w:rtl/>
        </w:rPr>
        <w:t xml:space="preserve"> </w:t>
      </w:r>
      <w:r w:rsidRPr="00B46A2C">
        <w:rPr>
          <w:rFonts w:asciiTheme="majorBidi" w:hAnsiTheme="majorBidi" w:cstheme="majorBidi"/>
          <w:sz w:val="20"/>
          <w:szCs w:val="20"/>
        </w:rPr>
        <w:t>cc</w:t>
      </w:r>
      <w:r w:rsidRPr="007B5818">
        <w:t xml:space="preserve"> </w:t>
      </w:r>
      <w:r w:rsidRPr="007B5818">
        <w:rPr>
          <w:rtl/>
          <w:lang w:bidi="fa-IR"/>
        </w:rPr>
        <w:t>۵۰</w:t>
      </w:r>
      <w:r w:rsidRPr="007B5818">
        <w:rPr>
          <w:rtl/>
        </w:rPr>
        <w:t xml:space="preserve"> محلول فاز آب</w:t>
      </w:r>
      <w:r w:rsidRPr="007B5818">
        <w:rPr>
          <w:rFonts w:hint="cs"/>
          <w:rtl/>
        </w:rPr>
        <w:t>ی</w:t>
      </w:r>
      <w:r w:rsidRPr="007B5818">
        <w:rPr>
          <w:rtl/>
        </w:rPr>
        <w:t xml:space="preserve"> و </w:t>
      </w:r>
      <w:r w:rsidRPr="00B46A2C">
        <w:rPr>
          <w:rFonts w:asciiTheme="majorBidi" w:hAnsiTheme="majorBidi" w:cstheme="majorBidi"/>
          <w:sz w:val="20"/>
          <w:szCs w:val="20"/>
        </w:rPr>
        <w:t>cc</w:t>
      </w:r>
      <w:r w:rsidRPr="007B5818">
        <w:t xml:space="preserve"> </w:t>
      </w:r>
      <w:r w:rsidRPr="007B5818">
        <w:rPr>
          <w:rtl/>
          <w:lang w:bidi="fa-IR"/>
        </w:rPr>
        <w:t>۲۵</w:t>
      </w:r>
      <w:r w:rsidRPr="007B5818">
        <w:rPr>
          <w:rtl/>
        </w:rPr>
        <w:t xml:space="preserve"> نفت استفاده م</w:t>
      </w:r>
      <w:r w:rsidRPr="007B5818">
        <w:rPr>
          <w:rFonts w:hint="cs"/>
          <w:rtl/>
        </w:rPr>
        <w:t>ی</w:t>
      </w:r>
      <w:r w:rsidRPr="007B5818">
        <w:rPr>
          <w:rtl/>
        </w:rPr>
        <w:t xml:space="preserve"> شود. سپس گاز با فشار ثابت تا زمان رس</w:t>
      </w:r>
      <w:r w:rsidRPr="007B5818">
        <w:rPr>
          <w:rFonts w:hint="cs"/>
          <w:rtl/>
        </w:rPr>
        <w:t>ی</w:t>
      </w:r>
      <w:r w:rsidRPr="007B5818">
        <w:rPr>
          <w:rFonts w:hint="eastAsia"/>
          <w:rtl/>
        </w:rPr>
        <w:t>دن</w:t>
      </w:r>
      <w:r w:rsidRPr="007B5818">
        <w:rPr>
          <w:rtl/>
        </w:rPr>
        <w:t xml:space="preserve"> ستون فوم به </w:t>
      </w:r>
      <w:r w:rsidRPr="007B5818">
        <w:rPr>
          <w:rtl/>
          <w:lang w:bidi="fa-IR"/>
        </w:rPr>
        <w:t>۲۴</w:t>
      </w:r>
      <w:r w:rsidRPr="007B5818">
        <w:rPr>
          <w:rtl/>
        </w:rPr>
        <w:t xml:space="preserve"> سانت</w:t>
      </w:r>
      <w:r w:rsidRPr="007B5818">
        <w:rPr>
          <w:rFonts w:hint="cs"/>
          <w:rtl/>
        </w:rPr>
        <w:t>ی</w:t>
      </w:r>
      <w:r w:rsidRPr="007B5818">
        <w:rPr>
          <w:rtl/>
        </w:rPr>
        <w:t xml:space="preserve"> متر ادامه پ</w:t>
      </w:r>
      <w:r w:rsidRPr="007B5818">
        <w:rPr>
          <w:rFonts w:hint="cs"/>
          <w:rtl/>
        </w:rPr>
        <w:t>ی</w:t>
      </w:r>
      <w:r w:rsidRPr="007B5818">
        <w:rPr>
          <w:rFonts w:hint="eastAsia"/>
          <w:rtl/>
        </w:rPr>
        <w:t>دا</w:t>
      </w:r>
      <w:r w:rsidRPr="007B5818">
        <w:rPr>
          <w:rtl/>
        </w:rPr>
        <w:t xml:space="preserve"> م</w:t>
      </w:r>
      <w:r w:rsidRPr="007B5818">
        <w:rPr>
          <w:rFonts w:hint="cs"/>
          <w:rtl/>
        </w:rPr>
        <w:t>ی</w:t>
      </w:r>
      <w:r w:rsidRPr="007B5818">
        <w:rPr>
          <w:rFonts w:hint="eastAsia"/>
          <w:rtl/>
        </w:rPr>
        <w:t>کند</w:t>
      </w:r>
      <w:r w:rsidRPr="007B5818">
        <w:rPr>
          <w:rtl/>
        </w:rPr>
        <w:t xml:space="preserve"> و در نها</w:t>
      </w:r>
      <w:r w:rsidRPr="007B5818">
        <w:rPr>
          <w:rFonts w:hint="cs"/>
          <w:rtl/>
        </w:rPr>
        <w:t>ی</w:t>
      </w:r>
      <w:r w:rsidRPr="007B5818">
        <w:rPr>
          <w:rFonts w:hint="eastAsia"/>
          <w:rtl/>
        </w:rPr>
        <w:t>ت</w:t>
      </w:r>
      <w:r w:rsidRPr="007B5818">
        <w:rPr>
          <w:rtl/>
        </w:rPr>
        <w:t xml:space="preserve"> کاهش ارتفاع ستون فوم بررس</w:t>
      </w:r>
      <w:r w:rsidRPr="007B5818">
        <w:rPr>
          <w:rFonts w:hint="cs"/>
          <w:rtl/>
        </w:rPr>
        <w:t>ی</w:t>
      </w:r>
      <w:r w:rsidRPr="007B5818">
        <w:rPr>
          <w:rtl/>
        </w:rPr>
        <w:t xml:space="preserve"> و مورد مطالعه قرار گرفته و تحل</w:t>
      </w:r>
      <w:r w:rsidRPr="007B5818">
        <w:rPr>
          <w:rFonts w:hint="cs"/>
          <w:rtl/>
        </w:rPr>
        <w:t>ی</w:t>
      </w:r>
      <w:r w:rsidRPr="007B5818">
        <w:rPr>
          <w:rFonts w:hint="eastAsia"/>
          <w:rtl/>
        </w:rPr>
        <w:t>ل</w:t>
      </w:r>
      <w:r w:rsidRPr="007B5818">
        <w:rPr>
          <w:rtl/>
        </w:rPr>
        <w:t xml:space="preserve"> م</w:t>
      </w:r>
      <w:r w:rsidRPr="007B5818">
        <w:rPr>
          <w:rFonts w:hint="cs"/>
          <w:rtl/>
        </w:rPr>
        <w:t>ی</w:t>
      </w:r>
      <w:r w:rsidRPr="007B5818">
        <w:rPr>
          <w:rtl/>
        </w:rPr>
        <w:t xml:space="preserve"> شود.</w:t>
      </w:r>
    </w:p>
    <w:p w14:paraId="4EFFD1A2" w14:textId="77777777" w:rsidR="00335717" w:rsidRPr="00335717" w:rsidRDefault="00335717" w:rsidP="00A40D38">
      <w:pPr>
        <w:pStyle w:val="Heading2"/>
        <w:numPr>
          <w:ilvl w:val="0"/>
          <w:numId w:val="0"/>
        </w:numPr>
        <w:spacing w:before="0"/>
        <w:jc w:val="lowKashida"/>
        <w:rPr>
          <w:rtl/>
        </w:rPr>
      </w:pPr>
      <w:r w:rsidRPr="00335717">
        <w:rPr>
          <w:rFonts w:hint="cs"/>
          <w:rtl/>
        </w:rPr>
        <w:t>آزمون</w:t>
      </w:r>
      <w:r w:rsidRPr="00335717">
        <w:rPr>
          <w:rtl/>
        </w:rPr>
        <w:t xml:space="preserve"> م</w:t>
      </w:r>
      <w:r w:rsidRPr="00335717">
        <w:rPr>
          <w:rFonts w:hint="cs"/>
          <w:rtl/>
        </w:rPr>
        <w:t>ی</w:t>
      </w:r>
      <w:r w:rsidRPr="00335717">
        <w:rPr>
          <w:rFonts w:hint="eastAsia"/>
          <w:rtl/>
        </w:rPr>
        <w:t>کرو</w:t>
      </w:r>
      <w:r w:rsidRPr="00335717">
        <w:rPr>
          <w:rtl/>
        </w:rPr>
        <w:t xml:space="preserve"> مدل</w:t>
      </w:r>
    </w:p>
    <w:p w14:paraId="471A157C" w14:textId="6132B0FA" w:rsidR="00335717" w:rsidRPr="007B5818" w:rsidRDefault="00335717" w:rsidP="00D47D35">
      <w:pPr>
        <w:spacing w:after="0"/>
        <w:jc w:val="lowKashida"/>
        <w:rPr>
          <w:rtl/>
        </w:rPr>
      </w:pPr>
      <w:r w:rsidRPr="007B5818">
        <w:rPr>
          <w:rtl/>
        </w:rPr>
        <w:t>پس از تست ها</w:t>
      </w:r>
      <w:r w:rsidRPr="007B5818">
        <w:rPr>
          <w:rFonts w:hint="cs"/>
          <w:rtl/>
        </w:rPr>
        <w:t>ی</w:t>
      </w:r>
      <w:r w:rsidRPr="007B5818">
        <w:rPr>
          <w:rtl/>
        </w:rPr>
        <w:t xml:space="preserve"> استات</w:t>
      </w:r>
      <w:r w:rsidRPr="007B5818">
        <w:rPr>
          <w:rFonts w:hint="cs"/>
          <w:rtl/>
        </w:rPr>
        <w:t>ی</w:t>
      </w:r>
      <w:r w:rsidRPr="007B5818">
        <w:rPr>
          <w:rFonts w:hint="eastAsia"/>
          <w:rtl/>
        </w:rPr>
        <w:t>ک،</w:t>
      </w:r>
      <w:r w:rsidRPr="007B5818">
        <w:rPr>
          <w:rtl/>
        </w:rPr>
        <w:t xml:space="preserve"> برا</w:t>
      </w:r>
      <w:r w:rsidRPr="007B5818">
        <w:rPr>
          <w:rFonts w:hint="cs"/>
          <w:rtl/>
        </w:rPr>
        <w:t>ی</w:t>
      </w:r>
      <w:r w:rsidRPr="007B5818">
        <w:rPr>
          <w:rtl/>
        </w:rPr>
        <w:t xml:space="preserve"> بررس</w:t>
      </w:r>
      <w:r w:rsidRPr="007B5818">
        <w:rPr>
          <w:rFonts w:hint="cs"/>
          <w:rtl/>
        </w:rPr>
        <w:t>ی</w:t>
      </w:r>
      <w:r w:rsidRPr="007B5818">
        <w:rPr>
          <w:rtl/>
        </w:rPr>
        <w:t xml:space="preserve"> پارامترها</w:t>
      </w:r>
      <w:r w:rsidRPr="007B5818">
        <w:rPr>
          <w:rFonts w:hint="cs"/>
          <w:rtl/>
        </w:rPr>
        <w:t>ی</w:t>
      </w:r>
      <w:r w:rsidRPr="007B5818">
        <w:rPr>
          <w:rtl/>
        </w:rPr>
        <w:t xml:space="preserve"> د</w:t>
      </w:r>
      <w:r w:rsidRPr="007B5818">
        <w:rPr>
          <w:rFonts w:hint="cs"/>
          <w:rtl/>
        </w:rPr>
        <w:t>ی</w:t>
      </w:r>
      <w:r w:rsidRPr="007B5818">
        <w:rPr>
          <w:rFonts w:hint="eastAsia"/>
          <w:rtl/>
        </w:rPr>
        <w:t>نام</w:t>
      </w:r>
      <w:r w:rsidRPr="007B5818">
        <w:rPr>
          <w:rFonts w:hint="cs"/>
          <w:rtl/>
        </w:rPr>
        <w:t>ی</w:t>
      </w:r>
      <w:r w:rsidRPr="007B5818">
        <w:rPr>
          <w:rFonts w:hint="eastAsia"/>
          <w:rtl/>
        </w:rPr>
        <w:t>ک</w:t>
      </w:r>
      <w:r w:rsidRPr="007B5818">
        <w:rPr>
          <w:rFonts w:hint="cs"/>
          <w:rtl/>
        </w:rPr>
        <w:t>ی</w:t>
      </w:r>
      <w:r w:rsidRPr="007B5818">
        <w:rPr>
          <w:rtl/>
        </w:rPr>
        <w:t xml:space="preserve"> و در نها</w:t>
      </w:r>
      <w:r w:rsidRPr="007B5818">
        <w:rPr>
          <w:rFonts w:hint="cs"/>
          <w:rtl/>
        </w:rPr>
        <w:t>ی</w:t>
      </w:r>
      <w:r w:rsidRPr="007B5818">
        <w:rPr>
          <w:rFonts w:hint="eastAsia"/>
          <w:rtl/>
        </w:rPr>
        <w:t>ت</w:t>
      </w:r>
      <w:r w:rsidRPr="007B5818">
        <w:rPr>
          <w:rtl/>
        </w:rPr>
        <w:t xml:space="preserve"> تاث</w:t>
      </w:r>
      <w:r w:rsidRPr="007B5818">
        <w:rPr>
          <w:rFonts w:hint="cs"/>
          <w:rtl/>
        </w:rPr>
        <w:t>ی</w:t>
      </w:r>
      <w:r w:rsidRPr="007B5818">
        <w:rPr>
          <w:rFonts w:hint="eastAsia"/>
          <w:rtl/>
        </w:rPr>
        <w:t>ر</w:t>
      </w:r>
      <w:r w:rsidRPr="007B5818">
        <w:rPr>
          <w:rtl/>
        </w:rPr>
        <w:t xml:space="preserve"> نوع سورفکتانت و تاث</w:t>
      </w:r>
      <w:r w:rsidRPr="007B5818">
        <w:rPr>
          <w:rFonts w:hint="cs"/>
          <w:rtl/>
        </w:rPr>
        <w:t>ی</w:t>
      </w:r>
      <w:r w:rsidRPr="007B5818">
        <w:rPr>
          <w:rFonts w:hint="eastAsia"/>
          <w:rtl/>
        </w:rPr>
        <w:t>ر</w:t>
      </w:r>
      <w:r w:rsidRPr="007B5818">
        <w:rPr>
          <w:rtl/>
        </w:rPr>
        <w:t xml:space="preserve"> نانو مواد بر بازده</w:t>
      </w:r>
      <w:r w:rsidRPr="007B5818">
        <w:rPr>
          <w:rFonts w:hint="cs"/>
          <w:rtl/>
        </w:rPr>
        <w:t>ی</w:t>
      </w:r>
      <w:r w:rsidRPr="007B5818">
        <w:rPr>
          <w:rtl/>
        </w:rPr>
        <w:t xml:space="preserve"> نها</w:t>
      </w:r>
      <w:r w:rsidRPr="007B5818">
        <w:rPr>
          <w:rFonts w:hint="cs"/>
          <w:rtl/>
        </w:rPr>
        <w:t>یی</w:t>
      </w:r>
      <w:r w:rsidRPr="007B5818">
        <w:rPr>
          <w:rtl/>
        </w:rPr>
        <w:t xml:space="preserve"> تول</w:t>
      </w:r>
      <w:r w:rsidRPr="007B5818">
        <w:rPr>
          <w:rFonts w:hint="cs"/>
          <w:rtl/>
        </w:rPr>
        <w:t>ی</w:t>
      </w:r>
      <w:r w:rsidRPr="007B5818">
        <w:rPr>
          <w:rFonts w:hint="eastAsia"/>
          <w:rtl/>
        </w:rPr>
        <w:t>د</w:t>
      </w:r>
      <w:r w:rsidRPr="007B5818">
        <w:rPr>
          <w:rtl/>
        </w:rPr>
        <w:t xml:space="preserve"> نفت، از م</w:t>
      </w:r>
      <w:r w:rsidRPr="007B5818">
        <w:rPr>
          <w:rFonts w:hint="cs"/>
          <w:rtl/>
        </w:rPr>
        <w:t>ی</w:t>
      </w:r>
      <w:r w:rsidRPr="007B5818">
        <w:rPr>
          <w:rFonts w:hint="eastAsia"/>
          <w:rtl/>
        </w:rPr>
        <w:t>کرو</w:t>
      </w:r>
      <w:r w:rsidRPr="007B5818">
        <w:rPr>
          <w:rtl/>
        </w:rPr>
        <w:t xml:space="preserve"> مدل کمک</w:t>
      </w:r>
      <w:r w:rsidR="00D47D35">
        <w:rPr>
          <w:rFonts w:hint="cs"/>
          <w:rtl/>
        </w:rPr>
        <w:t xml:space="preserve"> گرفته می شود. </w:t>
      </w:r>
      <w:r w:rsidRPr="007B5818">
        <w:rPr>
          <w:rFonts w:hint="cs"/>
          <w:rtl/>
        </w:rPr>
        <w:t xml:space="preserve"> مشخصات میکرومدل استفاده شده در این آزمون در جدول-3 مشاهده می شود.</w:t>
      </w:r>
    </w:p>
    <w:p w14:paraId="3BA2DCD6" w14:textId="3292F909" w:rsidR="00B46A2C" w:rsidRDefault="00B46A2C" w:rsidP="004A0E31">
      <w:pPr>
        <w:pStyle w:val="Caption"/>
        <w:spacing w:after="0"/>
      </w:pPr>
      <w:r>
        <w:rPr>
          <w:rtl/>
        </w:rPr>
        <w:t xml:space="preserve">جدول  </w:t>
      </w:r>
      <w:r>
        <w:rPr>
          <w:rtl/>
        </w:rPr>
        <w:fldChar w:fldCharType="begin"/>
      </w:r>
      <w:r>
        <w:rPr>
          <w:rtl/>
        </w:rPr>
        <w:instrText xml:space="preserve"> </w:instrText>
      </w:r>
      <w:r>
        <w:instrText>SEQ</w:instrText>
      </w:r>
      <w:r>
        <w:rPr>
          <w:rtl/>
        </w:rPr>
        <w:instrText xml:space="preserve"> جدول_ \* </w:instrText>
      </w:r>
      <w:r>
        <w:instrText>ARABIC</w:instrText>
      </w:r>
      <w:r>
        <w:rPr>
          <w:rtl/>
        </w:rPr>
        <w:instrText xml:space="preserve"> </w:instrText>
      </w:r>
      <w:r>
        <w:rPr>
          <w:rtl/>
        </w:rPr>
        <w:fldChar w:fldCharType="separate"/>
      </w:r>
      <w:r w:rsidR="007C7160">
        <w:rPr>
          <w:noProof/>
          <w:rtl/>
        </w:rPr>
        <w:t>3</w:t>
      </w:r>
      <w:r>
        <w:rPr>
          <w:rtl/>
        </w:rPr>
        <w:fldChar w:fldCharType="end"/>
      </w:r>
      <w:r>
        <w:rPr>
          <w:rFonts w:hint="cs"/>
          <w:noProof/>
          <w:rtl/>
          <w:lang w:bidi="fa-IR"/>
        </w:rPr>
        <w:t>-خصوصیات میکرومدل</w:t>
      </w:r>
    </w:p>
    <w:tbl>
      <w:tblPr>
        <w:tblStyle w:val="PlainTable11"/>
        <w:bidiVisual/>
        <w:tblW w:w="9068" w:type="dxa"/>
        <w:jc w:val="center"/>
        <w:tblLook w:val="04A0" w:firstRow="1" w:lastRow="0" w:firstColumn="1" w:lastColumn="0" w:noHBand="0" w:noVBand="1"/>
      </w:tblPr>
      <w:tblGrid>
        <w:gridCol w:w="1418"/>
        <w:gridCol w:w="1559"/>
        <w:gridCol w:w="1505"/>
        <w:gridCol w:w="1463"/>
        <w:gridCol w:w="1581"/>
        <w:gridCol w:w="1542"/>
      </w:tblGrid>
      <w:tr w:rsidR="00335717" w:rsidRPr="00B46A2C" w14:paraId="6B5299C9" w14:textId="77777777" w:rsidTr="00B46A2C">
        <w:trPr>
          <w:cnfStyle w:val="100000000000" w:firstRow="1" w:lastRow="0" w:firstColumn="0" w:lastColumn="0" w:oddVBand="0" w:evenVBand="0" w:oddHBand="0" w:evenHBand="0" w:firstRowFirstColumn="0" w:firstRowLastColumn="0" w:lastRowFirstColumn="0" w:lastRowLastColumn="0"/>
          <w:trHeight w:val="69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EB70386" w14:textId="77777777" w:rsidR="00335717" w:rsidRPr="00B46A2C" w:rsidRDefault="00335717" w:rsidP="004A0E31">
            <w:pPr>
              <w:ind w:firstLine="52"/>
              <w:jc w:val="center"/>
              <w:rPr>
                <w:b w:val="0"/>
                <w:bCs w:val="0"/>
                <w:sz w:val="22"/>
                <w:szCs w:val="22"/>
                <w:rtl/>
                <w:lang w:bidi="fa-IR"/>
              </w:rPr>
            </w:pPr>
            <w:r w:rsidRPr="00B46A2C">
              <w:rPr>
                <w:rFonts w:hint="cs"/>
                <w:b w:val="0"/>
                <w:bCs w:val="0"/>
                <w:sz w:val="22"/>
                <w:szCs w:val="22"/>
                <w:rtl/>
              </w:rPr>
              <w:t>عرض مدل (</w:t>
            </w:r>
            <w:r w:rsidRPr="00B46A2C">
              <w:rPr>
                <w:rFonts w:asciiTheme="majorBidi" w:hAnsiTheme="majorBidi" w:cstheme="majorBidi"/>
                <w:b w:val="0"/>
                <w:bCs w:val="0"/>
                <w:sz w:val="18"/>
                <w:szCs w:val="18"/>
              </w:rPr>
              <w:t>cm</w:t>
            </w:r>
            <w:r w:rsidRPr="00B46A2C">
              <w:rPr>
                <w:rFonts w:hint="cs"/>
                <w:b w:val="0"/>
                <w:bCs w:val="0"/>
                <w:sz w:val="22"/>
                <w:szCs w:val="22"/>
                <w:rtl/>
                <w:lang w:bidi="fa-IR"/>
              </w:rPr>
              <w:t>)</w:t>
            </w:r>
          </w:p>
        </w:tc>
        <w:tc>
          <w:tcPr>
            <w:tcW w:w="1559" w:type="dxa"/>
            <w:vAlign w:val="center"/>
          </w:tcPr>
          <w:p w14:paraId="5E0EFE79" w14:textId="77777777" w:rsidR="00335717" w:rsidRPr="00B46A2C" w:rsidRDefault="00335717" w:rsidP="004A0E31">
            <w:pPr>
              <w:ind w:firstLine="52"/>
              <w:jc w:val="center"/>
              <w:cnfStyle w:val="100000000000" w:firstRow="1" w:lastRow="0" w:firstColumn="0" w:lastColumn="0" w:oddVBand="0" w:evenVBand="0" w:oddHBand="0" w:evenHBand="0" w:firstRowFirstColumn="0" w:firstRowLastColumn="0" w:lastRowFirstColumn="0" w:lastRowLastColumn="0"/>
              <w:rPr>
                <w:b w:val="0"/>
                <w:bCs w:val="0"/>
                <w:sz w:val="22"/>
                <w:szCs w:val="22"/>
                <w:rtl/>
                <w:lang w:bidi="fa-IR"/>
              </w:rPr>
            </w:pPr>
            <w:r w:rsidRPr="00B46A2C">
              <w:rPr>
                <w:rFonts w:hint="cs"/>
                <w:b w:val="0"/>
                <w:bCs w:val="0"/>
                <w:sz w:val="22"/>
                <w:szCs w:val="22"/>
                <w:rtl/>
              </w:rPr>
              <w:t>طول مدل</w:t>
            </w:r>
            <w:r w:rsidRPr="00B46A2C">
              <w:rPr>
                <w:rFonts w:hint="cs"/>
                <w:b w:val="0"/>
                <w:bCs w:val="0"/>
                <w:sz w:val="22"/>
                <w:szCs w:val="22"/>
                <w:rtl/>
                <w:lang w:bidi="fa-IR"/>
              </w:rPr>
              <w:t>(</w:t>
            </w:r>
            <w:r w:rsidRPr="00B46A2C">
              <w:rPr>
                <w:rFonts w:asciiTheme="majorBidi" w:hAnsiTheme="majorBidi" w:cstheme="majorBidi"/>
                <w:b w:val="0"/>
                <w:bCs w:val="0"/>
                <w:sz w:val="18"/>
                <w:szCs w:val="18"/>
                <w:lang w:bidi="fa-IR"/>
              </w:rPr>
              <w:t>cm</w:t>
            </w:r>
            <w:r w:rsidRPr="00B46A2C">
              <w:rPr>
                <w:rFonts w:hint="cs"/>
                <w:b w:val="0"/>
                <w:bCs w:val="0"/>
                <w:sz w:val="22"/>
                <w:szCs w:val="22"/>
                <w:rtl/>
                <w:lang w:bidi="fa-IR"/>
              </w:rPr>
              <w:t>)</w:t>
            </w:r>
          </w:p>
        </w:tc>
        <w:tc>
          <w:tcPr>
            <w:tcW w:w="1505" w:type="dxa"/>
            <w:vAlign w:val="center"/>
          </w:tcPr>
          <w:p w14:paraId="00455D26" w14:textId="77777777" w:rsidR="00335717" w:rsidRPr="00B46A2C" w:rsidRDefault="00335717" w:rsidP="004A0E31">
            <w:pPr>
              <w:ind w:firstLine="52"/>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B46A2C">
              <w:rPr>
                <w:rFonts w:hint="cs"/>
                <w:b w:val="0"/>
                <w:bCs w:val="0"/>
                <w:sz w:val="22"/>
                <w:szCs w:val="22"/>
                <w:rtl/>
              </w:rPr>
              <w:t>میانگین عمق حفرات(</w:t>
            </w:r>
            <w:r w:rsidRPr="00B46A2C">
              <w:rPr>
                <w:rFonts w:asciiTheme="majorBidi" w:hAnsiTheme="majorBidi" w:cstheme="majorBidi"/>
                <w:b w:val="0"/>
                <w:bCs w:val="0"/>
                <w:sz w:val="18"/>
                <w:szCs w:val="18"/>
              </w:rPr>
              <w:t>µm</w:t>
            </w:r>
            <w:r w:rsidRPr="00B46A2C">
              <w:rPr>
                <w:rFonts w:hint="cs"/>
                <w:b w:val="0"/>
                <w:bCs w:val="0"/>
                <w:sz w:val="22"/>
                <w:szCs w:val="22"/>
                <w:rtl/>
              </w:rPr>
              <w:t>)</w:t>
            </w:r>
          </w:p>
        </w:tc>
        <w:tc>
          <w:tcPr>
            <w:tcW w:w="1463" w:type="dxa"/>
            <w:vAlign w:val="center"/>
          </w:tcPr>
          <w:p w14:paraId="00133195" w14:textId="77777777" w:rsidR="00335717" w:rsidRPr="00B46A2C" w:rsidRDefault="00335717" w:rsidP="004A0E31">
            <w:pPr>
              <w:ind w:firstLine="52"/>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B46A2C">
              <w:rPr>
                <w:rFonts w:hint="cs"/>
                <w:b w:val="0"/>
                <w:bCs w:val="0"/>
                <w:sz w:val="22"/>
                <w:szCs w:val="22"/>
                <w:rtl/>
              </w:rPr>
              <w:t>تخلخل</w:t>
            </w:r>
          </w:p>
        </w:tc>
        <w:tc>
          <w:tcPr>
            <w:tcW w:w="1581" w:type="dxa"/>
            <w:vAlign w:val="center"/>
          </w:tcPr>
          <w:p w14:paraId="7B61CC23" w14:textId="77777777" w:rsidR="00335717" w:rsidRPr="00B46A2C" w:rsidRDefault="00335717" w:rsidP="004A0E31">
            <w:pPr>
              <w:ind w:firstLine="52"/>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B46A2C">
              <w:rPr>
                <w:rFonts w:hint="cs"/>
                <w:b w:val="0"/>
                <w:bCs w:val="0"/>
                <w:sz w:val="22"/>
                <w:szCs w:val="22"/>
                <w:rtl/>
              </w:rPr>
              <w:t>اندازه کوچکترین حفره(</w:t>
            </w:r>
            <w:r w:rsidRPr="00B46A2C">
              <w:rPr>
                <w:rFonts w:asciiTheme="majorBidi" w:hAnsiTheme="majorBidi" w:cstheme="majorBidi"/>
                <w:b w:val="0"/>
                <w:bCs w:val="0"/>
                <w:sz w:val="18"/>
                <w:szCs w:val="18"/>
              </w:rPr>
              <w:t>µm</w:t>
            </w:r>
            <w:r w:rsidRPr="00B46A2C">
              <w:rPr>
                <w:rFonts w:hint="cs"/>
                <w:b w:val="0"/>
                <w:bCs w:val="0"/>
                <w:sz w:val="22"/>
                <w:szCs w:val="22"/>
                <w:rtl/>
              </w:rPr>
              <w:t>)</w:t>
            </w:r>
          </w:p>
        </w:tc>
        <w:tc>
          <w:tcPr>
            <w:tcW w:w="1542" w:type="dxa"/>
            <w:vAlign w:val="center"/>
          </w:tcPr>
          <w:p w14:paraId="71E14CF7" w14:textId="77777777" w:rsidR="00335717" w:rsidRPr="00B46A2C" w:rsidRDefault="00335717" w:rsidP="004A0E31">
            <w:pPr>
              <w:ind w:firstLine="52"/>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B46A2C">
              <w:rPr>
                <w:rFonts w:hint="cs"/>
                <w:b w:val="0"/>
                <w:bCs w:val="0"/>
                <w:sz w:val="22"/>
                <w:szCs w:val="22"/>
                <w:rtl/>
              </w:rPr>
              <w:t>اندازه بزرگترین حفره(</w:t>
            </w:r>
            <w:r w:rsidRPr="00B46A2C">
              <w:rPr>
                <w:rFonts w:asciiTheme="majorBidi" w:hAnsiTheme="majorBidi" w:cstheme="majorBidi"/>
                <w:b w:val="0"/>
                <w:bCs w:val="0"/>
                <w:sz w:val="18"/>
                <w:szCs w:val="18"/>
              </w:rPr>
              <w:t>µm</w:t>
            </w:r>
            <w:r w:rsidRPr="00B46A2C">
              <w:rPr>
                <w:rFonts w:hint="cs"/>
                <w:b w:val="0"/>
                <w:bCs w:val="0"/>
                <w:sz w:val="22"/>
                <w:szCs w:val="22"/>
                <w:rtl/>
              </w:rPr>
              <w:t>)</w:t>
            </w:r>
          </w:p>
        </w:tc>
      </w:tr>
      <w:tr w:rsidR="00335717" w:rsidRPr="00B46A2C" w14:paraId="1E07AC61" w14:textId="77777777" w:rsidTr="00D57068">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AE2B02D" w14:textId="77777777" w:rsidR="00335717" w:rsidRPr="00B46A2C" w:rsidRDefault="00335717" w:rsidP="004A0E31">
            <w:pPr>
              <w:ind w:firstLine="52"/>
              <w:jc w:val="center"/>
              <w:rPr>
                <w:b w:val="0"/>
                <w:bCs w:val="0"/>
                <w:sz w:val="22"/>
                <w:szCs w:val="22"/>
                <w:rtl/>
                <w:lang w:bidi="fa-IR"/>
              </w:rPr>
            </w:pPr>
            <w:r w:rsidRPr="00B46A2C">
              <w:rPr>
                <w:rFonts w:hint="cs"/>
                <w:b w:val="0"/>
                <w:bCs w:val="0"/>
                <w:sz w:val="22"/>
                <w:szCs w:val="22"/>
                <w:rtl/>
                <w:lang w:bidi="fa-IR"/>
              </w:rPr>
              <w:t>11</w:t>
            </w:r>
          </w:p>
        </w:tc>
        <w:tc>
          <w:tcPr>
            <w:tcW w:w="1559" w:type="dxa"/>
            <w:vAlign w:val="center"/>
          </w:tcPr>
          <w:p w14:paraId="458D8770" w14:textId="77777777" w:rsidR="00335717" w:rsidRPr="00B46A2C" w:rsidRDefault="00335717" w:rsidP="004A0E31">
            <w:pPr>
              <w:ind w:firstLine="52"/>
              <w:jc w:val="center"/>
              <w:cnfStyle w:val="000000100000" w:firstRow="0" w:lastRow="0" w:firstColumn="0" w:lastColumn="0" w:oddVBand="0" w:evenVBand="0" w:oddHBand="1" w:evenHBand="0" w:firstRowFirstColumn="0" w:firstRowLastColumn="0" w:lastRowFirstColumn="0" w:lastRowLastColumn="0"/>
              <w:rPr>
                <w:sz w:val="22"/>
                <w:szCs w:val="22"/>
              </w:rPr>
            </w:pPr>
            <w:r w:rsidRPr="00B46A2C">
              <w:rPr>
                <w:rFonts w:hint="cs"/>
                <w:sz w:val="22"/>
                <w:szCs w:val="22"/>
                <w:rtl/>
              </w:rPr>
              <w:t>16</w:t>
            </w:r>
          </w:p>
        </w:tc>
        <w:tc>
          <w:tcPr>
            <w:tcW w:w="1505" w:type="dxa"/>
            <w:vAlign w:val="center"/>
          </w:tcPr>
          <w:p w14:paraId="6191AC67" w14:textId="77777777" w:rsidR="00335717" w:rsidRPr="00B46A2C" w:rsidRDefault="00335717" w:rsidP="004A0E31">
            <w:pPr>
              <w:ind w:firstLine="52"/>
              <w:jc w:val="center"/>
              <w:cnfStyle w:val="000000100000" w:firstRow="0" w:lastRow="0" w:firstColumn="0" w:lastColumn="0" w:oddVBand="0" w:evenVBand="0" w:oddHBand="1" w:evenHBand="0" w:firstRowFirstColumn="0" w:firstRowLastColumn="0" w:lastRowFirstColumn="0" w:lastRowLastColumn="0"/>
              <w:rPr>
                <w:sz w:val="22"/>
                <w:szCs w:val="22"/>
                <w:rtl/>
              </w:rPr>
            </w:pPr>
            <w:r w:rsidRPr="00B46A2C">
              <w:rPr>
                <w:rFonts w:hint="cs"/>
                <w:sz w:val="22"/>
                <w:szCs w:val="22"/>
                <w:rtl/>
              </w:rPr>
              <w:t>300</w:t>
            </w:r>
          </w:p>
        </w:tc>
        <w:tc>
          <w:tcPr>
            <w:tcW w:w="1463" w:type="dxa"/>
            <w:vAlign w:val="center"/>
          </w:tcPr>
          <w:p w14:paraId="2C8FC7A8" w14:textId="77777777" w:rsidR="00335717" w:rsidRPr="00B46A2C" w:rsidRDefault="00335717" w:rsidP="004A0E31">
            <w:pPr>
              <w:ind w:firstLine="52"/>
              <w:jc w:val="center"/>
              <w:cnfStyle w:val="000000100000" w:firstRow="0" w:lastRow="0" w:firstColumn="0" w:lastColumn="0" w:oddVBand="0" w:evenVBand="0" w:oddHBand="1" w:evenHBand="0" w:firstRowFirstColumn="0" w:firstRowLastColumn="0" w:lastRowFirstColumn="0" w:lastRowLastColumn="0"/>
              <w:rPr>
                <w:sz w:val="22"/>
                <w:szCs w:val="22"/>
                <w:rtl/>
              </w:rPr>
            </w:pPr>
            <w:r w:rsidRPr="00B46A2C">
              <w:rPr>
                <w:rFonts w:hint="cs"/>
                <w:sz w:val="22"/>
                <w:szCs w:val="22"/>
                <w:rtl/>
              </w:rPr>
              <w:t>8/33</w:t>
            </w:r>
          </w:p>
        </w:tc>
        <w:tc>
          <w:tcPr>
            <w:tcW w:w="1581" w:type="dxa"/>
            <w:vAlign w:val="center"/>
          </w:tcPr>
          <w:p w14:paraId="22EB4283" w14:textId="77777777" w:rsidR="00335717" w:rsidRPr="00B46A2C" w:rsidRDefault="00335717" w:rsidP="004A0E31">
            <w:pPr>
              <w:ind w:firstLine="52"/>
              <w:jc w:val="center"/>
              <w:cnfStyle w:val="000000100000" w:firstRow="0" w:lastRow="0" w:firstColumn="0" w:lastColumn="0" w:oddVBand="0" w:evenVBand="0" w:oddHBand="1" w:evenHBand="0" w:firstRowFirstColumn="0" w:firstRowLastColumn="0" w:lastRowFirstColumn="0" w:lastRowLastColumn="0"/>
              <w:rPr>
                <w:sz w:val="22"/>
                <w:szCs w:val="22"/>
                <w:rtl/>
              </w:rPr>
            </w:pPr>
            <w:r w:rsidRPr="00B46A2C">
              <w:rPr>
                <w:rFonts w:hint="cs"/>
                <w:sz w:val="22"/>
                <w:szCs w:val="22"/>
                <w:rtl/>
              </w:rPr>
              <w:t>30</w:t>
            </w:r>
          </w:p>
        </w:tc>
        <w:tc>
          <w:tcPr>
            <w:tcW w:w="1542" w:type="dxa"/>
            <w:vAlign w:val="center"/>
          </w:tcPr>
          <w:p w14:paraId="36636432" w14:textId="77777777" w:rsidR="00335717" w:rsidRPr="00B46A2C" w:rsidRDefault="00335717" w:rsidP="004A0E31">
            <w:pPr>
              <w:ind w:firstLine="52"/>
              <w:jc w:val="center"/>
              <w:cnfStyle w:val="000000100000" w:firstRow="0" w:lastRow="0" w:firstColumn="0" w:lastColumn="0" w:oddVBand="0" w:evenVBand="0" w:oddHBand="1" w:evenHBand="0" w:firstRowFirstColumn="0" w:firstRowLastColumn="0" w:lastRowFirstColumn="0" w:lastRowLastColumn="0"/>
              <w:rPr>
                <w:sz w:val="22"/>
                <w:szCs w:val="22"/>
                <w:rtl/>
              </w:rPr>
            </w:pPr>
            <w:r w:rsidRPr="00B46A2C">
              <w:rPr>
                <w:rFonts w:hint="cs"/>
                <w:sz w:val="22"/>
                <w:szCs w:val="22"/>
                <w:rtl/>
              </w:rPr>
              <w:t>300</w:t>
            </w:r>
          </w:p>
        </w:tc>
      </w:tr>
    </w:tbl>
    <w:p w14:paraId="14F6681E" w14:textId="0D3EE57A" w:rsidR="00335717" w:rsidRDefault="00335717" w:rsidP="00D47D35">
      <w:pPr>
        <w:spacing w:after="0"/>
        <w:jc w:val="lowKashida"/>
      </w:pPr>
      <w:r w:rsidRPr="007B5818">
        <w:rPr>
          <w:rtl/>
        </w:rPr>
        <w:t>در ابتدا م</w:t>
      </w:r>
      <w:r w:rsidRPr="007B5818">
        <w:rPr>
          <w:rFonts w:hint="cs"/>
          <w:rtl/>
        </w:rPr>
        <w:t>ی</w:t>
      </w:r>
      <w:r w:rsidRPr="007B5818">
        <w:rPr>
          <w:rFonts w:hint="eastAsia"/>
          <w:rtl/>
        </w:rPr>
        <w:t>کرو</w:t>
      </w:r>
      <w:r w:rsidRPr="007B5818">
        <w:rPr>
          <w:rtl/>
        </w:rPr>
        <w:t xml:space="preserve"> مدل خلأ </w:t>
      </w:r>
      <w:r w:rsidR="00D47D35">
        <w:rPr>
          <w:rFonts w:hint="cs"/>
          <w:rtl/>
        </w:rPr>
        <w:t>شده</w:t>
      </w:r>
      <w:r w:rsidRPr="007B5818">
        <w:rPr>
          <w:rtl/>
        </w:rPr>
        <w:t xml:space="preserve"> و سپس از آب در</w:t>
      </w:r>
      <w:r w:rsidRPr="007B5818">
        <w:rPr>
          <w:rFonts w:hint="cs"/>
          <w:rtl/>
        </w:rPr>
        <w:t>ی</w:t>
      </w:r>
      <w:r w:rsidRPr="007B5818">
        <w:rPr>
          <w:rFonts w:hint="eastAsia"/>
          <w:rtl/>
        </w:rPr>
        <w:t>ا</w:t>
      </w:r>
      <w:r w:rsidRPr="007B5818">
        <w:rPr>
          <w:rtl/>
        </w:rPr>
        <w:t xml:space="preserve"> اشباع م</w:t>
      </w:r>
      <w:r w:rsidRPr="007B5818">
        <w:rPr>
          <w:rFonts w:hint="cs"/>
          <w:rtl/>
        </w:rPr>
        <w:t>ی</w:t>
      </w:r>
      <w:r w:rsidRPr="007B5818">
        <w:rPr>
          <w:rtl/>
        </w:rPr>
        <w:t xml:space="preserve"> شود. پس از اشباع کامل از آب در</w:t>
      </w:r>
      <w:r w:rsidRPr="007B5818">
        <w:rPr>
          <w:rFonts w:hint="cs"/>
          <w:rtl/>
        </w:rPr>
        <w:t>ی</w:t>
      </w:r>
      <w:r w:rsidRPr="007B5818">
        <w:rPr>
          <w:rFonts w:hint="eastAsia"/>
          <w:rtl/>
        </w:rPr>
        <w:t>ا،</w:t>
      </w:r>
      <w:r w:rsidRPr="007B5818">
        <w:rPr>
          <w:rtl/>
        </w:rPr>
        <w:t xml:space="preserve"> مدل با نفت اشباع شده و تا رس</w:t>
      </w:r>
      <w:r w:rsidRPr="007B5818">
        <w:rPr>
          <w:rFonts w:hint="cs"/>
          <w:rtl/>
        </w:rPr>
        <w:t>ی</w:t>
      </w:r>
      <w:r w:rsidRPr="007B5818">
        <w:rPr>
          <w:rFonts w:hint="eastAsia"/>
          <w:rtl/>
        </w:rPr>
        <w:t>دن</w:t>
      </w:r>
      <w:r w:rsidRPr="007B5818">
        <w:rPr>
          <w:rtl/>
        </w:rPr>
        <w:t xml:space="preserve"> به اشباع آب اول</w:t>
      </w:r>
      <w:r w:rsidRPr="007B5818">
        <w:rPr>
          <w:rFonts w:hint="cs"/>
          <w:rtl/>
        </w:rPr>
        <w:t>ی</w:t>
      </w:r>
      <w:r w:rsidRPr="007B5818">
        <w:rPr>
          <w:rFonts w:hint="eastAsia"/>
          <w:rtl/>
        </w:rPr>
        <w:t>ه</w:t>
      </w:r>
      <w:r w:rsidRPr="007B5818">
        <w:rPr>
          <w:rtl/>
        </w:rPr>
        <w:t xml:space="preserve"> ادامه داده م</w:t>
      </w:r>
      <w:r w:rsidRPr="007B5818">
        <w:rPr>
          <w:rFonts w:hint="cs"/>
          <w:rtl/>
        </w:rPr>
        <w:t>ی</w:t>
      </w:r>
      <w:r w:rsidRPr="007B5818">
        <w:rPr>
          <w:rtl/>
        </w:rPr>
        <w:t xml:space="preserve"> شود. سپس فوم با ک</w:t>
      </w:r>
      <w:r w:rsidRPr="007B5818">
        <w:rPr>
          <w:rFonts w:hint="cs"/>
          <w:rtl/>
        </w:rPr>
        <w:t>ی</w:t>
      </w:r>
      <w:r w:rsidRPr="007B5818">
        <w:rPr>
          <w:rFonts w:hint="eastAsia"/>
          <w:rtl/>
        </w:rPr>
        <w:t>ف</w:t>
      </w:r>
      <w:r w:rsidRPr="007B5818">
        <w:rPr>
          <w:rFonts w:hint="cs"/>
          <w:rtl/>
        </w:rPr>
        <w:t>ی</w:t>
      </w:r>
      <w:r w:rsidRPr="007B5818">
        <w:rPr>
          <w:rFonts w:hint="eastAsia"/>
          <w:rtl/>
        </w:rPr>
        <w:t>ت</w:t>
      </w:r>
      <w:r w:rsidRPr="007B5818">
        <w:rPr>
          <w:rtl/>
        </w:rPr>
        <w:t xml:space="preserve"> 80% و با نرخ تزر</w:t>
      </w:r>
      <w:r w:rsidRPr="007B5818">
        <w:rPr>
          <w:rFonts w:hint="cs"/>
          <w:rtl/>
        </w:rPr>
        <w:t>ی</w:t>
      </w:r>
      <w:r w:rsidRPr="007B5818">
        <w:rPr>
          <w:rFonts w:hint="eastAsia"/>
          <w:rtl/>
        </w:rPr>
        <w:t>ق</w:t>
      </w:r>
      <w:r w:rsidRPr="007B5818">
        <w:rPr>
          <w:rtl/>
        </w:rPr>
        <w:t xml:space="preserve"> کل</w:t>
      </w:r>
      <w:r w:rsidR="00B46A2C">
        <w:rPr>
          <w:rFonts w:hint="cs"/>
          <w:rtl/>
        </w:rPr>
        <w:t xml:space="preserve"> </w:t>
      </w:r>
      <w:r w:rsidR="00B46A2C" w:rsidRPr="00433D63">
        <w:rPr>
          <w:rFonts w:asciiTheme="majorBidi" w:hAnsiTheme="majorBidi" w:cstheme="majorBidi"/>
          <w:sz w:val="20"/>
          <w:szCs w:val="20"/>
        </w:rPr>
        <w:t>cc/min</w:t>
      </w:r>
      <w:r w:rsidR="00B46A2C">
        <w:rPr>
          <w:rFonts w:hint="cs"/>
          <w:rtl/>
          <w:lang w:bidi="fa-IR"/>
        </w:rPr>
        <w:t xml:space="preserve"> 625/0 </w:t>
      </w:r>
      <w:r w:rsidRPr="007B5818">
        <w:rPr>
          <w:rtl/>
        </w:rPr>
        <w:t>تزر</w:t>
      </w:r>
      <w:r w:rsidRPr="007B5818">
        <w:rPr>
          <w:rFonts w:hint="cs"/>
          <w:rtl/>
        </w:rPr>
        <w:t>ی</w:t>
      </w:r>
      <w:r w:rsidRPr="007B5818">
        <w:rPr>
          <w:rFonts w:hint="eastAsia"/>
          <w:rtl/>
        </w:rPr>
        <w:t>ق</w:t>
      </w:r>
      <w:r w:rsidRPr="007B5818">
        <w:rPr>
          <w:rtl/>
        </w:rPr>
        <w:t xml:space="preserve"> </w:t>
      </w:r>
      <w:r w:rsidR="00D47D35">
        <w:rPr>
          <w:rFonts w:hint="cs"/>
          <w:rtl/>
        </w:rPr>
        <w:t xml:space="preserve">شده </w:t>
      </w:r>
      <w:r w:rsidRPr="007B5818">
        <w:rPr>
          <w:rtl/>
        </w:rPr>
        <w:t xml:space="preserve"> و داده ها</w:t>
      </w:r>
      <w:r w:rsidRPr="007B5818">
        <w:rPr>
          <w:rFonts w:hint="cs"/>
          <w:rtl/>
        </w:rPr>
        <w:t>ی</w:t>
      </w:r>
      <w:r w:rsidRPr="007B5818">
        <w:rPr>
          <w:rtl/>
        </w:rPr>
        <w:t xml:space="preserve"> فشار</w:t>
      </w:r>
      <w:r w:rsidRPr="007B5818">
        <w:rPr>
          <w:rFonts w:hint="cs"/>
          <w:rtl/>
        </w:rPr>
        <w:t>ی</w:t>
      </w:r>
      <w:r w:rsidRPr="007B5818">
        <w:rPr>
          <w:rtl/>
        </w:rPr>
        <w:t xml:space="preserve"> ثبت م</w:t>
      </w:r>
      <w:r w:rsidRPr="007B5818">
        <w:rPr>
          <w:rFonts w:hint="cs"/>
          <w:rtl/>
        </w:rPr>
        <w:t>ی</w:t>
      </w:r>
      <w:r w:rsidRPr="007B5818">
        <w:rPr>
          <w:rtl/>
        </w:rPr>
        <w:t xml:space="preserve"> شوند.</w:t>
      </w:r>
      <w:r w:rsidR="00F775D4">
        <w:rPr>
          <w:rFonts w:hint="cs"/>
          <w:rtl/>
        </w:rPr>
        <w:t xml:space="preserve"> جریان گاز توسط کنترل کننده جریان گاز تنظیم شده و محلول آبی با پمپ با دقت</w:t>
      </w:r>
      <w:r w:rsidRPr="007B5818">
        <w:rPr>
          <w:rtl/>
        </w:rPr>
        <w:t xml:space="preserve"> </w:t>
      </w:r>
      <w:r w:rsidR="00F775D4" w:rsidRPr="00433D63">
        <w:rPr>
          <w:rFonts w:asciiTheme="majorBidi" w:hAnsiTheme="majorBidi" w:cstheme="majorBidi"/>
          <w:sz w:val="20"/>
          <w:szCs w:val="20"/>
        </w:rPr>
        <w:t>cc/min</w:t>
      </w:r>
      <w:r w:rsidR="00F775D4">
        <w:rPr>
          <w:rFonts w:hint="cs"/>
          <w:rtl/>
          <w:lang w:bidi="fa-IR"/>
        </w:rPr>
        <w:t xml:space="preserve"> 001/0 تزریق می شود. </w:t>
      </w:r>
      <w:r w:rsidRPr="007B5818">
        <w:rPr>
          <w:rtl/>
        </w:rPr>
        <w:t>ک</w:t>
      </w:r>
      <w:r w:rsidRPr="007B5818">
        <w:rPr>
          <w:rFonts w:hint="cs"/>
          <w:rtl/>
        </w:rPr>
        <w:t>ی</w:t>
      </w:r>
      <w:r w:rsidRPr="007B5818">
        <w:rPr>
          <w:rFonts w:hint="eastAsia"/>
          <w:rtl/>
        </w:rPr>
        <w:t>ف</w:t>
      </w:r>
      <w:r w:rsidRPr="007B5818">
        <w:rPr>
          <w:rFonts w:hint="cs"/>
          <w:rtl/>
        </w:rPr>
        <w:t>ی</w:t>
      </w:r>
      <w:r w:rsidRPr="007B5818">
        <w:rPr>
          <w:rFonts w:hint="eastAsia"/>
          <w:rtl/>
        </w:rPr>
        <w:t>ت</w:t>
      </w:r>
      <w:r w:rsidRPr="007B5818">
        <w:rPr>
          <w:rtl/>
        </w:rPr>
        <w:t xml:space="preserve"> فوم بر اساس مقالات ارائه شده انتخاب شده است و در ا</w:t>
      </w:r>
      <w:r w:rsidRPr="007B5818">
        <w:rPr>
          <w:rFonts w:hint="cs"/>
          <w:rtl/>
        </w:rPr>
        <w:t>ی</w:t>
      </w:r>
      <w:r w:rsidRPr="007B5818">
        <w:rPr>
          <w:rFonts w:hint="eastAsia"/>
          <w:rtl/>
        </w:rPr>
        <w:t>ن</w:t>
      </w:r>
      <w:r w:rsidRPr="007B5818">
        <w:rPr>
          <w:rtl/>
        </w:rPr>
        <w:t xml:space="preserve"> ک</w:t>
      </w:r>
      <w:r w:rsidRPr="007B5818">
        <w:rPr>
          <w:rFonts w:hint="cs"/>
          <w:rtl/>
        </w:rPr>
        <w:t>ی</w:t>
      </w:r>
      <w:r w:rsidRPr="007B5818">
        <w:rPr>
          <w:rFonts w:hint="eastAsia"/>
          <w:rtl/>
        </w:rPr>
        <w:t>ف</w:t>
      </w:r>
      <w:r w:rsidRPr="007B5818">
        <w:rPr>
          <w:rFonts w:hint="cs"/>
          <w:rtl/>
        </w:rPr>
        <w:t>ی</w:t>
      </w:r>
      <w:r w:rsidRPr="007B5818">
        <w:rPr>
          <w:rFonts w:hint="eastAsia"/>
          <w:rtl/>
        </w:rPr>
        <w:t>ت،</w:t>
      </w:r>
      <w:r w:rsidRPr="007B5818">
        <w:rPr>
          <w:rtl/>
        </w:rPr>
        <w:t xml:space="preserve"> فوم تزر</w:t>
      </w:r>
      <w:r w:rsidRPr="007B5818">
        <w:rPr>
          <w:rFonts w:hint="cs"/>
          <w:rtl/>
        </w:rPr>
        <w:t>ی</w:t>
      </w:r>
      <w:r w:rsidRPr="007B5818">
        <w:rPr>
          <w:rFonts w:hint="eastAsia"/>
          <w:rtl/>
        </w:rPr>
        <w:t>ق</w:t>
      </w:r>
      <w:r w:rsidRPr="007B5818">
        <w:rPr>
          <w:rFonts w:hint="cs"/>
          <w:rtl/>
        </w:rPr>
        <w:t>ی</w:t>
      </w:r>
      <w:r w:rsidRPr="007B5818">
        <w:rPr>
          <w:rtl/>
        </w:rPr>
        <w:t xml:space="preserve"> ب</w:t>
      </w:r>
      <w:r w:rsidRPr="007B5818">
        <w:rPr>
          <w:rFonts w:hint="cs"/>
          <w:rtl/>
        </w:rPr>
        <w:t>ی</w:t>
      </w:r>
      <w:r w:rsidRPr="007B5818">
        <w:rPr>
          <w:rFonts w:hint="eastAsia"/>
          <w:rtl/>
        </w:rPr>
        <w:t>شتر</w:t>
      </w:r>
      <w:r w:rsidRPr="007B5818">
        <w:rPr>
          <w:rFonts w:hint="cs"/>
          <w:rtl/>
        </w:rPr>
        <w:t>ی</w:t>
      </w:r>
      <w:r w:rsidRPr="007B5818">
        <w:rPr>
          <w:rFonts w:hint="eastAsia"/>
          <w:rtl/>
        </w:rPr>
        <w:t>ن</w:t>
      </w:r>
      <w:r w:rsidRPr="007B5818">
        <w:rPr>
          <w:rtl/>
        </w:rPr>
        <w:t xml:space="preserve"> و</w:t>
      </w:r>
      <w:r w:rsidRPr="007B5818">
        <w:rPr>
          <w:rFonts w:hint="cs"/>
          <w:rtl/>
        </w:rPr>
        <w:t>ی</w:t>
      </w:r>
      <w:r w:rsidRPr="007B5818">
        <w:rPr>
          <w:rFonts w:hint="eastAsia"/>
          <w:rtl/>
        </w:rPr>
        <w:t>سکوز</w:t>
      </w:r>
      <w:r w:rsidRPr="007B5818">
        <w:rPr>
          <w:rFonts w:hint="cs"/>
          <w:rtl/>
        </w:rPr>
        <w:t>ی</w:t>
      </w:r>
      <w:r w:rsidRPr="007B5818">
        <w:rPr>
          <w:rFonts w:hint="eastAsia"/>
          <w:rtl/>
        </w:rPr>
        <w:t>ته</w:t>
      </w:r>
      <w:r w:rsidRPr="007B5818">
        <w:rPr>
          <w:rtl/>
        </w:rPr>
        <w:t xml:space="preserve"> ظاهر</w:t>
      </w:r>
      <w:r w:rsidRPr="007B5818">
        <w:rPr>
          <w:rFonts w:hint="cs"/>
          <w:rtl/>
        </w:rPr>
        <w:t>ی</w:t>
      </w:r>
      <w:r w:rsidRPr="007B5818">
        <w:rPr>
          <w:rtl/>
        </w:rPr>
        <w:t xml:space="preserve"> را دارا م</w:t>
      </w:r>
      <w:r w:rsidRPr="007B5818">
        <w:rPr>
          <w:rFonts w:hint="cs"/>
          <w:rtl/>
        </w:rPr>
        <w:t>ی</w:t>
      </w:r>
      <w:r w:rsidRPr="007B5818">
        <w:rPr>
          <w:rtl/>
        </w:rPr>
        <w:t xml:space="preserve"> باشد</w:t>
      </w:r>
      <w:r w:rsidR="0071354D">
        <w:rPr>
          <w:rFonts w:hint="cs"/>
          <w:rtl/>
          <w:lang w:bidi="fa-IR"/>
        </w:rPr>
        <w:t xml:space="preserve"> </w:t>
      </w:r>
      <w:r w:rsidR="0071354D">
        <w:rPr>
          <w:rtl/>
          <w:lang w:bidi="fa-IR"/>
        </w:rPr>
        <w:fldChar w:fldCharType="begin">
          <w:fldData xml:space="preserve">PEVuZE5vdGU+PENpdGU+PEF1dGhvcj5BbFN1bWFpdGk8L0F1dGhvcj48WWVhcj4yMDE4PC9ZZWFy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</w:fldData>
        </w:fldChar>
      </w:r>
      <w:r w:rsidR="0071354D">
        <w:rPr>
          <w:rtl/>
          <w:lang w:bidi="fa-IR"/>
        </w:rPr>
        <w:instrText xml:space="preserve"> </w:instrText>
      </w:r>
      <w:r w:rsidR="0071354D">
        <w:rPr>
          <w:lang w:bidi="fa-IR"/>
        </w:rPr>
        <w:instrText>ADDIN EN.CITE</w:instrText>
      </w:r>
      <w:r w:rsidR="0071354D">
        <w:rPr>
          <w:rtl/>
          <w:lang w:bidi="fa-IR"/>
        </w:rPr>
        <w:instrText xml:space="preserve"> </w:instrText>
      </w:r>
      <w:r w:rsidR="0071354D">
        <w:rPr>
          <w:rtl/>
          <w:lang w:bidi="fa-IR"/>
        </w:rPr>
        <w:fldChar w:fldCharType="begin">
          <w:fldData xml:space="preserve">PEVuZE5vdGU+PENpdGU+PEF1dGhvcj5BbFN1bWFpdGk8L0F1dGhvcj48WWVhcj4yMDE4PC9ZZWFy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</w:fldData>
        </w:fldChar>
      </w:r>
      <w:r w:rsidR="0071354D">
        <w:rPr>
          <w:rtl/>
          <w:lang w:bidi="fa-IR"/>
        </w:rPr>
        <w:instrText xml:space="preserve"> </w:instrText>
      </w:r>
      <w:r w:rsidR="0071354D">
        <w:rPr>
          <w:lang w:bidi="fa-IR"/>
        </w:rPr>
        <w:instrText>ADDIN EN.CITE.DATA</w:instrText>
      </w:r>
      <w:r w:rsidR="0071354D">
        <w:rPr>
          <w:rtl/>
          <w:lang w:bidi="fa-IR"/>
        </w:rPr>
        <w:instrText xml:space="preserve"> </w:instrText>
      </w:r>
      <w:r w:rsidR="0071354D">
        <w:rPr>
          <w:rtl/>
          <w:lang w:bidi="fa-IR"/>
        </w:rPr>
      </w:r>
      <w:r w:rsidR="0071354D">
        <w:rPr>
          <w:rtl/>
          <w:lang w:bidi="fa-IR"/>
        </w:rPr>
        <w:fldChar w:fldCharType="end"/>
      </w:r>
      <w:r w:rsidR="0071354D">
        <w:rPr>
          <w:rtl/>
          <w:lang w:bidi="fa-IR"/>
        </w:rPr>
      </w:r>
      <w:r w:rsidR="0071354D">
        <w:rPr>
          <w:rtl/>
          <w:lang w:bidi="fa-IR"/>
        </w:rPr>
        <w:fldChar w:fldCharType="separate"/>
      </w:r>
      <w:r w:rsidR="0071354D">
        <w:rPr>
          <w:noProof/>
          <w:rtl/>
          <w:lang w:bidi="fa-IR"/>
        </w:rPr>
        <w:t>[44-46]</w:t>
      </w:r>
      <w:r w:rsidR="0071354D">
        <w:rPr>
          <w:rtl/>
          <w:lang w:bidi="fa-IR"/>
        </w:rPr>
        <w:fldChar w:fldCharType="end"/>
      </w:r>
      <w:r w:rsidRPr="007B5818">
        <w:rPr>
          <w:rtl/>
        </w:rPr>
        <w:t>. تزر</w:t>
      </w:r>
      <w:r w:rsidRPr="007B5818">
        <w:rPr>
          <w:rFonts w:hint="cs"/>
          <w:rtl/>
        </w:rPr>
        <w:t>ی</w:t>
      </w:r>
      <w:r w:rsidRPr="007B5818">
        <w:rPr>
          <w:rFonts w:hint="eastAsia"/>
          <w:rtl/>
        </w:rPr>
        <w:t>ق</w:t>
      </w:r>
      <w:r w:rsidRPr="007B5818">
        <w:rPr>
          <w:rtl/>
        </w:rPr>
        <w:t xml:space="preserve"> تا پا</w:t>
      </w:r>
      <w:r w:rsidRPr="007B5818">
        <w:rPr>
          <w:rFonts w:hint="cs"/>
          <w:rtl/>
        </w:rPr>
        <w:t>ی</w:t>
      </w:r>
      <w:r w:rsidRPr="007B5818">
        <w:rPr>
          <w:rFonts w:hint="eastAsia"/>
          <w:rtl/>
        </w:rPr>
        <w:t>دار</w:t>
      </w:r>
      <w:r w:rsidRPr="007B5818">
        <w:rPr>
          <w:rFonts w:hint="cs"/>
          <w:rtl/>
        </w:rPr>
        <w:t>ی</w:t>
      </w:r>
      <w:r w:rsidRPr="007B5818">
        <w:rPr>
          <w:rtl/>
        </w:rPr>
        <w:t xml:space="preserve"> کامل و ثابت شدن فشار ادامه پ</w:t>
      </w:r>
      <w:r w:rsidRPr="007B5818">
        <w:rPr>
          <w:rFonts w:hint="cs"/>
          <w:rtl/>
        </w:rPr>
        <w:t>ی</w:t>
      </w:r>
      <w:r w:rsidRPr="007B5818">
        <w:rPr>
          <w:rFonts w:hint="eastAsia"/>
          <w:rtl/>
        </w:rPr>
        <w:t>دا</w:t>
      </w:r>
      <w:r w:rsidRPr="007B5818">
        <w:rPr>
          <w:rtl/>
        </w:rPr>
        <w:t xml:space="preserve"> کرده و تصو</w:t>
      </w:r>
      <w:r w:rsidRPr="007B5818">
        <w:rPr>
          <w:rFonts w:hint="cs"/>
          <w:rtl/>
        </w:rPr>
        <w:t>ی</w:t>
      </w:r>
      <w:r w:rsidRPr="007B5818">
        <w:rPr>
          <w:rFonts w:hint="eastAsia"/>
          <w:rtl/>
        </w:rPr>
        <w:t>ر</w:t>
      </w:r>
      <w:r w:rsidRPr="007B5818">
        <w:rPr>
          <w:rtl/>
        </w:rPr>
        <w:t xml:space="preserve"> نها</w:t>
      </w:r>
      <w:r w:rsidRPr="007B5818">
        <w:rPr>
          <w:rFonts w:hint="cs"/>
          <w:rtl/>
        </w:rPr>
        <w:t>یی</w:t>
      </w:r>
      <w:r w:rsidRPr="007B5818">
        <w:rPr>
          <w:rtl/>
        </w:rPr>
        <w:t xml:space="preserve"> م</w:t>
      </w:r>
      <w:r w:rsidRPr="007B5818">
        <w:rPr>
          <w:rFonts w:hint="cs"/>
          <w:rtl/>
        </w:rPr>
        <w:t>ی</w:t>
      </w:r>
      <w:r w:rsidRPr="007B5818">
        <w:rPr>
          <w:rFonts w:hint="eastAsia"/>
          <w:rtl/>
        </w:rPr>
        <w:t>کرومدل</w:t>
      </w:r>
      <w:r w:rsidRPr="007B5818">
        <w:rPr>
          <w:rtl/>
        </w:rPr>
        <w:t xml:space="preserve"> پس از پا</w:t>
      </w:r>
      <w:r w:rsidRPr="007B5818">
        <w:rPr>
          <w:rFonts w:hint="cs"/>
          <w:rtl/>
        </w:rPr>
        <w:t>ی</w:t>
      </w:r>
      <w:r w:rsidRPr="007B5818">
        <w:rPr>
          <w:rFonts w:hint="eastAsia"/>
          <w:rtl/>
        </w:rPr>
        <w:t>دار</w:t>
      </w:r>
      <w:r w:rsidRPr="007B5818">
        <w:rPr>
          <w:rFonts w:hint="cs"/>
          <w:rtl/>
        </w:rPr>
        <w:t>ی،</w:t>
      </w:r>
      <w:r w:rsidRPr="007B5818">
        <w:rPr>
          <w:rtl/>
        </w:rPr>
        <w:t xml:space="preserve"> توسط کد نوشته شده در متلب</w:t>
      </w:r>
      <w:r w:rsidRPr="007B5818">
        <w:rPr>
          <w:rFonts w:hint="cs"/>
          <w:rtl/>
        </w:rPr>
        <w:t>،</w:t>
      </w:r>
      <w:r w:rsidRPr="007B5818">
        <w:rPr>
          <w:rtl/>
        </w:rPr>
        <w:t xml:space="preserve"> آنال</w:t>
      </w:r>
      <w:r w:rsidRPr="007B5818">
        <w:rPr>
          <w:rFonts w:hint="cs"/>
          <w:rtl/>
        </w:rPr>
        <w:t>ی</w:t>
      </w:r>
      <w:r w:rsidRPr="007B5818">
        <w:rPr>
          <w:rFonts w:hint="eastAsia"/>
          <w:rtl/>
        </w:rPr>
        <w:t>ز</w:t>
      </w:r>
      <w:r w:rsidRPr="007B5818">
        <w:rPr>
          <w:rtl/>
        </w:rPr>
        <w:t xml:space="preserve"> شده و درصد اش</w:t>
      </w:r>
      <w:r w:rsidRPr="007B5818">
        <w:rPr>
          <w:rFonts w:hint="eastAsia"/>
          <w:rtl/>
        </w:rPr>
        <w:t>باع</w:t>
      </w:r>
      <w:r w:rsidRPr="007B5818">
        <w:rPr>
          <w:rtl/>
        </w:rPr>
        <w:t xml:space="preserve"> باق</w:t>
      </w:r>
      <w:r w:rsidRPr="007B5818">
        <w:rPr>
          <w:rFonts w:hint="cs"/>
          <w:rtl/>
        </w:rPr>
        <w:t>ی</w:t>
      </w:r>
      <w:r w:rsidRPr="007B5818">
        <w:rPr>
          <w:rFonts w:hint="eastAsia"/>
          <w:rtl/>
        </w:rPr>
        <w:t>مانده</w:t>
      </w:r>
      <w:r w:rsidRPr="007B5818">
        <w:rPr>
          <w:rtl/>
        </w:rPr>
        <w:t xml:space="preserve"> نفت اندازه گ</w:t>
      </w:r>
      <w:r w:rsidRPr="007B5818">
        <w:rPr>
          <w:rFonts w:hint="cs"/>
          <w:rtl/>
        </w:rPr>
        <w:t>ی</w:t>
      </w:r>
      <w:r w:rsidRPr="007B5818">
        <w:rPr>
          <w:rFonts w:hint="eastAsia"/>
          <w:rtl/>
        </w:rPr>
        <w:t>ر</w:t>
      </w:r>
      <w:r w:rsidRPr="007B5818">
        <w:rPr>
          <w:rFonts w:hint="cs"/>
          <w:rtl/>
        </w:rPr>
        <w:t>ی</w:t>
      </w:r>
      <w:r w:rsidRPr="007B5818">
        <w:rPr>
          <w:rtl/>
        </w:rPr>
        <w:t xml:space="preserve"> م</w:t>
      </w:r>
      <w:r w:rsidRPr="007B5818">
        <w:rPr>
          <w:rFonts w:hint="cs"/>
          <w:rtl/>
        </w:rPr>
        <w:t>ی</w:t>
      </w:r>
      <w:r w:rsidRPr="007B5818">
        <w:rPr>
          <w:rFonts w:hint="eastAsia"/>
          <w:rtl/>
        </w:rPr>
        <w:t>شود</w:t>
      </w:r>
      <w:r w:rsidRPr="007B5818">
        <w:rPr>
          <w:rtl/>
        </w:rPr>
        <w:t>. ا</w:t>
      </w:r>
      <w:r w:rsidRPr="007B5818">
        <w:rPr>
          <w:rFonts w:hint="cs"/>
          <w:rtl/>
        </w:rPr>
        <w:t>ی</w:t>
      </w:r>
      <w:r w:rsidRPr="007B5818">
        <w:rPr>
          <w:rFonts w:hint="eastAsia"/>
          <w:rtl/>
        </w:rPr>
        <w:t>ن</w:t>
      </w:r>
      <w:r w:rsidRPr="007B5818">
        <w:rPr>
          <w:rtl/>
        </w:rPr>
        <w:t xml:space="preserve"> کد بر اساس تعداد پ</w:t>
      </w:r>
      <w:r w:rsidRPr="007B5818">
        <w:rPr>
          <w:rFonts w:hint="cs"/>
          <w:rtl/>
        </w:rPr>
        <w:t>ی</w:t>
      </w:r>
      <w:r w:rsidRPr="007B5818">
        <w:rPr>
          <w:rFonts w:hint="eastAsia"/>
          <w:rtl/>
        </w:rPr>
        <w:t>کسل</w:t>
      </w:r>
      <w:r w:rsidRPr="007B5818">
        <w:rPr>
          <w:rtl/>
        </w:rPr>
        <w:t xml:space="preserve"> ها</w:t>
      </w:r>
      <w:r w:rsidRPr="007B5818">
        <w:rPr>
          <w:rFonts w:hint="cs"/>
          <w:rtl/>
        </w:rPr>
        <w:t>ی</w:t>
      </w:r>
      <w:r w:rsidRPr="007B5818">
        <w:rPr>
          <w:rtl/>
        </w:rPr>
        <w:t xml:space="preserve"> مشک</w:t>
      </w:r>
      <w:r w:rsidRPr="007B5818">
        <w:rPr>
          <w:rFonts w:hint="cs"/>
          <w:rtl/>
        </w:rPr>
        <w:t>ی</w:t>
      </w:r>
      <w:r w:rsidRPr="007B5818">
        <w:rPr>
          <w:rtl/>
        </w:rPr>
        <w:t xml:space="preserve"> نفت عمل کرده و تعداد آن ها را محاسبه م</w:t>
      </w:r>
      <w:r w:rsidRPr="007B5818">
        <w:rPr>
          <w:rFonts w:hint="cs"/>
          <w:rtl/>
        </w:rPr>
        <w:t>ی</w:t>
      </w:r>
      <w:r w:rsidRPr="007B5818">
        <w:rPr>
          <w:rtl/>
        </w:rPr>
        <w:t xml:space="preserve"> کند. در نها</w:t>
      </w:r>
      <w:r w:rsidRPr="007B5818">
        <w:rPr>
          <w:rFonts w:hint="cs"/>
          <w:rtl/>
        </w:rPr>
        <w:t>ی</w:t>
      </w:r>
      <w:r w:rsidRPr="007B5818">
        <w:rPr>
          <w:rFonts w:hint="eastAsia"/>
          <w:rtl/>
        </w:rPr>
        <w:t>ت</w:t>
      </w:r>
      <w:r w:rsidRPr="007B5818">
        <w:rPr>
          <w:rtl/>
        </w:rPr>
        <w:t xml:space="preserve"> نتا</w:t>
      </w:r>
      <w:r w:rsidRPr="007B5818">
        <w:rPr>
          <w:rFonts w:hint="cs"/>
          <w:rtl/>
        </w:rPr>
        <w:t>ی</w:t>
      </w:r>
      <w:r w:rsidRPr="007B5818">
        <w:rPr>
          <w:rFonts w:hint="eastAsia"/>
          <w:rtl/>
        </w:rPr>
        <w:t>ج</w:t>
      </w:r>
      <w:r w:rsidRPr="007B5818">
        <w:rPr>
          <w:rtl/>
        </w:rPr>
        <w:t xml:space="preserve"> آزمون ها با هم مقا</w:t>
      </w:r>
      <w:r w:rsidRPr="007B5818">
        <w:rPr>
          <w:rFonts w:hint="cs"/>
          <w:rtl/>
        </w:rPr>
        <w:t>ی</w:t>
      </w:r>
      <w:r w:rsidRPr="007B5818">
        <w:rPr>
          <w:rFonts w:hint="eastAsia"/>
          <w:rtl/>
        </w:rPr>
        <w:t>سه</w:t>
      </w:r>
      <w:r w:rsidRPr="007B5818">
        <w:rPr>
          <w:rtl/>
        </w:rPr>
        <w:t xml:space="preserve"> و بررس</w:t>
      </w:r>
      <w:r w:rsidRPr="007B5818">
        <w:rPr>
          <w:rFonts w:hint="cs"/>
          <w:rtl/>
        </w:rPr>
        <w:t>ی</w:t>
      </w:r>
      <w:r w:rsidRPr="007B5818">
        <w:rPr>
          <w:rtl/>
        </w:rPr>
        <w:t xml:space="preserve"> م</w:t>
      </w:r>
      <w:r w:rsidRPr="007B5818">
        <w:rPr>
          <w:rFonts w:hint="cs"/>
          <w:rtl/>
        </w:rPr>
        <w:t>ی</w:t>
      </w:r>
      <w:r w:rsidRPr="007B5818">
        <w:rPr>
          <w:rtl/>
        </w:rPr>
        <w:t xml:space="preserve"> شوند. در شکل</w:t>
      </w:r>
      <w:r w:rsidR="00433D63">
        <w:rPr>
          <w:rFonts w:hint="cs"/>
          <w:rtl/>
        </w:rPr>
        <w:t>-</w:t>
      </w:r>
      <w:r w:rsidR="0071354D">
        <w:rPr>
          <w:rFonts w:hint="cs"/>
          <w:rtl/>
        </w:rPr>
        <w:t>3</w:t>
      </w:r>
      <w:r w:rsidR="00433D63">
        <w:rPr>
          <w:rFonts w:hint="cs"/>
          <w:rtl/>
        </w:rPr>
        <w:t xml:space="preserve"> </w:t>
      </w:r>
      <w:r w:rsidRPr="007B5818">
        <w:rPr>
          <w:rtl/>
        </w:rPr>
        <w:t>مدل اشباع از نفت با اشباع اول</w:t>
      </w:r>
      <w:r w:rsidRPr="007B5818">
        <w:rPr>
          <w:rFonts w:hint="cs"/>
          <w:rtl/>
        </w:rPr>
        <w:t>ی</w:t>
      </w:r>
      <w:r w:rsidRPr="007B5818">
        <w:rPr>
          <w:rFonts w:hint="eastAsia"/>
          <w:rtl/>
        </w:rPr>
        <w:t>ه</w:t>
      </w:r>
      <w:r w:rsidRPr="007B5818">
        <w:rPr>
          <w:rtl/>
        </w:rPr>
        <w:t xml:space="preserve"> آب سازند</w:t>
      </w:r>
      <w:r w:rsidRPr="007B5818">
        <w:rPr>
          <w:rFonts w:hint="cs"/>
          <w:rtl/>
        </w:rPr>
        <w:t>ی</w:t>
      </w:r>
      <w:r w:rsidRPr="007B5818">
        <w:rPr>
          <w:rtl/>
        </w:rPr>
        <w:t xml:space="preserve"> مشاهده م</w:t>
      </w:r>
      <w:r w:rsidRPr="007B5818">
        <w:rPr>
          <w:rFonts w:hint="cs"/>
          <w:rtl/>
        </w:rPr>
        <w:t>ی</w:t>
      </w:r>
      <w:r w:rsidRPr="007B5818">
        <w:rPr>
          <w:rtl/>
        </w:rPr>
        <w:t xml:space="preserve"> شود.</w:t>
      </w:r>
      <w:r w:rsidR="004400E3" w:rsidRPr="004400E3">
        <w:rPr>
          <w:rFonts w:hint="eastAsia"/>
          <w:rtl/>
        </w:rPr>
        <w:t xml:space="preserve"> </w:t>
      </w:r>
      <w:r w:rsidR="004400E3" w:rsidRPr="007B5818">
        <w:rPr>
          <w:rFonts w:hint="eastAsia"/>
          <w:rtl/>
        </w:rPr>
        <w:t>تمام</w:t>
      </w:r>
      <w:r w:rsidR="004400E3" w:rsidRPr="007B5818">
        <w:rPr>
          <w:rtl/>
        </w:rPr>
        <w:t xml:space="preserve"> آزمون ها با نرخ جر</w:t>
      </w:r>
      <w:r w:rsidR="004400E3" w:rsidRPr="007B5818">
        <w:rPr>
          <w:rFonts w:hint="cs"/>
          <w:rtl/>
        </w:rPr>
        <w:t>ی</w:t>
      </w:r>
      <w:r w:rsidR="004400E3" w:rsidRPr="007B5818">
        <w:rPr>
          <w:rFonts w:hint="eastAsia"/>
          <w:rtl/>
        </w:rPr>
        <w:t>ان</w:t>
      </w:r>
      <w:r w:rsidR="004400E3" w:rsidRPr="007B5818">
        <w:rPr>
          <w:rtl/>
        </w:rPr>
        <w:t xml:space="preserve"> ثابت و در فشار و دما</w:t>
      </w:r>
      <w:r w:rsidR="004400E3" w:rsidRPr="007B5818">
        <w:rPr>
          <w:rFonts w:hint="cs"/>
          <w:rtl/>
        </w:rPr>
        <w:t>ی</w:t>
      </w:r>
      <w:r w:rsidR="004400E3" w:rsidRPr="007B5818">
        <w:rPr>
          <w:rtl/>
        </w:rPr>
        <w:t xml:space="preserve"> مح</w:t>
      </w:r>
      <w:r w:rsidR="004400E3" w:rsidRPr="007B5818">
        <w:rPr>
          <w:rFonts w:hint="cs"/>
          <w:rtl/>
        </w:rPr>
        <w:t>ی</w:t>
      </w:r>
      <w:r w:rsidR="004400E3" w:rsidRPr="007B5818">
        <w:rPr>
          <w:rFonts w:hint="eastAsia"/>
          <w:rtl/>
        </w:rPr>
        <w:t>ط</w:t>
      </w:r>
      <w:r w:rsidR="004400E3" w:rsidRPr="007B5818">
        <w:rPr>
          <w:rtl/>
        </w:rPr>
        <w:t xml:space="preserve"> انجام شده و داده ها</w:t>
      </w:r>
      <w:r w:rsidR="004400E3" w:rsidRPr="007B5818">
        <w:rPr>
          <w:rFonts w:hint="cs"/>
          <w:rtl/>
        </w:rPr>
        <w:t>ی</w:t>
      </w:r>
      <w:r w:rsidR="004400E3" w:rsidRPr="007B5818">
        <w:rPr>
          <w:rtl/>
        </w:rPr>
        <w:t xml:space="preserve"> فشار</w:t>
      </w:r>
      <w:r w:rsidR="004400E3" w:rsidRPr="007B5818">
        <w:rPr>
          <w:rFonts w:hint="cs"/>
          <w:rtl/>
        </w:rPr>
        <w:t>ی</w:t>
      </w:r>
      <w:r w:rsidR="004400E3" w:rsidRPr="007B5818">
        <w:rPr>
          <w:rtl/>
        </w:rPr>
        <w:t xml:space="preserve"> جمع آور</w:t>
      </w:r>
      <w:r w:rsidR="004400E3" w:rsidRPr="007B5818">
        <w:rPr>
          <w:rFonts w:hint="cs"/>
          <w:rtl/>
        </w:rPr>
        <w:t>ی</w:t>
      </w:r>
      <w:r w:rsidR="004400E3" w:rsidRPr="007B5818">
        <w:rPr>
          <w:rtl/>
        </w:rPr>
        <w:t xml:space="preserve"> شده و عکس از م</w:t>
      </w:r>
      <w:r w:rsidR="004400E3" w:rsidRPr="007B5818">
        <w:rPr>
          <w:rFonts w:hint="cs"/>
          <w:rtl/>
        </w:rPr>
        <w:t>ی</w:t>
      </w:r>
      <w:r w:rsidR="004400E3" w:rsidRPr="007B5818">
        <w:rPr>
          <w:rFonts w:hint="eastAsia"/>
          <w:rtl/>
        </w:rPr>
        <w:t>کرومدل</w:t>
      </w:r>
      <w:r w:rsidR="004400E3" w:rsidRPr="007B5818">
        <w:rPr>
          <w:rtl/>
        </w:rPr>
        <w:t xml:space="preserve"> گرفته شده است.</w:t>
      </w:r>
      <w:r w:rsidR="004400E3" w:rsidRPr="007B5818">
        <w:rPr>
          <w:rFonts w:hint="cs"/>
          <w:rtl/>
        </w:rPr>
        <w:t xml:space="preserve"> </w:t>
      </w:r>
      <w:r w:rsidR="004400E3" w:rsidRPr="007B5818">
        <w:rPr>
          <w:rtl/>
        </w:rPr>
        <w:t>ل</w:t>
      </w:r>
      <w:r w:rsidR="004400E3" w:rsidRPr="007B5818">
        <w:rPr>
          <w:rFonts w:hint="cs"/>
          <w:rtl/>
        </w:rPr>
        <w:t>ی</w:t>
      </w:r>
      <w:r w:rsidR="004400E3" w:rsidRPr="007B5818">
        <w:rPr>
          <w:rFonts w:hint="eastAsia"/>
          <w:rtl/>
        </w:rPr>
        <w:t>ست</w:t>
      </w:r>
      <w:r w:rsidR="004400E3" w:rsidRPr="007B5818">
        <w:rPr>
          <w:rtl/>
        </w:rPr>
        <w:t xml:space="preserve"> تست ها</w:t>
      </w:r>
      <w:r w:rsidR="004400E3" w:rsidRPr="007B5818">
        <w:rPr>
          <w:rFonts w:hint="cs"/>
          <w:rtl/>
        </w:rPr>
        <w:t>ی</w:t>
      </w:r>
      <w:r w:rsidR="004400E3" w:rsidRPr="007B5818">
        <w:rPr>
          <w:rtl/>
        </w:rPr>
        <w:t xml:space="preserve"> انجام شده در جدول</w:t>
      </w:r>
      <w:r w:rsidR="004400E3" w:rsidRPr="007B5818">
        <w:rPr>
          <w:rFonts w:hint="cs"/>
          <w:rtl/>
        </w:rPr>
        <w:t xml:space="preserve">-4 </w:t>
      </w:r>
      <w:r w:rsidR="004400E3" w:rsidRPr="007B5818">
        <w:rPr>
          <w:rtl/>
        </w:rPr>
        <w:t>آمده است</w:t>
      </w:r>
      <w:r w:rsidR="004400E3" w:rsidRPr="007B5818">
        <w:t>.</w:t>
      </w:r>
    </w:p>
    <w:p w14:paraId="086A1EC5" w14:textId="5A00A371" w:rsidR="00D842F0" w:rsidRDefault="00D842F0" w:rsidP="00D842F0">
      <w:pPr>
        <w:spacing w:after="0"/>
        <w:jc w:val="center"/>
      </w:pPr>
      <w:r>
        <w:rPr>
          <w:noProof/>
        </w:rPr>
        <w:drawing>
          <wp:inline distT="0" distB="0" distL="0" distR="0" wp14:anchorId="188B0801" wp14:editId="68CDDE76">
            <wp:extent cx="4033520" cy="28706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9614" cy="2882058"/>
                    </a:xfrm>
                    <a:prstGeom prst="rect">
                      <a:avLst/>
                    </a:prstGeom>
                    <a:noFill/>
                    <a:ln>
                      <a:noFill/>
                    </a:ln>
                  </pic:spPr>
                </pic:pic>
              </a:graphicData>
            </a:graphic>
          </wp:inline>
        </w:drawing>
      </w:r>
    </w:p>
    <w:p w14:paraId="5C00F38D" w14:textId="34A91834" w:rsidR="007C7160" w:rsidRDefault="007F4E92" w:rsidP="00D842F0">
      <w:pPr>
        <w:spacing w:after="0"/>
        <w:jc w:val="lowKashida"/>
      </w:pPr>
      <w:r>
        <w:rPr>
          <w:noProof/>
        </w:rPr>
        <mc:AlternateContent>
          <mc:Choice Requires="wps">
            <w:drawing>
              <wp:anchor distT="0" distB="0" distL="114300" distR="114300" simplePos="0" relativeHeight="251657728" behindDoc="0" locked="0" layoutInCell="1" allowOverlap="1" wp14:anchorId="02A79A0D" wp14:editId="6D74CB53">
                <wp:simplePos x="0" y="0"/>
                <wp:positionH relativeFrom="column">
                  <wp:posOffset>1346200</wp:posOffset>
                </wp:positionH>
                <wp:positionV relativeFrom="paragraph">
                  <wp:posOffset>12065</wp:posOffset>
                </wp:positionV>
                <wp:extent cx="3081020" cy="348615"/>
                <wp:effectExtent l="0" t="1270" r="0" b="2540"/>
                <wp:wrapTopAndBottom/>
                <wp:docPr id="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348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CD9712" w14:textId="617B0390" w:rsidR="00D57068" w:rsidRPr="009B13BE" w:rsidRDefault="00D57068" w:rsidP="00257D26">
                            <w:pPr>
                              <w:pStyle w:val="Caption"/>
                              <w:jc w:val="center"/>
                              <w:rPr>
                                <w:noProof/>
                                <w:sz w:val="18"/>
                                <w:szCs w:val="18"/>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3</w:t>
                            </w:r>
                            <w:r>
                              <w:rPr>
                                <w:rtl/>
                              </w:rPr>
                              <w:fldChar w:fldCharType="end"/>
                            </w:r>
                            <w:r>
                              <w:rPr>
                                <w:rFonts w:hint="cs"/>
                                <w:rtl/>
                                <w:lang w:bidi="fa-IR"/>
                              </w:rPr>
                              <w:t>-میکرومدل اشباع از نفت</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2A79A0D" id="_x0000_t202" coordsize="21600,21600" o:spt="202" path="m,l,21600r21600,l21600,xe">
                <v:stroke joinstyle="miter"/>
                <v:path gradientshapeok="t" o:connecttype="rect"/>
              </v:shapetype>
              <v:shape id="Text Box 3" o:spid="_x0000_s1026" type="#_x0000_t202" style="position:absolute;left:0;text-align:left;margin-left:106pt;margin-top:.95pt;width:242.6pt;height:27.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" stroked="f">
                <v:textbox style="mso-fit-shape-to-text:t" inset="0,0,0,0">
                  <w:txbxContent>
                    <w:p w14:paraId="72CD9712" w14:textId="617B0390" w:rsidR="00D57068" w:rsidRPr="009B13BE" w:rsidRDefault="00D57068" w:rsidP="00257D26">
                      <w:pPr>
                        <w:pStyle w:val="Caption"/>
                        <w:jc w:val="center"/>
                        <w:rPr>
                          <w:noProof/>
                          <w:sz w:val="18"/>
                          <w:szCs w:val="18"/>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3</w:t>
                      </w:r>
                      <w:r>
                        <w:rPr>
                          <w:rtl/>
                        </w:rPr>
                        <w:fldChar w:fldCharType="end"/>
                      </w:r>
                      <w:r>
                        <w:rPr>
                          <w:rFonts w:hint="cs"/>
                          <w:rtl/>
                          <w:lang w:bidi="fa-IR"/>
                        </w:rPr>
                        <w:t>-میکرومدل اشباع از نفت</w:t>
                      </w:r>
                    </w:p>
                  </w:txbxContent>
                </v:textbox>
                <w10:wrap type="topAndBottom"/>
              </v:shape>
            </w:pict>
          </mc:Fallback>
        </mc:AlternateContent>
      </w:r>
      <w:r w:rsidR="007C7160">
        <w:rPr>
          <w:rtl/>
        </w:rPr>
        <w:t xml:space="preserve">جدول  </w:t>
      </w:r>
      <w:r w:rsidR="007C7160">
        <w:rPr>
          <w:rtl/>
        </w:rPr>
        <w:fldChar w:fldCharType="begin"/>
      </w:r>
      <w:r w:rsidR="007C7160">
        <w:rPr>
          <w:rtl/>
        </w:rPr>
        <w:instrText xml:space="preserve"> </w:instrText>
      </w:r>
      <w:r w:rsidR="007C7160">
        <w:instrText>SEQ</w:instrText>
      </w:r>
      <w:r w:rsidR="007C7160">
        <w:rPr>
          <w:rtl/>
        </w:rPr>
        <w:instrText xml:space="preserve"> جدول_ \* </w:instrText>
      </w:r>
      <w:r w:rsidR="007C7160">
        <w:instrText>ARABIC</w:instrText>
      </w:r>
      <w:r w:rsidR="007C7160">
        <w:rPr>
          <w:rtl/>
        </w:rPr>
        <w:instrText xml:space="preserve"> </w:instrText>
      </w:r>
      <w:r w:rsidR="007C7160">
        <w:rPr>
          <w:rtl/>
        </w:rPr>
        <w:fldChar w:fldCharType="separate"/>
      </w:r>
      <w:r w:rsidR="007C7160">
        <w:rPr>
          <w:noProof/>
          <w:rtl/>
        </w:rPr>
        <w:t>4</w:t>
      </w:r>
      <w:r w:rsidR="007C7160">
        <w:rPr>
          <w:rtl/>
        </w:rPr>
        <w:fldChar w:fldCharType="end"/>
      </w:r>
      <w:r w:rsidR="007C7160">
        <w:rPr>
          <w:rFonts w:hint="cs"/>
          <w:rtl/>
          <w:lang w:bidi="fa-IR"/>
        </w:rPr>
        <w:t>-لیست آزمون های میکرومدل</w:t>
      </w:r>
    </w:p>
    <w:tbl>
      <w:tblPr>
        <w:tblStyle w:val="GridTable4"/>
        <w:bidiVisual/>
        <w:tblW w:w="0" w:type="auto"/>
        <w:tblLook w:val="04A0" w:firstRow="1" w:lastRow="0" w:firstColumn="1" w:lastColumn="0" w:noHBand="0" w:noVBand="1"/>
      </w:tblPr>
      <w:tblGrid>
        <w:gridCol w:w="1506"/>
        <w:gridCol w:w="1508"/>
        <w:gridCol w:w="1516"/>
        <w:gridCol w:w="1516"/>
        <w:gridCol w:w="1509"/>
        <w:gridCol w:w="1505"/>
      </w:tblGrid>
      <w:tr w:rsidR="007C7160" w:rsidRPr="007C7160" w14:paraId="4ACAD22E" w14:textId="77777777" w:rsidTr="007C71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7" w:type="dxa"/>
            <w:vAlign w:val="center"/>
          </w:tcPr>
          <w:p w14:paraId="155BE342" w14:textId="3254CD5C" w:rsidR="007C7160" w:rsidRPr="007C7160" w:rsidRDefault="007C7160" w:rsidP="004A0E31">
            <w:pPr>
              <w:jc w:val="center"/>
              <w:rPr>
                <w:b w:val="0"/>
                <w:bCs w:val="0"/>
                <w:sz w:val="22"/>
                <w:szCs w:val="22"/>
                <w:rtl/>
              </w:rPr>
            </w:pPr>
            <w:r w:rsidRPr="007C7160">
              <w:rPr>
                <w:rFonts w:hint="cs"/>
                <w:b w:val="0"/>
                <w:bCs w:val="0"/>
                <w:sz w:val="22"/>
                <w:szCs w:val="22"/>
                <w:rtl/>
              </w:rPr>
              <w:lastRenderedPageBreak/>
              <w:t>شمار آزمون</w:t>
            </w:r>
          </w:p>
        </w:tc>
        <w:tc>
          <w:tcPr>
            <w:tcW w:w="1547" w:type="dxa"/>
            <w:vAlign w:val="center"/>
          </w:tcPr>
          <w:p w14:paraId="012A15F3" w14:textId="1A5F536A" w:rsidR="007C7160" w:rsidRPr="007C7160" w:rsidRDefault="007C7160" w:rsidP="004A0E31">
            <w:pPr>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7C7160">
              <w:rPr>
                <w:rFonts w:hint="cs"/>
                <w:b w:val="0"/>
                <w:bCs w:val="0"/>
                <w:sz w:val="22"/>
                <w:szCs w:val="22"/>
                <w:rtl/>
              </w:rPr>
              <w:t>گاز تزریقی</w:t>
            </w:r>
          </w:p>
        </w:tc>
        <w:tc>
          <w:tcPr>
            <w:tcW w:w="1548" w:type="dxa"/>
            <w:vAlign w:val="center"/>
          </w:tcPr>
          <w:p w14:paraId="4698BCE1" w14:textId="4ABE57BF" w:rsidR="007C7160" w:rsidRPr="007C7160" w:rsidRDefault="007C7160" w:rsidP="004A0E31">
            <w:pPr>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7C7160">
              <w:rPr>
                <w:rFonts w:hint="cs"/>
                <w:b w:val="0"/>
                <w:bCs w:val="0"/>
                <w:sz w:val="22"/>
                <w:szCs w:val="22"/>
                <w:rtl/>
              </w:rPr>
              <w:t xml:space="preserve">نرخ جریان گاز </w:t>
            </w:r>
            <w:r w:rsidRPr="007C7160">
              <w:rPr>
                <w:rFonts w:hint="cs"/>
                <w:b w:val="0"/>
                <w:bCs w:val="0"/>
                <w:sz w:val="22"/>
                <w:szCs w:val="22"/>
                <w:rtl/>
                <w:lang w:bidi="fa-IR"/>
              </w:rPr>
              <w:t>(</w:t>
            </w:r>
            <w:r w:rsidRPr="007C7160">
              <w:rPr>
                <w:rFonts w:asciiTheme="majorBidi" w:hAnsiTheme="majorBidi" w:cstheme="majorBidi"/>
                <w:b w:val="0"/>
                <w:bCs w:val="0"/>
                <w:sz w:val="18"/>
                <w:szCs w:val="18"/>
                <w:lang w:bidi="fa-IR"/>
              </w:rPr>
              <w:t>cc/min</w:t>
            </w:r>
            <w:r w:rsidRPr="007C7160">
              <w:rPr>
                <w:rFonts w:hint="cs"/>
                <w:b w:val="0"/>
                <w:bCs w:val="0"/>
                <w:sz w:val="22"/>
                <w:szCs w:val="22"/>
                <w:rtl/>
                <w:lang w:bidi="fa-IR"/>
              </w:rPr>
              <w:t>)</w:t>
            </w:r>
          </w:p>
        </w:tc>
        <w:tc>
          <w:tcPr>
            <w:tcW w:w="1548" w:type="dxa"/>
            <w:vAlign w:val="center"/>
          </w:tcPr>
          <w:p w14:paraId="6C92E704" w14:textId="07D29C5E" w:rsidR="007C7160" w:rsidRPr="007C7160" w:rsidRDefault="007C7160" w:rsidP="004A0E31">
            <w:pPr>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7C7160">
              <w:rPr>
                <w:rFonts w:hint="cs"/>
                <w:b w:val="0"/>
                <w:bCs w:val="0"/>
                <w:sz w:val="22"/>
                <w:szCs w:val="22"/>
                <w:rtl/>
              </w:rPr>
              <w:t xml:space="preserve">نرخ جریان </w:t>
            </w:r>
            <w:r w:rsidRPr="007C7160">
              <w:rPr>
                <w:rFonts w:hint="cs"/>
                <w:b w:val="0"/>
                <w:bCs w:val="0"/>
                <w:sz w:val="22"/>
                <w:szCs w:val="22"/>
                <w:rtl/>
                <w:lang w:bidi="fa-IR"/>
              </w:rPr>
              <w:t>فاز آبی</w:t>
            </w:r>
            <w:r w:rsidRPr="007C7160">
              <w:rPr>
                <w:rFonts w:hint="cs"/>
                <w:b w:val="0"/>
                <w:bCs w:val="0"/>
                <w:sz w:val="22"/>
                <w:szCs w:val="22"/>
                <w:rtl/>
              </w:rPr>
              <w:t xml:space="preserve"> </w:t>
            </w:r>
            <w:r w:rsidRPr="007C7160">
              <w:rPr>
                <w:rFonts w:hint="cs"/>
                <w:b w:val="0"/>
                <w:bCs w:val="0"/>
                <w:sz w:val="22"/>
                <w:szCs w:val="22"/>
                <w:rtl/>
                <w:lang w:bidi="fa-IR"/>
              </w:rPr>
              <w:t>(</w:t>
            </w:r>
            <w:r w:rsidRPr="007C7160">
              <w:rPr>
                <w:rFonts w:asciiTheme="majorBidi" w:hAnsiTheme="majorBidi" w:cstheme="majorBidi"/>
                <w:b w:val="0"/>
                <w:bCs w:val="0"/>
                <w:sz w:val="18"/>
                <w:szCs w:val="18"/>
                <w:lang w:bidi="fa-IR"/>
              </w:rPr>
              <w:t>cc/min</w:t>
            </w:r>
            <w:r w:rsidRPr="007C7160">
              <w:rPr>
                <w:rFonts w:hint="cs"/>
                <w:b w:val="0"/>
                <w:bCs w:val="0"/>
                <w:sz w:val="22"/>
                <w:szCs w:val="22"/>
                <w:rtl/>
                <w:lang w:bidi="fa-IR"/>
              </w:rPr>
              <w:t>)</w:t>
            </w:r>
          </w:p>
        </w:tc>
        <w:tc>
          <w:tcPr>
            <w:tcW w:w="1548" w:type="dxa"/>
            <w:vAlign w:val="center"/>
          </w:tcPr>
          <w:p w14:paraId="5AB5839B" w14:textId="3F917AA6" w:rsidR="007C7160" w:rsidRPr="007C7160" w:rsidRDefault="007C7160" w:rsidP="004A0E31">
            <w:pPr>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7C7160">
              <w:rPr>
                <w:rFonts w:hint="cs"/>
                <w:b w:val="0"/>
                <w:bCs w:val="0"/>
                <w:sz w:val="22"/>
                <w:szCs w:val="22"/>
                <w:rtl/>
              </w:rPr>
              <w:t>کیفیت تزریق</w:t>
            </w:r>
          </w:p>
        </w:tc>
        <w:tc>
          <w:tcPr>
            <w:tcW w:w="1548" w:type="dxa"/>
            <w:vAlign w:val="center"/>
          </w:tcPr>
          <w:p w14:paraId="0086B498" w14:textId="4A6FCE06" w:rsidR="007C7160" w:rsidRPr="007C7160" w:rsidRDefault="007C7160" w:rsidP="004A0E31">
            <w:pPr>
              <w:jc w:val="center"/>
              <w:cnfStyle w:val="100000000000" w:firstRow="1" w:lastRow="0" w:firstColumn="0" w:lastColumn="0" w:oddVBand="0" w:evenVBand="0" w:oddHBand="0" w:evenHBand="0" w:firstRowFirstColumn="0" w:firstRowLastColumn="0" w:lastRowFirstColumn="0" w:lastRowLastColumn="0"/>
              <w:rPr>
                <w:b w:val="0"/>
                <w:bCs w:val="0"/>
                <w:sz w:val="22"/>
                <w:szCs w:val="22"/>
                <w:rtl/>
              </w:rPr>
            </w:pPr>
            <w:r w:rsidRPr="007C7160">
              <w:rPr>
                <w:rFonts w:hint="cs"/>
                <w:b w:val="0"/>
                <w:bCs w:val="0"/>
                <w:sz w:val="22"/>
                <w:szCs w:val="22"/>
                <w:rtl/>
              </w:rPr>
              <w:t>نانو</w:t>
            </w:r>
          </w:p>
        </w:tc>
      </w:tr>
      <w:tr w:rsidR="007C7160" w:rsidRPr="007C7160" w14:paraId="40318E89" w14:textId="77777777" w:rsidTr="007C7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7" w:type="dxa"/>
            <w:vAlign w:val="center"/>
          </w:tcPr>
          <w:p w14:paraId="61EE19EF" w14:textId="7A57058E" w:rsidR="007C7160" w:rsidRPr="007C7160" w:rsidRDefault="007C7160" w:rsidP="004A0E31">
            <w:pPr>
              <w:jc w:val="center"/>
              <w:rPr>
                <w:b w:val="0"/>
                <w:bCs w:val="0"/>
                <w:sz w:val="22"/>
                <w:szCs w:val="22"/>
                <w:rtl/>
              </w:rPr>
            </w:pPr>
            <w:r w:rsidRPr="007C7160">
              <w:rPr>
                <w:rFonts w:hint="cs"/>
                <w:b w:val="0"/>
                <w:bCs w:val="0"/>
                <w:sz w:val="22"/>
                <w:szCs w:val="22"/>
                <w:rtl/>
              </w:rPr>
              <w:t>1</w:t>
            </w:r>
          </w:p>
        </w:tc>
        <w:tc>
          <w:tcPr>
            <w:tcW w:w="1547" w:type="dxa"/>
            <w:vAlign w:val="center"/>
          </w:tcPr>
          <w:p w14:paraId="0665C85C" w14:textId="11D5DC7A"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rPr>
              <w:t>80%</w:t>
            </w:r>
          </w:p>
        </w:tc>
        <w:tc>
          <w:tcPr>
            <w:tcW w:w="1548" w:type="dxa"/>
            <w:vAlign w:val="center"/>
          </w:tcPr>
          <w:p w14:paraId="09C41F6E" w14:textId="73EC99FA"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rPr>
              <w:t>125/0</w:t>
            </w:r>
          </w:p>
        </w:tc>
        <w:tc>
          <w:tcPr>
            <w:tcW w:w="1548" w:type="dxa"/>
            <w:vAlign w:val="center"/>
          </w:tcPr>
          <w:p w14:paraId="43F686AB" w14:textId="70454B77"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lang w:bidi="fa-IR"/>
              </w:rPr>
              <w:t>5/0</w:t>
            </w:r>
          </w:p>
        </w:tc>
        <w:tc>
          <w:tcPr>
            <w:tcW w:w="1548" w:type="dxa"/>
            <w:vAlign w:val="center"/>
          </w:tcPr>
          <w:p w14:paraId="63992171" w14:textId="4D149C4B"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r w:rsidRPr="007C7160">
              <w:rPr>
                <w:rFonts w:asciiTheme="majorBidi" w:hAnsiTheme="majorBidi" w:cstheme="majorBidi"/>
                <w:sz w:val="18"/>
                <w:szCs w:val="18"/>
              </w:rPr>
              <w:t>CO</w:t>
            </w:r>
            <w:r w:rsidRPr="007C7160">
              <w:rPr>
                <w:rFonts w:asciiTheme="majorBidi" w:hAnsiTheme="majorBidi" w:cstheme="majorBidi"/>
                <w:sz w:val="18"/>
                <w:szCs w:val="18"/>
                <w:vertAlign w:val="subscript"/>
              </w:rPr>
              <w:t>2</w:t>
            </w:r>
          </w:p>
        </w:tc>
        <w:tc>
          <w:tcPr>
            <w:tcW w:w="1548" w:type="dxa"/>
            <w:vAlign w:val="center"/>
          </w:tcPr>
          <w:p w14:paraId="04A4C54B" w14:textId="71DFC7E2"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rPr>
              <w:t>-</w:t>
            </w:r>
          </w:p>
        </w:tc>
      </w:tr>
      <w:tr w:rsidR="007C7160" w:rsidRPr="007C7160" w14:paraId="06006A70" w14:textId="77777777" w:rsidTr="007C7160">
        <w:tc>
          <w:tcPr>
            <w:cnfStyle w:val="001000000000" w:firstRow="0" w:lastRow="0" w:firstColumn="1" w:lastColumn="0" w:oddVBand="0" w:evenVBand="0" w:oddHBand="0" w:evenHBand="0" w:firstRowFirstColumn="0" w:firstRowLastColumn="0" w:lastRowFirstColumn="0" w:lastRowLastColumn="0"/>
            <w:tcW w:w="1547" w:type="dxa"/>
            <w:vAlign w:val="center"/>
          </w:tcPr>
          <w:p w14:paraId="4835F1C4" w14:textId="777D0F32" w:rsidR="007C7160" w:rsidRPr="007C7160" w:rsidRDefault="007C7160" w:rsidP="004A0E31">
            <w:pPr>
              <w:jc w:val="center"/>
              <w:rPr>
                <w:b w:val="0"/>
                <w:bCs w:val="0"/>
                <w:sz w:val="22"/>
                <w:szCs w:val="22"/>
                <w:rtl/>
              </w:rPr>
            </w:pPr>
            <w:r w:rsidRPr="007C7160">
              <w:rPr>
                <w:rFonts w:hint="cs"/>
                <w:b w:val="0"/>
                <w:bCs w:val="0"/>
                <w:sz w:val="22"/>
                <w:szCs w:val="22"/>
                <w:rtl/>
              </w:rPr>
              <w:t>2</w:t>
            </w:r>
          </w:p>
        </w:tc>
        <w:tc>
          <w:tcPr>
            <w:tcW w:w="1547" w:type="dxa"/>
            <w:vAlign w:val="center"/>
          </w:tcPr>
          <w:p w14:paraId="5888B76E" w14:textId="3C7E18E1" w:rsidR="007C7160" w:rsidRPr="007C7160" w:rsidRDefault="007C7160" w:rsidP="004A0E31">
            <w:pPr>
              <w:jc w:val="center"/>
              <w:cnfStyle w:val="000000000000" w:firstRow="0" w:lastRow="0" w:firstColumn="0" w:lastColumn="0" w:oddVBand="0" w:evenVBand="0" w:oddHBand="0" w:evenHBand="0" w:firstRowFirstColumn="0" w:firstRowLastColumn="0" w:lastRowFirstColumn="0" w:lastRowLastColumn="0"/>
              <w:rPr>
                <w:sz w:val="22"/>
                <w:szCs w:val="22"/>
                <w:rtl/>
              </w:rPr>
            </w:pPr>
            <w:r w:rsidRPr="007C7160">
              <w:rPr>
                <w:rFonts w:hint="cs"/>
                <w:sz w:val="22"/>
                <w:szCs w:val="22"/>
                <w:rtl/>
              </w:rPr>
              <w:t>80%</w:t>
            </w:r>
          </w:p>
        </w:tc>
        <w:tc>
          <w:tcPr>
            <w:tcW w:w="1548" w:type="dxa"/>
            <w:vAlign w:val="center"/>
          </w:tcPr>
          <w:p w14:paraId="0FF1DEE4" w14:textId="56DC09EC" w:rsidR="007C7160" w:rsidRPr="007C7160" w:rsidRDefault="007C7160" w:rsidP="004A0E31">
            <w:pPr>
              <w:jc w:val="center"/>
              <w:cnfStyle w:val="000000000000" w:firstRow="0" w:lastRow="0" w:firstColumn="0" w:lastColumn="0" w:oddVBand="0" w:evenVBand="0" w:oddHBand="0" w:evenHBand="0" w:firstRowFirstColumn="0" w:firstRowLastColumn="0" w:lastRowFirstColumn="0" w:lastRowLastColumn="0"/>
              <w:rPr>
                <w:sz w:val="22"/>
                <w:szCs w:val="22"/>
                <w:rtl/>
              </w:rPr>
            </w:pPr>
            <w:r w:rsidRPr="007C7160">
              <w:rPr>
                <w:rFonts w:hint="cs"/>
                <w:sz w:val="22"/>
                <w:szCs w:val="22"/>
                <w:rtl/>
              </w:rPr>
              <w:t>125/0</w:t>
            </w:r>
          </w:p>
        </w:tc>
        <w:tc>
          <w:tcPr>
            <w:tcW w:w="1548" w:type="dxa"/>
            <w:vAlign w:val="center"/>
          </w:tcPr>
          <w:p w14:paraId="4D0081D5" w14:textId="2D6D048D" w:rsidR="007C7160" w:rsidRPr="007C7160" w:rsidRDefault="007C7160" w:rsidP="004A0E31">
            <w:pPr>
              <w:jc w:val="center"/>
              <w:cnfStyle w:val="000000000000" w:firstRow="0" w:lastRow="0" w:firstColumn="0" w:lastColumn="0" w:oddVBand="0" w:evenVBand="0" w:oddHBand="0" w:evenHBand="0" w:firstRowFirstColumn="0" w:firstRowLastColumn="0" w:lastRowFirstColumn="0" w:lastRowLastColumn="0"/>
              <w:rPr>
                <w:sz w:val="22"/>
                <w:szCs w:val="22"/>
                <w:rtl/>
              </w:rPr>
            </w:pPr>
            <w:r w:rsidRPr="007C7160">
              <w:rPr>
                <w:rFonts w:hint="cs"/>
                <w:sz w:val="22"/>
                <w:szCs w:val="22"/>
                <w:rtl/>
                <w:lang w:bidi="fa-IR"/>
              </w:rPr>
              <w:t>5/0</w:t>
            </w:r>
          </w:p>
        </w:tc>
        <w:tc>
          <w:tcPr>
            <w:tcW w:w="1548" w:type="dxa"/>
            <w:vAlign w:val="center"/>
          </w:tcPr>
          <w:p w14:paraId="27819A47" w14:textId="329AA604" w:rsidR="007C7160" w:rsidRPr="007C7160" w:rsidRDefault="007C7160" w:rsidP="004A0E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tl/>
              </w:rPr>
            </w:pPr>
            <w:r w:rsidRPr="007C7160">
              <w:rPr>
                <w:rFonts w:asciiTheme="majorBidi" w:hAnsiTheme="majorBidi" w:cstheme="majorBidi"/>
                <w:sz w:val="18"/>
                <w:szCs w:val="18"/>
              </w:rPr>
              <w:t>N</w:t>
            </w:r>
            <w:r w:rsidRPr="007C7160">
              <w:rPr>
                <w:rFonts w:asciiTheme="majorBidi" w:hAnsiTheme="majorBidi" w:cstheme="majorBidi"/>
                <w:sz w:val="18"/>
                <w:szCs w:val="18"/>
                <w:vertAlign w:val="subscript"/>
              </w:rPr>
              <w:t>2</w:t>
            </w:r>
          </w:p>
        </w:tc>
        <w:tc>
          <w:tcPr>
            <w:tcW w:w="1548" w:type="dxa"/>
            <w:vAlign w:val="center"/>
          </w:tcPr>
          <w:p w14:paraId="32085DBA" w14:textId="3104208A" w:rsidR="007C7160" w:rsidRPr="007C7160" w:rsidRDefault="007C7160" w:rsidP="004A0E31">
            <w:pPr>
              <w:jc w:val="center"/>
              <w:cnfStyle w:val="000000000000" w:firstRow="0" w:lastRow="0" w:firstColumn="0" w:lastColumn="0" w:oddVBand="0" w:evenVBand="0" w:oddHBand="0" w:evenHBand="0" w:firstRowFirstColumn="0" w:firstRowLastColumn="0" w:lastRowFirstColumn="0" w:lastRowLastColumn="0"/>
              <w:rPr>
                <w:sz w:val="22"/>
                <w:szCs w:val="22"/>
                <w:rtl/>
              </w:rPr>
            </w:pPr>
            <w:r w:rsidRPr="007C7160">
              <w:rPr>
                <w:rFonts w:hint="cs"/>
                <w:sz w:val="22"/>
                <w:szCs w:val="22"/>
                <w:rtl/>
              </w:rPr>
              <w:t>-</w:t>
            </w:r>
          </w:p>
        </w:tc>
      </w:tr>
      <w:tr w:rsidR="007C7160" w:rsidRPr="007C7160" w14:paraId="32211FA1" w14:textId="77777777" w:rsidTr="007C7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7" w:type="dxa"/>
            <w:vAlign w:val="center"/>
          </w:tcPr>
          <w:p w14:paraId="58FFF133" w14:textId="13BCDFB0" w:rsidR="007C7160" w:rsidRPr="007C7160" w:rsidRDefault="007C7160" w:rsidP="004A0E31">
            <w:pPr>
              <w:jc w:val="center"/>
              <w:rPr>
                <w:b w:val="0"/>
                <w:bCs w:val="0"/>
                <w:sz w:val="22"/>
                <w:szCs w:val="22"/>
                <w:rtl/>
              </w:rPr>
            </w:pPr>
            <w:r w:rsidRPr="007C7160">
              <w:rPr>
                <w:rFonts w:hint="cs"/>
                <w:b w:val="0"/>
                <w:bCs w:val="0"/>
                <w:sz w:val="22"/>
                <w:szCs w:val="22"/>
                <w:rtl/>
              </w:rPr>
              <w:t>3</w:t>
            </w:r>
          </w:p>
        </w:tc>
        <w:tc>
          <w:tcPr>
            <w:tcW w:w="1547" w:type="dxa"/>
            <w:vAlign w:val="center"/>
          </w:tcPr>
          <w:p w14:paraId="6DD5194D" w14:textId="5DF6652C"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rPr>
              <w:t>80%</w:t>
            </w:r>
          </w:p>
        </w:tc>
        <w:tc>
          <w:tcPr>
            <w:tcW w:w="1548" w:type="dxa"/>
            <w:vAlign w:val="center"/>
          </w:tcPr>
          <w:p w14:paraId="23388EC5" w14:textId="5275978C"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rPr>
              <w:t>125/0</w:t>
            </w:r>
          </w:p>
        </w:tc>
        <w:tc>
          <w:tcPr>
            <w:tcW w:w="1548" w:type="dxa"/>
            <w:vAlign w:val="center"/>
          </w:tcPr>
          <w:p w14:paraId="4BC9CF57" w14:textId="4A54537D"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sz w:val="22"/>
                <w:szCs w:val="22"/>
                <w:rtl/>
              </w:rPr>
            </w:pPr>
            <w:r w:rsidRPr="007C7160">
              <w:rPr>
                <w:rFonts w:hint="cs"/>
                <w:sz w:val="22"/>
                <w:szCs w:val="22"/>
                <w:rtl/>
                <w:lang w:bidi="fa-IR"/>
              </w:rPr>
              <w:t>5/0</w:t>
            </w:r>
          </w:p>
        </w:tc>
        <w:tc>
          <w:tcPr>
            <w:tcW w:w="1548" w:type="dxa"/>
            <w:vAlign w:val="center"/>
          </w:tcPr>
          <w:p w14:paraId="18242A27" w14:textId="2ABCD2F9"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tl/>
              </w:rPr>
            </w:pPr>
            <w:r w:rsidRPr="007C7160">
              <w:rPr>
                <w:rFonts w:asciiTheme="majorBidi" w:hAnsiTheme="majorBidi" w:cstheme="majorBidi"/>
                <w:sz w:val="18"/>
                <w:szCs w:val="18"/>
              </w:rPr>
              <w:t>CO</w:t>
            </w:r>
            <w:r w:rsidRPr="007C7160">
              <w:rPr>
                <w:rFonts w:asciiTheme="majorBidi" w:hAnsiTheme="majorBidi" w:cstheme="majorBidi"/>
                <w:sz w:val="18"/>
                <w:szCs w:val="18"/>
                <w:vertAlign w:val="subscript"/>
              </w:rPr>
              <w:t>2</w:t>
            </w:r>
          </w:p>
        </w:tc>
        <w:tc>
          <w:tcPr>
            <w:tcW w:w="1548" w:type="dxa"/>
            <w:vAlign w:val="center"/>
          </w:tcPr>
          <w:p w14:paraId="3E71E313" w14:textId="6AAC0D93" w:rsidR="007C7160" w:rsidRPr="007C7160" w:rsidRDefault="007C7160" w:rsidP="004A0E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7C7160">
              <w:rPr>
                <w:rFonts w:asciiTheme="majorBidi" w:hAnsiTheme="majorBidi" w:cstheme="majorBidi"/>
                <w:sz w:val="18"/>
                <w:szCs w:val="18"/>
              </w:rPr>
              <w:t>A-C-H CNP</w:t>
            </w:r>
          </w:p>
        </w:tc>
      </w:tr>
    </w:tbl>
    <w:p w14:paraId="0B01D8D2" w14:textId="134AFE28" w:rsidR="00335717" w:rsidRPr="001210A7" w:rsidRDefault="007F4E92" w:rsidP="004A0E31">
      <w:pPr>
        <w:spacing w:after="0"/>
        <w:jc w:val="lowKashida"/>
        <w:rPr>
          <w:rtl/>
        </w:rPr>
      </w:pPr>
      <w:r>
        <w:rPr>
          <w:noProof/>
          <w:rtl/>
        </w:rPr>
        <mc:AlternateContent>
          <mc:Choice Requires="wps">
            <w:drawing>
              <wp:anchor distT="0" distB="0" distL="114300" distR="114300" simplePos="0" relativeHeight="251658752" behindDoc="0" locked="0" layoutInCell="1" allowOverlap="1" wp14:anchorId="4981200E" wp14:editId="6A45D00A">
                <wp:simplePos x="0" y="0"/>
                <wp:positionH relativeFrom="column">
                  <wp:posOffset>3698240</wp:posOffset>
                </wp:positionH>
                <wp:positionV relativeFrom="paragraph">
                  <wp:posOffset>2673350</wp:posOffset>
                </wp:positionV>
                <wp:extent cx="2495550" cy="348615"/>
                <wp:effectExtent l="0" t="0" r="1905" b="0"/>
                <wp:wrapTopAndBottom/>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348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B78EA7" w14:textId="6149AD07" w:rsidR="00D57068" w:rsidRPr="00C37DFB" w:rsidRDefault="00D57068" w:rsidP="00257D26">
                            <w:pPr>
                              <w:pStyle w:val="Caption"/>
                              <w:jc w:val="center"/>
                              <w:rPr>
                                <w:noProof/>
                                <w:sz w:val="18"/>
                                <w:szCs w:val="18"/>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4</w:t>
                            </w:r>
                            <w:r>
                              <w:rPr>
                                <w:rtl/>
                              </w:rPr>
                              <w:fldChar w:fldCharType="end"/>
                            </w:r>
                            <w:r>
                              <w:rPr>
                                <w:rFonts w:hint="cs"/>
                                <w:noProof/>
                                <w:rtl/>
                                <w:lang w:bidi="fa-IR"/>
                              </w:rPr>
                              <w:t>-شماتیک ورودی میکرومدل</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981200E" id="Text Box 4" o:spid="_x0000_s1027" type="#_x0000_t202" style="position:absolute;left:0;text-align:left;margin-left:291.2pt;margin-top:210.5pt;width:196.5pt;height:27.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" stroked="f">
                <v:textbox style="mso-fit-shape-to-text:t" inset="0,0,0,0">
                  <w:txbxContent>
                    <w:p w14:paraId="79B78EA7" w14:textId="6149AD07" w:rsidR="00D57068" w:rsidRPr="00C37DFB" w:rsidRDefault="00D57068" w:rsidP="00257D26">
                      <w:pPr>
                        <w:pStyle w:val="Caption"/>
                        <w:jc w:val="center"/>
                        <w:rPr>
                          <w:noProof/>
                          <w:sz w:val="18"/>
                          <w:szCs w:val="18"/>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4</w:t>
                      </w:r>
                      <w:r>
                        <w:rPr>
                          <w:rtl/>
                        </w:rPr>
                        <w:fldChar w:fldCharType="end"/>
                      </w:r>
                      <w:r>
                        <w:rPr>
                          <w:rFonts w:hint="cs"/>
                          <w:noProof/>
                          <w:rtl/>
                          <w:lang w:bidi="fa-IR"/>
                        </w:rPr>
                        <w:t>-شماتیک ورودی میکرومدل</w:t>
                      </w:r>
                    </w:p>
                  </w:txbxContent>
                </v:textbox>
                <w10:wrap type="topAndBottom"/>
              </v:shape>
            </w:pict>
          </mc:Fallback>
        </mc:AlternateContent>
      </w:r>
      <w:r>
        <w:rPr>
          <w:noProof/>
          <w:rtl/>
        </w:rPr>
        <mc:AlternateContent>
          <mc:Choice Requires="wps">
            <w:drawing>
              <wp:anchor distT="0" distB="0" distL="114300" distR="114300" simplePos="0" relativeHeight="251659776" behindDoc="0" locked="0" layoutInCell="1" allowOverlap="1" wp14:anchorId="2ED4F389" wp14:editId="6D68265E">
                <wp:simplePos x="0" y="0"/>
                <wp:positionH relativeFrom="column">
                  <wp:posOffset>-205740</wp:posOffset>
                </wp:positionH>
                <wp:positionV relativeFrom="paragraph">
                  <wp:posOffset>2618740</wp:posOffset>
                </wp:positionV>
                <wp:extent cx="3383280" cy="348615"/>
                <wp:effectExtent l="0" t="0" r="0" b="0"/>
                <wp:wrapTopAndBottom/>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3280" cy="348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8F90C8" w14:textId="3B603C76" w:rsidR="00D57068" w:rsidRPr="00867F40" w:rsidRDefault="00D57068" w:rsidP="00257D26">
                            <w:pPr>
                              <w:pStyle w:val="Caption"/>
                              <w:jc w:val="center"/>
                              <w:rPr>
                                <w:rFonts w:cs="Calibri"/>
                                <w:noProof/>
                                <w:sz w:val="18"/>
                                <w:szCs w:val="18"/>
                                <w:rtl/>
                                <w:lang w:val="ar-SA"/>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5</w:t>
                            </w:r>
                            <w:r>
                              <w:rPr>
                                <w:rtl/>
                              </w:rPr>
                              <w:fldChar w:fldCharType="end"/>
                            </w:r>
                            <w:r>
                              <w:rPr>
                                <w:rFonts w:hint="cs"/>
                                <w:rtl/>
                                <w:lang w:bidi="fa-IR"/>
                              </w:rPr>
                              <w:t>-شماتیک سیستم تزریق فوم در میکرومدل</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ED4F389" id="Text Box 5" o:spid="_x0000_s1028" type="#_x0000_t202" style="position:absolute;left:0;text-align:left;margin-left:-16.2pt;margin-top:206.2pt;width:266.4pt;height:27.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" stroked="f">
                <v:textbox style="mso-fit-shape-to-text:t" inset="0,0,0,0">
                  <w:txbxContent>
                    <w:p w14:paraId="3A8F90C8" w14:textId="3B603C76" w:rsidR="00D57068" w:rsidRPr="00867F40" w:rsidRDefault="00D57068" w:rsidP="00257D26">
                      <w:pPr>
                        <w:pStyle w:val="Caption"/>
                        <w:jc w:val="center"/>
                        <w:rPr>
                          <w:rFonts w:cs="Calibri"/>
                          <w:noProof/>
                          <w:sz w:val="18"/>
                          <w:szCs w:val="18"/>
                          <w:rtl/>
                          <w:lang w:val="ar-SA"/>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5</w:t>
                      </w:r>
                      <w:r>
                        <w:rPr>
                          <w:rtl/>
                        </w:rPr>
                        <w:fldChar w:fldCharType="end"/>
                      </w:r>
                      <w:r>
                        <w:rPr>
                          <w:rFonts w:hint="cs"/>
                          <w:rtl/>
                          <w:lang w:bidi="fa-IR"/>
                        </w:rPr>
                        <w:t>-شماتیک سیستم تزریق فوم در میکرومدل</w:t>
                      </w:r>
                    </w:p>
                  </w:txbxContent>
                </v:textbox>
                <w10:wrap type="topAndBottom"/>
              </v:shape>
            </w:pict>
          </mc:Fallback>
        </mc:AlternateContent>
      </w:r>
      <w:r w:rsidR="00433D63" w:rsidRPr="007B5818">
        <w:rPr>
          <w:noProof/>
          <w:sz w:val="18"/>
          <w:szCs w:val="18"/>
          <w:rtl/>
        </w:rPr>
        <w:drawing>
          <wp:anchor distT="0" distB="0" distL="114300" distR="114300" simplePos="0" relativeHeight="251656192" behindDoc="0" locked="0" layoutInCell="1" allowOverlap="1" wp14:anchorId="6F20A45A" wp14:editId="30B134DF">
            <wp:simplePos x="0" y="0"/>
            <wp:positionH relativeFrom="column">
              <wp:posOffset>471170</wp:posOffset>
            </wp:positionH>
            <wp:positionV relativeFrom="paragraph">
              <wp:posOffset>953770</wp:posOffset>
            </wp:positionV>
            <wp:extent cx="2006600" cy="1625600"/>
            <wp:effectExtent l="0" t="0" r="0" b="0"/>
            <wp:wrapTopAndBottom/>
            <wp:docPr id="10897" name="Picture 10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 name="Picture 1089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06600" cy="1625600"/>
                    </a:xfrm>
                    <a:prstGeom prst="rect">
                      <a:avLst/>
                    </a:prstGeom>
                  </pic:spPr>
                </pic:pic>
              </a:graphicData>
            </a:graphic>
            <wp14:sizeRelH relativeFrom="page">
              <wp14:pctWidth>0</wp14:pctWidth>
            </wp14:sizeRelH>
            <wp14:sizeRelV relativeFrom="page">
              <wp14:pctHeight>0</wp14:pctHeight>
            </wp14:sizeRelV>
          </wp:anchor>
        </w:drawing>
      </w:r>
      <w:r w:rsidR="00433D63" w:rsidRPr="007B5818">
        <w:rPr>
          <w:noProof/>
          <w:sz w:val="18"/>
          <w:szCs w:val="18"/>
        </w:rPr>
        <w:drawing>
          <wp:anchor distT="0" distB="0" distL="114300" distR="114300" simplePos="0" relativeHeight="251662336" behindDoc="0" locked="0" layoutInCell="1" allowOverlap="1" wp14:anchorId="7B2A2333" wp14:editId="33270A0B">
            <wp:simplePos x="0" y="0"/>
            <wp:positionH relativeFrom="column">
              <wp:posOffset>4109720</wp:posOffset>
            </wp:positionH>
            <wp:positionV relativeFrom="paragraph">
              <wp:posOffset>953770</wp:posOffset>
            </wp:positionV>
            <wp:extent cx="1536700" cy="1668145"/>
            <wp:effectExtent l="0" t="0" r="0" b="0"/>
            <wp:wrapTopAndBottom/>
            <wp:docPr id="10904" name="Picture 10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255"/>
                    <a:stretch/>
                  </pic:blipFill>
                  <pic:spPr bwMode="auto">
                    <a:xfrm>
                      <a:off x="0" y="0"/>
                      <a:ext cx="1536700" cy="1668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5717" w:rsidRPr="001210A7">
        <w:rPr>
          <w:rtl/>
        </w:rPr>
        <w:t>یک فضای متخلخل در ورودی میکرومدل تعبیه شده است که با تزریق همزمان گاز و محلول سورفکتانت به آن، باعث تشکیل فوم قبل از ورود به محیط متخلخل اصلی می شود. شماتیک ورودی میکرومدل در شکل-</w:t>
      </w:r>
      <w:r w:rsidR="0071354D">
        <w:rPr>
          <w:rFonts w:hint="cs"/>
          <w:rtl/>
          <w:lang w:bidi="fa-IR"/>
        </w:rPr>
        <w:t>4</w:t>
      </w:r>
      <w:r w:rsidR="00335717" w:rsidRPr="001210A7">
        <w:rPr>
          <w:rtl/>
        </w:rPr>
        <w:t xml:space="preserve"> و شماتیک کلی سیستم تزریق میکرومدل در شکل-</w:t>
      </w:r>
      <w:r w:rsidR="0071354D">
        <w:rPr>
          <w:rFonts w:hint="cs"/>
          <w:rtl/>
        </w:rPr>
        <w:t>5</w:t>
      </w:r>
      <w:r w:rsidR="00433D63">
        <w:rPr>
          <w:rFonts w:hint="cs"/>
          <w:rtl/>
        </w:rPr>
        <w:t xml:space="preserve"> </w:t>
      </w:r>
      <w:r w:rsidR="00335717" w:rsidRPr="001210A7">
        <w:rPr>
          <w:rtl/>
        </w:rPr>
        <w:t>نشان داده شده است.</w:t>
      </w:r>
    </w:p>
    <w:p w14:paraId="54A8BB6A" w14:textId="3DB1D1C0" w:rsidR="00F5103E" w:rsidRPr="00F5103E" w:rsidRDefault="00F5103E" w:rsidP="00A40D38">
      <w:pPr>
        <w:pStyle w:val="Heading1"/>
        <w:numPr>
          <w:ilvl w:val="0"/>
          <w:numId w:val="0"/>
        </w:numPr>
        <w:rPr>
          <w:rtl/>
        </w:rPr>
      </w:pPr>
      <w:r w:rsidRPr="00F5103E">
        <w:rPr>
          <w:rFonts w:hint="cs"/>
          <w:rtl/>
        </w:rPr>
        <w:t xml:space="preserve">نتایج و </w:t>
      </w:r>
      <w:r w:rsidRPr="00A72902">
        <w:rPr>
          <w:rFonts w:hint="cs"/>
          <w:rtl/>
        </w:rPr>
        <w:t>بحث</w:t>
      </w:r>
    </w:p>
    <w:p w14:paraId="31D1CE39" w14:textId="77777777" w:rsidR="00A91C5F" w:rsidRPr="007B5818" w:rsidRDefault="00A91C5F" w:rsidP="00A40D38">
      <w:pPr>
        <w:pStyle w:val="Heading2"/>
        <w:numPr>
          <w:ilvl w:val="0"/>
          <w:numId w:val="0"/>
        </w:numPr>
        <w:spacing w:before="0"/>
        <w:rPr>
          <w:rtl/>
        </w:rPr>
      </w:pPr>
      <w:r w:rsidRPr="007B5818">
        <w:rPr>
          <w:rtl/>
        </w:rPr>
        <w:t>ترک</w:t>
      </w:r>
      <w:r w:rsidRPr="007B5818">
        <w:rPr>
          <w:rFonts w:hint="cs"/>
          <w:rtl/>
        </w:rPr>
        <w:t>ی</w:t>
      </w:r>
      <w:r w:rsidRPr="007B5818">
        <w:rPr>
          <w:rFonts w:hint="eastAsia"/>
          <w:rtl/>
        </w:rPr>
        <w:t>ب</w:t>
      </w:r>
      <w:r w:rsidRPr="007B5818">
        <w:rPr>
          <w:rtl/>
        </w:rPr>
        <w:t xml:space="preserve"> به</w:t>
      </w:r>
      <w:r w:rsidRPr="007B5818">
        <w:rPr>
          <w:rFonts w:hint="cs"/>
          <w:rtl/>
        </w:rPr>
        <w:t>ی</w:t>
      </w:r>
      <w:r w:rsidRPr="007B5818">
        <w:rPr>
          <w:rFonts w:hint="eastAsia"/>
          <w:rtl/>
        </w:rPr>
        <w:t>نه</w:t>
      </w:r>
      <w:r w:rsidRPr="007B5818">
        <w:rPr>
          <w:rtl/>
        </w:rPr>
        <w:t xml:space="preserve"> دو سورفکتانت</w:t>
      </w:r>
    </w:p>
    <w:p w14:paraId="58E132C1" w14:textId="77777777" w:rsidR="00A91C5F" w:rsidRPr="007B5818" w:rsidRDefault="00A91C5F" w:rsidP="00A40D38">
      <w:pPr>
        <w:pStyle w:val="Heading3"/>
        <w:numPr>
          <w:ilvl w:val="0"/>
          <w:numId w:val="0"/>
        </w:numPr>
        <w:rPr>
          <w:rtl/>
        </w:rPr>
      </w:pPr>
      <w:r w:rsidRPr="007B5818">
        <w:rPr>
          <w:rFonts w:hint="cs"/>
          <w:rtl/>
        </w:rPr>
        <w:t>رفتار فازی</w:t>
      </w:r>
    </w:p>
    <w:p w14:paraId="5264EBFB" w14:textId="063679E3" w:rsidR="00A91C5F" w:rsidRPr="007B5818" w:rsidRDefault="00A91C5F" w:rsidP="004A0E31">
      <w:pPr>
        <w:spacing w:after="0"/>
        <w:jc w:val="lowKashida"/>
        <w:rPr>
          <w:rtl/>
        </w:rPr>
      </w:pPr>
      <w:r w:rsidRPr="007B5818">
        <w:rPr>
          <w:rtl/>
        </w:rPr>
        <w:t>ترک</w:t>
      </w:r>
      <w:r w:rsidRPr="007B5818">
        <w:rPr>
          <w:rFonts w:hint="cs"/>
          <w:rtl/>
        </w:rPr>
        <w:t>ی</w:t>
      </w:r>
      <w:r w:rsidRPr="007B5818">
        <w:rPr>
          <w:rFonts w:hint="eastAsia"/>
          <w:rtl/>
        </w:rPr>
        <w:t>ب</w:t>
      </w:r>
      <w:r w:rsidRPr="007B5818">
        <w:rPr>
          <w:rtl/>
        </w:rPr>
        <w:t xml:space="preserve"> </w:t>
      </w:r>
      <w:r w:rsidRPr="007B5818">
        <w:rPr>
          <w:rtl/>
          <w:lang w:bidi="fa-IR"/>
        </w:rPr>
        <w:t>۷:۳</w:t>
      </w:r>
      <w:r w:rsidRPr="007B5818">
        <w:rPr>
          <w:rtl/>
        </w:rPr>
        <w:t xml:space="preserve"> از سورفکتانت </w:t>
      </w:r>
      <w:r w:rsidRPr="007F5789">
        <w:rPr>
          <w:rFonts w:asciiTheme="majorBidi" w:hAnsiTheme="majorBidi" w:cstheme="majorBidi"/>
          <w:sz w:val="20"/>
          <w:szCs w:val="20"/>
        </w:rPr>
        <w:t>ALES</w:t>
      </w:r>
      <w:r w:rsidRPr="007B5818">
        <w:rPr>
          <w:rtl/>
        </w:rPr>
        <w:t xml:space="preserve"> (%70) و </w:t>
      </w:r>
      <w:r w:rsidRPr="007F5789">
        <w:rPr>
          <w:rFonts w:asciiTheme="majorBidi" w:hAnsiTheme="majorBidi" w:cstheme="majorBidi"/>
          <w:sz w:val="20"/>
          <w:szCs w:val="20"/>
        </w:rPr>
        <w:t>CAPB</w:t>
      </w:r>
      <w:r w:rsidRPr="007B5818">
        <w:rPr>
          <w:rtl/>
        </w:rPr>
        <w:t xml:space="preserve"> (%30) ب</w:t>
      </w:r>
      <w:r w:rsidRPr="007B5818">
        <w:rPr>
          <w:rFonts w:hint="cs"/>
          <w:rtl/>
        </w:rPr>
        <w:t>ی</w:t>
      </w:r>
      <w:r w:rsidRPr="007B5818">
        <w:rPr>
          <w:rFonts w:hint="eastAsia"/>
          <w:rtl/>
        </w:rPr>
        <w:t>شتر</w:t>
      </w:r>
      <w:r w:rsidRPr="007B5818">
        <w:rPr>
          <w:rFonts w:hint="cs"/>
          <w:rtl/>
        </w:rPr>
        <w:t>ی</w:t>
      </w:r>
      <w:r w:rsidRPr="007B5818">
        <w:rPr>
          <w:rFonts w:hint="eastAsia"/>
          <w:rtl/>
        </w:rPr>
        <w:t>ن</w:t>
      </w:r>
      <w:r w:rsidRPr="007B5818">
        <w:rPr>
          <w:rtl/>
        </w:rPr>
        <w:t xml:space="preserve"> حجم م</w:t>
      </w:r>
      <w:r w:rsidR="00BF7A84">
        <w:rPr>
          <w:rFonts w:hint="cs"/>
          <w:rtl/>
        </w:rPr>
        <w:t>ی</w:t>
      </w:r>
      <w:r w:rsidR="001D01A0">
        <w:rPr>
          <w:rFonts w:hint="cs"/>
          <w:rtl/>
        </w:rPr>
        <w:t>ک</w:t>
      </w:r>
      <w:r w:rsidRPr="007B5818">
        <w:rPr>
          <w:rFonts w:hint="eastAsia"/>
          <w:rtl/>
        </w:rPr>
        <w:t>رو</w:t>
      </w:r>
      <w:r w:rsidRPr="007B5818">
        <w:rPr>
          <w:rtl/>
        </w:rPr>
        <w:t xml:space="preserve"> امولس</w:t>
      </w:r>
      <w:r w:rsidRPr="007B5818">
        <w:rPr>
          <w:rFonts w:hint="cs"/>
          <w:rtl/>
        </w:rPr>
        <w:t>ی</w:t>
      </w:r>
      <w:r w:rsidRPr="007B5818">
        <w:rPr>
          <w:rFonts w:hint="eastAsia"/>
          <w:rtl/>
        </w:rPr>
        <w:t>ون</w:t>
      </w:r>
      <w:r w:rsidRPr="007B5818">
        <w:rPr>
          <w:rtl/>
        </w:rPr>
        <w:t xml:space="preserve"> را تشک</w:t>
      </w:r>
      <w:r w:rsidRPr="007B5818">
        <w:rPr>
          <w:rFonts w:hint="cs"/>
          <w:rtl/>
        </w:rPr>
        <w:t>ی</w:t>
      </w:r>
      <w:r w:rsidRPr="007B5818">
        <w:rPr>
          <w:rFonts w:hint="eastAsia"/>
          <w:rtl/>
        </w:rPr>
        <w:t>ل</w:t>
      </w:r>
      <w:r w:rsidRPr="007B5818">
        <w:rPr>
          <w:rtl/>
        </w:rPr>
        <w:t xml:space="preserve"> داده و به عنوان ترک</w:t>
      </w:r>
      <w:r w:rsidRPr="007B5818">
        <w:rPr>
          <w:rFonts w:hint="cs"/>
          <w:rtl/>
        </w:rPr>
        <w:t>ی</w:t>
      </w:r>
      <w:r w:rsidRPr="007B5818">
        <w:rPr>
          <w:rFonts w:hint="eastAsia"/>
          <w:rtl/>
        </w:rPr>
        <w:t>ب</w:t>
      </w:r>
      <w:r w:rsidRPr="007B5818">
        <w:rPr>
          <w:rtl/>
        </w:rPr>
        <w:t xml:space="preserve"> پا</w:t>
      </w:r>
      <w:r w:rsidRPr="007B5818">
        <w:rPr>
          <w:rFonts w:hint="cs"/>
          <w:rtl/>
        </w:rPr>
        <w:t>ی</w:t>
      </w:r>
      <w:r w:rsidRPr="007B5818">
        <w:rPr>
          <w:rFonts w:hint="eastAsia"/>
          <w:rtl/>
        </w:rPr>
        <w:t>دار</w:t>
      </w:r>
      <w:r w:rsidRPr="007B5818">
        <w:rPr>
          <w:rtl/>
        </w:rPr>
        <w:t xml:space="preserve"> انتخاب م</w:t>
      </w:r>
      <w:r w:rsidRPr="007B5818">
        <w:rPr>
          <w:rFonts w:hint="cs"/>
          <w:rtl/>
        </w:rPr>
        <w:t>ی</w:t>
      </w:r>
      <w:r w:rsidRPr="007B5818">
        <w:rPr>
          <w:rtl/>
        </w:rPr>
        <w:t xml:space="preserve"> شود. خط قرمز مشخص شده در شکل نشانگر فصل مشترک دو فاز قبل از هم زدن م</w:t>
      </w:r>
      <w:r w:rsidRPr="007B5818">
        <w:rPr>
          <w:rFonts w:hint="cs"/>
          <w:rtl/>
        </w:rPr>
        <w:t>ی</w:t>
      </w:r>
      <w:r w:rsidRPr="007B5818">
        <w:rPr>
          <w:rtl/>
        </w:rPr>
        <w:t xml:space="preserve"> باشد و مقاد</w:t>
      </w:r>
      <w:r w:rsidRPr="007B5818">
        <w:rPr>
          <w:rFonts w:hint="cs"/>
          <w:rtl/>
        </w:rPr>
        <w:t>ی</w:t>
      </w:r>
      <w:r w:rsidRPr="007B5818">
        <w:rPr>
          <w:rFonts w:hint="eastAsia"/>
          <w:rtl/>
        </w:rPr>
        <w:t>ر</w:t>
      </w:r>
      <w:r w:rsidRPr="007B5818">
        <w:rPr>
          <w:rtl/>
        </w:rPr>
        <w:t xml:space="preserve"> س</w:t>
      </w:r>
      <w:r w:rsidRPr="007B5818">
        <w:rPr>
          <w:rFonts w:hint="cs"/>
          <w:rtl/>
        </w:rPr>
        <w:t>ی</w:t>
      </w:r>
      <w:r w:rsidRPr="007B5818">
        <w:rPr>
          <w:rFonts w:hint="eastAsia"/>
          <w:rtl/>
        </w:rPr>
        <w:t>ال</w:t>
      </w:r>
      <w:r w:rsidRPr="007B5818">
        <w:rPr>
          <w:rtl/>
        </w:rPr>
        <w:t xml:space="preserve"> ز</w:t>
      </w:r>
      <w:r w:rsidRPr="007B5818">
        <w:rPr>
          <w:rFonts w:hint="cs"/>
          <w:rtl/>
        </w:rPr>
        <w:t>ی</w:t>
      </w:r>
      <w:r w:rsidRPr="007B5818">
        <w:rPr>
          <w:rFonts w:hint="eastAsia"/>
          <w:rtl/>
        </w:rPr>
        <w:t>ر</w:t>
      </w:r>
      <w:r w:rsidRPr="007B5818">
        <w:rPr>
          <w:rtl/>
        </w:rPr>
        <w:t xml:space="preserve"> آن خط نشانگر م</w:t>
      </w:r>
      <w:r w:rsidRPr="007B5818">
        <w:rPr>
          <w:rFonts w:hint="cs"/>
          <w:rtl/>
        </w:rPr>
        <w:t>ی</w:t>
      </w:r>
      <w:r w:rsidRPr="007B5818">
        <w:rPr>
          <w:rFonts w:hint="eastAsia"/>
          <w:rtl/>
        </w:rPr>
        <w:t>زان</w:t>
      </w:r>
      <w:r w:rsidRPr="007B5818">
        <w:rPr>
          <w:rtl/>
        </w:rPr>
        <w:t xml:space="preserve"> نفت امولس</w:t>
      </w:r>
      <w:r w:rsidRPr="007B5818">
        <w:rPr>
          <w:rFonts w:hint="cs"/>
          <w:rtl/>
        </w:rPr>
        <w:t>ی</w:t>
      </w:r>
      <w:r w:rsidRPr="007B5818">
        <w:rPr>
          <w:rFonts w:hint="eastAsia"/>
          <w:rtl/>
        </w:rPr>
        <w:t>ون</w:t>
      </w:r>
      <w:r w:rsidRPr="007B5818">
        <w:rPr>
          <w:rtl/>
        </w:rPr>
        <w:t xml:space="preserve"> شده در فاز آب م</w:t>
      </w:r>
      <w:r w:rsidRPr="007B5818">
        <w:rPr>
          <w:rFonts w:hint="cs"/>
          <w:rtl/>
        </w:rPr>
        <w:t>ی</w:t>
      </w:r>
      <w:r w:rsidRPr="007B5818">
        <w:rPr>
          <w:rtl/>
        </w:rPr>
        <w:t xml:space="preserve"> باشد.</w:t>
      </w:r>
    </w:p>
    <w:p w14:paraId="3B0991F4" w14:textId="77777777" w:rsidR="00BF7A84" w:rsidRDefault="000D0120" w:rsidP="004A0E31">
      <w:pPr>
        <w:keepNext/>
        <w:spacing w:after="0"/>
        <w:jc w:val="center"/>
      </w:pPr>
      <w:r>
        <w:rPr>
          <w:noProof/>
        </w:rPr>
        <w:drawing>
          <wp:inline distT="0" distB="0" distL="0" distR="0" wp14:anchorId="6AEC5603" wp14:editId="6B075C29">
            <wp:extent cx="4561059" cy="1416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1059" cy="1416209"/>
                    </a:xfrm>
                    <a:prstGeom prst="rect">
                      <a:avLst/>
                    </a:prstGeom>
                    <a:noFill/>
                    <a:ln>
                      <a:noFill/>
                    </a:ln>
                  </pic:spPr>
                </pic:pic>
              </a:graphicData>
            </a:graphic>
          </wp:inline>
        </w:drawing>
      </w:r>
    </w:p>
    <w:p w14:paraId="6E3CCB63" w14:textId="20D3C49D" w:rsidR="000D0120" w:rsidRDefault="00BF7A84" w:rsidP="004A0E31">
      <w:pPr>
        <w:pStyle w:val="Caption"/>
        <w:spacing w:after="0"/>
        <w:jc w:val="cente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6</w:t>
      </w:r>
      <w:r>
        <w:rPr>
          <w:rtl/>
        </w:rPr>
        <w:fldChar w:fldCharType="end"/>
      </w:r>
      <w:r>
        <w:rPr>
          <w:rFonts w:hint="cs"/>
          <w:noProof/>
          <w:rtl/>
          <w:lang w:bidi="fa-IR"/>
        </w:rPr>
        <w:t>-لوله های آزمون رفتار فازی و میکروامولسیون تشکیل شده</w:t>
      </w:r>
    </w:p>
    <w:p w14:paraId="674B78E4" w14:textId="33FF49D6" w:rsidR="004A0ED9" w:rsidRPr="00661730" w:rsidRDefault="004A0ED9" w:rsidP="000C6557">
      <w:pPr>
        <w:spacing w:after="0"/>
        <w:jc w:val="lowKashida"/>
        <w:rPr>
          <w:rFonts w:cs="Calibri"/>
          <w:rtl/>
          <w:lang w:bidi="fa-IR"/>
        </w:rPr>
      </w:pPr>
      <w:r>
        <w:rPr>
          <w:rFonts w:hint="cs"/>
          <w:rtl/>
          <w:lang w:bidi="fa-IR"/>
        </w:rPr>
        <w:t>با توجه به شکل-</w:t>
      </w:r>
      <w:r w:rsidR="0071354D">
        <w:rPr>
          <w:rFonts w:hint="cs"/>
          <w:rtl/>
          <w:lang w:bidi="fa-IR"/>
        </w:rPr>
        <w:t>6</w:t>
      </w:r>
      <w:r>
        <w:rPr>
          <w:rFonts w:hint="cs"/>
          <w:rtl/>
          <w:lang w:bidi="fa-IR"/>
        </w:rPr>
        <w:t xml:space="preserve"> و مقایسه با شکل-</w:t>
      </w:r>
      <w:r w:rsidR="0071354D">
        <w:rPr>
          <w:rFonts w:hint="cs"/>
          <w:rtl/>
          <w:lang w:bidi="fa-IR"/>
        </w:rPr>
        <w:t>7</w:t>
      </w:r>
      <w:r>
        <w:rPr>
          <w:rFonts w:hint="cs"/>
          <w:rtl/>
          <w:lang w:bidi="fa-IR"/>
        </w:rPr>
        <w:t xml:space="preserve"> می توان به این نتیجه رسید که </w:t>
      </w:r>
      <w:r w:rsidR="00BF7A84">
        <w:rPr>
          <w:rFonts w:hint="cs"/>
          <w:rtl/>
          <w:lang w:bidi="fa-IR"/>
        </w:rPr>
        <w:t>ترکیب</w:t>
      </w:r>
      <w:r w:rsidR="00661730">
        <w:rPr>
          <w:rFonts w:hint="cs"/>
          <w:rtl/>
          <w:lang w:bidi="fa-IR"/>
        </w:rPr>
        <w:t xml:space="preserve">ات سورفکتانت ها </w:t>
      </w:r>
      <w:r w:rsidR="00BF7A84">
        <w:rPr>
          <w:rFonts w:hint="cs"/>
          <w:rtl/>
          <w:lang w:bidi="fa-IR"/>
        </w:rPr>
        <w:t xml:space="preserve">رفتار فازی </w:t>
      </w:r>
      <w:r w:rsidR="00BF7A84" w:rsidRPr="007F5789">
        <w:rPr>
          <w:rFonts w:asciiTheme="majorBidi" w:hAnsiTheme="majorBidi" w:cstheme="majorBidi"/>
          <w:sz w:val="20"/>
          <w:szCs w:val="20"/>
          <w:lang w:bidi="fa-IR"/>
        </w:rPr>
        <w:t>winsor</w:t>
      </w:r>
      <w:r w:rsidR="00BF7A84">
        <w:rPr>
          <w:lang w:bidi="fa-IR"/>
        </w:rPr>
        <w:t xml:space="preserve"> </w:t>
      </w:r>
      <w:r w:rsidR="00BF7A84" w:rsidRPr="007F5789">
        <w:rPr>
          <w:rFonts w:asciiTheme="majorBidi" w:hAnsiTheme="majorBidi" w:cstheme="majorBidi"/>
          <w:sz w:val="20"/>
          <w:szCs w:val="20"/>
          <w:lang w:bidi="fa-IR"/>
        </w:rPr>
        <w:t>type</w:t>
      </w:r>
      <w:r w:rsidR="00BF7A84">
        <w:rPr>
          <w:lang w:bidi="fa-IR"/>
        </w:rPr>
        <w:t xml:space="preserve"> </w:t>
      </w:r>
      <w:r w:rsidR="00BF7A84" w:rsidRPr="007F5789">
        <w:rPr>
          <w:rFonts w:asciiTheme="majorBidi" w:hAnsiTheme="majorBidi" w:cstheme="majorBidi"/>
          <w:sz w:val="20"/>
          <w:szCs w:val="20"/>
          <w:lang w:bidi="fa-IR"/>
        </w:rPr>
        <w:t>III</w:t>
      </w:r>
      <w:r w:rsidR="00BF7A84">
        <w:rPr>
          <w:rFonts w:hint="cs"/>
          <w:rtl/>
          <w:lang w:bidi="fa-IR"/>
        </w:rPr>
        <w:t xml:space="preserve"> دار</w:t>
      </w:r>
      <w:r w:rsidR="00661730">
        <w:rPr>
          <w:rFonts w:hint="cs"/>
          <w:rtl/>
          <w:lang w:bidi="fa-IR"/>
        </w:rPr>
        <w:t>ن</w:t>
      </w:r>
      <w:r w:rsidR="00BF7A84">
        <w:rPr>
          <w:rFonts w:hint="cs"/>
          <w:rtl/>
          <w:lang w:bidi="fa-IR"/>
        </w:rPr>
        <w:t xml:space="preserve">د. </w:t>
      </w:r>
      <w:r w:rsidR="00661730">
        <w:rPr>
          <w:rFonts w:hint="cs"/>
          <w:rtl/>
          <w:lang w:bidi="fa-IR"/>
        </w:rPr>
        <w:t>هر چقد</w:t>
      </w:r>
      <w:r w:rsidR="00661730">
        <w:rPr>
          <w:rFonts w:hint="eastAsia"/>
          <w:rtl/>
          <w:lang w:bidi="fa-IR"/>
        </w:rPr>
        <w:t>ر</w:t>
      </w:r>
      <w:r w:rsidR="00BF7A84">
        <w:rPr>
          <w:rFonts w:hint="cs"/>
          <w:rtl/>
          <w:lang w:bidi="fa-IR"/>
        </w:rPr>
        <w:t xml:space="preserve"> اندازه فاز میانی (امولسیونی) بیشتر باشد، تنش بین سطحی کمتر و در نتیجه پایداری بیشتر می باشد</w:t>
      </w:r>
      <w:r w:rsidR="00C27529">
        <w:rPr>
          <w:rFonts w:hint="cs"/>
          <w:rtl/>
          <w:lang w:bidi="fa-IR"/>
        </w:rPr>
        <w:t xml:space="preserve"> </w:t>
      </w:r>
      <w:r w:rsidR="00C27529">
        <w:rPr>
          <w:rtl/>
          <w:lang w:bidi="fa-IR"/>
        </w:rPr>
        <w:fldChar w:fldCharType="begin"/>
      </w:r>
      <w:r w:rsidR="0071354D">
        <w:rPr>
          <w:rtl/>
          <w:lang w:bidi="fa-IR"/>
        </w:rPr>
        <w:instrText xml:space="preserve"> </w:instrText>
      </w:r>
      <w:r w:rsidR="0071354D">
        <w:rPr>
          <w:lang w:bidi="fa-IR"/>
        </w:rPr>
        <w:instrText>ADDIN EN.CITE &lt;EndNote&gt;&lt;Cite&gt;&lt;Author&gt;Sheng&lt;/Author&gt;&lt;Year&gt;2015&lt;/Year&gt;&lt;RecNum&gt;178&lt;/RecNum&gt;&lt;DisplayText&gt;[47]&lt;/DisplayText&gt;&lt;record&gt;&lt;rec-number&gt;178&lt;/rec-number&gt;&lt;foreign-keys&gt;&lt;key app="EN" db-id="asfzt055fszd5cerax75dzaerazadrdewe2t" timestamp="1671012080"&gt;178</w:instrText>
      </w:r>
      <w:r w:rsidR="0071354D">
        <w:rPr>
          <w:rtl/>
          <w:lang w:bidi="fa-IR"/>
        </w:rPr>
        <w:instrText>&lt;/</w:instrText>
      </w:r>
      <w:r w:rsidR="0071354D">
        <w:rPr>
          <w:lang w:bidi="fa-IR"/>
        </w:rPr>
        <w:instrText>key&gt;&lt;/foreign-keys&gt;&lt;ref-type name="Journal Article"&gt;17&lt;/ref-type&gt;&lt;contributors&gt;&lt;authors&gt;&lt;author&gt;Sheng, James J&lt;/author&gt;&lt;/authors&gt;&lt;/contributors&gt;&lt;titles&gt;&lt;title&gt;Status of surfactant EOR technology&lt;/title&gt;&lt;secondary-title&gt;Petroleum&lt;/secondary-title&gt;&lt;/titles&gt;&lt;periodical&gt;&lt;full-title&gt;Petroleum&lt;/full-title&gt;&lt;/periodical&gt;&lt;pages&gt;97-105&lt;/pages&gt;&lt;volume&gt;1&lt;/volume&gt;&lt;number&gt;2&lt;/number&gt;&lt;dates&gt;&lt;year&gt;2015&lt;/year&gt;&lt;/dates&gt;&lt;isbn&gt;2405-6561&lt;/isbn&gt;&lt;urls&gt;&lt;/urls&gt;&lt;/record&gt;&lt;/Cite&gt;&lt;/EndNote</w:instrText>
      </w:r>
      <w:r w:rsidR="0071354D">
        <w:rPr>
          <w:rtl/>
          <w:lang w:bidi="fa-IR"/>
        </w:rPr>
        <w:instrText>&gt;</w:instrText>
      </w:r>
      <w:r w:rsidR="00C27529">
        <w:rPr>
          <w:rtl/>
          <w:lang w:bidi="fa-IR"/>
        </w:rPr>
        <w:fldChar w:fldCharType="separate"/>
      </w:r>
      <w:r w:rsidR="0071354D">
        <w:rPr>
          <w:noProof/>
          <w:rtl/>
          <w:lang w:bidi="fa-IR"/>
        </w:rPr>
        <w:t>[47]</w:t>
      </w:r>
      <w:r w:rsidR="00C27529">
        <w:rPr>
          <w:rtl/>
          <w:lang w:bidi="fa-IR"/>
        </w:rPr>
        <w:fldChar w:fldCharType="end"/>
      </w:r>
      <w:r w:rsidR="00BF7A84">
        <w:rPr>
          <w:rFonts w:hint="cs"/>
          <w:rtl/>
          <w:lang w:bidi="fa-IR"/>
        </w:rPr>
        <w:t>.</w:t>
      </w:r>
      <w:r w:rsidR="00661730">
        <w:rPr>
          <w:rFonts w:hint="cs"/>
          <w:rtl/>
          <w:lang w:bidi="fa-IR"/>
        </w:rPr>
        <w:t xml:space="preserve"> از این رو ترکیب 70% </w:t>
      </w:r>
      <w:r w:rsidR="00661730" w:rsidRPr="007F5789">
        <w:rPr>
          <w:rFonts w:asciiTheme="majorBidi" w:hAnsiTheme="majorBidi" w:cstheme="majorBidi"/>
          <w:sz w:val="20"/>
          <w:szCs w:val="20"/>
          <w:lang w:bidi="fa-IR"/>
        </w:rPr>
        <w:t>ALES</w:t>
      </w:r>
      <w:r w:rsidR="00661730">
        <w:rPr>
          <w:rFonts w:hint="cs"/>
          <w:rtl/>
          <w:lang w:bidi="fa-IR"/>
        </w:rPr>
        <w:t xml:space="preserve"> و 30% </w:t>
      </w:r>
      <w:r w:rsidR="00661730" w:rsidRPr="007F5789">
        <w:rPr>
          <w:rFonts w:asciiTheme="majorBidi" w:hAnsiTheme="majorBidi" w:cstheme="majorBidi"/>
          <w:sz w:val="20"/>
          <w:szCs w:val="20"/>
          <w:lang w:bidi="fa-IR"/>
        </w:rPr>
        <w:t>CAPB</w:t>
      </w:r>
      <w:r w:rsidR="00661730">
        <w:rPr>
          <w:rFonts w:hint="cs"/>
          <w:rtl/>
          <w:lang w:bidi="fa-IR"/>
        </w:rPr>
        <w:t xml:space="preserve"> به عنوان ترکیب بهینه انتخاب</w:t>
      </w:r>
      <w:r w:rsidR="000C6557">
        <w:rPr>
          <w:rFonts w:hint="cs"/>
          <w:rtl/>
          <w:lang w:bidi="fa-IR"/>
        </w:rPr>
        <w:t xml:space="preserve"> گردید. </w:t>
      </w:r>
    </w:p>
    <w:p w14:paraId="67B2BAB4" w14:textId="77777777" w:rsidR="00BF7A84" w:rsidRDefault="00BF7A84" w:rsidP="004A0E31">
      <w:pPr>
        <w:keepNext/>
        <w:spacing w:after="0"/>
        <w:jc w:val="center"/>
      </w:pPr>
      <w:r>
        <w:rPr>
          <w:noProof/>
        </w:rPr>
        <w:lastRenderedPageBreak/>
        <w:drawing>
          <wp:inline distT="0" distB="0" distL="0" distR="0" wp14:anchorId="43FCDAA4" wp14:editId="051EABE4">
            <wp:extent cx="2484125" cy="176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11346" cy="1784644"/>
                    </a:xfrm>
                    <a:prstGeom prst="rect">
                      <a:avLst/>
                    </a:prstGeom>
                    <a:noFill/>
                    <a:ln>
                      <a:noFill/>
                    </a:ln>
                  </pic:spPr>
                </pic:pic>
              </a:graphicData>
            </a:graphic>
          </wp:inline>
        </w:drawing>
      </w:r>
    </w:p>
    <w:p w14:paraId="5F8FD7AF" w14:textId="1AE66504" w:rsidR="00BF7A84" w:rsidRDefault="00BF7A84" w:rsidP="004A0E31">
      <w:pPr>
        <w:pStyle w:val="Caption"/>
        <w:spacing w:after="0"/>
        <w:jc w:val="center"/>
        <w:rPr>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7</w:t>
      </w:r>
      <w:r>
        <w:rPr>
          <w:rtl/>
        </w:rPr>
        <w:fldChar w:fldCharType="end"/>
      </w:r>
      <w:r>
        <w:rPr>
          <w:rFonts w:hint="cs"/>
          <w:rtl/>
          <w:lang w:bidi="fa-IR"/>
        </w:rPr>
        <w:t xml:space="preserve">-انواع میکروامولسیون ها </w:t>
      </w:r>
      <w:r w:rsidR="008B6694">
        <w:rPr>
          <w:rtl/>
          <w:lang w:bidi="fa-IR"/>
        </w:rPr>
        <w:fldChar w:fldCharType="begin"/>
      </w:r>
      <w:r w:rsidR="0071354D">
        <w:rPr>
          <w:rtl/>
          <w:lang w:bidi="fa-IR"/>
        </w:rPr>
        <w:instrText xml:space="preserve"> </w:instrText>
      </w:r>
      <w:r w:rsidR="0071354D">
        <w:rPr>
          <w:lang w:bidi="fa-IR"/>
        </w:rPr>
        <w:instrText>ADDIN EN.CITE &lt;EndNote&gt;&lt;Cite&gt;&lt;Author&gt;Sheng&lt;/Author&gt;&lt;Year&gt;2015&lt;/Year&gt;&lt;RecNum&gt;178&lt;/RecNum&gt;&lt;DisplayText&gt;[47]&lt;/DisplayText&gt;&lt;record&gt;&lt;rec-number&gt;178&lt;/rec-number&gt;&lt;foreign-keys&gt;&lt;key app="EN" db-id="asfzt055fszd5cerax75dzaerazadrdewe2t" timestamp="1671012080"&gt;178</w:instrText>
      </w:r>
      <w:r w:rsidR="0071354D">
        <w:rPr>
          <w:rtl/>
          <w:lang w:bidi="fa-IR"/>
        </w:rPr>
        <w:instrText>&lt;/</w:instrText>
      </w:r>
      <w:r w:rsidR="0071354D">
        <w:rPr>
          <w:lang w:bidi="fa-IR"/>
        </w:rPr>
        <w:instrText>key&gt;&lt;/foreign-keys&gt;&lt;ref-type name="Journal Article"&gt;17&lt;/ref-type&gt;&lt;contributors&gt;&lt;authors&gt;&lt;author&gt;Sheng, James J&lt;/author&gt;&lt;/authors&gt;&lt;/contributors&gt;&lt;titles&gt;&lt;title&gt;Status of surfactant EOR technology&lt;/title&gt;&lt;secondary-title&gt;Petroleum&lt;/secondary-title&gt;&lt;/titles&gt;&lt;periodical&gt;&lt;full-title&gt;Petroleum&lt;/full-title&gt;&lt;/periodical&gt;&lt;pages&gt;97-105&lt;/pages&gt;&lt;volume&gt;1&lt;/volume&gt;&lt;number&gt;2&lt;/number&gt;&lt;dates&gt;&lt;year&gt;2015&lt;/year&gt;&lt;/dates&gt;&lt;isbn&gt;2405-6561&lt;/isbn&gt;&lt;urls&gt;&lt;/urls&gt;&lt;/record&gt;&lt;/Cite&gt;&lt;/EndNote</w:instrText>
      </w:r>
      <w:r w:rsidR="0071354D">
        <w:rPr>
          <w:rtl/>
          <w:lang w:bidi="fa-IR"/>
        </w:rPr>
        <w:instrText>&gt;</w:instrText>
      </w:r>
      <w:r w:rsidR="008B6694">
        <w:rPr>
          <w:rtl/>
          <w:lang w:bidi="fa-IR"/>
        </w:rPr>
        <w:fldChar w:fldCharType="separate"/>
      </w:r>
      <w:r w:rsidR="0071354D">
        <w:rPr>
          <w:noProof/>
          <w:rtl/>
          <w:lang w:bidi="fa-IR"/>
        </w:rPr>
        <w:t>[47]</w:t>
      </w:r>
      <w:r w:rsidR="008B6694">
        <w:rPr>
          <w:rtl/>
          <w:lang w:bidi="fa-IR"/>
        </w:rPr>
        <w:fldChar w:fldCharType="end"/>
      </w:r>
    </w:p>
    <w:p w14:paraId="02B42B40" w14:textId="58343E6B" w:rsidR="00A91C5F" w:rsidRPr="007B5818" w:rsidRDefault="00A91C5F" w:rsidP="00A40D38">
      <w:pPr>
        <w:pStyle w:val="Heading3"/>
        <w:numPr>
          <w:ilvl w:val="0"/>
          <w:numId w:val="0"/>
        </w:numPr>
      </w:pPr>
      <w:r w:rsidRPr="007B5818">
        <w:rPr>
          <w:rtl/>
        </w:rPr>
        <w:t>آزمون ستون فوم</w:t>
      </w:r>
    </w:p>
    <w:p w14:paraId="54EBF09E" w14:textId="6447E85E" w:rsidR="00A91C5F" w:rsidRPr="007B5818" w:rsidRDefault="00A91C5F" w:rsidP="004A0E31">
      <w:pPr>
        <w:spacing w:after="0"/>
        <w:jc w:val="lowKashida"/>
        <w:rPr>
          <w:rtl/>
        </w:rPr>
      </w:pPr>
      <w:r w:rsidRPr="007B5818">
        <w:rPr>
          <w:rtl/>
        </w:rPr>
        <w:t>همانطور که در شکل</w:t>
      </w:r>
      <w:r w:rsidRPr="007B5818">
        <w:rPr>
          <w:rFonts w:hint="cs"/>
          <w:rtl/>
        </w:rPr>
        <w:t>-</w:t>
      </w:r>
      <w:r w:rsidR="0071354D">
        <w:rPr>
          <w:rFonts w:hint="cs"/>
          <w:rtl/>
        </w:rPr>
        <w:t>8</w:t>
      </w:r>
      <w:r w:rsidRPr="007B5818">
        <w:rPr>
          <w:rFonts w:hint="cs"/>
          <w:rtl/>
        </w:rPr>
        <w:t xml:space="preserve"> </w:t>
      </w:r>
      <w:r w:rsidRPr="007B5818">
        <w:rPr>
          <w:rtl/>
        </w:rPr>
        <w:t>مشخص است، پس از تزر</w:t>
      </w:r>
      <w:r w:rsidRPr="007B5818">
        <w:rPr>
          <w:rFonts w:hint="cs"/>
          <w:rtl/>
        </w:rPr>
        <w:t>ی</w:t>
      </w:r>
      <w:r w:rsidRPr="007B5818">
        <w:rPr>
          <w:rFonts w:hint="eastAsia"/>
          <w:rtl/>
        </w:rPr>
        <w:t>ق</w:t>
      </w:r>
      <w:r w:rsidRPr="007B5818">
        <w:rPr>
          <w:rtl/>
        </w:rPr>
        <w:t xml:space="preserve"> گاز</w:t>
      </w:r>
      <w:r w:rsidR="002E3D5A">
        <w:rPr>
          <w:rFonts w:hint="cs"/>
          <w:rtl/>
          <w:lang w:bidi="fa-IR"/>
        </w:rPr>
        <w:t xml:space="preserve"> </w:t>
      </w:r>
      <w:r w:rsidR="002E3D5A" w:rsidRPr="00B46A2C">
        <w:rPr>
          <w:rFonts w:asciiTheme="majorBidi" w:hAnsiTheme="majorBidi" w:cstheme="majorBidi"/>
          <w:sz w:val="20"/>
          <w:szCs w:val="20"/>
        </w:rPr>
        <w:t>CO</w:t>
      </w:r>
      <w:r w:rsidR="002E3D5A" w:rsidRPr="00B46A2C">
        <w:rPr>
          <w:rFonts w:asciiTheme="majorBidi" w:hAnsiTheme="majorBidi" w:cstheme="majorBidi"/>
          <w:sz w:val="20"/>
          <w:szCs w:val="20"/>
          <w:vertAlign w:val="subscript"/>
        </w:rPr>
        <w:t>2</w:t>
      </w:r>
      <w:r w:rsidRPr="007B5818">
        <w:rPr>
          <w:rtl/>
        </w:rPr>
        <w:t>، سورفکتانت ها</w:t>
      </w:r>
      <w:r w:rsidRPr="007B5818">
        <w:rPr>
          <w:rFonts w:hint="cs"/>
          <w:rtl/>
        </w:rPr>
        <w:t>ی</w:t>
      </w:r>
      <w:r w:rsidRPr="007B5818">
        <w:t xml:space="preserve"> </w:t>
      </w:r>
      <w:r w:rsidRPr="007F5789">
        <w:rPr>
          <w:rFonts w:asciiTheme="majorBidi" w:hAnsiTheme="majorBidi" w:cstheme="majorBidi"/>
          <w:sz w:val="20"/>
          <w:szCs w:val="20"/>
        </w:rPr>
        <w:t>ALES</w:t>
      </w:r>
      <w:r w:rsidRPr="007B5818">
        <w:t xml:space="preserve"> </w:t>
      </w:r>
      <w:r w:rsidRPr="007B5818">
        <w:rPr>
          <w:rtl/>
        </w:rPr>
        <w:t>و</w:t>
      </w:r>
      <w:r w:rsidRPr="007B5818">
        <w:t xml:space="preserve"> </w:t>
      </w:r>
      <w:r w:rsidRPr="007F5789">
        <w:rPr>
          <w:rFonts w:asciiTheme="majorBidi" w:hAnsiTheme="majorBidi" w:cstheme="majorBidi"/>
          <w:sz w:val="20"/>
          <w:szCs w:val="20"/>
        </w:rPr>
        <w:t>CAPB</w:t>
      </w:r>
      <w:r w:rsidRPr="007B5818">
        <w:t xml:space="preserve"> </w:t>
      </w:r>
      <w:r w:rsidRPr="007B5818">
        <w:rPr>
          <w:rtl/>
        </w:rPr>
        <w:t>به تنها</w:t>
      </w:r>
      <w:r w:rsidRPr="007B5818">
        <w:rPr>
          <w:rFonts w:hint="cs"/>
          <w:rtl/>
        </w:rPr>
        <w:t>یی</w:t>
      </w:r>
      <w:r w:rsidRPr="007B5818">
        <w:rPr>
          <w:rtl/>
        </w:rPr>
        <w:t xml:space="preserve"> فوم ناچ</w:t>
      </w:r>
      <w:r w:rsidRPr="007B5818">
        <w:rPr>
          <w:rFonts w:hint="cs"/>
          <w:rtl/>
        </w:rPr>
        <w:t>ی</w:t>
      </w:r>
      <w:r w:rsidRPr="007B5818">
        <w:rPr>
          <w:rFonts w:hint="eastAsia"/>
          <w:rtl/>
        </w:rPr>
        <w:t>ز</w:t>
      </w:r>
      <w:r w:rsidRPr="007B5818">
        <w:rPr>
          <w:rFonts w:hint="cs"/>
          <w:rtl/>
        </w:rPr>
        <w:t>ی</w:t>
      </w:r>
      <w:r w:rsidRPr="007B5818">
        <w:rPr>
          <w:rtl/>
        </w:rPr>
        <w:t xml:space="preserve"> تشک</w:t>
      </w:r>
      <w:r w:rsidRPr="007B5818">
        <w:rPr>
          <w:rFonts w:hint="cs"/>
          <w:rtl/>
        </w:rPr>
        <w:t>ی</w:t>
      </w:r>
      <w:r w:rsidRPr="007B5818">
        <w:rPr>
          <w:rFonts w:hint="eastAsia"/>
          <w:rtl/>
        </w:rPr>
        <w:t>ل</w:t>
      </w:r>
      <w:r w:rsidRPr="007B5818">
        <w:rPr>
          <w:rtl/>
        </w:rPr>
        <w:t xml:space="preserve"> داده اند، درحال</w:t>
      </w:r>
      <w:r w:rsidRPr="007B5818">
        <w:rPr>
          <w:rFonts w:hint="cs"/>
          <w:rtl/>
        </w:rPr>
        <w:t>ی</w:t>
      </w:r>
      <w:r w:rsidRPr="007B5818">
        <w:rPr>
          <w:rFonts w:hint="eastAsia"/>
          <w:rtl/>
        </w:rPr>
        <w:t>که</w:t>
      </w:r>
      <w:r w:rsidRPr="007B5818">
        <w:rPr>
          <w:rtl/>
        </w:rPr>
        <w:t xml:space="preserve"> ترک</w:t>
      </w:r>
      <w:r w:rsidRPr="007B5818">
        <w:rPr>
          <w:rFonts w:hint="cs"/>
          <w:rtl/>
        </w:rPr>
        <w:t>ی</w:t>
      </w:r>
      <w:r w:rsidRPr="007B5818">
        <w:rPr>
          <w:rFonts w:hint="eastAsia"/>
          <w:rtl/>
        </w:rPr>
        <w:t>ب</w:t>
      </w:r>
      <w:r w:rsidRPr="007B5818">
        <w:rPr>
          <w:rtl/>
        </w:rPr>
        <w:t xml:space="preserve"> دو سورفکتانت ستون فوم را پر کرده است</w:t>
      </w:r>
      <w:r w:rsidRPr="007B5818">
        <w:t>.</w:t>
      </w:r>
    </w:p>
    <w:p w14:paraId="053CA679" w14:textId="77777777" w:rsidR="00BF7A84" w:rsidRDefault="00A91C5F" w:rsidP="004A0E31">
      <w:pPr>
        <w:keepNext/>
        <w:spacing w:after="0"/>
        <w:jc w:val="center"/>
      </w:pPr>
      <w:r w:rsidRPr="007B5818">
        <w:rPr>
          <w:noProof/>
          <w:sz w:val="18"/>
          <w:szCs w:val="18"/>
        </w:rPr>
        <w:drawing>
          <wp:inline distT="0" distB="0" distL="0" distR="0" wp14:anchorId="38DA4876" wp14:editId="4AA9CE84">
            <wp:extent cx="1824330" cy="1874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7814" cy="1929475"/>
                    </a:xfrm>
                    <a:prstGeom prst="rect">
                      <a:avLst/>
                    </a:prstGeom>
                    <a:noFill/>
                    <a:ln>
                      <a:noFill/>
                    </a:ln>
                  </pic:spPr>
                </pic:pic>
              </a:graphicData>
            </a:graphic>
          </wp:inline>
        </w:drawing>
      </w:r>
    </w:p>
    <w:p w14:paraId="7A7ACA58" w14:textId="1959564F" w:rsidR="00A91C5F" w:rsidRPr="007B5818" w:rsidRDefault="00BF7A84" w:rsidP="004A0E31">
      <w:pPr>
        <w:pStyle w:val="Caption"/>
        <w:spacing w:after="0"/>
        <w:jc w:val="center"/>
        <w:rPr>
          <w:sz w:val="24"/>
          <w:szCs w:val="24"/>
          <w:rtl/>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8</w:t>
      </w:r>
      <w:r>
        <w:rPr>
          <w:rtl/>
        </w:rPr>
        <w:fldChar w:fldCharType="end"/>
      </w:r>
      <w:r>
        <w:rPr>
          <w:rFonts w:hint="cs"/>
          <w:rtl/>
          <w:lang w:bidi="fa-IR"/>
        </w:rPr>
        <w:t xml:space="preserve">-آزمون ستون فوم </w:t>
      </w:r>
      <w:bookmarkStart w:id="0" w:name="_Hlk121777945"/>
      <w:r w:rsidRPr="00257D26">
        <w:rPr>
          <w:rFonts w:asciiTheme="majorBidi" w:hAnsiTheme="majorBidi" w:cstheme="majorBidi"/>
          <w:sz w:val="18"/>
          <w:szCs w:val="18"/>
          <w:lang w:bidi="fa-IR"/>
        </w:rPr>
        <w:t>A:ALES B:CAPB C:ALES70%</w:t>
      </w:r>
      <w:r w:rsidR="00433D63">
        <w:rPr>
          <w:rFonts w:asciiTheme="majorBidi" w:hAnsiTheme="majorBidi" w:cstheme="majorBidi"/>
          <w:sz w:val="18"/>
          <w:szCs w:val="18"/>
          <w:lang w:bidi="fa-IR"/>
        </w:rPr>
        <w:t>+</w:t>
      </w:r>
      <w:r w:rsidRPr="00257D26">
        <w:rPr>
          <w:rFonts w:asciiTheme="majorBidi" w:hAnsiTheme="majorBidi" w:cstheme="majorBidi"/>
          <w:sz w:val="18"/>
          <w:szCs w:val="18"/>
          <w:lang w:bidi="fa-IR"/>
        </w:rPr>
        <w:t>CAPB30%</w:t>
      </w:r>
      <w:bookmarkEnd w:id="0"/>
    </w:p>
    <w:p w14:paraId="2E9FE1A7" w14:textId="77777777" w:rsidR="00D842F0" w:rsidRDefault="00D842F0" w:rsidP="004A0E31">
      <w:pPr>
        <w:spacing w:after="0"/>
        <w:jc w:val="lowKashida"/>
      </w:pPr>
    </w:p>
    <w:p w14:paraId="53B186DB" w14:textId="5E24573A" w:rsidR="00A91C5F" w:rsidRPr="007B5818" w:rsidRDefault="00A91C5F" w:rsidP="000C6557">
      <w:pPr>
        <w:spacing w:after="0"/>
        <w:jc w:val="lowKashida"/>
        <w:rPr>
          <w:rtl/>
        </w:rPr>
      </w:pPr>
      <w:r w:rsidRPr="007B5818">
        <w:rPr>
          <w:rFonts w:hint="eastAsia"/>
          <w:rtl/>
        </w:rPr>
        <w:t>با</w:t>
      </w:r>
      <w:r w:rsidRPr="007B5818">
        <w:rPr>
          <w:rtl/>
        </w:rPr>
        <w:t xml:space="preserve"> نگاه دق</w:t>
      </w:r>
      <w:r w:rsidRPr="007B5818">
        <w:rPr>
          <w:rFonts w:hint="cs"/>
          <w:rtl/>
        </w:rPr>
        <w:t>ی</w:t>
      </w:r>
      <w:r w:rsidRPr="007B5818">
        <w:rPr>
          <w:rFonts w:hint="eastAsia"/>
          <w:rtl/>
        </w:rPr>
        <w:t>قتر</w:t>
      </w:r>
      <w:r w:rsidRPr="007B5818">
        <w:rPr>
          <w:rtl/>
        </w:rPr>
        <w:t xml:space="preserve"> به ساختار فوم از طر</w:t>
      </w:r>
      <w:r w:rsidRPr="007B5818">
        <w:rPr>
          <w:rFonts w:hint="cs"/>
          <w:rtl/>
        </w:rPr>
        <w:t>ی</w:t>
      </w:r>
      <w:r w:rsidRPr="007B5818">
        <w:rPr>
          <w:rFonts w:hint="eastAsia"/>
          <w:rtl/>
        </w:rPr>
        <w:t>ق</w:t>
      </w:r>
      <w:r w:rsidRPr="007B5818">
        <w:rPr>
          <w:rtl/>
        </w:rPr>
        <w:t xml:space="preserve"> دورب</w:t>
      </w:r>
      <w:r w:rsidRPr="007B5818">
        <w:rPr>
          <w:rFonts w:hint="cs"/>
          <w:rtl/>
        </w:rPr>
        <w:t>ی</w:t>
      </w:r>
      <w:r w:rsidRPr="007B5818">
        <w:rPr>
          <w:rFonts w:hint="eastAsia"/>
          <w:rtl/>
        </w:rPr>
        <w:t>ن</w:t>
      </w:r>
      <w:r w:rsidRPr="007B5818">
        <w:rPr>
          <w:rtl/>
        </w:rPr>
        <w:t xml:space="preserve"> ماکرو در شکل</w:t>
      </w:r>
      <w:r w:rsidRPr="007B5818">
        <w:rPr>
          <w:rFonts w:hint="cs"/>
          <w:rtl/>
        </w:rPr>
        <w:t>-</w:t>
      </w:r>
      <w:r w:rsidR="0071354D">
        <w:rPr>
          <w:rFonts w:hint="cs"/>
          <w:rtl/>
        </w:rPr>
        <w:t>9</w:t>
      </w:r>
      <w:r w:rsidRPr="007B5818">
        <w:rPr>
          <w:rFonts w:hint="cs"/>
          <w:rtl/>
        </w:rPr>
        <w:t xml:space="preserve"> </w:t>
      </w:r>
      <w:r w:rsidRPr="007B5818">
        <w:rPr>
          <w:rtl/>
        </w:rPr>
        <w:t>، کاملا م</w:t>
      </w:r>
      <w:r w:rsidRPr="007B5818">
        <w:rPr>
          <w:rFonts w:hint="cs"/>
          <w:rtl/>
        </w:rPr>
        <w:t>ی</w:t>
      </w:r>
      <w:r w:rsidRPr="007B5818">
        <w:rPr>
          <w:rFonts w:hint="eastAsia"/>
          <w:rtl/>
        </w:rPr>
        <w:t>توان</w:t>
      </w:r>
      <w:r w:rsidRPr="007B5818">
        <w:rPr>
          <w:rtl/>
        </w:rPr>
        <w:t xml:space="preserve"> ا</w:t>
      </w:r>
      <w:r w:rsidRPr="007B5818">
        <w:rPr>
          <w:rFonts w:hint="cs"/>
          <w:rtl/>
        </w:rPr>
        <w:t>ی</w:t>
      </w:r>
      <w:r w:rsidRPr="007B5818">
        <w:rPr>
          <w:rFonts w:hint="eastAsia"/>
          <w:rtl/>
        </w:rPr>
        <w:t>ن</w:t>
      </w:r>
      <w:r w:rsidRPr="007B5818">
        <w:rPr>
          <w:rtl/>
        </w:rPr>
        <w:t xml:space="preserve"> پد</w:t>
      </w:r>
      <w:r w:rsidRPr="007B5818">
        <w:rPr>
          <w:rFonts w:hint="cs"/>
          <w:rtl/>
        </w:rPr>
        <w:t>ی</w:t>
      </w:r>
      <w:r w:rsidRPr="007B5818">
        <w:rPr>
          <w:rFonts w:hint="eastAsia"/>
          <w:rtl/>
        </w:rPr>
        <w:t>ده</w:t>
      </w:r>
      <w:r w:rsidRPr="007B5818">
        <w:rPr>
          <w:rtl/>
        </w:rPr>
        <w:t xml:space="preserve"> را توج</w:t>
      </w:r>
      <w:r w:rsidRPr="007B5818">
        <w:rPr>
          <w:rFonts w:hint="cs"/>
          <w:rtl/>
        </w:rPr>
        <w:t>ی</w:t>
      </w:r>
      <w:r w:rsidRPr="007B5818">
        <w:rPr>
          <w:rFonts w:hint="eastAsia"/>
          <w:rtl/>
        </w:rPr>
        <w:t>ه</w:t>
      </w:r>
      <w:r w:rsidRPr="007B5818">
        <w:rPr>
          <w:rtl/>
        </w:rPr>
        <w:t xml:space="preserve"> کرد. در شکل</w:t>
      </w:r>
      <w:r w:rsidR="002E3D5A">
        <w:rPr>
          <w:rFonts w:hint="cs"/>
          <w:rtl/>
          <w:lang w:bidi="fa-IR"/>
        </w:rPr>
        <w:t xml:space="preserve"> 8-</w:t>
      </w:r>
      <w:r w:rsidR="002E3D5A" w:rsidRPr="00186A98">
        <w:rPr>
          <w:rFonts w:asciiTheme="majorBidi" w:hAnsiTheme="majorBidi" w:cstheme="majorBidi"/>
          <w:sz w:val="20"/>
          <w:szCs w:val="20"/>
          <w:lang w:bidi="fa-IR"/>
        </w:rPr>
        <w:t>C</w:t>
      </w:r>
      <w:r w:rsidR="000C6557">
        <w:rPr>
          <w:rFonts w:hint="cs"/>
          <w:rtl/>
        </w:rPr>
        <w:t>،</w:t>
      </w:r>
      <w:r w:rsidRPr="007B5818">
        <w:rPr>
          <w:rtl/>
        </w:rPr>
        <w:t xml:space="preserve"> م</w:t>
      </w:r>
      <w:r w:rsidRPr="007B5818">
        <w:rPr>
          <w:rFonts w:hint="cs"/>
          <w:rtl/>
        </w:rPr>
        <w:t>ی</w:t>
      </w:r>
      <w:r w:rsidRPr="007B5818">
        <w:rPr>
          <w:rFonts w:hint="eastAsia"/>
          <w:rtl/>
        </w:rPr>
        <w:t>کرو</w:t>
      </w:r>
      <w:r w:rsidRPr="007B5818">
        <w:rPr>
          <w:rtl/>
        </w:rPr>
        <w:t xml:space="preserve"> امولس</w:t>
      </w:r>
      <w:r w:rsidRPr="007B5818">
        <w:rPr>
          <w:rFonts w:hint="cs"/>
          <w:rtl/>
        </w:rPr>
        <w:t>ی</w:t>
      </w:r>
      <w:r w:rsidRPr="007B5818">
        <w:rPr>
          <w:rFonts w:hint="eastAsia"/>
          <w:rtl/>
        </w:rPr>
        <w:t>ون</w:t>
      </w:r>
      <w:r w:rsidRPr="007B5818">
        <w:rPr>
          <w:rtl/>
        </w:rPr>
        <w:t xml:space="preserve"> ها</w:t>
      </w:r>
      <w:r w:rsidRPr="007B5818">
        <w:rPr>
          <w:rFonts w:hint="cs"/>
          <w:rtl/>
        </w:rPr>
        <w:t>ی</w:t>
      </w:r>
      <w:r w:rsidRPr="007B5818">
        <w:rPr>
          <w:rtl/>
        </w:rPr>
        <w:t xml:space="preserve"> تشک</w:t>
      </w:r>
      <w:r w:rsidRPr="007B5818">
        <w:rPr>
          <w:rFonts w:hint="cs"/>
          <w:rtl/>
        </w:rPr>
        <w:t>ی</w:t>
      </w:r>
      <w:r w:rsidRPr="007B5818">
        <w:rPr>
          <w:rFonts w:hint="eastAsia"/>
          <w:rtl/>
        </w:rPr>
        <w:t>ل</w:t>
      </w:r>
      <w:r w:rsidRPr="007B5818">
        <w:rPr>
          <w:rtl/>
        </w:rPr>
        <w:t xml:space="preserve"> شده به وضوح قابل مشاهده م</w:t>
      </w:r>
      <w:r w:rsidRPr="007B5818">
        <w:rPr>
          <w:rFonts w:hint="cs"/>
          <w:rtl/>
        </w:rPr>
        <w:t>ی</w:t>
      </w:r>
      <w:r w:rsidRPr="007B5818">
        <w:rPr>
          <w:rtl/>
        </w:rPr>
        <w:t xml:space="preserve"> باشد. در حال</w:t>
      </w:r>
      <w:r w:rsidRPr="007B5818">
        <w:rPr>
          <w:rFonts w:hint="cs"/>
          <w:rtl/>
        </w:rPr>
        <w:t>ی</w:t>
      </w:r>
      <w:r w:rsidRPr="007B5818">
        <w:rPr>
          <w:rFonts w:hint="eastAsia"/>
          <w:rtl/>
        </w:rPr>
        <w:t>که</w:t>
      </w:r>
      <w:r w:rsidRPr="007B5818">
        <w:rPr>
          <w:rtl/>
        </w:rPr>
        <w:t xml:space="preserve"> در حالت ها</w:t>
      </w:r>
      <w:r w:rsidRPr="007B5818">
        <w:rPr>
          <w:rFonts w:hint="cs"/>
          <w:rtl/>
        </w:rPr>
        <w:t>ی</w:t>
      </w:r>
      <w:r w:rsidRPr="007B5818">
        <w:rPr>
          <w:rtl/>
        </w:rPr>
        <w:t xml:space="preserve"> د</w:t>
      </w:r>
      <w:r w:rsidRPr="007B5818">
        <w:rPr>
          <w:rFonts w:hint="cs"/>
          <w:rtl/>
        </w:rPr>
        <w:t>ی</w:t>
      </w:r>
      <w:r w:rsidRPr="007B5818">
        <w:rPr>
          <w:rFonts w:hint="eastAsia"/>
          <w:rtl/>
        </w:rPr>
        <w:t>گر</w:t>
      </w:r>
      <w:r w:rsidRPr="007B5818">
        <w:rPr>
          <w:rtl/>
        </w:rPr>
        <w:t xml:space="preserve"> ا</w:t>
      </w:r>
      <w:r w:rsidRPr="007B5818">
        <w:rPr>
          <w:rFonts w:hint="cs"/>
          <w:rtl/>
        </w:rPr>
        <w:t>ی</w:t>
      </w:r>
      <w:r w:rsidRPr="007B5818">
        <w:rPr>
          <w:rFonts w:hint="eastAsia"/>
          <w:rtl/>
        </w:rPr>
        <w:t>ن</w:t>
      </w:r>
      <w:r w:rsidRPr="007B5818">
        <w:rPr>
          <w:rtl/>
        </w:rPr>
        <w:t xml:space="preserve"> م</w:t>
      </w:r>
      <w:r w:rsidRPr="007B5818">
        <w:rPr>
          <w:rFonts w:hint="cs"/>
          <w:rtl/>
        </w:rPr>
        <w:t>ی</w:t>
      </w:r>
      <w:r w:rsidRPr="007B5818">
        <w:rPr>
          <w:rFonts w:hint="eastAsia"/>
          <w:rtl/>
        </w:rPr>
        <w:t>کرو</w:t>
      </w:r>
      <w:r w:rsidRPr="007B5818">
        <w:rPr>
          <w:rtl/>
        </w:rPr>
        <w:t xml:space="preserve"> امولس</w:t>
      </w:r>
      <w:r w:rsidRPr="007B5818">
        <w:rPr>
          <w:rFonts w:hint="cs"/>
          <w:rtl/>
        </w:rPr>
        <w:t>ی</w:t>
      </w:r>
      <w:r w:rsidRPr="007B5818">
        <w:rPr>
          <w:rFonts w:hint="eastAsia"/>
          <w:rtl/>
        </w:rPr>
        <w:t>ون</w:t>
      </w:r>
      <w:r w:rsidRPr="007B5818">
        <w:rPr>
          <w:rtl/>
        </w:rPr>
        <w:t xml:space="preserve"> ها وجود ندارند. هم</w:t>
      </w:r>
      <w:r w:rsidRPr="007B5818">
        <w:rPr>
          <w:rFonts w:hint="cs"/>
          <w:rtl/>
        </w:rPr>
        <w:t>ی</w:t>
      </w:r>
      <w:r w:rsidRPr="007B5818">
        <w:rPr>
          <w:rFonts w:hint="eastAsia"/>
          <w:rtl/>
        </w:rPr>
        <w:t>ن</w:t>
      </w:r>
      <w:r w:rsidRPr="007B5818">
        <w:rPr>
          <w:rtl/>
        </w:rPr>
        <w:t xml:space="preserve"> موضوع اثبات</w:t>
      </w:r>
      <w:r w:rsidRPr="007B5818">
        <w:rPr>
          <w:rFonts w:hint="cs"/>
          <w:rtl/>
        </w:rPr>
        <w:t>ی</w:t>
      </w:r>
      <w:r w:rsidRPr="007B5818">
        <w:rPr>
          <w:rtl/>
        </w:rPr>
        <w:t xml:space="preserve"> بر نت</w:t>
      </w:r>
      <w:r w:rsidRPr="007B5818">
        <w:rPr>
          <w:rFonts w:hint="cs"/>
          <w:rtl/>
        </w:rPr>
        <w:t>ی</w:t>
      </w:r>
      <w:r w:rsidRPr="007B5818">
        <w:rPr>
          <w:rFonts w:hint="eastAsia"/>
          <w:rtl/>
        </w:rPr>
        <w:t>جه</w:t>
      </w:r>
      <w:r w:rsidRPr="007B5818">
        <w:rPr>
          <w:rtl/>
        </w:rPr>
        <w:t xml:space="preserve"> آزمون رفتار فاز</w:t>
      </w:r>
      <w:r w:rsidRPr="007B5818">
        <w:rPr>
          <w:rFonts w:hint="cs"/>
          <w:rtl/>
        </w:rPr>
        <w:t>ی</w:t>
      </w:r>
      <w:r w:rsidRPr="007B5818">
        <w:rPr>
          <w:rtl/>
        </w:rPr>
        <w:t xml:space="preserve"> مبن</w:t>
      </w:r>
      <w:r w:rsidRPr="007B5818">
        <w:rPr>
          <w:rFonts w:hint="cs"/>
          <w:rtl/>
        </w:rPr>
        <w:t>ی</w:t>
      </w:r>
      <w:r w:rsidRPr="007B5818">
        <w:rPr>
          <w:rtl/>
        </w:rPr>
        <w:t xml:space="preserve"> بر پا</w:t>
      </w:r>
      <w:r w:rsidRPr="007B5818">
        <w:rPr>
          <w:rFonts w:hint="cs"/>
          <w:rtl/>
        </w:rPr>
        <w:t>ی</w:t>
      </w:r>
      <w:r w:rsidRPr="007B5818">
        <w:rPr>
          <w:rFonts w:hint="eastAsia"/>
          <w:rtl/>
        </w:rPr>
        <w:t>دار</w:t>
      </w:r>
      <w:r w:rsidRPr="007B5818">
        <w:rPr>
          <w:rFonts w:hint="cs"/>
          <w:rtl/>
        </w:rPr>
        <w:t>ی</w:t>
      </w:r>
      <w:r w:rsidRPr="007B5818">
        <w:rPr>
          <w:rtl/>
        </w:rPr>
        <w:t xml:space="preserve"> ترک</w:t>
      </w:r>
      <w:r w:rsidRPr="007B5818">
        <w:rPr>
          <w:rFonts w:hint="cs"/>
          <w:rtl/>
        </w:rPr>
        <w:t>ی</w:t>
      </w:r>
      <w:r w:rsidRPr="007B5818">
        <w:rPr>
          <w:rFonts w:hint="eastAsia"/>
          <w:rtl/>
        </w:rPr>
        <w:t>ب</w:t>
      </w:r>
      <w:r w:rsidRPr="007B5818">
        <w:rPr>
          <w:rtl/>
        </w:rPr>
        <w:t xml:space="preserve"> به</w:t>
      </w:r>
      <w:r w:rsidRPr="007B5818">
        <w:rPr>
          <w:rFonts w:hint="cs"/>
          <w:rtl/>
        </w:rPr>
        <w:t>ی</w:t>
      </w:r>
      <w:r w:rsidRPr="007B5818">
        <w:rPr>
          <w:rFonts w:hint="eastAsia"/>
          <w:rtl/>
        </w:rPr>
        <w:t>نه</w:t>
      </w:r>
      <w:r w:rsidRPr="007B5818">
        <w:rPr>
          <w:rtl/>
        </w:rPr>
        <w:t xml:space="preserve"> نسبت به ترک</w:t>
      </w:r>
      <w:r w:rsidRPr="007B5818">
        <w:rPr>
          <w:rFonts w:hint="cs"/>
          <w:rtl/>
        </w:rPr>
        <w:t>ی</w:t>
      </w:r>
      <w:r w:rsidRPr="007B5818">
        <w:rPr>
          <w:rFonts w:hint="eastAsia"/>
          <w:rtl/>
        </w:rPr>
        <w:t>ب</w:t>
      </w:r>
      <w:r w:rsidRPr="007B5818">
        <w:rPr>
          <w:rtl/>
        </w:rPr>
        <w:t xml:space="preserve"> جداگانه دو سورفکتانت م</w:t>
      </w:r>
      <w:r w:rsidRPr="007B5818">
        <w:rPr>
          <w:rFonts w:hint="cs"/>
          <w:rtl/>
        </w:rPr>
        <w:t>ی</w:t>
      </w:r>
      <w:r w:rsidRPr="007B5818">
        <w:rPr>
          <w:rtl/>
        </w:rPr>
        <w:t xml:space="preserve"> باشد.</w:t>
      </w:r>
    </w:p>
    <w:p w14:paraId="76FE5FB1" w14:textId="77777777" w:rsidR="00155C7C" w:rsidRDefault="00A91C5F" w:rsidP="004A0E31">
      <w:pPr>
        <w:keepNext/>
        <w:spacing w:after="0"/>
        <w:jc w:val="center"/>
      </w:pPr>
      <w:r w:rsidRPr="007B5818">
        <w:rPr>
          <w:noProof/>
          <w:sz w:val="18"/>
          <w:szCs w:val="18"/>
        </w:rPr>
        <w:drawing>
          <wp:inline distT="0" distB="0" distL="0" distR="0" wp14:anchorId="7E397599" wp14:editId="55C9A7FF">
            <wp:extent cx="4178300" cy="11305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6845" cy="1140966"/>
                    </a:xfrm>
                    <a:prstGeom prst="rect">
                      <a:avLst/>
                    </a:prstGeom>
                    <a:noFill/>
                    <a:ln>
                      <a:noFill/>
                    </a:ln>
                  </pic:spPr>
                </pic:pic>
              </a:graphicData>
            </a:graphic>
          </wp:inline>
        </w:drawing>
      </w:r>
    </w:p>
    <w:p w14:paraId="5C8F672F" w14:textId="1082BEB6" w:rsidR="00A91C5F" w:rsidRPr="007B5818" w:rsidRDefault="00155C7C" w:rsidP="004A0E31">
      <w:pPr>
        <w:pStyle w:val="Caption"/>
        <w:spacing w:after="0"/>
        <w:jc w:val="center"/>
        <w:rPr>
          <w:sz w:val="24"/>
          <w:szCs w:val="24"/>
          <w:rtl/>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9</w:t>
      </w:r>
      <w:r>
        <w:rPr>
          <w:rtl/>
        </w:rPr>
        <w:fldChar w:fldCharType="end"/>
      </w:r>
      <w:r>
        <w:rPr>
          <w:rFonts w:hint="cs"/>
          <w:rtl/>
          <w:lang w:bidi="fa-IR"/>
        </w:rPr>
        <w:t xml:space="preserve">-نمای نزدیک از فوم </w:t>
      </w:r>
      <w:r w:rsidRPr="00661730">
        <w:rPr>
          <w:rFonts w:asciiTheme="majorBidi" w:hAnsiTheme="majorBidi" w:cstheme="majorBidi"/>
          <w:sz w:val="18"/>
          <w:szCs w:val="18"/>
          <w:lang w:bidi="fa-IR"/>
        </w:rPr>
        <w:t>A:ALES B:CAPB C:ALES70% CAPB30%</w:t>
      </w:r>
    </w:p>
    <w:p w14:paraId="047657EF" w14:textId="77777777" w:rsidR="00A91C5F" w:rsidRPr="007B5818" w:rsidRDefault="00A91C5F" w:rsidP="00A40D38">
      <w:pPr>
        <w:pStyle w:val="Heading3"/>
        <w:numPr>
          <w:ilvl w:val="0"/>
          <w:numId w:val="0"/>
        </w:numPr>
        <w:rPr>
          <w:vertAlign w:val="subscript"/>
        </w:rPr>
      </w:pPr>
      <w:r w:rsidRPr="007B5818">
        <w:rPr>
          <w:rFonts w:hint="cs"/>
          <w:rtl/>
        </w:rPr>
        <w:t xml:space="preserve">تاثیر گاز </w:t>
      </w:r>
      <w:r w:rsidRPr="004A6532">
        <w:rPr>
          <w:rFonts w:cstheme="majorBidi"/>
          <w:szCs w:val="20"/>
        </w:rPr>
        <w:t>CO</w:t>
      </w:r>
      <w:r w:rsidRPr="004A6532">
        <w:rPr>
          <w:rFonts w:cstheme="majorBidi"/>
          <w:szCs w:val="20"/>
          <w:vertAlign w:val="subscript"/>
        </w:rPr>
        <w:t>2</w:t>
      </w:r>
    </w:p>
    <w:p w14:paraId="4B1827D7" w14:textId="01CE9A68" w:rsidR="00A91C5F" w:rsidRPr="007B5818" w:rsidRDefault="00A91C5F" w:rsidP="004A0E31">
      <w:pPr>
        <w:spacing w:after="0"/>
        <w:jc w:val="lowKashida"/>
        <w:rPr>
          <w:sz w:val="24"/>
          <w:szCs w:val="24"/>
          <w:rtl/>
          <w:lang w:bidi="fa-IR"/>
        </w:rPr>
      </w:pPr>
      <w:r w:rsidRPr="007B5818">
        <w:rPr>
          <w:sz w:val="24"/>
          <w:szCs w:val="24"/>
          <w:rtl/>
          <w:lang w:bidi="fa-IR"/>
        </w:rPr>
        <w:t>همانطور که از نتا</w:t>
      </w:r>
      <w:r w:rsidRPr="007B5818">
        <w:rPr>
          <w:rFonts w:hint="cs"/>
          <w:sz w:val="24"/>
          <w:szCs w:val="24"/>
          <w:rtl/>
          <w:lang w:bidi="fa-IR"/>
        </w:rPr>
        <w:t>ی</w:t>
      </w:r>
      <w:r w:rsidRPr="007B5818">
        <w:rPr>
          <w:rFonts w:hint="eastAsia"/>
          <w:sz w:val="24"/>
          <w:szCs w:val="24"/>
          <w:rtl/>
          <w:lang w:bidi="fa-IR"/>
        </w:rPr>
        <w:t>ج</w:t>
      </w:r>
      <w:r w:rsidRPr="007B5818">
        <w:rPr>
          <w:sz w:val="24"/>
          <w:szCs w:val="24"/>
          <w:rtl/>
          <w:lang w:bidi="fa-IR"/>
        </w:rPr>
        <w:t xml:space="preserve"> </w:t>
      </w:r>
      <w:r w:rsidR="00643FE5">
        <w:rPr>
          <w:rFonts w:hint="cs"/>
          <w:sz w:val="24"/>
          <w:szCs w:val="24"/>
          <w:rtl/>
          <w:lang w:bidi="fa-IR"/>
        </w:rPr>
        <w:t xml:space="preserve">کاهش ارتفاع </w:t>
      </w:r>
      <w:r w:rsidRPr="007B5818">
        <w:rPr>
          <w:sz w:val="24"/>
          <w:szCs w:val="24"/>
          <w:rtl/>
          <w:lang w:bidi="fa-IR"/>
        </w:rPr>
        <w:t>ستون فوم پ</w:t>
      </w:r>
      <w:r w:rsidRPr="007B5818">
        <w:rPr>
          <w:rFonts w:hint="cs"/>
          <w:sz w:val="24"/>
          <w:szCs w:val="24"/>
          <w:rtl/>
          <w:lang w:bidi="fa-IR"/>
        </w:rPr>
        <w:t>ی</w:t>
      </w:r>
      <w:r w:rsidRPr="007B5818">
        <w:rPr>
          <w:rFonts w:hint="eastAsia"/>
          <w:sz w:val="24"/>
          <w:szCs w:val="24"/>
          <w:rtl/>
          <w:lang w:bidi="fa-IR"/>
        </w:rPr>
        <w:t>دا</w:t>
      </w:r>
      <w:r w:rsidRPr="007B5818">
        <w:rPr>
          <w:sz w:val="24"/>
          <w:szCs w:val="24"/>
          <w:rtl/>
          <w:lang w:bidi="fa-IR"/>
        </w:rPr>
        <w:t xml:space="preserve"> است، </w:t>
      </w:r>
      <w:r w:rsidRPr="004A6532">
        <w:rPr>
          <w:sz w:val="24"/>
          <w:szCs w:val="24"/>
          <w:rtl/>
          <w:lang w:bidi="fa-IR"/>
        </w:rPr>
        <w:t xml:space="preserve">فوم </w:t>
      </w:r>
      <w:r w:rsidRPr="004A6532">
        <w:rPr>
          <w:rFonts w:asciiTheme="majorBidi" w:hAnsiTheme="majorBidi" w:cstheme="majorBidi"/>
          <w:sz w:val="20"/>
          <w:szCs w:val="20"/>
          <w:lang w:bidi="fa-IR"/>
        </w:rPr>
        <w:t>N</w:t>
      </w:r>
      <w:r w:rsidRPr="004A6532">
        <w:rPr>
          <w:rFonts w:asciiTheme="majorBidi" w:hAnsiTheme="majorBidi" w:cstheme="majorBidi"/>
          <w:sz w:val="20"/>
          <w:szCs w:val="20"/>
          <w:vertAlign w:val="subscript"/>
          <w:lang w:bidi="fa-IR"/>
        </w:rPr>
        <w:t>2</w:t>
      </w:r>
      <w:r w:rsidRPr="004A6532">
        <w:rPr>
          <w:sz w:val="24"/>
          <w:szCs w:val="24"/>
          <w:rtl/>
          <w:lang w:bidi="fa-IR"/>
        </w:rPr>
        <w:t xml:space="preserve"> ن</w:t>
      </w:r>
      <w:r w:rsidRPr="004A6532">
        <w:rPr>
          <w:rFonts w:hint="cs"/>
          <w:sz w:val="24"/>
          <w:szCs w:val="24"/>
          <w:rtl/>
          <w:lang w:bidi="fa-IR"/>
        </w:rPr>
        <w:t>ی</w:t>
      </w:r>
      <w:r w:rsidRPr="004A6532">
        <w:rPr>
          <w:rFonts w:hint="eastAsia"/>
          <w:sz w:val="24"/>
          <w:szCs w:val="24"/>
          <w:rtl/>
          <w:lang w:bidi="fa-IR"/>
        </w:rPr>
        <w:t>ز</w:t>
      </w:r>
      <w:r w:rsidRPr="004A6532">
        <w:rPr>
          <w:sz w:val="24"/>
          <w:szCs w:val="24"/>
          <w:rtl/>
          <w:lang w:bidi="fa-IR"/>
        </w:rPr>
        <w:t xml:space="preserve"> در</w:t>
      </w:r>
      <w:r w:rsidRPr="007B5818">
        <w:rPr>
          <w:sz w:val="24"/>
          <w:szCs w:val="24"/>
          <w:rtl/>
          <w:lang w:bidi="fa-IR"/>
        </w:rPr>
        <w:t xml:space="preserve"> تماس با نفت پا</w:t>
      </w:r>
      <w:r w:rsidRPr="007B5818">
        <w:rPr>
          <w:rFonts w:hint="cs"/>
          <w:sz w:val="24"/>
          <w:szCs w:val="24"/>
          <w:rtl/>
          <w:lang w:bidi="fa-IR"/>
        </w:rPr>
        <w:t>ی</w:t>
      </w:r>
      <w:r w:rsidRPr="007B5818">
        <w:rPr>
          <w:rFonts w:hint="eastAsia"/>
          <w:sz w:val="24"/>
          <w:szCs w:val="24"/>
          <w:rtl/>
          <w:lang w:bidi="fa-IR"/>
        </w:rPr>
        <w:t>دار</w:t>
      </w:r>
      <w:r w:rsidRPr="007B5818">
        <w:rPr>
          <w:sz w:val="24"/>
          <w:szCs w:val="24"/>
          <w:rtl/>
          <w:lang w:bidi="fa-IR"/>
        </w:rPr>
        <w:t xml:space="preserve"> م</w:t>
      </w:r>
      <w:r w:rsidRPr="007B5818">
        <w:rPr>
          <w:rFonts w:hint="cs"/>
          <w:sz w:val="24"/>
          <w:szCs w:val="24"/>
          <w:rtl/>
          <w:lang w:bidi="fa-IR"/>
        </w:rPr>
        <w:t>ی</w:t>
      </w:r>
      <w:r w:rsidRPr="007B5818">
        <w:rPr>
          <w:sz w:val="24"/>
          <w:szCs w:val="24"/>
          <w:rtl/>
          <w:lang w:bidi="fa-IR"/>
        </w:rPr>
        <w:t xml:space="preserve"> باشد و فوم نسبتا با ک</w:t>
      </w:r>
      <w:r w:rsidRPr="007B5818">
        <w:rPr>
          <w:rFonts w:hint="cs"/>
          <w:sz w:val="24"/>
          <w:szCs w:val="24"/>
          <w:rtl/>
          <w:lang w:bidi="fa-IR"/>
        </w:rPr>
        <w:t>ی</w:t>
      </w:r>
      <w:r w:rsidRPr="007B5818">
        <w:rPr>
          <w:rFonts w:hint="eastAsia"/>
          <w:sz w:val="24"/>
          <w:szCs w:val="24"/>
          <w:rtl/>
          <w:lang w:bidi="fa-IR"/>
        </w:rPr>
        <w:t>ف</w:t>
      </w:r>
      <w:r w:rsidRPr="007B5818">
        <w:rPr>
          <w:rFonts w:hint="cs"/>
          <w:sz w:val="24"/>
          <w:szCs w:val="24"/>
          <w:rtl/>
          <w:lang w:bidi="fa-IR"/>
        </w:rPr>
        <w:t>ی</w:t>
      </w:r>
      <w:r w:rsidRPr="007B5818">
        <w:rPr>
          <w:rFonts w:hint="eastAsia"/>
          <w:sz w:val="24"/>
          <w:szCs w:val="24"/>
          <w:rtl/>
          <w:lang w:bidi="fa-IR"/>
        </w:rPr>
        <w:t>ت</w:t>
      </w:r>
      <w:r w:rsidRPr="007B5818">
        <w:rPr>
          <w:rFonts w:hint="cs"/>
          <w:sz w:val="24"/>
          <w:szCs w:val="24"/>
          <w:rtl/>
          <w:lang w:bidi="fa-IR"/>
        </w:rPr>
        <w:t>ی</w:t>
      </w:r>
      <w:r w:rsidRPr="007B5818">
        <w:rPr>
          <w:sz w:val="24"/>
          <w:szCs w:val="24"/>
          <w:rtl/>
          <w:lang w:bidi="fa-IR"/>
        </w:rPr>
        <w:t xml:space="preserve"> تشک</w:t>
      </w:r>
      <w:r w:rsidRPr="007B5818">
        <w:rPr>
          <w:rFonts w:hint="cs"/>
          <w:sz w:val="24"/>
          <w:szCs w:val="24"/>
          <w:rtl/>
          <w:lang w:bidi="fa-IR"/>
        </w:rPr>
        <w:t>ی</w:t>
      </w:r>
      <w:r w:rsidRPr="007B5818">
        <w:rPr>
          <w:rFonts w:hint="eastAsia"/>
          <w:sz w:val="24"/>
          <w:szCs w:val="24"/>
          <w:rtl/>
          <w:lang w:bidi="fa-IR"/>
        </w:rPr>
        <w:t>ل</w:t>
      </w:r>
      <w:r w:rsidRPr="007B5818">
        <w:rPr>
          <w:sz w:val="24"/>
          <w:szCs w:val="24"/>
          <w:rtl/>
          <w:lang w:bidi="fa-IR"/>
        </w:rPr>
        <w:t xml:space="preserve"> م</w:t>
      </w:r>
      <w:r w:rsidRPr="007B5818">
        <w:rPr>
          <w:rFonts w:hint="cs"/>
          <w:sz w:val="24"/>
          <w:szCs w:val="24"/>
          <w:rtl/>
          <w:lang w:bidi="fa-IR"/>
        </w:rPr>
        <w:t>ی</w:t>
      </w:r>
      <w:r w:rsidRPr="007B5818">
        <w:rPr>
          <w:sz w:val="24"/>
          <w:szCs w:val="24"/>
          <w:rtl/>
          <w:lang w:bidi="fa-IR"/>
        </w:rPr>
        <w:t xml:space="preserve"> دهد</w:t>
      </w:r>
      <w:r w:rsidR="00643FE5">
        <w:rPr>
          <w:rFonts w:hint="cs"/>
          <w:sz w:val="24"/>
          <w:szCs w:val="24"/>
          <w:rtl/>
          <w:lang w:bidi="fa-IR"/>
        </w:rPr>
        <w:t xml:space="preserve">. نیمه عمر فوم </w:t>
      </w:r>
      <w:r w:rsidR="00643FE5" w:rsidRPr="00643FE5">
        <w:rPr>
          <w:rFonts w:asciiTheme="majorBidi" w:hAnsiTheme="majorBidi" w:cstheme="majorBidi"/>
          <w:sz w:val="20"/>
          <w:szCs w:val="20"/>
          <w:lang w:bidi="fa-IR"/>
        </w:rPr>
        <w:t>N</w:t>
      </w:r>
      <w:r w:rsidR="00643FE5" w:rsidRPr="00643FE5">
        <w:rPr>
          <w:rFonts w:asciiTheme="majorBidi" w:hAnsiTheme="majorBidi" w:cstheme="majorBidi"/>
          <w:sz w:val="20"/>
          <w:szCs w:val="20"/>
          <w:vertAlign w:val="subscript"/>
          <w:lang w:bidi="fa-IR"/>
        </w:rPr>
        <w:t>2</w:t>
      </w:r>
      <w:r w:rsidR="00643FE5">
        <w:rPr>
          <w:rFonts w:hint="cs"/>
          <w:sz w:val="24"/>
          <w:szCs w:val="24"/>
          <w:rtl/>
          <w:lang w:bidi="fa-IR"/>
        </w:rPr>
        <w:t xml:space="preserve"> و </w:t>
      </w:r>
      <w:r w:rsidR="00643FE5" w:rsidRPr="00643FE5">
        <w:rPr>
          <w:rFonts w:asciiTheme="majorBidi" w:hAnsiTheme="majorBidi" w:cstheme="majorBidi"/>
          <w:sz w:val="20"/>
          <w:szCs w:val="20"/>
          <w:lang w:bidi="fa-IR"/>
        </w:rPr>
        <w:t>CO</w:t>
      </w:r>
      <w:r w:rsidR="00643FE5" w:rsidRPr="00643FE5">
        <w:rPr>
          <w:rFonts w:asciiTheme="majorBidi" w:hAnsiTheme="majorBidi" w:cstheme="majorBidi"/>
          <w:sz w:val="20"/>
          <w:szCs w:val="20"/>
          <w:vertAlign w:val="subscript"/>
          <w:lang w:bidi="fa-IR"/>
        </w:rPr>
        <w:t>2</w:t>
      </w:r>
      <w:r w:rsidR="00643FE5" w:rsidRPr="00643FE5">
        <w:rPr>
          <w:rFonts w:hint="cs"/>
          <w:sz w:val="20"/>
          <w:szCs w:val="20"/>
          <w:rtl/>
          <w:lang w:bidi="fa-IR"/>
        </w:rPr>
        <w:t xml:space="preserve"> </w:t>
      </w:r>
      <w:r w:rsidR="00643FE5">
        <w:rPr>
          <w:rFonts w:hint="cs"/>
          <w:sz w:val="24"/>
          <w:szCs w:val="24"/>
          <w:rtl/>
          <w:lang w:bidi="fa-IR"/>
        </w:rPr>
        <w:t xml:space="preserve">به ترتیب حدود 62 و 75 دقیقه می باشد </w:t>
      </w:r>
      <w:r w:rsidRPr="007B5818">
        <w:rPr>
          <w:rFonts w:hint="cs"/>
          <w:sz w:val="24"/>
          <w:szCs w:val="24"/>
          <w:rtl/>
          <w:lang w:bidi="fa-IR"/>
        </w:rPr>
        <w:t>(شکل-</w:t>
      </w:r>
      <w:r w:rsidR="0071354D">
        <w:rPr>
          <w:rFonts w:hint="cs"/>
          <w:sz w:val="24"/>
          <w:szCs w:val="24"/>
          <w:rtl/>
          <w:lang w:bidi="fa-IR"/>
        </w:rPr>
        <w:t>10</w:t>
      </w:r>
      <w:r w:rsidRPr="007B5818">
        <w:rPr>
          <w:rFonts w:hint="cs"/>
          <w:sz w:val="24"/>
          <w:szCs w:val="24"/>
          <w:rtl/>
          <w:lang w:bidi="fa-IR"/>
        </w:rPr>
        <w:t>)</w:t>
      </w:r>
      <w:r w:rsidRPr="007B5818">
        <w:rPr>
          <w:sz w:val="24"/>
          <w:szCs w:val="24"/>
          <w:rtl/>
          <w:lang w:bidi="fa-IR"/>
        </w:rPr>
        <w:t>.</w:t>
      </w:r>
    </w:p>
    <w:p w14:paraId="36664C68" w14:textId="77777777" w:rsidR="00661730" w:rsidRDefault="00A91C5F" w:rsidP="004A0E31">
      <w:pPr>
        <w:keepNext/>
        <w:spacing w:after="0"/>
        <w:jc w:val="center"/>
      </w:pPr>
      <w:r w:rsidRPr="007B5818">
        <w:rPr>
          <w:noProof/>
          <w:sz w:val="18"/>
          <w:szCs w:val="18"/>
        </w:rPr>
        <w:lastRenderedPageBreak/>
        <w:drawing>
          <wp:inline distT="0" distB="0" distL="0" distR="0" wp14:anchorId="1C6E3795" wp14:editId="225CE9F8">
            <wp:extent cx="3733800" cy="1543050"/>
            <wp:effectExtent l="0" t="0" r="0" b="0"/>
            <wp:docPr id="17" name="Chart 17">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BD4FE6" w14:textId="62830141" w:rsidR="00A91C5F" w:rsidRPr="007B5818" w:rsidRDefault="00661730"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0</w:t>
      </w:r>
      <w:r>
        <w:rPr>
          <w:rtl/>
        </w:rPr>
        <w:fldChar w:fldCharType="end"/>
      </w:r>
      <w:r>
        <w:rPr>
          <w:rFonts w:hint="cs"/>
          <w:rtl/>
          <w:lang w:bidi="fa-IR"/>
        </w:rPr>
        <w:t xml:space="preserve">-نمودار مقایسه کاهش ارتفاع فوم </w:t>
      </w:r>
      <w:r w:rsidRPr="00661730">
        <w:rPr>
          <w:rFonts w:asciiTheme="majorBidi" w:hAnsiTheme="majorBidi" w:cstheme="majorBidi"/>
          <w:sz w:val="18"/>
          <w:szCs w:val="18"/>
          <w:lang w:bidi="fa-IR"/>
        </w:rPr>
        <w:t>CO</w:t>
      </w:r>
      <w:r w:rsidRPr="00661730">
        <w:rPr>
          <w:rFonts w:asciiTheme="majorBidi" w:hAnsiTheme="majorBidi" w:cstheme="majorBidi"/>
          <w:sz w:val="18"/>
          <w:szCs w:val="18"/>
          <w:vertAlign w:val="subscript"/>
          <w:lang w:bidi="fa-IR"/>
        </w:rPr>
        <w:t>2</w:t>
      </w:r>
      <w:r w:rsidRPr="00661730">
        <w:rPr>
          <w:rFonts w:asciiTheme="majorBidi" w:hAnsiTheme="majorBidi" w:cstheme="majorBidi"/>
          <w:sz w:val="18"/>
          <w:szCs w:val="18"/>
          <w:rtl/>
          <w:lang w:bidi="fa-IR"/>
        </w:rPr>
        <w:t xml:space="preserve"> و </w:t>
      </w:r>
      <w:r w:rsidRPr="00661730">
        <w:rPr>
          <w:rFonts w:asciiTheme="majorBidi" w:hAnsiTheme="majorBidi" w:cstheme="majorBidi"/>
          <w:sz w:val="18"/>
          <w:szCs w:val="18"/>
          <w:lang w:bidi="fa-IR"/>
        </w:rPr>
        <w:t>N</w:t>
      </w:r>
      <w:r w:rsidRPr="00661730">
        <w:rPr>
          <w:rFonts w:asciiTheme="majorBidi" w:hAnsiTheme="majorBidi" w:cstheme="majorBidi"/>
          <w:sz w:val="18"/>
          <w:szCs w:val="18"/>
          <w:vertAlign w:val="subscript"/>
          <w:lang w:bidi="fa-IR"/>
        </w:rPr>
        <w:t>2</w:t>
      </w:r>
    </w:p>
    <w:p w14:paraId="36F93E85" w14:textId="52B62F9D" w:rsidR="00D842F0" w:rsidRPr="007B5818" w:rsidRDefault="00643FE5" w:rsidP="00D842F0">
      <w:pPr>
        <w:spacing w:after="0"/>
        <w:jc w:val="lowKashida"/>
        <w:rPr>
          <w:rtl/>
          <w:lang w:bidi="fa-IR"/>
        </w:rPr>
      </w:pPr>
      <w:r>
        <w:rPr>
          <w:rFonts w:hint="cs"/>
          <w:rtl/>
          <w:lang w:bidi="fa-IR"/>
        </w:rPr>
        <w:t>وجود سورفکتانت زویتر</w:t>
      </w:r>
      <w:r w:rsidR="00D51E7A">
        <w:rPr>
          <w:rFonts w:hint="cs"/>
          <w:rtl/>
          <w:lang w:bidi="fa-IR"/>
        </w:rPr>
        <w:t>یو</w:t>
      </w:r>
      <w:r>
        <w:rPr>
          <w:rFonts w:hint="cs"/>
          <w:rtl/>
          <w:lang w:bidi="fa-IR"/>
        </w:rPr>
        <w:t>نیک</w:t>
      </w:r>
      <w:r w:rsidRPr="007B5818">
        <w:rPr>
          <w:rtl/>
          <w:lang w:bidi="fa-IR"/>
        </w:rPr>
        <w:t xml:space="preserve"> باعث افزا</w:t>
      </w:r>
      <w:r w:rsidRPr="007B5818">
        <w:rPr>
          <w:rFonts w:hint="cs"/>
          <w:rtl/>
          <w:lang w:bidi="fa-IR"/>
        </w:rPr>
        <w:t>ی</w:t>
      </w:r>
      <w:r w:rsidRPr="007B5818">
        <w:rPr>
          <w:rFonts w:hint="eastAsia"/>
          <w:rtl/>
          <w:lang w:bidi="fa-IR"/>
        </w:rPr>
        <w:t>ش</w:t>
      </w:r>
      <w:r w:rsidRPr="007B5818">
        <w:rPr>
          <w:rtl/>
          <w:lang w:bidi="fa-IR"/>
        </w:rPr>
        <w:t xml:space="preserve"> پا</w:t>
      </w:r>
      <w:r w:rsidRPr="007B5818">
        <w:rPr>
          <w:rFonts w:hint="cs"/>
          <w:rtl/>
          <w:lang w:bidi="fa-IR"/>
        </w:rPr>
        <w:t>ی</w:t>
      </w:r>
      <w:r w:rsidRPr="007B5818">
        <w:rPr>
          <w:rFonts w:hint="eastAsia"/>
          <w:rtl/>
          <w:lang w:bidi="fa-IR"/>
        </w:rPr>
        <w:t>دار</w:t>
      </w:r>
      <w:r w:rsidRPr="007B5818">
        <w:rPr>
          <w:rFonts w:hint="cs"/>
          <w:rtl/>
          <w:lang w:bidi="fa-IR"/>
        </w:rPr>
        <w:t>ی</w:t>
      </w:r>
      <w:r w:rsidRPr="007B5818">
        <w:rPr>
          <w:rtl/>
          <w:lang w:bidi="fa-IR"/>
        </w:rPr>
        <w:t xml:space="preserve"> فوم در تماس با نفت شده و از شکست سر</w:t>
      </w:r>
      <w:r w:rsidRPr="007B5818">
        <w:rPr>
          <w:rFonts w:hint="cs"/>
          <w:rtl/>
          <w:lang w:bidi="fa-IR"/>
        </w:rPr>
        <w:t>ی</w:t>
      </w:r>
      <w:r w:rsidRPr="007B5818">
        <w:rPr>
          <w:rFonts w:hint="eastAsia"/>
          <w:rtl/>
          <w:lang w:bidi="fa-IR"/>
        </w:rPr>
        <w:t>ع</w:t>
      </w:r>
      <w:r w:rsidRPr="007B5818">
        <w:rPr>
          <w:rtl/>
          <w:lang w:bidi="fa-IR"/>
        </w:rPr>
        <w:t xml:space="preserve"> فوم جلوگ</w:t>
      </w:r>
      <w:r w:rsidRPr="007B5818">
        <w:rPr>
          <w:rFonts w:hint="cs"/>
          <w:rtl/>
          <w:lang w:bidi="fa-IR"/>
        </w:rPr>
        <w:t>ی</w:t>
      </w:r>
      <w:r w:rsidRPr="007B5818">
        <w:rPr>
          <w:rFonts w:hint="eastAsia"/>
          <w:rtl/>
          <w:lang w:bidi="fa-IR"/>
        </w:rPr>
        <w:t>ر</w:t>
      </w:r>
      <w:r w:rsidRPr="007B5818">
        <w:rPr>
          <w:rFonts w:hint="cs"/>
          <w:rtl/>
          <w:lang w:bidi="fa-IR"/>
        </w:rPr>
        <w:t>ی</w:t>
      </w:r>
      <w:r w:rsidRPr="007B5818">
        <w:rPr>
          <w:rtl/>
          <w:lang w:bidi="fa-IR"/>
        </w:rPr>
        <w:t xml:space="preserve"> </w:t>
      </w:r>
      <w:r w:rsidR="000B3455">
        <w:rPr>
          <w:rFonts w:hint="cs"/>
          <w:rtl/>
          <w:lang w:bidi="fa-IR"/>
        </w:rPr>
        <w:t>می کند</w:t>
      </w:r>
      <w:r>
        <w:rPr>
          <w:rFonts w:hint="cs"/>
          <w:rtl/>
          <w:lang w:bidi="fa-IR"/>
        </w:rPr>
        <w:t xml:space="preserve"> </w:t>
      </w:r>
      <w:r>
        <w:rPr>
          <w:rtl/>
          <w:lang w:bidi="fa-IR"/>
        </w:rPr>
        <w:fldChar w:fldCharType="begin"/>
      </w:r>
      <w:r w:rsidR="0071354D">
        <w:rPr>
          <w:rtl/>
          <w:lang w:bidi="fa-IR"/>
        </w:rPr>
        <w:instrText xml:space="preserve"> </w:instrText>
      </w:r>
      <w:r w:rsidR="0071354D">
        <w:rPr>
          <w:lang w:bidi="fa-IR"/>
        </w:rPr>
        <w:instrText>ADDIN EN.CITE &lt;EndNote&gt;&lt;Cite&gt;&lt;Author&gt;Basheva&lt;/Author&gt;&lt;Year&gt;2000&lt;/Year&gt;&lt;RecNum&gt;179&lt;/RecNum&gt;&lt;DisplayText&gt;[48]&lt;/DisplayText&gt;&lt;record&gt;&lt;rec-number&gt;179&lt;/rec-number&gt;&lt;foreign-keys&gt;&lt;key app="EN" db-id="asfzt055fszd5cerax75dzaerazadrdewe2t" timestamp="1671012082"&gt;1</w:instrText>
      </w:r>
      <w:r w:rsidR="0071354D">
        <w:rPr>
          <w:rtl/>
          <w:lang w:bidi="fa-IR"/>
        </w:rPr>
        <w:instrText>79&lt;/</w:instrText>
      </w:r>
      <w:r w:rsidR="0071354D">
        <w:rPr>
          <w:lang w:bidi="fa-IR"/>
        </w:rPr>
        <w:instrText>key&gt;&lt;/foreign-keys&gt;&lt;ref-type name="Journal Article"&gt;17&lt;/ref-type&gt;&lt;contributors&gt;&lt;authors&gt;&lt;author&gt;Basheva, Elka S&lt;/author&gt;&lt;author&gt;Ganchev, Dragomir&lt;/author&gt;&lt;author&gt;Denkov, Nikolai D&lt;/author&gt;&lt;author&gt;Kasuga, Kenichi&lt;/author&gt;&lt;author&gt;Satoh, Naoki&lt;/author&gt;&lt;author&gt;Tsujii, Kaoru&lt;/author&gt;&lt;/authors&gt;&lt;/contributors&gt;&lt;titles&gt;&lt;title&gt;Role of betaine as foam booster in the presence of silicone oil drops&lt;/title&gt;&lt;secondary-title&gt;Langmuir&lt;/secondary-title&gt;&lt;/titles&gt;&lt;periodical&gt;&lt;full-title&gt;Langmuir&lt;/full-title&gt;&lt;/periodical</w:instrText>
      </w:r>
      <w:r w:rsidR="0071354D">
        <w:rPr>
          <w:rtl/>
          <w:lang w:bidi="fa-IR"/>
        </w:rPr>
        <w:instrText>&gt;&lt;</w:instrText>
      </w:r>
      <w:r w:rsidR="0071354D">
        <w:rPr>
          <w:lang w:bidi="fa-IR"/>
        </w:rPr>
        <w:instrText>pages&gt;1000-1013&lt;/pages&gt;&lt;volume&gt;16&lt;/volume&gt;&lt;number&gt;3&lt;/number&gt;&lt;dates&gt;&lt;year&gt;2000&lt;/year&gt;&lt;/dates&gt;&lt;isbn&gt;0743-7463&lt;/isbn&gt;&lt;urls&gt;&lt;/urls&gt;&lt;/record&gt;&lt;/Cite&gt;&lt;/EndNote</w:instrText>
      </w:r>
      <w:r w:rsidR="0071354D">
        <w:rPr>
          <w:rtl/>
          <w:lang w:bidi="fa-IR"/>
        </w:rPr>
        <w:instrText>&gt;</w:instrText>
      </w:r>
      <w:r>
        <w:rPr>
          <w:rtl/>
          <w:lang w:bidi="fa-IR"/>
        </w:rPr>
        <w:fldChar w:fldCharType="separate"/>
      </w:r>
      <w:r w:rsidR="0071354D">
        <w:rPr>
          <w:noProof/>
          <w:rtl/>
          <w:lang w:bidi="fa-IR"/>
        </w:rPr>
        <w:t>[48]</w:t>
      </w:r>
      <w:r>
        <w:rPr>
          <w:rtl/>
          <w:lang w:bidi="fa-IR"/>
        </w:rPr>
        <w:fldChar w:fldCharType="end"/>
      </w:r>
      <w:r w:rsidRPr="007B5818">
        <w:rPr>
          <w:rtl/>
          <w:lang w:bidi="fa-IR"/>
        </w:rPr>
        <w:t>.</w:t>
      </w:r>
      <w:r>
        <w:rPr>
          <w:rFonts w:hint="cs"/>
          <w:rtl/>
          <w:lang w:bidi="fa-IR"/>
        </w:rPr>
        <w:t xml:space="preserve"> همچنین در فوم </w:t>
      </w:r>
      <w:r w:rsidRPr="007F5789">
        <w:rPr>
          <w:rFonts w:asciiTheme="majorBidi" w:hAnsiTheme="majorBidi" w:cstheme="majorBidi"/>
          <w:sz w:val="20"/>
          <w:szCs w:val="20"/>
        </w:rPr>
        <w:t>CO</w:t>
      </w:r>
      <w:r w:rsidRPr="007F5789">
        <w:rPr>
          <w:rFonts w:asciiTheme="majorBidi" w:hAnsiTheme="majorBidi" w:cstheme="majorBidi"/>
          <w:sz w:val="20"/>
          <w:szCs w:val="20"/>
          <w:vertAlign w:val="subscript"/>
        </w:rPr>
        <w:t>2</w:t>
      </w:r>
      <w:r>
        <w:rPr>
          <w:rFonts w:hint="cs"/>
          <w:rtl/>
        </w:rPr>
        <w:t xml:space="preserve"> با تبدیل </w:t>
      </w:r>
      <w:r w:rsidRPr="007F5789">
        <w:rPr>
          <w:rFonts w:asciiTheme="majorBidi" w:hAnsiTheme="majorBidi" w:cstheme="majorBidi"/>
          <w:sz w:val="20"/>
          <w:szCs w:val="20"/>
        </w:rPr>
        <w:t>CAPB</w:t>
      </w:r>
      <w:r>
        <w:rPr>
          <w:rFonts w:hint="cs"/>
          <w:rtl/>
          <w:lang w:bidi="fa-IR"/>
        </w:rPr>
        <w:t xml:space="preserve"> به یک سورفکتانت کاتیونی، پایداری فوم در تماس با نفت بسیار افزایش می یابد </w:t>
      </w:r>
      <w:r>
        <w:rPr>
          <w:rtl/>
          <w:lang w:bidi="fa-IR"/>
        </w:rPr>
        <w:fldChar w:fldCharType="begin"/>
      </w:r>
      <w:r w:rsidR="0071354D">
        <w:rPr>
          <w:rtl/>
          <w:lang w:bidi="fa-IR"/>
        </w:rPr>
        <w:instrText xml:space="preserve"> </w:instrText>
      </w:r>
      <w:r w:rsidR="0071354D">
        <w:rPr>
          <w:lang w:bidi="fa-IR"/>
        </w:rPr>
        <w:instrText>ADDIN EN.CITE &lt;EndNote&gt;&lt;Cite&gt;&lt;Author&gt;Jones&lt;/Author&gt;&lt;Year&gt;2022&lt;/Year&gt;&lt;RecNum&gt;180&lt;/RecNum&gt;&lt;DisplayText&gt;[49]&lt;/DisplayText&gt;&lt;record&gt;&lt;rec-number&gt;180&lt;/rec-number&gt;&lt;foreign-keys&gt;&lt;key app="EN" db-id="asfzt055fszd5cerax75dzaerazadrdewe2t" timestamp="1671012085"&gt;180</w:instrText>
      </w:r>
      <w:r w:rsidR="0071354D">
        <w:rPr>
          <w:rtl/>
          <w:lang w:bidi="fa-IR"/>
        </w:rPr>
        <w:instrText>&lt;/</w:instrText>
      </w:r>
      <w:r w:rsidR="0071354D">
        <w:rPr>
          <w:lang w:bidi="fa-IR"/>
        </w:rPr>
        <w:instrText>key&gt;&lt;/foreign-keys&gt;&lt;ref-type name="Journal Article"&gt;17&lt;/ref-type&gt;&lt;contributors&gt;&lt;authors&gt;&lt;author&gt;Jones, Siân A&lt;/author&gt;&lt;author&gt;Kahrobaei, Siavash&lt;/author&gt;&lt;author&gt;Van Wageningen, Niels&lt;/author&gt;&lt;author&gt;Farajzadeh, Rouhi&lt;/author&gt;&lt;/authors&gt;&lt;/contributors&gt;&lt;titles&gt;&lt;title&gt;CO2 Foam Behavior in Carbonate Rock: Effect of Surfactant Type and Concentration&lt;/title&gt;&lt;secondary-title&gt;Industrial &amp;amp; Engineering Chemistry Research&lt;/secondary-title&gt;&lt;/titles&gt;&lt;periodical&gt;&lt;full-title&gt;Industrial &amp;amp; Engineering Chemistry Research&lt;/full-title&gt;&lt;/periodical&gt;&lt;pages&gt;11977-11987&lt;/pages&gt;&lt;volume&gt;61&lt;/volume&gt;&lt;number&gt;32&lt;/number&gt;&lt;dates&gt;&lt;year&gt;2022&lt;/year&gt;&lt;/dates&gt;&lt;isbn&gt;0888-5885&lt;/isbn&gt;&lt;urls&gt;&lt;/urls&gt;&lt;/record&gt;&lt;/Cite&gt;&lt;/EndNote</w:instrText>
      </w:r>
      <w:r w:rsidR="0071354D">
        <w:rPr>
          <w:rtl/>
          <w:lang w:bidi="fa-IR"/>
        </w:rPr>
        <w:instrText>&gt;</w:instrText>
      </w:r>
      <w:r>
        <w:rPr>
          <w:rtl/>
          <w:lang w:bidi="fa-IR"/>
        </w:rPr>
        <w:fldChar w:fldCharType="separate"/>
      </w:r>
      <w:r w:rsidR="0071354D">
        <w:rPr>
          <w:noProof/>
          <w:rtl/>
          <w:lang w:bidi="fa-IR"/>
        </w:rPr>
        <w:t>[49]</w:t>
      </w:r>
      <w:r>
        <w:rPr>
          <w:rtl/>
          <w:lang w:bidi="fa-IR"/>
        </w:rPr>
        <w:fldChar w:fldCharType="end"/>
      </w:r>
      <w:r w:rsidR="000B3455">
        <w:rPr>
          <w:rFonts w:hint="cs"/>
          <w:rtl/>
          <w:lang w:bidi="fa-IR"/>
        </w:rPr>
        <w:t>.</w:t>
      </w:r>
      <w:r w:rsidR="00A91C5F" w:rsidRPr="007B5818">
        <w:rPr>
          <w:rtl/>
          <w:lang w:bidi="fa-IR"/>
        </w:rPr>
        <w:t xml:space="preserve"> </w:t>
      </w:r>
      <w:r w:rsidR="000B3455">
        <w:rPr>
          <w:rFonts w:hint="cs"/>
          <w:rtl/>
          <w:lang w:bidi="fa-IR"/>
        </w:rPr>
        <w:t>درنتیجه</w:t>
      </w:r>
      <w:r w:rsidR="00A91C5F" w:rsidRPr="007B5818">
        <w:rPr>
          <w:rtl/>
          <w:lang w:bidi="fa-IR"/>
        </w:rPr>
        <w:t xml:space="preserve"> با نگاه دق</w:t>
      </w:r>
      <w:r w:rsidR="00A91C5F" w:rsidRPr="007B5818">
        <w:rPr>
          <w:rFonts w:hint="cs"/>
          <w:rtl/>
          <w:lang w:bidi="fa-IR"/>
        </w:rPr>
        <w:t>ی</w:t>
      </w:r>
      <w:r w:rsidR="00A91C5F" w:rsidRPr="007B5818">
        <w:rPr>
          <w:rFonts w:hint="eastAsia"/>
          <w:rtl/>
          <w:lang w:bidi="fa-IR"/>
        </w:rPr>
        <w:t>قتر</w:t>
      </w:r>
      <w:r w:rsidR="00A91C5F" w:rsidRPr="007B5818">
        <w:rPr>
          <w:rtl/>
          <w:lang w:bidi="fa-IR"/>
        </w:rPr>
        <w:t xml:space="preserve"> به ساختار فوم م</w:t>
      </w:r>
      <w:r w:rsidR="00A91C5F" w:rsidRPr="007B5818">
        <w:rPr>
          <w:rFonts w:hint="cs"/>
          <w:rtl/>
          <w:lang w:bidi="fa-IR"/>
        </w:rPr>
        <w:t>ی</w:t>
      </w:r>
      <w:r w:rsidR="00A91C5F" w:rsidRPr="007B5818">
        <w:rPr>
          <w:rtl/>
          <w:lang w:bidi="fa-IR"/>
        </w:rPr>
        <w:t xml:space="preserve"> توان مشاهده کرد که م</w:t>
      </w:r>
      <w:r w:rsidR="00A91C5F" w:rsidRPr="007B5818">
        <w:rPr>
          <w:rFonts w:hint="cs"/>
          <w:rtl/>
          <w:lang w:bidi="fa-IR"/>
        </w:rPr>
        <w:t>ی</w:t>
      </w:r>
      <w:r w:rsidR="00A91C5F" w:rsidRPr="007B5818">
        <w:rPr>
          <w:rFonts w:hint="eastAsia"/>
          <w:rtl/>
          <w:lang w:bidi="fa-IR"/>
        </w:rPr>
        <w:t>کرو</w:t>
      </w:r>
      <w:r w:rsidR="00A91C5F" w:rsidRPr="007B5818">
        <w:rPr>
          <w:rtl/>
          <w:lang w:bidi="fa-IR"/>
        </w:rPr>
        <w:t xml:space="preserve"> </w:t>
      </w:r>
      <w:r w:rsidR="00A91C5F" w:rsidRPr="007B5818">
        <w:rPr>
          <w:rFonts w:hint="cs"/>
          <w:rtl/>
          <w:lang w:bidi="fa-IR"/>
        </w:rPr>
        <w:t>امولسیون</w:t>
      </w:r>
      <w:r w:rsidR="00A91C5F" w:rsidRPr="007B5818">
        <w:rPr>
          <w:rtl/>
          <w:lang w:bidi="fa-IR"/>
        </w:rPr>
        <w:t xml:space="preserve"> در لاملا</w:t>
      </w:r>
      <w:r w:rsidR="00A91C5F" w:rsidRPr="007B5818">
        <w:rPr>
          <w:rFonts w:hint="cs"/>
          <w:rtl/>
          <w:lang w:bidi="fa-IR"/>
        </w:rPr>
        <w:t>ی</w:t>
      </w:r>
      <w:r w:rsidR="00A91C5F" w:rsidRPr="007B5818">
        <w:rPr>
          <w:rtl/>
          <w:lang w:bidi="fa-IR"/>
        </w:rPr>
        <w:t xml:space="preserve"> فوم </w:t>
      </w:r>
      <w:r w:rsidR="00A91C5F" w:rsidRPr="007F5789">
        <w:rPr>
          <w:rFonts w:asciiTheme="majorBidi" w:hAnsiTheme="majorBidi" w:cstheme="majorBidi"/>
          <w:sz w:val="20"/>
          <w:szCs w:val="20"/>
          <w:lang w:bidi="fa-IR"/>
        </w:rPr>
        <w:t>N</w:t>
      </w:r>
      <w:r w:rsidR="00A91C5F" w:rsidRPr="007F5789">
        <w:rPr>
          <w:rFonts w:asciiTheme="majorBidi" w:hAnsiTheme="majorBidi" w:cstheme="majorBidi"/>
          <w:sz w:val="20"/>
          <w:szCs w:val="20"/>
          <w:vertAlign w:val="subscript"/>
          <w:lang w:bidi="fa-IR"/>
        </w:rPr>
        <w:t>2</w:t>
      </w:r>
      <w:r w:rsidR="00A91C5F" w:rsidRPr="007B5818">
        <w:rPr>
          <w:rtl/>
          <w:lang w:bidi="fa-IR"/>
        </w:rPr>
        <w:t xml:space="preserve"> تشک</w:t>
      </w:r>
      <w:r w:rsidR="00A91C5F" w:rsidRPr="007B5818">
        <w:rPr>
          <w:rFonts w:hint="cs"/>
          <w:rtl/>
          <w:lang w:bidi="fa-IR"/>
        </w:rPr>
        <w:t>ی</w:t>
      </w:r>
      <w:r w:rsidR="00A91C5F" w:rsidRPr="007B5818">
        <w:rPr>
          <w:rFonts w:hint="eastAsia"/>
          <w:rtl/>
          <w:lang w:bidi="fa-IR"/>
        </w:rPr>
        <w:t>ل</w:t>
      </w:r>
      <w:r w:rsidR="00A91C5F" w:rsidRPr="007B5818">
        <w:rPr>
          <w:rtl/>
          <w:lang w:bidi="fa-IR"/>
        </w:rPr>
        <w:t xml:space="preserve"> نشده است</w:t>
      </w:r>
      <w:r w:rsidR="0071354D">
        <w:rPr>
          <w:rFonts w:hint="cs"/>
          <w:rtl/>
          <w:lang w:bidi="fa-IR"/>
        </w:rPr>
        <w:t xml:space="preserve"> </w:t>
      </w:r>
      <w:r w:rsidR="00A91C5F" w:rsidRPr="007B5818">
        <w:rPr>
          <w:rFonts w:hint="cs"/>
          <w:rtl/>
          <w:lang w:bidi="fa-IR"/>
        </w:rPr>
        <w:t>(شکل-</w:t>
      </w:r>
      <w:r w:rsidR="0071354D">
        <w:rPr>
          <w:rFonts w:hint="cs"/>
          <w:rtl/>
          <w:lang w:bidi="fa-IR"/>
        </w:rPr>
        <w:t>11</w:t>
      </w:r>
      <w:r w:rsidR="00A91C5F" w:rsidRPr="007B5818">
        <w:rPr>
          <w:rFonts w:hint="cs"/>
          <w:rtl/>
          <w:lang w:bidi="fa-IR"/>
        </w:rPr>
        <w:t>)</w:t>
      </w:r>
      <w:r w:rsidR="00A91C5F" w:rsidRPr="007B5818">
        <w:rPr>
          <w:rtl/>
          <w:lang w:bidi="fa-IR"/>
        </w:rPr>
        <w:t xml:space="preserve">. </w:t>
      </w:r>
      <w:r w:rsidR="00661730" w:rsidRPr="007B5818">
        <w:rPr>
          <w:rtl/>
          <w:lang w:bidi="fa-IR"/>
        </w:rPr>
        <w:t>نفت موجود در لاملا</w:t>
      </w:r>
      <w:r w:rsidR="00661730" w:rsidRPr="007B5818">
        <w:rPr>
          <w:rFonts w:hint="cs"/>
          <w:rtl/>
          <w:lang w:bidi="fa-IR"/>
        </w:rPr>
        <w:t>ی</w:t>
      </w:r>
      <w:r w:rsidR="00661730" w:rsidRPr="007B5818">
        <w:rPr>
          <w:rtl/>
          <w:lang w:bidi="fa-IR"/>
        </w:rPr>
        <w:t xml:space="preserve"> هر دو فوم را در </w:t>
      </w:r>
      <w:r w:rsidR="00661730">
        <w:rPr>
          <w:rFonts w:hint="cs"/>
          <w:rtl/>
          <w:lang w:bidi="fa-IR"/>
        </w:rPr>
        <w:t>شکل-</w:t>
      </w:r>
      <w:r w:rsidR="0071354D">
        <w:rPr>
          <w:rFonts w:hint="cs"/>
          <w:rtl/>
          <w:lang w:bidi="fa-IR"/>
        </w:rPr>
        <w:t>11</w:t>
      </w:r>
      <w:r w:rsidR="00661730" w:rsidRPr="007B5818">
        <w:rPr>
          <w:rtl/>
          <w:lang w:bidi="fa-IR"/>
        </w:rPr>
        <w:t xml:space="preserve"> م</w:t>
      </w:r>
      <w:r w:rsidR="00661730" w:rsidRPr="007B5818">
        <w:rPr>
          <w:rFonts w:hint="cs"/>
          <w:rtl/>
          <w:lang w:bidi="fa-IR"/>
        </w:rPr>
        <w:t>ی</w:t>
      </w:r>
      <w:r w:rsidR="00661730" w:rsidRPr="007B5818">
        <w:rPr>
          <w:rtl/>
          <w:lang w:bidi="fa-IR"/>
        </w:rPr>
        <w:t xml:space="preserve"> ب</w:t>
      </w:r>
      <w:r w:rsidR="00661730" w:rsidRPr="007B5818">
        <w:rPr>
          <w:rFonts w:hint="cs"/>
          <w:rtl/>
          <w:lang w:bidi="fa-IR"/>
        </w:rPr>
        <w:t>ی</w:t>
      </w:r>
      <w:r w:rsidR="00661730" w:rsidRPr="007B5818">
        <w:rPr>
          <w:rFonts w:hint="eastAsia"/>
          <w:rtl/>
          <w:lang w:bidi="fa-IR"/>
        </w:rPr>
        <w:t>ن</w:t>
      </w:r>
      <w:r w:rsidR="00661730" w:rsidRPr="007B5818">
        <w:rPr>
          <w:rFonts w:hint="cs"/>
          <w:rtl/>
          <w:lang w:bidi="fa-IR"/>
        </w:rPr>
        <w:t>ی</w:t>
      </w:r>
      <w:r w:rsidR="00661730" w:rsidRPr="007B5818">
        <w:rPr>
          <w:rFonts w:hint="eastAsia"/>
          <w:rtl/>
          <w:lang w:bidi="fa-IR"/>
        </w:rPr>
        <w:t>م</w:t>
      </w:r>
      <w:r w:rsidR="00661730" w:rsidRPr="007B5818">
        <w:rPr>
          <w:rtl/>
          <w:lang w:bidi="fa-IR"/>
        </w:rPr>
        <w:t xml:space="preserve"> که در حضور </w:t>
      </w:r>
      <w:r w:rsidR="00661730" w:rsidRPr="007F5789">
        <w:rPr>
          <w:rFonts w:asciiTheme="majorBidi" w:hAnsiTheme="majorBidi" w:cstheme="majorBidi"/>
          <w:sz w:val="20"/>
          <w:szCs w:val="20"/>
          <w:lang w:bidi="fa-IR"/>
        </w:rPr>
        <w:t>CO</w:t>
      </w:r>
      <w:r w:rsidR="00661730" w:rsidRPr="007F5789">
        <w:rPr>
          <w:rFonts w:asciiTheme="majorBidi" w:hAnsiTheme="majorBidi" w:cstheme="majorBidi"/>
          <w:sz w:val="20"/>
          <w:szCs w:val="20"/>
          <w:vertAlign w:val="subscript"/>
          <w:lang w:bidi="fa-IR"/>
        </w:rPr>
        <w:t>2</w:t>
      </w:r>
      <w:r w:rsidR="00661730" w:rsidRPr="007B5818">
        <w:rPr>
          <w:rtl/>
          <w:lang w:bidi="fa-IR"/>
        </w:rPr>
        <w:t xml:space="preserve"> نفت ها به صورت م</w:t>
      </w:r>
      <w:r w:rsidR="00661730" w:rsidRPr="007B5818">
        <w:rPr>
          <w:rFonts w:hint="cs"/>
          <w:rtl/>
          <w:lang w:bidi="fa-IR"/>
        </w:rPr>
        <w:t>ی</w:t>
      </w:r>
      <w:r w:rsidR="00661730" w:rsidRPr="007B5818">
        <w:rPr>
          <w:rFonts w:hint="eastAsia"/>
          <w:rtl/>
          <w:lang w:bidi="fa-IR"/>
        </w:rPr>
        <w:t>کرو</w:t>
      </w:r>
      <w:r w:rsidR="00661730" w:rsidRPr="007B5818">
        <w:rPr>
          <w:rtl/>
          <w:lang w:bidi="fa-IR"/>
        </w:rPr>
        <w:t xml:space="preserve"> امولس</w:t>
      </w:r>
      <w:r w:rsidR="00661730" w:rsidRPr="007B5818">
        <w:rPr>
          <w:rFonts w:hint="cs"/>
          <w:rtl/>
          <w:lang w:bidi="fa-IR"/>
        </w:rPr>
        <w:t>ی</w:t>
      </w:r>
      <w:r w:rsidR="00661730" w:rsidRPr="007B5818">
        <w:rPr>
          <w:rFonts w:hint="eastAsia"/>
          <w:rtl/>
          <w:lang w:bidi="fa-IR"/>
        </w:rPr>
        <w:t>ون</w:t>
      </w:r>
      <w:r w:rsidR="00661730" w:rsidRPr="007B5818">
        <w:rPr>
          <w:rtl/>
          <w:lang w:bidi="fa-IR"/>
        </w:rPr>
        <w:t xml:space="preserve"> ها</w:t>
      </w:r>
      <w:r w:rsidR="00661730" w:rsidRPr="007B5818">
        <w:rPr>
          <w:rFonts w:hint="cs"/>
          <w:rtl/>
          <w:lang w:bidi="fa-IR"/>
        </w:rPr>
        <w:t>یی</w:t>
      </w:r>
      <w:r w:rsidR="00661730" w:rsidRPr="007B5818">
        <w:rPr>
          <w:rtl/>
          <w:lang w:bidi="fa-IR"/>
        </w:rPr>
        <w:t xml:space="preserve"> در فضا</w:t>
      </w:r>
      <w:r w:rsidR="00661730" w:rsidRPr="007B5818">
        <w:rPr>
          <w:rFonts w:hint="cs"/>
          <w:rtl/>
          <w:lang w:bidi="fa-IR"/>
        </w:rPr>
        <w:t>ی</w:t>
      </w:r>
      <w:r w:rsidR="00661730" w:rsidRPr="007B5818">
        <w:rPr>
          <w:rtl/>
          <w:lang w:bidi="fa-IR"/>
        </w:rPr>
        <w:t xml:space="preserve"> لاملا محبوس شده اند، ل</w:t>
      </w:r>
      <w:r w:rsidR="00661730" w:rsidRPr="007B5818">
        <w:rPr>
          <w:rFonts w:hint="cs"/>
          <w:rtl/>
          <w:lang w:bidi="fa-IR"/>
        </w:rPr>
        <w:t>ی</w:t>
      </w:r>
      <w:r w:rsidR="00661730" w:rsidRPr="007B5818">
        <w:rPr>
          <w:rFonts w:hint="eastAsia"/>
          <w:rtl/>
          <w:lang w:bidi="fa-IR"/>
        </w:rPr>
        <w:t>کن</w:t>
      </w:r>
      <w:r w:rsidR="00661730" w:rsidRPr="007B5818">
        <w:rPr>
          <w:rtl/>
          <w:lang w:bidi="fa-IR"/>
        </w:rPr>
        <w:t xml:space="preserve"> در فوم </w:t>
      </w:r>
      <w:r w:rsidR="00661730" w:rsidRPr="007F5789">
        <w:rPr>
          <w:rFonts w:asciiTheme="majorBidi" w:hAnsiTheme="majorBidi" w:cstheme="majorBidi"/>
          <w:sz w:val="20"/>
          <w:szCs w:val="20"/>
          <w:lang w:bidi="fa-IR"/>
        </w:rPr>
        <w:t>N</w:t>
      </w:r>
      <w:r w:rsidR="00661730" w:rsidRPr="007F5789">
        <w:rPr>
          <w:rFonts w:asciiTheme="majorBidi" w:hAnsiTheme="majorBidi" w:cstheme="majorBidi"/>
          <w:sz w:val="20"/>
          <w:szCs w:val="20"/>
          <w:vertAlign w:val="subscript"/>
          <w:lang w:bidi="fa-IR"/>
        </w:rPr>
        <w:t>2</w:t>
      </w:r>
      <w:r w:rsidR="00661730" w:rsidRPr="007B5818">
        <w:rPr>
          <w:rtl/>
          <w:lang w:bidi="fa-IR"/>
        </w:rPr>
        <w:t xml:space="preserve"> نفت به صورت توده ا</w:t>
      </w:r>
      <w:r w:rsidR="00661730" w:rsidRPr="007B5818">
        <w:rPr>
          <w:rFonts w:hint="cs"/>
          <w:rtl/>
          <w:lang w:bidi="fa-IR"/>
        </w:rPr>
        <w:t>ی</w:t>
      </w:r>
      <w:r w:rsidR="00661730" w:rsidRPr="007B5818">
        <w:rPr>
          <w:rtl/>
          <w:lang w:bidi="fa-IR"/>
        </w:rPr>
        <w:t xml:space="preserve"> در فضا</w:t>
      </w:r>
      <w:r w:rsidR="00661730" w:rsidRPr="007B5818">
        <w:rPr>
          <w:rFonts w:hint="cs"/>
          <w:rtl/>
          <w:lang w:bidi="fa-IR"/>
        </w:rPr>
        <w:t>ی</w:t>
      </w:r>
      <w:r w:rsidR="00661730" w:rsidRPr="007B5818">
        <w:rPr>
          <w:rtl/>
          <w:lang w:bidi="fa-IR"/>
        </w:rPr>
        <w:t xml:space="preserve"> لاملا قرار </w:t>
      </w:r>
      <w:r w:rsidR="00661730" w:rsidRPr="007B5818">
        <w:rPr>
          <w:rFonts w:hint="eastAsia"/>
          <w:rtl/>
          <w:lang w:bidi="fa-IR"/>
        </w:rPr>
        <w:t>گرفته</w:t>
      </w:r>
      <w:r w:rsidR="00661730" w:rsidRPr="007B5818">
        <w:rPr>
          <w:rtl/>
          <w:lang w:bidi="fa-IR"/>
        </w:rPr>
        <w:t xml:space="preserve"> است. </w:t>
      </w:r>
      <w:r w:rsidR="00661730">
        <w:rPr>
          <w:rFonts w:hint="cs"/>
          <w:rtl/>
          <w:lang w:bidi="fa-IR"/>
        </w:rPr>
        <w:t>با</w:t>
      </w:r>
      <w:r w:rsidR="00661730" w:rsidRPr="007B5818">
        <w:rPr>
          <w:rtl/>
          <w:lang w:bidi="fa-IR"/>
        </w:rPr>
        <w:t xml:space="preserve"> حضور گاز</w:t>
      </w:r>
      <w:r w:rsidR="00661730" w:rsidRPr="007B5818">
        <w:rPr>
          <w:lang w:bidi="fa-IR"/>
        </w:rPr>
        <w:t xml:space="preserve"> </w:t>
      </w:r>
      <w:r w:rsidR="00661730" w:rsidRPr="007F5789">
        <w:rPr>
          <w:rFonts w:asciiTheme="majorBidi" w:hAnsiTheme="majorBidi" w:cstheme="majorBidi"/>
          <w:sz w:val="20"/>
          <w:szCs w:val="20"/>
          <w:lang w:bidi="fa-IR"/>
        </w:rPr>
        <w:t>CO</w:t>
      </w:r>
      <w:r w:rsidR="00661730" w:rsidRPr="007F5789">
        <w:rPr>
          <w:rFonts w:asciiTheme="majorBidi" w:hAnsiTheme="majorBidi" w:cstheme="majorBidi"/>
          <w:sz w:val="20"/>
          <w:szCs w:val="20"/>
          <w:vertAlign w:val="subscript"/>
          <w:lang w:bidi="fa-IR"/>
        </w:rPr>
        <w:t>2</w:t>
      </w:r>
      <w:r w:rsidR="00661730" w:rsidRPr="007B5818">
        <w:rPr>
          <w:lang w:bidi="fa-IR"/>
        </w:rPr>
        <w:t xml:space="preserve"> </w:t>
      </w:r>
      <w:r w:rsidR="00661730" w:rsidRPr="007B5818">
        <w:rPr>
          <w:rtl/>
          <w:lang w:bidi="fa-IR"/>
        </w:rPr>
        <w:t>و تبد</w:t>
      </w:r>
      <w:r w:rsidR="00661730" w:rsidRPr="007B5818">
        <w:rPr>
          <w:rFonts w:hint="cs"/>
          <w:rtl/>
          <w:lang w:bidi="fa-IR"/>
        </w:rPr>
        <w:t>ی</w:t>
      </w:r>
      <w:r w:rsidR="00661730" w:rsidRPr="007B5818">
        <w:rPr>
          <w:rFonts w:hint="eastAsia"/>
          <w:rtl/>
          <w:lang w:bidi="fa-IR"/>
        </w:rPr>
        <w:t>ل</w:t>
      </w:r>
      <w:r w:rsidR="00661730" w:rsidRPr="007B5818">
        <w:rPr>
          <w:rtl/>
          <w:lang w:bidi="fa-IR"/>
        </w:rPr>
        <w:t xml:space="preserve"> سورفکتانت</w:t>
      </w:r>
      <w:r w:rsidR="00661730" w:rsidRPr="007B5818">
        <w:rPr>
          <w:lang w:bidi="fa-IR"/>
        </w:rPr>
        <w:t xml:space="preserve"> </w:t>
      </w:r>
      <w:r w:rsidR="00661730" w:rsidRPr="007F5789">
        <w:rPr>
          <w:rFonts w:asciiTheme="majorBidi" w:hAnsiTheme="majorBidi" w:cstheme="majorBidi"/>
          <w:sz w:val="20"/>
          <w:szCs w:val="20"/>
          <w:lang w:bidi="fa-IR"/>
        </w:rPr>
        <w:t>CAPB</w:t>
      </w:r>
      <w:r w:rsidR="00661730" w:rsidRPr="007B5818">
        <w:rPr>
          <w:lang w:bidi="fa-IR"/>
        </w:rPr>
        <w:t xml:space="preserve"> </w:t>
      </w:r>
      <w:r w:rsidR="00661730" w:rsidRPr="007B5818">
        <w:rPr>
          <w:rtl/>
          <w:lang w:bidi="fa-IR"/>
        </w:rPr>
        <w:t xml:space="preserve">به </w:t>
      </w:r>
      <w:r w:rsidR="00661730" w:rsidRPr="007B5818">
        <w:rPr>
          <w:rFonts w:hint="cs"/>
          <w:rtl/>
          <w:lang w:bidi="fa-IR"/>
        </w:rPr>
        <w:t>ی</w:t>
      </w:r>
      <w:r w:rsidR="00661730" w:rsidRPr="007B5818">
        <w:rPr>
          <w:rFonts w:hint="eastAsia"/>
          <w:rtl/>
          <w:lang w:bidi="fa-IR"/>
        </w:rPr>
        <w:t>ک</w:t>
      </w:r>
      <w:r w:rsidR="00661730" w:rsidRPr="007B5818">
        <w:rPr>
          <w:rtl/>
          <w:lang w:bidi="fa-IR"/>
        </w:rPr>
        <w:t xml:space="preserve"> سورفکتانت کات</w:t>
      </w:r>
      <w:r w:rsidR="00661730" w:rsidRPr="007B5818">
        <w:rPr>
          <w:rFonts w:hint="cs"/>
          <w:rtl/>
          <w:lang w:bidi="fa-IR"/>
        </w:rPr>
        <w:t>ی</w:t>
      </w:r>
      <w:r w:rsidR="00661730" w:rsidRPr="007B5818">
        <w:rPr>
          <w:rFonts w:hint="eastAsia"/>
          <w:rtl/>
          <w:lang w:bidi="fa-IR"/>
        </w:rPr>
        <w:t>ون</w:t>
      </w:r>
      <w:r w:rsidR="00661730" w:rsidRPr="007B5818">
        <w:rPr>
          <w:rFonts w:hint="cs"/>
          <w:rtl/>
          <w:lang w:bidi="fa-IR"/>
        </w:rPr>
        <w:t>ی</w:t>
      </w:r>
      <w:r w:rsidR="00661730">
        <w:rPr>
          <w:rFonts w:hint="cs"/>
          <w:rtl/>
          <w:lang w:bidi="fa-IR"/>
        </w:rPr>
        <w:t xml:space="preserve">، اتصال قوی با سورفکتانت </w:t>
      </w:r>
      <w:r w:rsidR="00661730" w:rsidRPr="007F5789">
        <w:rPr>
          <w:rFonts w:asciiTheme="majorBidi" w:hAnsiTheme="majorBidi" w:cstheme="majorBidi"/>
          <w:sz w:val="20"/>
          <w:szCs w:val="20"/>
          <w:lang w:bidi="fa-IR"/>
        </w:rPr>
        <w:t>ALES</w:t>
      </w:r>
      <w:r w:rsidR="00661730">
        <w:rPr>
          <w:rFonts w:hint="cs"/>
          <w:rtl/>
          <w:lang w:bidi="fa-IR"/>
        </w:rPr>
        <w:t xml:space="preserve"> ایجاد کرده و این فعل و انفعال بین دو سورفکتانت را می توان دلیل افزایش پایداری فوم </w:t>
      </w:r>
      <w:r w:rsidR="00661730" w:rsidRPr="007F5789">
        <w:rPr>
          <w:rFonts w:asciiTheme="majorBidi" w:hAnsiTheme="majorBidi" w:cstheme="majorBidi"/>
          <w:sz w:val="20"/>
          <w:szCs w:val="20"/>
          <w:lang w:bidi="fa-IR"/>
        </w:rPr>
        <w:t>CO</w:t>
      </w:r>
      <w:r w:rsidR="00661730" w:rsidRPr="007F5789">
        <w:rPr>
          <w:rFonts w:asciiTheme="majorBidi" w:hAnsiTheme="majorBidi" w:cstheme="majorBidi"/>
          <w:sz w:val="20"/>
          <w:szCs w:val="20"/>
          <w:vertAlign w:val="subscript"/>
          <w:lang w:bidi="fa-IR"/>
        </w:rPr>
        <w:t>2</w:t>
      </w:r>
      <w:r w:rsidR="00661730">
        <w:rPr>
          <w:rFonts w:hint="cs"/>
          <w:rtl/>
          <w:lang w:bidi="fa-IR"/>
        </w:rPr>
        <w:t xml:space="preserve"> دانست.</w:t>
      </w:r>
    </w:p>
    <w:p w14:paraId="12461975" w14:textId="12E034D5" w:rsidR="00661730" w:rsidRDefault="00A91C5F" w:rsidP="004A0E31">
      <w:pPr>
        <w:keepNext/>
        <w:spacing w:after="0"/>
        <w:jc w:val="center"/>
      </w:pPr>
      <w:r w:rsidRPr="007B5818">
        <w:rPr>
          <w:noProof/>
          <w:sz w:val="18"/>
          <w:szCs w:val="18"/>
        </w:rPr>
        <w:drawing>
          <wp:inline distT="0" distB="0" distL="0" distR="0" wp14:anchorId="64D4FCED" wp14:editId="72EF54A4">
            <wp:extent cx="1917826" cy="8839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965721" cy="905995"/>
                    </a:xfrm>
                    <a:prstGeom prst="rect">
                      <a:avLst/>
                    </a:prstGeom>
                    <a:noFill/>
                    <a:ln>
                      <a:noFill/>
                    </a:ln>
                  </pic:spPr>
                </pic:pic>
              </a:graphicData>
            </a:graphic>
          </wp:inline>
        </w:drawing>
      </w:r>
    </w:p>
    <w:p w14:paraId="068CB74C" w14:textId="4A31CDA0" w:rsidR="00A91C5F" w:rsidRPr="007B5818" w:rsidRDefault="00661730"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1</w:t>
      </w:r>
      <w:r>
        <w:rPr>
          <w:rtl/>
        </w:rPr>
        <w:fldChar w:fldCharType="end"/>
      </w:r>
      <w:r>
        <w:rPr>
          <w:rFonts w:hint="cs"/>
          <w:rtl/>
          <w:lang w:bidi="fa-IR"/>
        </w:rPr>
        <w:t xml:space="preserve">-نمای نزدیک از فوم </w:t>
      </w:r>
      <w:r w:rsidRPr="00661730">
        <w:rPr>
          <w:rFonts w:asciiTheme="majorBidi" w:hAnsiTheme="majorBidi" w:cstheme="majorBidi"/>
          <w:sz w:val="18"/>
          <w:szCs w:val="18"/>
          <w:lang w:bidi="fa-IR"/>
        </w:rPr>
        <w:t>A:N</w:t>
      </w:r>
      <w:r w:rsidRPr="00661730">
        <w:rPr>
          <w:rFonts w:asciiTheme="majorBidi" w:hAnsiTheme="majorBidi" w:cstheme="majorBidi"/>
          <w:sz w:val="18"/>
          <w:szCs w:val="18"/>
          <w:vertAlign w:val="subscript"/>
          <w:lang w:bidi="fa-IR"/>
        </w:rPr>
        <w:t>2</w:t>
      </w:r>
      <w:r w:rsidRPr="00661730">
        <w:rPr>
          <w:rFonts w:asciiTheme="majorBidi" w:hAnsiTheme="majorBidi" w:cstheme="majorBidi"/>
          <w:sz w:val="18"/>
          <w:szCs w:val="18"/>
          <w:lang w:bidi="fa-IR"/>
        </w:rPr>
        <w:t xml:space="preserve"> B:CO</w:t>
      </w:r>
      <w:r w:rsidRPr="00661730">
        <w:rPr>
          <w:rFonts w:asciiTheme="majorBidi" w:hAnsiTheme="majorBidi" w:cstheme="majorBidi"/>
          <w:sz w:val="18"/>
          <w:szCs w:val="18"/>
          <w:vertAlign w:val="subscript"/>
          <w:lang w:bidi="fa-IR"/>
        </w:rPr>
        <w:t>2</w:t>
      </w:r>
    </w:p>
    <w:p w14:paraId="63AF5A53" w14:textId="11AE1DC6" w:rsidR="00A91C5F" w:rsidRPr="007B5818" w:rsidRDefault="00A91C5F" w:rsidP="00A40D38">
      <w:pPr>
        <w:pStyle w:val="Heading2"/>
        <w:numPr>
          <w:ilvl w:val="0"/>
          <w:numId w:val="0"/>
        </w:numPr>
        <w:rPr>
          <w:rtl/>
          <w:lang w:bidi="fa-IR"/>
        </w:rPr>
      </w:pPr>
      <w:r w:rsidRPr="007B5818">
        <w:rPr>
          <w:rFonts w:hint="cs"/>
          <w:rtl/>
          <w:lang w:bidi="fa-IR"/>
        </w:rPr>
        <w:t>غلظت بهینه سورفکتان</w:t>
      </w:r>
      <w:r w:rsidRPr="007B5818">
        <w:rPr>
          <w:rFonts w:hint="eastAsia"/>
          <w:rtl/>
          <w:lang w:bidi="fa-IR"/>
        </w:rPr>
        <w:t>ت</w:t>
      </w:r>
    </w:p>
    <w:p w14:paraId="4F2E8B8E" w14:textId="1E6816D0" w:rsidR="00433D63" w:rsidRPr="007B5818" w:rsidRDefault="00186A98" w:rsidP="004A0E31">
      <w:pPr>
        <w:spacing w:after="0"/>
        <w:jc w:val="lowKashida"/>
        <w:rPr>
          <w:rtl/>
          <w:lang w:bidi="fa-IR"/>
        </w:rPr>
      </w:pPr>
      <w:r>
        <w:rPr>
          <w:rFonts w:hint="cs"/>
          <w:rtl/>
          <w:lang w:bidi="fa-IR"/>
        </w:rPr>
        <w:t xml:space="preserve">پایداری فوم تشکیل شده توسط ترکیب بهینه 70% </w:t>
      </w:r>
      <w:r w:rsidRPr="00186A98">
        <w:rPr>
          <w:rFonts w:asciiTheme="majorBidi" w:hAnsiTheme="majorBidi" w:cstheme="majorBidi"/>
          <w:sz w:val="20"/>
          <w:szCs w:val="20"/>
          <w:lang w:bidi="fa-IR"/>
        </w:rPr>
        <w:t>ALES</w:t>
      </w:r>
      <w:r>
        <w:rPr>
          <w:rFonts w:hint="cs"/>
          <w:rtl/>
          <w:lang w:bidi="fa-IR"/>
        </w:rPr>
        <w:t xml:space="preserve"> و 30% </w:t>
      </w:r>
      <w:r w:rsidRPr="00186A98">
        <w:rPr>
          <w:rFonts w:asciiTheme="majorBidi" w:hAnsiTheme="majorBidi" w:cstheme="majorBidi"/>
          <w:sz w:val="20"/>
          <w:szCs w:val="20"/>
          <w:lang w:bidi="fa-IR"/>
        </w:rPr>
        <w:t>CAPB</w:t>
      </w:r>
      <w:r>
        <w:rPr>
          <w:rFonts w:hint="cs"/>
          <w:rtl/>
          <w:lang w:bidi="fa-IR"/>
        </w:rPr>
        <w:t xml:space="preserve"> در غلظت های مختلف (</w:t>
      </w:r>
      <w:r w:rsidRPr="00186A98">
        <w:rPr>
          <w:rFonts w:asciiTheme="majorBidi" w:hAnsiTheme="majorBidi" w:cstheme="majorBidi"/>
          <w:sz w:val="20"/>
          <w:szCs w:val="20"/>
          <w:lang w:bidi="fa-IR"/>
        </w:rPr>
        <w:t>ppm</w:t>
      </w:r>
      <w:r>
        <w:rPr>
          <w:rFonts w:hint="cs"/>
          <w:rtl/>
          <w:lang w:bidi="fa-IR"/>
        </w:rPr>
        <w:t xml:space="preserve"> 500-3000) مورد مطالعه قرار گرفته و </w:t>
      </w:r>
      <w:r w:rsidR="00433D63">
        <w:rPr>
          <w:rFonts w:hint="cs"/>
          <w:rtl/>
          <w:lang w:bidi="fa-IR"/>
        </w:rPr>
        <w:t>با توجه به نتایج نیمه عمر فوم (شکل-</w:t>
      </w:r>
      <w:r w:rsidR="00E16883">
        <w:rPr>
          <w:rFonts w:hint="cs"/>
          <w:rtl/>
          <w:lang w:bidi="fa-IR"/>
        </w:rPr>
        <w:t>12</w:t>
      </w:r>
      <w:r w:rsidR="00433D63">
        <w:rPr>
          <w:rFonts w:hint="cs"/>
          <w:rtl/>
          <w:lang w:bidi="fa-IR"/>
        </w:rPr>
        <w:t>)</w:t>
      </w:r>
      <w:r w:rsidR="00433D63" w:rsidRPr="007B5818">
        <w:rPr>
          <w:rtl/>
          <w:lang w:bidi="fa-IR"/>
        </w:rPr>
        <w:t>، غلظت</w:t>
      </w:r>
      <w:r w:rsidR="00433D63" w:rsidRPr="007B5818">
        <w:rPr>
          <w:lang w:bidi="fa-IR"/>
        </w:rPr>
        <w:t xml:space="preserve"> </w:t>
      </w:r>
      <w:r w:rsidR="00433D63" w:rsidRPr="007F5789">
        <w:rPr>
          <w:rFonts w:asciiTheme="majorBidi" w:hAnsiTheme="majorBidi" w:cstheme="majorBidi"/>
          <w:sz w:val="20"/>
          <w:szCs w:val="20"/>
          <w:lang w:bidi="fa-IR"/>
        </w:rPr>
        <w:t>ppm</w:t>
      </w:r>
      <w:r w:rsidR="00433D63" w:rsidRPr="007B5818">
        <w:rPr>
          <w:lang w:bidi="fa-IR"/>
        </w:rPr>
        <w:t xml:space="preserve"> </w:t>
      </w:r>
      <w:r w:rsidR="00433D63" w:rsidRPr="007B5818">
        <w:rPr>
          <w:rtl/>
          <w:lang w:bidi="fa-IR"/>
        </w:rPr>
        <w:t>۱۳۰۰ دارا</w:t>
      </w:r>
      <w:r w:rsidR="00433D63" w:rsidRPr="007B5818">
        <w:rPr>
          <w:rFonts w:hint="cs"/>
          <w:rtl/>
          <w:lang w:bidi="fa-IR"/>
        </w:rPr>
        <w:t>ی</w:t>
      </w:r>
      <w:r w:rsidR="00433D63" w:rsidRPr="007B5818">
        <w:rPr>
          <w:rtl/>
          <w:lang w:bidi="fa-IR"/>
        </w:rPr>
        <w:t xml:space="preserve"> بالاتر</w:t>
      </w:r>
      <w:r w:rsidR="00433D63" w:rsidRPr="007B5818">
        <w:rPr>
          <w:rFonts w:hint="cs"/>
          <w:rtl/>
          <w:lang w:bidi="fa-IR"/>
        </w:rPr>
        <w:t>ی</w:t>
      </w:r>
      <w:r w:rsidR="00433D63" w:rsidRPr="007B5818">
        <w:rPr>
          <w:rFonts w:hint="eastAsia"/>
          <w:rtl/>
          <w:lang w:bidi="fa-IR"/>
        </w:rPr>
        <w:t>ن</w:t>
      </w:r>
      <w:r w:rsidR="00433D63" w:rsidRPr="007B5818">
        <w:rPr>
          <w:rtl/>
          <w:lang w:bidi="fa-IR"/>
        </w:rPr>
        <w:t xml:space="preserve"> م</w:t>
      </w:r>
      <w:r w:rsidR="00433D63" w:rsidRPr="007B5818">
        <w:rPr>
          <w:rFonts w:hint="cs"/>
          <w:rtl/>
          <w:lang w:bidi="fa-IR"/>
        </w:rPr>
        <w:t>ی</w:t>
      </w:r>
      <w:r w:rsidR="00433D63" w:rsidRPr="007B5818">
        <w:rPr>
          <w:rFonts w:hint="eastAsia"/>
          <w:rtl/>
          <w:lang w:bidi="fa-IR"/>
        </w:rPr>
        <w:t>زان</w:t>
      </w:r>
      <w:r w:rsidR="00433D63" w:rsidRPr="007B5818">
        <w:rPr>
          <w:rtl/>
          <w:lang w:bidi="fa-IR"/>
        </w:rPr>
        <w:t xml:space="preserve"> پا</w:t>
      </w:r>
      <w:r w:rsidR="00433D63" w:rsidRPr="007B5818">
        <w:rPr>
          <w:rFonts w:hint="cs"/>
          <w:rtl/>
          <w:lang w:bidi="fa-IR"/>
        </w:rPr>
        <w:t>ی</w:t>
      </w:r>
      <w:r w:rsidR="00433D63" w:rsidRPr="007B5818">
        <w:rPr>
          <w:rFonts w:hint="eastAsia"/>
          <w:rtl/>
          <w:lang w:bidi="fa-IR"/>
        </w:rPr>
        <w:t>دار</w:t>
      </w:r>
      <w:r w:rsidR="00433D63" w:rsidRPr="007B5818">
        <w:rPr>
          <w:rFonts w:hint="cs"/>
          <w:rtl/>
          <w:lang w:bidi="fa-IR"/>
        </w:rPr>
        <w:t>ی</w:t>
      </w:r>
      <w:r w:rsidR="00433D63" w:rsidRPr="007B5818">
        <w:rPr>
          <w:rtl/>
          <w:lang w:bidi="fa-IR"/>
        </w:rPr>
        <w:t xml:space="preserve"> و ن</w:t>
      </w:r>
      <w:r w:rsidR="00433D63" w:rsidRPr="007B5818">
        <w:rPr>
          <w:rFonts w:hint="cs"/>
          <w:rtl/>
          <w:lang w:bidi="fa-IR"/>
        </w:rPr>
        <w:t>ی</w:t>
      </w:r>
      <w:r w:rsidR="00433D63" w:rsidRPr="007B5818">
        <w:rPr>
          <w:rFonts w:hint="eastAsia"/>
          <w:rtl/>
          <w:lang w:bidi="fa-IR"/>
        </w:rPr>
        <w:t>مه</w:t>
      </w:r>
      <w:r w:rsidR="00433D63" w:rsidRPr="007B5818">
        <w:rPr>
          <w:rtl/>
          <w:lang w:bidi="fa-IR"/>
        </w:rPr>
        <w:t xml:space="preserve"> عمر م</w:t>
      </w:r>
      <w:r w:rsidR="00433D63" w:rsidRPr="007B5818">
        <w:rPr>
          <w:rFonts w:hint="cs"/>
          <w:rtl/>
          <w:lang w:bidi="fa-IR"/>
        </w:rPr>
        <w:t>ی</w:t>
      </w:r>
      <w:r w:rsidR="00433D63" w:rsidRPr="007B5818">
        <w:rPr>
          <w:rtl/>
          <w:lang w:bidi="fa-IR"/>
        </w:rPr>
        <w:t xml:space="preserve"> باشد</w:t>
      </w:r>
      <w:r>
        <w:rPr>
          <w:rFonts w:hint="cs"/>
          <w:rtl/>
          <w:lang w:bidi="fa-IR"/>
        </w:rPr>
        <w:t xml:space="preserve">. پایداری فوم تا غلظت </w:t>
      </w:r>
      <w:r w:rsidRPr="00186A98">
        <w:rPr>
          <w:rFonts w:asciiTheme="majorBidi" w:hAnsiTheme="majorBidi" w:cstheme="majorBidi"/>
          <w:sz w:val="20"/>
          <w:szCs w:val="20"/>
          <w:lang w:bidi="fa-IR"/>
        </w:rPr>
        <w:t>ppm</w:t>
      </w:r>
      <w:r>
        <w:rPr>
          <w:rFonts w:hint="cs"/>
          <w:rtl/>
          <w:lang w:bidi="fa-IR"/>
        </w:rPr>
        <w:t xml:space="preserve"> 1300 روند صعودی دارد و </w:t>
      </w:r>
      <w:r w:rsidR="00433D63" w:rsidRPr="007B5818">
        <w:rPr>
          <w:rtl/>
          <w:lang w:bidi="fa-IR"/>
        </w:rPr>
        <w:t>در غلظت ها</w:t>
      </w:r>
      <w:r w:rsidR="00433D63" w:rsidRPr="007B5818">
        <w:rPr>
          <w:rFonts w:hint="cs"/>
          <w:rtl/>
          <w:lang w:bidi="fa-IR"/>
        </w:rPr>
        <w:t>ی</w:t>
      </w:r>
      <w:r w:rsidR="00433D63" w:rsidRPr="007B5818">
        <w:rPr>
          <w:rtl/>
          <w:lang w:bidi="fa-IR"/>
        </w:rPr>
        <w:t xml:space="preserve"> بالاتر از </w:t>
      </w:r>
      <w:r w:rsidR="00433D63" w:rsidRPr="007F5789">
        <w:rPr>
          <w:rFonts w:asciiTheme="majorBidi" w:hAnsiTheme="majorBidi" w:cstheme="majorBidi"/>
          <w:sz w:val="20"/>
          <w:szCs w:val="20"/>
          <w:lang w:bidi="fa-IR"/>
        </w:rPr>
        <w:t>ppm</w:t>
      </w:r>
      <w:r w:rsidR="00433D63" w:rsidRPr="007B5818">
        <w:rPr>
          <w:lang w:bidi="fa-IR"/>
        </w:rPr>
        <w:t xml:space="preserve"> </w:t>
      </w:r>
      <w:r w:rsidR="00433D63" w:rsidRPr="007B5818">
        <w:rPr>
          <w:rtl/>
          <w:lang w:bidi="fa-IR"/>
        </w:rPr>
        <w:t>۱۳۰۰ پا</w:t>
      </w:r>
      <w:r w:rsidR="00433D63" w:rsidRPr="007B5818">
        <w:rPr>
          <w:rFonts w:hint="cs"/>
          <w:rtl/>
          <w:lang w:bidi="fa-IR"/>
        </w:rPr>
        <w:t>ی</w:t>
      </w:r>
      <w:r w:rsidR="00433D63" w:rsidRPr="007B5818">
        <w:rPr>
          <w:rFonts w:hint="eastAsia"/>
          <w:rtl/>
          <w:lang w:bidi="fa-IR"/>
        </w:rPr>
        <w:t>دار</w:t>
      </w:r>
      <w:r w:rsidR="00433D63" w:rsidRPr="007B5818">
        <w:rPr>
          <w:rFonts w:hint="cs"/>
          <w:rtl/>
          <w:lang w:bidi="fa-IR"/>
        </w:rPr>
        <w:t>ی</w:t>
      </w:r>
      <w:r w:rsidR="00433D63" w:rsidRPr="007B5818">
        <w:rPr>
          <w:rtl/>
          <w:lang w:bidi="fa-IR"/>
        </w:rPr>
        <w:t xml:space="preserve"> فوم به شدت کاهش م</w:t>
      </w:r>
      <w:r w:rsidR="00433D63" w:rsidRPr="007B5818">
        <w:rPr>
          <w:rFonts w:hint="cs"/>
          <w:rtl/>
          <w:lang w:bidi="fa-IR"/>
        </w:rPr>
        <w:t>ی</w:t>
      </w:r>
      <w:r w:rsidR="00433D63" w:rsidRPr="007B5818">
        <w:rPr>
          <w:rtl/>
          <w:lang w:bidi="fa-IR"/>
        </w:rPr>
        <w:t xml:space="preserve"> </w:t>
      </w:r>
      <w:r w:rsidR="00433D63" w:rsidRPr="007B5818">
        <w:rPr>
          <w:rFonts w:hint="cs"/>
          <w:rtl/>
          <w:lang w:bidi="fa-IR"/>
        </w:rPr>
        <w:t>ی</w:t>
      </w:r>
      <w:r w:rsidR="00433D63" w:rsidRPr="007B5818">
        <w:rPr>
          <w:rFonts w:hint="eastAsia"/>
          <w:rtl/>
          <w:lang w:bidi="fa-IR"/>
        </w:rPr>
        <w:t>ابد</w:t>
      </w:r>
      <w:r w:rsidR="00433D63" w:rsidRPr="007B5818">
        <w:rPr>
          <w:rtl/>
          <w:lang w:bidi="fa-IR"/>
        </w:rPr>
        <w:t xml:space="preserve">. </w:t>
      </w:r>
      <w:r w:rsidR="00433D63">
        <w:rPr>
          <w:rFonts w:hint="cs"/>
          <w:rtl/>
          <w:lang w:bidi="fa-IR"/>
        </w:rPr>
        <w:t>این رفتار در غلظت های بالاتر از غلظت بحرانی مایسل (</w:t>
      </w:r>
      <w:r w:rsidR="00433D63" w:rsidRPr="007F5789">
        <w:rPr>
          <w:rFonts w:asciiTheme="majorBidi" w:hAnsiTheme="majorBidi" w:cstheme="majorBidi"/>
          <w:sz w:val="20"/>
          <w:szCs w:val="20"/>
          <w:lang w:bidi="fa-IR"/>
        </w:rPr>
        <w:t>CMC</w:t>
      </w:r>
      <w:r w:rsidR="00433D63">
        <w:rPr>
          <w:rFonts w:hint="cs"/>
          <w:rtl/>
          <w:lang w:bidi="fa-IR"/>
        </w:rPr>
        <w:t xml:space="preserve">) اتفاق می افتد </w:t>
      </w:r>
      <w:r w:rsidR="00A72902">
        <w:rPr>
          <w:rtl/>
          <w:lang w:bidi="fa-IR"/>
        </w:rPr>
        <w:fldChar w:fldCharType="begin"/>
      </w:r>
      <w:r w:rsidR="0071354D">
        <w:rPr>
          <w:rtl/>
          <w:lang w:bidi="fa-IR"/>
        </w:rPr>
        <w:instrText xml:space="preserve"> </w:instrText>
      </w:r>
      <w:r w:rsidR="0071354D">
        <w:rPr>
          <w:lang w:bidi="fa-IR"/>
        </w:rPr>
        <w:instrText>ADDIN EN.CITE &lt;EndNote&gt;&lt;Cite&gt;&lt;Author&gt;Majeed&lt;/Author&gt;&lt;Year&gt;2020&lt;/Year&gt;&lt;RecNum&gt;181&lt;/RecNum&gt;&lt;DisplayText&gt;[50]&lt;/DisplayText&gt;&lt;record&gt;&lt;rec-number&gt;181&lt;/rec-number&gt;&lt;foreign-keys&gt;&lt;key app="EN" db-id="asfzt055fszd5cerax75dzaerazadrdewe2t" timestamp="1671012088"&gt;18</w:instrText>
      </w:r>
      <w:r w:rsidR="0071354D">
        <w:rPr>
          <w:rtl/>
          <w:lang w:bidi="fa-IR"/>
        </w:rPr>
        <w:instrText>1&lt;/</w:instrText>
      </w:r>
      <w:r w:rsidR="0071354D">
        <w:rPr>
          <w:lang w:bidi="fa-IR"/>
        </w:rPr>
        <w:instrText>key&gt;&lt;/foreign-keys&gt;&lt;ref-type name="Journal Article"&gt;17&lt;/ref-type&gt;&lt;contributors&gt;&lt;authors&gt;&lt;author&gt;Majeed, Talha&lt;/author&gt;&lt;author&gt;Sølling, Theis I&lt;/author&gt;&lt;author&gt;Kamal, Muhammad Shahzad&lt;/author&gt;&lt;/authors&gt;&lt;/contributors&gt;&lt;titles&gt;&lt;title&gt;Foamstability: The interplay between salt-, surfactant-and critical micelle concentration&lt;/title&gt;&lt;secondary-title&gt;Journal of Petroleum Science and Engineering&lt;/secondary-title&gt;&lt;/titles&gt;&lt;periodical&gt;&lt;full-title&gt;Journal of petroleum Science and engineering&lt;/full-title&gt;&lt;/periodical&gt;&lt;pages&gt;106871&lt;/pages&gt;&lt;volume&gt;187&lt;/volume&gt;&lt;dates&gt;&lt;year&gt;2020&lt;/year&gt;&lt;/dates&gt;&lt;isbn&gt;0920-4105&lt;/isbn&gt;&lt;urls&gt;&lt;/urls&gt;&lt;/record&gt;&lt;/Cite&gt;&lt;/EndNote</w:instrText>
      </w:r>
      <w:r w:rsidR="0071354D">
        <w:rPr>
          <w:rtl/>
          <w:lang w:bidi="fa-IR"/>
        </w:rPr>
        <w:instrText>&gt;</w:instrText>
      </w:r>
      <w:r w:rsidR="00A72902">
        <w:rPr>
          <w:rtl/>
          <w:lang w:bidi="fa-IR"/>
        </w:rPr>
        <w:fldChar w:fldCharType="separate"/>
      </w:r>
      <w:r w:rsidR="0071354D">
        <w:rPr>
          <w:noProof/>
          <w:rtl/>
          <w:lang w:bidi="fa-IR"/>
        </w:rPr>
        <w:t>[50]</w:t>
      </w:r>
      <w:r w:rsidR="00A72902">
        <w:rPr>
          <w:rtl/>
          <w:lang w:bidi="fa-IR"/>
        </w:rPr>
        <w:fldChar w:fldCharType="end"/>
      </w:r>
      <w:r w:rsidR="00433D63">
        <w:rPr>
          <w:rFonts w:hint="cs"/>
          <w:rtl/>
          <w:lang w:bidi="fa-IR"/>
        </w:rPr>
        <w:t>.</w:t>
      </w:r>
      <w:r>
        <w:rPr>
          <w:rFonts w:hint="cs"/>
          <w:rtl/>
          <w:lang w:bidi="fa-IR"/>
        </w:rPr>
        <w:t xml:space="preserve"> نیمه عمر فوم در </w:t>
      </w:r>
      <w:r w:rsidRPr="00186A98">
        <w:rPr>
          <w:rFonts w:asciiTheme="majorBidi" w:hAnsiTheme="majorBidi" w:cstheme="majorBidi"/>
          <w:sz w:val="20"/>
          <w:szCs w:val="20"/>
          <w:lang w:bidi="fa-IR"/>
        </w:rPr>
        <w:t>ppm</w:t>
      </w:r>
      <w:r>
        <w:rPr>
          <w:rFonts w:hint="cs"/>
          <w:rtl/>
          <w:lang w:bidi="fa-IR"/>
        </w:rPr>
        <w:t xml:space="preserve"> 1300 به 145 دقیقه می رسد و برای غلظت </w:t>
      </w:r>
      <w:r w:rsidRPr="00186A98">
        <w:rPr>
          <w:rFonts w:asciiTheme="majorBidi" w:hAnsiTheme="majorBidi" w:cstheme="majorBidi"/>
          <w:sz w:val="20"/>
          <w:szCs w:val="20"/>
          <w:lang w:bidi="fa-IR"/>
        </w:rPr>
        <w:t>ppm</w:t>
      </w:r>
      <w:r>
        <w:rPr>
          <w:rFonts w:hint="cs"/>
          <w:rtl/>
          <w:lang w:bidi="fa-IR"/>
        </w:rPr>
        <w:t xml:space="preserve"> 3000 تا 19 دقیقه کاهش می یابد (شکل-</w:t>
      </w:r>
      <w:r w:rsidR="00E16883">
        <w:rPr>
          <w:rFonts w:hint="cs"/>
          <w:rtl/>
          <w:lang w:bidi="fa-IR"/>
        </w:rPr>
        <w:t>13</w:t>
      </w:r>
      <w:r>
        <w:rPr>
          <w:rFonts w:hint="cs"/>
          <w:rtl/>
          <w:lang w:bidi="fa-IR"/>
        </w:rPr>
        <w:t>).</w:t>
      </w:r>
    </w:p>
    <w:p w14:paraId="5E17444F" w14:textId="77777777" w:rsidR="007F5789" w:rsidRDefault="00A91C5F" w:rsidP="004A0E31">
      <w:pPr>
        <w:keepNext/>
        <w:spacing w:after="0"/>
        <w:jc w:val="center"/>
      </w:pPr>
      <w:r w:rsidRPr="007B5818">
        <w:rPr>
          <w:noProof/>
          <w:sz w:val="18"/>
          <w:szCs w:val="18"/>
        </w:rPr>
        <w:lastRenderedPageBreak/>
        <w:drawing>
          <wp:inline distT="0" distB="0" distL="0" distR="0" wp14:anchorId="6F237DF3" wp14:editId="26DB4892">
            <wp:extent cx="4851400" cy="1524000"/>
            <wp:effectExtent l="0" t="0" r="0" b="0"/>
            <wp:docPr id="10" name="Chart 10">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8023A1" w14:textId="31503476" w:rsidR="00A91C5F" w:rsidRPr="007B5818" w:rsidRDefault="007F5789"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2</w:t>
      </w:r>
      <w:r>
        <w:rPr>
          <w:rtl/>
        </w:rPr>
        <w:fldChar w:fldCharType="end"/>
      </w:r>
      <w:r>
        <w:rPr>
          <w:rFonts w:hint="cs"/>
          <w:rtl/>
          <w:lang w:bidi="fa-IR"/>
        </w:rPr>
        <w:t>- نمودار کاهش ارتفاع ستون فوم در غلظت های مختلف سورفکتانت</w:t>
      </w:r>
    </w:p>
    <w:p w14:paraId="76DE5DC5" w14:textId="77777777" w:rsidR="007F5789" w:rsidRDefault="00A91C5F" w:rsidP="004A0E31">
      <w:pPr>
        <w:keepNext/>
        <w:spacing w:after="0"/>
        <w:jc w:val="center"/>
      </w:pPr>
      <w:r w:rsidRPr="007B5818">
        <w:rPr>
          <w:noProof/>
          <w:sz w:val="18"/>
          <w:szCs w:val="18"/>
        </w:rPr>
        <w:drawing>
          <wp:inline distT="0" distB="0" distL="0" distR="0" wp14:anchorId="08AA81D1" wp14:editId="63544144">
            <wp:extent cx="3789680" cy="1376680"/>
            <wp:effectExtent l="0" t="0" r="0" b="0"/>
            <wp:docPr id="14" name="Chart 14">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6E6DC73" w14:textId="42D57085" w:rsidR="00A91C5F" w:rsidRPr="007B5818" w:rsidRDefault="007F5789"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3</w:t>
      </w:r>
      <w:r>
        <w:rPr>
          <w:rtl/>
        </w:rPr>
        <w:fldChar w:fldCharType="end"/>
      </w:r>
      <w:r>
        <w:rPr>
          <w:rFonts w:hint="cs"/>
          <w:rtl/>
          <w:lang w:bidi="fa-IR"/>
        </w:rPr>
        <w:t>-نمودار مقایسه نیمه عمر غلظت های مختلف سورفکتانت</w:t>
      </w:r>
    </w:p>
    <w:p w14:paraId="67279263" w14:textId="77777777" w:rsidR="00A91C5F" w:rsidRPr="007B5818" w:rsidRDefault="00A91C5F" w:rsidP="00A40D38">
      <w:pPr>
        <w:pStyle w:val="Heading2"/>
        <w:numPr>
          <w:ilvl w:val="0"/>
          <w:numId w:val="0"/>
        </w:numPr>
        <w:spacing w:before="0"/>
        <w:rPr>
          <w:rtl/>
          <w:lang w:bidi="fa-IR"/>
        </w:rPr>
      </w:pPr>
      <w:r w:rsidRPr="007B5818">
        <w:rPr>
          <w:rFonts w:hint="cs"/>
          <w:rtl/>
          <w:lang w:bidi="fa-IR"/>
        </w:rPr>
        <w:t>بررسی نانوذرات</w:t>
      </w:r>
    </w:p>
    <w:p w14:paraId="711215B3" w14:textId="77777777" w:rsidR="00A91C5F" w:rsidRPr="007B5818" w:rsidRDefault="00A91C5F" w:rsidP="00A40D38">
      <w:pPr>
        <w:pStyle w:val="Heading3"/>
        <w:numPr>
          <w:ilvl w:val="0"/>
          <w:numId w:val="0"/>
        </w:numPr>
        <w:rPr>
          <w:rtl/>
          <w:lang w:bidi="fa-IR"/>
        </w:rPr>
      </w:pPr>
      <w:r w:rsidRPr="007B5818">
        <w:rPr>
          <w:rFonts w:hint="cs"/>
          <w:rtl/>
          <w:lang w:bidi="fa-IR"/>
        </w:rPr>
        <w:t>رفتار فازی</w:t>
      </w:r>
    </w:p>
    <w:p w14:paraId="5DD7773A" w14:textId="1277A20A" w:rsidR="00A91C5F" w:rsidRPr="007B5818" w:rsidRDefault="00B33A56" w:rsidP="004A0E31">
      <w:pPr>
        <w:spacing w:after="0"/>
        <w:jc w:val="lowKashida"/>
        <w:rPr>
          <w:sz w:val="24"/>
          <w:szCs w:val="24"/>
          <w:rtl/>
          <w:lang w:bidi="fa-IR"/>
        </w:rPr>
      </w:pPr>
      <w:r>
        <w:rPr>
          <w:rFonts w:hint="cs"/>
          <w:sz w:val="24"/>
          <w:szCs w:val="24"/>
          <w:rtl/>
          <w:lang w:bidi="fa-IR"/>
        </w:rPr>
        <w:t xml:space="preserve">رفتار فازی نانوذرات با غلظت </w:t>
      </w:r>
      <w:r w:rsidRPr="000C594E">
        <w:rPr>
          <w:rFonts w:asciiTheme="majorBidi" w:hAnsiTheme="majorBidi" w:cstheme="majorBidi"/>
          <w:sz w:val="20"/>
          <w:szCs w:val="20"/>
          <w:lang w:bidi="fa-IR"/>
        </w:rPr>
        <w:t>ppm</w:t>
      </w:r>
      <w:r>
        <w:rPr>
          <w:rFonts w:hint="cs"/>
          <w:sz w:val="24"/>
          <w:szCs w:val="24"/>
          <w:rtl/>
          <w:lang w:bidi="fa-IR"/>
        </w:rPr>
        <w:t xml:space="preserve"> 100 در حضور ترکیب 7:3 از سورفکتانت های </w:t>
      </w:r>
      <w:r w:rsidRPr="000C594E">
        <w:rPr>
          <w:rFonts w:asciiTheme="majorBidi" w:hAnsiTheme="majorBidi" w:cstheme="majorBidi"/>
          <w:sz w:val="20"/>
          <w:szCs w:val="20"/>
          <w:lang w:bidi="fa-IR"/>
        </w:rPr>
        <w:t>ALES</w:t>
      </w:r>
      <w:r>
        <w:rPr>
          <w:rFonts w:hint="cs"/>
          <w:sz w:val="24"/>
          <w:szCs w:val="24"/>
          <w:rtl/>
          <w:lang w:bidi="fa-IR"/>
        </w:rPr>
        <w:t xml:space="preserve"> و </w:t>
      </w:r>
      <w:r w:rsidRPr="000C594E">
        <w:rPr>
          <w:rFonts w:asciiTheme="majorBidi" w:hAnsiTheme="majorBidi" w:cstheme="majorBidi"/>
          <w:sz w:val="20"/>
          <w:szCs w:val="20"/>
          <w:lang w:bidi="fa-IR"/>
        </w:rPr>
        <w:t>CAPB</w:t>
      </w:r>
      <w:r>
        <w:rPr>
          <w:rFonts w:hint="cs"/>
          <w:sz w:val="24"/>
          <w:szCs w:val="24"/>
          <w:rtl/>
          <w:lang w:bidi="fa-IR"/>
        </w:rPr>
        <w:t xml:space="preserve"> با غلظت </w:t>
      </w:r>
      <w:r w:rsidRPr="000C594E">
        <w:rPr>
          <w:rFonts w:asciiTheme="majorBidi" w:hAnsiTheme="majorBidi" w:cstheme="majorBidi"/>
          <w:sz w:val="20"/>
          <w:szCs w:val="20"/>
          <w:lang w:bidi="fa-IR"/>
        </w:rPr>
        <w:t>ppm</w:t>
      </w:r>
      <w:r>
        <w:rPr>
          <w:rFonts w:hint="cs"/>
          <w:sz w:val="24"/>
          <w:szCs w:val="24"/>
          <w:rtl/>
          <w:lang w:bidi="fa-IR"/>
        </w:rPr>
        <w:t xml:space="preserve"> 1300 مورد بررسی قرار گرفته و </w:t>
      </w:r>
      <w:r w:rsidR="00A91C5F" w:rsidRPr="007B5818">
        <w:rPr>
          <w:sz w:val="24"/>
          <w:szCs w:val="24"/>
          <w:rtl/>
          <w:lang w:bidi="fa-IR"/>
        </w:rPr>
        <w:t>همانطور که از شکل</w:t>
      </w:r>
      <w:r w:rsidR="00A91C5F" w:rsidRPr="007B5818">
        <w:rPr>
          <w:rFonts w:hint="cs"/>
          <w:sz w:val="24"/>
          <w:szCs w:val="24"/>
          <w:rtl/>
          <w:lang w:bidi="fa-IR"/>
        </w:rPr>
        <w:t>-</w:t>
      </w:r>
      <w:r w:rsidR="00E16883">
        <w:rPr>
          <w:rFonts w:hint="cs"/>
          <w:sz w:val="24"/>
          <w:szCs w:val="24"/>
          <w:rtl/>
          <w:lang w:bidi="fa-IR"/>
        </w:rPr>
        <w:t>14</w:t>
      </w:r>
      <w:r w:rsidR="00A91C5F" w:rsidRPr="007B5818">
        <w:rPr>
          <w:rFonts w:hint="cs"/>
          <w:sz w:val="24"/>
          <w:szCs w:val="24"/>
          <w:rtl/>
          <w:lang w:bidi="fa-IR"/>
        </w:rPr>
        <w:t xml:space="preserve"> </w:t>
      </w:r>
      <w:r w:rsidR="00A91C5F" w:rsidRPr="007B5818">
        <w:rPr>
          <w:sz w:val="24"/>
          <w:szCs w:val="24"/>
          <w:rtl/>
          <w:lang w:bidi="fa-IR"/>
        </w:rPr>
        <w:t>پ</w:t>
      </w:r>
      <w:r w:rsidR="00A91C5F" w:rsidRPr="007B5818">
        <w:rPr>
          <w:rFonts w:hint="cs"/>
          <w:sz w:val="24"/>
          <w:szCs w:val="24"/>
          <w:rtl/>
          <w:lang w:bidi="fa-IR"/>
        </w:rPr>
        <w:t>ی</w:t>
      </w:r>
      <w:r w:rsidR="00A91C5F" w:rsidRPr="007B5818">
        <w:rPr>
          <w:rFonts w:hint="eastAsia"/>
          <w:sz w:val="24"/>
          <w:szCs w:val="24"/>
          <w:rtl/>
          <w:lang w:bidi="fa-IR"/>
        </w:rPr>
        <w:t>داست،</w:t>
      </w:r>
      <w:r w:rsidR="00A91C5F" w:rsidRPr="007B5818">
        <w:rPr>
          <w:sz w:val="24"/>
          <w:szCs w:val="24"/>
          <w:rtl/>
          <w:lang w:bidi="fa-IR"/>
        </w:rPr>
        <w:t xml:space="preserve"> نانوذرات کربن</w:t>
      </w:r>
      <w:r w:rsidR="00A91C5F" w:rsidRPr="007B5818">
        <w:rPr>
          <w:rFonts w:hint="cs"/>
          <w:sz w:val="24"/>
          <w:szCs w:val="24"/>
          <w:rtl/>
          <w:lang w:bidi="fa-IR"/>
        </w:rPr>
        <w:t>ی</w:t>
      </w:r>
      <w:r w:rsidR="00A91C5F" w:rsidRPr="007B5818">
        <w:rPr>
          <w:sz w:val="24"/>
          <w:szCs w:val="24"/>
          <w:rtl/>
          <w:lang w:bidi="fa-IR"/>
        </w:rPr>
        <w:t xml:space="preserve"> </w:t>
      </w:r>
      <w:r w:rsidR="00A91C5F" w:rsidRPr="00433D63">
        <w:rPr>
          <w:rFonts w:asciiTheme="majorBidi" w:hAnsiTheme="majorBidi" w:cstheme="majorBidi"/>
          <w:sz w:val="20"/>
          <w:szCs w:val="20"/>
          <w:lang w:bidi="fa-IR"/>
        </w:rPr>
        <w:t>A-C-H</w:t>
      </w:r>
      <w:r w:rsidR="00A91C5F" w:rsidRPr="007B5818">
        <w:rPr>
          <w:sz w:val="24"/>
          <w:szCs w:val="24"/>
          <w:rtl/>
          <w:lang w:bidi="fa-IR"/>
        </w:rPr>
        <w:t>، باعث بهبود م</w:t>
      </w:r>
      <w:r w:rsidR="00A91C5F" w:rsidRPr="007B5818">
        <w:rPr>
          <w:rFonts w:hint="cs"/>
          <w:sz w:val="24"/>
          <w:szCs w:val="24"/>
          <w:rtl/>
          <w:lang w:bidi="fa-IR"/>
        </w:rPr>
        <w:t>ی</w:t>
      </w:r>
      <w:r w:rsidR="00A91C5F" w:rsidRPr="007B5818">
        <w:rPr>
          <w:rFonts w:hint="eastAsia"/>
          <w:sz w:val="24"/>
          <w:szCs w:val="24"/>
          <w:rtl/>
          <w:lang w:bidi="fa-IR"/>
        </w:rPr>
        <w:t>کرو</w:t>
      </w:r>
      <w:r w:rsidR="00A91C5F" w:rsidRPr="007B5818">
        <w:rPr>
          <w:sz w:val="24"/>
          <w:szCs w:val="24"/>
          <w:rtl/>
          <w:lang w:bidi="fa-IR"/>
        </w:rPr>
        <w:t xml:space="preserve"> امولس</w:t>
      </w:r>
      <w:r w:rsidR="00A91C5F" w:rsidRPr="007B5818">
        <w:rPr>
          <w:rFonts w:hint="cs"/>
          <w:sz w:val="24"/>
          <w:szCs w:val="24"/>
          <w:rtl/>
          <w:lang w:bidi="fa-IR"/>
        </w:rPr>
        <w:t>ی</w:t>
      </w:r>
      <w:r w:rsidR="00A91C5F" w:rsidRPr="007B5818">
        <w:rPr>
          <w:rFonts w:hint="eastAsia"/>
          <w:sz w:val="24"/>
          <w:szCs w:val="24"/>
          <w:rtl/>
          <w:lang w:bidi="fa-IR"/>
        </w:rPr>
        <w:t>ون</w:t>
      </w:r>
      <w:r w:rsidR="00A91C5F" w:rsidRPr="007B5818">
        <w:rPr>
          <w:sz w:val="24"/>
          <w:szCs w:val="24"/>
          <w:rtl/>
          <w:lang w:bidi="fa-IR"/>
        </w:rPr>
        <w:t xml:space="preserve"> ها شده و نت</w:t>
      </w:r>
      <w:r w:rsidR="00A91C5F" w:rsidRPr="007B5818">
        <w:rPr>
          <w:rFonts w:hint="cs"/>
          <w:sz w:val="24"/>
          <w:szCs w:val="24"/>
          <w:rtl/>
          <w:lang w:bidi="fa-IR"/>
        </w:rPr>
        <w:t>ی</w:t>
      </w:r>
      <w:r w:rsidR="00A91C5F" w:rsidRPr="007B5818">
        <w:rPr>
          <w:rFonts w:hint="eastAsia"/>
          <w:sz w:val="24"/>
          <w:szCs w:val="24"/>
          <w:rtl/>
          <w:lang w:bidi="fa-IR"/>
        </w:rPr>
        <w:t>جه</w:t>
      </w:r>
      <w:r w:rsidR="00A91C5F" w:rsidRPr="007B5818">
        <w:rPr>
          <w:sz w:val="24"/>
          <w:szCs w:val="24"/>
          <w:rtl/>
          <w:lang w:bidi="fa-IR"/>
        </w:rPr>
        <w:t xml:space="preserve"> بهتر</w:t>
      </w:r>
      <w:r w:rsidR="00A91C5F" w:rsidRPr="007B5818">
        <w:rPr>
          <w:rFonts w:hint="cs"/>
          <w:sz w:val="24"/>
          <w:szCs w:val="24"/>
          <w:rtl/>
          <w:lang w:bidi="fa-IR"/>
        </w:rPr>
        <w:t>ی</w:t>
      </w:r>
      <w:r w:rsidR="00A91C5F" w:rsidRPr="007B5818">
        <w:rPr>
          <w:sz w:val="24"/>
          <w:szCs w:val="24"/>
          <w:rtl/>
          <w:lang w:bidi="fa-IR"/>
        </w:rPr>
        <w:t xml:space="preserve"> حاصل شده است. در نت</w:t>
      </w:r>
      <w:r w:rsidR="00A91C5F" w:rsidRPr="007B5818">
        <w:rPr>
          <w:rFonts w:hint="cs"/>
          <w:sz w:val="24"/>
          <w:szCs w:val="24"/>
          <w:rtl/>
          <w:lang w:bidi="fa-IR"/>
        </w:rPr>
        <w:t>ی</w:t>
      </w:r>
      <w:r w:rsidR="00A91C5F" w:rsidRPr="007B5818">
        <w:rPr>
          <w:rFonts w:hint="eastAsia"/>
          <w:sz w:val="24"/>
          <w:szCs w:val="24"/>
          <w:rtl/>
          <w:lang w:bidi="fa-IR"/>
        </w:rPr>
        <w:t>جه</w:t>
      </w:r>
      <w:r w:rsidR="00A91C5F" w:rsidRPr="007B5818">
        <w:rPr>
          <w:sz w:val="24"/>
          <w:szCs w:val="24"/>
          <w:rtl/>
          <w:lang w:bidi="fa-IR"/>
        </w:rPr>
        <w:t xml:space="preserve"> نمونه </w:t>
      </w:r>
      <w:r w:rsidR="00A91C5F" w:rsidRPr="00433D63">
        <w:rPr>
          <w:rFonts w:asciiTheme="majorBidi" w:hAnsiTheme="majorBidi" w:cstheme="majorBidi"/>
          <w:sz w:val="20"/>
          <w:szCs w:val="20"/>
          <w:lang w:bidi="fa-IR"/>
        </w:rPr>
        <w:t>A-C-H</w:t>
      </w:r>
      <w:r w:rsidR="00A91C5F" w:rsidRPr="007B5818">
        <w:rPr>
          <w:sz w:val="24"/>
          <w:szCs w:val="24"/>
          <w:rtl/>
          <w:lang w:bidi="fa-IR"/>
        </w:rPr>
        <w:t xml:space="preserve"> به عنوان ماده هدف انتخاب شده و مطال</w:t>
      </w:r>
      <w:r w:rsidR="00A91C5F" w:rsidRPr="007B5818">
        <w:rPr>
          <w:rFonts w:hint="eastAsia"/>
          <w:sz w:val="24"/>
          <w:szCs w:val="24"/>
          <w:rtl/>
          <w:lang w:bidi="fa-IR"/>
        </w:rPr>
        <w:t>عات</w:t>
      </w:r>
      <w:r w:rsidR="00A91C5F" w:rsidRPr="007B5818">
        <w:rPr>
          <w:sz w:val="24"/>
          <w:szCs w:val="24"/>
          <w:rtl/>
          <w:lang w:bidi="fa-IR"/>
        </w:rPr>
        <w:t xml:space="preserve"> آت</w:t>
      </w:r>
      <w:r w:rsidR="00A91C5F" w:rsidRPr="007B5818">
        <w:rPr>
          <w:rFonts w:hint="cs"/>
          <w:sz w:val="24"/>
          <w:szCs w:val="24"/>
          <w:rtl/>
          <w:lang w:bidi="fa-IR"/>
        </w:rPr>
        <w:t>ی</w:t>
      </w:r>
      <w:r w:rsidR="00A91C5F" w:rsidRPr="007B5818">
        <w:rPr>
          <w:sz w:val="24"/>
          <w:szCs w:val="24"/>
          <w:rtl/>
          <w:lang w:bidi="fa-IR"/>
        </w:rPr>
        <w:t xml:space="preserve"> بر رو</w:t>
      </w:r>
      <w:r w:rsidR="00A91C5F" w:rsidRPr="007B5818">
        <w:rPr>
          <w:rFonts w:hint="cs"/>
          <w:sz w:val="24"/>
          <w:szCs w:val="24"/>
          <w:rtl/>
          <w:lang w:bidi="fa-IR"/>
        </w:rPr>
        <w:t>ی</w:t>
      </w:r>
      <w:r w:rsidR="00A91C5F" w:rsidRPr="007B5818">
        <w:rPr>
          <w:sz w:val="24"/>
          <w:szCs w:val="24"/>
          <w:rtl/>
          <w:lang w:bidi="fa-IR"/>
        </w:rPr>
        <w:t xml:space="preserve"> آن انجام م</w:t>
      </w:r>
      <w:r w:rsidR="00A91C5F" w:rsidRPr="007B5818">
        <w:rPr>
          <w:rFonts w:hint="cs"/>
          <w:sz w:val="24"/>
          <w:szCs w:val="24"/>
          <w:rtl/>
          <w:lang w:bidi="fa-IR"/>
        </w:rPr>
        <w:t>ی</w:t>
      </w:r>
      <w:r w:rsidR="00A91C5F" w:rsidRPr="007B5818">
        <w:rPr>
          <w:sz w:val="24"/>
          <w:szCs w:val="24"/>
          <w:rtl/>
          <w:lang w:bidi="fa-IR"/>
        </w:rPr>
        <w:t xml:space="preserve"> شود.</w:t>
      </w:r>
    </w:p>
    <w:p w14:paraId="5BA290FC" w14:textId="77777777" w:rsidR="004D26D5" w:rsidRDefault="00A91C5F" w:rsidP="004A0E31">
      <w:pPr>
        <w:keepNext/>
        <w:spacing w:after="0"/>
        <w:jc w:val="center"/>
      </w:pPr>
      <w:r w:rsidRPr="007B5818">
        <w:rPr>
          <w:noProof/>
          <w:sz w:val="18"/>
          <w:szCs w:val="18"/>
          <w:rtl/>
        </w:rPr>
        <w:drawing>
          <wp:inline distT="0" distB="0" distL="0" distR="0" wp14:anchorId="1A32A452" wp14:editId="11EF7ABE">
            <wp:extent cx="1539246" cy="1339714"/>
            <wp:effectExtent l="0" t="0" r="0" b="0"/>
            <wp:docPr id="10916" name="Picture 10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 name="Picture 10916"/>
                    <pic:cNvPicPr/>
                  </pic:nvPicPr>
                  <pic:blipFill>
                    <a:blip r:embed="rId21" cstate="print">
                      <a:extLst>
                        <a:ext uri="{28A0092B-C50C-407E-A947-70E740481C1C}">
                          <a14:useLocalDpi xmlns:a14="http://schemas.microsoft.com/office/drawing/2010/main" val="0"/>
                        </a:ext>
                      </a:extLst>
                    </a:blip>
                    <a:srcRect t="18" b="18"/>
                    <a:stretch>
                      <a:fillRect/>
                    </a:stretch>
                  </pic:blipFill>
                  <pic:spPr bwMode="auto">
                    <a:xfrm>
                      <a:off x="0" y="0"/>
                      <a:ext cx="1539246" cy="1339714"/>
                    </a:xfrm>
                    <a:prstGeom prst="rect">
                      <a:avLst/>
                    </a:prstGeom>
                    <a:ln>
                      <a:noFill/>
                    </a:ln>
                    <a:extLst>
                      <a:ext uri="{53640926-AAD7-44D8-BBD7-CCE9431645EC}">
                        <a14:shadowObscured xmlns:a14="http://schemas.microsoft.com/office/drawing/2010/main"/>
                      </a:ext>
                    </a:extLst>
                  </pic:spPr>
                </pic:pic>
              </a:graphicData>
            </a:graphic>
          </wp:inline>
        </w:drawing>
      </w:r>
    </w:p>
    <w:p w14:paraId="2E05C802" w14:textId="747C8840" w:rsidR="00A91C5F" w:rsidRPr="007B5818" w:rsidRDefault="004D26D5"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4</w:t>
      </w:r>
      <w:r>
        <w:rPr>
          <w:rtl/>
        </w:rPr>
        <w:fldChar w:fldCharType="end"/>
      </w:r>
      <w:r>
        <w:rPr>
          <w:rFonts w:hint="cs"/>
          <w:rtl/>
          <w:lang w:bidi="fa-IR"/>
        </w:rPr>
        <w:t>-آزمون رفتار فازی میکروامولسیون در حضور نانوذرات</w:t>
      </w:r>
    </w:p>
    <w:p w14:paraId="2ED6C9B2" w14:textId="77777777" w:rsidR="00A91C5F" w:rsidRPr="007B5818" w:rsidRDefault="00A91C5F" w:rsidP="00A40D38">
      <w:pPr>
        <w:pStyle w:val="Heading3"/>
        <w:numPr>
          <w:ilvl w:val="0"/>
          <w:numId w:val="0"/>
        </w:numPr>
        <w:rPr>
          <w:rtl/>
          <w:lang w:bidi="fa-IR"/>
        </w:rPr>
      </w:pPr>
      <w:r w:rsidRPr="007B5818">
        <w:rPr>
          <w:rFonts w:hint="cs"/>
          <w:rtl/>
          <w:lang w:bidi="fa-IR"/>
        </w:rPr>
        <w:t>ستون فوم</w:t>
      </w:r>
    </w:p>
    <w:p w14:paraId="01048AC2" w14:textId="55999E52" w:rsidR="00A91C5F" w:rsidRPr="007B5818" w:rsidRDefault="00A91C5F" w:rsidP="004A0E31">
      <w:pPr>
        <w:spacing w:after="0"/>
        <w:jc w:val="lowKashida"/>
        <w:rPr>
          <w:sz w:val="24"/>
          <w:szCs w:val="24"/>
          <w:rtl/>
          <w:lang w:bidi="fa-IR"/>
        </w:rPr>
      </w:pPr>
      <w:r w:rsidRPr="007B5818">
        <w:rPr>
          <w:sz w:val="24"/>
          <w:szCs w:val="24"/>
          <w:rtl/>
          <w:lang w:bidi="fa-IR"/>
        </w:rPr>
        <w:t>همانطور که از نمودار شکل</w:t>
      </w:r>
      <w:r w:rsidRPr="007B5818">
        <w:rPr>
          <w:rFonts w:hint="cs"/>
          <w:sz w:val="24"/>
          <w:szCs w:val="24"/>
          <w:rtl/>
          <w:lang w:bidi="fa-IR"/>
        </w:rPr>
        <w:t>-</w:t>
      </w:r>
      <w:r w:rsidR="00E16883">
        <w:rPr>
          <w:rFonts w:hint="cs"/>
          <w:sz w:val="24"/>
          <w:szCs w:val="24"/>
          <w:rtl/>
          <w:lang w:bidi="fa-IR"/>
        </w:rPr>
        <w:t>15</w:t>
      </w:r>
      <w:r w:rsidRPr="007B5818">
        <w:rPr>
          <w:sz w:val="24"/>
          <w:szCs w:val="24"/>
          <w:rtl/>
          <w:lang w:bidi="fa-IR"/>
        </w:rPr>
        <w:t xml:space="preserve"> مشخص است، وجود نانوذره باعث بهبود پا</w:t>
      </w:r>
      <w:r w:rsidRPr="007B5818">
        <w:rPr>
          <w:rFonts w:hint="cs"/>
          <w:sz w:val="24"/>
          <w:szCs w:val="24"/>
          <w:rtl/>
          <w:lang w:bidi="fa-IR"/>
        </w:rPr>
        <w:t>ی</w:t>
      </w:r>
      <w:r w:rsidRPr="007B5818">
        <w:rPr>
          <w:rFonts w:hint="eastAsia"/>
          <w:sz w:val="24"/>
          <w:szCs w:val="24"/>
          <w:rtl/>
          <w:lang w:bidi="fa-IR"/>
        </w:rPr>
        <w:t>دار</w:t>
      </w:r>
      <w:r w:rsidRPr="007B5818">
        <w:rPr>
          <w:rFonts w:hint="cs"/>
          <w:sz w:val="24"/>
          <w:szCs w:val="24"/>
          <w:rtl/>
          <w:lang w:bidi="fa-IR"/>
        </w:rPr>
        <w:t>ی</w:t>
      </w:r>
      <w:r w:rsidRPr="007B5818">
        <w:rPr>
          <w:sz w:val="24"/>
          <w:szCs w:val="24"/>
          <w:rtl/>
          <w:lang w:bidi="fa-IR"/>
        </w:rPr>
        <w:t xml:space="preserve"> نسبت به حالت بدون نانو شده است</w:t>
      </w:r>
      <w:r w:rsidRPr="007B5818">
        <w:rPr>
          <w:rFonts w:hint="cs"/>
          <w:sz w:val="24"/>
          <w:szCs w:val="24"/>
          <w:rtl/>
          <w:lang w:bidi="fa-IR"/>
        </w:rPr>
        <w:t>.</w:t>
      </w:r>
      <w:r w:rsidRPr="007B5818">
        <w:rPr>
          <w:sz w:val="24"/>
          <w:szCs w:val="24"/>
          <w:rtl/>
          <w:lang w:bidi="fa-IR"/>
        </w:rPr>
        <w:t xml:space="preserve"> در شک</w:t>
      </w:r>
      <w:r w:rsidRPr="007B5818">
        <w:rPr>
          <w:rFonts w:hint="cs"/>
          <w:sz w:val="24"/>
          <w:szCs w:val="24"/>
          <w:rtl/>
          <w:lang w:bidi="fa-IR"/>
        </w:rPr>
        <w:t>ل-</w:t>
      </w:r>
      <w:r w:rsidR="00E16883">
        <w:rPr>
          <w:rFonts w:hint="cs"/>
          <w:sz w:val="24"/>
          <w:szCs w:val="24"/>
          <w:rtl/>
          <w:lang w:bidi="fa-IR"/>
        </w:rPr>
        <w:t>16</w:t>
      </w:r>
      <w:r w:rsidRPr="007B5818">
        <w:rPr>
          <w:rFonts w:hint="cs"/>
          <w:sz w:val="24"/>
          <w:szCs w:val="24"/>
          <w:rtl/>
          <w:lang w:bidi="fa-IR"/>
        </w:rPr>
        <w:t xml:space="preserve"> </w:t>
      </w:r>
      <w:r w:rsidRPr="007B5818">
        <w:rPr>
          <w:sz w:val="24"/>
          <w:szCs w:val="24"/>
          <w:rtl/>
          <w:lang w:bidi="fa-IR"/>
        </w:rPr>
        <w:t>با مقا</w:t>
      </w:r>
      <w:r w:rsidRPr="007B5818">
        <w:rPr>
          <w:rFonts w:hint="cs"/>
          <w:sz w:val="24"/>
          <w:szCs w:val="24"/>
          <w:rtl/>
          <w:lang w:bidi="fa-IR"/>
        </w:rPr>
        <w:t>ی</w:t>
      </w:r>
      <w:r w:rsidRPr="007B5818">
        <w:rPr>
          <w:rFonts w:hint="eastAsia"/>
          <w:sz w:val="24"/>
          <w:szCs w:val="24"/>
          <w:rtl/>
          <w:lang w:bidi="fa-IR"/>
        </w:rPr>
        <w:t>سه</w:t>
      </w:r>
      <w:r w:rsidRPr="007B5818">
        <w:rPr>
          <w:sz w:val="24"/>
          <w:szCs w:val="24"/>
          <w:rtl/>
          <w:lang w:bidi="fa-IR"/>
        </w:rPr>
        <w:t xml:space="preserve"> ن</w:t>
      </w:r>
      <w:r w:rsidRPr="007B5818">
        <w:rPr>
          <w:rFonts w:hint="cs"/>
          <w:sz w:val="24"/>
          <w:szCs w:val="24"/>
          <w:rtl/>
          <w:lang w:bidi="fa-IR"/>
        </w:rPr>
        <w:t>ی</w:t>
      </w:r>
      <w:r w:rsidRPr="007B5818">
        <w:rPr>
          <w:rFonts w:hint="eastAsia"/>
          <w:sz w:val="24"/>
          <w:szCs w:val="24"/>
          <w:rtl/>
          <w:lang w:bidi="fa-IR"/>
        </w:rPr>
        <w:t>مه</w:t>
      </w:r>
      <w:r w:rsidRPr="007B5818">
        <w:rPr>
          <w:sz w:val="24"/>
          <w:szCs w:val="24"/>
          <w:rtl/>
          <w:lang w:bidi="fa-IR"/>
        </w:rPr>
        <w:t xml:space="preserve"> عمر بدون بعد هر دو فوم، مشاهده م</w:t>
      </w:r>
      <w:r w:rsidRPr="007B5818">
        <w:rPr>
          <w:rFonts w:hint="cs"/>
          <w:sz w:val="24"/>
          <w:szCs w:val="24"/>
          <w:rtl/>
          <w:lang w:bidi="fa-IR"/>
        </w:rPr>
        <w:t>ی</w:t>
      </w:r>
      <w:r w:rsidRPr="007B5818">
        <w:rPr>
          <w:sz w:val="24"/>
          <w:szCs w:val="24"/>
          <w:rtl/>
          <w:lang w:bidi="fa-IR"/>
        </w:rPr>
        <w:t xml:space="preserve"> شود که حضور نانو</w:t>
      </w:r>
      <w:r w:rsidR="001F5E03">
        <w:rPr>
          <w:rFonts w:hint="cs"/>
          <w:sz w:val="24"/>
          <w:szCs w:val="24"/>
          <w:rtl/>
          <w:lang w:bidi="fa-IR"/>
        </w:rPr>
        <w:t xml:space="preserve">ذره </w:t>
      </w:r>
      <w:r w:rsidR="001F5E03" w:rsidRPr="00433D63">
        <w:rPr>
          <w:rFonts w:asciiTheme="majorBidi" w:hAnsiTheme="majorBidi" w:cstheme="majorBidi"/>
          <w:sz w:val="20"/>
          <w:szCs w:val="20"/>
          <w:lang w:bidi="fa-IR"/>
        </w:rPr>
        <w:t>A-C-H</w:t>
      </w:r>
      <w:r w:rsidRPr="007B5818">
        <w:rPr>
          <w:sz w:val="24"/>
          <w:szCs w:val="24"/>
          <w:rtl/>
          <w:lang w:bidi="fa-IR"/>
        </w:rPr>
        <w:t xml:space="preserve"> باعث افزا</w:t>
      </w:r>
      <w:r w:rsidRPr="007B5818">
        <w:rPr>
          <w:rFonts w:hint="cs"/>
          <w:sz w:val="24"/>
          <w:szCs w:val="24"/>
          <w:rtl/>
          <w:lang w:bidi="fa-IR"/>
        </w:rPr>
        <w:t>ی</w:t>
      </w:r>
      <w:r w:rsidRPr="007B5818">
        <w:rPr>
          <w:rFonts w:hint="eastAsia"/>
          <w:sz w:val="24"/>
          <w:szCs w:val="24"/>
          <w:rtl/>
          <w:lang w:bidi="fa-IR"/>
        </w:rPr>
        <w:t>ش</w:t>
      </w:r>
      <w:r w:rsidRPr="007B5818">
        <w:rPr>
          <w:sz w:val="24"/>
          <w:szCs w:val="24"/>
          <w:rtl/>
          <w:lang w:bidi="fa-IR"/>
        </w:rPr>
        <w:t xml:space="preserve"> </w:t>
      </w:r>
      <w:r w:rsidR="00E16883">
        <w:rPr>
          <w:rFonts w:hint="cs"/>
          <w:sz w:val="24"/>
          <w:szCs w:val="24"/>
          <w:rtl/>
          <w:lang w:bidi="fa-IR"/>
        </w:rPr>
        <w:t>75</w:t>
      </w:r>
      <w:r w:rsidRPr="007B5818">
        <w:rPr>
          <w:sz w:val="24"/>
          <w:szCs w:val="24"/>
          <w:rtl/>
          <w:lang w:bidi="fa-IR"/>
        </w:rPr>
        <w:t>% پا</w:t>
      </w:r>
      <w:r w:rsidRPr="007B5818">
        <w:rPr>
          <w:rFonts w:hint="cs"/>
          <w:sz w:val="24"/>
          <w:szCs w:val="24"/>
          <w:rtl/>
          <w:lang w:bidi="fa-IR"/>
        </w:rPr>
        <w:t>ی</w:t>
      </w:r>
      <w:r w:rsidRPr="007B5818">
        <w:rPr>
          <w:rFonts w:hint="eastAsia"/>
          <w:sz w:val="24"/>
          <w:szCs w:val="24"/>
          <w:rtl/>
          <w:lang w:bidi="fa-IR"/>
        </w:rPr>
        <w:t>دار</w:t>
      </w:r>
      <w:r w:rsidRPr="007B5818">
        <w:rPr>
          <w:rFonts w:hint="cs"/>
          <w:sz w:val="24"/>
          <w:szCs w:val="24"/>
          <w:rtl/>
          <w:lang w:bidi="fa-IR"/>
        </w:rPr>
        <w:t>ی</w:t>
      </w:r>
      <w:r w:rsidRPr="007B5818">
        <w:rPr>
          <w:sz w:val="24"/>
          <w:szCs w:val="24"/>
          <w:rtl/>
          <w:lang w:bidi="fa-IR"/>
        </w:rPr>
        <w:t xml:space="preserve"> ستون فوم م</w:t>
      </w:r>
      <w:r w:rsidRPr="007B5818">
        <w:rPr>
          <w:rFonts w:hint="cs"/>
          <w:sz w:val="24"/>
          <w:szCs w:val="24"/>
          <w:rtl/>
          <w:lang w:bidi="fa-IR"/>
        </w:rPr>
        <w:t>ی</w:t>
      </w:r>
      <w:r w:rsidRPr="007B5818">
        <w:rPr>
          <w:sz w:val="24"/>
          <w:szCs w:val="24"/>
          <w:rtl/>
          <w:lang w:bidi="fa-IR"/>
        </w:rPr>
        <w:t xml:space="preserve"> شود</w:t>
      </w:r>
      <w:r w:rsidRPr="007B5818">
        <w:rPr>
          <w:sz w:val="24"/>
          <w:szCs w:val="24"/>
          <w:lang w:bidi="fa-IR"/>
        </w:rPr>
        <w:t>.</w:t>
      </w:r>
    </w:p>
    <w:p w14:paraId="686A528D" w14:textId="5E6FFECE" w:rsidR="004D26D5" w:rsidRDefault="00C64FAF" w:rsidP="004A0E31">
      <w:pPr>
        <w:keepNext/>
        <w:spacing w:after="0"/>
        <w:jc w:val="center"/>
      </w:pPr>
      <w:r>
        <w:rPr>
          <w:noProof/>
        </w:rPr>
        <w:lastRenderedPageBreak/>
        <w:drawing>
          <wp:inline distT="0" distB="0" distL="0" distR="0" wp14:anchorId="55185E6C" wp14:editId="71131DB3">
            <wp:extent cx="3782060" cy="2202873"/>
            <wp:effectExtent l="0" t="0" r="0" b="0"/>
            <wp:docPr id="3" name="Chart 3">
              <a:extLst xmlns:a="http://schemas.openxmlformats.org/drawingml/2006/main">
                <a:ext uri="{FF2B5EF4-FFF2-40B4-BE49-F238E27FC236}">
                  <a16:creationId xmlns:a16="http://schemas.microsoft.com/office/drawing/2014/main" id="{CB4BA0A3-C6AD-CB37-22BA-575CF5928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64BE6D5" w14:textId="33F4CA9A" w:rsidR="00A91C5F" w:rsidRPr="007B5818" w:rsidRDefault="004D26D5"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5</w:t>
      </w:r>
      <w:r>
        <w:rPr>
          <w:rtl/>
        </w:rPr>
        <w:fldChar w:fldCharType="end"/>
      </w:r>
      <w:r>
        <w:rPr>
          <w:rFonts w:hint="cs"/>
          <w:noProof/>
          <w:rtl/>
          <w:lang w:bidi="fa-IR"/>
        </w:rPr>
        <w:t xml:space="preserve">-نمودار مقایسه کاهش ارتفاع فوم در عضور و عدم حضور نانو ذره </w:t>
      </w:r>
      <w:r w:rsidRPr="00433D63">
        <w:rPr>
          <w:rFonts w:asciiTheme="majorBidi" w:hAnsiTheme="majorBidi" w:cstheme="majorBidi"/>
          <w:noProof/>
          <w:sz w:val="18"/>
          <w:szCs w:val="18"/>
          <w:lang w:bidi="fa-IR"/>
        </w:rPr>
        <w:t>A-C-H</w:t>
      </w:r>
    </w:p>
    <w:p w14:paraId="48E32F41" w14:textId="5FA603C2" w:rsidR="00A91C5F" w:rsidRPr="007B5818" w:rsidRDefault="00A91C5F" w:rsidP="009E4434">
      <w:pPr>
        <w:spacing w:after="0"/>
        <w:jc w:val="lowKashida"/>
        <w:rPr>
          <w:rtl/>
          <w:lang w:bidi="fa-IR"/>
        </w:rPr>
      </w:pPr>
      <w:r w:rsidRPr="007B5818">
        <w:rPr>
          <w:rFonts w:hint="eastAsia"/>
          <w:rtl/>
          <w:lang w:bidi="fa-IR"/>
        </w:rPr>
        <w:t>ا</w:t>
      </w:r>
      <w:r w:rsidRPr="007B5818">
        <w:rPr>
          <w:rFonts w:hint="cs"/>
          <w:rtl/>
          <w:lang w:bidi="fa-IR"/>
        </w:rPr>
        <w:t>ی</w:t>
      </w:r>
      <w:r w:rsidRPr="007B5818">
        <w:rPr>
          <w:rFonts w:hint="eastAsia"/>
          <w:rtl/>
          <w:lang w:bidi="fa-IR"/>
        </w:rPr>
        <w:t>ن</w:t>
      </w:r>
      <w:r w:rsidRPr="007B5818">
        <w:rPr>
          <w:rtl/>
          <w:lang w:bidi="fa-IR"/>
        </w:rPr>
        <w:t xml:space="preserve"> مشاهدات را م</w:t>
      </w:r>
      <w:r w:rsidRPr="007B5818">
        <w:rPr>
          <w:rFonts w:hint="cs"/>
          <w:rtl/>
          <w:lang w:bidi="fa-IR"/>
        </w:rPr>
        <w:t>ی</w:t>
      </w:r>
      <w:r w:rsidRPr="007B5818">
        <w:rPr>
          <w:rFonts w:hint="eastAsia"/>
          <w:rtl/>
          <w:lang w:bidi="fa-IR"/>
        </w:rPr>
        <w:t>توان</w:t>
      </w:r>
      <w:r w:rsidRPr="007B5818">
        <w:rPr>
          <w:rtl/>
          <w:lang w:bidi="fa-IR"/>
        </w:rPr>
        <w:t xml:space="preserve"> به </w:t>
      </w:r>
      <w:r w:rsidR="004D26D5">
        <w:rPr>
          <w:rFonts w:hint="cs"/>
          <w:rtl/>
          <w:lang w:bidi="fa-IR"/>
        </w:rPr>
        <w:t xml:space="preserve">حضور نانوذرات در سطح تماس آب-گاز </w:t>
      </w:r>
      <w:r w:rsidR="009E4434">
        <w:rPr>
          <w:rFonts w:hint="cs"/>
          <w:rtl/>
          <w:lang w:bidi="fa-IR"/>
        </w:rPr>
        <w:t xml:space="preserve">نسبت داد </w:t>
      </w:r>
      <w:r w:rsidR="00E16883">
        <w:rPr>
          <w:rtl/>
          <w:lang w:bidi="fa-IR"/>
        </w:rPr>
        <w:fldChar w:fldCharType="begin"/>
      </w:r>
      <w:r w:rsidR="00E16883">
        <w:rPr>
          <w:rtl/>
          <w:lang w:bidi="fa-IR"/>
        </w:rPr>
        <w:instrText xml:space="preserve"> </w:instrText>
      </w:r>
      <w:r w:rsidR="00E16883">
        <w:rPr>
          <w:lang w:bidi="fa-IR"/>
        </w:rPr>
        <w:instrText>ADDIN EN.CITE &lt;EndNote&gt;&lt;Cite&gt;&lt;Author&gt;Sakthivel&lt;/Author&gt;&lt;Year&gt;2019&lt;/Year&gt;&lt;RecNum&gt;172&lt;/RecNum&gt;&lt;DisplayText&gt;[40]&lt;/DisplayText&gt;&lt;record&gt;&lt;rec-number&gt;172&lt;/rec-number&gt;&lt;foreign-keys&gt;&lt;key app="EN" db-id="asfzt055fszd5cerax75dzaerazadrdewe2t" timestamp="1671012062</w:instrText>
      </w:r>
      <w:r w:rsidR="00E16883">
        <w:rPr>
          <w:rtl/>
          <w:lang w:bidi="fa-IR"/>
        </w:rPr>
        <w:instrText>"&gt;172&lt;/</w:instrText>
      </w:r>
      <w:r w:rsidR="00E16883">
        <w:rPr>
          <w:lang w:bidi="fa-IR"/>
        </w:rPr>
        <w:instrText>key&gt;&lt;/foreign-keys&gt;&lt;ref-type name="Journal Article"&gt;17&lt;/ref-type&gt;&lt;contributors&gt;&lt;authors&gt;&lt;author&gt;Sakthivel, Sivabalan&lt;/author&gt;&lt;author&gt;Adebayo, Abdulrauf&lt;/author&gt;&lt;author&gt;Kanj, Mazen Yousef&lt;/author&gt;&lt;/authors&gt;&lt;/contributors&gt;&lt;titles&gt;&lt;title&gt;Experimental evaluation of carbon dots stabilized foam for enhanced oil recovery&lt;/title&gt;&lt;secondary-title&gt;Energy &amp;amp; Fuels&lt;/secondary-title&gt;&lt;/titles&gt;&lt;periodical&gt;&lt;full-title&gt;Energy &amp;amp; Fuels&lt;/full-title&gt;&lt;/periodical&gt;&lt;pages&gt;9629-9643&lt;/pages&gt;&lt;volume&gt;33&lt;/volume&gt;&lt;number</w:instrText>
      </w:r>
      <w:r w:rsidR="00E16883">
        <w:rPr>
          <w:rtl/>
          <w:lang w:bidi="fa-IR"/>
        </w:rPr>
        <w:instrText>&gt;10&lt;/</w:instrText>
      </w:r>
      <w:r w:rsidR="00E16883">
        <w:rPr>
          <w:lang w:bidi="fa-IR"/>
        </w:rPr>
        <w:instrText>number&gt;&lt;dates&gt;&lt;year&gt;2019&lt;/year&gt;&lt;/dates&gt;&lt;isbn&gt;0887-0624&lt;/isbn&gt;&lt;urls&gt;&lt;/urls&gt;&lt;/record&gt;&lt;/Cite&gt;&lt;/EndNote</w:instrText>
      </w:r>
      <w:r w:rsidR="00E16883">
        <w:rPr>
          <w:rtl/>
          <w:lang w:bidi="fa-IR"/>
        </w:rPr>
        <w:instrText>&gt;</w:instrText>
      </w:r>
      <w:r w:rsidR="00E16883">
        <w:rPr>
          <w:rtl/>
          <w:lang w:bidi="fa-IR"/>
        </w:rPr>
        <w:fldChar w:fldCharType="separate"/>
      </w:r>
      <w:r w:rsidR="00E16883">
        <w:rPr>
          <w:noProof/>
          <w:rtl/>
          <w:lang w:bidi="fa-IR"/>
        </w:rPr>
        <w:t>[40]</w:t>
      </w:r>
      <w:r w:rsidR="00E16883">
        <w:rPr>
          <w:rtl/>
          <w:lang w:bidi="fa-IR"/>
        </w:rPr>
        <w:fldChar w:fldCharType="end"/>
      </w:r>
      <w:r w:rsidR="004D26D5">
        <w:rPr>
          <w:rFonts w:hint="cs"/>
          <w:rtl/>
          <w:lang w:bidi="fa-IR"/>
        </w:rPr>
        <w:t>. همچنین خواص سطحی پیچیده نانوذره و برهم کنش بین نانوذره و ترکیب سورفکتانت در نهایت باعث افزایش پایداری فوم شده است.</w:t>
      </w:r>
    </w:p>
    <w:p w14:paraId="64014894" w14:textId="559F0285" w:rsidR="004D26D5" w:rsidRDefault="00C64FAF" w:rsidP="004A0E31">
      <w:pPr>
        <w:keepNext/>
        <w:spacing w:after="0"/>
        <w:jc w:val="center"/>
      </w:pPr>
      <w:r>
        <w:rPr>
          <w:noProof/>
        </w:rPr>
        <w:drawing>
          <wp:inline distT="0" distB="0" distL="0" distR="0" wp14:anchorId="6C787CF2" wp14:editId="31443226">
            <wp:extent cx="3338830" cy="1392382"/>
            <wp:effectExtent l="0" t="0" r="0" b="0"/>
            <wp:docPr id="11" name="Chart 11">
              <a:extLst xmlns:a="http://schemas.openxmlformats.org/drawingml/2006/main">
                <a:ext uri="{FF2B5EF4-FFF2-40B4-BE49-F238E27FC236}">
                  <a16:creationId xmlns:a16="http://schemas.microsoft.com/office/drawing/2014/main" id="{43D21122-92A0-096A-4972-5A837500CF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E98A698" w14:textId="544F5013" w:rsidR="00A91C5F" w:rsidRPr="007B5818" w:rsidRDefault="004D26D5" w:rsidP="004A0E31">
      <w:pPr>
        <w:pStyle w:val="Caption"/>
        <w:spacing w:after="0"/>
        <w:jc w:val="center"/>
        <w:rPr>
          <w:sz w:val="24"/>
          <w:szCs w:val="24"/>
          <w:rtl/>
          <w:lang w:bidi="fa-IR"/>
        </w:rPr>
      </w:pPr>
      <w:r>
        <w:rPr>
          <w:rtl/>
        </w:rPr>
        <w:t xml:space="preserve">شکل  </w:t>
      </w:r>
      <w:r>
        <w:rPr>
          <w:rtl/>
        </w:rPr>
        <w:fldChar w:fldCharType="begin"/>
      </w:r>
      <w:r>
        <w:rPr>
          <w:rtl/>
        </w:rPr>
        <w:instrText xml:space="preserve"> </w:instrText>
      </w:r>
      <w:r>
        <w:instrText>SEQ</w:instrText>
      </w:r>
      <w:r>
        <w:rPr>
          <w:rtl/>
        </w:rPr>
        <w:instrText xml:space="preserve"> شکل_ \* </w:instrText>
      </w:r>
      <w:r>
        <w:instrText>ARABIC</w:instrText>
      </w:r>
      <w:r>
        <w:rPr>
          <w:rtl/>
        </w:rPr>
        <w:instrText xml:space="preserve"> </w:instrText>
      </w:r>
      <w:r>
        <w:rPr>
          <w:rtl/>
        </w:rPr>
        <w:fldChar w:fldCharType="separate"/>
      </w:r>
      <w:r w:rsidR="0071354D">
        <w:rPr>
          <w:noProof/>
          <w:rtl/>
        </w:rPr>
        <w:t>16</w:t>
      </w:r>
      <w:r>
        <w:rPr>
          <w:rtl/>
        </w:rPr>
        <w:fldChar w:fldCharType="end"/>
      </w:r>
      <w:r>
        <w:rPr>
          <w:rFonts w:hint="cs"/>
          <w:rtl/>
          <w:lang w:bidi="fa-IR"/>
        </w:rPr>
        <w:t xml:space="preserve">-مقایسه نیمه عمر فوم در حضور و عدم حضور نانوذره </w:t>
      </w:r>
      <w:r w:rsidRPr="00433D63">
        <w:rPr>
          <w:rFonts w:asciiTheme="majorBidi" w:hAnsiTheme="majorBidi" w:cstheme="majorBidi"/>
          <w:sz w:val="18"/>
          <w:szCs w:val="18"/>
          <w:lang w:bidi="fa-IR"/>
        </w:rPr>
        <w:t>A-C-H</w:t>
      </w:r>
    </w:p>
    <w:p w14:paraId="513BEC6F" w14:textId="77777777" w:rsidR="00A91C5F" w:rsidRPr="007B5818" w:rsidRDefault="00A91C5F" w:rsidP="00A40D38">
      <w:pPr>
        <w:pStyle w:val="Heading2"/>
        <w:numPr>
          <w:ilvl w:val="0"/>
          <w:numId w:val="0"/>
        </w:numPr>
        <w:spacing w:before="0"/>
        <w:rPr>
          <w:rtl/>
          <w:lang w:bidi="fa-IR"/>
        </w:rPr>
      </w:pPr>
      <w:r w:rsidRPr="007B5818">
        <w:rPr>
          <w:rFonts w:hint="cs"/>
          <w:rtl/>
          <w:lang w:bidi="fa-IR"/>
        </w:rPr>
        <w:t>میکرومدل</w:t>
      </w:r>
    </w:p>
    <w:p w14:paraId="0D404C6A" w14:textId="286DA7A3" w:rsidR="00101266" w:rsidRDefault="00F764DE" w:rsidP="009E4434">
      <w:pPr>
        <w:spacing w:after="0"/>
        <w:jc w:val="lowKashida"/>
        <w:rPr>
          <w:rtl/>
          <w:lang w:bidi="fa-IR"/>
        </w:rPr>
      </w:pPr>
      <w:r>
        <w:rPr>
          <w:rFonts w:hint="cs"/>
          <w:rtl/>
          <w:lang w:bidi="fa-IR"/>
        </w:rPr>
        <w:t xml:space="preserve">در این مرحله تاثیر تزریق فوم بر بازیافت نهایی نفت مورد مطالعه قرار گرفته و از داده های فشار تزریق و همچنین تصاویر دوربین ماکرو بهره گرفته شده است. با بررسی توزیع فاز نهایی میکرومدل پس از تزریق فوم می توان نشان داد که </w:t>
      </w:r>
      <w:r w:rsidR="00A91C5F" w:rsidRPr="007B5818">
        <w:rPr>
          <w:rtl/>
          <w:lang w:bidi="fa-IR"/>
        </w:rPr>
        <w:t>آزمون د</w:t>
      </w:r>
      <w:r w:rsidR="00A91C5F" w:rsidRPr="007B5818">
        <w:rPr>
          <w:rFonts w:hint="cs"/>
          <w:rtl/>
          <w:lang w:bidi="fa-IR"/>
        </w:rPr>
        <w:t>ی</w:t>
      </w:r>
      <w:r w:rsidR="00A91C5F" w:rsidRPr="007B5818">
        <w:rPr>
          <w:rFonts w:hint="eastAsia"/>
          <w:rtl/>
          <w:lang w:bidi="fa-IR"/>
        </w:rPr>
        <w:t>نام</w:t>
      </w:r>
      <w:r w:rsidR="00A91C5F" w:rsidRPr="007B5818">
        <w:rPr>
          <w:rFonts w:hint="cs"/>
          <w:rtl/>
          <w:lang w:bidi="fa-IR"/>
        </w:rPr>
        <w:t>ی</w:t>
      </w:r>
      <w:r w:rsidR="00A91C5F" w:rsidRPr="007B5818">
        <w:rPr>
          <w:rFonts w:hint="eastAsia"/>
          <w:rtl/>
          <w:lang w:bidi="fa-IR"/>
        </w:rPr>
        <w:t>ک</w:t>
      </w:r>
      <w:r w:rsidR="00A91C5F" w:rsidRPr="007B5818">
        <w:rPr>
          <w:rtl/>
          <w:lang w:bidi="fa-IR"/>
        </w:rPr>
        <w:t xml:space="preserve"> هم نتا</w:t>
      </w:r>
      <w:r w:rsidR="00A91C5F" w:rsidRPr="007B5818">
        <w:rPr>
          <w:rFonts w:hint="cs"/>
          <w:rtl/>
          <w:lang w:bidi="fa-IR"/>
        </w:rPr>
        <w:t>ی</w:t>
      </w:r>
      <w:r w:rsidR="00A91C5F" w:rsidRPr="007B5818">
        <w:rPr>
          <w:rFonts w:hint="eastAsia"/>
          <w:rtl/>
          <w:lang w:bidi="fa-IR"/>
        </w:rPr>
        <w:t>ج</w:t>
      </w:r>
      <w:r w:rsidR="00A91C5F" w:rsidRPr="007B5818">
        <w:rPr>
          <w:rtl/>
          <w:lang w:bidi="fa-IR"/>
        </w:rPr>
        <w:t xml:space="preserve"> آزمون استات</w:t>
      </w:r>
      <w:r w:rsidR="00A91C5F" w:rsidRPr="007B5818">
        <w:rPr>
          <w:rFonts w:hint="cs"/>
          <w:rtl/>
          <w:lang w:bidi="fa-IR"/>
        </w:rPr>
        <w:t>ی</w:t>
      </w:r>
      <w:r w:rsidR="00A91C5F" w:rsidRPr="007B5818">
        <w:rPr>
          <w:rFonts w:hint="eastAsia"/>
          <w:rtl/>
          <w:lang w:bidi="fa-IR"/>
        </w:rPr>
        <w:t>ک</w:t>
      </w:r>
      <w:r w:rsidR="00A91C5F" w:rsidRPr="007B5818">
        <w:rPr>
          <w:rtl/>
          <w:lang w:bidi="fa-IR"/>
        </w:rPr>
        <w:t xml:space="preserve"> را تا</w:t>
      </w:r>
      <w:r w:rsidR="00A91C5F" w:rsidRPr="007B5818">
        <w:rPr>
          <w:rFonts w:hint="cs"/>
          <w:rtl/>
          <w:lang w:bidi="fa-IR"/>
        </w:rPr>
        <w:t>یی</w:t>
      </w:r>
      <w:r w:rsidR="00A91C5F" w:rsidRPr="007B5818">
        <w:rPr>
          <w:rFonts w:hint="eastAsia"/>
          <w:rtl/>
          <w:lang w:bidi="fa-IR"/>
        </w:rPr>
        <w:t>د</w:t>
      </w:r>
      <w:r w:rsidR="00A91C5F" w:rsidRPr="007B5818">
        <w:rPr>
          <w:rtl/>
          <w:lang w:bidi="fa-IR"/>
        </w:rPr>
        <w:t xml:space="preserve"> کرده است</w:t>
      </w:r>
      <w:r w:rsidR="00A91C5F" w:rsidRPr="007B5818">
        <w:rPr>
          <w:rFonts w:hint="cs"/>
          <w:rtl/>
          <w:lang w:bidi="fa-IR"/>
        </w:rPr>
        <w:t xml:space="preserve"> (شکل-</w:t>
      </w:r>
      <w:r w:rsidR="00E16883">
        <w:rPr>
          <w:rFonts w:hint="cs"/>
          <w:rtl/>
          <w:lang w:bidi="fa-IR"/>
        </w:rPr>
        <w:t>19</w:t>
      </w:r>
      <w:r w:rsidR="00A91C5F" w:rsidRPr="007B5818">
        <w:rPr>
          <w:rFonts w:hint="cs"/>
          <w:rtl/>
          <w:lang w:bidi="fa-IR"/>
        </w:rPr>
        <w:t>)</w:t>
      </w:r>
      <w:r w:rsidR="00A91C5F" w:rsidRPr="007B5818">
        <w:rPr>
          <w:rtl/>
          <w:lang w:bidi="fa-IR"/>
        </w:rPr>
        <w:t>.</w:t>
      </w:r>
      <w:r>
        <w:rPr>
          <w:rFonts w:hint="cs"/>
          <w:rtl/>
          <w:lang w:bidi="fa-IR"/>
        </w:rPr>
        <w:t xml:space="preserve"> بازیافت نهایی نفت با استفاده از گاز </w:t>
      </w:r>
      <w:r w:rsidRPr="000C594E">
        <w:rPr>
          <w:rFonts w:asciiTheme="majorBidi" w:hAnsiTheme="majorBidi" w:cstheme="majorBidi"/>
          <w:sz w:val="20"/>
          <w:szCs w:val="20"/>
          <w:lang w:bidi="fa-IR"/>
        </w:rPr>
        <w:t>CO</w:t>
      </w:r>
      <w:r w:rsidRPr="000C594E">
        <w:rPr>
          <w:rFonts w:asciiTheme="majorBidi" w:hAnsiTheme="majorBidi" w:cstheme="majorBidi"/>
          <w:sz w:val="20"/>
          <w:szCs w:val="20"/>
          <w:vertAlign w:val="subscript"/>
          <w:lang w:bidi="fa-IR"/>
        </w:rPr>
        <w:t>2</w:t>
      </w:r>
      <w:r>
        <w:rPr>
          <w:rFonts w:hint="cs"/>
          <w:rtl/>
          <w:lang w:bidi="fa-IR"/>
        </w:rPr>
        <w:t xml:space="preserve"> نسبت به </w:t>
      </w:r>
      <w:r w:rsidRPr="000C594E">
        <w:rPr>
          <w:rFonts w:asciiTheme="majorBidi" w:hAnsiTheme="majorBidi" w:cstheme="majorBidi"/>
          <w:sz w:val="20"/>
          <w:szCs w:val="20"/>
          <w:lang w:bidi="fa-IR"/>
        </w:rPr>
        <w:t>N</w:t>
      </w:r>
      <w:r w:rsidRPr="000C594E">
        <w:rPr>
          <w:rFonts w:asciiTheme="majorBidi" w:hAnsiTheme="majorBidi" w:cstheme="majorBidi"/>
          <w:sz w:val="20"/>
          <w:szCs w:val="20"/>
          <w:vertAlign w:val="subscript"/>
          <w:lang w:bidi="fa-IR"/>
        </w:rPr>
        <w:t>2</w:t>
      </w:r>
      <w:r>
        <w:rPr>
          <w:rFonts w:hint="cs"/>
          <w:rtl/>
          <w:lang w:bidi="fa-IR"/>
        </w:rPr>
        <w:t xml:space="preserve"> از 2/64% به 4/86% رسیده است و همچنین استفاده از نانوذرات در فوم </w:t>
      </w:r>
      <w:r w:rsidRPr="000C594E">
        <w:rPr>
          <w:rFonts w:asciiTheme="majorBidi" w:hAnsiTheme="majorBidi" w:cstheme="majorBidi"/>
          <w:sz w:val="20"/>
          <w:szCs w:val="20"/>
          <w:lang w:bidi="fa-IR"/>
        </w:rPr>
        <w:t>CO</w:t>
      </w:r>
      <w:r w:rsidRPr="000C594E">
        <w:rPr>
          <w:rFonts w:asciiTheme="majorBidi" w:hAnsiTheme="majorBidi" w:cstheme="majorBidi"/>
          <w:sz w:val="20"/>
          <w:szCs w:val="20"/>
          <w:vertAlign w:val="subscript"/>
          <w:lang w:bidi="fa-IR"/>
        </w:rPr>
        <w:t>2</w:t>
      </w:r>
      <w:r>
        <w:rPr>
          <w:rFonts w:hint="cs"/>
          <w:rtl/>
          <w:lang w:bidi="fa-IR"/>
        </w:rPr>
        <w:t>، بازیافت نهایی را به 9/99% رسانده است (شکل-</w:t>
      </w:r>
      <w:r w:rsidR="00E16883">
        <w:rPr>
          <w:rFonts w:hint="cs"/>
          <w:rtl/>
          <w:lang w:bidi="fa-IR"/>
        </w:rPr>
        <w:t>18</w:t>
      </w:r>
      <w:r>
        <w:rPr>
          <w:rFonts w:hint="cs"/>
          <w:rtl/>
          <w:lang w:bidi="fa-IR"/>
        </w:rPr>
        <w:t>). با توجه به شکل-</w:t>
      </w:r>
      <w:r w:rsidR="00E16883">
        <w:rPr>
          <w:rFonts w:hint="cs"/>
          <w:rtl/>
          <w:lang w:bidi="fa-IR"/>
        </w:rPr>
        <w:t>17</w:t>
      </w:r>
      <w:r w:rsidR="00A91C5F" w:rsidRPr="007B5818">
        <w:rPr>
          <w:rFonts w:hint="cs"/>
          <w:rtl/>
          <w:lang w:bidi="fa-IR"/>
        </w:rPr>
        <w:t xml:space="preserve"> </w:t>
      </w:r>
      <w:r w:rsidR="00101266" w:rsidRPr="007B5818">
        <w:rPr>
          <w:rtl/>
          <w:lang w:bidi="fa-IR"/>
        </w:rPr>
        <w:t>ب</w:t>
      </w:r>
      <w:r w:rsidR="00101266" w:rsidRPr="007B5818">
        <w:rPr>
          <w:rFonts w:hint="cs"/>
          <w:rtl/>
          <w:lang w:bidi="fa-IR"/>
        </w:rPr>
        <w:t>ی</w:t>
      </w:r>
      <w:r w:rsidR="00101266" w:rsidRPr="007B5818">
        <w:rPr>
          <w:rFonts w:hint="eastAsia"/>
          <w:rtl/>
          <w:lang w:bidi="fa-IR"/>
        </w:rPr>
        <w:t>شتر</w:t>
      </w:r>
      <w:r w:rsidR="00101266" w:rsidRPr="007B5818">
        <w:rPr>
          <w:rtl/>
          <w:lang w:bidi="fa-IR"/>
        </w:rPr>
        <w:t xml:space="preserve"> بودن فشار را با توجه با ثابت بودن تمام</w:t>
      </w:r>
      <w:r w:rsidR="00101266" w:rsidRPr="007B5818">
        <w:rPr>
          <w:rFonts w:hint="cs"/>
          <w:rtl/>
          <w:lang w:bidi="fa-IR"/>
        </w:rPr>
        <w:t>ی</w:t>
      </w:r>
      <w:r w:rsidR="00101266" w:rsidRPr="007B5818">
        <w:rPr>
          <w:rtl/>
          <w:lang w:bidi="fa-IR"/>
        </w:rPr>
        <w:t xml:space="preserve"> پارامترها، م</w:t>
      </w:r>
      <w:r w:rsidR="00101266" w:rsidRPr="007B5818">
        <w:rPr>
          <w:rFonts w:hint="cs"/>
          <w:rtl/>
          <w:lang w:bidi="fa-IR"/>
        </w:rPr>
        <w:t>ی</w:t>
      </w:r>
      <w:r w:rsidR="00101266" w:rsidRPr="007B5818">
        <w:rPr>
          <w:rFonts w:hint="eastAsia"/>
          <w:rtl/>
          <w:lang w:bidi="fa-IR"/>
        </w:rPr>
        <w:t>توان</w:t>
      </w:r>
      <w:r w:rsidR="00101266" w:rsidRPr="007B5818">
        <w:rPr>
          <w:rtl/>
          <w:lang w:bidi="fa-IR"/>
        </w:rPr>
        <w:t xml:space="preserve"> به </w:t>
      </w:r>
      <w:r w:rsidR="00101266">
        <w:rPr>
          <w:rFonts w:hint="cs"/>
          <w:rtl/>
          <w:lang w:bidi="fa-IR"/>
        </w:rPr>
        <w:t>کاهش تحرک پذیری فوم</w:t>
      </w:r>
      <w:r w:rsidR="00101266" w:rsidRPr="007B5818">
        <w:rPr>
          <w:rtl/>
          <w:lang w:bidi="fa-IR"/>
        </w:rPr>
        <w:t xml:space="preserve"> نسبت داد. م</w:t>
      </w:r>
      <w:r w:rsidR="00101266" w:rsidRPr="007B5818">
        <w:rPr>
          <w:rFonts w:hint="cs"/>
          <w:rtl/>
          <w:lang w:bidi="fa-IR"/>
        </w:rPr>
        <w:t>ی</w:t>
      </w:r>
      <w:r w:rsidR="00101266" w:rsidRPr="007B5818">
        <w:rPr>
          <w:rFonts w:hint="eastAsia"/>
          <w:rtl/>
          <w:lang w:bidi="fa-IR"/>
        </w:rPr>
        <w:t>کرو</w:t>
      </w:r>
      <w:r w:rsidR="00101266" w:rsidRPr="007B5818">
        <w:rPr>
          <w:rtl/>
          <w:lang w:bidi="fa-IR"/>
        </w:rPr>
        <w:t xml:space="preserve"> 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ها</w:t>
      </w:r>
      <w:r w:rsidR="00101266" w:rsidRPr="007B5818">
        <w:rPr>
          <w:rFonts w:hint="cs"/>
          <w:rtl/>
          <w:lang w:bidi="fa-IR"/>
        </w:rPr>
        <w:t>ی</w:t>
      </w:r>
      <w:r w:rsidR="00101266" w:rsidRPr="007B5818">
        <w:rPr>
          <w:rtl/>
          <w:lang w:bidi="fa-IR"/>
        </w:rPr>
        <w:t xml:space="preserve"> پا</w:t>
      </w:r>
      <w:r w:rsidR="00101266" w:rsidRPr="007B5818">
        <w:rPr>
          <w:rFonts w:hint="cs"/>
          <w:rtl/>
          <w:lang w:bidi="fa-IR"/>
        </w:rPr>
        <w:t>ی</w:t>
      </w:r>
      <w:r w:rsidR="00101266" w:rsidRPr="007B5818">
        <w:rPr>
          <w:rFonts w:hint="eastAsia"/>
          <w:rtl/>
          <w:lang w:bidi="fa-IR"/>
        </w:rPr>
        <w:t>دارتر</w:t>
      </w:r>
      <w:r w:rsidR="00101266" w:rsidRPr="007B5818">
        <w:rPr>
          <w:rtl/>
          <w:lang w:bidi="fa-IR"/>
        </w:rPr>
        <w:t xml:space="preserve"> در فوم</w:t>
      </w:r>
      <w:r w:rsidR="00101266" w:rsidRPr="007B5818">
        <w:rPr>
          <w:lang w:bidi="fa-IR"/>
        </w:rPr>
        <w:t xml:space="preserve"> </w:t>
      </w:r>
      <w:r w:rsidR="00101266" w:rsidRPr="003E27D6">
        <w:rPr>
          <w:rFonts w:asciiTheme="majorBidi" w:hAnsiTheme="majorBidi" w:cstheme="majorBidi"/>
          <w:sz w:val="20"/>
          <w:szCs w:val="20"/>
          <w:lang w:bidi="fa-IR"/>
        </w:rPr>
        <w:t>CO</w:t>
      </w:r>
      <w:r w:rsidR="00101266" w:rsidRPr="003E27D6">
        <w:rPr>
          <w:rFonts w:asciiTheme="majorBidi" w:hAnsiTheme="majorBidi" w:cstheme="majorBidi"/>
          <w:sz w:val="20"/>
          <w:szCs w:val="20"/>
          <w:vertAlign w:val="subscript"/>
          <w:lang w:bidi="fa-IR"/>
        </w:rPr>
        <w:t>2</w:t>
      </w:r>
      <w:r w:rsidR="00101266" w:rsidRPr="007B5818">
        <w:rPr>
          <w:lang w:bidi="fa-IR"/>
        </w:rPr>
        <w:t xml:space="preserve"> </w:t>
      </w:r>
      <w:r w:rsidR="00101266" w:rsidRPr="007B5818">
        <w:rPr>
          <w:rtl/>
          <w:lang w:bidi="fa-IR"/>
        </w:rPr>
        <w:t>تشک</w:t>
      </w:r>
      <w:r w:rsidR="00101266" w:rsidRPr="007B5818">
        <w:rPr>
          <w:rFonts w:hint="cs"/>
          <w:rtl/>
          <w:lang w:bidi="fa-IR"/>
        </w:rPr>
        <w:t>ی</w:t>
      </w:r>
      <w:r w:rsidR="00101266" w:rsidRPr="007B5818">
        <w:rPr>
          <w:rFonts w:hint="eastAsia"/>
          <w:rtl/>
          <w:lang w:bidi="fa-IR"/>
        </w:rPr>
        <w:t>ل</w:t>
      </w:r>
      <w:r w:rsidR="00101266" w:rsidRPr="007B5818">
        <w:rPr>
          <w:rtl/>
          <w:lang w:bidi="fa-IR"/>
        </w:rPr>
        <w:t xml:space="preserve"> شده و با تشک</w:t>
      </w:r>
      <w:r w:rsidR="00101266" w:rsidRPr="007B5818">
        <w:rPr>
          <w:rFonts w:hint="cs"/>
          <w:rtl/>
          <w:lang w:bidi="fa-IR"/>
        </w:rPr>
        <w:t>ی</w:t>
      </w:r>
      <w:r w:rsidR="00101266" w:rsidRPr="007B5818">
        <w:rPr>
          <w:rFonts w:hint="eastAsia"/>
          <w:rtl/>
          <w:lang w:bidi="fa-IR"/>
        </w:rPr>
        <w:t>ل</w:t>
      </w:r>
      <w:r w:rsidR="00101266" w:rsidRPr="007B5818">
        <w:rPr>
          <w:rtl/>
          <w:lang w:bidi="fa-IR"/>
        </w:rPr>
        <w:t xml:space="preserve"> م</w:t>
      </w:r>
      <w:r w:rsidR="00101266" w:rsidRPr="007B5818">
        <w:rPr>
          <w:rFonts w:hint="cs"/>
          <w:rtl/>
          <w:lang w:bidi="fa-IR"/>
        </w:rPr>
        <w:t>ی</w:t>
      </w:r>
      <w:r w:rsidR="00101266" w:rsidRPr="007B5818">
        <w:rPr>
          <w:rFonts w:hint="eastAsia"/>
          <w:rtl/>
          <w:lang w:bidi="fa-IR"/>
        </w:rPr>
        <w:t>کرو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و</w:t>
      </w:r>
      <w:r w:rsidR="00101266" w:rsidRPr="007B5818">
        <w:rPr>
          <w:rFonts w:hint="cs"/>
          <w:rtl/>
          <w:lang w:bidi="fa-IR"/>
        </w:rPr>
        <w:t>ی</w:t>
      </w:r>
      <w:r w:rsidR="00101266" w:rsidRPr="007B5818">
        <w:rPr>
          <w:rFonts w:hint="eastAsia"/>
          <w:rtl/>
          <w:lang w:bidi="fa-IR"/>
        </w:rPr>
        <w:t>سکوز</w:t>
      </w:r>
      <w:r w:rsidR="00101266" w:rsidRPr="007B5818">
        <w:rPr>
          <w:rFonts w:hint="cs"/>
          <w:rtl/>
          <w:lang w:bidi="fa-IR"/>
        </w:rPr>
        <w:t>ی</w:t>
      </w:r>
      <w:r w:rsidR="00101266" w:rsidRPr="007B5818">
        <w:rPr>
          <w:rFonts w:hint="eastAsia"/>
          <w:rtl/>
          <w:lang w:bidi="fa-IR"/>
        </w:rPr>
        <w:t>ته</w:t>
      </w:r>
      <w:r w:rsidR="00101266" w:rsidRPr="007B5818">
        <w:rPr>
          <w:rtl/>
          <w:lang w:bidi="fa-IR"/>
        </w:rPr>
        <w:t xml:space="preserve"> ظاهر</w:t>
      </w:r>
      <w:r w:rsidR="00101266" w:rsidRPr="007B5818">
        <w:rPr>
          <w:rFonts w:hint="cs"/>
          <w:rtl/>
          <w:lang w:bidi="fa-IR"/>
        </w:rPr>
        <w:t>ی</w:t>
      </w:r>
      <w:r w:rsidR="00101266" w:rsidRPr="007B5818">
        <w:rPr>
          <w:rtl/>
          <w:lang w:bidi="fa-IR"/>
        </w:rPr>
        <w:t xml:space="preserve"> س</w:t>
      </w:r>
      <w:r w:rsidR="00101266" w:rsidRPr="007B5818">
        <w:rPr>
          <w:rFonts w:hint="cs"/>
          <w:rtl/>
          <w:lang w:bidi="fa-IR"/>
        </w:rPr>
        <w:t>ی</w:t>
      </w:r>
      <w:r w:rsidR="00101266" w:rsidRPr="007B5818">
        <w:rPr>
          <w:rFonts w:hint="eastAsia"/>
          <w:rtl/>
          <w:lang w:bidi="fa-IR"/>
        </w:rPr>
        <w:t>ال</w:t>
      </w:r>
      <w:r w:rsidR="00101266" w:rsidRPr="007B5818">
        <w:rPr>
          <w:rtl/>
          <w:lang w:bidi="fa-IR"/>
        </w:rPr>
        <w:t xml:space="preserve"> تزر</w:t>
      </w:r>
      <w:r w:rsidR="00101266" w:rsidRPr="007B5818">
        <w:rPr>
          <w:rFonts w:hint="cs"/>
          <w:rtl/>
          <w:lang w:bidi="fa-IR"/>
        </w:rPr>
        <w:t>ی</w:t>
      </w:r>
      <w:r w:rsidR="00101266" w:rsidRPr="007B5818">
        <w:rPr>
          <w:rFonts w:hint="eastAsia"/>
          <w:rtl/>
          <w:lang w:bidi="fa-IR"/>
        </w:rPr>
        <w:t>ق</w:t>
      </w:r>
      <w:r w:rsidR="00101266" w:rsidRPr="007B5818">
        <w:rPr>
          <w:rFonts w:hint="cs"/>
          <w:rtl/>
          <w:lang w:bidi="fa-IR"/>
        </w:rPr>
        <w:t>ی</w:t>
      </w:r>
      <w:r w:rsidR="00101266" w:rsidRPr="007B5818">
        <w:rPr>
          <w:rtl/>
          <w:lang w:bidi="fa-IR"/>
        </w:rPr>
        <w:t xml:space="preserve"> افزا</w:t>
      </w:r>
      <w:r w:rsidR="00101266" w:rsidRPr="007B5818">
        <w:rPr>
          <w:rFonts w:hint="cs"/>
          <w:rtl/>
          <w:lang w:bidi="fa-IR"/>
        </w:rPr>
        <w:t>ی</w:t>
      </w:r>
      <w:r w:rsidR="00101266" w:rsidRPr="007B5818">
        <w:rPr>
          <w:rFonts w:hint="eastAsia"/>
          <w:rtl/>
          <w:lang w:bidi="fa-IR"/>
        </w:rPr>
        <w:t>ش</w:t>
      </w:r>
      <w:r w:rsidR="00101266" w:rsidRPr="007B5818">
        <w:rPr>
          <w:rtl/>
          <w:lang w:bidi="fa-IR"/>
        </w:rPr>
        <w:t xml:space="preserve"> </w:t>
      </w:r>
      <w:r w:rsidR="00101266" w:rsidRPr="007B5818">
        <w:rPr>
          <w:rFonts w:hint="cs"/>
          <w:rtl/>
          <w:lang w:bidi="fa-IR"/>
        </w:rPr>
        <w:t>ی</w:t>
      </w:r>
      <w:r w:rsidR="00101266" w:rsidRPr="007B5818">
        <w:rPr>
          <w:rFonts w:hint="eastAsia"/>
          <w:rtl/>
          <w:lang w:bidi="fa-IR"/>
        </w:rPr>
        <w:t>افته</w:t>
      </w:r>
      <w:r w:rsidR="00101266" w:rsidRPr="007B5818">
        <w:rPr>
          <w:rtl/>
          <w:lang w:bidi="fa-IR"/>
        </w:rPr>
        <w:t xml:space="preserve"> و به دنبال آن اختلاف فشار ن</w:t>
      </w:r>
      <w:r w:rsidR="00101266" w:rsidRPr="007B5818">
        <w:rPr>
          <w:rFonts w:hint="cs"/>
          <w:rtl/>
          <w:lang w:bidi="fa-IR"/>
        </w:rPr>
        <w:t>ی</w:t>
      </w:r>
      <w:r w:rsidR="00101266" w:rsidRPr="007B5818">
        <w:rPr>
          <w:rFonts w:hint="eastAsia"/>
          <w:rtl/>
          <w:lang w:bidi="fa-IR"/>
        </w:rPr>
        <w:t>ز</w:t>
      </w:r>
      <w:r w:rsidR="00101266" w:rsidRPr="007B5818">
        <w:rPr>
          <w:rtl/>
          <w:lang w:bidi="fa-IR"/>
        </w:rPr>
        <w:t xml:space="preserve"> بالاتر خو</w:t>
      </w:r>
      <w:r w:rsidR="00101266" w:rsidRPr="007B5818">
        <w:rPr>
          <w:rFonts w:hint="eastAsia"/>
          <w:rtl/>
          <w:lang w:bidi="fa-IR"/>
        </w:rPr>
        <w:t>اهد</w:t>
      </w:r>
      <w:r w:rsidR="00101266" w:rsidRPr="007B5818">
        <w:rPr>
          <w:rtl/>
          <w:lang w:bidi="fa-IR"/>
        </w:rPr>
        <w:t xml:space="preserve"> بود.</w:t>
      </w:r>
      <w:r w:rsidR="00101266">
        <w:rPr>
          <w:rFonts w:hint="cs"/>
          <w:rtl/>
          <w:lang w:bidi="fa-IR"/>
        </w:rPr>
        <w:t xml:space="preserve"> </w:t>
      </w:r>
      <w:r w:rsidR="00101266" w:rsidRPr="007B5818">
        <w:rPr>
          <w:rtl/>
          <w:lang w:bidi="fa-IR"/>
        </w:rPr>
        <w:t>افت شد</w:t>
      </w:r>
      <w:r w:rsidR="00101266" w:rsidRPr="007B5818">
        <w:rPr>
          <w:rFonts w:hint="cs"/>
          <w:rtl/>
          <w:lang w:bidi="fa-IR"/>
        </w:rPr>
        <w:t>ی</w:t>
      </w:r>
      <w:r w:rsidR="00101266" w:rsidRPr="007B5818">
        <w:rPr>
          <w:rFonts w:hint="eastAsia"/>
          <w:rtl/>
          <w:lang w:bidi="fa-IR"/>
        </w:rPr>
        <w:t>د</w:t>
      </w:r>
      <w:r w:rsidR="00101266" w:rsidRPr="007B5818">
        <w:rPr>
          <w:rtl/>
          <w:lang w:bidi="fa-IR"/>
        </w:rPr>
        <w:t xml:space="preserve"> در نمودار فشار تزر</w:t>
      </w:r>
      <w:r w:rsidR="00101266" w:rsidRPr="007B5818">
        <w:rPr>
          <w:rFonts w:hint="cs"/>
          <w:rtl/>
          <w:lang w:bidi="fa-IR"/>
        </w:rPr>
        <w:t>ی</w:t>
      </w:r>
      <w:r w:rsidR="00101266" w:rsidRPr="007B5818">
        <w:rPr>
          <w:rFonts w:hint="eastAsia"/>
          <w:rtl/>
          <w:lang w:bidi="fa-IR"/>
        </w:rPr>
        <w:t>ق</w:t>
      </w:r>
      <w:r w:rsidR="00101266" w:rsidRPr="007B5818">
        <w:rPr>
          <w:lang w:bidi="fa-IR"/>
        </w:rPr>
        <w:t xml:space="preserve"> </w:t>
      </w:r>
      <w:r w:rsidR="00101266" w:rsidRPr="003E27D6">
        <w:rPr>
          <w:rFonts w:asciiTheme="majorBidi" w:hAnsiTheme="majorBidi" w:cstheme="majorBidi"/>
          <w:sz w:val="20"/>
          <w:szCs w:val="20"/>
          <w:lang w:bidi="fa-IR"/>
        </w:rPr>
        <w:t>CO</w:t>
      </w:r>
      <w:r w:rsidR="00101266" w:rsidRPr="003E27D6">
        <w:rPr>
          <w:rFonts w:asciiTheme="majorBidi" w:hAnsiTheme="majorBidi" w:cstheme="majorBidi"/>
          <w:sz w:val="20"/>
          <w:szCs w:val="20"/>
          <w:vertAlign w:val="subscript"/>
          <w:lang w:bidi="fa-IR"/>
        </w:rPr>
        <w:t>2</w:t>
      </w:r>
      <w:r w:rsidR="00101266" w:rsidRPr="007B5818">
        <w:rPr>
          <w:lang w:bidi="fa-IR"/>
        </w:rPr>
        <w:t xml:space="preserve"> </w:t>
      </w:r>
      <w:r w:rsidR="00101266" w:rsidRPr="007B5818">
        <w:rPr>
          <w:rtl/>
          <w:lang w:bidi="fa-IR"/>
        </w:rPr>
        <w:t>را م</w:t>
      </w:r>
      <w:r w:rsidR="00101266" w:rsidRPr="007B5818">
        <w:rPr>
          <w:rFonts w:hint="cs"/>
          <w:rtl/>
          <w:lang w:bidi="fa-IR"/>
        </w:rPr>
        <w:t>ی</w:t>
      </w:r>
      <w:r w:rsidR="00101266" w:rsidRPr="007B5818">
        <w:rPr>
          <w:rFonts w:hint="eastAsia"/>
          <w:rtl/>
          <w:lang w:bidi="fa-IR"/>
        </w:rPr>
        <w:t>توان</w:t>
      </w:r>
      <w:r w:rsidR="00101266" w:rsidRPr="007B5818">
        <w:rPr>
          <w:rtl/>
          <w:lang w:bidi="fa-IR"/>
        </w:rPr>
        <w:t xml:space="preserve"> ناش</w:t>
      </w:r>
      <w:r w:rsidR="00101266" w:rsidRPr="007B5818">
        <w:rPr>
          <w:rFonts w:hint="cs"/>
          <w:rtl/>
          <w:lang w:bidi="fa-IR"/>
        </w:rPr>
        <w:t>ی</w:t>
      </w:r>
      <w:r w:rsidR="00101266" w:rsidRPr="007B5818">
        <w:rPr>
          <w:rtl/>
          <w:lang w:bidi="fa-IR"/>
        </w:rPr>
        <w:t xml:space="preserve"> از خروج جبهه اول فوم و م</w:t>
      </w:r>
      <w:r w:rsidR="00101266" w:rsidRPr="007B5818">
        <w:rPr>
          <w:rFonts w:hint="cs"/>
          <w:rtl/>
          <w:lang w:bidi="fa-IR"/>
        </w:rPr>
        <w:t>ی</w:t>
      </w:r>
      <w:r w:rsidR="00101266" w:rsidRPr="007B5818">
        <w:rPr>
          <w:rFonts w:hint="eastAsia"/>
          <w:rtl/>
          <w:lang w:bidi="fa-IR"/>
        </w:rPr>
        <w:t>کرو</w:t>
      </w:r>
      <w:r w:rsidR="00101266" w:rsidRPr="007B5818">
        <w:rPr>
          <w:rtl/>
          <w:lang w:bidi="fa-IR"/>
        </w:rPr>
        <w:t xml:space="preserve"> 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تشک</w:t>
      </w:r>
      <w:r w:rsidR="00101266" w:rsidRPr="007B5818">
        <w:rPr>
          <w:rFonts w:hint="cs"/>
          <w:rtl/>
          <w:lang w:bidi="fa-IR"/>
        </w:rPr>
        <w:t>ی</w:t>
      </w:r>
      <w:r w:rsidR="00101266" w:rsidRPr="007B5818">
        <w:rPr>
          <w:rFonts w:hint="eastAsia"/>
          <w:rtl/>
          <w:lang w:bidi="fa-IR"/>
        </w:rPr>
        <w:t>ل</w:t>
      </w:r>
      <w:r w:rsidR="00101266" w:rsidRPr="007B5818">
        <w:rPr>
          <w:rtl/>
          <w:lang w:bidi="fa-IR"/>
        </w:rPr>
        <w:t xml:space="preserve"> شده دانست. با ورود فوم به مح</w:t>
      </w:r>
      <w:r w:rsidR="00101266" w:rsidRPr="007B5818">
        <w:rPr>
          <w:rFonts w:hint="cs"/>
          <w:rtl/>
          <w:lang w:bidi="fa-IR"/>
        </w:rPr>
        <w:t>ی</w:t>
      </w:r>
      <w:r w:rsidR="00101266" w:rsidRPr="007B5818">
        <w:rPr>
          <w:rFonts w:hint="eastAsia"/>
          <w:rtl/>
          <w:lang w:bidi="fa-IR"/>
        </w:rPr>
        <w:t>ط</w:t>
      </w:r>
      <w:r w:rsidR="00101266" w:rsidRPr="007B5818">
        <w:rPr>
          <w:rtl/>
          <w:lang w:bidi="fa-IR"/>
        </w:rPr>
        <w:t xml:space="preserve"> متخلخل، سر</w:t>
      </w:r>
      <w:r w:rsidR="00101266" w:rsidRPr="007B5818">
        <w:rPr>
          <w:rFonts w:hint="cs"/>
          <w:rtl/>
          <w:lang w:bidi="fa-IR"/>
        </w:rPr>
        <w:t>ی</w:t>
      </w:r>
      <w:r w:rsidR="00101266" w:rsidRPr="007B5818">
        <w:rPr>
          <w:rFonts w:hint="eastAsia"/>
          <w:rtl/>
          <w:lang w:bidi="fa-IR"/>
        </w:rPr>
        <w:t>عا</w:t>
      </w:r>
      <w:r w:rsidR="00101266" w:rsidRPr="007B5818">
        <w:rPr>
          <w:rtl/>
          <w:lang w:bidi="fa-IR"/>
        </w:rPr>
        <w:t xml:space="preserve"> تشک</w:t>
      </w:r>
      <w:r w:rsidR="00101266" w:rsidRPr="007B5818">
        <w:rPr>
          <w:rFonts w:hint="cs"/>
          <w:rtl/>
          <w:lang w:bidi="fa-IR"/>
        </w:rPr>
        <w:t>ی</w:t>
      </w:r>
      <w:r w:rsidR="00101266" w:rsidRPr="007B5818">
        <w:rPr>
          <w:rFonts w:hint="eastAsia"/>
          <w:rtl/>
          <w:lang w:bidi="fa-IR"/>
        </w:rPr>
        <w:t>ل</w:t>
      </w:r>
      <w:r w:rsidR="00101266" w:rsidRPr="007B5818">
        <w:rPr>
          <w:rtl/>
          <w:lang w:bidi="fa-IR"/>
        </w:rPr>
        <w:t xml:space="preserve"> م</w:t>
      </w:r>
      <w:r w:rsidR="00101266" w:rsidRPr="007B5818">
        <w:rPr>
          <w:rFonts w:hint="cs"/>
          <w:rtl/>
          <w:lang w:bidi="fa-IR"/>
        </w:rPr>
        <w:t>ی</w:t>
      </w:r>
      <w:r w:rsidR="00101266" w:rsidRPr="007B5818">
        <w:rPr>
          <w:rFonts w:hint="eastAsia"/>
          <w:rtl/>
          <w:lang w:bidi="fa-IR"/>
        </w:rPr>
        <w:t>کرو</w:t>
      </w:r>
      <w:r w:rsidR="00101266" w:rsidRPr="007B5818">
        <w:rPr>
          <w:rtl/>
          <w:lang w:bidi="fa-IR"/>
        </w:rPr>
        <w:t xml:space="preserve"> 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ها آغاز م</w:t>
      </w:r>
      <w:r w:rsidR="00101266" w:rsidRPr="007B5818">
        <w:rPr>
          <w:rFonts w:hint="cs"/>
          <w:rtl/>
          <w:lang w:bidi="fa-IR"/>
        </w:rPr>
        <w:t>ی</w:t>
      </w:r>
      <w:r w:rsidR="00101266" w:rsidRPr="007B5818">
        <w:rPr>
          <w:rtl/>
          <w:lang w:bidi="fa-IR"/>
        </w:rPr>
        <w:t xml:space="preserve"> شود و فشار تا</w:t>
      </w:r>
      <w:r w:rsidR="00101266">
        <w:rPr>
          <w:rFonts w:hint="cs"/>
          <w:rtl/>
          <w:lang w:bidi="fa-IR"/>
        </w:rPr>
        <w:t xml:space="preserve"> </w:t>
      </w:r>
      <w:r w:rsidR="00101266" w:rsidRPr="003E27D6">
        <w:rPr>
          <w:rFonts w:asciiTheme="majorBidi" w:hAnsiTheme="majorBidi" w:cstheme="majorBidi"/>
          <w:sz w:val="20"/>
          <w:szCs w:val="20"/>
          <w:lang w:bidi="fa-IR"/>
        </w:rPr>
        <w:t>psi</w:t>
      </w:r>
      <w:r w:rsidR="00101266">
        <w:rPr>
          <w:rFonts w:hint="cs"/>
          <w:rtl/>
          <w:lang w:bidi="fa-IR"/>
        </w:rPr>
        <w:t xml:space="preserve"> 120 </w:t>
      </w:r>
      <w:r w:rsidR="00101266" w:rsidRPr="007B5818">
        <w:rPr>
          <w:rtl/>
          <w:lang w:bidi="fa-IR"/>
        </w:rPr>
        <w:t>بالا م</w:t>
      </w:r>
      <w:r w:rsidR="00101266" w:rsidRPr="007B5818">
        <w:rPr>
          <w:rFonts w:hint="cs"/>
          <w:rtl/>
          <w:lang w:bidi="fa-IR"/>
        </w:rPr>
        <w:t>ی</w:t>
      </w:r>
      <w:r w:rsidR="00101266" w:rsidRPr="007B5818">
        <w:rPr>
          <w:rtl/>
          <w:lang w:bidi="fa-IR"/>
        </w:rPr>
        <w:t xml:space="preserve"> رود. افزا</w:t>
      </w:r>
      <w:r w:rsidR="00101266" w:rsidRPr="007B5818">
        <w:rPr>
          <w:rFonts w:hint="cs"/>
          <w:rtl/>
          <w:lang w:bidi="fa-IR"/>
        </w:rPr>
        <w:t>ی</w:t>
      </w:r>
      <w:r w:rsidR="00101266" w:rsidRPr="007B5818">
        <w:rPr>
          <w:rFonts w:hint="eastAsia"/>
          <w:rtl/>
          <w:lang w:bidi="fa-IR"/>
        </w:rPr>
        <w:t>ش</w:t>
      </w:r>
      <w:r w:rsidR="00101266" w:rsidRPr="007B5818">
        <w:rPr>
          <w:rtl/>
          <w:lang w:bidi="fa-IR"/>
        </w:rPr>
        <w:t xml:space="preserve"> فشار تا نقطه ا</w:t>
      </w:r>
      <w:r w:rsidR="00101266" w:rsidRPr="007B5818">
        <w:rPr>
          <w:rFonts w:hint="cs"/>
          <w:rtl/>
          <w:lang w:bidi="fa-IR"/>
        </w:rPr>
        <w:t>ی</w:t>
      </w:r>
      <w:r w:rsidR="00101266" w:rsidRPr="007B5818">
        <w:rPr>
          <w:rtl/>
          <w:lang w:bidi="fa-IR"/>
        </w:rPr>
        <w:t xml:space="preserve"> ادامه پ</w:t>
      </w:r>
      <w:r w:rsidR="00101266" w:rsidRPr="007B5818">
        <w:rPr>
          <w:rFonts w:hint="cs"/>
          <w:rtl/>
          <w:lang w:bidi="fa-IR"/>
        </w:rPr>
        <w:t>ی</w:t>
      </w:r>
      <w:r w:rsidR="00101266" w:rsidRPr="007B5818">
        <w:rPr>
          <w:rFonts w:hint="eastAsia"/>
          <w:rtl/>
          <w:lang w:bidi="fa-IR"/>
        </w:rPr>
        <w:t>دا</w:t>
      </w:r>
      <w:r w:rsidR="00101266" w:rsidRPr="007B5818">
        <w:rPr>
          <w:rtl/>
          <w:lang w:bidi="fa-IR"/>
        </w:rPr>
        <w:t xml:space="preserve"> م</w:t>
      </w:r>
      <w:r w:rsidR="00101266" w:rsidRPr="007B5818">
        <w:rPr>
          <w:rFonts w:hint="cs"/>
          <w:rtl/>
          <w:lang w:bidi="fa-IR"/>
        </w:rPr>
        <w:t>ی</w:t>
      </w:r>
      <w:r w:rsidR="00101266" w:rsidRPr="007B5818">
        <w:rPr>
          <w:rtl/>
          <w:lang w:bidi="fa-IR"/>
        </w:rPr>
        <w:t xml:space="preserve"> کند ک</w:t>
      </w:r>
      <w:r w:rsidR="00101266" w:rsidRPr="007B5818">
        <w:rPr>
          <w:rFonts w:hint="eastAsia"/>
          <w:rtl/>
          <w:lang w:bidi="fa-IR"/>
        </w:rPr>
        <w:t>ه</w:t>
      </w:r>
      <w:r w:rsidR="00101266" w:rsidRPr="007B5818">
        <w:rPr>
          <w:rtl/>
          <w:lang w:bidi="fa-IR"/>
        </w:rPr>
        <w:t xml:space="preserve"> بخش اعظم فاز نفت</w:t>
      </w:r>
      <w:r w:rsidR="00101266" w:rsidRPr="007B5818">
        <w:rPr>
          <w:rFonts w:hint="cs"/>
          <w:rtl/>
          <w:lang w:bidi="fa-IR"/>
        </w:rPr>
        <w:t>ی</w:t>
      </w:r>
      <w:r w:rsidR="00101266" w:rsidRPr="007B5818">
        <w:rPr>
          <w:rtl/>
          <w:lang w:bidi="fa-IR"/>
        </w:rPr>
        <w:t xml:space="preserve"> در مس</w:t>
      </w:r>
      <w:r w:rsidR="00101266" w:rsidRPr="007B5818">
        <w:rPr>
          <w:rFonts w:hint="cs"/>
          <w:rtl/>
          <w:lang w:bidi="fa-IR"/>
        </w:rPr>
        <w:t>ی</w:t>
      </w:r>
      <w:r w:rsidR="00101266" w:rsidRPr="007B5818">
        <w:rPr>
          <w:rFonts w:hint="eastAsia"/>
          <w:rtl/>
          <w:lang w:bidi="fa-IR"/>
        </w:rPr>
        <w:t>ر</w:t>
      </w:r>
      <w:r w:rsidR="00101266" w:rsidRPr="007B5818">
        <w:rPr>
          <w:rtl/>
          <w:lang w:bidi="fa-IR"/>
        </w:rPr>
        <w:t xml:space="preserve"> فوم، به صورت م</w:t>
      </w:r>
      <w:r w:rsidR="00101266" w:rsidRPr="007B5818">
        <w:rPr>
          <w:rFonts w:hint="cs"/>
          <w:rtl/>
          <w:lang w:bidi="fa-IR"/>
        </w:rPr>
        <w:t>ی</w:t>
      </w:r>
      <w:r w:rsidR="00101266" w:rsidRPr="007B5818">
        <w:rPr>
          <w:rFonts w:hint="eastAsia"/>
          <w:rtl/>
          <w:lang w:bidi="fa-IR"/>
        </w:rPr>
        <w:t>کرو</w:t>
      </w:r>
      <w:r w:rsidR="00101266" w:rsidRPr="007B5818">
        <w:rPr>
          <w:rtl/>
          <w:lang w:bidi="fa-IR"/>
        </w:rPr>
        <w:t xml:space="preserve"> 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در آمده و تول</w:t>
      </w:r>
      <w:r w:rsidR="00101266" w:rsidRPr="007B5818">
        <w:rPr>
          <w:rFonts w:hint="cs"/>
          <w:rtl/>
          <w:lang w:bidi="fa-IR"/>
        </w:rPr>
        <w:t>ی</w:t>
      </w:r>
      <w:r w:rsidR="00101266" w:rsidRPr="007B5818">
        <w:rPr>
          <w:rFonts w:hint="eastAsia"/>
          <w:rtl/>
          <w:lang w:bidi="fa-IR"/>
        </w:rPr>
        <w:t>د</w:t>
      </w:r>
      <w:r w:rsidR="00101266" w:rsidRPr="007B5818">
        <w:rPr>
          <w:rtl/>
          <w:lang w:bidi="fa-IR"/>
        </w:rPr>
        <w:t xml:space="preserve"> شود.</w:t>
      </w:r>
      <w:r w:rsidR="00101266" w:rsidRPr="007B5818">
        <w:rPr>
          <w:noProof/>
          <w:sz w:val="18"/>
          <w:szCs w:val="18"/>
        </w:rPr>
        <w:t xml:space="preserve"> </w:t>
      </w:r>
      <w:r w:rsidR="00101266" w:rsidRPr="007B5818">
        <w:rPr>
          <w:rtl/>
          <w:lang w:bidi="fa-IR"/>
        </w:rPr>
        <w:t>با خروج فاز م</w:t>
      </w:r>
      <w:r w:rsidR="00101266" w:rsidRPr="007B5818">
        <w:rPr>
          <w:rFonts w:hint="cs"/>
          <w:rtl/>
          <w:lang w:bidi="fa-IR"/>
        </w:rPr>
        <w:t>ی</w:t>
      </w:r>
      <w:r w:rsidR="00101266" w:rsidRPr="007B5818">
        <w:rPr>
          <w:rFonts w:hint="eastAsia"/>
          <w:rtl/>
          <w:lang w:bidi="fa-IR"/>
        </w:rPr>
        <w:t>کرو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فشار به شدت تا</w:t>
      </w:r>
      <w:r w:rsidR="00101266">
        <w:rPr>
          <w:rFonts w:hint="cs"/>
          <w:rtl/>
          <w:lang w:bidi="fa-IR"/>
        </w:rPr>
        <w:t xml:space="preserve"> </w:t>
      </w:r>
      <w:r w:rsidR="00101266" w:rsidRPr="003E27D6">
        <w:rPr>
          <w:rFonts w:asciiTheme="majorBidi" w:hAnsiTheme="majorBidi" w:cstheme="majorBidi"/>
          <w:sz w:val="20"/>
          <w:szCs w:val="20"/>
          <w:lang w:bidi="fa-IR"/>
        </w:rPr>
        <w:t>psi</w:t>
      </w:r>
      <w:r w:rsidR="00101266">
        <w:rPr>
          <w:rFonts w:hint="cs"/>
          <w:rtl/>
          <w:lang w:bidi="fa-IR"/>
        </w:rPr>
        <w:t xml:space="preserve"> 50 </w:t>
      </w:r>
      <w:r w:rsidR="00101266" w:rsidRPr="007B5818">
        <w:rPr>
          <w:rtl/>
          <w:lang w:bidi="fa-IR"/>
        </w:rPr>
        <w:t>کاهش م</w:t>
      </w:r>
      <w:r w:rsidR="00101266" w:rsidRPr="007B5818">
        <w:rPr>
          <w:rFonts w:hint="cs"/>
          <w:rtl/>
          <w:lang w:bidi="fa-IR"/>
        </w:rPr>
        <w:t>ی</w:t>
      </w:r>
      <w:r w:rsidR="00101266" w:rsidRPr="007B5818">
        <w:rPr>
          <w:rtl/>
          <w:lang w:bidi="fa-IR"/>
        </w:rPr>
        <w:t xml:space="preserve"> </w:t>
      </w:r>
      <w:r w:rsidR="00101266" w:rsidRPr="007B5818">
        <w:rPr>
          <w:rFonts w:hint="cs"/>
          <w:rtl/>
          <w:lang w:bidi="fa-IR"/>
        </w:rPr>
        <w:t>ی</w:t>
      </w:r>
      <w:r w:rsidR="00101266" w:rsidRPr="007B5818">
        <w:rPr>
          <w:rFonts w:hint="eastAsia"/>
          <w:rtl/>
          <w:lang w:bidi="fa-IR"/>
        </w:rPr>
        <w:t>ابد</w:t>
      </w:r>
      <w:r w:rsidR="00101266" w:rsidRPr="007B5818">
        <w:rPr>
          <w:rtl/>
          <w:lang w:bidi="fa-IR"/>
        </w:rPr>
        <w:t>. پس از آن فوم</w:t>
      </w:r>
      <w:r w:rsidR="00101266" w:rsidRPr="007B5818">
        <w:rPr>
          <w:lang w:bidi="fa-IR"/>
        </w:rPr>
        <w:t xml:space="preserve"> </w:t>
      </w:r>
      <w:r w:rsidR="00101266" w:rsidRPr="003E27D6">
        <w:rPr>
          <w:rFonts w:asciiTheme="majorBidi" w:hAnsiTheme="majorBidi" w:cstheme="majorBidi"/>
          <w:sz w:val="20"/>
          <w:szCs w:val="20"/>
          <w:lang w:bidi="fa-IR"/>
        </w:rPr>
        <w:t>CO</w:t>
      </w:r>
      <w:r w:rsidR="00101266" w:rsidRPr="003E27D6">
        <w:rPr>
          <w:rFonts w:asciiTheme="majorBidi" w:hAnsiTheme="majorBidi" w:cstheme="majorBidi"/>
          <w:sz w:val="20"/>
          <w:szCs w:val="20"/>
          <w:vertAlign w:val="subscript"/>
          <w:lang w:bidi="fa-IR"/>
        </w:rPr>
        <w:t>2</w:t>
      </w:r>
      <w:r w:rsidR="00101266" w:rsidRPr="007B5818">
        <w:rPr>
          <w:lang w:bidi="fa-IR"/>
        </w:rPr>
        <w:t xml:space="preserve"> </w:t>
      </w:r>
      <w:r w:rsidR="00101266" w:rsidRPr="007B5818">
        <w:rPr>
          <w:rtl/>
          <w:lang w:bidi="fa-IR"/>
        </w:rPr>
        <w:t>با دسترس</w:t>
      </w:r>
      <w:r w:rsidR="00101266" w:rsidRPr="007B5818">
        <w:rPr>
          <w:rFonts w:hint="cs"/>
          <w:rtl/>
          <w:lang w:bidi="fa-IR"/>
        </w:rPr>
        <w:t>ی</w:t>
      </w:r>
      <w:r w:rsidR="00101266" w:rsidRPr="007B5818">
        <w:rPr>
          <w:rtl/>
          <w:lang w:bidi="fa-IR"/>
        </w:rPr>
        <w:t xml:space="preserve"> به نقاط ب</w:t>
      </w:r>
      <w:r w:rsidR="00101266" w:rsidRPr="007B5818">
        <w:rPr>
          <w:rFonts w:hint="cs"/>
          <w:rtl/>
          <w:lang w:bidi="fa-IR"/>
        </w:rPr>
        <w:t>ی</w:t>
      </w:r>
      <w:r w:rsidR="00101266" w:rsidRPr="007B5818">
        <w:rPr>
          <w:rFonts w:hint="eastAsia"/>
          <w:rtl/>
          <w:lang w:bidi="fa-IR"/>
        </w:rPr>
        <w:t>شتر</w:t>
      </w:r>
      <w:r w:rsidR="00101266" w:rsidRPr="007B5818">
        <w:rPr>
          <w:rtl/>
          <w:lang w:bidi="fa-IR"/>
        </w:rPr>
        <w:t xml:space="preserve"> و تشک</w:t>
      </w:r>
      <w:r w:rsidR="00101266" w:rsidRPr="007B5818">
        <w:rPr>
          <w:rFonts w:hint="cs"/>
          <w:rtl/>
          <w:lang w:bidi="fa-IR"/>
        </w:rPr>
        <w:t>ی</w:t>
      </w:r>
      <w:r w:rsidR="00101266" w:rsidRPr="007B5818">
        <w:rPr>
          <w:rFonts w:hint="eastAsia"/>
          <w:rtl/>
          <w:lang w:bidi="fa-IR"/>
        </w:rPr>
        <w:t>ل</w:t>
      </w:r>
      <w:r w:rsidR="00101266" w:rsidRPr="007B5818">
        <w:rPr>
          <w:rtl/>
          <w:lang w:bidi="fa-IR"/>
        </w:rPr>
        <w:t xml:space="preserve"> م</w:t>
      </w:r>
      <w:r w:rsidR="00101266" w:rsidRPr="007B5818">
        <w:rPr>
          <w:rFonts w:hint="cs"/>
          <w:rtl/>
          <w:lang w:bidi="fa-IR"/>
        </w:rPr>
        <w:t>ی</w:t>
      </w:r>
      <w:r w:rsidR="00101266" w:rsidRPr="007B5818">
        <w:rPr>
          <w:rFonts w:hint="eastAsia"/>
          <w:rtl/>
          <w:lang w:bidi="fa-IR"/>
        </w:rPr>
        <w:t>کروامولس</w:t>
      </w:r>
      <w:r w:rsidR="00101266" w:rsidRPr="007B5818">
        <w:rPr>
          <w:rFonts w:hint="cs"/>
          <w:rtl/>
          <w:lang w:bidi="fa-IR"/>
        </w:rPr>
        <w:t>ی</w:t>
      </w:r>
      <w:r w:rsidR="00101266" w:rsidRPr="007B5818">
        <w:rPr>
          <w:rFonts w:hint="eastAsia"/>
          <w:rtl/>
          <w:lang w:bidi="fa-IR"/>
        </w:rPr>
        <w:t>ون</w:t>
      </w:r>
      <w:r w:rsidR="00101266" w:rsidRPr="007B5818">
        <w:rPr>
          <w:rtl/>
          <w:lang w:bidi="fa-IR"/>
        </w:rPr>
        <w:t xml:space="preserve"> ها</w:t>
      </w:r>
      <w:r w:rsidR="00101266" w:rsidRPr="007B5818">
        <w:rPr>
          <w:rFonts w:hint="cs"/>
          <w:rtl/>
          <w:lang w:bidi="fa-IR"/>
        </w:rPr>
        <w:t>ی</w:t>
      </w:r>
      <w:r w:rsidR="00101266" w:rsidRPr="007B5818">
        <w:rPr>
          <w:rtl/>
          <w:lang w:bidi="fa-IR"/>
        </w:rPr>
        <w:t xml:space="preserve"> جد</w:t>
      </w:r>
      <w:r w:rsidR="00101266" w:rsidRPr="007B5818">
        <w:rPr>
          <w:rFonts w:hint="cs"/>
          <w:rtl/>
          <w:lang w:bidi="fa-IR"/>
        </w:rPr>
        <w:t>ی</w:t>
      </w:r>
      <w:r w:rsidR="00101266" w:rsidRPr="007B5818">
        <w:rPr>
          <w:rFonts w:hint="eastAsia"/>
          <w:rtl/>
          <w:lang w:bidi="fa-IR"/>
        </w:rPr>
        <w:t>د</w:t>
      </w:r>
      <w:r w:rsidR="00101266" w:rsidRPr="007B5818">
        <w:rPr>
          <w:rtl/>
          <w:lang w:bidi="fa-IR"/>
        </w:rPr>
        <w:t xml:space="preserve"> باعث افزا</w:t>
      </w:r>
      <w:r w:rsidR="00101266" w:rsidRPr="007B5818">
        <w:rPr>
          <w:rFonts w:hint="cs"/>
          <w:rtl/>
          <w:lang w:bidi="fa-IR"/>
        </w:rPr>
        <w:t>ی</w:t>
      </w:r>
      <w:r w:rsidR="00101266" w:rsidRPr="007B5818">
        <w:rPr>
          <w:rFonts w:hint="eastAsia"/>
          <w:rtl/>
          <w:lang w:bidi="fa-IR"/>
        </w:rPr>
        <w:t>ش</w:t>
      </w:r>
      <w:r w:rsidR="00101266" w:rsidRPr="007B5818">
        <w:rPr>
          <w:rtl/>
          <w:lang w:bidi="fa-IR"/>
        </w:rPr>
        <w:t xml:space="preserve"> فشار تا</w:t>
      </w:r>
      <w:r w:rsidR="00101266">
        <w:rPr>
          <w:rFonts w:hint="cs"/>
          <w:rtl/>
          <w:lang w:bidi="fa-IR"/>
        </w:rPr>
        <w:t xml:space="preserve"> </w:t>
      </w:r>
      <w:r w:rsidR="00101266" w:rsidRPr="003E27D6">
        <w:rPr>
          <w:rFonts w:asciiTheme="majorBidi" w:hAnsiTheme="majorBidi" w:cstheme="majorBidi"/>
          <w:sz w:val="20"/>
          <w:szCs w:val="20"/>
          <w:lang w:bidi="fa-IR"/>
        </w:rPr>
        <w:t>psi</w:t>
      </w:r>
      <w:r w:rsidR="00101266">
        <w:rPr>
          <w:rFonts w:hint="cs"/>
          <w:rtl/>
          <w:lang w:bidi="fa-IR"/>
        </w:rPr>
        <w:t xml:space="preserve"> 90 </w:t>
      </w:r>
      <w:r w:rsidR="00101266" w:rsidRPr="007B5818">
        <w:rPr>
          <w:rtl/>
          <w:lang w:bidi="fa-IR"/>
        </w:rPr>
        <w:t>شده و در نها</w:t>
      </w:r>
      <w:r w:rsidR="00101266" w:rsidRPr="007B5818">
        <w:rPr>
          <w:rFonts w:hint="cs"/>
          <w:rtl/>
          <w:lang w:bidi="fa-IR"/>
        </w:rPr>
        <w:t>ی</w:t>
      </w:r>
      <w:r w:rsidR="00101266" w:rsidRPr="007B5818">
        <w:rPr>
          <w:rFonts w:hint="eastAsia"/>
          <w:rtl/>
          <w:lang w:bidi="fa-IR"/>
        </w:rPr>
        <w:t>ت</w:t>
      </w:r>
      <w:r w:rsidR="00101266" w:rsidRPr="007B5818">
        <w:rPr>
          <w:rtl/>
          <w:lang w:bidi="fa-IR"/>
        </w:rPr>
        <w:t xml:space="preserve"> با ثابت شدن فشار به حالت پا</w:t>
      </w:r>
      <w:r w:rsidR="00101266" w:rsidRPr="007B5818">
        <w:rPr>
          <w:rFonts w:hint="cs"/>
          <w:rtl/>
          <w:lang w:bidi="fa-IR"/>
        </w:rPr>
        <w:t>ی</w:t>
      </w:r>
      <w:r w:rsidR="00101266" w:rsidRPr="007B5818">
        <w:rPr>
          <w:rFonts w:hint="eastAsia"/>
          <w:rtl/>
          <w:lang w:bidi="fa-IR"/>
        </w:rPr>
        <w:t>دار</w:t>
      </w:r>
      <w:r w:rsidR="00101266" w:rsidRPr="007B5818">
        <w:rPr>
          <w:rtl/>
          <w:lang w:bidi="fa-IR"/>
        </w:rPr>
        <w:t xml:space="preserve"> رس</w:t>
      </w:r>
      <w:r w:rsidR="00101266" w:rsidRPr="007B5818">
        <w:rPr>
          <w:rFonts w:hint="cs"/>
          <w:rtl/>
          <w:lang w:bidi="fa-IR"/>
        </w:rPr>
        <w:t>ی</w:t>
      </w:r>
      <w:r w:rsidR="00101266" w:rsidRPr="007B5818">
        <w:rPr>
          <w:rFonts w:hint="eastAsia"/>
          <w:rtl/>
          <w:lang w:bidi="fa-IR"/>
        </w:rPr>
        <w:t>ده</w:t>
      </w:r>
      <w:r w:rsidR="00101266" w:rsidRPr="007B5818">
        <w:rPr>
          <w:rtl/>
          <w:lang w:bidi="fa-IR"/>
        </w:rPr>
        <w:t xml:space="preserve"> و فوم</w:t>
      </w:r>
      <w:r w:rsidR="00101266" w:rsidRPr="007B5818">
        <w:rPr>
          <w:lang w:bidi="fa-IR"/>
        </w:rPr>
        <w:t xml:space="preserve"> </w:t>
      </w:r>
      <w:r w:rsidR="00101266" w:rsidRPr="003E27D6">
        <w:rPr>
          <w:rFonts w:asciiTheme="majorBidi" w:hAnsiTheme="majorBidi" w:cstheme="majorBidi"/>
          <w:sz w:val="20"/>
          <w:szCs w:val="20"/>
          <w:lang w:bidi="fa-IR"/>
        </w:rPr>
        <w:t>CO</w:t>
      </w:r>
      <w:r w:rsidR="00101266" w:rsidRPr="003E27D6">
        <w:rPr>
          <w:rFonts w:asciiTheme="majorBidi" w:hAnsiTheme="majorBidi" w:cstheme="majorBidi"/>
          <w:sz w:val="20"/>
          <w:szCs w:val="20"/>
          <w:vertAlign w:val="subscript"/>
          <w:lang w:bidi="fa-IR"/>
        </w:rPr>
        <w:t>2</w:t>
      </w:r>
      <w:r w:rsidR="00101266" w:rsidRPr="007B5818">
        <w:rPr>
          <w:lang w:bidi="fa-IR"/>
        </w:rPr>
        <w:t xml:space="preserve"> </w:t>
      </w:r>
      <w:r w:rsidR="00101266" w:rsidRPr="007B5818">
        <w:rPr>
          <w:rtl/>
          <w:lang w:bidi="fa-IR"/>
        </w:rPr>
        <w:t>به ماکز</w:t>
      </w:r>
      <w:r w:rsidR="00101266" w:rsidRPr="007B5818">
        <w:rPr>
          <w:rFonts w:hint="cs"/>
          <w:rtl/>
          <w:lang w:bidi="fa-IR"/>
        </w:rPr>
        <w:t>ی</w:t>
      </w:r>
      <w:r w:rsidR="00101266" w:rsidRPr="007B5818">
        <w:rPr>
          <w:rFonts w:hint="eastAsia"/>
          <w:rtl/>
          <w:lang w:bidi="fa-IR"/>
        </w:rPr>
        <w:t>مم</w:t>
      </w:r>
      <w:r w:rsidR="00101266" w:rsidRPr="007B5818">
        <w:rPr>
          <w:rtl/>
          <w:lang w:bidi="fa-IR"/>
        </w:rPr>
        <w:t xml:space="preserve"> توان جاروب</w:t>
      </w:r>
      <w:r w:rsidR="00101266" w:rsidRPr="007B5818">
        <w:rPr>
          <w:rFonts w:hint="cs"/>
          <w:rtl/>
          <w:lang w:bidi="fa-IR"/>
        </w:rPr>
        <w:t>ی</w:t>
      </w:r>
      <w:r w:rsidR="00101266" w:rsidRPr="007B5818">
        <w:rPr>
          <w:rtl/>
          <w:lang w:bidi="fa-IR"/>
        </w:rPr>
        <w:t xml:space="preserve"> خود رس</w:t>
      </w:r>
      <w:r w:rsidR="00101266" w:rsidRPr="007B5818">
        <w:rPr>
          <w:rFonts w:hint="cs"/>
          <w:rtl/>
          <w:lang w:bidi="fa-IR"/>
        </w:rPr>
        <w:t>ی</w:t>
      </w:r>
      <w:r w:rsidR="00101266" w:rsidRPr="007B5818">
        <w:rPr>
          <w:rFonts w:hint="eastAsia"/>
          <w:rtl/>
          <w:lang w:bidi="fa-IR"/>
        </w:rPr>
        <w:t>ده</w:t>
      </w:r>
      <w:r w:rsidR="00101266" w:rsidRPr="007B5818">
        <w:rPr>
          <w:rtl/>
          <w:lang w:bidi="fa-IR"/>
        </w:rPr>
        <w:t xml:space="preserve"> و از طر</w:t>
      </w:r>
      <w:r w:rsidR="00101266" w:rsidRPr="007B5818">
        <w:rPr>
          <w:rFonts w:hint="cs"/>
          <w:rtl/>
          <w:lang w:bidi="fa-IR"/>
        </w:rPr>
        <w:t>ی</w:t>
      </w:r>
      <w:r w:rsidR="00101266" w:rsidRPr="007B5818">
        <w:rPr>
          <w:rFonts w:hint="eastAsia"/>
          <w:rtl/>
          <w:lang w:bidi="fa-IR"/>
        </w:rPr>
        <w:t>ق</w:t>
      </w:r>
      <w:r w:rsidR="00101266" w:rsidRPr="007B5818">
        <w:rPr>
          <w:rtl/>
          <w:lang w:bidi="fa-IR"/>
        </w:rPr>
        <w:t xml:space="preserve"> مس</w:t>
      </w:r>
      <w:r w:rsidR="00101266" w:rsidRPr="007B5818">
        <w:rPr>
          <w:rFonts w:hint="cs"/>
          <w:rtl/>
          <w:lang w:bidi="fa-IR"/>
        </w:rPr>
        <w:t>ی</w:t>
      </w:r>
      <w:r w:rsidR="00101266" w:rsidRPr="007B5818">
        <w:rPr>
          <w:rFonts w:hint="eastAsia"/>
          <w:rtl/>
          <w:lang w:bidi="fa-IR"/>
        </w:rPr>
        <w:t>ر</w:t>
      </w:r>
      <w:r w:rsidR="00101266" w:rsidRPr="007B5818">
        <w:rPr>
          <w:rtl/>
          <w:lang w:bidi="fa-IR"/>
        </w:rPr>
        <w:t xml:space="preserve"> ا</w:t>
      </w:r>
      <w:r w:rsidR="00101266" w:rsidRPr="007B5818">
        <w:rPr>
          <w:rFonts w:hint="cs"/>
          <w:rtl/>
          <w:lang w:bidi="fa-IR"/>
        </w:rPr>
        <w:t>ی</w:t>
      </w:r>
      <w:r w:rsidR="00101266" w:rsidRPr="007B5818">
        <w:rPr>
          <w:rFonts w:hint="eastAsia"/>
          <w:rtl/>
          <w:lang w:bidi="fa-IR"/>
        </w:rPr>
        <w:t>جاد</w:t>
      </w:r>
      <w:r w:rsidR="00101266" w:rsidRPr="007B5818">
        <w:rPr>
          <w:rtl/>
          <w:lang w:bidi="fa-IR"/>
        </w:rPr>
        <w:t xml:space="preserve"> شده در وسط مدل، باق</w:t>
      </w:r>
      <w:r w:rsidR="00101266" w:rsidRPr="007B5818">
        <w:rPr>
          <w:rFonts w:hint="cs"/>
          <w:rtl/>
          <w:lang w:bidi="fa-IR"/>
        </w:rPr>
        <w:t>ی</w:t>
      </w:r>
      <w:r w:rsidR="00101266" w:rsidRPr="007B5818">
        <w:rPr>
          <w:rtl/>
          <w:lang w:bidi="fa-IR"/>
        </w:rPr>
        <w:t xml:space="preserve"> نواح</w:t>
      </w:r>
      <w:r w:rsidR="00101266" w:rsidRPr="007B5818">
        <w:rPr>
          <w:rFonts w:hint="cs"/>
          <w:rtl/>
          <w:lang w:bidi="fa-IR"/>
        </w:rPr>
        <w:t>ی</w:t>
      </w:r>
      <w:r w:rsidR="00101266" w:rsidRPr="007B5818">
        <w:rPr>
          <w:rtl/>
          <w:lang w:bidi="fa-IR"/>
        </w:rPr>
        <w:t xml:space="preserve"> را </w:t>
      </w:r>
      <w:r w:rsidR="009E4434">
        <w:rPr>
          <w:rFonts w:hint="cs"/>
          <w:rtl/>
          <w:lang w:bidi="fa-IR"/>
        </w:rPr>
        <w:t>تخلیه</w:t>
      </w:r>
      <w:r w:rsidR="009E4434" w:rsidRPr="007B5818">
        <w:rPr>
          <w:rtl/>
          <w:lang w:bidi="fa-IR"/>
        </w:rPr>
        <w:t xml:space="preserve"> </w:t>
      </w:r>
      <w:r w:rsidR="00101266" w:rsidRPr="007B5818">
        <w:rPr>
          <w:rtl/>
          <w:lang w:bidi="fa-IR"/>
        </w:rPr>
        <w:t>م</w:t>
      </w:r>
      <w:r w:rsidR="00101266" w:rsidRPr="007B5818">
        <w:rPr>
          <w:rFonts w:hint="cs"/>
          <w:rtl/>
          <w:lang w:bidi="fa-IR"/>
        </w:rPr>
        <w:t>ی</w:t>
      </w:r>
      <w:r w:rsidR="00101266" w:rsidRPr="007B5818">
        <w:rPr>
          <w:rtl/>
          <w:lang w:bidi="fa-IR"/>
        </w:rPr>
        <w:t xml:space="preserve"> کند</w:t>
      </w:r>
      <w:r w:rsidR="00101266" w:rsidRPr="007B5818">
        <w:rPr>
          <w:lang w:bidi="fa-IR"/>
        </w:rPr>
        <w:t>.</w:t>
      </w:r>
    </w:p>
    <w:p w14:paraId="46BD5D0C" w14:textId="69A76382" w:rsidR="00101266" w:rsidRDefault="00101266" w:rsidP="00101266">
      <w:pPr>
        <w:spacing w:after="0"/>
        <w:jc w:val="lowKashida"/>
        <w:rPr>
          <w:rtl/>
          <w:lang w:bidi="fa-IR"/>
        </w:rPr>
      </w:pPr>
    </w:p>
    <w:p w14:paraId="2A6E1215" w14:textId="571D1794" w:rsidR="00101266" w:rsidRDefault="00B15D0E" w:rsidP="00101266">
      <w:pPr>
        <w:spacing w:after="0"/>
        <w:jc w:val="center"/>
      </w:pPr>
      <w:r>
        <w:rPr>
          <w:noProof/>
        </w:rPr>
        <w:lastRenderedPageBreak/>
        <w:drawing>
          <wp:inline distT="0" distB="0" distL="0" distR="0" wp14:anchorId="618881FC" wp14:editId="4CEF8A45">
            <wp:extent cx="4572000" cy="2743200"/>
            <wp:effectExtent l="0" t="0" r="0" b="0"/>
            <wp:docPr id="4" name="Chart 4">
              <a:extLst xmlns:a="http://schemas.openxmlformats.org/drawingml/2006/main">
                <a:ext uri="{FF2B5EF4-FFF2-40B4-BE49-F238E27FC236}">
                  <a16:creationId xmlns:a16="http://schemas.microsoft.com/office/drawing/2014/main" id="{52FCB18D-DA2E-A4CD-CA50-217A4EEA44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BB86A26" w14:textId="49564DFA" w:rsidR="00101266" w:rsidRPr="007B5818" w:rsidRDefault="00101266" w:rsidP="00101266">
      <w:pPr>
        <w:pStyle w:val="Caption"/>
        <w:spacing w:after="0"/>
        <w:jc w:val="center"/>
        <w:rPr>
          <w:sz w:val="24"/>
          <w:szCs w:val="24"/>
          <w:lang w:bidi="fa-IR"/>
        </w:rPr>
      </w:pPr>
      <w:r>
        <w:rPr>
          <w:rtl/>
        </w:rPr>
        <w:t xml:space="preserve">شکل  </w:t>
      </w:r>
      <w:r>
        <w:rPr>
          <w:rFonts w:hint="cs"/>
          <w:rtl/>
        </w:rPr>
        <w:t>1</w:t>
      </w:r>
      <w:r w:rsidR="00E16883">
        <w:rPr>
          <w:rFonts w:hint="cs"/>
          <w:rtl/>
        </w:rPr>
        <w:t>7</w:t>
      </w:r>
      <w:r>
        <w:rPr>
          <w:rFonts w:hint="cs"/>
          <w:rtl/>
          <w:lang w:bidi="fa-IR"/>
        </w:rPr>
        <w:t>-نمودار اختلاف فشار ورودی و خروجی میکرومدل در حین تزریق فوم</w:t>
      </w:r>
    </w:p>
    <w:p w14:paraId="33E11370" w14:textId="77777777" w:rsidR="00101266" w:rsidRDefault="00101266" w:rsidP="00101266">
      <w:pPr>
        <w:keepNext/>
        <w:spacing w:after="0"/>
        <w:jc w:val="center"/>
      </w:pPr>
      <w:r w:rsidRPr="007B5818">
        <w:rPr>
          <w:noProof/>
          <w:sz w:val="18"/>
          <w:szCs w:val="18"/>
        </w:rPr>
        <w:drawing>
          <wp:inline distT="0" distB="0" distL="0" distR="0" wp14:anchorId="6DBE5C93" wp14:editId="3AF2740E">
            <wp:extent cx="4052570" cy="1422400"/>
            <wp:effectExtent l="0" t="0" r="0" b="0"/>
            <wp:docPr id="9" name="Chart 9">
              <a:extLst xmlns:a="http://schemas.openxmlformats.org/drawingml/2006/main">
                <a:ext uri="{FF2B5EF4-FFF2-40B4-BE49-F238E27FC236}">
                  <a16:creationId xmlns:a16="http://schemas.microsoft.com/office/drawing/2014/main" id="{4FA19E15-5617-4064-A696-0B262741F1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B3833B" w14:textId="3289CE56" w:rsidR="00101266" w:rsidRPr="007B5818" w:rsidRDefault="00101266" w:rsidP="00101266">
      <w:pPr>
        <w:pStyle w:val="Caption"/>
        <w:spacing w:after="0"/>
        <w:jc w:val="center"/>
        <w:rPr>
          <w:sz w:val="24"/>
          <w:szCs w:val="24"/>
          <w:lang w:bidi="fa-IR"/>
        </w:rPr>
      </w:pPr>
      <w:r>
        <w:rPr>
          <w:rtl/>
        </w:rPr>
        <w:t xml:space="preserve">شکل  </w:t>
      </w:r>
      <w:r>
        <w:rPr>
          <w:rFonts w:hint="cs"/>
          <w:rtl/>
        </w:rPr>
        <w:t>1</w:t>
      </w:r>
      <w:r w:rsidR="00E16883">
        <w:rPr>
          <w:rFonts w:hint="cs"/>
          <w:rtl/>
        </w:rPr>
        <w:t>8</w:t>
      </w:r>
      <w:r>
        <w:rPr>
          <w:rFonts w:hint="cs"/>
          <w:rtl/>
          <w:lang w:bidi="fa-IR"/>
        </w:rPr>
        <w:t>-درصد بازیافت نهایی نفت پس از تزریق فوم</w:t>
      </w:r>
    </w:p>
    <w:p w14:paraId="70F1D87A" w14:textId="217DB944" w:rsidR="00A91C5F" w:rsidRPr="007B5818" w:rsidRDefault="007F4E92" w:rsidP="004A0E31">
      <w:pPr>
        <w:spacing w:after="0"/>
        <w:rPr>
          <w:sz w:val="24"/>
          <w:szCs w:val="24"/>
          <w:rtl/>
          <w:lang w:bidi="fa-IR"/>
        </w:rPr>
      </w:pPr>
      <w:r>
        <w:rPr>
          <w:noProof/>
          <w:rtl/>
        </w:rPr>
        <w:lastRenderedPageBreak/>
        <mc:AlternateContent>
          <mc:Choice Requires="wps">
            <w:drawing>
              <wp:anchor distT="0" distB="0" distL="114300" distR="114300" simplePos="0" relativeHeight="251660800" behindDoc="0" locked="0" layoutInCell="1" allowOverlap="1" wp14:anchorId="201125B3" wp14:editId="5EB6AFA8">
                <wp:simplePos x="0" y="0"/>
                <wp:positionH relativeFrom="column">
                  <wp:posOffset>165100</wp:posOffset>
                </wp:positionH>
                <wp:positionV relativeFrom="paragraph">
                  <wp:posOffset>8441690</wp:posOffset>
                </wp:positionV>
                <wp:extent cx="4697730" cy="348615"/>
                <wp:effectExtent l="0" t="0" r="0" b="0"/>
                <wp:wrapSquare wrapText="bothSides"/>
                <wp:docPr id="1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7730" cy="348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E01001" w14:textId="60115D35" w:rsidR="00D57068" w:rsidRPr="00B00401" w:rsidRDefault="00D57068" w:rsidP="004D26D5">
                            <w:pPr>
                              <w:pStyle w:val="Caption"/>
                              <w:rPr>
                                <w:noProof/>
                                <w:sz w:val="24"/>
                                <w:szCs w:val="24"/>
                                <w:lang w:bidi="fa-IR"/>
                              </w:rPr>
                            </w:pPr>
                            <w:r>
                              <w:rPr>
                                <w:rtl/>
                              </w:rPr>
                              <w:t xml:space="preserve">شکل  </w:t>
                            </w:r>
                            <w:r>
                              <w:rPr>
                                <w:rFonts w:hint="cs"/>
                                <w:rtl/>
                              </w:rPr>
                              <w:t>1</w:t>
                            </w:r>
                            <w:r w:rsidR="00E16883">
                              <w:rPr>
                                <w:rFonts w:hint="cs"/>
                                <w:rtl/>
                              </w:rPr>
                              <w:t>9</w:t>
                            </w:r>
                            <w:r>
                              <w:rPr>
                                <w:rFonts w:hint="cs"/>
                                <w:rtl/>
                                <w:lang w:bidi="fa-IR"/>
                              </w:rPr>
                              <w:t xml:space="preserve">- تصویر نهایی میکرومدل پس از تزریق فوم </w:t>
                            </w:r>
                            <w:r w:rsidRPr="00433D63">
                              <w:rPr>
                                <w:rFonts w:asciiTheme="majorBidi" w:hAnsiTheme="majorBidi" w:cstheme="majorBidi"/>
                                <w:sz w:val="18"/>
                                <w:szCs w:val="18"/>
                                <w:lang w:bidi="fa-IR"/>
                              </w:rPr>
                              <w:t>A:N</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 xml:space="preserve"> </w:t>
                            </w:r>
                            <w:r w:rsidR="009E4434">
                              <w:rPr>
                                <w:rFonts w:asciiTheme="majorBidi" w:hAnsiTheme="majorBidi" w:cstheme="majorBidi" w:hint="cs"/>
                                <w:sz w:val="18"/>
                                <w:szCs w:val="18"/>
                                <w:rtl/>
                                <w:lang w:bidi="fa-IR"/>
                              </w:rPr>
                              <w:t xml:space="preserve">،  </w:t>
                            </w:r>
                            <w:r w:rsidRPr="00433D63">
                              <w:rPr>
                                <w:rFonts w:asciiTheme="majorBidi" w:hAnsiTheme="majorBidi" w:cstheme="majorBidi"/>
                                <w:sz w:val="18"/>
                                <w:szCs w:val="18"/>
                                <w:lang w:bidi="fa-IR"/>
                              </w:rPr>
                              <w:t>B:CO</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 xml:space="preserve"> </w:t>
                            </w:r>
                            <w:r w:rsidR="009E4434">
                              <w:rPr>
                                <w:rFonts w:asciiTheme="majorBidi" w:hAnsiTheme="majorBidi" w:cstheme="majorBidi" w:hint="cs"/>
                                <w:sz w:val="18"/>
                                <w:szCs w:val="18"/>
                                <w:rtl/>
                                <w:lang w:bidi="fa-IR"/>
                              </w:rPr>
                              <w:t xml:space="preserve">،  </w:t>
                            </w:r>
                            <w:r w:rsidRPr="00433D63">
                              <w:rPr>
                                <w:rFonts w:asciiTheme="majorBidi" w:hAnsiTheme="majorBidi" w:cstheme="majorBidi"/>
                                <w:sz w:val="18"/>
                                <w:szCs w:val="18"/>
                                <w:lang w:bidi="fa-IR"/>
                              </w:rPr>
                              <w:t>C:CO</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CNP A-C-H</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01125B3" id="Text Box 7" o:spid="_x0000_s1029" type="#_x0000_t202" style="position:absolute;left:0;text-align:left;margin-left:13pt;margin-top:664.7pt;width:369.9pt;height:27.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" stroked="f">
                <v:textbox style="mso-fit-shape-to-text:t" inset="0,0,0,0">
                  <w:txbxContent>
                    <w:p w14:paraId="4CE01001" w14:textId="60115D35" w:rsidR="00D57068" w:rsidRPr="00B00401" w:rsidRDefault="00D57068" w:rsidP="004D26D5">
                      <w:pPr>
                        <w:pStyle w:val="Caption"/>
                        <w:rPr>
                          <w:noProof/>
                          <w:sz w:val="24"/>
                          <w:szCs w:val="24"/>
                          <w:lang w:bidi="fa-IR"/>
                        </w:rPr>
                      </w:pPr>
                      <w:r>
                        <w:rPr>
                          <w:rtl/>
                        </w:rPr>
                        <w:t xml:space="preserve">شکل  </w:t>
                      </w:r>
                      <w:r>
                        <w:rPr>
                          <w:rFonts w:hint="cs"/>
                          <w:rtl/>
                        </w:rPr>
                        <w:t>1</w:t>
                      </w:r>
                      <w:r w:rsidR="00E16883">
                        <w:rPr>
                          <w:rFonts w:hint="cs"/>
                          <w:rtl/>
                        </w:rPr>
                        <w:t>9</w:t>
                      </w:r>
                      <w:r>
                        <w:rPr>
                          <w:rFonts w:hint="cs"/>
                          <w:rtl/>
                          <w:lang w:bidi="fa-IR"/>
                        </w:rPr>
                        <w:t xml:space="preserve">- تصویر نهایی میکرومدل پس از تزریق فوم </w:t>
                      </w:r>
                      <w:r w:rsidRPr="00433D63">
                        <w:rPr>
                          <w:rFonts w:asciiTheme="majorBidi" w:hAnsiTheme="majorBidi" w:cstheme="majorBidi"/>
                          <w:sz w:val="18"/>
                          <w:szCs w:val="18"/>
                          <w:lang w:bidi="fa-IR"/>
                        </w:rPr>
                        <w:t>A:N</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 xml:space="preserve"> </w:t>
                      </w:r>
                      <w:r w:rsidR="009E4434">
                        <w:rPr>
                          <w:rFonts w:asciiTheme="majorBidi" w:hAnsiTheme="majorBidi" w:cstheme="majorBidi" w:hint="cs"/>
                          <w:sz w:val="18"/>
                          <w:szCs w:val="18"/>
                          <w:rtl/>
                          <w:lang w:bidi="fa-IR"/>
                        </w:rPr>
                        <w:t xml:space="preserve">،  </w:t>
                      </w:r>
                      <w:r w:rsidRPr="00433D63">
                        <w:rPr>
                          <w:rFonts w:asciiTheme="majorBidi" w:hAnsiTheme="majorBidi" w:cstheme="majorBidi"/>
                          <w:sz w:val="18"/>
                          <w:szCs w:val="18"/>
                          <w:lang w:bidi="fa-IR"/>
                        </w:rPr>
                        <w:t>B:CO</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 xml:space="preserve"> </w:t>
                      </w:r>
                      <w:r w:rsidR="009E4434">
                        <w:rPr>
                          <w:rFonts w:asciiTheme="majorBidi" w:hAnsiTheme="majorBidi" w:cstheme="majorBidi" w:hint="cs"/>
                          <w:sz w:val="18"/>
                          <w:szCs w:val="18"/>
                          <w:rtl/>
                          <w:lang w:bidi="fa-IR"/>
                        </w:rPr>
                        <w:t xml:space="preserve">،  </w:t>
                      </w:r>
                      <w:r w:rsidRPr="00433D63">
                        <w:rPr>
                          <w:rFonts w:asciiTheme="majorBidi" w:hAnsiTheme="majorBidi" w:cstheme="majorBidi"/>
                          <w:sz w:val="18"/>
                          <w:szCs w:val="18"/>
                          <w:lang w:bidi="fa-IR"/>
                        </w:rPr>
                        <w:t>C:CO</w:t>
                      </w:r>
                      <w:r w:rsidRPr="00433D63">
                        <w:rPr>
                          <w:rFonts w:asciiTheme="majorBidi" w:hAnsiTheme="majorBidi" w:cstheme="majorBidi"/>
                          <w:sz w:val="18"/>
                          <w:szCs w:val="18"/>
                          <w:vertAlign w:val="subscript"/>
                          <w:lang w:bidi="fa-IR"/>
                        </w:rPr>
                        <w:t>2</w:t>
                      </w:r>
                      <w:r w:rsidRPr="00433D63">
                        <w:rPr>
                          <w:rFonts w:asciiTheme="majorBidi" w:hAnsiTheme="majorBidi" w:cstheme="majorBidi"/>
                          <w:sz w:val="18"/>
                          <w:szCs w:val="18"/>
                          <w:lang w:bidi="fa-IR"/>
                        </w:rPr>
                        <w:t>+CNP A-C-H</w:t>
                      </w:r>
                    </w:p>
                  </w:txbxContent>
                </v:textbox>
                <w10:wrap type="square"/>
              </v:shape>
            </w:pict>
          </mc:Fallback>
        </mc:AlternateContent>
      </w:r>
      <w:r w:rsidR="00E625B3" w:rsidRPr="007B5818">
        <w:rPr>
          <w:noProof/>
          <w:sz w:val="24"/>
          <w:szCs w:val="24"/>
        </w:rPr>
        <w:drawing>
          <wp:anchor distT="0" distB="0" distL="114300" distR="114300" simplePos="0" relativeHeight="251658240" behindDoc="1" locked="0" layoutInCell="1" allowOverlap="1" wp14:anchorId="481552F1" wp14:editId="7BB90668">
            <wp:simplePos x="0" y="0"/>
            <wp:positionH relativeFrom="margin">
              <wp:posOffset>-1301230</wp:posOffset>
            </wp:positionH>
            <wp:positionV relativeFrom="margin">
              <wp:posOffset>2218690</wp:posOffset>
            </wp:positionV>
            <wp:extent cx="8136890" cy="4172585"/>
            <wp:effectExtent l="0" t="1981200" r="0" b="19615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8136890" cy="4172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1C5F" w:rsidRPr="007B5818">
        <w:rPr>
          <w:sz w:val="24"/>
          <w:szCs w:val="24"/>
          <w:lang w:bidi="fa-IR"/>
        </w:rPr>
        <w:t xml:space="preserve"> </w:t>
      </w:r>
    </w:p>
    <w:p w14:paraId="3BED3065" w14:textId="77777777" w:rsidR="00101266" w:rsidRDefault="00101266" w:rsidP="004A0E31">
      <w:pPr>
        <w:spacing w:after="0"/>
        <w:jc w:val="lowKashida"/>
        <w:rPr>
          <w:rtl/>
          <w:lang w:bidi="fa-IR"/>
        </w:rPr>
      </w:pPr>
    </w:p>
    <w:p w14:paraId="722E6F56" w14:textId="219947C7" w:rsidR="002C020F" w:rsidRPr="00101266" w:rsidRDefault="00A91C5F" w:rsidP="00326014">
      <w:pPr>
        <w:spacing w:after="0"/>
        <w:jc w:val="lowKashida"/>
        <w:rPr>
          <w:noProof/>
          <w:sz w:val="18"/>
          <w:szCs w:val="18"/>
          <w:rtl/>
        </w:rPr>
      </w:pPr>
      <w:r w:rsidRPr="007B5818">
        <w:rPr>
          <w:rFonts w:hint="eastAsia"/>
          <w:rtl/>
          <w:lang w:bidi="fa-IR"/>
        </w:rPr>
        <w:lastRenderedPageBreak/>
        <w:t>از</w:t>
      </w:r>
      <w:r w:rsidRPr="007B5818">
        <w:rPr>
          <w:rtl/>
          <w:lang w:bidi="fa-IR"/>
        </w:rPr>
        <w:t xml:space="preserve"> طرف د</w:t>
      </w:r>
      <w:r w:rsidRPr="007B5818">
        <w:rPr>
          <w:rFonts w:hint="cs"/>
          <w:rtl/>
          <w:lang w:bidi="fa-IR"/>
        </w:rPr>
        <w:t>ی</w:t>
      </w:r>
      <w:r w:rsidRPr="007B5818">
        <w:rPr>
          <w:rFonts w:hint="eastAsia"/>
          <w:rtl/>
          <w:lang w:bidi="fa-IR"/>
        </w:rPr>
        <w:t>گر،</w:t>
      </w:r>
      <w:r w:rsidRPr="007B5818">
        <w:rPr>
          <w:rtl/>
          <w:lang w:bidi="fa-IR"/>
        </w:rPr>
        <w:t xml:space="preserve"> در فوم</w:t>
      </w:r>
      <w:r w:rsidRPr="007B5818">
        <w:rPr>
          <w:rFonts w:hint="cs"/>
          <w:rtl/>
          <w:lang w:bidi="fa-IR"/>
        </w:rPr>
        <w:t xml:space="preserve"> </w:t>
      </w:r>
      <w:r w:rsidRPr="007B5818">
        <w:rPr>
          <w:lang w:bidi="fa-IR"/>
        </w:rPr>
        <w:t xml:space="preserve"> </w:t>
      </w:r>
      <w:r w:rsidRPr="003E27D6">
        <w:rPr>
          <w:rFonts w:asciiTheme="majorBidi" w:hAnsiTheme="majorBidi" w:cstheme="majorBidi"/>
          <w:sz w:val="20"/>
          <w:szCs w:val="20"/>
          <w:lang w:bidi="fa-IR"/>
        </w:rPr>
        <w:t>N</w:t>
      </w:r>
      <w:r w:rsidRPr="003E27D6">
        <w:rPr>
          <w:rFonts w:asciiTheme="majorBidi" w:hAnsiTheme="majorBidi" w:cstheme="majorBidi"/>
          <w:sz w:val="20"/>
          <w:szCs w:val="20"/>
          <w:vertAlign w:val="subscript"/>
          <w:lang w:bidi="fa-IR"/>
        </w:rPr>
        <w:t>2</w:t>
      </w:r>
      <w:r w:rsidRPr="007B5818">
        <w:rPr>
          <w:rtl/>
          <w:lang w:bidi="fa-IR"/>
        </w:rPr>
        <w:t>، ه</w:t>
      </w:r>
      <w:r w:rsidRPr="007B5818">
        <w:rPr>
          <w:rFonts w:hint="cs"/>
          <w:rtl/>
          <w:lang w:bidi="fa-IR"/>
        </w:rPr>
        <w:t>ی</w:t>
      </w:r>
      <w:r w:rsidRPr="007B5818">
        <w:rPr>
          <w:rFonts w:hint="eastAsia"/>
          <w:rtl/>
          <w:lang w:bidi="fa-IR"/>
        </w:rPr>
        <w:t>چ</w:t>
      </w:r>
      <w:r w:rsidRPr="007B5818">
        <w:rPr>
          <w:rtl/>
          <w:lang w:bidi="fa-IR"/>
        </w:rPr>
        <w:t xml:space="preserve"> گونه افت شد</w:t>
      </w:r>
      <w:r w:rsidRPr="007B5818">
        <w:rPr>
          <w:rFonts w:hint="cs"/>
          <w:rtl/>
          <w:lang w:bidi="fa-IR"/>
        </w:rPr>
        <w:t>ی</w:t>
      </w:r>
      <w:r w:rsidRPr="007B5818">
        <w:rPr>
          <w:rFonts w:hint="eastAsia"/>
          <w:rtl/>
          <w:lang w:bidi="fa-IR"/>
        </w:rPr>
        <w:t>د</w:t>
      </w:r>
      <w:r w:rsidRPr="007B5818">
        <w:rPr>
          <w:rtl/>
          <w:lang w:bidi="fa-IR"/>
        </w:rPr>
        <w:t xml:space="preserve"> در نمودار مشاهده نم</w:t>
      </w:r>
      <w:r w:rsidRPr="007B5818">
        <w:rPr>
          <w:rFonts w:hint="cs"/>
          <w:rtl/>
          <w:lang w:bidi="fa-IR"/>
        </w:rPr>
        <w:t>ی</w:t>
      </w:r>
      <w:r w:rsidRPr="007B5818">
        <w:rPr>
          <w:rtl/>
          <w:lang w:bidi="fa-IR"/>
        </w:rPr>
        <w:t xml:space="preserve"> شود و فشار به صورت کاملا منظم تا</w:t>
      </w:r>
      <w:r w:rsidR="002C020F">
        <w:rPr>
          <w:rFonts w:hint="cs"/>
          <w:rtl/>
          <w:lang w:bidi="fa-IR"/>
        </w:rPr>
        <w:t xml:space="preserve"> </w:t>
      </w:r>
      <w:r w:rsidR="002C020F" w:rsidRPr="003E27D6">
        <w:rPr>
          <w:rFonts w:asciiTheme="majorBidi" w:hAnsiTheme="majorBidi" w:cstheme="majorBidi"/>
          <w:sz w:val="20"/>
          <w:szCs w:val="20"/>
          <w:lang w:bidi="fa-IR"/>
        </w:rPr>
        <w:t>psi</w:t>
      </w:r>
      <w:r w:rsidR="002C020F">
        <w:rPr>
          <w:rFonts w:hint="cs"/>
          <w:rtl/>
          <w:lang w:bidi="fa-IR"/>
        </w:rPr>
        <w:t xml:space="preserve"> 40 </w:t>
      </w:r>
      <w:r w:rsidRPr="007B5818">
        <w:rPr>
          <w:rtl/>
          <w:lang w:bidi="fa-IR"/>
        </w:rPr>
        <w:t>بالا م</w:t>
      </w:r>
      <w:r w:rsidRPr="007B5818">
        <w:rPr>
          <w:rFonts w:hint="cs"/>
          <w:rtl/>
          <w:lang w:bidi="fa-IR"/>
        </w:rPr>
        <w:t>ی</w:t>
      </w:r>
      <w:r w:rsidRPr="007B5818">
        <w:rPr>
          <w:rtl/>
          <w:lang w:bidi="fa-IR"/>
        </w:rPr>
        <w:t xml:space="preserve"> رود. م</w:t>
      </w:r>
      <w:r w:rsidRPr="007B5818">
        <w:rPr>
          <w:rFonts w:hint="cs"/>
          <w:rtl/>
          <w:lang w:bidi="fa-IR"/>
        </w:rPr>
        <w:t>ی</w:t>
      </w:r>
      <w:r w:rsidRPr="007B5818">
        <w:rPr>
          <w:rtl/>
          <w:lang w:bidi="fa-IR"/>
        </w:rPr>
        <w:t xml:space="preserve"> توان ا</w:t>
      </w:r>
      <w:r w:rsidRPr="007B5818">
        <w:rPr>
          <w:rFonts w:hint="cs"/>
          <w:rtl/>
          <w:lang w:bidi="fa-IR"/>
        </w:rPr>
        <w:t>ی</w:t>
      </w:r>
      <w:r w:rsidRPr="007B5818">
        <w:rPr>
          <w:rFonts w:hint="eastAsia"/>
          <w:rtl/>
          <w:lang w:bidi="fa-IR"/>
        </w:rPr>
        <w:t>ن</w:t>
      </w:r>
      <w:r w:rsidRPr="007B5818">
        <w:rPr>
          <w:rtl/>
          <w:lang w:bidi="fa-IR"/>
        </w:rPr>
        <w:t xml:space="preserve"> نت</w:t>
      </w:r>
      <w:r w:rsidRPr="007B5818">
        <w:rPr>
          <w:rFonts w:hint="cs"/>
          <w:rtl/>
          <w:lang w:bidi="fa-IR"/>
        </w:rPr>
        <w:t>ی</w:t>
      </w:r>
      <w:r w:rsidRPr="007B5818">
        <w:rPr>
          <w:rFonts w:hint="eastAsia"/>
          <w:rtl/>
          <w:lang w:bidi="fa-IR"/>
        </w:rPr>
        <w:t>جه</w:t>
      </w:r>
      <w:r w:rsidRPr="007B5818">
        <w:rPr>
          <w:rtl/>
          <w:lang w:bidi="fa-IR"/>
        </w:rPr>
        <w:t xml:space="preserve"> را گرفت که در فوم</w:t>
      </w:r>
      <w:r w:rsidRPr="007B5818">
        <w:rPr>
          <w:lang w:bidi="fa-IR"/>
        </w:rPr>
        <w:t xml:space="preserve"> </w:t>
      </w:r>
      <w:r w:rsidRPr="003E27D6">
        <w:rPr>
          <w:rFonts w:asciiTheme="majorBidi" w:hAnsiTheme="majorBidi" w:cstheme="majorBidi"/>
          <w:sz w:val="20"/>
          <w:szCs w:val="20"/>
          <w:lang w:bidi="fa-IR"/>
        </w:rPr>
        <w:t>N</w:t>
      </w:r>
      <w:r w:rsidRPr="003E27D6">
        <w:rPr>
          <w:rFonts w:asciiTheme="majorBidi" w:hAnsiTheme="majorBidi" w:cstheme="majorBidi"/>
          <w:sz w:val="20"/>
          <w:szCs w:val="20"/>
          <w:vertAlign w:val="subscript"/>
          <w:lang w:bidi="fa-IR"/>
        </w:rPr>
        <w:t>2</w:t>
      </w:r>
      <w:r w:rsidRPr="007B5818">
        <w:rPr>
          <w:lang w:bidi="fa-IR"/>
        </w:rPr>
        <w:t xml:space="preserve"> </w:t>
      </w:r>
      <w:r w:rsidRPr="007B5818">
        <w:rPr>
          <w:rtl/>
          <w:lang w:bidi="fa-IR"/>
        </w:rPr>
        <w:t>تنها پد</w:t>
      </w:r>
      <w:r w:rsidRPr="007B5818">
        <w:rPr>
          <w:rFonts w:hint="cs"/>
          <w:rtl/>
          <w:lang w:bidi="fa-IR"/>
        </w:rPr>
        <w:t>ی</w:t>
      </w:r>
      <w:r w:rsidRPr="007B5818">
        <w:rPr>
          <w:rFonts w:hint="eastAsia"/>
          <w:rtl/>
          <w:lang w:bidi="fa-IR"/>
        </w:rPr>
        <w:t>ده</w:t>
      </w:r>
      <w:r w:rsidRPr="007B5818">
        <w:rPr>
          <w:rtl/>
          <w:lang w:bidi="fa-IR"/>
        </w:rPr>
        <w:t xml:space="preserve"> ا</w:t>
      </w:r>
      <w:r w:rsidRPr="007B5818">
        <w:rPr>
          <w:rFonts w:hint="cs"/>
          <w:rtl/>
          <w:lang w:bidi="fa-IR"/>
        </w:rPr>
        <w:t>ی</w:t>
      </w:r>
      <w:r w:rsidRPr="007B5818">
        <w:rPr>
          <w:rtl/>
          <w:lang w:bidi="fa-IR"/>
        </w:rPr>
        <w:t xml:space="preserve"> که باعث تول</w:t>
      </w:r>
      <w:r w:rsidRPr="007B5818">
        <w:rPr>
          <w:rFonts w:hint="cs"/>
          <w:rtl/>
          <w:lang w:bidi="fa-IR"/>
        </w:rPr>
        <w:t>ی</w:t>
      </w:r>
      <w:r w:rsidRPr="007B5818">
        <w:rPr>
          <w:rFonts w:hint="eastAsia"/>
          <w:rtl/>
          <w:lang w:bidi="fa-IR"/>
        </w:rPr>
        <w:t>د</w:t>
      </w:r>
      <w:r w:rsidRPr="007B5818">
        <w:rPr>
          <w:rtl/>
          <w:lang w:bidi="fa-IR"/>
        </w:rPr>
        <w:t xml:space="preserve"> نفت م</w:t>
      </w:r>
      <w:r w:rsidRPr="007B5818">
        <w:rPr>
          <w:rFonts w:hint="cs"/>
          <w:rtl/>
          <w:lang w:bidi="fa-IR"/>
        </w:rPr>
        <w:t>ی</w:t>
      </w:r>
      <w:r w:rsidRPr="007B5818">
        <w:rPr>
          <w:rtl/>
          <w:lang w:bidi="fa-IR"/>
        </w:rPr>
        <w:t xml:space="preserve"> شود، کنترل تحرک پذ</w:t>
      </w:r>
      <w:r w:rsidRPr="007B5818">
        <w:rPr>
          <w:rFonts w:hint="cs"/>
          <w:rtl/>
          <w:lang w:bidi="fa-IR"/>
        </w:rPr>
        <w:t>ی</w:t>
      </w:r>
      <w:r w:rsidRPr="007B5818">
        <w:rPr>
          <w:rFonts w:hint="eastAsia"/>
          <w:rtl/>
          <w:lang w:bidi="fa-IR"/>
        </w:rPr>
        <w:t>ر</w:t>
      </w:r>
      <w:r w:rsidRPr="007B5818">
        <w:rPr>
          <w:rFonts w:hint="cs"/>
          <w:rtl/>
          <w:lang w:bidi="fa-IR"/>
        </w:rPr>
        <w:t>ی</w:t>
      </w:r>
      <w:r w:rsidRPr="007B5818">
        <w:rPr>
          <w:rtl/>
          <w:lang w:bidi="fa-IR"/>
        </w:rPr>
        <w:t xml:space="preserve"> گاز توسط محلول سورفکتانت و جاروب کردن نفت تو</w:t>
      </w:r>
      <w:r w:rsidRPr="007B5818">
        <w:rPr>
          <w:rFonts w:hint="eastAsia"/>
          <w:rtl/>
          <w:lang w:bidi="fa-IR"/>
        </w:rPr>
        <w:t>سط</w:t>
      </w:r>
      <w:r w:rsidRPr="007B5818">
        <w:rPr>
          <w:rtl/>
          <w:lang w:bidi="fa-IR"/>
        </w:rPr>
        <w:t xml:space="preserve"> فوم پا</w:t>
      </w:r>
      <w:r w:rsidRPr="007B5818">
        <w:rPr>
          <w:rFonts w:hint="cs"/>
          <w:rtl/>
          <w:lang w:bidi="fa-IR"/>
        </w:rPr>
        <w:t>ی</w:t>
      </w:r>
      <w:r w:rsidRPr="007B5818">
        <w:rPr>
          <w:rFonts w:hint="eastAsia"/>
          <w:rtl/>
          <w:lang w:bidi="fa-IR"/>
        </w:rPr>
        <w:t>دار</w:t>
      </w:r>
      <w:r w:rsidRPr="007B5818">
        <w:rPr>
          <w:rFonts w:hint="cs"/>
          <w:rtl/>
          <w:lang w:bidi="fa-IR"/>
        </w:rPr>
        <w:t>ی</w:t>
      </w:r>
      <w:r w:rsidRPr="007B5818">
        <w:rPr>
          <w:rtl/>
          <w:lang w:bidi="fa-IR"/>
        </w:rPr>
        <w:t xml:space="preserve"> است که تشک</w:t>
      </w:r>
      <w:r w:rsidRPr="007B5818">
        <w:rPr>
          <w:rFonts w:hint="cs"/>
          <w:rtl/>
          <w:lang w:bidi="fa-IR"/>
        </w:rPr>
        <w:t>ی</w:t>
      </w:r>
      <w:r w:rsidRPr="007B5818">
        <w:rPr>
          <w:rFonts w:hint="eastAsia"/>
          <w:rtl/>
          <w:lang w:bidi="fa-IR"/>
        </w:rPr>
        <w:t>ل</w:t>
      </w:r>
      <w:r w:rsidRPr="007B5818">
        <w:rPr>
          <w:rtl/>
          <w:lang w:bidi="fa-IR"/>
        </w:rPr>
        <w:t xml:space="preserve"> شده است. به هم</w:t>
      </w:r>
      <w:r w:rsidRPr="007B5818">
        <w:rPr>
          <w:rFonts w:hint="cs"/>
          <w:rtl/>
          <w:lang w:bidi="fa-IR"/>
        </w:rPr>
        <w:t>ی</w:t>
      </w:r>
      <w:r w:rsidRPr="007B5818">
        <w:rPr>
          <w:rFonts w:hint="eastAsia"/>
          <w:rtl/>
          <w:lang w:bidi="fa-IR"/>
        </w:rPr>
        <w:t>ن</w:t>
      </w:r>
      <w:r w:rsidRPr="007B5818">
        <w:rPr>
          <w:rtl/>
          <w:lang w:bidi="fa-IR"/>
        </w:rPr>
        <w:t xml:space="preserve"> دل</w:t>
      </w:r>
      <w:r w:rsidRPr="007B5818">
        <w:rPr>
          <w:rFonts w:hint="cs"/>
          <w:rtl/>
          <w:lang w:bidi="fa-IR"/>
        </w:rPr>
        <w:t>ی</w:t>
      </w:r>
      <w:r w:rsidRPr="007B5818">
        <w:rPr>
          <w:rFonts w:hint="eastAsia"/>
          <w:rtl/>
          <w:lang w:bidi="fa-IR"/>
        </w:rPr>
        <w:t>ل</w:t>
      </w:r>
      <w:r w:rsidRPr="007B5818">
        <w:rPr>
          <w:rtl/>
          <w:lang w:bidi="fa-IR"/>
        </w:rPr>
        <w:t xml:space="preserve"> پس از جاروب کردن نزد</w:t>
      </w:r>
      <w:r w:rsidRPr="007B5818">
        <w:rPr>
          <w:rFonts w:hint="cs"/>
          <w:rtl/>
          <w:lang w:bidi="fa-IR"/>
        </w:rPr>
        <w:t>ی</w:t>
      </w:r>
      <w:r w:rsidRPr="007B5818">
        <w:rPr>
          <w:rFonts w:hint="eastAsia"/>
          <w:rtl/>
          <w:lang w:bidi="fa-IR"/>
        </w:rPr>
        <w:t>کتر</w:t>
      </w:r>
      <w:r w:rsidRPr="007B5818">
        <w:rPr>
          <w:rFonts w:hint="cs"/>
          <w:rtl/>
          <w:lang w:bidi="fa-IR"/>
        </w:rPr>
        <w:t>ی</w:t>
      </w:r>
      <w:r w:rsidRPr="007B5818">
        <w:rPr>
          <w:rFonts w:hint="eastAsia"/>
          <w:rtl/>
          <w:lang w:bidi="fa-IR"/>
        </w:rPr>
        <w:t>ن</w:t>
      </w:r>
      <w:r w:rsidRPr="007B5818">
        <w:rPr>
          <w:rtl/>
          <w:lang w:bidi="fa-IR"/>
        </w:rPr>
        <w:t xml:space="preserve"> مس</w:t>
      </w:r>
      <w:r w:rsidRPr="007B5818">
        <w:rPr>
          <w:rFonts w:hint="cs"/>
          <w:rtl/>
          <w:lang w:bidi="fa-IR"/>
        </w:rPr>
        <w:t>ی</w:t>
      </w:r>
      <w:r w:rsidRPr="007B5818">
        <w:rPr>
          <w:rFonts w:hint="eastAsia"/>
          <w:rtl/>
          <w:lang w:bidi="fa-IR"/>
        </w:rPr>
        <w:t>ر،</w:t>
      </w:r>
      <w:r w:rsidRPr="007B5818">
        <w:rPr>
          <w:rtl/>
          <w:lang w:bidi="fa-IR"/>
        </w:rPr>
        <w:t xml:space="preserve"> باق</w:t>
      </w:r>
      <w:r w:rsidRPr="007B5818">
        <w:rPr>
          <w:rFonts w:hint="cs"/>
          <w:rtl/>
          <w:lang w:bidi="fa-IR"/>
        </w:rPr>
        <w:t>ی</w:t>
      </w:r>
      <w:r w:rsidRPr="007B5818">
        <w:rPr>
          <w:rtl/>
          <w:lang w:bidi="fa-IR"/>
        </w:rPr>
        <w:t xml:space="preserve"> نواح</w:t>
      </w:r>
      <w:r w:rsidRPr="007B5818">
        <w:rPr>
          <w:rFonts w:hint="cs"/>
          <w:rtl/>
          <w:lang w:bidi="fa-IR"/>
        </w:rPr>
        <w:t>ی</w:t>
      </w:r>
      <w:r w:rsidRPr="007B5818">
        <w:rPr>
          <w:rtl/>
          <w:lang w:bidi="fa-IR"/>
        </w:rPr>
        <w:t xml:space="preserve"> م</w:t>
      </w:r>
      <w:r w:rsidRPr="007B5818">
        <w:rPr>
          <w:rFonts w:hint="cs"/>
          <w:rtl/>
          <w:lang w:bidi="fa-IR"/>
        </w:rPr>
        <w:t>ی</w:t>
      </w:r>
      <w:r w:rsidRPr="007B5818">
        <w:rPr>
          <w:rFonts w:hint="eastAsia"/>
          <w:rtl/>
          <w:lang w:bidi="fa-IR"/>
        </w:rPr>
        <w:t>انبر</w:t>
      </w:r>
      <w:r w:rsidRPr="007B5818">
        <w:rPr>
          <w:rtl/>
          <w:lang w:bidi="fa-IR"/>
        </w:rPr>
        <w:t xml:space="preserve"> م</w:t>
      </w:r>
      <w:r w:rsidRPr="007B5818">
        <w:rPr>
          <w:rFonts w:hint="cs"/>
          <w:rtl/>
          <w:lang w:bidi="fa-IR"/>
        </w:rPr>
        <w:t>ی</w:t>
      </w:r>
      <w:r w:rsidRPr="007B5818">
        <w:rPr>
          <w:rtl/>
          <w:lang w:bidi="fa-IR"/>
        </w:rPr>
        <w:t xml:space="preserve"> شوند و فشار و نرخ باز</w:t>
      </w:r>
      <w:r w:rsidRPr="007B5818">
        <w:rPr>
          <w:rFonts w:hint="cs"/>
          <w:rtl/>
          <w:lang w:bidi="fa-IR"/>
        </w:rPr>
        <w:t>ی</w:t>
      </w:r>
      <w:r w:rsidRPr="007B5818">
        <w:rPr>
          <w:rFonts w:hint="eastAsia"/>
          <w:rtl/>
          <w:lang w:bidi="fa-IR"/>
        </w:rPr>
        <w:t>اب</w:t>
      </w:r>
      <w:r w:rsidRPr="007B5818">
        <w:rPr>
          <w:rFonts w:hint="cs"/>
          <w:rtl/>
          <w:lang w:bidi="fa-IR"/>
        </w:rPr>
        <w:t>ی</w:t>
      </w:r>
      <w:r w:rsidRPr="007B5818">
        <w:rPr>
          <w:rtl/>
          <w:lang w:bidi="fa-IR"/>
        </w:rPr>
        <w:t xml:space="preserve"> ثابت باق</w:t>
      </w:r>
      <w:r w:rsidRPr="007B5818">
        <w:rPr>
          <w:rFonts w:hint="cs"/>
          <w:rtl/>
          <w:lang w:bidi="fa-IR"/>
        </w:rPr>
        <w:t>ی</w:t>
      </w:r>
      <w:r w:rsidRPr="007B5818">
        <w:rPr>
          <w:rtl/>
          <w:lang w:bidi="fa-IR"/>
        </w:rPr>
        <w:t xml:space="preserve"> م</w:t>
      </w:r>
      <w:r w:rsidRPr="007B5818">
        <w:rPr>
          <w:rFonts w:hint="cs"/>
          <w:rtl/>
          <w:lang w:bidi="fa-IR"/>
        </w:rPr>
        <w:t>ی</w:t>
      </w:r>
      <w:r w:rsidRPr="007B5818">
        <w:rPr>
          <w:rtl/>
          <w:lang w:bidi="fa-IR"/>
        </w:rPr>
        <w:t xml:space="preserve"> ماند</w:t>
      </w:r>
      <w:r w:rsidRPr="007B5818">
        <w:rPr>
          <w:lang w:bidi="fa-IR"/>
        </w:rPr>
        <w:t>.</w:t>
      </w:r>
      <w:r w:rsidR="00831002">
        <w:rPr>
          <w:rFonts w:hint="cs"/>
          <w:rtl/>
          <w:lang w:bidi="fa-IR"/>
        </w:rPr>
        <w:t xml:space="preserve"> </w:t>
      </w:r>
      <w:r>
        <w:rPr>
          <w:rFonts w:hint="cs"/>
          <w:rtl/>
          <w:lang w:bidi="fa-IR"/>
        </w:rPr>
        <w:t xml:space="preserve">در حالت تزریق با نانو، </w:t>
      </w:r>
      <w:r w:rsidRPr="007B5818">
        <w:rPr>
          <w:rtl/>
          <w:lang w:bidi="fa-IR"/>
        </w:rPr>
        <w:t>ب</w:t>
      </w:r>
      <w:r w:rsidRPr="007B5818">
        <w:rPr>
          <w:rFonts w:hint="cs"/>
          <w:rtl/>
          <w:lang w:bidi="fa-IR"/>
        </w:rPr>
        <w:t>ی</w:t>
      </w:r>
      <w:r w:rsidRPr="007B5818">
        <w:rPr>
          <w:rFonts w:hint="eastAsia"/>
          <w:rtl/>
          <w:lang w:bidi="fa-IR"/>
        </w:rPr>
        <w:t>شتر</w:t>
      </w:r>
      <w:r w:rsidRPr="007B5818">
        <w:rPr>
          <w:rtl/>
          <w:lang w:bidi="fa-IR"/>
        </w:rPr>
        <w:t xml:space="preserve"> بودن فشار را با توجه ب</w:t>
      </w:r>
      <w:r>
        <w:rPr>
          <w:rFonts w:hint="cs"/>
          <w:rtl/>
          <w:lang w:bidi="fa-IR"/>
        </w:rPr>
        <w:t>ه</w:t>
      </w:r>
      <w:r w:rsidRPr="007B5818">
        <w:rPr>
          <w:rtl/>
          <w:lang w:bidi="fa-IR"/>
        </w:rPr>
        <w:t xml:space="preserve"> ثابت بودن تمام</w:t>
      </w:r>
      <w:r w:rsidRPr="007B5818">
        <w:rPr>
          <w:rFonts w:hint="cs"/>
          <w:rtl/>
          <w:lang w:bidi="fa-IR"/>
        </w:rPr>
        <w:t>ی</w:t>
      </w:r>
      <w:r w:rsidRPr="007B5818">
        <w:rPr>
          <w:rtl/>
          <w:lang w:bidi="fa-IR"/>
        </w:rPr>
        <w:t xml:space="preserve"> پارامترها، م</w:t>
      </w:r>
      <w:r w:rsidRPr="007B5818">
        <w:rPr>
          <w:rFonts w:hint="cs"/>
          <w:rtl/>
          <w:lang w:bidi="fa-IR"/>
        </w:rPr>
        <w:t>ی</w:t>
      </w:r>
      <w:r w:rsidRPr="007B5818">
        <w:rPr>
          <w:rtl/>
          <w:lang w:bidi="fa-IR"/>
        </w:rPr>
        <w:t xml:space="preserve"> توان به حضور شد</w:t>
      </w:r>
      <w:r w:rsidRPr="007B5818">
        <w:rPr>
          <w:rFonts w:hint="cs"/>
          <w:rtl/>
          <w:lang w:bidi="fa-IR"/>
        </w:rPr>
        <w:t>ی</w:t>
      </w:r>
      <w:r w:rsidRPr="007B5818">
        <w:rPr>
          <w:rFonts w:hint="eastAsia"/>
          <w:rtl/>
          <w:lang w:bidi="fa-IR"/>
        </w:rPr>
        <w:t>دتر</w:t>
      </w:r>
      <w:r w:rsidRPr="007B5818">
        <w:rPr>
          <w:rtl/>
          <w:lang w:bidi="fa-IR"/>
        </w:rPr>
        <w:t xml:space="preserve"> م</w:t>
      </w:r>
      <w:r w:rsidRPr="007B5818">
        <w:rPr>
          <w:rFonts w:hint="cs"/>
          <w:rtl/>
          <w:lang w:bidi="fa-IR"/>
        </w:rPr>
        <w:t>ی</w:t>
      </w:r>
      <w:r w:rsidRPr="007B5818">
        <w:rPr>
          <w:rFonts w:hint="eastAsia"/>
          <w:rtl/>
          <w:lang w:bidi="fa-IR"/>
        </w:rPr>
        <w:t>کروامولس</w:t>
      </w:r>
      <w:r w:rsidRPr="007B5818">
        <w:rPr>
          <w:rFonts w:hint="cs"/>
          <w:rtl/>
          <w:lang w:bidi="fa-IR"/>
        </w:rPr>
        <w:t>ی</w:t>
      </w:r>
      <w:r w:rsidRPr="007B5818">
        <w:rPr>
          <w:rFonts w:hint="eastAsia"/>
          <w:rtl/>
          <w:lang w:bidi="fa-IR"/>
        </w:rPr>
        <w:t>ون</w:t>
      </w:r>
      <w:r w:rsidRPr="007B5818">
        <w:rPr>
          <w:rtl/>
          <w:lang w:bidi="fa-IR"/>
        </w:rPr>
        <w:t xml:space="preserve"> ها در فاز تزر</w:t>
      </w:r>
      <w:r w:rsidRPr="007B5818">
        <w:rPr>
          <w:rFonts w:hint="cs"/>
          <w:rtl/>
          <w:lang w:bidi="fa-IR"/>
        </w:rPr>
        <w:t>ی</w:t>
      </w:r>
      <w:r w:rsidRPr="007B5818">
        <w:rPr>
          <w:rFonts w:hint="eastAsia"/>
          <w:rtl/>
          <w:lang w:bidi="fa-IR"/>
        </w:rPr>
        <w:t>ق</w:t>
      </w:r>
      <w:r w:rsidRPr="007B5818">
        <w:rPr>
          <w:rFonts w:hint="cs"/>
          <w:rtl/>
          <w:lang w:bidi="fa-IR"/>
        </w:rPr>
        <w:t>ی</w:t>
      </w:r>
      <w:r w:rsidRPr="007B5818">
        <w:rPr>
          <w:rtl/>
          <w:lang w:bidi="fa-IR"/>
        </w:rPr>
        <w:t xml:space="preserve"> نسبت داد. ا</w:t>
      </w:r>
      <w:r w:rsidRPr="007B5818">
        <w:rPr>
          <w:rFonts w:hint="cs"/>
          <w:rtl/>
          <w:lang w:bidi="fa-IR"/>
        </w:rPr>
        <w:t>ی</w:t>
      </w:r>
      <w:r w:rsidRPr="007B5818">
        <w:rPr>
          <w:rFonts w:hint="eastAsia"/>
          <w:rtl/>
          <w:lang w:bidi="fa-IR"/>
        </w:rPr>
        <w:t>ن</w:t>
      </w:r>
      <w:r w:rsidRPr="007B5818">
        <w:rPr>
          <w:rtl/>
          <w:lang w:bidi="fa-IR"/>
        </w:rPr>
        <w:t xml:space="preserve"> و</w:t>
      </w:r>
      <w:r w:rsidRPr="007B5818">
        <w:rPr>
          <w:rFonts w:hint="cs"/>
          <w:rtl/>
          <w:lang w:bidi="fa-IR"/>
        </w:rPr>
        <w:t>ی</w:t>
      </w:r>
      <w:r w:rsidRPr="007B5818">
        <w:rPr>
          <w:rFonts w:hint="eastAsia"/>
          <w:rtl/>
          <w:lang w:bidi="fa-IR"/>
        </w:rPr>
        <w:t>سکوز</w:t>
      </w:r>
      <w:r w:rsidRPr="007B5818">
        <w:rPr>
          <w:rFonts w:hint="cs"/>
          <w:rtl/>
          <w:lang w:bidi="fa-IR"/>
        </w:rPr>
        <w:t>ی</w:t>
      </w:r>
      <w:r w:rsidRPr="007B5818">
        <w:rPr>
          <w:rFonts w:hint="eastAsia"/>
          <w:rtl/>
          <w:lang w:bidi="fa-IR"/>
        </w:rPr>
        <w:t>ته</w:t>
      </w:r>
      <w:r w:rsidRPr="007B5818">
        <w:rPr>
          <w:rtl/>
          <w:lang w:bidi="fa-IR"/>
        </w:rPr>
        <w:t xml:space="preserve"> ظاهر</w:t>
      </w:r>
      <w:r w:rsidRPr="007B5818">
        <w:rPr>
          <w:rFonts w:hint="cs"/>
          <w:rtl/>
          <w:lang w:bidi="fa-IR"/>
        </w:rPr>
        <w:t>ی</w:t>
      </w:r>
      <w:r w:rsidRPr="007B5818">
        <w:rPr>
          <w:rtl/>
          <w:lang w:bidi="fa-IR"/>
        </w:rPr>
        <w:t xml:space="preserve"> ب</w:t>
      </w:r>
      <w:r w:rsidRPr="007B5818">
        <w:rPr>
          <w:rFonts w:hint="cs"/>
          <w:rtl/>
          <w:lang w:bidi="fa-IR"/>
        </w:rPr>
        <w:t>ی</w:t>
      </w:r>
      <w:r w:rsidRPr="007B5818">
        <w:rPr>
          <w:rFonts w:hint="eastAsia"/>
          <w:rtl/>
          <w:lang w:bidi="fa-IR"/>
        </w:rPr>
        <w:t>شتر</w:t>
      </w:r>
      <w:r w:rsidRPr="007B5818">
        <w:rPr>
          <w:rtl/>
          <w:lang w:bidi="fa-IR"/>
        </w:rPr>
        <w:t xml:space="preserve"> باعث دسترس</w:t>
      </w:r>
      <w:r w:rsidRPr="007B5818">
        <w:rPr>
          <w:rFonts w:hint="cs"/>
          <w:rtl/>
          <w:lang w:bidi="fa-IR"/>
        </w:rPr>
        <w:t>ی</w:t>
      </w:r>
      <w:r w:rsidRPr="007B5818">
        <w:rPr>
          <w:rtl/>
          <w:lang w:bidi="fa-IR"/>
        </w:rPr>
        <w:t xml:space="preserve"> ب</w:t>
      </w:r>
      <w:r w:rsidRPr="007B5818">
        <w:rPr>
          <w:rFonts w:hint="cs"/>
          <w:rtl/>
          <w:lang w:bidi="fa-IR"/>
        </w:rPr>
        <w:t>ی</w:t>
      </w:r>
      <w:r w:rsidRPr="007B5818">
        <w:rPr>
          <w:rFonts w:hint="eastAsia"/>
          <w:rtl/>
          <w:lang w:bidi="fa-IR"/>
        </w:rPr>
        <w:t>شتر</w:t>
      </w:r>
      <w:r w:rsidRPr="007B5818">
        <w:rPr>
          <w:rtl/>
          <w:lang w:bidi="fa-IR"/>
        </w:rPr>
        <w:t xml:space="preserve"> فاز تزر</w:t>
      </w:r>
      <w:r w:rsidRPr="007B5818">
        <w:rPr>
          <w:rFonts w:hint="cs"/>
          <w:rtl/>
          <w:lang w:bidi="fa-IR"/>
        </w:rPr>
        <w:t>ی</w:t>
      </w:r>
      <w:r w:rsidRPr="007B5818">
        <w:rPr>
          <w:rFonts w:hint="eastAsia"/>
          <w:rtl/>
          <w:lang w:bidi="fa-IR"/>
        </w:rPr>
        <w:t>ق</w:t>
      </w:r>
      <w:r w:rsidRPr="007B5818">
        <w:rPr>
          <w:rFonts w:hint="cs"/>
          <w:rtl/>
          <w:lang w:bidi="fa-IR"/>
        </w:rPr>
        <w:t>ی</w:t>
      </w:r>
      <w:r w:rsidRPr="007B5818">
        <w:rPr>
          <w:rtl/>
          <w:lang w:bidi="fa-IR"/>
        </w:rPr>
        <w:t xml:space="preserve"> به نواح</w:t>
      </w:r>
      <w:r w:rsidRPr="007B5818">
        <w:rPr>
          <w:rFonts w:hint="cs"/>
          <w:rtl/>
          <w:lang w:bidi="fa-IR"/>
        </w:rPr>
        <w:t>ی</w:t>
      </w:r>
      <w:r w:rsidRPr="007B5818">
        <w:rPr>
          <w:rtl/>
          <w:lang w:bidi="fa-IR"/>
        </w:rPr>
        <w:t xml:space="preserve"> </w:t>
      </w:r>
      <w:r w:rsidRPr="00AC4BB0">
        <w:rPr>
          <w:rtl/>
        </w:rPr>
        <w:t>جاروب نشد</w:t>
      </w:r>
      <w:r w:rsidRPr="00AC4BB0">
        <w:rPr>
          <w:rFonts w:hint="eastAsia"/>
          <w:rtl/>
        </w:rPr>
        <w:t>ه</w:t>
      </w:r>
      <w:r w:rsidRPr="00AC4BB0">
        <w:rPr>
          <w:rtl/>
        </w:rPr>
        <w:t xml:space="preserve"> در </w:t>
      </w:r>
      <w:r w:rsidR="00326014">
        <w:rPr>
          <w:rFonts w:hint="cs"/>
          <w:rtl/>
        </w:rPr>
        <w:t>تست</w:t>
      </w:r>
      <w:r w:rsidR="00326014" w:rsidRPr="00AC4BB0">
        <w:rPr>
          <w:rtl/>
        </w:rPr>
        <w:t xml:space="preserve"> </w:t>
      </w:r>
      <w:r w:rsidRPr="00AC4BB0">
        <w:rPr>
          <w:rtl/>
        </w:rPr>
        <w:t>ها</w:t>
      </w:r>
      <w:r w:rsidRPr="00AC4BB0">
        <w:rPr>
          <w:rFonts w:hint="cs"/>
          <w:rtl/>
        </w:rPr>
        <w:t>ی</w:t>
      </w:r>
      <w:r w:rsidRPr="00AC4BB0">
        <w:rPr>
          <w:rtl/>
        </w:rPr>
        <w:t xml:space="preserve"> قبل</w:t>
      </w:r>
      <w:r w:rsidRPr="00AC4BB0">
        <w:rPr>
          <w:rFonts w:hint="cs"/>
          <w:rtl/>
        </w:rPr>
        <w:t>ی</w:t>
      </w:r>
      <w:r w:rsidRPr="00AC4BB0">
        <w:rPr>
          <w:rtl/>
        </w:rPr>
        <w:t xml:space="preserve"> م</w:t>
      </w:r>
      <w:r w:rsidRPr="00AC4BB0">
        <w:rPr>
          <w:rFonts w:hint="cs"/>
          <w:rtl/>
        </w:rPr>
        <w:t>ی</w:t>
      </w:r>
      <w:r w:rsidRPr="00AC4BB0">
        <w:rPr>
          <w:rtl/>
        </w:rPr>
        <w:t xml:space="preserve"> شود. همچن</w:t>
      </w:r>
      <w:r w:rsidRPr="00AC4BB0">
        <w:rPr>
          <w:rFonts w:hint="cs"/>
          <w:rtl/>
        </w:rPr>
        <w:t>ی</w:t>
      </w:r>
      <w:r w:rsidRPr="00AC4BB0">
        <w:rPr>
          <w:rFonts w:hint="eastAsia"/>
          <w:rtl/>
        </w:rPr>
        <w:t>ن</w:t>
      </w:r>
      <w:r w:rsidRPr="00AC4BB0">
        <w:rPr>
          <w:rtl/>
        </w:rPr>
        <w:t xml:space="preserve"> افت شد</w:t>
      </w:r>
      <w:r w:rsidRPr="00AC4BB0">
        <w:rPr>
          <w:rFonts w:hint="cs"/>
          <w:rtl/>
        </w:rPr>
        <w:t>ی</w:t>
      </w:r>
      <w:r w:rsidRPr="00AC4BB0">
        <w:rPr>
          <w:rFonts w:hint="eastAsia"/>
          <w:rtl/>
        </w:rPr>
        <w:t>د</w:t>
      </w:r>
      <w:r w:rsidRPr="00AC4BB0">
        <w:rPr>
          <w:rtl/>
        </w:rPr>
        <w:t xml:space="preserve"> مشاهده شده در </w:t>
      </w:r>
      <w:r w:rsidR="00326014">
        <w:rPr>
          <w:rFonts w:hint="cs"/>
          <w:rtl/>
        </w:rPr>
        <w:t xml:space="preserve">تست </w:t>
      </w:r>
      <w:r w:rsidRPr="00AC4BB0">
        <w:rPr>
          <w:rtl/>
        </w:rPr>
        <w:t>قبل</w:t>
      </w:r>
      <w:r w:rsidRPr="00AC4BB0">
        <w:rPr>
          <w:rFonts w:hint="cs"/>
          <w:rtl/>
        </w:rPr>
        <w:t>ی</w:t>
      </w:r>
      <w:r w:rsidRPr="00AC4BB0">
        <w:rPr>
          <w:rtl/>
        </w:rPr>
        <w:t xml:space="preserve"> که ناش</w:t>
      </w:r>
      <w:r w:rsidRPr="00AC4BB0">
        <w:rPr>
          <w:rFonts w:hint="cs"/>
          <w:rtl/>
        </w:rPr>
        <w:t>ی</w:t>
      </w:r>
      <w:r w:rsidRPr="00AC4BB0">
        <w:rPr>
          <w:rtl/>
        </w:rPr>
        <w:t xml:space="preserve"> از خروج جبهه اول م</w:t>
      </w:r>
      <w:r w:rsidRPr="00AC4BB0">
        <w:rPr>
          <w:rFonts w:hint="cs"/>
          <w:rtl/>
        </w:rPr>
        <w:t>ی</w:t>
      </w:r>
      <w:r w:rsidRPr="00AC4BB0">
        <w:rPr>
          <w:rFonts w:hint="eastAsia"/>
          <w:rtl/>
        </w:rPr>
        <w:t>کرو</w:t>
      </w:r>
      <w:r w:rsidRPr="00AC4BB0">
        <w:rPr>
          <w:rtl/>
        </w:rPr>
        <w:t xml:space="preserve"> امولس</w:t>
      </w:r>
      <w:r w:rsidRPr="00AC4BB0">
        <w:rPr>
          <w:rFonts w:hint="cs"/>
          <w:rtl/>
        </w:rPr>
        <w:t>ی</w:t>
      </w:r>
      <w:r w:rsidRPr="00AC4BB0">
        <w:rPr>
          <w:rFonts w:hint="eastAsia"/>
          <w:rtl/>
        </w:rPr>
        <w:t>ون</w:t>
      </w:r>
      <w:r w:rsidRPr="00AC4BB0">
        <w:rPr>
          <w:rtl/>
        </w:rPr>
        <w:t xml:space="preserve"> تشک</w:t>
      </w:r>
      <w:r w:rsidRPr="00AC4BB0">
        <w:rPr>
          <w:rFonts w:hint="cs"/>
          <w:rtl/>
        </w:rPr>
        <w:t>ی</w:t>
      </w:r>
      <w:r w:rsidRPr="00AC4BB0">
        <w:rPr>
          <w:rFonts w:hint="eastAsia"/>
          <w:rtl/>
        </w:rPr>
        <w:t>ل</w:t>
      </w:r>
      <w:r w:rsidRPr="00AC4BB0">
        <w:rPr>
          <w:rtl/>
        </w:rPr>
        <w:t xml:space="preserve"> شده م</w:t>
      </w:r>
      <w:r w:rsidRPr="00AC4BB0">
        <w:rPr>
          <w:rFonts w:hint="cs"/>
          <w:rtl/>
        </w:rPr>
        <w:t>ی</w:t>
      </w:r>
      <w:r w:rsidRPr="00AC4BB0">
        <w:rPr>
          <w:rtl/>
        </w:rPr>
        <w:t xml:space="preserve"> باشد را در ا</w:t>
      </w:r>
      <w:r w:rsidRPr="00AC4BB0">
        <w:rPr>
          <w:rFonts w:hint="cs"/>
          <w:rtl/>
        </w:rPr>
        <w:t>ی</w:t>
      </w:r>
      <w:r w:rsidRPr="00AC4BB0">
        <w:rPr>
          <w:rFonts w:hint="eastAsia"/>
          <w:rtl/>
        </w:rPr>
        <w:t>ن</w:t>
      </w:r>
      <w:r w:rsidRPr="00AC4BB0">
        <w:rPr>
          <w:rtl/>
        </w:rPr>
        <w:t xml:space="preserve"> آزمون ن</w:t>
      </w:r>
      <w:r w:rsidRPr="00AC4BB0">
        <w:rPr>
          <w:rFonts w:hint="cs"/>
          <w:rtl/>
        </w:rPr>
        <w:t>ی</w:t>
      </w:r>
      <w:r w:rsidRPr="00AC4BB0">
        <w:rPr>
          <w:rFonts w:hint="eastAsia"/>
          <w:rtl/>
        </w:rPr>
        <w:t>ز</w:t>
      </w:r>
      <w:r w:rsidRPr="00AC4BB0">
        <w:rPr>
          <w:rtl/>
        </w:rPr>
        <w:t xml:space="preserve"> م</w:t>
      </w:r>
      <w:r w:rsidRPr="00AC4BB0">
        <w:rPr>
          <w:rFonts w:hint="cs"/>
          <w:rtl/>
        </w:rPr>
        <w:t>ی</w:t>
      </w:r>
      <w:r w:rsidRPr="00AC4BB0">
        <w:rPr>
          <w:rtl/>
        </w:rPr>
        <w:t xml:space="preserve"> توان د</w:t>
      </w:r>
      <w:r w:rsidRPr="00AC4BB0">
        <w:rPr>
          <w:rFonts w:hint="cs"/>
          <w:rtl/>
        </w:rPr>
        <w:t>ی</w:t>
      </w:r>
      <w:r w:rsidRPr="00AC4BB0">
        <w:rPr>
          <w:rFonts w:hint="eastAsia"/>
          <w:rtl/>
        </w:rPr>
        <w:t>د،</w:t>
      </w:r>
      <w:r w:rsidRPr="00AC4BB0">
        <w:rPr>
          <w:rtl/>
        </w:rPr>
        <w:t xml:space="preserve"> با ا</w:t>
      </w:r>
      <w:r w:rsidRPr="00AC4BB0">
        <w:rPr>
          <w:rFonts w:hint="cs"/>
          <w:rtl/>
        </w:rPr>
        <w:t>ی</w:t>
      </w:r>
      <w:r w:rsidRPr="00AC4BB0">
        <w:rPr>
          <w:rFonts w:hint="eastAsia"/>
          <w:rtl/>
        </w:rPr>
        <w:t>ن</w:t>
      </w:r>
      <w:r w:rsidRPr="00AC4BB0">
        <w:rPr>
          <w:rtl/>
        </w:rPr>
        <w:t xml:space="preserve"> تفاوت که افت فشار به اندازه تزر</w:t>
      </w:r>
      <w:r w:rsidRPr="00AC4BB0">
        <w:rPr>
          <w:rFonts w:hint="cs"/>
          <w:rtl/>
        </w:rPr>
        <w:t>ی</w:t>
      </w:r>
      <w:r w:rsidRPr="00AC4BB0">
        <w:rPr>
          <w:rFonts w:hint="eastAsia"/>
          <w:rtl/>
        </w:rPr>
        <w:t>ق</w:t>
      </w:r>
      <w:r w:rsidRPr="00AC4BB0">
        <w:rPr>
          <w:rtl/>
        </w:rPr>
        <w:t xml:space="preserve"> بدون نانو شد</w:t>
      </w:r>
      <w:r w:rsidRPr="00AC4BB0">
        <w:rPr>
          <w:rFonts w:hint="cs"/>
          <w:rtl/>
        </w:rPr>
        <w:t>ی</w:t>
      </w:r>
      <w:r w:rsidRPr="00AC4BB0">
        <w:rPr>
          <w:rFonts w:hint="eastAsia"/>
          <w:rtl/>
        </w:rPr>
        <w:t>د</w:t>
      </w:r>
      <w:r w:rsidRPr="00AC4BB0">
        <w:rPr>
          <w:rtl/>
        </w:rPr>
        <w:t xml:space="preserve"> نبوده و سر</w:t>
      </w:r>
      <w:r w:rsidRPr="00AC4BB0">
        <w:rPr>
          <w:rFonts w:hint="cs"/>
          <w:rtl/>
        </w:rPr>
        <w:t>ی</w:t>
      </w:r>
      <w:r w:rsidRPr="00AC4BB0">
        <w:rPr>
          <w:rFonts w:hint="eastAsia"/>
          <w:rtl/>
        </w:rPr>
        <w:t>عا</w:t>
      </w:r>
      <w:r w:rsidRPr="00AC4BB0">
        <w:rPr>
          <w:rtl/>
        </w:rPr>
        <w:t xml:space="preserve"> فشار شروع </w:t>
      </w:r>
      <w:r w:rsidRPr="00AC4BB0">
        <w:rPr>
          <w:rFonts w:hint="cs"/>
          <w:rtl/>
        </w:rPr>
        <w:t>به</w:t>
      </w:r>
      <w:r w:rsidRPr="00AC4BB0">
        <w:rPr>
          <w:rtl/>
        </w:rPr>
        <w:t xml:space="preserve"> افزا</w:t>
      </w:r>
      <w:r w:rsidRPr="00AC4BB0">
        <w:rPr>
          <w:rFonts w:hint="cs"/>
          <w:rtl/>
        </w:rPr>
        <w:t>ی</w:t>
      </w:r>
      <w:r w:rsidRPr="00AC4BB0">
        <w:rPr>
          <w:rFonts w:hint="eastAsia"/>
          <w:rtl/>
        </w:rPr>
        <w:t>ش</w:t>
      </w:r>
      <w:r w:rsidRPr="00AC4BB0">
        <w:rPr>
          <w:rtl/>
        </w:rPr>
        <w:t xml:space="preserve"> م</w:t>
      </w:r>
      <w:r w:rsidRPr="00AC4BB0">
        <w:rPr>
          <w:rFonts w:hint="cs"/>
          <w:rtl/>
        </w:rPr>
        <w:t>ی</w:t>
      </w:r>
      <w:r w:rsidRPr="00AC4BB0">
        <w:rPr>
          <w:rtl/>
        </w:rPr>
        <w:t xml:space="preserve"> کند. ا</w:t>
      </w:r>
      <w:r w:rsidRPr="00AC4BB0">
        <w:rPr>
          <w:rFonts w:hint="cs"/>
          <w:rtl/>
        </w:rPr>
        <w:t>ی</w:t>
      </w:r>
      <w:r w:rsidRPr="00AC4BB0">
        <w:rPr>
          <w:rFonts w:hint="eastAsia"/>
          <w:rtl/>
        </w:rPr>
        <w:t>ن</w:t>
      </w:r>
      <w:r w:rsidRPr="00AC4BB0">
        <w:rPr>
          <w:rtl/>
        </w:rPr>
        <w:t xml:space="preserve"> مشاهده م</w:t>
      </w:r>
      <w:r w:rsidRPr="00AC4BB0">
        <w:rPr>
          <w:rFonts w:hint="cs"/>
          <w:rtl/>
        </w:rPr>
        <w:t>ی</w:t>
      </w:r>
      <w:r w:rsidRPr="00AC4BB0">
        <w:rPr>
          <w:rtl/>
        </w:rPr>
        <w:t xml:space="preserve"> تواند نشان دهنده ب</w:t>
      </w:r>
      <w:r w:rsidRPr="00AC4BB0">
        <w:rPr>
          <w:rFonts w:hint="cs"/>
          <w:rtl/>
        </w:rPr>
        <w:t>ی</w:t>
      </w:r>
      <w:r w:rsidRPr="00AC4BB0">
        <w:rPr>
          <w:rFonts w:hint="eastAsia"/>
          <w:rtl/>
        </w:rPr>
        <w:t>شتر</w:t>
      </w:r>
      <w:r w:rsidRPr="00AC4BB0">
        <w:rPr>
          <w:rtl/>
        </w:rPr>
        <w:t xml:space="preserve"> و سر</w:t>
      </w:r>
      <w:r w:rsidRPr="00AC4BB0">
        <w:rPr>
          <w:rFonts w:hint="cs"/>
          <w:rtl/>
        </w:rPr>
        <w:t>ی</w:t>
      </w:r>
      <w:r w:rsidRPr="00AC4BB0">
        <w:rPr>
          <w:rFonts w:hint="eastAsia"/>
          <w:rtl/>
        </w:rPr>
        <w:t>عتر</w:t>
      </w:r>
      <w:r w:rsidRPr="00AC4BB0">
        <w:rPr>
          <w:rtl/>
        </w:rPr>
        <w:t xml:space="preserve"> بودن تشک</w:t>
      </w:r>
      <w:r w:rsidRPr="00AC4BB0">
        <w:rPr>
          <w:rFonts w:hint="cs"/>
          <w:rtl/>
        </w:rPr>
        <w:t>ی</w:t>
      </w:r>
      <w:r w:rsidRPr="00AC4BB0">
        <w:rPr>
          <w:rFonts w:hint="eastAsia"/>
          <w:rtl/>
        </w:rPr>
        <w:t>ل</w:t>
      </w:r>
      <w:r w:rsidRPr="00AC4BB0">
        <w:rPr>
          <w:rtl/>
        </w:rPr>
        <w:t xml:space="preserve"> م</w:t>
      </w:r>
      <w:r w:rsidRPr="00AC4BB0">
        <w:rPr>
          <w:rFonts w:hint="cs"/>
          <w:rtl/>
        </w:rPr>
        <w:t>ی</w:t>
      </w:r>
      <w:r w:rsidRPr="00AC4BB0">
        <w:rPr>
          <w:rFonts w:hint="eastAsia"/>
          <w:rtl/>
        </w:rPr>
        <w:t>کروامولس</w:t>
      </w:r>
      <w:r w:rsidRPr="00AC4BB0">
        <w:rPr>
          <w:rFonts w:hint="cs"/>
          <w:rtl/>
        </w:rPr>
        <w:t>ی</w:t>
      </w:r>
      <w:r w:rsidRPr="00AC4BB0">
        <w:rPr>
          <w:rFonts w:hint="eastAsia"/>
          <w:rtl/>
        </w:rPr>
        <w:t>ون</w:t>
      </w:r>
      <w:r w:rsidRPr="00AC4BB0">
        <w:rPr>
          <w:rtl/>
        </w:rPr>
        <w:t xml:space="preserve"> ها باشد. همچن</w:t>
      </w:r>
      <w:r w:rsidRPr="00AC4BB0">
        <w:rPr>
          <w:rFonts w:hint="cs"/>
          <w:rtl/>
        </w:rPr>
        <w:t>ی</w:t>
      </w:r>
      <w:r w:rsidRPr="00AC4BB0">
        <w:rPr>
          <w:rFonts w:hint="eastAsia"/>
          <w:rtl/>
        </w:rPr>
        <w:t>ن</w:t>
      </w:r>
      <w:r w:rsidRPr="00AC4BB0">
        <w:rPr>
          <w:rtl/>
        </w:rPr>
        <w:t xml:space="preserve"> افت فشار اول در حالت نانو بس</w:t>
      </w:r>
      <w:r w:rsidRPr="00AC4BB0">
        <w:rPr>
          <w:rFonts w:hint="cs"/>
          <w:rtl/>
        </w:rPr>
        <w:t>ی</w:t>
      </w:r>
      <w:r w:rsidRPr="00AC4BB0">
        <w:rPr>
          <w:rFonts w:hint="eastAsia"/>
          <w:rtl/>
        </w:rPr>
        <w:t>ار</w:t>
      </w:r>
      <w:r w:rsidRPr="00AC4BB0">
        <w:rPr>
          <w:rtl/>
        </w:rPr>
        <w:t xml:space="preserve"> د</w:t>
      </w:r>
      <w:r w:rsidRPr="00AC4BB0">
        <w:rPr>
          <w:rFonts w:hint="cs"/>
          <w:rtl/>
        </w:rPr>
        <w:t>ی</w:t>
      </w:r>
      <w:r w:rsidRPr="00AC4BB0">
        <w:rPr>
          <w:rFonts w:hint="eastAsia"/>
          <w:rtl/>
        </w:rPr>
        <w:t>رتر</w:t>
      </w:r>
      <w:r w:rsidRPr="00AC4BB0">
        <w:rPr>
          <w:rtl/>
        </w:rPr>
        <w:t xml:space="preserve"> از مورد بدون نانو اتفاق افتاده است که نشان دهنده خروج د</w:t>
      </w:r>
      <w:r w:rsidRPr="00AC4BB0">
        <w:rPr>
          <w:rFonts w:hint="cs"/>
          <w:rtl/>
        </w:rPr>
        <w:t>ی</w:t>
      </w:r>
      <w:r w:rsidRPr="00AC4BB0">
        <w:rPr>
          <w:rFonts w:hint="eastAsia"/>
          <w:rtl/>
        </w:rPr>
        <w:t>رتر</w:t>
      </w:r>
      <w:r w:rsidRPr="00AC4BB0">
        <w:rPr>
          <w:rtl/>
        </w:rPr>
        <w:t xml:space="preserve"> م</w:t>
      </w:r>
      <w:r w:rsidRPr="00AC4BB0">
        <w:rPr>
          <w:rFonts w:hint="cs"/>
          <w:rtl/>
        </w:rPr>
        <w:t>ی</w:t>
      </w:r>
      <w:r w:rsidRPr="00AC4BB0">
        <w:rPr>
          <w:rFonts w:hint="eastAsia"/>
          <w:rtl/>
        </w:rPr>
        <w:t>کروامولس</w:t>
      </w:r>
      <w:r w:rsidRPr="00AC4BB0">
        <w:rPr>
          <w:rFonts w:hint="cs"/>
          <w:rtl/>
        </w:rPr>
        <w:t>ی</w:t>
      </w:r>
      <w:r w:rsidRPr="00AC4BB0">
        <w:rPr>
          <w:rFonts w:hint="eastAsia"/>
          <w:rtl/>
        </w:rPr>
        <w:t>ون</w:t>
      </w:r>
      <w:r w:rsidRPr="00AC4BB0">
        <w:rPr>
          <w:rtl/>
        </w:rPr>
        <w:t xml:space="preserve"> ها و ضر</w:t>
      </w:r>
      <w:r w:rsidRPr="00AC4BB0">
        <w:rPr>
          <w:rFonts w:hint="cs"/>
          <w:rtl/>
        </w:rPr>
        <w:t>ی</w:t>
      </w:r>
      <w:r w:rsidRPr="00AC4BB0">
        <w:rPr>
          <w:rFonts w:hint="eastAsia"/>
          <w:rtl/>
        </w:rPr>
        <w:t>ب</w:t>
      </w:r>
      <w:r w:rsidRPr="00AC4BB0">
        <w:rPr>
          <w:rtl/>
        </w:rPr>
        <w:t xml:space="preserve"> جاروب</w:t>
      </w:r>
      <w:r w:rsidRPr="00AC4BB0">
        <w:rPr>
          <w:rFonts w:hint="cs"/>
          <w:rtl/>
        </w:rPr>
        <w:t>ی</w:t>
      </w:r>
      <w:r w:rsidRPr="00AC4BB0">
        <w:rPr>
          <w:rtl/>
        </w:rPr>
        <w:t xml:space="preserve"> سطح</w:t>
      </w:r>
      <w:r w:rsidRPr="00AC4BB0">
        <w:rPr>
          <w:rFonts w:hint="cs"/>
          <w:rtl/>
        </w:rPr>
        <w:t>ی</w:t>
      </w:r>
      <w:r w:rsidRPr="00AC4BB0">
        <w:rPr>
          <w:rtl/>
        </w:rPr>
        <w:t xml:space="preserve"> بالاتر آن در حالت با نانو است. به عبارت</w:t>
      </w:r>
      <w:r w:rsidRPr="00AC4BB0">
        <w:rPr>
          <w:rFonts w:hint="cs"/>
          <w:rtl/>
        </w:rPr>
        <w:t>ی</w:t>
      </w:r>
      <w:r w:rsidRPr="00AC4BB0">
        <w:rPr>
          <w:rtl/>
        </w:rPr>
        <w:t xml:space="preserve"> کنترل تحرک پذ</w:t>
      </w:r>
      <w:r w:rsidRPr="00AC4BB0">
        <w:rPr>
          <w:rFonts w:hint="cs"/>
          <w:rtl/>
        </w:rPr>
        <w:t>ی</w:t>
      </w:r>
      <w:r w:rsidRPr="00AC4BB0">
        <w:rPr>
          <w:rFonts w:hint="eastAsia"/>
          <w:rtl/>
        </w:rPr>
        <w:t>ر</w:t>
      </w:r>
      <w:r w:rsidRPr="00AC4BB0">
        <w:rPr>
          <w:rFonts w:hint="cs"/>
          <w:rtl/>
        </w:rPr>
        <w:t>ی</w:t>
      </w:r>
      <w:r w:rsidRPr="00AC4BB0">
        <w:rPr>
          <w:rtl/>
        </w:rPr>
        <w:t xml:space="preserve"> در ا</w:t>
      </w:r>
      <w:r w:rsidRPr="00AC4BB0">
        <w:rPr>
          <w:rFonts w:hint="cs"/>
          <w:rtl/>
        </w:rPr>
        <w:t>ی</w:t>
      </w:r>
      <w:r w:rsidRPr="00AC4BB0">
        <w:rPr>
          <w:rFonts w:hint="eastAsia"/>
          <w:rtl/>
        </w:rPr>
        <w:t>ن</w:t>
      </w:r>
      <w:r w:rsidRPr="00AC4BB0">
        <w:rPr>
          <w:rtl/>
        </w:rPr>
        <w:t xml:space="preserve"> حالت موثرتر اتفاق افتاده است</w:t>
      </w:r>
      <w:r w:rsidRPr="00AC4BB0">
        <w:t>.</w:t>
      </w:r>
    </w:p>
    <w:p w14:paraId="764E9299" w14:textId="60491C3D" w:rsidR="002C020F" w:rsidRDefault="002C020F" w:rsidP="004A0E31">
      <w:pPr>
        <w:spacing w:after="0"/>
        <w:jc w:val="lowKashida"/>
        <w:rPr>
          <w:lang w:bidi="fa-IR"/>
        </w:rPr>
      </w:pPr>
      <w:r w:rsidRPr="007B5818">
        <w:rPr>
          <w:rFonts w:hint="eastAsia"/>
          <w:rtl/>
          <w:lang w:bidi="fa-IR"/>
        </w:rPr>
        <w:t>همانطور</w:t>
      </w:r>
      <w:r w:rsidRPr="007B5818">
        <w:rPr>
          <w:rtl/>
          <w:lang w:bidi="fa-IR"/>
        </w:rPr>
        <w:t xml:space="preserve"> که در شکل</w:t>
      </w:r>
      <w:r>
        <w:rPr>
          <w:rFonts w:hint="cs"/>
          <w:rtl/>
          <w:lang w:bidi="fa-IR"/>
        </w:rPr>
        <w:t>-</w:t>
      </w:r>
      <w:r w:rsidR="00E16883">
        <w:rPr>
          <w:rFonts w:hint="cs"/>
          <w:rtl/>
          <w:lang w:bidi="fa-IR"/>
        </w:rPr>
        <w:t>20</w:t>
      </w:r>
      <w:r w:rsidRPr="007B5818">
        <w:rPr>
          <w:rtl/>
          <w:lang w:bidi="fa-IR"/>
        </w:rPr>
        <w:t xml:space="preserve"> مشاهده م</w:t>
      </w:r>
      <w:r w:rsidRPr="007B5818">
        <w:rPr>
          <w:rFonts w:hint="cs"/>
          <w:rtl/>
          <w:lang w:bidi="fa-IR"/>
        </w:rPr>
        <w:t>ی</w:t>
      </w:r>
      <w:r w:rsidRPr="007B5818">
        <w:rPr>
          <w:rtl/>
          <w:lang w:bidi="fa-IR"/>
        </w:rPr>
        <w:t xml:space="preserve"> شود، م</w:t>
      </w:r>
      <w:r w:rsidRPr="007B5818">
        <w:rPr>
          <w:rFonts w:hint="cs"/>
          <w:rtl/>
          <w:lang w:bidi="fa-IR"/>
        </w:rPr>
        <w:t>ی</w:t>
      </w:r>
      <w:r w:rsidRPr="007B5818">
        <w:rPr>
          <w:rFonts w:hint="eastAsia"/>
          <w:rtl/>
          <w:lang w:bidi="fa-IR"/>
        </w:rPr>
        <w:t>کرو</w:t>
      </w:r>
      <w:r w:rsidRPr="007B5818">
        <w:rPr>
          <w:rtl/>
          <w:lang w:bidi="fa-IR"/>
        </w:rPr>
        <w:t xml:space="preserve"> امولس</w:t>
      </w:r>
      <w:r w:rsidRPr="007B5818">
        <w:rPr>
          <w:rFonts w:hint="cs"/>
          <w:rtl/>
          <w:lang w:bidi="fa-IR"/>
        </w:rPr>
        <w:t>ی</w:t>
      </w:r>
      <w:r w:rsidRPr="007B5818">
        <w:rPr>
          <w:rFonts w:hint="eastAsia"/>
          <w:rtl/>
          <w:lang w:bidi="fa-IR"/>
        </w:rPr>
        <w:t>ون</w:t>
      </w:r>
      <w:r w:rsidRPr="007B5818">
        <w:rPr>
          <w:rtl/>
          <w:lang w:bidi="fa-IR"/>
        </w:rPr>
        <w:t xml:space="preserve"> ها</w:t>
      </w:r>
      <w:r w:rsidRPr="007B5818">
        <w:rPr>
          <w:rFonts w:hint="cs"/>
          <w:rtl/>
          <w:lang w:bidi="fa-IR"/>
        </w:rPr>
        <w:t>ی</w:t>
      </w:r>
      <w:r w:rsidRPr="007B5818">
        <w:rPr>
          <w:rtl/>
          <w:lang w:bidi="fa-IR"/>
        </w:rPr>
        <w:t xml:space="preserve"> تشک</w:t>
      </w:r>
      <w:r w:rsidRPr="007B5818">
        <w:rPr>
          <w:rFonts w:hint="cs"/>
          <w:rtl/>
          <w:lang w:bidi="fa-IR"/>
        </w:rPr>
        <w:t>ی</w:t>
      </w:r>
      <w:r w:rsidRPr="007B5818">
        <w:rPr>
          <w:rFonts w:hint="eastAsia"/>
          <w:rtl/>
          <w:lang w:bidi="fa-IR"/>
        </w:rPr>
        <w:t>ل</w:t>
      </w:r>
      <w:r w:rsidRPr="007B5818">
        <w:rPr>
          <w:rtl/>
          <w:lang w:bidi="fa-IR"/>
        </w:rPr>
        <w:t xml:space="preserve"> شده در فوم </w:t>
      </w:r>
      <w:r w:rsidRPr="003E27D6">
        <w:rPr>
          <w:rFonts w:asciiTheme="majorBidi" w:hAnsiTheme="majorBidi" w:cstheme="majorBidi"/>
          <w:sz w:val="20"/>
          <w:szCs w:val="20"/>
          <w:lang w:bidi="fa-IR"/>
        </w:rPr>
        <w:t>CO</w:t>
      </w:r>
      <w:r w:rsidRPr="003E27D6">
        <w:rPr>
          <w:rFonts w:asciiTheme="majorBidi" w:hAnsiTheme="majorBidi" w:cstheme="majorBidi"/>
          <w:sz w:val="20"/>
          <w:szCs w:val="20"/>
          <w:vertAlign w:val="subscript"/>
          <w:lang w:bidi="fa-IR"/>
        </w:rPr>
        <w:t>2</w:t>
      </w:r>
      <w:r w:rsidRPr="007B5818">
        <w:rPr>
          <w:rtl/>
          <w:lang w:bidi="fa-IR"/>
        </w:rPr>
        <w:t xml:space="preserve"> به وضوح قابل مشاهده م</w:t>
      </w:r>
      <w:r w:rsidRPr="007B5818">
        <w:rPr>
          <w:rFonts w:hint="cs"/>
          <w:rtl/>
          <w:lang w:bidi="fa-IR"/>
        </w:rPr>
        <w:t>ی</w:t>
      </w:r>
      <w:r w:rsidRPr="007B5818">
        <w:rPr>
          <w:rtl/>
          <w:lang w:bidi="fa-IR"/>
        </w:rPr>
        <w:t xml:space="preserve"> باشند. در حضور </w:t>
      </w:r>
      <w:r w:rsidRPr="003E27D6">
        <w:rPr>
          <w:rFonts w:asciiTheme="majorBidi" w:hAnsiTheme="majorBidi" w:cstheme="majorBidi"/>
          <w:sz w:val="20"/>
          <w:szCs w:val="20"/>
          <w:lang w:bidi="fa-IR"/>
        </w:rPr>
        <w:t>CO</w:t>
      </w:r>
      <w:r w:rsidRPr="003E27D6">
        <w:rPr>
          <w:rFonts w:asciiTheme="majorBidi" w:hAnsiTheme="majorBidi" w:cstheme="majorBidi"/>
          <w:sz w:val="20"/>
          <w:szCs w:val="20"/>
          <w:vertAlign w:val="subscript"/>
          <w:lang w:bidi="fa-IR"/>
        </w:rPr>
        <w:t>2</w:t>
      </w:r>
      <w:r w:rsidRPr="007B5818">
        <w:rPr>
          <w:rtl/>
          <w:lang w:bidi="fa-IR"/>
        </w:rPr>
        <w:t xml:space="preserve"> فوم ها</w:t>
      </w:r>
      <w:r w:rsidRPr="007B5818">
        <w:rPr>
          <w:rFonts w:hint="cs"/>
          <w:rtl/>
          <w:lang w:bidi="fa-IR"/>
        </w:rPr>
        <w:t>ی</w:t>
      </w:r>
      <w:r w:rsidRPr="007B5818">
        <w:rPr>
          <w:rtl/>
          <w:lang w:bidi="fa-IR"/>
        </w:rPr>
        <w:t xml:space="preserve"> تشک</w:t>
      </w:r>
      <w:r w:rsidRPr="007B5818">
        <w:rPr>
          <w:rFonts w:hint="cs"/>
          <w:rtl/>
          <w:lang w:bidi="fa-IR"/>
        </w:rPr>
        <w:t>ی</w:t>
      </w:r>
      <w:r w:rsidRPr="007B5818">
        <w:rPr>
          <w:rFonts w:hint="eastAsia"/>
          <w:rtl/>
          <w:lang w:bidi="fa-IR"/>
        </w:rPr>
        <w:t>ل</w:t>
      </w:r>
      <w:r w:rsidRPr="007B5818">
        <w:rPr>
          <w:rtl/>
          <w:lang w:bidi="fa-IR"/>
        </w:rPr>
        <w:t xml:space="preserve"> شده به مراتب ر</w:t>
      </w:r>
      <w:r w:rsidRPr="007B5818">
        <w:rPr>
          <w:rFonts w:hint="cs"/>
          <w:rtl/>
          <w:lang w:bidi="fa-IR"/>
        </w:rPr>
        <w:t>ی</w:t>
      </w:r>
      <w:r w:rsidRPr="007B5818">
        <w:rPr>
          <w:rFonts w:hint="eastAsia"/>
          <w:rtl/>
          <w:lang w:bidi="fa-IR"/>
        </w:rPr>
        <w:t>زتر</w:t>
      </w:r>
      <w:r w:rsidRPr="007B5818">
        <w:rPr>
          <w:rtl/>
          <w:lang w:bidi="fa-IR"/>
        </w:rPr>
        <w:t xml:space="preserve"> و فاز نفت</w:t>
      </w:r>
      <w:r w:rsidRPr="007B5818">
        <w:rPr>
          <w:rFonts w:hint="cs"/>
          <w:rtl/>
          <w:lang w:bidi="fa-IR"/>
        </w:rPr>
        <w:t>ی</w:t>
      </w:r>
      <w:r w:rsidRPr="007B5818">
        <w:rPr>
          <w:rtl/>
          <w:lang w:bidi="fa-IR"/>
        </w:rPr>
        <w:t xml:space="preserve"> به صورت م</w:t>
      </w:r>
      <w:r w:rsidRPr="007B5818">
        <w:rPr>
          <w:rFonts w:hint="cs"/>
          <w:rtl/>
          <w:lang w:bidi="fa-IR"/>
        </w:rPr>
        <w:t>ی</w:t>
      </w:r>
      <w:r w:rsidRPr="007B5818">
        <w:rPr>
          <w:rFonts w:hint="eastAsia"/>
          <w:rtl/>
          <w:lang w:bidi="fa-IR"/>
        </w:rPr>
        <w:t>کروامولس</w:t>
      </w:r>
      <w:r w:rsidRPr="007B5818">
        <w:rPr>
          <w:rFonts w:hint="cs"/>
          <w:rtl/>
          <w:lang w:bidi="fa-IR"/>
        </w:rPr>
        <w:t>ی</w:t>
      </w:r>
      <w:r w:rsidRPr="007B5818">
        <w:rPr>
          <w:rFonts w:hint="eastAsia"/>
          <w:rtl/>
          <w:lang w:bidi="fa-IR"/>
        </w:rPr>
        <w:t>ون</w:t>
      </w:r>
      <w:r w:rsidRPr="007B5818">
        <w:rPr>
          <w:rtl/>
          <w:lang w:bidi="fa-IR"/>
        </w:rPr>
        <w:t xml:space="preserve"> در فضا</w:t>
      </w:r>
      <w:r w:rsidRPr="007B5818">
        <w:rPr>
          <w:rFonts w:hint="cs"/>
          <w:rtl/>
          <w:lang w:bidi="fa-IR"/>
        </w:rPr>
        <w:t>ی</w:t>
      </w:r>
      <w:r w:rsidRPr="007B5818">
        <w:rPr>
          <w:rtl/>
          <w:lang w:bidi="fa-IR"/>
        </w:rPr>
        <w:t xml:space="preserve"> لاملا محبوس شده است. ا</w:t>
      </w:r>
      <w:r w:rsidRPr="007B5818">
        <w:rPr>
          <w:rFonts w:hint="cs"/>
          <w:rtl/>
          <w:lang w:bidi="fa-IR"/>
        </w:rPr>
        <w:t>ی</w:t>
      </w:r>
      <w:r w:rsidRPr="007B5818">
        <w:rPr>
          <w:rFonts w:hint="eastAsia"/>
          <w:rtl/>
          <w:lang w:bidi="fa-IR"/>
        </w:rPr>
        <w:t>ن</w:t>
      </w:r>
      <w:r w:rsidRPr="007B5818">
        <w:rPr>
          <w:rtl/>
          <w:lang w:bidi="fa-IR"/>
        </w:rPr>
        <w:t xml:space="preserve"> پد</w:t>
      </w:r>
      <w:r w:rsidRPr="007B5818">
        <w:rPr>
          <w:rFonts w:hint="cs"/>
          <w:rtl/>
          <w:lang w:bidi="fa-IR"/>
        </w:rPr>
        <w:t>ی</w:t>
      </w:r>
      <w:r w:rsidRPr="007B5818">
        <w:rPr>
          <w:rFonts w:hint="eastAsia"/>
          <w:rtl/>
          <w:lang w:bidi="fa-IR"/>
        </w:rPr>
        <w:t>ده</w:t>
      </w:r>
      <w:r w:rsidRPr="007B5818">
        <w:rPr>
          <w:rtl/>
          <w:lang w:bidi="fa-IR"/>
        </w:rPr>
        <w:t xml:space="preserve"> تاث</w:t>
      </w:r>
      <w:r w:rsidRPr="007B5818">
        <w:rPr>
          <w:rFonts w:hint="cs"/>
          <w:rtl/>
          <w:lang w:bidi="fa-IR"/>
        </w:rPr>
        <w:t>ی</w:t>
      </w:r>
      <w:r w:rsidRPr="007B5818">
        <w:rPr>
          <w:rFonts w:hint="eastAsia"/>
          <w:rtl/>
          <w:lang w:bidi="fa-IR"/>
        </w:rPr>
        <w:t>ر</w:t>
      </w:r>
      <w:r w:rsidRPr="007B5818">
        <w:rPr>
          <w:rtl/>
          <w:lang w:bidi="fa-IR"/>
        </w:rPr>
        <w:t xml:space="preserve"> حضور گاز </w:t>
      </w:r>
      <w:r w:rsidRPr="003E27D6">
        <w:rPr>
          <w:rFonts w:asciiTheme="majorBidi" w:hAnsiTheme="majorBidi" w:cstheme="majorBidi"/>
          <w:sz w:val="20"/>
          <w:szCs w:val="20"/>
          <w:lang w:bidi="fa-IR"/>
        </w:rPr>
        <w:t>CO</w:t>
      </w:r>
      <w:r w:rsidRPr="003E27D6">
        <w:rPr>
          <w:rFonts w:asciiTheme="majorBidi" w:hAnsiTheme="majorBidi" w:cstheme="majorBidi"/>
          <w:sz w:val="20"/>
          <w:szCs w:val="20"/>
          <w:vertAlign w:val="subscript"/>
          <w:lang w:bidi="fa-IR"/>
        </w:rPr>
        <w:t>2</w:t>
      </w:r>
      <w:r w:rsidRPr="007B5818">
        <w:rPr>
          <w:rtl/>
          <w:lang w:bidi="fa-IR"/>
        </w:rPr>
        <w:t xml:space="preserve"> و تبد</w:t>
      </w:r>
      <w:r w:rsidRPr="007B5818">
        <w:rPr>
          <w:rFonts w:hint="cs"/>
          <w:rtl/>
          <w:lang w:bidi="fa-IR"/>
        </w:rPr>
        <w:t>ی</w:t>
      </w:r>
      <w:r w:rsidRPr="007B5818">
        <w:rPr>
          <w:rFonts w:hint="eastAsia"/>
          <w:rtl/>
          <w:lang w:bidi="fa-IR"/>
        </w:rPr>
        <w:t>ل</w:t>
      </w:r>
      <w:r w:rsidRPr="007B5818">
        <w:rPr>
          <w:rtl/>
          <w:lang w:bidi="fa-IR"/>
        </w:rPr>
        <w:t xml:space="preserve"> سورفکتانت </w:t>
      </w:r>
      <w:r w:rsidRPr="003E27D6">
        <w:rPr>
          <w:rFonts w:asciiTheme="majorBidi" w:hAnsiTheme="majorBidi" w:cstheme="majorBidi"/>
          <w:sz w:val="20"/>
          <w:szCs w:val="20"/>
          <w:lang w:bidi="fa-IR"/>
        </w:rPr>
        <w:t>CAPB</w:t>
      </w:r>
      <w:r w:rsidRPr="007B5818">
        <w:rPr>
          <w:rtl/>
          <w:lang w:bidi="fa-IR"/>
        </w:rPr>
        <w:t xml:space="preserve"> به </w:t>
      </w:r>
      <w:r w:rsidRPr="007B5818">
        <w:rPr>
          <w:rFonts w:hint="cs"/>
          <w:rtl/>
          <w:lang w:bidi="fa-IR"/>
        </w:rPr>
        <w:t>ی</w:t>
      </w:r>
      <w:r w:rsidRPr="007B5818">
        <w:rPr>
          <w:rFonts w:hint="eastAsia"/>
          <w:rtl/>
          <w:lang w:bidi="fa-IR"/>
        </w:rPr>
        <w:t>ک</w:t>
      </w:r>
      <w:r w:rsidRPr="007B5818">
        <w:rPr>
          <w:rtl/>
          <w:lang w:bidi="fa-IR"/>
        </w:rPr>
        <w:t xml:space="preserve"> سورفکتانت کات</w:t>
      </w:r>
      <w:r w:rsidRPr="007B5818">
        <w:rPr>
          <w:rFonts w:hint="cs"/>
          <w:rtl/>
          <w:lang w:bidi="fa-IR"/>
        </w:rPr>
        <w:t>ی</w:t>
      </w:r>
      <w:r w:rsidRPr="007B5818">
        <w:rPr>
          <w:rFonts w:hint="eastAsia"/>
          <w:rtl/>
          <w:lang w:bidi="fa-IR"/>
        </w:rPr>
        <w:t>ون</w:t>
      </w:r>
      <w:r w:rsidRPr="007B5818">
        <w:rPr>
          <w:rFonts w:hint="cs"/>
          <w:rtl/>
          <w:lang w:bidi="fa-IR"/>
        </w:rPr>
        <w:t>ی</w:t>
      </w:r>
      <w:r w:rsidRPr="007B5818">
        <w:rPr>
          <w:rtl/>
          <w:lang w:bidi="fa-IR"/>
        </w:rPr>
        <w:t xml:space="preserve"> را نشان م</w:t>
      </w:r>
      <w:r w:rsidRPr="007B5818">
        <w:rPr>
          <w:rFonts w:hint="cs"/>
          <w:rtl/>
          <w:lang w:bidi="fa-IR"/>
        </w:rPr>
        <w:t>ی</w:t>
      </w:r>
      <w:r w:rsidRPr="007B5818">
        <w:rPr>
          <w:rtl/>
          <w:lang w:bidi="fa-IR"/>
        </w:rPr>
        <w:t xml:space="preserve"> دهد</w:t>
      </w:r>
      <w:r w:rsidRPr="007B5818">
        <w:rPr>
          <w:rFonts w:hint="cs"/>
          <w:rtl/>
          <w:lang w:bidi="fa-IR"/>
        </w:rPr>
        <w:t>.</w:t>
      </w:r>
    </w:p>
    <w:p w14:paraId="3DE14C51" w14:textId="77777777" w:rsidR="002C020F" w:rsidRDefault="00A91C5F" w:rsidP="004A0E31">
      <w:pPr>
        <w:keepNext/>
        <w:spacing w:after="0"/>
        <w:jc w:val="center"/>
      </w:pPr>
      <w:r>
        <w:rPr>
          <w:noProof/>
        </w:rPr>
        <w:drawing>
          <wp:inline distT="0" distB="0" distL="0" distR="0" wp14:anchorId="1A580B2F" wp14:editId="280C6197">
            <wp:extent cx="2280920" cy="1083678"/>
            <wp:effectExtent l="0" t="0" r="0" b="0"/>
            <wp:docPr id="10880" name="Picture 10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35958" cy="1109827"/>
                    </a:xfrm>
                    <a:prstGeom prst="rect">
                      <a:avLst/>
                    </a:prstGeom>
                    <a:noFill/>
                    <a:ln>
                      <a:noFill/>
                    </a:ln>
                  </pic:spPr>
                </pic:pic>
              </a:graphicData>
            </a:graphic>
          </wp:inline>
        </w:drawing>
      </w:r>
    </w:p>
    <w:p w14:paraId="0C514BDD" w14:textId="7F842E8A" w:rsidR="00A91C5F" w:rsidRPr="007B5818" w:rsidRDefault="002C020F" w:rsidP="004A0E31">
      <w:pPr>
        <w:pStyle w:val="Caption"/>
        <w:spacing w:after="0"/>
        <w:jc w:val="center"/>
        <w:rPr>
          <w:sz w:val="24"/>
          <w:szCs w:val="24"/>
          <w:rtl/>
          <w:lang w:bidi="fa-IR"/>
        </w:rPr>
      </w:pPr>
      <w:r>
        <w:rPr>
          <w:rtl/>
        </w:rPr>
        <w:t xml:space="preserve">شکل  </w:t>
      </w:r>
      <w:r w:rsidR="00E16883">
        <w:rPr>
          <w:rFonts w:hint="cs"/>
          <w:rtl/>
        </w:rPr>
        <w:t>20</w:t>
      </w:r>
      <w:r>
        <w:rPr>
          <w:rFonts w:hint="cs"/>
          <w:rtl/>
          <w:lang w:bidi="fa-IR"/>
        </w:rPr>
        <w:t xml:space="preserve">-تصویر مقیاس حفره از فوم </w:t>
      </w:r>
      <w:r w:rsidRPr="003E27D6">
        <w:rPr>
          <w:rFonts w:asciiTheme="majorBidi" w:hAnsiTheme="majorBidi" w:cstheme="majorBidi"/>
          <w:sz w:val="18"/>
          <w:szCs w:val="18"/>
          <w:lang w:bidi="fa-IR"/>
        </w:rPr>
        <w:t>A:CO</w:t>
      </w:r>
      <w:r w:rsidRPr="003E27D6">
        <w:rPr>
          <w:rFonts w:asciiTheme="majorBidi" w:hAnsiTheme="majorBidi" w:cstheme="majorBidi"/>
          <w:sz w:val="18"/>
          <w:szCs w:val="18"/>
          <w:vertAlign w:val="subscript"/>
          <w:lang w:bidi="fa-IR"/>
        </w:rPr>
        <w:t>2</w:t>
      </w:r>
      <w:r w:rsidRPr="003E27D6">
        <w:rPr>
          <w:rFonts w:asciiTheme="majorBidi" w:hAnsiTheme="majorBidi" w:cstheme="majorBidi"/>
          <w:sz w:val="18"/>
          <w:szCs w:val="18"/>
          <w:lang w:bidi="fa-IR"/>
        </w:rPr>
        <w:t xml:space="preserve"> B:N</w:t>
      </w:r>
      <w:r w:rsidRPr="003E27D6">
        <w:rPr>
          <w:rFonts w:asciiTheme="majorBidi" w:hAnsiTheme="majorBidi" w:cstheme="majorBidi"/>
          <w:sz w:val="18"/>
          <w:szCs w:val="18"/>
          <w:vertAlign w:val="subscript"/>
          <w:lang w:bidi="fa-IR"/>
        </w:rPr>
        <w:t>2</w:t>
      </w:r>
    </w:p>
    <w:p w14:paraId="7ED6F2CA" w14:textId="2892FDAD" w:rsidR="00A91C5F" w:rsidRDefault="00A72902" w:rsidP="00326014">
      <w:pPr>
        <w:spacing w:after="0"/>
        <w:jc w:val="lowKashida"/>
        <w:rPr>
          <w:rtl/>
          <w:lang w:bidi="fa-IR"/>
        </w:rPr>
      </w:pPr>
      <w:r>
        <w:rPr>
          <w:noProof/>
        </w:rPr>
        <w:drawing>
          <wp:anchor distT="0" distB="0" distL="114300" distR="114300" simplePos="0" relativeHeight="251652096" behindDoc="0" locked="0" layoutInCell="1" allowOverlap="1" wp14:anchorId="45488A4E" wp14:editId="194625DB">
            <wp:simplePos x="0" y="0"/>
            <wp:positionH relativeFrom="column">
              <wp:posOffset>631190</wp:posOffset>
            </wp:positionH>
            <wp:positionV relativeFrom="paragraph">
              <wp:posOffset>847090</wp:posOffset>
            </wp:positionV>
            <wp:extent cx="4602480" cy="2588895"/>
            <wp:effectExtent l="0" t="0" r="0" b="0"/>
            <wp:wrapTopAndBottom/>
            <wp:docPr id="10883" name="Picture 10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3" name="Picture 10883"/>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602480" cy="2588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4E92">
        <w:rPr>
          <w:noProof/>
          <w:rtl/>
        </w:rPr>
        <mc:AlternateContent>
          <mc:Choice Requires="wps">
            <w:drawing>
              <wp:anchor distT="0" distB="0" distL="114300" distR="114300" simplePos="0" relativeHeight="251661824" behindDoc="0" locked="0" layoutInCell="1" allowOverlap="1" wp14:anchorId="4BA1E66D" wp14:editId="6332A28E">
                <wp:simplePos x="0" y="0"/>
                <wp:positionH relativeFrom="column">
                  <wp:posOffset>1103630</wp:posOffset>
                </wp:positionH>
                <wp:positionV relativeFrom="paragraph">
                  <wp:posOffset>3432175</wp:posOffset>
                </wp:positionV>
                <wp:extent cx="3657600" cy="348615"/>
                <wp:effectExtent l="3810" t="0" r="0" b="4445"/>
                <wp:wrapTopAndBottom/>
                <wp:docPr id="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48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1D365" w14:textId="4D248B6A" w:rsidR="00D57068" w:rsidRPr="0071292A" w:rsidRDefault="00D57068" w:rsidP="003E27D6">
                            <w:pPr>
                              <w:pStyle w:val="Caption"/>
                              <w:jc w:val="center"/>
                              <w:rPr>
                                <w:noProof/>
                                <w:sz w:val="25"/>
                                <w:szCs w:val="25"/>
                              </w:rPr>
                            </w:pPr>
                            <w:r>
                              <w:rPr>
                                <w:rtl/>
                              </w:rPr>
                              <w:t xml:space="preserve">شکل  </w:t>
                            </w:r>
                            <w:r w:rsidR="00E16883">
                              <w:rPr>
                                <w:rFonts w:hint="cs"/>
                                <w:rtl/>
                              </w:rPr>
                              <w:t>21</w:t>
                            </w:r>
                            <w:r>
                              <w:rPr>
                                <w:rFonts w:hint="cs"/>
                                <w:rtl/>
                                <w:lang w:bidi="fa-IR"/>
                              </w:rPr>
                              <w:t>-</w:t>
                            </w:r>
                            <w:r w:rsidRPr="000727CB">
                              <w:rPr>
                                <w:rtl/>
                                <w:lang w:bidi="fa-IR"/>
                              </w:rPr>
                              <w:t>نحوه تشک</w:t>
                            </w:r>
                            <w:r w:rsidRPr="000727CB">
                              <w:rPr>
                                <w:rFonts w:hint="cs"/>
                                <w:rtl/>
                                <w:lang w:bidi="fa-IR"/>
                              </w:rPr>
                              <w:t>ی</w:t>
                            </w:r>
                            <w:r w:rsidRPr="000727CB">
                              <w:rPr>
                                <w:rFonts w:hint="eastAsia"/>
                                <w:rtl/>
                                <w:lang w:bidi="fa-IR"/>
                              </w:rPr>
                              <w:t>ل</w:t>
                            </w:r>
                            <w:r w:rsidRPr="000727CB">
                              <w:rPr>
                                <w:rtl/>
                                <w:lang w:bidi="fa-IR"/>
                              </w:rPr>
                              <w:t xml:space="preserve"> م</w:t>
                            </w:r>
                            <w:r w:rsidRPr="000727CB">
                              <w:rPr>
                                <w:rFonts w:hint="cs"/>
                                <w:rtl/>
                                <w:lang w:bidi="fa-IR"/>
                              </w:rPr>
                              <w:t>ی</w:t>
                            </w:r>
                            <w:r w:rsidRPr="000727CB">
                              <w:rPr>
                                <w:rFonts w:hint="eastAsia"/>
                                <w:rtl/>
                                <w:lang w:bidi="fa-IR"/>
                              </w:rPr>
                              <w:t>کروامولس</w:t>
                            </w:r>
                            <w:r w:rsidRPr="000727CB">
                              <w:rPr>
                                <w:rFonts w:hint="cs"/>
                                <w:rtl/>
                                <w:lang w:bidi="fa-IR"/>
                              </w:rPr>
                              <w:t>ی</w:t>
                            </w:r>
                            <w:r w:rsidRPr="000727CB">
                              <w:rPr>
                                <w:rFonts w:hint="eastAsia"/>
                                <w:rtl/>
                                <w:lang w:bidi="fa-IR"/>
                              </w:rPr>
                              <w:t>ون</w:t>
                            </w:r>
                            <w:r w:rsidRPr="000727CB">
                              <w:rPr>
                                <w:rtl/>
                                <w:lang w:bidi="fa-IR"/>
                              </w:rPr>
                              <w:t xml:space="preserve"> ها در حضور نانوذره </w:t>
                            </w:r>
                            <w:r w:rsidRPr="003E27D6">
                              <w:rPr>
                                <w:rFonts w:asciiTheme="majorBidi" w:hAnsiTheme="majorBidi" w:cstheme="majorBidi"/>
                                <w:sz w:val="18"/>
                                <w:szCs w:val="18"/>
                                <w:lang w:bidi="fa-IR"/>
                              </w:rPr>
                              <w:t>A-C-H</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A1E66D" id="Text Box 8" o:spid="_x0000_s1030" type="#_x0000_t202" style="position:absolute;left:0;text-align:left;margin-left:86.9pt;margin-top:270.25pt;width:4in;height:27.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" filled="f" stroked="f">
                <v:textbox style="mso-fit-shape-to-text:t" inset="0,0,0,0">
                  <w:txbxContent>
                    <w:p w14:paraId="1D11D365" w14:textId="4D248B6A" w:rsidR="00D57068" w:rsidRPr="0071292A" w:rsidRDefault="00D57068" w:rsidP="003E27D6">
                      <w:pPr>
                        <w:pStyle w:val="Caption"/>
                        <w:jc w:val="center"/>
                        <w:rPr>
                          <w:noProof/>
                          <w:sz w:val="25"/>
                          <w:szCs w:val="25"/>
                        </w:rPr>
                      </w:pPr>
                      <w:r>
                        <w:rPr>
                          <w:rtl/>
                        </w:rPr>
                        <w:t xml:space="preserve">شکل  </w:t>
                      </w:r>
                      <w:r w:rsidR="00E16883">
                        <w:rPr>
                          <w:rFonts w:hint="cs"/>
                          <w:rtl/>
                        </w:rPr>
                        <w:t>21</w:t>
                      </w:r>
                      <w:r>
                        <w:rPr>
                          <w:rFonts w:hint="cs"/>
                          <w:rtl/>
                          <w:lang w:bidi="fa-IR"/>
                        </w:rPr>
                        <w:t>-</w:t>
                      </w:r>
                      <w:r w:rsidRPr="000727CB">
                        <w:rPr>
                          <w:rtl/>
                          <w:lang w:bidi="fa-IR"/>
                        </w:rPr>
                        <w:t>نحوه تشک</w:t>
                      </w:r>
                      <w:r w:rsidRPr="000727CB">
                        <w:rPr>
                          <w:rFonts w:hint="cs"/>
                          <w:rtl/>
                          <w:lang w:bidi="fa-IR"/>
                        </w:rPr>
                        <w:t>ی</w:t>
                      </w:r>
                      <w:r w:rsidRPr="000727CB">
                        <w:rPr>
                          <w:rFonts w:hint="eastAsia"/>
                          <w:rtl/>
                          <w:lang w:bidi="fa-IR"/>
                        </w:rPr>
                        <w:t>ل</w:t>
                      </w:r>
                      <w:r w:rsidRPr="000727CB">
                        <w:rPr>
                          <w:rtl/>
                          <w:lang w:bidi="fa-IR"/>
                        </w:rPr>
                        <w:t xml:space="preserve"> م</w:t>
                      </w:r>
                      <w:r w:rsidRPr="000727CB">
                        <w:rPr>
                          <w:rFonts w:hint="cs"/>
                          <w:rtl/>
                          <w:lang w:bidi="fa-IR"/>
                        </w:rPr>
                        <w:t>ی</w:t>
                      </w:r>
                      <w:r w:rsidRPr="000727CB">
                        <w:rPr>
                          <w:rFonts w:hint="eastAsia"/>
                          <w:rtl/>
                          <w:lang w:bidi="fa-IR"/>
                        </w:rPr>
                        <w:t>کروامولس</w:t>
                      </w:r>
                      <w:r w:rsidRPr="000727CB">
                        <w:rPr>
                          <w:rFonts w:hint="cs"/>
                          <w:rtl/>
                          <w:lang w:bidi="fa-IR"/>
                        </w:rPr>
                        <w:t>ی</w:t>
                      </w:r>
                      <w:r w:rsidRPr="000727CB">
                        <w:rPr>
                          <w:rFonts w:hint="eastAsia"/>
                          <w:rtl/>
                          <w:lang w:bidi="fa-IR"/>
                        </w:rPr>
                        <w:t>ون</w:t>
                      </w:r>
                      <w:r w:rsidRPr="000727CB">
                        <w:rPr>
                          <w:rtl/>
                          <w:lang w:bidi="fa-IR"/>
                        </w:rPr>
                        <w:t xml:space="preserve"> ها در حضور نانوذره </w:t>
                      </w:r>
                      <w:r w:rsidRPr="003E27D6">
                        <w:rPr>
                          <w:rFonts w:asciiTheme="majorBidi" w:hAnsiTheme="majorBidi" w:cstheme="majorBidi"/>
                          <w:sz w:val="18"/>
                          <w:szCs w:val="18"/>
                          <w:lang w:bidi="fa-IR"/>
                        </w:rPr>
                        <w:t>A-C-H</w:t>
                      </w:r>
                    </w:p>
                  </w:txbxContent>
                </v:textbox>
                <w10:wrap type="topAndBottom"/>
              </v:shape>
            </w:pict>
          </mc:Fallback>
        </mc:AlternateContent>
      </w:r>
      <w:r w:rsidR="00A91C5F" w:rsidRPr="007B5818">
        <w:rPr>
          <w:rFonts w:hint="eastAsia"/>
          <w:rtl/>
          <w:lang w:bidi="fa-IR"/>
        </w:rPr>
        <w:t>در</w:t>
      </w:r>
      <w:r w:rsidR="00A91C5F" w:rsidRPr="007B5818">
        <w:rPr>
          <w:rtl/>
          <w:lang w:bidi="fa-IR"/>
        </w:rPr>
        <w:t xml:space="preserve"> شکل</w:t>
      </w:r>
      <w:r w:rsidR="003E27D6">
        <w:rPr>
          <w:rFonts w:hint="cs"/>
          <w:rtl/>
          <w:lang w:bidi="fa-IR"/>
        </w:rPr>
        <w:t>-</w:t>
      </w:r>
      <w:r w:rsidR="00E16883">
        <w:rPr>
          <w:rFonts w:hint="cs"/>
          <w:rtl/>
          <w:lang w:bidi="fa-IR"/>
        </w:rPr>
        <w:t>21</w:t>
      </w:r>
      <w:r w:rsidR="003E27D6">
        <w:rPr>
          <w:rFonts w:hint="cs"/>
          <w:rtl/>
          <w:lang w:bidi="fa-IR"/>
        </w:rPr>
        <w:t xml:space="preserve"> تصویر یک مقطع ثابت از میکرومدل در حین تزریق فوم </w:t>
      </w:r>
      <w:r w:rsidR="003E27D6" w:rsidRPr="003E27D6">
        <w:rPr>
          <w:rFonts w:asciiTheme="majorBidi" w:hAnsiTheme="majorBidi" w:cstheme="majorBidi"/>
          <w:sz w:val="20"/>
          <w:szCs w:val="20"/>
          <w:lang w:bidi="fa-IR"/>
        </w:rPr>
        <w:t>CO</w:t>
      </w:r>
      <w:r w:rsidR="003E27D6" w:rsidRPr="003E27D6">
        <w:rPr>
          <w:rFonts w:asciiTheme="majorBidi" w:hAnsiTheme="majorBidi" w:cstheme="majorBidi"/>
          <w:sz w:val="20"/>
          <w:szCs w:val="20"/>
          <w:vertAlign w:val="subscript"/>
          <w:lang w:bidi="fa-IR"/>
        </w:rPr>
        <w:t>2</w:t>
      </w:r>
      <w:r w:rsidR="003E27D6">
        <w:rPr>
          <w:rFonts w:hint="cs"/>
          <w:rtl/>
          <w:lang w:bidi="fa-IR"/>
        </w:rPr>
        <w:t xml:space="preserve"> در حضور نانوذره </w:t>
      </w:r>
      <w:r w:rsidR="003E27D6" w:rsidRPr="003E27D6">
        <w:rPr>
          <w:rFonts w:asciiTheme="majorBidi" w:hAnsiTheme="majorBidi" w:cstheme="majorBidi"/>
          <w:sz w:val="20"/>
          <w:szCs w:val="20"/>
          <w:lang w:bidi="fa-IR"/>
        </w:rPr>
        <w:t>A-C-H</w:t>
      </w:r>
      <w:r w:rsidR="003E27D6">
        <w:rPr>
          <w:rFonts w:hint="cs"/>
          <w:rtl/>
          <w:lang w:bidi="fa-IR"/>
        </w:rPr>
        <w:t xml:space="preserve"> ، در مقاطع زمانی پشت سر هم م</w:t>
      </w:r>
      <w:r w:rsidR="00326014">
        <w:rPr>
          <w:rFonts w:hint="cs"/>
          <w:rtl/>
          <w:lang w:bidi="fa-IR"/>
        </w:rPr>
        <w:t>شاهده میشود</w:t>
      </w:r>
      <w:r w:rsidR="003E27D6">
        <w:rPr>
          <w:rFonts w:hint="cs"/>
          <w:rtl/>
          <w:lang w:bidi="fa-IR"/>
        </w:rPr>
        <w:t>. با دقت به نواحی مشخص شده در شکل می توان شاهد تشکیل تدریجی میکروامولسیون ها و تولید نفت به صورت فاز امولسیونی بود.</w:t>
      </w:r>
    </w:p>
    <w:p w14:paraId="58039CB1" w14:textId="77777777" w:rsidR="003E27D6" w:rsidRDefault="00A91C5F" w:rsidP="004A0E31">
      <w:pPr>
        <w:keepNext/>
        <w:spacing w:after="0"/>
        <w:jc w:val="center"/>
      </w:pPr>
      <w:r>
        <w:rPr>
          <w:noProof/>
        </w:rPr>
        <w:lastRenderedPageBreak/>
        <w:drawing>
          <wp:inline distT="0" distB="0" distL="0" distR="0" wp14:anchorId="037DB2EF" wp14:editId="47DD5AFD">
            <wp:extent cx="2372360" cy="1061141"/>
            <wp:effectExtent l="0" t="0" r="0" b="0"/>
            <wp:docPr id="10884" name="Picture 10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12036" cy="1078888"/>
                    </a:xfrm>
                    <a:prstGeom prst="rect">
                      <a:avLst/>
                    </a:prstGeom>
                    <a:noFill/>
                    <a:ln>
                      <a:noFill/>
                    </a:ln>
                  </pic:spPr>
                </pic:pic>
              </a:graphicData>
            </a:graphic>
          </wp:inline>
        </w:drawing>
      </w:r>
    </w:p>
    <w:p w14:paraId="1083316D" w14:textId="33732E90" w:rsidR="00A91C5F" w:rsidRPr="007B5818" w:rsidRDefault="003E27D6" w:rsidP="004A0E31">
      <w:pPr>
        <w:pStyle w:val="Caption"/>
        <w:spacing w:after="0"/>
        <w:jc w:val="center"/>
        <w:rPr>
          <w:sz w:val="24"/>
          <w:szCs w:val="24"/>
          <w:rtl/>
          <w:lang w:bidi="fa-IR"/>
        </w:rPr>
      </w:pPr>
      <w:r>
        <w:rPr>
          <w:rtl/>
        </w:rPr>
        <w:t xml:space="preserve">شکل  </w:t>
      </w:r>
      <w:r w:rsidR="00E16883">
        <w:rPr>
          <w:rFonts w:hint="cs"/>
          <w:rtl/>
        </w:rPr>
        <w:t>22</w:t>
      </w:r>
      <w:r>
        <w:rPr>
          <w:rFonts w:hint="cs"/>
          <w:rtl/>
          <w:lang w:bidi="fa-IR"/>
        </w:rPr>
        <w:t xml:space="preserve">-تصویر مقیاس حفره از فوم </w:t>
      </w:r>
      <w:r w:rsidRPr="003E27D6">
        <w:rPr>
          <w:rFonts w:asciiTheme="majorBidi" w:hAnsiTheme="majorBidi" w:cstheme="majorBidi"/>
          <w:sz w:val="18"/>
          <w:szCs w:val="18"/>
          <w:lang w:bidi="fa-IR"/>
        </w:rPr>
        <w:t>CO</w:t>
      </w:r>
      <w:r w:rsidRPr="003E27D6">
        <w:rPr>
          <w:rFonts w:asciiTheme="majorBidi" w:hAnsiTheme="majorBidi" w:cstheme="majorBidi"/>
          <w:sz w:val="18"/>
          <w:szCs w:val="18"/>
          <w:vertAlign w:val="subscript"/>
          <w:lang w:bidi="fa-IR"/>
        </w:rPr>
        <w:t>2</w:t>
      </w:r>
      <w:r>
        <w:rPr>
          <w:rFonts w:hint="cs"/>
          <w:rtl/>
          <w:lang w:bidi="fa-IR"/>
        </w:rPr>
        <w:t xml:space="preserve"> در </w:t>
      </w:r>
      <w:r w:rsidRPr="003E27D6">
        <w:rPr>
          <w:rFonts w:asciiTheme="majorBidi" w:hAnsiTheme="majorBidi" w:cstheme="majorBidi"/>
          <w:sz w:val="18"/>
          <w:szCs w:val="18"/>
          <w:lang w:bidi="fa-IR"/>
        </w:rPr>
        <w:t>A</w:t>
      </w:r>
      <w:r>
        <w:rPr>
          <w:rFonts w:hint="cs"/>
          <w:rtl/>
          <w:lang w:bidi="fa-IR"/>
        </w:rPr>
        <w:t xml:space="preserve">:وجود نانو </w:t>
      </w:r>
      <w:r w:rsidRPr="003E27D6">
        <w:rPr>
          <w:rFonts w:asciiTheme="majorBidi" w:hAnsiTheme="majorBidi" w:cstheme="majorBidi"/>
          <w:sz w:val="18"/>
          <w:szCs w:val="18"/>
          <w:lang w:bidi="fa-IR"/>
        </w:rPr>
        <w:t>B</w:t>
      </w:r>
      <w:r>
        <w:rPr>
          <w:rFonts w:hint="cs"/>
          <w:rtl/>
          <w:lang w:bidi="fa-IR"/>
        </w:rPr>
        <w:t>:عدم وجود نانو</w:t>
      </w:r>
    </w:p>
    <w:p w14:paraId="140BD879" w14:textId="1A9FC4FC" w:rsidR="00A91C5F" w:rsidRPr="007B5818" w:rsidRDefault="00A91C5F" w:rsidP="00326014">
      <w:pPr>
        <w:spacing w:after="0"/>
        <w:jc w:val="lowKashida"/>
        <w:rPr>
          <w:rtl/>
          <w:lang w:bidi="fa-IR"/>
        </w:rPr>
      </w:pPr>
      <w:r w:rsidRPr="007B5818">
        <w:rPr>
          <w:rFonts w:hint="eastAsia"/>
          <w:rtl/>
          <w:lang w:bidi="fa-IR"/>
        </w:rPr>
        <w:t>در</w:t>
      </w:r>
      <w:r w:rsidRPr="007B5818">
        <w:rPr>
          <w:rtl/>
          <w:lang w:bidi="fa-IR"/>
        </w:rPr>
        <w:t xml:space="preserve"> شکل</w:t>
      </w:r>
      <w:r w:rsidR="003E27D6">
        <w:rPr>
          <w:rFonts w:hint="cs"/>
          <w:rtl/>
          <w:lang w:bidi="fa-IR"/>
        </w:rPr>
        <w:t>-</w:t>
      </w:r>
      <w:r w:rsidR="00E16883">
        <w:rPr>
          <w:rFonts w:hint="cs"/>
          <w:rtl/>
          <w:lang w:bidi="fa-IR"/>
        </w:rPr>
        <w:t>22</w:t>
      </w:r>
      <w:r w:rsidR="003E27D6">
        <w:rPr>
          <w:rFonts w:hint="cs"/>
          <w:rtl/>
          <w:lang w:bidi="fa-IR"/>
        </w:rPr>
        <w:t xml:space="preserve"> </w:t>
      </w:r>
      <w:r w:rsidRPr="007B5818">
        <w:rPr>
          <w:rtl/>
          <w:lang w:bidi="fa-IR"/>
        </w:rPr>
        <w:t>با مقا</w:t>
      </w:r>
      <w:r w:rsidRPr="007B5818">
        <w:rPr>
          <w:rFonts w:hint="cs"/>
          <w:rtl/>
          <w:lang w:bidi="fa-IR"/>
        </w:rPr>
        <w:t>ی</w:t>
      </w:r>
      <w:r w:rsidRPr="007B5818">
        <w:rPr>
          <w:rFonts w:hint="eastAsia"/>
          <w:rtl/>
          <w:lang w:bidi="fa-IR"/>
        </w:rPr>
        <w:t>سه</w:t>
      </w:r>
      <w:r w:rsidRPr="007B5818">
        <w:rPr>
          <w:rtl/>
          <w:lang w:bidi="fa-IR"/>
        </w:rPr>
        <w:t xml:space="preserve"> تصو</w:t>
      </w:r>
      <w:r w:rsidRPr="007B5818">
        <w:rPr>
          <w:rFonts w:hint="cs"/>
          <w:rtl/>
          <w:lang w:bidi="fa-IR"/>
        </w:rPr>
        <w:t>ی</w:t>
      </w:r>
      <w:r w:rsidRPr="007B5818">
        <w:rPr>
          <w:rFonts w:hint="eastAsia"/>
          <w:rtl/>
          <w:lang w:bidi="fa-IR"/>
        </w:rPr>
        <w:t>ر</w:t>
      </w:r>
      <w:r w:rsidRPr="007B5818">
        <w:rPr>
          <w:rtl/>
          <w:lang w:bidi="fa-IR"/>
        </w:rPr>
        <w:t xml:space="preserve"> نها</w:t>
      </w:r>
      <w:r w:rsidRPr="007B5818">
        <w:rPr>
          <w:rFonts w:hint="cs"/>
          <w:rtl/>
          <w:lang w:bidi="fa-IR"/>
        </w:rPr>
        <w:t>یی</w:t>
      </w:r>
      <w:r w:rsidRPr="007B5818">
        <w:rPr>
          <w:rtl/>
          <w:lang w:bidi="fa-IR"/>
        </w:rPr>
        <w:t xml:space="preserve"> م</w:t>
      </w:r>
      <w:r w:rsidRPr="007B5818">
        <w:rPr>
          <w:rFonts w:hint="cs"/>
          <w:rtl/>
          <w:lang w:bidi="fa-IR"/>
        </w:rPr>
        <w:t>ی</w:t>
      </w:r>
      <w:r w:rsidRPr="007B5818">
        <w:rPr>
          <w:rFonts w:hint="eastAsia"/>
          <w:rtl/>
          <w:lang w:bidi="fa-IR"/>
        </w:rPr>
        <w:t>کرومدل</w:t>
      </w:r>
      <w:r w:rsidRPr="007B5818">
        <w:rPr>
          <w:rtl/>
          <w:lang w:bidi="fa-IR"/>
        </w:rPr>
        <w:t xml:space="preserve"> پس از تزر</w:t>
      </w:r>
      <w:r w:rsidRPr="007B5818">
        <w:rPr>
          <w:rFonts w:hint="cs"/>
          <w:rtl/>
          <w:lang w:bidi="fa-IR"/>
        </w:rPr>
        <w:t>ی</w:t>
      </w:r>
      <w:r w:rsidRPr="007B5818">
        <w:rPr>
          <w:rFonts w:hint="eastAsia"/>
          <w:rtl/>
          <w:lang w:bidi="fa-IR"/>
        </w:rPr>
        <w:t>ق</w:t>
      </w:r>
      <w:r w:rsidR="003E27D6">
        <w:rPr>
          <w:rFonts w:hint="cs"/>
          <w:rtl/>
          <w:lang w:bidi="fa-IR"/>
        </w:rPr>
        <w:t xml:space="preserve"> فوم </w:t>
      </w:r>
      <w:r w:rsidR="003E27D6" w:rsidRPr="003E27D6">
        <w:rPr>
          <w:rFonts w:asciiTheme="majorBidi" w:hAnsiTheme="majorBidi" w:cstheme="majorBidi"/>
          <w:sz w:val="20"/>
          <w:szCs w:val="20"/>
          <w:lang w:bidi="fa-IR"/>
        </w:rPr>
        <w:t>CO</w:t>
      </w:r>
      <w:r w:rsidR="003E27D6" w:rsidRPr="003E27D6">
        <w:rPr>
          <w:rFonts w:asciiTheme="majorBidi" w:hAnsiTheme="majorBidi" w:cstheme="majorBidi"/>
          <w:sz w:val="20"/>
          <w:szCs w:val="20"/>
          <w:vertAlign w:val="subscript"/>
          <w:lang w:bidi="fa-IR"/>
        </w:rPr>
        <w:t>2</w:t>
      </w:r>
      <w:r w:rsidRPr="007B5818">
        <w:rPr>
          <w:rtl/>
          <w:lang w:bidi="fa-IR"/>
        </w:rPr>
        <w:t xml:space="preserve"> در حضور و عدم حضور نانو، م</w:t>
      </w:r>
      <w:r w:rsidRPr="007B5818">
        <w:rPr>
          <w:rFonts w:hint="cs"/>
          <w:rtl/>
          <w:lang w:bidi="fa-IR"/>
        </w:rPr>
        <w:t>ی</w:t>
      </w:r>
      <w:r w:rsidRPr="007B5818">
        <w:rPr>
          <w:rtl/>
          <w:lang w:bidi="fa-IR"/>
        </w:rPr>
        <w:t xml:space="preserve"> توان به عدم توانا</w:t>
      </w:r>
      <w:r w:rsidRPr="007B5818">
        <w:rPr>
          <w:rFonts w:hint="cs"/>
          <w:rtl/>
          <w:lang w:bidi="fa-IR"/>
        </w:rPr>
        <w:t>یی</w:t>
      </w:r>
      <w:r w:rsidRPr="007B5818">
        <w:rPr>
          <w:rtl/>
          <w:lang w:bidi="fa-IR"/>
        </w:rPr>
        <w:t xml:space="preserve"> فوم بدون نانو در جاروب فاز نفت</w:t>
      </w:r>
      <w:r w:rsidRPr="007B5818">
        <w:rPr>
          <w:rFonts w:hint="cs"/>
          <w:rtl/>
          <w:lang w:bidi="fa-IR"/>
        </w:rPr>
        <w:t>ی</w:t>
      </w:r>
      <w:r w:rsidRPr="007B5818">
        <w:rPr>
          <w:rtl/>
          <w:lang w:bidi="fa-IR"/>
        </w:rPr>
        <w:t xml:space="preserve"> چسب</w:t>
      </w:r>
      <w:r w:rsidRPr="007B5818">
        <w:rPr>
          <w:rFonts w:hint="cs"/>
          <w:rtl/>
          <w:lang w:bidi="fa-IR"/>
        </w:rPr>
        <w:t>ی</w:t>
      </w:r>
      <w:r w:rsidRPr="007B5818">
        <w:rPr>
          <w:rFonts w:hint="eastAsia"/>
          <w:rtl/>
          <w:lang w:bidi="fa-IR"/>
        </w:rPr>
        <w:t>ده</w:t>
      </w:r>
      <w:r w:rsidRPr="007B5818">
        <w:rPr>
          <w:rtl/>
          <w:lang w:bidi="fa-IR"/>
        </w:rPr>
        <w:t xml:space="preserve"> به سطح م</w:t>
      </w:r>
      <w:r w:rsidRPr="007B5818">
        <w:rPr>
          <w:rFonts w:hint="cs"/>
          <w:rtl/>
          <w:lang w:bidi="fa-IR"/>
        </w:rPr>
        <w:t>ی</w:t>
      </w:r>
      <w:r w:rsidRPr="007B5818">
        <w:rPr>
          <w:rFonts w:hint="eastAsia"/>
          <w:rtl/>
          <w:lang w:bidi="fa-IR"/>
        </w:rPr>
        <w:t>کرومدل</w:t>
      </w:r>
      <w:r w:rsidRPr="007B5818">
        <w:rPr>
          <w:rtl/>
          <w:lang w:bidi="fa-IR"/>
        </w:rPr>
        <w:t xml:space="preserve"> پ</w:t>
      </w:r>
      <w:r w:rsidRPr="007B5818">
        <w:rPr>
          <w:rFonts w:hint="cs"/>
          <w:rtl/>
          <w:lang w:bidi="fa-IR"/>
        </w:rPr>
        <w:t>ی</w:t>
      </w:r>
      <w:r w:rsidRPr="007B5818">
        <w:rPr>
          <w:rtl/>
          <w:lang w:bidi="fa-IR"/>
        </w:rPr>
        <w:t xml:space="preserve"> برد. در حال</w:t>
      </w:r>
      <w:r w:rsidRPr="007B5818">
        <w:rPr>
          <w:rFonts w:hint="cs"/>
          <w:rtl/>
          <w:lang w:bidi="fa-IR"/>
        </w:rPr>
        <w:t>ی</w:t>
      </w:r>
      <w:r w:rsidRPr="007B5818">
        <w:rPr>
          <w:rFonts w:hint="eastAsia"/>
          <w:rtl/>
          <w:lang w:bidi="fa-IR"/>
        </w:rPr>
        <w:t>که</w:t>
      </w:r>
      <w:r w:rsidRPr="007B5818">
        <w:rPr>
          <w:rtl/>
          <w:lang w:bidi="fa-IR"/>
        </w:rPr>
        <w:t xml:space="preserve"> با حضور نانو، تمام</w:t>
      </w:r>
      <w:r w:rsidRPr="007B5818">
        <w:rPr>
          <w:rFonts w:hint="cs"/>
          <w:rtl/>
          <w:lang w:bidi="fa-IR"/>
        </w:rPr>
        <w:t>ی</w:t>
      </w:r>
      <w:r w:rsidRPr="007B5818">
        <w:rPr>
          <w:rtl/>
          <w:lang w:bidi="fa-IR"/>
        </w:rPr>
        <w:t xml:space="preserve"> فاز نفت</w:t>
      </w:r>
      <w:r w:rsidRPr="007B5818">
        <w:rPr>
          <w:rFonts w:hint="cs"/>
          <w:rtl/>
          <w:lang w:bidi="fa-IR"/>
        </w:rPr>
        <w:t>ی</w:t>
      </w:r>
      <w:r w:rsidRPr="007B5818">
        <w:rPr>
          <w:rtl/>
          <w:lang w:bidi="fa-IR"/>
        </w:rPr>
        <w:t xml:space="preserve"> جاروب م</w:t>
      </w:r>
      <w:r w:rsidRPr="007B5818">
        <w:rPr>
          <w:rFonts w:hint="cs"/>
          <w:rtl/>
          <w:lang w:bidi="fa-IR"/>
        </w:rPr>
        <w:t>ی</w:t>
      </w:r>
      <w:r w:rsidRPr="007B5818">
        <w:rPr>
          <w:rtl/>
          <w:lang w:bidi="fa-IR"/>
        </w:rPr>
        <w:t xml:space="preserve"> شود. با تشک</w:t>
      </w:r>
      <w:r w:rsidRPr="007B5818">
        <w:rPr>
          <w:rFonts w:hint="cs"/>
          <w:rtl/>
          <w:lang w:bidi="fa-IR"/>
        </w:rPr>
        <w:t>ی</w:t>
      </w:r>
      <w:r w:rsidRPr="007B5818">
        <w:rPr>
          <w:rFonts w:hint="eastAsia"/>
          <w:rtl/>
          <w:lang w:bidi="fa-IR"/>
        </w:rPr>
        <w:t>ل</w:t>
      </w:r>
      <w:r w:rsidRPr="007B5818">
        <w:rPr>
          <w:rtl/>
          <w:lang w:bidi="fa-IR"/>
        </w:rPr>
        <w:t xml:space="preserve"> م</w:t>
      </w:r>
      <w:r w:rsidRPr="007B5818">
        <w:rPr>
          <w:rFonts w:hint="cs"/>
          <w:rtl/>
          <w:lang w:bidi="fa-IR"/>
        </w:rPr>
        <w:t>ی</w:t>
      </w:r>
      <w:r w:rsidRPr="007B5818">
        <w:rPr>
          <w:rFonts w:hint="eastAsia"/>
          <w:rtl/>
          <w:lang w:bidi="fa-IR"/>
        </w:rPr>
        <w:t>کرو</w:t>
      </w:r>
      <w:r w:rsidRPr="007B5818">
        <w:rPr>
          <w:rtl/>
          <w:lang w:bidi="fa-IR"/>
        </w:rPr>
        <w:t xml:space="preserve"> امولس</w:t>
      </w:r>
      <w:r w:rsidRPr="007B5818">
        <w:rPr>
          <w:rFonts w:hint="cs"/>
          <w:rtl/>
          <w:lang w:bidi="fa-IR"/>
        </w:rPr>
        <w:t>ی</w:t>
      </w:r>
      <w:r w:rsidRPr="007B5818">
        <w:rPr>
          <w:rFonts w:hint="eastAsia"/>
          <w:rtl/>
          <w:lang w:bidi="fa-IR"/>
        </w:rPr>
        <w:t>ون</w:t>
      </w:r>
      <w:r w:rsidRPr="007B5818">
        <w:rPr>
          <w:rtl/>
          <w:lang w:bidi="fa-IR"/>
        </w:rPr>
        <w:t xml:space="preserve"> ها</w:t>
      </w:r>
      <w:r w:rsidRPr="007B5818">
        <w:rPr>
          <w:rFonts w:hint="cs"/>
          <w:rtl/>
          <w:lang w:bidi="fa-IR"/>
        </w:rPr>
        <w:t>ی</w:t>
      </w:r>
      <w:r w:rsidRPr="007B5818">
        <w:rPr>
          <w:rtl/>
          <w:lang w:bidi="fa-IR"/>
        </w:rPr>
        <w:t xml:space="preserve"> ر</w:t>
      </w:r>
      <w:r w:rsidRPr="007B5818">
        <w:rPr>
          <w:rFonts w:hint="cs"/>
          <w:rtl/>
          <w:lang w:bidi="fa-IR"/>
        </w:rPr>
        <w:t>ی</w:t>
      </w:r>
      <w:r w:rsidRPr="007B5818">
        <w:rPr>
          <w:rFonts w:hint="eastAsia"/>
          <w:rtl/>
          <w:lang w:bidi="fa-IR"/>
        </w:rPr>
        <w:t>زتر،</w:t>
      </w:r>
      <w:r w:rsidRPr="007B5818">
        <w:rPr>
          <w:rtl/>
          <w:lang w:bidi="fa-IR"/>
        </w:rPr>
        <w:t xml:space="preserve"> حت</w:t>
      </w:r>
      <w:r w:rsidRPr="007B5818">
        <w:rPr>
          <w:rFonts w:hint="cs"/>
          <w:rtl/>
          <w:lang w:bidi="fa-IR"/>
        </w:rPr>
        <w:t>ی</w:t>
      </w:r>
      <w:r w:rsidRPr="007B5818">
        <w:rPr>
          <w:rtl/>
          <w:lang w:bidi="fa-IR"/>
        </w:rPr>
        <w:t xml:space="preserve"> ذرات چسب</w:t>
      </w:r>
      <w:r w:rsidRPr="007B5818">
        <w:rPr>
          <w:rFonts w:hint="cs"/>
          <w:rtl/>
          <w:lang w:bidi="fa-IR"/>
        </w:rPr>
        <w:t>ی</w:t>
      </w:r>
      <w:r w:rsidRPr="007B5818">
        <w:rPr>
          <w:rFonts w:hint="eastAsia"/>
          <w:rtl/>
          <w:lang w:bidi="fa-IR"/>
        </w:rPr>
        <w:t>ده</w:t>
      </w:r>
      <w:r w:rsidRPr="007B5818">
        <w:rPr>
          <w:rtl/>
          <w:lang w:bidi="fa-IR"/>
        </w:rPr>
        <w:t xml:space="preserve"> به د</w:t>
      </w:r>
      <w:r w:rsidRPr="007B5818">
        <w:rPr>
          <w:rFonts w:hint="cs"/>
          <w:rtl/>
          <w:lang w:bidi="fa-IR"/>
        </w:rPr>
        <w:t>ی</w:t>
      </w:r>
      <w:r w:rsidRPr="007B5818">
        <w:rPr>
          <w:rFonts w:hint="eastAsia"/>
          <w:rtl/>
          <w:lang w:bidi="fa-IR"/>
        </w:rPr>
        <w:t>واره</w:t>
      </w:r>
      <w:r w:rsidRPr="007B5818">
        <w:rPr>
          <w:rtl/>
          <w:lang w:bidi="fa-IR"/>
        </w:rPr>
        <w:t xml:space="preserve"> ذرات گر</w:t>
      </w:r>
      <w:r w:rsidRPr="007B5818">
        <w:rPr>
          <w:rFonts w:hint="cs"/>
          <w:rtl/>
          <w:lang w:bidi="fa-IR"/>
        </w:rPr>
        <w:t>ی</w:t>
      </w:r>
      <w:r w:rsidRPr="007B5818">
        <w:rPr>
          <w:rFonts w:hint="eastAsia"/>
          <w:rtl/>
          <w:lang w:bidi="fa-IR"/>
        </w:rPr>
        <w:t>ن</w:t>
      </w:r>
      <w:r w:rsidRPr="007B5818">
        <w:rPr>
          <w:rtl/>
          <w:lang w:bidi="fa-IR"/>
        </w:rPr>
        <w:t xml:space="preserve"> را در فاز آب</w:t>
      </w:r>
      <w:r w:rsidRPr="007B5818">
        <w:rPr>
          <w:rFonts w:hint="cs"/>
          <w:rtl/>
          <w:lang w:bidi="fa-IR"/>
        </w:rPr>
        <w:t>ی</w:t>
      </w:r>
      <w:r w:rsidRPr="007B5818">
        <w:rPr>
          <w:rtl/>
          <w:lang w:bidi="fa-IR"/>
        </w:rPr>
        <w:t xml:space="preserve"> حبس کرده و خارج م</w:t>
      </w:r>
      <w:r w:rsidRPr="007B5818">
        <w:rPr>
          <w:rFonts w:hint="cs"/>
          <w:rtl/>
          <w:lang w:bidi="fa-IR"/>
        </w:rPr>
        <w:t>ی</w:t>
      </w:r>
      <w:r w:rsidRPr="007B5818">
        <w:rPr>
          <w:rtl/>
          <w:lang w:bidi="fa-IR"/>
        </w:rPr>
        <w:t xml:space="preserve"> کند.</w:t>
      </w:r>
    </w:p>
    <w:p w14:paraId="69C6EB7A" w14:textId="14053D35" w:rsidR="00F5103E" w:rsidRPr="00F5103E" w:rsidRDefault="00F5103E" w:rsidP="00A40D38">
      <w:pPr>
        <w:pStyle w:val="Heading1"/>
        <w:numPr>
          <w:ilvl w:val="0"/>
          <w:numId w:val="0"/>
        </w:numPr>
        <w:rPr>
          <w:rtl/>
        </w:rPr>
      </w:pPr>
      <w:r w:rsidRPr="00F5103E">
        <w:rPr>
          <w:rFonts w:hint="cs"/>
          <w:rtl/>
        </w:rPr>
        <w:t>نتیجه گیری</w:t>
      </w:r>
    </w:p>
    <w:p w14:paraId="2809E8DB" w14:textId="324D8316" w:rsidR="00F5103E" w:rsidRDefault="00940667" w:rsidP="004A0E31">
      <w:pPr>
        <w:spacing w:after="0"/>
        <w:rPr>
          <w:rtl/>
          <w:lang w:bidi="fa-IR"/>
        </w:rPr>
      </w:pPr>
      <w:r>
        <w:rPr>
          <w:rFonts w:hint="cs"/>
          <w:rtl/>
          <w:lang w:bidi="fa-IR"/>
        </w:rPr>
        <w:t>در این مطالعه طی آزمون های رفتار فازی میکروامولسیون، ترکیبی از سورفکتانت آنیونی و زویتر</w:t>
      </w:r>
      <w:r w:rsidR="00D51E7A">
        <w:rPr>
          <w:rFonts w:hint="cs"/>
          <w:rtl/>
          <w:lang w:bidi="fa-IR"/>
        </w:rPr>
        <w:t>ی</w:t>
      </w:r>
      <w:r>
        <w:rPr>
          <w:rFonts w:hint="cs"/>
          <w:rtl/>
          <w:lang w:bidi="fa-IR"/>
        </w:rPr>
        <w:t xml:space="preserve">ونیک جهت تشکیل فوم </w:t>
      </w:r>
      <w:r w:rsidRPr="004C7214">
        <w:rPr>
          <w:rFonts w:asciiTheme="majorBidi" w:hAnsiTheme="majorBidi" w:cstheme="majorBidi"/>
          <w:sz w:val="20"/>
          <w:szCs w:val="20"/>
          <w:lang w:bidi="fa-IR"/>
        </w:rPr>
        <w:t>CO</w:t>
      </w:r>
      <w:r w:rsidRPr="004C7214">
        <w:rPr>
          <w:rFonts w:asciiTheme="majorBidi" w:hAnsiTheme="majorBidi" w:cstheme="majorBidi"/>
          <w:sz w:val="20"/>
          <w:szCs w:val="20"/>
          <w:vertAlign w:val="subscript"/>
          <w:lang w:bidi="fa-IR"/>
        </w:rPr>
        <w:t>2</w:t>
      </w:r>
      <w:r>
        <w:rPr>
          <w:rFonts w:hint="cs"/>
          <w:rtl/>
          <w:lang w:bidi="fa-IR"/>
        </w:rPr>
        <w:t xml:space="preserve"> پیشنهاد شد.</w:t>
      </w:r>
      <w:r w:rsidR="00326014">
        <w:rPr>
          <w:rFonts w:hint="cs"/>
          <w:rtl/>
          <w:lang w:bidi="fa-IR"/>
        </w:rPr>
        <w:t xml:space="preserve"> همچنین</w:t>
      </w:r>
      <w:r>
        <w:rPr>
          <w:rFonts w:hint="cs"/>
          <w:rtl/>
          <w:lang w:bidi="fa-IR"/>
        </w:rPr>
        <w:t xml:space="preserve"> با استفاده از نانوذرات کربنی عامل دار شده پایداری فوم بهبود داده شد. </w:t>
      </w:r>
      <w:r w:rsidR="00326014">
        <w:rPr>
          <w:rFonts w:hint="cs"/>
          <w:rtl/>
          <w:lang w:bidi="fa-IR"/>
        </w:rPr>
        <w:t xml:space="preserve">در ادامه </w:t>
      </w:r>
      <w:r>
        <w:rPr>
          <w:rFonts w:hint="cs"/>
          <w:rtl/>
          <w:lang w:bidi="fa-IR"/>
        </w:rPr>
        <w:t>با استفاده از میکرومدل، رفتار دینامیکی فوم و میزان بازیابی نفت مورد مطالعه قرار گرفت. در نهایت نتایج ذیل حاصل شد:</w:t>
      </w:r>
    </w:p>
    <w:p w14:paraId="515B21B0" w14:textId="56BF9218" w:rsidR="00940667" w:rsidRDefault="00940667" w:rsidP="00940667">
      <w:pPr>
        <w:pStyle w:val="ListParagraph"/>
        <w:numPr>
          <w:ilvl w:val="0"/>
          <w:numId w:val="1"/>
        </w:numPr>
        <w:spacing w:after="0"/>
        <w:rPr>
          <w:lang w:bidi="fa-IR"/>
        </w:rPr>
      </w:pPr>
      <w:r w:rsidRPr="00940667">
        <w:rPr>
          <w:rtl/>
          <w:lang w:bidi="fa-IR"/>
        </w:rPr>
        <w:t>با انجام آزمون رفتار</w:t>
      </w:r>
      <w:r w:rsidRPr="00940667">
        <w:rPr>
          <w:rFonts w:hint="cs"/>
          <w:rtl/>
          <w:lang w:bidi="fa-IR"/>
        </w:rPr>
        <w:t>ی</w:t>
      </w:r>
      <w:r w:rsidRPr="00940667">
        <w:rPr>
          <w:rtl/>
          <w:lang w:bidi="fa-IR"/>
        </w:rPr>
        <w:t xml:space="preserve"> ترک</w:t>
      </w:r>
      <w:r w:rsidRPr="00940667">
        <w:rPr>
          <w:rFonts w:hint="cs"/>
          <w:rtl/>
          <w:lang w:bidi="fa-IR"/>
        </w:rPr>
        <w:t>ی</w:t>
      </w:r>
      <w:r w:rsidRPr="00940667">
        <w:rPr>
          <w:rFonts w:hint="eastAsia"/>
          <w:rtl/>
          <w:lang w:bidi="fa-IR"/>
        </w:rPr>
        <w:t>ب</w:t>
      </w:r>
      <w:r w:rsidRPr="00940667">
        <w:rPr>
          <w:rtl/>
          <w:lang w:bidi="fa-IR"/>
        </w:rPr>
        <w:t xml:space="preserve"> ۷0% </w:t>
      </w:r>
      <w:r w:rsidRPr="004C7214">
        <w:rPr>
          <w:rFonts w:asciiTheme="majorBidi" w:hAnsiTheme="majorBidi" w:cstheme="majorBidi"/>
          <w:sz w:val="20"/>
          <w:szCs w:val="20"/>
          <w:lang w:bidi="fa-IR"/>
        </w:rPr>
        <w:t>ALES</w:t>
      </w:r>
      <w:r w:rsidRPr="00940667">
        <w:rPr>
          <w:rtl/>
          <w:lang w:bidi="fa-IR"/>
        </w:rPr>
        <w:t xml:space="preserve"> و ۳۰% </w:t>
      </w:r>
      <w:r w:rsidRPr="004C7214">
        <w:rPr>
          <w:rFonts w:asciiTheme="majorBidi" w:hAnsiTheme="majorBidi" w:cstheme="majorBidi"/>
          <w:sz w:val="20"/>
          <w:szCs w:val="20"/>
          <w:lang w:bidi="fa-IR"/>
        </w:rPr>
        <w:t>CAPB</w:t>
      </w:r>
      <w:r w:rsidRPr="00940667">
        <w:rPr>
          <w:rtl/>
          <w:lang w:bidi="fa-IR"/>
        </w:rPr>
        <w:t xml:space="preserve"> به عنوان ترک</w:t>
      </w:r>
      <w:r w:rsidRPr="00940667">
        <w:rPr>
          <w:rFonts w:hint="cs"/>
          <w:rtl/>
          <w:lang w:bidi="fa-IR"/>
        </w:rPr>
        <w:t>ی</w:t>
      </w:r>
      <w:r w:rsidRPr="00940667">
        <w:rPr>
          <w:rFonts w:hint="eastAsia"/>
          <w:rtl/>
          <w:lang w:bidi="fa-IR"/>
        </w:rPr>
        <w:t>ب</w:t>
      </w:r>
      <w:r w:rsidRPr="00940667">
        <w:rPr>
          <w:rtl/>
          <w:lang w:bidi="fa-IR"/>
        </w:rPr>
        <w:t xml:space="preserve"> به</w:t>
      </w:r>
      <w:r w:rsidRPr="00940667">
        <w:rPr>
          <w:rFonts w:hint="cs"/>
          <w:rtl/>
          <w:lang w:bidi="fa-IR"/>
        </w:rPr>
        <w:t>ی</w:t>
      </w:r>
      <w:r w:rsidRPr="00940667">
        <w:rPr>
          <w:rFonts w:hint="eastAsia"/>
          <w:rtl/>
          <w:lang w:bidi="fa-IR"/>
        </w:rPr>
        <w:t>نه</w:t>
      </w:r>
      <w:r w:rsidRPr="00940667">
        <w:rPr>
          <w:rtl/>
          <w:lang w:bidi="fa-IR"/>
        </w:rPr>
        <w:t xml:space="preserve"> سورفکتانت انتخاب شد. ا</w:t>
      </w:r>
      <w:r w:rsidRPr="00940667">
        <w:rPr>
          <w:rFonts w:hint="cs"/>
          <w:rtl/>
          <w:lang w:bidi="fa-IR"/>
        </w:rPr>
        <w:t>ی</w:t>
      </w:r>
      <w:r w:rsidRPr="00940667">
        <w:rPr>
          <w:rFonts w:hint="eastAsia"/>
          <w:rtl/>
          <w:lang w:bidi="fa-IR"/>
        </w:rPr>
        <w:t>ن</w:t>
      </w:r>
      <w:r w:rsidRPr="00940667">
        <w:rPr>
          <w:rtl/>
          <w:lang w:bidi="fa-IR"/>
        </w:rPr>
        <w:t xml:space="preserve"> ترک</w:t>
      </w:r>
      <w:r w:rsidRPr="00940667">
        <w:rPr>
          <w:rFonts w:hint="cs"/>
          <w:rtl/>
          <w:lang w:bidi="fa-IR"/>
        </w:rPr>
        <w:t>ی</w:t>
      </w:r>
      <w:r w:rsidRPr="00940667">
        <w:rPr>
          <w:rFonts w:hint="eastAsia"/>
          <w:rtl/>
          <w:lang w:bidi="fa-IR"/>
        </w:rPr>
        <w:t>ب</w:t>
      </w:r>
      <w:r w:rsidRPr="00940667">
        <w:rPr>
          <w:rtl/>
          <w:lang w:bidi="fa-IR"/>
        </w:rPr>
        <w:t xml:space="preserve"> در تماس با نفت، پا</w:t>
      </w:r>
      <w:r w:rsidRPr="00940667">
        <w:rPr>
          <w:rFonts w:hint="cs"/>
          <w:rtl/>
          <w:lang w:bidi="fa-IR"/>
        </w:rPr>
        <w:t>ی</w:t>
      </w:r>
      <w:r w:rsidRPr="00940667">
        <w:rPr>
          <w:rFonts w:hint="eastAsia"/>
          <w:rtl/>
          <w:lang w:bidi="fa-IR"/>
        </w:rPr>
        <w:t>دارتر</w:t>
      </w:r>
      <w:r w:rsidRPr="00940667">
        <w:rPr>
          <w:rFonts w:hint="cs"/>
          <w:rtl/>
          <w:lang w:bidi="fa-IR"/>
        </w:rPr>
        <w:t>ی</w:t>
      </w:r>
      <w:r w:rsidRPr="00940667">
        <w:rPr>
          <w:rFonts w:hint="eastAsia"/>
          <w:rtl/>
          <w:lang w:bidi="fa-IR"/>
        </w:rPr>
        <w:t>ن</w:t>
      </w:r>
      <w:r w:rsidRPr="00940667">
        <w:rPr>
          <w:rtl/>
          <w:lang w:bidi="fa-IR"/>
        </w:rPr>
        <w:t xml:space="preserve"> و ب</w:t>
      </w:r>
      <w:r w:rsidRPr="00940667">
        <w:rPr>
          <w:rFonts w:hint="cs"/>
          <w:rtl/>
          <w:lang w:bidi="fa-IR"/>
        </w:rPr>
        <w:t>ی</w:t>
      </w:r>
      <w:r w:rsidRPr="00940667">
        <w:rPr>
          <w:rFonts w:hint="eastAsia"/>
          <w:rtl/>
          <w:lang w:bidi="fa-IR"/>
        </w:rPr>
        <w:t>شتر</w:t>
      </w:r>
      <w:r w:rsidRPr="00940667">
        <w:rPr>
          <w:rFonts w:hint="cs"/>
          <w:rtl/>
          <w:lang w:bidi="fa-IR"/>
        </w:rPr>
        <w:t>ی</w:t>
      </w:r>
      <w:r w:rsidRPr="00940667">
        <w:rPr>
          <w:rFonts w:hint="eastAsia"/>
          <w:rtl/>
          <w:lang w:bidi="fa-IR"/>
        </w:rPr>
        <w:t>ن</w:t>
      </w:r>
      <w:r w:rsidRPr="00940667">
        <w:rPr>
          <w:rtl/>
          <w:lang w:bidi="fa-IR"/>
        </w:rPr>
        <w:t xml:space="preserve"> م</w:t>
      </w:r>
      <w:r w:rsidRPr="00940667">
        <w:rPr>
          <w:rFonts w:hint="cs"/>
          <w:rtl/>
          <w:lang w:bidi="fa-IR"/>
        </w:rPr>
        <w:t>ی</w:t>
      </w:r>
      <w:r w:rsidRPr="00940667">
        <w:rPr>
          <w:rFonts w:hint="eastAsia"/>
          <w:rtl/>
          <w:lang w:bidi="fa-IR"/>
        </w:rPr>
        <w:t>زان</w:t>
      </w:r>
      <w:r w:rsidRPr="00940667">
        <w:rPr>
          <w:rtl/>
          <w:lang w:bidi="fa-IR"/>
        </w:rPr>
        <w:t xml:space="preserve"> م</w:t>
      </w:r>
      <w:r w:rsidRPr="00940667">
        <w:rPr>
          <w:rFonts w:hint="cs"/>
          <w:rtl/>
          <w:lang w:bidi="fa-IR"/>
        </w:rPr>
        <w:t>ی</w:t>
      </w:r>
      <w:r w:rsidRPr="00940667">
        <w:rPr>
          <w:rFonts w:hint="eastAsia"/>
          <w:rtl/>
          <w:lang w:bidi="fa-IR"/>
        </w:rPr>
        <w:t>کروامولس</w:t>
      </w:r>
      <w:r w:rsidRPr="00940667">
        <w:rPr>
          <w:rFonts w:hint="cs"/>
          <w:rtl/>
          <w:lang w:bidi="fa-IR"/>
        </w:rPr>
        <w:t>ی</w:t>
      </w:r>
      <w:r w:rsidRPr="00940667">
        <w:rPr>
          <w:rFonts w:hint="eastAsia"/>
          <w:rtl/>
          <w:lang w:bidi="fa-IR"/>
        </w:rPr>
        <w:t>ون</w:t>
      </w:r>
      <w:r w:rsidRPr="00940667">
        <w:rPr>
          <w:rtl/>
          <w:lang w:bidi="fa-IR"/>
        </w:rPr>
        <w:t xml:space="preserve"> نفت در آب را تشک</w:t>
      </w:r>
      <w:r w:rsidRPr="00940667">
        <w:rPr>
          <w:rFonts w:hint="cs"/>
          <w:rtl/>
          <w:lang w:bidi="fa-IR"/>
        </w:rPr>
        <w:t>ی</w:t>
      </w:r>
      <w:r w:rsidRPr="00940667">
        <w:rPr>
          <w:rFonts w:hint="eastAsia"/>
          <w:rtl/>
          <w:lang w:bidi="fa-IR"/>
        </w:rPr>
        <w:t>ل</w:t>
      </w:r>
      <w:r w:rsidRPr="00940667">
        <w:rPr>
          <w:rtl/>
          <w:lang w:bidi="fa-IR"/>
        </w:rPr>
        <w:t xml:space="preserve"> داد.</w:t>
      </w:r>
    </w:p>
    <w:p w14:paraId="0E547B23" w14:textId="2836601D" w:rsidR="00940667" w:rsidRDefault="00940667" w:rsidP="00326014">
      <w:pPr>
        <w:pStyle w:val="ListParagraph"/>
        <w:numPr>
          <w:ilvl w:val="0"/>
          <w:numId w:val="1"/>
        </w:numPr>
        <w:spacing w:after="0"/>
        <w:rPr>
          <w:lang w:bidi="fa-IR"/>
        </w:rPr>
      </w:pPr>
      <w:r w:rsidRPr="00940667">
        <w:rPr>
          <w:rtl/>
          <w:lang w:bidi="fa-IR"/>
        </w:rPr>
        <w:t>با مقا</w:t>
      </w:r>
      <w:r w:rsidRPr="00940667">
        <w:rPr>
          <w:rFonts w:hint="cs"/>
          <w:rtl/>
          <w:lang w:bidi="fa-IR"/>
        </w:rPr>
        <w:t>ی</w:t>
      </w:r>
      <w:r w:rsidRPr="00940667">
        <w:rPr>
          <w:rFonts w:hint="eastAsia"/>
          <w:rtl/>
          <w:lang w:bidi="fa-IR"/>
        </w:rPr>
        <w:t>سه</w:t>
      </w:r>
      <w:r w:rsidRPr="00940667">
        <w:rPr>
          <w:rtl/>
          <w:lang w:bidi="fa-IR"/>
        </w:rPr>
        <w:t xml:space="preserve"> پا</w:t>
      </w:r>
      <w:r w:rsidRPr="00940667">
        <w:rPr>
          <w:rFonts w:hint="cs"/>
          <w:rtl/>
          <w:lang w:bidi="fa-IR"/>
        </w:rPr>
        <w:t>ی</w:t>
      </w:r>
      <w:r w:rsidRPr="00940667">
        <w:rPr>
          <w:rFonts w:hint="eastAsia"/>
          <w:rtl/>
          <w:lang w:bidi="fa-IR"/>
        </w:rPr>
        <w:t>دار</w:t>
      </w:r>
      <w:r w:rsidRPr="00940667">
        <w:rPr>
          <w:rFonts w:hint="cs"/>
          <w:rtl/>
          <w:lang w:bidi="fa-IR"/>
        </w:rPr>
        <w:t>ی</w:t>
      </w:r>
      <w:r w:rsidRPr="00940667">
        <w:rPr>
          <w:rtl/>
          <w:lang w:bidi="fa-IR"/>
        </w:rPr>
        <w:t xml:space="preserve"> ستون فوم </w:t>
      </w:r>
      <w:r w:rsidRPr="004C7214">
        <w:rPr>
          <w:rFonts w:asciiTheme="majorBidi" w:hAnsiTheme="majorBidi" w:cstheme="majorBidi"/>
          <w:sz w:val="20"/>
          <w:szCs w:val="20"/>
          <w:lang w:bidi="fa-IR"/>
        </w:rPr>
        <w:t>CO</w:t>
      </w:r>
      <w:r w:rsidRPr="004C7214">
        <w:rPr>
          <w:rFonts w:asciiTheme="majorBidi" w:hAnsiTheme="majorBidi" w:cstheme="majorBidi"/>
          <w:sz w:val="20"/>
          <w:szCs w:val="20"/>
          <w:vertAlign w:val="subscript"/>
          <w:lang w:bidi="fa-IR"/>
        </w:rPr>
        <w:t>2</w:t>
      </w:r>
      <w:r w:rsidRPr="00940667">
        <w:rPr>
          <w:rtl/>
          <w:lang w:bidi="fa-IR"/>
        </w:rPr>
        <w:t xml:space="preserve"> و </w:t>
      </w:r>
      <w:r w:rsidRPr="004C7214">
        <w:rPr>
          <w:rFonts w:asciiTheme="majorBidi" w:hAnsiTheme="majorBidi" w:cstheme="majorBidi"/>
          <w:sz w:val="20"/>
          <w:szCs w:val="20"/>
          <w:lang w:bidi="fa-IR"/>
        </w:rPr>
        <w:t>N</w:t>
      </w:r>
      <w:r w:rsidRPr="004C7214">
        <w:rPr>
          <w:rFonts w:asciiTheme="majorBidi" w:hAnsiTheme="majorBidi" w:cstheme="majorBidi"/>
          <w:sz w:val="20"/>
          <w:szCs w:val="20"/>
          <w:vertAlign w:val="subscript"/>
          <w:lang w:bidi="fa-IR"/>
        </w:rPr>
        <w:t>2</w:t>
      </w:r>
      <w:r w:rsidRPr="00940667">
        <w:rPr>
          <w:rtl/>
          <w:lang w:bidi="fa-IR"/>
        </w:rPr>
        <w:t xml:space="preserve"> و همچن</w:t>
      </w:r>
      <w:r w:rsidRPr="00940667">
        <w:rPr>
          <w:rFonts w:hint="cs"/>
          <w:rtl/>
          <w:lang w:bidi="fa-IR"/>
        </w:rPr>
        <w:t>ی</w:t>
      </w:r>
      <w:r w:rsidRPr="00940667">
        <w:rPr>
          <w:rFonts w:hint="eastAsia"/>
          <w:rtl/>
          <w:lang w:bidi="fa-IR"/>
        </w:rPr>
        <w:t>ن</w:t>
      </w:r>
      <w:r w:rsidRPr="00940667">
        <w:rPr>
          <w:rtl/>
          <w:lang w:bidi="fa-IR"/>
        </w:rPr>
        <w:t xml:space="preserve"> مشاهدات انجام شده بر رو</w:t>
      </w:r>
      <w:r w:rsidRPr="00940667">
        <w:rPr>
          <w:rFonts w:hint="cs"/>
          <w:rtl/>
          <w:lang w:bidi="fa-IR"/>
        </w:rPr>
        <w:t>ی</w:t>
      </w:r>
      <w:r w:rsidRPr="00940667">
        <w:rPr>
          <w:rtl/>
          <w:lang w:bidi="fa-IR"/>
        </w:rPr>
        <w:t xml:space="preserve"> ساختار فوم </w:t>
      </w:r>
      <w:r w:rsidR="00326014">
        <w:rPr>
          <w:rFonts w:hint="cs"/>
          <w:rtl/>
          <w:lang w:bidi="fa-IR"/>
        </w:rPr>
        <w:t xml:space="preserve"> این نتیجه حاصل شد</w:t>
      </w:r>
      <w:r w:rsidRPr="00940667">
        <w:rPr>
          <w:rtl/>
          <w:lang w:bidi="fa-IR"/>
        </w:rPr>
        <w:t xml:space="preserve"> که حضور </w:t>
      </w:r>
      <w:r w:rsidRPr="004C7214">
        <w:rPr>
          <w:rFonts w:asciiTheme="majorBidi" w:hAnsiTheme="majorBidi" w:cstheme="majorBidi"/>
          <w:sz w:val="20"/>
          <w:szCs w:val="20"/>
          <w:lang w:bidi="fa-IR"/>
        </w:rPr>
        <w:t>CO</w:t>
      </w:r>
      <w:r w:rsidRPr="004C7214">
        <w:rPr>
          <w:rFonts w:asciiTheme="majorBidi" w:hAnsiTheme="majorBidi" w:cstheme="majorBidi"/>
          <w:sz w:val="20"/>
          <w:szCs w:val="20"/>
          <w:vertAlign w:val="subscript"/>
          <w:lang w:bidi="fa-IR"/>
        </w:rPr>
        <w:t>2</w:t>
      </w:r>
      <w:r w:rsidRPr="00940667">
        <w:rPr>
          <w:rtl/>
          <w:lang w:bidi="fa-IR"/>
        </w:rPr>
        <w:t xml:space="preserve"> باعث ا</w:t>
      </w:r>
      <w:r w:rsidRPr="00940667">
        <w:rPr>
          <w:rFonts w:hint="cs"/>
          <w:rtl/>
          <w:lang w:bidi="fa-IR"/>
        </w:rPr>
        <w:t>ی</w:t>
      </w:r>
      <w:r w:rsidRPr="00940667">
        <w:rPr>
          <w:rFonts w:hint="eastAsia"/>
          <w:rtl/>
          <w:lang w:bidi="fa-IR"/>
        </w:rPr>
        <w:t>جاد</w:t>
      </w:r>
      <w:r w:rsidRPr="00940667">
        <w:rPr>
          <w:rtl/>
          <w:lang w:bidi="fa-IR"/>
        </w:rPr>
        <w:t xml:space="preserve"> </w:t>
      </w:r>
      <w:r w:rsidRPr="00940667">
        <w:rPr>
          <w:rFonts w:hint="cs"/>
          <w:rtl/>
          <w:lang w:bidi="fa-IR"/>
        </w:rPr>
        <w:t>ی</w:t>
      </w:r>
      <w:r w:rsidRPr="00940667">
        <w:rPr>
          <w:rFonts w:hint="eastAsia"/>
          <w:rtl/>
          <w:lang w:bidi="fa-IR"/>
        </w:rPr>
        <w:t>ک</w:t>
      </w:r>
      <w:r w:rsidRPr="00940667">
        <w:rPr>
          <w:rtl/>
          <w:lang w:bidi="fa-IR"/>
        </w:rPr>
        <w:t xml:space="preserve"> ترک</w:t>
      </w:r>
      <w:r w:rsidRPr="00940667">
        <w:rPr>
          <w:rFonts w:hint="cs"/>
          <w:rtl/>
          <w:lang w:bidi="fa-IR"/>
        </w:rPr>
        <w:t>ی</w:t>
      </w:r>
      <w:r w:rsidRPr="00940667">
        <w:rPr>
          <w:rFonts w:hint="eastAsia"/>
          <w:rtl/>
          <w:lang w:bidi="fa-IR"/>
        </w:rPr>
        <w:t>ب</w:t>
      </w:r>
      <w:r w:rsidRPr="00940667">
        <w:rPr>
          <w:rtl/>
          <w:lang w:bidi="fa-IR"/>
        </w:rPr>
        <w:t xml:space="preserve"> قو</w:t>
      </w:r>
      <w:r w:rsidRPr="00940667">
        <w:rPr>
          <w:rFonts w:hint="cs"/>
          <w:rtl/>
          <w:lang w:bidi="fa-IR"/>
        </w:rPr>
        <w:t>ی</w:t>
      </w:r>
      <w:r w:rsidRPr="00940667">
        <w:rPr>
          <w:rtl/>
          <w:lang w:bidi="fa-IR"/>
        </w:rPr>
        <w:t xml:space="preserve"> از سورفکتانت </w:t>
      </w:r>
      <w:r w:rsidRPr="004C7214">
        <w:rPr>
          <w:rFonts w:asciiTheme="majorBidi" w:hAnsiTheme="majorBidi" w:cstheme="majorBidi"/>
          <w:sz w:val="20"/>
          <w:szCs w:val="20"/>
          <w:lang w:bidi="fa-IR"/>
        </w:rPr>
        <w:t>ALES</w:t>
      </w:r>
      <w:r w:rsidRPr="00940667">
        <w:rPr>
          <w:rtl/>
          <w:lang w:bidi="fa-IR"/>
        </w:rPr>
        <w:t xml:space="preserve"> و </w:t>
      </w:r>
      <w:r w:rsidRPr="004C7214">
        <w:rPr>
          <w:rFonts w:asciiTheme="majorBidi" w:hAnsiTheme="majorBidi" w:cstheme="majorBidi"/>
          <w:sz w:val="20"/>
          <w:szCs w:val="20"/>
          <w:lang w:bidi="fa-IR"/>
        </w:rPr>
        <w:t>CAPB</w:t>
      </w:r>
      <w:r w:rsidRPr="00940667">
        <w:rPr>
          <w:rtl/>
          <w:lang w:bidi="fa-IR"/>
        </w:rPr>
        <w:t xml:space="preserve"> م</w:t>
      </w:r>
      <w:r w:rsidRPr="00940667">
        <w:rPr>
          <w:rFonts w:hint="cs"/>
          <w:rtl/>
          <w:lang w:bidi="fa-IR"/>
        </w:rPr>
        <w:t>ی</w:t>
      </w:r>
      <w:r w:rsidRPr="00940667">
        <w:rPr>
          <w:rFonts w:hint="eastAsia"/>
          <w:rtl/>
          <w:lang w:bidi="fa-IR"/>
        </w:rPr>
        <w:t>شود</w:t>
      </w:r>
      <w:r>
        <w:rPr>
          <w:rFonts w:hint="cs"/>
          <w:rtl/>
          <w:lang w:bidi="fa-IR"/>
        </w:rPr>
        <w:t>.</w:t>
      </w:r>
    </w:p>
    <w:p w14:paraId="562DDFD7" w14:textId="3A4E160B" w:rsidR="00940667" w:rsidRDefault="00940667" w:rsidP="00940667">
      <w:pPr>
        <w:pStyle w:val="ListParagraph"/>
        <w:numPr>
          <w:ilvl w:val="0"/>
          <w:numId w:val="1"/>
        </w:numPr>
        <w:spacing w:after="0"/>
        <w:rPr>
          <w:lang w:bidi="fa-IR"/>
        </w:rPr>
      </w:pPr>
      <w:r w:rsidRPr="00940667">
        <w:rPr>
          <w:rtl/>
          <w:lang w:bidi="fa-IR"/>
        </w:rPr>
        <w:t>با انجام آزمون ستون فوم در غلظتها</w:t>
      </w:r>
      <w:r w:rsidRPr="00940667">
        <w:rPr>
          <w:rFonts w:hint="cs"/>
          <w:rtl/>
          <w:lang w:bidi="fa-IR"/>
        </w:rPr>
        <w:t>ی</w:t>
      </w:r>
      <w:r w:rsidRPr="00940667">
        <w:rPr>
          <w:rtl/>
          <w:lang w:bidi="fa-IR"/>
        </w:rPr>
        <w:t xml:space="preserve"> مختلف سورفکتانت</w:t>
      </w:r>
      <w:r w:rsidR="00326014">
        <w:rPr>
          <w:rFonts w:hint="cs"/>
          <w:rtl/>
          <w:lang w:bidi="fa-IR"/>
        </w:rPr>
        <w:t>،</w:t>
      </w:r>
      <w:r w:rsidRPr="00940667">
        <w:rPr>
          <w:rtl/>
          <w:lang w:bidi="fa-IR"/>
        </w:rPr>
        <w:t xml:space="preserve"> مشاهده شد که در غلظت </w:t>
      </w:r>
      <w:r w:rsidRPr="004C7214">
        <w:rPr>
          <w:rFonts w:asciiTheme="majorBidi" w:hAnsiTheme="majorBidi" w:cstheme="majorBidi"/>
          <w:sz w:val="20"/>
          <w:szCs w:val="20"/>
          <w:lang w:bidi="fa-IR"/>
        </w:rPr>
        <w:t>ppm</w:t>
      </w:r>
      <w:r w:rsidRPr="00940667">
        <w:rPr>
          <w:lang w:bidi="fa-IR"/>
        </w:rPr>
        <w:t xml:space="preserve"> </w:t>
      </w:r>
      <w:r w:rsidRPr="00940667">
        <w:rPr>
          <w:rtl/>
          <w:lang w:bidi="fa-IR"/>
        </w:rPr>
        <w:t>۱۳۰۰ ب</w:t>
      </w:r>
      <w:r w:rsidRPr="00940667">
        <w:rPr>
          <w:rFonts w:hint="cs"/>
          <w:rtl/>
          <w:lang w:bidi="fa-IR"/>
        </w:rPr>
        <w:t>ی</w:t>
      </w:r>
      <w:r w:rsidRPr="00940667">
        <w:rPr>
          <w:rFonts w:hint="eastAsia"/>
          <w:rtl/>
          <w:lang w:bidi="fa-IR"/>
        </w:rPr>
        <w:t>شتر</w:t>
      </w:r>
      <w:r w:rsidRPr="00940667">
        <w:rPr>
          <w:rFonts w:hint="cs"/>
          <w:rtl/>
          <w:lang w:bidi="fa-IR"/>
        </w:rPr>
        <w:t>ی</w:t>
      </w:r>
      <w:r w:rsidRPr="00940667">
        <w:rPr>
          <w:rFonts w:hint="eastAsia"/>
          <w:rtl/>
          <w:lang w:bidi="fa-IR"/>
        </w:rPr>
        <w:t>ن</w:t>
      </w:r>
      <w:r w:rsidRPr="00940667">
        <w:rPr>
          <w:rtl/>
          <w:lang w:bidi="fa-IR"/>
        </w:rPr>
        <w:t xml:space="preserve"> پا</w:t>
      </w:r>
      <w:r w:rsidRPr="00940667">
        <w:rPr>
          <w:rFonts w:hint="cs"/>
          <w:rtl/>
          <w:lang w:bidi="fa-IR"/>
        </w:rPr>
        <w:t>ی</w:t>
      </w:r>
      <w:r w:rsidRPr="00940667">
        <w:rPr>
          <w:rFonts w:hint="eastAsia"/>
          <w:rtl/>
          <w:lang w:bidi="fa-IR"/>
        </w:rPr>
        <w:t>دار</w:t>
      </w:r>
      <w:r w:rsidRPr="00940667">
        <w:rPr>
          <w:rFonts w:hint="cs"/>
          <w:rtl/>
          <w:lang w:bidi="fa-IR"/>
        </w:rPr>
        <w:t>ی</w:t>
      </w:r>
      <w:r w:rsidRPr="00940667">
        <w:rPr>
          <w:rtl/>
          <w:lang w:bidi="fa-IR"/>
        </w:rPr>
        <w:t xml:space="preserve"> فوم حاصل م</w:t>
      </w:r>
      <w:r w:rsidRPr="00940667">
        <w:rPr>
          <w:rFonts w:hint="cs"/>
          <w:rtl/>
          <w:lang w:bidi="fa-IR"/>
        </w:rPr>
        <w:t>ی</w:t>
      </w:r>
      <w:r w:rsidRPr="00940667">
        <w:rPr>
          <w:rFonts w:hint="eastAsia"/>
          <w:rtl/>
          <w:lang w:bidi="fa-IR"/>
        </w:rPr>
        <w:t>شود</w:t>
      </w:r>
      <w:r>
        <w:rPr>
          <w:rFonts w:hint="cs"/>
          <w:rtl/>
          <w:lang w:bidi="fa-IR"/>
        </w:rPr>
        <w:t xml:space="preserve"> و در غلظت های بالاتر</w:t>
      </w:r>
      <w:r w:rsidR="00326014">
        <w:rPr>
          <w:rFonts w:hint="cs"/>
          <w:rtl/>
          <w:lang w:bidi="fa-IR"/>
        </w:rPr>
        <w:t xml:space="preserve"> یا پایین تر</w:t>
      </w:r>
      <w:r>
        <w:rPr>
          <w:rFonts w:hint="cs"/>
          <w:rtl/>
          <w:lang w:bidi="fa-IR"/>
        </w:rPr>
        <w:t xml:space="preserve"> پایداری فوم کاهش می یابد.</w:t>
      </w:r>
    </w:p>
    <w:p w14:paraId="29F0416F" w14:textId="12042B9A" w:rsidR="00940667" w:rsidRDefault="00940667" w:rsidP="00940667">
      <w:pPr>
        <w:pStyle w:val="ListParagraph"/>
        <w:numPr>
          <w:ilvl w:val="0"/>
          <w:numId w:val="1"/>
        </w:numPr>
        <w:spacing w:after="0"/>
        <w:rPr>
          <w:lang w:bidi="fa-IR"/>
        </w:rPr>
      </w:pPr>
      <w:r w:rsidRPr="00940667">
        <w:rPr>
          <w:rtl/>
          <w:lang w:bidi="fa-IR"/>
        </w:rPr>
        <w:t>با انجام آزمون رفتار</w:t>
      </w:r>
      <w:r w:rsidRPr="00940667">
        <w:rPr>
          <w:rFonts w:hint="cs"/>
          <w:rtl/>
          <w:lang w:bidi="fa-IR"/>
        </w:rPr>
        <w:t>ی</w:t>
      </w:r>
      <w:r w:rsidRPr="00940667">
        <w:rPr>
          <w:rtl/>
          <w:lang w:bidi="fa-IR"/>
        </w:rPr>
        <w:t xml:space="preserve"> با نمونه ها</w:t>
      </w:r>
      <w:r w:rsidRPr="00940667">
        <w:rPr>
          <w:rFonts w:hint="cs"/>
          <w:rtl/>
          <w:lang w:bidi="fa-IR"/>
        </w:rPr>
        <w:t>ی</w:t>
      </w:r>
      <w:r w:rsidRPr="00940667">
        <w:rPr>
          <w:rtl/>
          <w:lang w:bidi="fa-IR"/>
        </w:rPr>
        <w:t xml:space="preserve"> نانو، نمونه </w:t>
      </w:r>
      <w:r w:rsidRPr="004C7214">
        <w:rPr>
          <w:rFonts w:asciiTheme="majorBidi" w:hAnsiTheme="majorBidi" w:cstheme="majorBidi"/>
          <w:sz w:val="20"/>
          <w:szCs w:val="20"/>
          <w:lang w:bidi="fa-IR"/>
        </w:rPr>
        <w:t>A-C-H</w:t>
      </w:r>
      <w:r w:rsidRPr="00940667">
        <w:rPr>
          <w:rtl/>
          <w:lang w:bidi="fa-IR"/>
        </w:rPr>
        <w:t xml:space="preserve"> باعث </w:t>
      </w:r>
      <w:r>
        <w:rPr>
          <w:rFonts w:hint="cs"/>
          <w:rtl/>
          <w:lang w:bidi="fa-IR"/>
        </w:rPr>
        <w:t xml:space="preserve">بهبود رفتار فازی میکروامولسیون نفت در آب </w:t>
      </w:r>
      <w:r w:rsidR="00326014">
        <w:rPr>
          <w:rFonts w:hint="cs"/>
          <w:rtl/>
          <w:lang w:bidi="fa-IR"/>
        </w:rPr>
        <w:t xml:space="preserve">و </w:t>
      </w:r>
      <w:r w:rsidR="00326014" w:rsidRPr="00940667">
        <w:rPr>
          <w:rtl/>
          <w:lang w:bidi="fa-IR"/>
        </w:rPr>
        <w:t>بهبود ۶1% پا</w:t>
      </w:r>
      <w:r w:rsidR="00326014" w:rsidRPr="00940667">
        <w:rPr>
          <w:rFonts w:hint="cs"/>
          <w:rtl/>
          <w:lang w:bidi="fa-IR"/>
        </w:rPr>
        <w:t>ی</w:t>
      </w:r>
      <w:r w:rsidR="00326014" w:rsidRPr="00940667">
        <w:rPr>
          <w:rFonts w:hint="eastAsia"/>
          <w:rtl/>
          <w:lang w:bidi="fa-IR"/>
        </w:rPr>
        <w:t>دار</w:t>
      </w:r>
      <w:r w:rsidR="00326014" w:rsidRPr="00940667">
        <w:rPr>
          <w:rFonts w:hint="cs"/>
          <w:rtl/>
          <w:lang w:bidi="fa-IR"/>
        </w:rPr>
        <w:t>ی</w:t>
      </w:r>
      <w:r w:rsidR="00326014" w:rsidRPr="00940667">
        <w:rPr>
          <w:rtl/>
          <w:lang w:bidi="fa-IR"/>
        </w:rPr>
        <w:t xml:space="preserve"> </w:t>
      </w:r>
      <w:r w:rsidR="00326014">
        <w:rPr>
          <w:rFonts w:hint="cs"/>
          <w:rtl/>
          <w:lang w:bidi="fa-IR"/>
        </w:rPr>
        <w:t xml:space="preserve">ایستایی </w:t>
      </w:r>
      <w:r w:rsidR="00326014" w:rsidRPr="00940667">
        <w:rPr>
          <w:rtl/>
          <w:lang w:bidi="fa-IR"/>
        </w:rPr>
        <w:t>ستون فوم</w:t>
      </w:r>
      <w:r w:rsidR="00326014">
        <w:rPr>
          <w:rFonts w:hint="cs"/>
          <w:rtl/>
          <w:lang w:bidi="fa-IR"/>
        </w:rPr>
        <w:t xml:space="preserve"> </w:t>
      </w:r>
      <w:r>
        <w:rPr>
          <w:rFonts w:hint="cs"/>
          <w:rtl/>
          <w:lang w:bidi="fa-IR"/>
        </w:rPr>
        <w:t>شد.</w:t>
      </w:r>
    </w:p>
    <w:p w14:paraId="2E3C93E2" w14:textId="17FD229E" w:rsidR="004C7214" w:rsidRPr="004C7214" w:rsidRDefault="004C7214" w:rsidP="00326014">
      <w:pPr>
        <w:pStyle w:val="ListParagraph"/>
        <w:numPr>
          <w:ilvl w:val="0"/>
          <w:numId w:val="1"/>
        </w:numPr>
        <w:jc w:val="lowKashida"/>
        <w:rPr>
          <w:rtl/>
          <w:lang w:bidi="fa-IR"/>
        </w:rPr>
      </w:pPr>
      <w:r w:rsidRPr="004C7214">
        <w:rPr>
          <w:rtl/>
          <w:lang w:bidi="fa-IR"/>
        </w:rPr>
        <w:t xml:space="preserve">استفاده از گاز </w:t>
      </w:r>
      <w:r w:rsidRPr="004C7214">
        <w:rPr>
          <w:rFonts w:asciiTheme="majorBidi" w:hAnsiTheme="majorBidi" w:cstheme="majorBidi"/>
          <w:sz w:val="20"/>
          <w:szCs w:val="20"/>
          <w:lang w:bidi="fa-IR"/>
        </w:rPr>
        <w:t>CO</w:t>
      </w:r>
      <w:r w:rsidRPr="004C7214">
        <w:rPr>
          <w:rFonts w:asciiTheme="majorBidi" w:hAnsiTheme="majorBidi" w:cstheme="majorBidi"/>
          <w:sz w:val="20"/>
          <w:szCs w:val="20"/>
          <w:vertAlign w:val="subscript"/>
          <w:lang w:bidi="fa-IR"/>
        </w:rPr>
        <w:t>2</w:t>
      </w:r>
      <w:r w:rsidRPr="004C7214">
        <w:rPr>
          <w:rtl/>
          <w:lang w:bidi="fa-IR"/>
        </w:rPr>
        <w:t xml:space="preserve"> به جا</w:t>
      </w:r>
      <w:r w:rsidRPr="004C7214">
        <w:rPr>
          <w:rFonts w:hint="cs"/>
          <w:rtl/>
          <w:lang w:bidi="fa-IR"/>
        </w:rPr>
        <w:t>ی</w:t>
      </w:r>
      <w:r w:rsidRPr="004C7214">
        <w:rPr>
          <w:rtl/>
          <w:lang w:bidi="fa-IR"/>
        </w:rPr>
        <w:t xml:space="preserve"> </w:t>
      </w:r>
      <w:r w:rsidRPr="004C7214">
        <w:rPr>
          <w:rFonts w:asciiTheme="majorBidi" w:hAnsiTheme="majorBidi" w:cstheme="majorBidi"/>
          <w:sz w:val="20"/>
          <w:szCs w:val="20"/>
          <w:lang w:bidi="fa-IR"/>
        </w:rPr>
        <w:t>N2</w:t>
      </w:r>
      <w:r w:rsidRPr="004C7214">
        <w:rPr>
          <w:rtl/>
          <w:lang w:bidi="fa-IR"/>
        </w:rPr>
        <w:t xml:space="preserve"> باعث افزا</w:t>
      </w:r>
      <w:r w:rsidRPr="004C7214">
        <w:rPr>
          <w:rFonts w:hint="cs"/>
          <w:rtl/>
          <w:lang w:bidi="fa-IR"/>
        </w:rPr>
        <w:t>ی</w:t>
      </w:r>
      <w:r w:rsidRPr="004C7214">
        <w:rPr>
          <w:rFonts w:hint="eastAsia"/>
          <w:rtl/>
          <w:lang w:bidi="fa-IR"/>
        </w:rPr>
        <w:t>ش</w:t>
      </w:r>
      <w:r w:rsidRPr="004C7214">
        <w:rPr>
          <w:rtl/>
          <w:lang w:bidi="fa-IR"/>
        </w:rPr>
        <w:t xml:space="preserve"> درصد باز</w:t>
      </w:r>
      <w:r w:rsidRPr="004C7214">
        <w:rPr>
          <w:rFonts w:hint="cs"/>
          <w:rtl/>
          <w:lang w:bidi="fa-IR"/>
        </w:rPr>
        <w:t>ی</w:t>
      </w:r>
      <w:r w:rsidRPr="004C7214">
        <w:rPr>
          <w:rFonts w:hint="eastAsia"/>
          <w:rtl/>
          <w:lang w:bidi="fa-IR"/>
        </w:rPr>
        <w:t>اب</w:t>
      </w:r>
      <w:r w:rsidRPr="004C7214">
        <w:rPr>
          <w:rFonts w:hint="cs"/>
          <w:rtl/>
          <w:lang w:bidi="fa-IR"/>
        </w:rPr>
        <w:t>ی</w:t>
      </w:r>
      <w:r w:rsidRPr="004C7214">
        <w:rPr>
          <w:rtl/>
          <w:lang w:bidi="fa-IR"/>
        </w:rPr>
        <w:t xml:space="preserve"> نها</w:t>
      </w:r>
      <w:r w:rsidRPr="004C7214">
        <w:rPr>
          <w:rFonts w:hint="cs"/>
          <w:rtl/>
          <w:lang w:bidi="fa-IR"/>
        </w:rPr>
        <w:t>یی</w:t>
      </w:r>
      <w:r w:rsidRPr="004C7214">
        <w:rPr>
          <w:rtl/>
          <w:lang w:bidi="fa-IR"/>
        </w:rPr>
        <w:t xml:space="preserve"> نفت از عدد ۲/۶۴ </w:t>
      </w:r>
      <w:r w:rsidRPr="004C7214">
        <w:rPr>
          <w:rFonts w:ascii="Arial" w:hAnsi="Arial" w:cs="Arial" w:hint="cs"/>
          <w:rtl/>
          <w:lang w:bidi="fa-IR"/>
        </w:rPr>
        <w:t>٪</w:t>
      </w:r>
      <w:r w:rsidRPr="004C7214">
        <w:rPr>
          <w:rtl/>
          <w:lang w:bidi="fa-IR"/>
        </w:rPr>
        <w:t xml:space="preserve"> به ۴/۸۶ </w:t>
      </w:r>
      <w:r w:rsidRPr="004C7214">
        <w:rPr>
          <w:rFonts w:ascii="Arial" w:hAnsi="Arial" w:cs="Arial" w:hint="cs"/>
          <w:rtl/>
          <w:lang w:bidi="fa-IR"/>
        </w:rPr>
        <w:t>٪</w:t>
      </w:r>
      <w:r w:rsidRPr="004C7214">
        <w:rPr>
          <w:rtl/>
          <w:lang w:bidi="fa-IR"/>
        </w:rPr>
        <w:t xml:space="preserve"> </w:t>
      </w:r>
      <w:r w:rsidR="00326014">
        <w:rPr>
          <w:rFonts w:hint="cs"/>
          <w:rtl/>
          <w:lang w:bidi="fa-IR"/>
        </w:rPr>
        <w:t xml:space="preserve"> گردید</w:t>
      </w:r>
      <w:r w:rsidRPr="004C7214">
        <w:rPr>
          <w:rtl/>
          <w:lang w:bidi="fa-IR"/>
        </w:rPr>
        <w:t>. اصل</w:t>
      </w:r>
      <w:r w:rsidRPr="004C7214">
        <w:rPr>
          <w:rFonts w:hint="cs"/>
          <w:rtl/>
          <w:lang w:bidi="fa-IR"/>
        </w:rPr>
        <w:t>ی‌</w:t>
      </w:r>
      <w:r w:rsidRPr="004C7214">
        <w:rPr>
          <w:rFonts w:hint="eastAsia"/>
          <w:rtl/>
          <w:lang w:bidi="fa-IR"/>
        </w:rPr>
        <w:t>تر</w:t>
      </w:r>
      <w:r w:rsidRPr="004C7214">
        <w:rPr>
          <w:rFonts w:hint="cs"/>
          <w:rtl/>
          <w:lang w:bidi="fa-IR"/>
        </w:rPr>
        <w:t>ی</w:t>
      </w:r>
      <w:r w:rsidRPr="004C7214">
        <w:rPr>
          <w:rFonts w:hint="eastAsia"/>
          <w:rtl/>
          <w:lang w:bidi="fa-IR"/>
        </w:rPr>
        <w:t>ن</w:t>
      </w:r>
      <w:r w:rsidRPr="004C7214">
        <w:rPr>
          <w:rtl/>
          <w:lang w:bidi="fa-IR"/>
        </w:rPr>
        <w:t xml:space="preserve"> دل</w:t>
      </w:r>
      <w:r w:rsidRPr="004C7214">
        <w:rPr>
          <w:rFonts w:hint="cs"/>
          <w:rtl/>
          <w:lang w:bidi="fa-IR"/>
        </w:rPr>
        <w:t>ی</w:t>
      </w:r>
      <w:r w:rsidRPr="004C7214">
        <w:rPr>
          <w:rFonts w:hint="eastAsia"/>
          <w:rtl/>
          <w:lang w:bidi="fa-IR"/>
        </w:rPr>
        <w:t>ل</w:t>
      </w:r>
      <w:r w:rsidRPr="004C7214">
        <w:rPr>
          <w:rtl/>
          <w:lang w:bidi="fa-IR"/>
        </w:rPr>
        <w:t xml:space="preserve"> ا</w:t>
      </w:r>
      <w:r w:rsidRPr="004C7214">
        <w:rPr>
          <w:rFonts w:hint="cs"/>
          <w:rtl/>
          <w:lang w:bidi="fa-IR"/>
        </w:rPr>
        <w:t>ی</w:t>
      </w:r>
      <w:r w:rsidRPr="004C7214">
        <w:rPr>
          <w:rFonts w:hint="eastAsia"/>
          <w:rtl/>
          <w:lang w:bidi="fa-IR"/>
        </w:rPr>
        <w:t>ن</w:t>
      </w:r>
      <w:r w:rsidRPr="004C7214">
        <w:rPr>
          <w:rtl/>
          <w:lang w:bidi="fa-IR"/>
        </w:rPr>
        <w:t xml:space="preserve"> افزا</w:t>
      </w:r>
      <w:r w:rsidRPr="004C7214">
        <w:rPr>
          <w:rFonts w:hint="cs"/>
          <w:rtl/>
          <w:lang w:bidi="fa-IR"/>
        </w:rPr>
        <w:t>ی</w:t>
      </w:r>
      <w:r w:rsidRPr="004C7214">
        <w:rPr>
          <w:rFonts w:hint="eastAsia"/>
          <w:rtl/>
          <w:lang w:bidi="fa-IR"/>
        </w:rPr>
        <w:t>ش</w:t>
      </w:r>
      <w:r w:rsidRPr="004C7214">
        <w:rPr>
          <w:rtl/>
          <w:lang w:bidi="fa-IR"/>
        </w:rPr>
        <w:t xml:space="preserve"> درصد باز</w:t>
      </w:r>
      <w:r w:rsidRPr="004C7214">
        <w:rPr>
          <w:rFonts w:hint="cs"/>
          <w:rtl/>
          <w:lang w:bidi="fa-IR"/>
        </w:rPr>
        <w:t>ی</w:t>
      </w:r>
      <w:r w:rsidRPr="004C7214">
        <w:rPr>
          <w:rFonts w:hint="eastAsia"/>
          <w:rtl/>
          <w:lang w:bidi="fa-IR"/>
        </w:rPr>
        <w:t>اب</w:t>
      </w:r>
      <w:r w:rsidRPr="004C7214">
        <w:rPr>
          <w:rFonts w:hint="cs"/>
          <w:rtl/>
          <w:lang w:bidi="fa-IR"/>
        </w:rPr>
        <w:t>ی</w:t>
      </w:r>
      <w:r w:rsidRPr="004C7214">
        <w:rPr>
          <w:rFonts w:hint="eastAsia"/>
          <w:rtl/>
          <w:lang w:bidi="fa-IR"/>
        </w:rPr>
        <w:t>،</w:t>
      </w:r>
      <w:r w:rsidRPr="004C7214">
        <w:rPr>
          <w:rtl/>
          <w:lang w:bidi="fa-IR"/>
        </w:rPr>
        <w:t xml:space="preserve"> تشک</w:t>
      </w:r>
      <w:r w:rsidRPr="004C7214">
        <w:rPr>
          <w:rFonts w:hint="cs"/>
          <w:rtl/>
          <w:lang w:bidi="fa-IR"/>
        </w:rPr>
        <w:t>ی</w:t>
      </w:r>
      <w:r w:rsidRPr="004C7214">
        <w:rPr>
          <w:rFonts w:hint="eastAsia"/>
          <w:rtl/>
          <w:lang w:bidi="fa-IR"/>
        </w:rPr>
        <w:t>ل</w:t>
      </w:r>
      <w:r w:rsidRPr="004C7214">
        <w:rPr>
          <w:rtl/>
          <w:lang w:bidi="fa-IR"/>
        </w:rPr>
        <w:t xml:space="preserve"> م</w:t>
      </w:r>
      <w:r w:rsidRPr="004C7214">
        <w:rPr>
          <w:rFonts w:hint="cs"/>
          <w:rtl/>
          <w:lang w:bidi="fa-IR"/>
        </w:rPr>
        <w:t>ی</w:t>
      </w:r>
      <w:r w:rsidRPr="004C7214">
        <w:rPr>
          <w:rFonts w:hint="eastAsia"/>
          <w:rtl/>
          <w:lang w:bidi="fa-IR"/>
        </w:rPr>
        <w:t>کروامولس</w:t>
      </w:r>
      <w:r w:rsidRPr="004C7214">
        <w:rPr>
          <w:rFonts w:hint="cs"/>
          <w:rtl/>
          <w:lang w:bidi="fa-IR"/>
        </w:rPr>
        <w:t>ی</w:t>
      </w:r>
      <w:r w:rsidRPr="004C7214">
        <w:rPr>
          <w:rFonts w:hint="eastAsia"/>
          <w:rtl/>
          <w:lang w:bidi="fa-IR"/>
        </w:rPr>
        <w:t>ون‌ها</w:t>
      </w:r>
      <w:r w:rsidRPr="004C7214">
        <w:rPr>
          <w:rtl/>
          <w:lang w:bidi="fa-IR"/>
        </w:rPr>
        <w:t xml:space="preserve"> م</w:t>
      </w:r>
      <w:r w:rsidRPr="004C7214">
        <w:rPr>
          <w:rFonts w:hint="cs"/>
          <w:rtl/>
          <w:lang w:bidi="fa-IR"/>
        </w:rPr>
        <w:t>ی‌</w:t>
      </w:r>
      <w:r w:rsidRPr="004C7214">
        <w:rPr>
          <w:rFonts w:hint="eastAsia"/>
          <w:rtl/>
          <w:lang w:bidi="fa-IR"/>
        </w:rPr>
        <w:t>باشد</w:t>
      </w:r>
      <w:r w:rsidRPr="004C7214">
        <w:rPr>
          <w:rtl/>
          <w:lang w:bidi="fa-IR"/>
        </w:rPr>
        <w:t>.</w:t>
      </w:r>
    </w:p>
    <w:p w14:paraId="249A64A4" w14:textId="3C59D609" w:rsidR="004C7214" w:rsidRPr="004C7214" w:rsidRDefault="004C7214" w:rsidP="00326014">
      <w:pPr>
        <w:pStyle w:val="ListParagraph"/>
        <w:numPr>
          <w:ilvl w:val="0"/>
          <w:numId w:val="1"/>
        </w:numPr>
        <w:jc w:val="lowKashida"/>
        <w:rPr>
          <w:rtl/>
          <w:lang w:bidi="fa-IR"/>
        </w:rPr>
      </w:pPr>
      <w:r w:rsidRPr="004C7214">
        <w:rPr>
          <w:rtl/>
          <w:lang w:bidi="fa-IR"/>
        </w:rPr>
        <w:t xml:space="preserve">استفاده از نمونه نانوذره </w:t>
      </w:r>
      <w:r w:rsidRPr="004C7214">
        <w:rPr>
          <w:rFonts w:asciiTheme="majorBidi" w:hAnsiTheme="majorBidi" w:cstheme="majorBidi"/>
          <w:sz w:val="20"/>
          <w:szCs w:val="20"/>
          <w:lang w:bidi="fa-IR"/>
        </w:rPr>
        <w:t>A-C-H</w:t>
      </w:r>
      <w:r w:rsidRPr="004C7214">
        <w:rPr>
          <w:rtl/>
          <w:lang w:bidi="fa-IR"/>
        </w:rPr>
        <w:t>، فرآ</w:t>
      </w:r>
      <w:r w:rsidRPr="004C7214">
        <w:rPr>
          <w:rFonts w:hint="cs"/>
          <w:rtl/>
          <w:lang w:bidi="fa-IR"/>
        </w:rPr>
        <w:t>ی</w:t>
      </w:r>
      <w:r w:rsidRPr="004C7214">
        <w:rPr>
          <w:rFonts w:hint="eastAsia"/>
          <w:rtl/>
          <w:lang w:bidi="fa-IR"/>
        </w:rPr>
        <w:t>ند</w:t>
      </w:r>
      <w:r w:rsidRPr="004C7214">
        <w:rPr>
          <w:rtl/>
          <w:lang w:bidi="fa-IR"/>
        </w:rPr>
        <w:t xml:space="preserve"> تشک</w:t>
      </w:r>
      <w:r w:rsidRPr="004C7214">
        <w:rPr>
          <w:rFonts w:hint="cs"/>
          <w:rtl/>
          <w:lang w:bidi="fa-IR"/>
        </w:rPr>
        <w:t>ی</w:t>
      </w:r>
      <w:r w:rsidRPr="004C7214">
        <w:rPr>
          <w:rFonts w:hint="eastAsia"/>
          <w:rtl/>
          <w:lang w:bidi="fa-IR"/>
        </w:rPr>
        <w:t>ل</w:t>
      </w:r>
      <w:r w:rsidRPr="004C7214">
        <w:rPr>
          <w:rtl/>
          <w:lang w:bidi="fa-IR"/>
        </w:rPr>
        <w:t xml:space="preserve"> م</w:t>
      </w:r>
      <w:r w:rsidRPr="004C7214">
        <w:rPr>
          <w:rFonts w:hint="cs"/>
          <w:rtl/>
          <w:lang w:bidi="fa-IR"/>
        </w:rPr>
        <w:t>ی</w:t>
      </w:r>
      <w:r w:rsidRPr="004C7214">
        <w:rPr>
          <w:rFonts w:hint="eastAsia"/>
          <w:rtl/>
          <w:lang w:bidi="fa-IR"/>
        </w:rPr>
        <w:t>کروامولس</w:t>
      </w:r>
      <w:r w:rsidRPr="004C7214">
        <w:rPr>
          <w:rFonts w:hint="cs"/>
          <w:rtl/>
          <w:lang w:bidi="fa-IR"/>
        </w:rPr>
        <w:t>ی</w:t>
      </w:r>
      <w:r w:rsidRPr="004C7214">
        <w:rPr>
          <w:rFonts w:hint="eastAsia"/>
          <w:rtl/>
          <w:lang w:bidi="fa-IR"/>
        </w:rPr>
        <w:t>ون‌ها</w:t>
      </w:r>
      <w:r w:rsidRPr="004C7214">
        <w:rPr>
          <w:rtl/>
          <w:lang w:bidi="fa-IR"/>
        </w:rPr>
        <w:t xml:space="preserve"> را ب</w:t>
      </w:r>
      <w:r w:rsidRPr="004C7214">
        <w:rPr>
          <w:rFonts w:hint="cs"/>
          <w:rtl/>
          <w:lang w:bidi="fa-IR"/>
        </w:rPr>
        <w:t>ی</w:t>
      </w:r>
      <w:r w:rsidRPr="004C7214">
        <w:rPr>
          <w:rFonts w:hint="eastAsia"/>
          <w:rtl/>
          <w:lang w:bidi="fa-IR"/>
        </w:rPr>
        <w:t>ش</w:t>
      </w:r>
      <w:r w:rsidRPr="004C7214">
        <w:rPr>
          <w:rtl/>
          <w:lang w:bidi="fa-IR"/>
        </w:rPr>
        <w:t xml:space="preserve"> از پ</w:t>
      </w:r>
      <w:r w:rsidRPr="004C7214">
        <w:rPr>
          <w:rFonts w:hint="cs"/>
          <w:rtl/>
          <w:lang w:bidi="fa-IR"/>
        </w:rPr>
        <w:t>ی</w:t>
      </w:r>
      <w:r w:rsidRPr="004C7214">
        <w:rPr>
          <w:rFonts w:hint="eastAsia"/>
          <w:rtl/>
          <w:lang w:bidi="fa-IR"/>
        </w:rPr>
        <w:t>ش</w:t>
      </w:r>
      <w:r w:rsidRPr="004C7214">
        <w:rPr>
          <w:rtl/>
          <w:lang w:bidi="fa-IR"/>
        </w:rPr>
        <w:t xml:space="preserve"> بهبود بخش</w:t>
      </w:r>
      <w:r w:rsidRPr="004C7214">
        <w:rPr>
          <w:rFonts w:hint="cs"/>
          <w:rtl/>
          <w:lang w:bidi="fa-IR"/>
        </w:rPr>
        <w:t>ی</w:t>
      </w:r>
      <w:r w:rsidRPr="004C7214">
        <w:rPr>
          <w:rFonts w:hint="eastAsia"/>
          <w:rtl/>
          <w:lang w:bidi="fa-IR"/>
        </w:rPr>
        <w:t>ده</w:t>
      </w:r>
      <w:r w:rsidRPr="004C7214">
        <w:rPr>
          <w:rtl/>
          <w:lang w:bidi="fa-IR"/>
        </w:rPr>
        <w:t xml:space="preserve"> و باعث باز</w:t>
      </w:r>
      <w:r w:rsidRPr="004C7214">
        <w:rPr>
          <w:rFonts w:hint="cs"/>
          <w:rtl/>
          <w:lang w:bidi="fa-IR"/>
        </w:rPr>
        <w:t>ی</w:t>
      </w:r>
      <w:r w:rsidRPr="004C7214">
        <w:rPr>
          <w:rFonts w:hint="eastAsia"/>
          <w:rtl/>
          <w:lang w:bidi="fa-IR"/>
        </w:rPr>
        <w:t>اب</w:t>
      </w:r>
      <w:r w:rsidRPr="004C7214">
        <w:rPr>
          <w:rFonts w:hint="cs"/>
          <w:rtl/>
          <w:lang w:bidi="fa-IR"/>
        </w:rPr>
        <w:t>ی</w:t>
      </w:r>
      <w:r w:rsidRPr="004C7214">
        <w:rPr>
          <w:rtl/>
          <w:lang w:bidi="fa-IR"/>
        </w:rPr>
        <w:t xml:space="preserve"> نها</w:t>
      </w:r>
      <w:r w:rsidRPr="004C7214">
        <w:rPr>
          <w:rFonts w:hint="cs"/>
          <w:rtl/>
          <w:lang w:bidi="fa-IR"/>
        </w:rPr>
        <w:t>یی</w:t>
      </w:r>
      <w:r w:rsidRPr="004C7214">
        <w:rPr>
          <w:rtl/>
          <w:lang w:bidi="fa-IR"/>
        </w:rPr>
        <w:t xml:space="preserve"> ۹/۹۹ </w:t>
      </w:r>
      <w:r w:rsidRPr="004C7214">
        <w:rPr>
          <w:rFonts w:ascii="Arial" w:hAnsi="Arial" w:cs="Arial" w:hint="cs"/>
          <w:rtl/>
          <w:lang w:bidi="fa-IR"/>
        </w:rPr>
        <w:t>٪</w:t>
      </w:r>
      <w:r w:rsidRPr="004C7214">
        <w:rPr>
          <w:rtl/>
          <w:lang w:bidi="fa-IR"/>
        </w:rPr>
        <w:t xml:space="preserve"> نفت شد. </w:t>
      </w:r>
    </w:p>
    <w:p w14:paraId="07B0CD78" w14:textId="77777777" w:rsidR="008B6694" w:rsidRPr="00A72902" w:rsidRDefault="00F5103E" w:rsidP="00A40D38">
      <w:pPr>
        <w:pStyle w:val="Heading1"/>
        <w:numPr>
          <w:ilvl w:val="0"/>
          <w:numId w:val="0"/>
        </w:numPr>
        <w:rPr>
          <w:rtl/>
        </w:rPr>
      </w:pPr>
      <w:r w:rsidRPr="00A72902">
        <w:rPr>
          <w:rFonts w:hint="cs"/>
          <w:rtl/>
        </w:rPr>
        <w:t>منابع</w:t>
      </w:r>
    </w:p>
    <w:p w14:paraId="0F4D950E" w14:textId="77777777" w:rsidR="00E16883" w:rsidRPr="001B7D08" w:rsidRDefault="008B6694" w:rsidP="00E16883">
      <w:pPr>
        <w:pStyle w:val="EndNoteBibliography"/>
        <w:bidi w:val="0"/>
        <w:spacing w:after="0"/>
        <w:ind w:left="720" w:hanging="720"/>
        <w:rPr>
          <w:sz w:val="20"/>
          <w:szCs w:val="20"/>
          <w:rtl/>
        </w:rPr>
      </w:pPr>
      <w:r w:rsidRPr="001B7D08">
        <w:rPr>
          <w:rFonts w:asciiTheme="majorBidi" w:hAnsiTheme="majorBidi" w:cstheme="majorBidi"/>
          <w:sz w:val="20"/>
          <w:szCs w:val="20"/>
          <w:rtl/>
        </w:rPr>
        <w:fldChar w:fldCharType="begin"/>
      </w:r>
      <w:r w:rsidRPr="001B7D08">
        <w:rPr>
          <w:rFonts w:asciiTheme="majorBidi" w:hAnsiTheme="majorBidi" w:cstheme="majorBidi"/>
          <w:sz w:val="20"/>
          <w:szCs w:val="20"/>
          <w:rtl/>
        </w:rPr>
        <w:instrText xml:space="preserve"> </w:instrText>
      </w:r>
      <w:r w:rsidRPr="001B7D08">
        <w:rPr>
          <w:rFonts w:asciiTheme="majorBidi" w:hAnsiTheme="majorBidi" w:cstheme="majorBidi"/>
          <w:sz w:val="20"/>
          <w:szCs w:val="20"/>
        </w:rPr>
        <w:instrText>ADDIN EN.REFLIST</w:instrText>
      </w:r>
      <w:r w:rsidRPr="001B7D08">
        <w:rPr>
          <w:rFonts w:asciiTheme="majorBidi" w:hAnsiTheme="majorBidi" w:cstheme="majorBidi"/>
          <w:sz w:val="20"/>
          <w:szCs w:val="20"/>
          <w:rtl/>
        </w:rPr>
        <w:instrText xml:space="preserve"> </w:instrText>
      </w:r>
      <w:r w:rsidRPr="001B7D08">
        <w:rPr>
          <w:rFonts w:asciiTheme="majorBidi" w:hAnsiTheme="majorBidi" w:cstheme="majorBidi"/>
          <w:sz w:val="20"/>
          <w:szCs w:val="20"/>
          <w:rtl/>
        </w:rPr>
        <w:fldChar w:fldCharType="separate"/>
      </w:r>
      <w:r w:rsidR="00E16883" w:rsidRPr="001B7D08">
        <w:rPr>
          <w:sz w:val="20"/>
          <w:szCs w:val="20"/>
          <w:rtl/>
        </w:rPr>
        <w:t>1.</w:t>
      </w:r>
      <w:r w:rsidR="00E16883" w:rsidRPr="001B7D08">
        <w:rPr>
          <w:sz w:val="20"/>
          <w:szCs w:val="20"/>
          <w:rtl/>
        </w:rPr>
        <w:tab/>
      </w:r>
      <w:r w:rsidR="00E16883" w:rsidRPr="001B7D08">
        <w:rPr>
          <w:sz w:val="20"/>
          <w:szCs w:val="20"/>
        </w:rPr>
        <w:t xml:space="preserve">Robelius, F., </w:t>
      </w:r>
      <w:r w:rsidR="00E16883" w:rsidRPr="001B7D08">
        <w:rPr>
          <w:i/>
          <w:sz w:val="20"/>
          <w:szCs w:val="20"/>
        </w:rPr>
        <w:t>Giant oil fields-the highway to oil: GIant oil fields and their importance for future oil production</w:t>
      </w:r>
      <w:r w:rsidR="00E16883" w:rsidRPr="001B7D08">
        <w:rPr>
          <w:sz w:val="20"/>
          <w:szCs w:val="20"/>
        </w:rPr>
        <w:t>. 2007, Acta Universitatis Upsaliensis</w:t>
      </w:r>
      <w:r w:rsidR="00E16883" w:rsidRPr="001B7D08">
        <w:rPr>
          <w:sz w:val="20"/>
          <w:szCs w:val="20"/>
          <w:rtl/>
        </w:rPr>
        <w:t>.</w:t>
      </w:r>
    </w:p>
    <w:p w14:paraId="1A72DF6E"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w:t>
      </w:r>
      <w:r w:rsidRPr="001B7D08">
        <w:rPr>
          <w:sz w:val="20"/>
          <w:szCs w:val="20"/>
          <w:rtl/>
        </w:rPr>
        <w:tab/>
      </w:r>
      <w:r w:rsidRPr="001B7D08">
        <w:rPr>
          <w:sz w:val="20"/>
          <w:szCs w:val="20"/>
        </w:rPr>
        <w:t xml:space="preserve">Adopted, I., </w:t>
      </w:r>
      <w:r w:rsidRPr="001B7D08">
        <w:rPr>
          <w:i/>
          <w:sz w:val="20"/>
          <w:szCs w:val="20"/>
        </w:rPr>
        <w:t>Climate change 2014 synthesis report.</w:t>
      </w:r>
      <w:r w:rsidRPr="001B7D08">
        <w:rPr>
          <w:sz w:val="20"/>
          <w:szCs w:val="20"/>
        </w:rPr>
        <w:t xml:space="preserve"> IPCC: Geneva, Szwitzerland, 2014</w:t>
      </w:r>
      <w:r w:rsidRPr="001B7D08">
        <w:rPr>
          <w:sz w:val="20"/>
          <w:szCs w:val="20"/>
          <w:rtl/>
        </w:rPr>
        <w:t>.</w:t>
      </w:r>
    </w:p>
    <w:p w14:paraId="4143774C"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w:t>
      </w:r>
      <w:r w:rsidRPr="001B7D08">
        <w:rPr>
          <w:sz w:val="20"/>
          <w:szCs w:val="20"/>
          <w:rtl/>
        </w:rPr>
        <w:tab/>
      </w:r>
      <w:r w:rsidRPr="001B7D08">
        <w:rPr>
          <w:sz w:val="20"/>
          <w:szCs w:val="20"/>
        </w:rPr>
        <w:t xml:space="preserve">Lindeberg, E., et al., </w:t>
      </w:r>
      <w:r w:rsidRPr="001B7D08">
        <w:rPr>
          <w:i/>
          <w:sz w:val="20"/>
          <w:szCs w:val="20"/>
        </w:rPr>
        <w:t>Large scale tertiary CO2 EOR in mature water flooded Norwegian oil fields.</w:t>
      </w:r>
      <w:r w:rsidRPr="001B7D08">
        <w:rPr>
          <w:sz w:val="20"/>
          <w:szCs w:val="20"/>
        </w:rPr>
        <w:t xml:space="preserve"> Energy Procedia, 2017. </w:t>
      </w:r>
      <w:r w:rsidRPr="001B7D08">
        <w:rPr>
          <w:b/>
          <w:sz w:val="20"/>
          <w:szCs w:val="20"/>
        </w:rPr>
        <w:t>114</w:t>
      </w:r>
      <w:r w:rsidRPr="001B7D08">
        <w:rPr>
          <w:sz w:val="20"/>
          <w:szCs w:val="20"/>
        </w:rPr>
        <w:t>: p. 7096-7106</w:t>
      </w:r>
      <w:r w:rsidRPr="001B7D08">
        <w:rPr>
          <w:sz w:val="20"/>
          <w:szCs w:val="20"/>
          <w:rtl/>
        </w:rPr>
        <w:t>.</w:t>
      </w:r>
    </w:p>
    <w:p w14:paraId="68BAEB74"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w:t>
      </w:r>
      <w:r w:rsidRPr="001B7D08">
        <w:rPr>
          <w:sz w:val="20"/>
          <w:szCs w:val="20"/>
          <w:rtl/>
        </w:rPr>
        <w:tab/>
      </w:r>
      <w:r w:rsidRPr="001B7D08">
        <w:rPr>
          <w:sz w:val="20"/>
          <w:szCs w:val="20"/>
        </w:rPr>
        <w:t xml:space="preserve">Ramanathan, R., A. Shehata, and H. Nasr-El-Din. </w:t>
      </w:r>
      <w:r w:rsidRPr="001B7D08">
        <w:rPr>
          <w:i/>
          <w:sz w:val="20"/>
          <w:szCs w:val="20"/>
        </w:rPr>
        <w:t>Water Alternating CO2 Injection Process-Does Modifying the Salinity of</w:t>
      </w:r>
      <w:r w:rsidRPr="001B7D08">
        <w:rPr>
          <w:i/>
          <w:sz w:val="20"/>
          <w:szCs w:val="20"/>
          <w:rtl/>
        </w:rPr>
        <w:t xml:space="preserve"> </w:t>
      </w:r>
      <w:r w:rsidRPr="001B7D08">
        <w:rPr>
          <w:i/>
          <w:sz w:val="20"/>
          <w:szCs w:val="20"/>
        </w:rPr>
        <w:t>Injected Brine Improve Oil Recovery?</w:t>
      </w:r>
      <w:r w:rsidRPr="001B7D08">
        <w:rPr>
          <w:sz w:val="20"/>
          <w:szCs w:val="20"/>
        </w:rPr>
        <w:t xml:space="preserve"> in </w:t>
      </w:r>
      <w:r w:rsidRPr="001B7D08">
        <w:rPr>
          <w:i/>
          <w:sz w:val="20"/>
          <w:szCs w:val="20"/>
        </w:rPr>
        <w:t>OTC Brasil</w:t>
      </w:r>
      <w:r w:rsidRPr="001B7D08">
        <w:rPr>
          <w:sz w:val="20"/>
          <w:szCs w:val="20"/>
        </w:rPr>
        <w:t>. 2015. OnePetro</w:t>
      </w:r>
      <w:r w:rsidRPr="001B7D08">
        <w:rPr>
          <w:sz w:val="20"/>
          <w:szCs w:val="20"/>
          <w:rtl/>
        </w:rPr>
        <w:t>.</w:t>
      </w:r>
    </w:p>
    <w:p w14:paraId="04BDB7FE"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5.</w:t>
      </w:r>
      <w:r w:rsidRPr="001B7D08">
        <w:rPr>
          <w:sz w:val="20"/>
          <w:szCs w:val="20"/>
          <w:rtl/>
        </w:rPr>
        <w:tab/>
      </w:r>
      <w:r w:rsidRPr="001B7D08">
        <w:rPr>
          <w:sz w:val="20"/>
          <w:szCs w:val="20"/>
        </w:rPr>
        <w:t xml:space="preserve">Ghedan, S.G. </w:t>
      </w:r>
      <w:r w:rsidRPr="001B7D08">
        <w:rPr>
          <w:i/>
          <w:sz w:val="20"/>
          <w:szCs w:val="20"/>
        </w:rPr>
        <w:t>Global laboratory experience of CO2-EOR flooding</w:t>
      </w:r>
      <w:r w:rsidRPr="001B7D08">
        <w:rPr>
          <w:sz w:val="20"/>
          <w:szCs w:val="20"/>
        </w:rPr>
        <w:t xml:space="preserve">. in </w:t>
      </w:r>
      <w:r w:rsidRPr="001B7D08">
        <w:rPr>
          <w:i/>
          <w:sz w:val="20"/>
          <w:szCs w:val="20"/>
        </w:rPr>
        <w:t>SPE/EAGE reservoir characterization and simulation conference</w:t>
      </w:r>
      <w:r w:rsidRPr="001B7D08">
        <w:rPr>
          <w:sz w:val="20"/>
          <w:szCs w:val="20"/>
        </w:rPr>
        <w:t>. 2009. OnePetro</w:t>
      </w:r>
      <w:r w:rsidRPr="001B7D08">
        <w:rPr>
          <w:sz w:val="20"/>
          <w:szCs w:val="20"/>
          <w:rtl/>
        </w:rPr>
        <w:t>.</w:t>
      </w:r>
    </w:p>
    <w:p w14:paraId="152EAB39"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lastRenderedPageBreak/>
        <w:t>6.</w:t>
      </w:r>
      <w:r w:rsidRPr="001B7D08">
        <w:rPr>
          <w:sz w:val="20"/>
          <w:szCs w:val="20"/>
          <w:rtl/>
        </w:rPr>
        <w:tab/>
      </w:r>
      <w:r w:rsidRPr="001B7D08">
        <w:rPr>
          <w:sz w:val="20"/>
          <w:szCs w:val="20"/>
        </w:rPr>
        <w:t xml:space="preserve">Worthen, A., et al. </w:t>
      </w:r>
      <w:r w:rsidRPr="001B7D08">
        <w:rPr>
          <w:i/>
          <w:sz w:val="20"/>
          <w:szCs w:val="20"/>
        </w:rPr>
        <w:t>Multi-scale evaluation of nanoparticle-stabilized CO2-in-Water foams: From the benchtop to the field</w:t>
      </w:r>
      <w:r w:rsidRPr="001B7D08">
        <w:rPr>
          <w:sz w:val="20"/>
          <w:szCs w:val="20"/>
        </w:rPr>
        <w:t xml:space="preserve">. in </w:t>
      </w:r>
      <w:r w:rsidRPr="001B7D08">
        <w:rPr>
          <w:i/>
          <w:sz w:val="20"/>
          <w:szCs w:val="20"/>
        </w:rPr>
        <w:t>SPE Annual Technical Conference and Exhibition</w:t>
      </w:r>
      <w:r w:rsidRPr="001B7D08">
        <w:rPr>
          <w:sz w:val="20"/>
          <w:szCs w:val="20"/>
        </w:rPr>
        <w:t>. 2015. OnePetro</w:t>
      </w:r>
      <w:r w:rsidRPr="001B7D08">
        <w:rPr>
          <w:sz w:val="20"/>
          <w:szCs w:val="20"/>
          <w:rtl/>
        </w:rPr>
        <w:t>.</w:t>
      </w:r>
    </w:p>
    <w:p w14:paraId="069CCCB3"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7.</w:t>
      </w:r>
      <w:r w:rsidRPr="001B7D08">
        <w:rPr>
          <w:sz w:val="20"/>
          <w:szCs w:val="20"/>
          <w:rtl/>
        </w:rPr>
        <w:tab/>
      </w:r>
      <w:r w:rsidRPr="001B7D08">
        <w:rPr>
          <w:sz w:val="20"/>
          <w:szCs w:val="20"/>
        </w:rPr>
        <w:t xml:space="preserve">Lake, L.W. and P.B. Venuto, </w:t>
      </w:r>
      <w:r w:rsidRPr="001B7D08">
        <w:rPr>
          <w:i/>
          <w:sz w:val="20"/>
          <w:szCs w:val="20"/>
        </w:rPr>
        <w:t>A niche for enhanced oil recovery in the 1990s.</w:t>
      </w:r>
      <w:r w:rsidRPr="001B7D08">
        <w:rPr>
          <w:sz w:val="20"/>
          <w:szCs w:val="20"/>
        </w:rPr>
        <w:t xml:space="preserve"> Oil &amp; Gas Journal, 1990</w:t>
      </w:r>
      <w:r w:rsidRPr="001B7D08">
        <w:rPr>
          <w:sz w:val="20"/>
          <w:szCs w:val="20"/>
          <w:rtl/>
        </w:rPr>
        <w:t xml:space="preserve">. </w:t>
      </w:r>
      <w:r w:rsidRPr="001B7D08">
        <w:rPr>
          <w:b/>
          <w:sz w:val="20"/>
          <w:szCs w:val="20"/>
          <w:rtl/>
        </w:rPr>
        <w:t>88</w:t>
      </w:r>
      <w:r w:rsidRPr="001B7D08">
        <w:rPr>
          <w:sz w:val="20"/>
          <w:szCs w:val="20"/>
          <w:rtl/>
        </w:rPr>
        <w:t xml:space="preserve">(17): </w:t>
      </w:r>
      <w:r w:rsidRPr="001B7D08">
        <w:rPr>
          <w:sz w:val="20"/>
          <w:szCs w:val="20"/>
        </w:rPr>
        <w:t>p. 62-67</w:t>
      </w:r>
      <w:r w:rsidRPr="001B7D08">
        <w:rPr>
          <w:sz w:val="20"/>
          <w:szCs w:val="20"/>
          <w:rtl/>
        </w:rPr>
        <w:t>.</w:t>
      </w:r>
    </w:p>
    <w:p w14:paraId="7F936F76"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8.</w:t>
      </w:r>
      <w:r w:rsidRPr="001B7D08">
        <w:rPr>
          <w:sz w:val="20"/>
          <w:szCs w:val="20"/>
          <w:rtl/>
        </w:rPr>
        <w:tab/>
      </w:r>
      <w:r w:rsidRPr="001B7D08">
        <w:rPr>
          <w:sz w:val="20"/>
          <w:szCs w:val="20"/>
        </w:rPr>
        <w:t xml:space="preserve">Koval, E., </w:t>
      </w:r>
      <w:r w:rsidRPr="001B7D08">
        <w:rPr>
          <w:i/>
          <w:sz w:val="20"/>
          <w:szCs w:val="20"/>
        </w:rPr>
        <w:t>A method for predicting the performance of unstable miscible displacement in heterogeneous media.</w:t>
      </w:r>
      <w:r w:rsidRPr="001B7D08">
        <w:rPr>
          <w:sz w:val="20"/>
          <w:szCs w:val="20"/>
        </w:rPr>
        <w:t xml:space="preserve"> Society of Petroleum Engineers Journal, 1963. </w:t>
      </w:r>
      <w:r w:rsidRPr="001B7D08">
        <w:rPr>
          <w:b/>
          <w:sz w:val="20"/>
          <w:szCs w:val="20"/>
        </w:rPr>
        <w:t>3</w:t>
      </w:r>
      <w:r w:rsidRPr="001B7D08">
        <w:rPr>
          <w:sz w:val="20"/>
          <w:szCs w:val="20"/>
        </w:rPr>
        <w:t>(02): p. 145-154</w:t>
      </w:r>
      <w:r w:rsidRPr="001B7D08">
        <w:rPr>
          <w:sz w:val="20"/>
          <w:szCs w:val="20"/>
          <w:rtl/>
        </w:rPr>
        <w:t>.</w:t>
      </w:r>
    </w:p>
    <w:p w14:paraId="3341CD98"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9.</w:t>
      </w:r>
      <w:r w:rsidRPr="001B7D08">
        <w:rPr>
          <w:sz w:val="20"/>
          <w:szCs w:val="20"/>
          <w:rtl/>
        </w:rPr>
        <w:tab/>
      </w:r>
      <w:r w:rsidRPr="001B7D08">
        <w:rPr>
          <w:sz w:val="20"/>
          <w:szCs w:val="20"/>
        </w:rPr>
        <w:t xml:space="preserve">Lee, H.O. and J.P. Heller, </w:t>
      </w:r>
      <w:r w:rsidRPr="001B7D08">
        <w:rPr>
          <w:i/>
          <w:sz w:val="20"/>
          <w:szCs w:val="20"/>
        </w:rPr>
        <w:t>Laboratory measurements of CO2-foam mobility.</w:t>
      </w:r>
      <w:r w:rsidRPr="001B7D08">
        <w:rPr>
          <w:sz w:val="20"/>
          <w:szCs w:val="20"/>
        </w:rPr>
        <w:t xml:space="preserve"> SPE Reservoir Engineering, 1990. </w:t>
      </w:r>
      <w:r w:rsidRPr="001B7D08">
        <w:rPr>
          <w:b/>
          <w:sz w:val="20"/>
          <w:szCs w:val="20"/>
        </w:rPr>
        <w:t>5</w:t>
      </w:r>
      <w:r w:rsidRPr="001B7D08">
        <w:rPr>
          <w:sz w:val="20"/>
          <w:szCs w:val="20"/>
        </w:rPr>
        <w:t>(02): p. 193-197</w:t>
      </w:r>
      <w:r w:rsidRPr="001B7D08">
        <w:rPr>
          <w:sz w:val="20"/>
          <w:szCs w:val="20"/>
          <w:rtl/>
        </w:rPr>
        <w:t>.</w:t>
      </w:r>
    </w:p>
    <w:p w14:paraId="4BA2525B"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0.</w:t>
      </w:r>
      <w:r w:rsidRPr="001B7D08">
        <w:rPr>
          <w:sz w:val="20"/>
          <w:szCs w:val="20"/>
          <w:rtl/>
        </w:rPr>
        <w:tab/>
      </w:r>
      <w:r w:rsidRPr="001B7D08">
        <w:rPr>
          <w:sz w:val="20"/>
          <w:szCs w:val="20"/>
        </w:rPr>
        <w:t xml:space="preserve">AlQuraishi, A.A., et al., </w:t>
      </w:r>
      <w:r w:rsidRPr="001B7D08">
        <w:rPr>
          <w:i/>
          <w:sz w:val="20"/>
          <w:szCs w:val="20"/>
        </w:rPr>
        <w:t>Low salinity water and CO2 miscible flooding in Berea and Bentheimer sandstones.</w:t>
      </w:r>
      <w:r w:rsidRPr="001B7D08">
        <w:rPr>
          <w:sz w:val="20"/>
          <w:szCs w:val="20"/>
        </w:rPr>
        <w:t xml:space="preserve"> Journal of King Saud University-Engineering Sciences, 2019. </w:t>
      </w:r>
      <w:r w:rsidRPr="001B7D08">
        <w:rPr>
          <w:b/>
          <w:sz w:val="20"/>
          <w:szCs w:val="20"/>
        </w:rPr>
        <w:t>31</w:t>
      </w:r>
      <w:r w:rsidRPr="001B7D08">
        <w:rPr>
          <w:sz w:val="20"/>
          <w:szCs w:val="20"/>
        </w:rPr>
        <w:t>(3): p. 286</w:t>
      </w:r>
      <w:r w:rsidRPr="001B7D08">
        <w:rPr>
          <w:sz w:val="20"/>
          <w:szCs w:val="20"/>
          <w:rtl/>
        </w:rPr>
        <w:t>-295.</w:t>
      </w:r>
    </w:p>
    <w:p w14:paraId="4A7D485B"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1.</w:t>
      </w:r>
      <w:r w:rsidRPr="001B7D08">
        <w:rPr>
          <w:sz w:val="20"/>
          <w:szCs w:val="20"/>
          <w:rtl/>
        </w:rPr>
        <w:tab/>
      </w:r>
      <w:r w:rsidRPr="001B7D08">
        <w:rPr>
          <w:sz w:val="20"/>
          <w:szCs w:val="20"/>
        </w:rPr>
        <w:t xml:space="preserve">Massarweh, O. and A.S. Abushaikha, </w:t>
      </w:r>
      <w:r w:rsidRPr="001B7D08">
        <w:rPr>
          <w:i/>
          <w:sz w:val="20"/>
          <w:szCs w:val="20"/>
        </w:rPr>
        <w:t>A review of recent developments in CO2 mobility control in enhanced oil recovery.</w:t>
      </w:r>
      <w:r w:rsidRPr="001B7D08">
        <w:rPr>
          <w:sz w:val="20"/>
          <w:szCs w:val="20"/>
        </w:rPr>
        <w:t xml:space="preserve"> Petroleum, 2021</w:t>
      </w:r>
      <w:r w:rsidRPr="001B7D08">
        <w:rPr>
          <w:sz w:val="20"/>
          <w:szCs w:val="20"/>
          <w:rtl/>
        </w:rPr>
        <w:t>.</w:t>
      </w:r>
    </w:p>
    <w:p w14:paraId="78B379E7"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2.</w:t>
      </w:r>
      <w:r w:rsidRPr="001B7D08">
        <w:rPr>
          <w:sz w:val="20"/>
          <w:szCs w:val="20"/>
          <w:rtl/>
        </w:rPr>
        <w:tab/>
      </w:r>
      <w:r w:rsidRPr="001B7D08">
        <w:rPr>
          <w:sz w:val="20"/>
          <w:szCs w:val="20"/>
        </w:rPr>
        <w:t xml:space="preserve">Nik Salwani, M.A., et al. </w:t>
      </w:r>
      <w:r w:rsidRPr="001B7D08">
        <w:rPr>
          <w:i/>
          <w:sz w:val="20"/>
          <w:szCs w:val="20"/>
        </w:rPr>
        <w:t>Diffusion coefficient and interfacial tension with addition of silica nanoparticles in CO2-surfactant-water-hexane for enhanced oil recovery (EOR) using molecular dynamic simulation</w:t>
      </w:r>
      <w:r w:rsidRPr="001B7D08">
        <w:rPr>
          <w:sz w:val="20"/>
          <w:szCs w:val="20"/>
        </w:rPr>
        <w:t xml:space="preserve">. in </w:t>
      </w:r>
      <w:r w:rsidRPr="001B7D08">
        <w:rPr>
          <w:i/>
          <w:sz w:val="20"/>
          <w:szCs w:val="20"/>
        </w:rPr>
        <w:t>Key Engineering Materials</w:t>
      </w:r>
      <w:r w:rsidRPr="001B7D08">
        <w:rPr>
          <w:sz w:val="20"/>
          <w:szCs w:val="20"/>
        </w:rPr>
        <w:t>. 2019. Trans Tech Publ</w:t>
      </w:r>
      <w:r w:rsidRPr="001B7D08">
        <w:rPr>
          <w:sz w:val="20"/>
          <w:szCs w:val="20"/>
          <w:rtl/>
        </w:rPr>
        <w:t>.</w:t>
      </w:r>
    </w:p>
    <w:p w14:paraId="48FA864D"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3.</w:t>
      </w:r>
      <w:r w:rsidRPr="001B7D08">
        <w:rPr>
          <w:sz w:val="20"/>
          <w:szCs w:val="20"/>
          <w:rtl/>
        </w:rPr>
        <w:tab/>
      </w:r>
      <w:r w:rsidRPr="001B7D08">
        <w:rPr>
          <w:sz w:val="20"/>
          <w:szCs w:val="20"/>
        </w:rPr>
        <w:t xml:space="preserve">Ren, G., Q.P. Nguyen, and H.C. Lau, </w:t>
      </w:r>
      <w:r w:rsidRPr="001B7D08">
        <w:rPr>
          <w:i/>
          <w:sz w:val="20"/>
          <w:szCs w:val="20"/>
        </w:rPr>
        <w:t>Laboratory investigation of oil recovery by CO2 foam in a fractured carbonate reservoir using CO2-Soluble surfactants.</w:t>
      </w:r>
      <w:r w:rsidRPr="001B7D08">
        <w:rPr>
          <w:sz w:val="20"/>
          <w:szCs w:val="20"/>
        </w:rPr>
        <w:t xml:space="preserve"> Journal of Petroleum Science and Engineering, 2018. </w:t>
      </w:r>
      <w:r w:rsidRPr="001B7D08">
        <w:rPr>
          <w:b/>
          <w:sz w:val="20"/>
          <w:szCs w:val="20"/>
        </w:rPr>
        <w:t>169</w:t>
      </w:r>
      <w:r w:rsidRPr="001B7D08">
        <w:rPr>
          <w:sz w:val="20"/>
          <w:szCs w:val="20"/>
        </w:rPr>
        <w:t>: p. 277-296</w:t>
      </w:r>
      <w:r w:rsidRPr="001B7D08">
        <w:rPr>
          <w:sz w:val="20"/>
          <w:szCs w:val="20"/>
          <w:rtl/>
        </w:rPr>
        <w:t>.</w:t>
      </w:r>
    </w:p>
    <w:p w14:paraId="2DBC8440"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4.</w:t>
      </w:r>
      <w:r w:rsidRPr="001B7D08">
        <w:rPr>
          <w:sz w:val="20"/>
          <w:szCs w:val="20"/>
          <w:rtl/>
        </w:rPr>
        <w:tab/>
      </w:r>
      <w:r w:rsidRPr="001B7D08">
        <w:rPr>
          <w:sz w:val="20"/>
          <w:szCs w:val="20"/>
        </w:rPr>
        <w:t xml:space="preserve">Binks, B.P., et al., </w:t>
      </w:r>
      <w:r w:rsidRPr="001B7D08">
        <w:rPr>
          <w:i/>
          <w:sz w:val="20"/>
          <w:szCs w:val="20"/>
        </w:rPr>
        <w:t>Dispersion behavior and aqueous foams in mixtures of a vesicle-forming surfactant and edible nanoparticles.</w:t>
      </w:r>
      <w:r w:rsidRPr="001B7D08">
        <w:rPr>
          <w:sz w:val="20"/>
          <w:szCs w:val="20"/>
        </w:rPr>
        <w:t xml:space="preserve"> Langmuir, 2015. </w:t>
      </w:r>
      <w:r w:rsidRPr="001B7D08">
        <w:rPr>
          <w:b/>
          <w:sz w:val="20"/>
          <w:szCs w:val="20"/>
        </w:rPr>
        <w:t>31</w:t>
      </w:r>
      <w:r w:rsidRPr="001B7D08">
        <w:rPr>
          <w:sz w:val="20"/>
          <w:szCs w:val="20"/>
        </w:rPr>
        <w:t>(10): p. 2967-2978</w:t>
      </w:r>
      <w:r w:rsidRPr="001B7D08">
        <w:rPr>
          <w:sz w:val="20"/>
          <w:szCs w:val="20"/>
          <w:rtl/>
        </w:rPr>
        <w:t>.</w:t>
      </w:r>
    </w:p>
    <w:p w14:paraId="5624FB2D"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5.</w:t>
      </w:r>
      <w:r w:rsidRPr="001B7D08">
        <w:rPr>
          <w:sz w:val="20"/>
          <w:szCs w:val="20"/>
          <w:rtl/>
        </w:rPr>
        <w:tab/>
      </w:r>
      <w:r w:rsidRPr="001B7D08">
        <w:rPr>
          <w:sz w:val="20"/>
          <w:szCs w:val="20"/>
        </w:rPr>
        <w:t xml:space="preserve">Yan, W., C.A. Miller, and G.J. Hirasaki, </w:t>
      </w:r>
      <w:r w:rsidRPr="001B7D08">
        <w:rPr>
          <w:i/>
          <w:sz w:val="20"/>
          <w:szCs w:val="20"/>
        </w:rPr>
        <w:t>Foam sweep in fractures for enhanced oil recovery.</w:t>
      </w:r>
      <w:r w:rsidRPr="001B7D08">
        <w:rPr>
          <w:sz w:val="20"/>
          <w:szCs w:val="20"/>
        </w:rPr>
        <w:t xml:space="preserve"> Colloids and Surfaces A: Physicochemical and Engineering Aspects, 2006. </w:t>
      </w:r>
      <w:r w:rsidRPr="001B7D08">
        <w:rPr>
          <w:b/>
          <w:sz w:val="20"/>
          <w:szCs w:val="20"/>
        </w:rPr>
        <w:t>282</w:t>
      </w:r>
      <w:r w:rsidRPr="001B7D08">
        <w:rPr>
          <w:sz w:val="20"/>
          <w:szCs w:val="20"/>
        </w:rPr>
        <w:t>: p. 348-359</w:t>
      </w:r>
      <w:r w:rsidRPr="001B7D08">
        <w:rPr>
          <w:sz w:val="20"/>
          <w:szCs w:val="20"/>
          <w:rtl/>
        </w:rPr>
        <w:t>.</w:t>
      </w:r>
    </w:p>
    <w:p w14:paraId="78A4E99E"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6.</w:t>
      </w:r>
      <w:r w:rsidRPr="001B7D08">
        <w:rPr>
          <w:sz w:val="20"/>
          <w:szCs w:val="20"/>
          <w:rtl/>
        </w:rPr>
        <w:tab/>
      </w:r>
      <w:r w:rsidRPr="001B7D08">
        <w:rPr>
          <w:sz w:val="20"/>
          <w:szCs w:val="20"/>
        </w:rPr>
        <w:t xml:space="preserve">Chen, Y., et al., </w:t>
      </w:r>
      <w:r w:rsidRPr="001B7D08">
        <w:rPr>
          <w:i/>
          <w:sz w:val="20"/>
          <w:szCs w:val="20"/>
        </w:rPr>
        <w:t>Switchable nonionic to cationic ethoxylated amine surfactants for CO2 enhanced oil recovery in high-temperature, high-salinity carbonate reservoirs.</w:t>
      </w:r>
      <w:r w:rsidRPr="001B7D08">
        <w:rPr>
          <w:sz w:val="20"/>
          <w:szCs w:val="20"/>
        </w:rPr>
        <w:t xml:space="preserve"> SPE journal, 2014. </w:t>
      </w:r>
      <w:r w:rsidRPr="001B7D08">
        <w:rPr>
          <w:b/>
          <w:sz w:val="20"/>
          <w:szCs w:val="20"/>
        </w:rPr>
        <w:t>19</w:t>
      </w:r>
      <w:r w:rsidRPr="001B7D08">
        <w:rPr>
          <w:sz w:val="20"/>
          <w:szCs w:val="20"/>
        </w:rPr>
        <w:t>(02): p. 249-259</w:t>
      </w:r>
      <w:r w:rsidRPr="001B7D08">
        <w:rPr>
          <w:sz w:val="20"/>
          <w:szCs w:val="20"/>
          <w:rtl/>
        </w:rPr>
        <w:t>.</w:t>
      </w:r>
    </w:p>
    <w:p w14:paraId="720F2CD8"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7.</w:t>
      </w:r>
      <w:r w:rsidRPr="001B7D08">
        <w:rPr>
          <w:sz w:val="20"/>
          <w:szCs w:val="20"/>
          <w:rtl/>
        </w:rPr>
        <w:tab/>
      </w:r>
      <w:r w:rsidRPr="001B7D08">
        <w:rPr>
          <w:sz w:val="20"/>
          <w:szCs w:val="20"/>
        </w:rPr>
        <w:t xml:space="preserve">Elhag, A.S., et al., </w:t>
      </w:r>
      <w:r w:rsidRPr="001B7D08">
        <w:rPr>
          <w:i/>
          <w:sz w:val="20"/>
          <w:szCs w:val="20"/>
        </w:rPr>
        <w:t>Switchable diamine surfactants for CO2 mobility</w:t>
      </w:r>
      <w:r w:rsidRPr="001B7D08">
        <w:rPr>
          <w:i/>
          <w:sz w:val="20"/>
          <w:szCs w:val="20"/>
          <w:rtl/>
        </w:rPr>
        <w:t xml:space="preserve"> </w:t>
      </w:r>
      <w:r w:rsidRPr="001B7D08">
        <w:rPr>
          <w:i/>
          <w:sz w:val="20"/>
          <w:szCs w:val="20"/>
        </w:rPr>
        <w:t>control in enhanced oil recovery and sequestration.</w:t>
      </w:r>
      <w:r w:rsidRPr="001B7D08">
        <w:rPr>
          <w:sz w:val="20"/>
          <w:szCs w:val="20"/>
        </w:rPr>
        <w:t xml:space="preserve"> Energy Procedia, 2014. </w:t>
      </w:r>
      <w:r w:rsidRPr="001B7D08">
        <w:rPr>
          <w:b/>
          <w:sz w:val="20"/>
          <w:szCs w:val="20"/>
        </w:rPr>
        <w:t>63</w:t>
      </w:r>
      <w:r w:rsidRPr="001B7D08">
        <w:rPr>
          <w:sz w:val="20"/>
          <w:szCs w:val="20"/>
        </w:rPr>
        <w:t>: p. 7709-7716</w:t>
      </w:r>
      <w:r w:rsidRPr="001B7D08">
        <w:rPr>
          <w:sz w:val="20"/>
          <w:szCs w:val="20"/>
          <w:rtl/>
        </w:rPr>
        <w:t>.</w:t>
      </w:r>
    </w:p>
    <w:p w14:paraId="4C1808F0"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8.</w:t>
      </w:r>
      <w:r w:rsidRPr="001B7D08">
        <w:rPr>
          <w:sz w:val="20"/>
          <w:szCs w:val="20"/>
          <w:rtl/>
        </w:rPr>
        <w:tab/>
      </w:r>
      <w:r w:rsidRPr="001B7D08">
        <w:rPr>
          <w:sz w:val="20"/>
          <w:szCs w:val="20"/>
        </w:rPr>
        <w:t xml:space="preserve">Jian, G., et al., </w:t>
      </w:r>
      <w:r w:rsidRPr="001B7D08">
        <w:rPr>
          <w:i/>
          <w:sz w:val="20"/>
          <w:szCs w:val="20"/>
        </w:rPr>
        <w:t>Static adsorption of an ethoxylated nonionic surfactant on carbonate minerals.</w:t>
      </w:r>
      <w:r w:rsidRPr="001B7D08">
        <w:rPr>
          <w:sz w:val="20"/>
          <w:szCs w:val="20"/>
        </w:rPr>
        <w:t xml:space="preserve"> Langmuir, 2016. </w:t>
      </w:r>
      <w:r w:rsidRPr="001B7D08">
        <w:rPr>
          <w:b/>
          <w:sz w:val="20"/>
          <w:szCs w:val="20"/>
        </w:rPr>
        <w:t>32</w:t>
      </w:r>
      <w:r w:rsidRPr="001B7D08">
        <w:rPr>
          <w:sz w:val="20"/>
          <w:szCs w:val="20"/>
        </w:rPr>
        <w:t>(40): p. 10244-10252</w:t>
      </w:r>
      <w:r w:rsidRPr="001B7D08">
        <w:rPr>
          <w:sz w:val="20"/>
          <w:szCs w:val="20"/>
          <w:rtl/>
        </w:rPr>
        <w:t>.</w:t>
      </w:r>
    </w:p>
    <w:p w14:paraId="46E64303"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19.</w:t>
      </w:r>
      <w:r w:rsidRPr="001B7D08">
        <w:rPr>
          <w:sz w:val="20"/>
          <w:szCs w:val="20"/>
          <w:rtl/>
        </w:rPr>
        <w:tab/>
      </w:r>
      <w:r w:rsidRPr="001B7D08">
        <w:rPr>
          <w:sz w:val="20"/>
          <w:szCs w:val="20"/>
        </w:rPr>
        <w:t>Zeng, Y., et al</w:t>
      </w:r>
      <w:r w:rsidRPr="001B7D08">
        <w:rPr>
          <w:sz w:val="20"/>
          <w:szCs w:val="20"/>
          <w:rtl/>
        </w:rPr>
        <w:t xml:space="preserve">., </w:t>
      </w:r>
      <w:r w:rsidRPr="001B7D08">
        <w:rPr>
          <w:i/>
          <w:sz w:val="20"/>
          <w:szCs w:val="20"/>
        </w:rPr>
        <w:t>Role of gas type on foam transport in porous media.</w:t>
      </w:r>
      <w:r w:rsidRPr="001B7D08">
        <w:rPr>
          <w:sz w:val="20"/>
          <w:szCs w:val="20"/>
        </w:rPr>
        <w:t xml:space="preserve"> Langmuir, 2016. </w:t>
      </w:r>
      <w:r w:rsidRPr="001B7D08">
        <w:rPr>
          <w:b/>
          <w:sz w:val="20"/>
          <w:szCs w:val="20"/>
        </w:rPr>
        <w:t>32</w:t>
      </w:r>
      <w:r w:rsidRPr="001B7D08">
        <w:rPr>
          <w:sz w:val="20"/>
          <w:szCs w:val="20"/>
        </w:rPr>
        <w:t>(25): p. 6239-6245</w:t>
      </w:r>
      <w:r w:rsidRPr="001B7D08">
        <w:rPr>
          <w:sz w:val="20"/>
          <w:szCs w:val="20"/>
          <w:rtl/>
        </w:rPr>
        <w:t>.</w:t>
      </w:r>
    </w:p>
    <w:p w14:paraId="353C32E7"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0.</w:t>
      </w:r>
      <w:r w:rsidRPr="001B7D08">
        <w:rPr>
          <w:sz w:val="20"/>
          <w:szCs w:val="20"/>
          <w:rtl/>
        </w:rPr>
        <w:tab/>
      </w:r>
      <w:r w:rsidRPr="001B7D08">
        <w:rPr>
          <w:sz w:val="20"/>
          <w:szCs w:val="20"/>
        </w:rPr>
        <w:t xml:space="preserve">Haugen, A., et al., </w:t>
      </w:r>
      <w:r w:rsidRPr="001B7D08">
        <w:rPr>
          <w:i/>
          <w:sz w:val="20"/>
          <w:szCs w:val="20"/>
        </w:rPr>
        <w:t>Experimental study of foam flow in fractured oil-wet limestone for enhanced oil recovery.</w:t>
      </w:r>
      <w:r w:rsidRPr="001B7D08">
        <w:rPr>
          <w:sz w:val="20"/>
          <w:szCs w:val="20"/>
        </w:rPr>
        <w:t xml:space="preserve"> SPE Reservoir Evaluation &amp; Engineering, 2012. </w:t>
      </w:r>
      <w:r w:rsidRPr="001B7D08">
        <w:rPr>
          <w:b/>
          <w:sz w:val="20"/>
          <w:szCs w:val="20"/>
        </w:rPr>
        <w:t>15</w:t>
      </w:r>
      <w:r w:rsidRPr="001B7D08">
        <w:rPr>
          <w:sz w:val="20"/>
          <w:szCs w:val="20"/>
          <w:rtl/>
        </w:rPr>
        <w:t xml:space="preserve">(02): </w:t>
      </w:r>
      <w:r w:rsidRPr="001B7D08">
        <w:rPr>
          <w:sz w:val="20"/>
          <w:szCs w:val="20"/>
        </w:rPr>
        <w:t>p. 218-228</w:t>
      </w:r>
      <w:r w:rsidRPr="001B7D08">
        <w:rPr>
          <w:sz w:val="20"/>
          <w:szCs w:val="20"/>
          <w:rtl/>
        </w:rPr>
        <w:t>.</w:t>
      </w:r>
    </w:p>
    <w:p w14:paraId="0FCF9D37"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1.</w:t>
      </w:r>
      <w:r w:rsidRPr="001B7D08">
        <w:rPr>
          <w:sz w:val="20"/>
          <w:szCs w:val="20"/>
          <w:rtl/>
        </w:rPr>
        <w:tab/>
      </w:r>
      <w:r w:rsidRPr="001B7D08">
        <w:rPr>
          <w:sz w:val="20"/>
          <w:szCs w:val="20"/>
        </w:rPr>
        <w:t xml:space="preserve">Farajzadeh, R., et al., </w:t>
      </w:r>
      <w:r w:rsidRPr="001B7D08">
        <w:rPr>
          <w:i/>
          <w:sz w:val="20"/>
          <w:szCs w:val="20"/>
        </w:rPr>
        <w:t>Effect of permeability on implicit-texture foam model parameters and the limiting capillary pressure.</w:t>
      </w:r>
      <w:r w:rsidRPr="001B7D08">
        <w:rPr>
          <w:sz w:val="20"/>
          <w:szCs w:val="20"/>
        </w:rPr>
        <w:t xml:space="preserve"> Energy &amp; fuels, 2015. </w:t>
      </w:r>
      <w:r w:rsidRPr="001B7D08">
        <w:rPr>
          <w:b/>
          <w:sz w:val="20"/>
          <w:szCs w:val="20"/>
        </w:rPr>
        <w:t>29</w:t>
      </w:r>
      <w:r w:rsidRPr="001B7D08">
        <w:rPr>
          <w:sz w:val="20"/>
          <w:szCs w:val="20"/>
        </w:rPr>
        <w:t>(5): p. 3011-3018</w:t>
      </w:r>
      <w:r w:rsidRPr="001B7D08">
        <w:rPr>
          <w:sz w:val="20"/>
          <w:szCs w:val="20"/>
          <w:rtl/>
        </w:rPr>
        <w:t>.</w:t>
      </w:r>
    </w:p>
    <w:p w14:paraId="4F9FDD02"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2.</w:t>
      </w:r>
      <w:r w:rsidRPr="001B7D08">
        <w:rPr>
          <w:sz w:val="20"/>
          <w:szCs w:val="20"/>
          <w:rtl/>
        </w:rPr>
        <w:tab/>
      </w:r>
      <w:r w:rsidRPr="001B7D08">
        <w:rPr>
          <w:sz w:val="20"/>
          <w:szCs w:val="20"/>
        </w:rPr>
        <w:t xml:space="preserve">Bourrel, M. and C. Chambu, </w:t>
      </w:r>
      <w:r w:rsidRPr="001B7D08">
        <w:rPr>
          <w:i/>
          <w:sz w:val="20"/>
          <w:szCs w:val="20"/>
        </w:rPr>
        <w:t>The rules for achieving high solubilization of brine and oil by amphiphilic molecules.</w:t>
      </w:r>
      <w:r w:rsidRPr="001B7D08">
        <w:rPr>
          <w:sz w:val="20"/>
          <w:szCs w:val="20"/>
        </w:rPr>
        <w:t xml:space="preserve"> Society of Petroleum Engineers Journal, 1983. </w:t>
      </w:r>
      <w:r w:rsidRPr="001B7D08">
        <w:rPr>
          <w:b/>
          <w:sz w:val="20"/>
          <w:szCs w:val="20"/>
        </w:rPr>
        <w:t>23</w:t>
      </w:r>
      <w:r w:rsidRPr="001B7D08">
        <w:rPr>
          <w:sz w:val="20"/>
          <w:szCs w:val="20"/>
        </w:rPr>
        <w:t>(02): p. 327-338</w:t>
      </w:r>
      <w:r w:rsidRPr="001B7D08">
        <w:rPr>
          <w:sz w:val="20"/>
          <w:szCs w:val="20"/>
          <w:rtl/>
        </w:rPr>
        <w:t>.</w:t>
      </w:r>
    </w:p>
    <w:p w14:paraId="348BBC02"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3.</w:t>
      </w:r>
      <w:r w:rsidRPr="001B7D08">
        <w:rPr>
          <w:sz w:val="20"/>
          <w:szCs w:val="20"/>
          <w:rtl/>
        </w:rPr>
        <w:tab/>
      </w:r>
      <w:r w:rsidRPr="001B7D08">
        <w:rPr>
          <w:sz w:val="20"/>
          <w:szCs w:val="20"/>
        </w:rPr>
        <w:t xml:space="preserve">Lu, J., et al., </w:t>
      </w:r>
      <w:r w:rsidRPr="001B7D08">
        <w:rPr>
          <w:i/>
          <w:sz w:val="20"/>
          <w:szCs w:val="20"/>
        </w:rPr>
        <w:t>New surfactant developments for chemical enhanced oil recovery.</w:t>
      </w:r>
      <w:r w:rsidRPr="001B7D08">
        <w:rPr>
          <w:sz w:val="20"/>
          <w:szCs w:val="20"/>
        </w:rPr>
        <w:t xml:space="preserve"> Journal of Petroleum Science and Engineering, 2014</w:t>
      </w:r>
      <w:r w:rsidRPr="001B7D08">
        <w:rPr>
          <w:sz w:val="20"/>
          <w:szCs w:val="20"/>
          <w:rtl/>
        </w:rPr>
        <w:t xml:space="preserve">. </w:t>
      </w:r>
      <w:r w:rsidRPr="001B7D08">
        <w:rPr>
          <w:b/>
          <w:sz w:val="20"/>
          <w:szCs w:val="20"/>
          <w:rtl/>
        </w:rPr>
        <w:t>120</w:t>
      </w:r>
      <w:r w:rsidRPr="001B7D08">
        <w:rPr>
          <w:sz w:val="20"/>
          <w:szCs w:val="20"/>
          <w:rtl/>
        </w:rPr>
        <w:t xml:space="preserve">: </w:t>
      </w:r>
      <w:r w:rsidRPr="001B7D08">
        <w:rPr>
          <w:sz w:val="20"/>
          <w:szCs w:val="20"/>
        </w:rPr>
        <w:t>p. 94-101</w:t>
      </w:r>
      <w:r w:rsidRPr="001B7D08">
        <w:rPr>
          <w:sz w:val="20"/>
          <w:szCs w:val="20"/>
          <w:rtl/>
        </w:rPr>
        <w:t>.</w:t>
      </w:r>
    </w:p>
    <w:p w14:paraId="10132D3E"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4.</w:t>
      </w:r>
      <w:r w:rsidRPr="001B7D08">
        <w:rPr>
          <w:sz w:val="20"/>
          <w:szCs w:val="20"/>
          <w:rtl/>
        </w:rPr>
        <w:tab/>
      </w:r>
      <w:r w:rsidRPr="001B7D08">
        <w:rPr>
          <w:sz w:val="20"/>
          <w:szCs w:val="20"/>
        </w:rPr>
        <w:t xml:space="preserve">Sun, L., et al., </w:t>
      </w:r>
      <w:r w:rsidRPr="001B7D08">
        <w:rPr>
          <w:i/>
          <w:sz w:val="20"/>
          <w:szCs w:val="20"/>
        </w:rPr>
        <w:t>Recent advances of surfactant-stabilized N2/CO2 foams in enhanced oil recovery.</w:t>
      </w:r>
      <w:r w:rsidRPr="001B7D08">
        <w:rPr>
          <w:sz w:val="20"/>
          <w:szCs w:val="20"/>
        </w:rPr>
        <w:t xml:space="preserve"> Fuel, 2019. </w:t>
      </w:r>
      <w:r w:rsidRPr="001B7D08">
        <w:rPr>
          <w:b/>
          <w:sz w:val="20"/>
          <w:szCs w:val="20"/>
        </w:rPr>
        <w:t>241</w:t>
      </w:r>
      <w:r w:rsidRPr="001B7D08">
        <w:rPr>
          <w:sz w:val="20"/>
          <w:szCs w:val="20"/>
        </w:rPr>
        <w:t>: p. 83-93</w:t>
      </w:r>
      <w:r w:rsidRPr="001B7D08">
        <w:rPr>
          <w:sz w:val="20"/>
          <w:szCs w:val="20"/>
          <w:rtl/>
        </w:rPr>
        <w:t>.</w:t>
      </w:r>
    </w:p>
    <w:p w14:paraId="17B3AFA8"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5.</w:t>
      </w:r>
      <w:r w:rsidRPr="001B7D08">
        <w:rPr>
          <w:sz w:val="20"/>
          <w:szCs w:val="20"/>
          <w:rtl/>
        </w:rPr>
        <w:tab/>
      </w:r>
      <w:r w:rsidRPr="001B7D08">
        <w:rPr>
          <w:sz w:val="20"/>
          <w:szCs w:val="20"/>
        </w:rPr>
        <w:t xml:space="preserve">Guo, H., et al., </w:t>
      </w:r>
      <w:r w:rsidRPr="001B7D08">
        <w:rPr>
          <w:i/>
          <w:sz w:val="20"/>
          <w:szCs w:val="20"/>
        </w:rPr>
        <w:t>A novel alkaline/surfactant/foam enhanced oil recovery process.</w:t>
      </w:r>
      <w:r w:rsidRPr="001B7D08">
        <w:rPr>
          <w:sz w:val="20"/>
          <w:szCs w:val="20"/>
        </w:rPr>
        <w:t xml:space="preserve"> Spe Journal, 2012. </w:t>
      </w:r>
      <w:r w:rsidRPr="001B7D08">
        <w:rPr>
          <w:b/>
          <w:sz w:val="20"/>
          <w:szCs w:val="20"/>
        </w:rPr>
        <w:t>17</w:t>
      </w:r>
      <w:r w:rsidRPr="001B7D08">
        <w:rPr>
          <w:sz w:val="20"/>
          <w:szCs w:val="20"/>
          <w:rtl/>
        </w:rPr>
        <w:t xml:space="preserve">(04): </w:t>
      </w:r>
      <w:r w:rsidRPr="001B7D08">
        <w:rPr>
          <w:sz w:val="20"/>
          <w:szCs w:val="20"/>
        </w:rPr>
        <w:t>p. 1186-1195</w:t>
      </w:r>
      <w:r w:rsidRPr="001B7D08">
        <w:rPr>
          <w:sz w:val="20"/>
          <w:szCs w:val="20"/>
          <w:rtl/>
        </w:rPr>
        <w:t>.</w:t>
      </w:r>
    </w:p>
    <w:p w14:paraId="7089046F"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6.</w:t>
      </w:r>
      <w:r w:rsidRPr="001B7D08">
        <w:rPr>
          <w:sz w:val="20"/>
          <w:szCs w:val="20"/>
          <w:rtl/>
        </w:rPr>
        <w:tab/>
      </w:r>
      <w:r w:rsidRPr="001B7D08">
        <w:rPr>
          <w:sz w:val="20"/>
          <w:szCs w:val="20"/>
        </w:rPr>
        <w:t xml:space="preserve">Li, R.F., et al., </w:t>
      </w:r>
      <w:r w:rsidRPr="001B7D08">
        <w:rPr>
          <w:i/>
          <w:sz w:val="20"/>
          <w:szCs w:val="20"/>
        </w:rPr>
        <w:t>Wettability alteration and foam mobility control in a layered, 2D heterogeneous sandpack.</w:t>
      </w:r>
      <w:r w:rsidRPr="001B7D08">
        <w:rPr>
          <w:sz w:val="20"/>
          <w:szCs w:val="20"/>
        </w:rPr>
        <w:t xml:space="preserve"> SPE journal, 2012. </w:t>
      </w:r>
      <w:r w:rsidRPr="001B7D08">
        <w:rPr>
          <w:b/>
          <w:sz w:val="20"/>
          <w:szCs w:val="20"/>
        </w:rPr>
        <w:t>17</w:t>
      </w:r>
      <w:r w:rsidRPr="001B7D08">
        <w:rPr>
          <w:sz w:val="20"/>
          <w:szCs w:val="20"/>
        </w:rPr>
        <w:t>(04): p. 1207-1220</w:t>
      </w:r>
      <w:r w:rsidRPr="001B7D08">
        <w:rPr>
          <w:sz w:val="20"/>
          <w:szCs w:val="20"/>
          <w:rtl/>
        </w:rPr>
        <w:t>.</w:t>
      </w:r>
    </w:p>
    <w:p w14:paraId="6146AA40"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7.</w:t>
      </w:r>
      <w:r w:rsidRPr="001B7D08">
        <w:rPr>
          <w:sz w:val="20"/>
          <w:szCs w:val="20"/>
          <w:rtl/>
        </w:rPr>
        <w:tab/>
      </w:r>
      <w:r w:rsidRPr="001B7D08">
        <w:rPr>
          <w:sz w:val="20"/>
          <w:szCs w:val="20"/>
        </w:rPr>
        <w:t xml:space="preserve">Chevallier, E., et al. </w:t>
      </w:r>
      <w:r w:rsidRPr="001B7D08">
        <w:rPr>
          <w:i/>
          <w:sz w:val="20"/>
          <w:szCs w:val="20"/>
        </w:rPr>
        <w:t>Foams with Ultra-Low Interfacial Tensions for an Efficient EOR Process in Fractured Reservoirs</w:t>
      </w:r>
      <w:r w:rsidRPr="001B7D08">
        <w:rPr>
          <w:sz w:val="20"/>
          <w:szCs w:val="20"/>
        </w:rPr>
        <w:t xml:space="preserve">. in </w:t>
      </w:r>
      <w:r w:rsidRPr="001B7D08">
        <w:rPr>
          <w:i/>
          <w:sz w:val="20"/>
          <w:szCs w:val="20"/>
        </w:rPr>
        <w:t>SPE Asia Pacific Enhanced Oil Recovery Conference</w:t>
      </w:r>
      <w:r w:rsidRPr="001B7D08">
        <w:rPr>
          <w:sz w:val="20"/>
          <w:szCs w:val="20"/>
        </w:rPr>
        <w:t>. 2015</w:t>
      </w:r>
      <w:r w:rsidRPr="001B7D08">
        <w:rPr>
          <w:sz w:val="20"/>
          <w:szCs w:val="20"/>
          <w:rtl/>
        </w:rPr>
        <w:t>.</w:t>
      </w:r>
    </w:p>
    <w:p w14:paraId="4D75ABD9"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lastRenderedPageBreak/>
        <w:t>28.</w:t>
      </w:r>
      <w:r w:rsidRPr="001B7D08">
        <w:rPr>
          <w:sz w:val="20"/>
          <w:szCs w:val="20"/>
          <w:rtl/>
        </w:rPr>
        <w:tab/>
      </w:r>
      <w:r w:rsidRPr="001B7D08">
        <w:rPr>
          <w:sz w:val="20"/>
          <w:szCs w:val="20"/>
        </w:rPr>
        <w:t xml:space="preserve">Nguyen, N., et al. </w:t>
      </w:r>
      <w:r w:rsidRPr="001B7D08">
        <w:rPr>
          <w:i/>
          <w:sz w:val="20"/>
          <w:szCs w:val="20"/>
        </w:rPr>
        <w:t>Low-Tension Gas (LTG) Injection Strategy in High Salinity and High Temperature Sandstone Reservoirs</w:t>
      </w:r>
      <w:r w:rsidRPr="001B7D08">
        <w:rPr>
          <w:sz w:val="20"/>
          <w:szCs w:val="20"/>
        </w:rPr>
        <w:t xml:space="preserve">. in </w:t>
      </w:r>
      <w:r w:rsidRPr="001B7D08">
        <w:rPr>
          <w:i/>
          <w:sz w:val="20"/>
          <w:szCs w:val="20"/>
        </w:rPr>
        <w:t>SPE Asia Pacific Enhanced Oil Recovery Conference</w:t>
      </w:r>
      <w:r w:rsidRPr="001B7D08">
        <w:rPr>
          <w:sz w:val="20"/>
          <w:szCs w:val="20"/>
        </w:rPr>
        <w:t>. 2015. OnePetro</w:t>
      </w:r>
      <w:r w:rsidRPr="001B7D08">
        <w:rPr>
          <w:sz w:val="20"/>
          <w:szCs w:val="20"/>
          <w:rtl/>
        </w:rPr>
        <w:t>.</w:t>
      </w:r>
    </w:p>
    <w:p w14:paraId="7DEA0DA0"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29.</w:t>
      </w:r>
      <w:r w:rsidRPr="001B7D08">
        <w:rPr>
          <w:sz w:val="20"/>
          <w:szCs w:val="20"/>
          <w:rtl/>
        </w:rPr>
        <w:tab/>
      </w:r>
      <w:r w:rsidRPr="001B7D08">
        <w:rPr>
          <w:sz w:val="20"/>
          <w:szCs w:val="20"/>
        </w:rPr>
        <w:t xml:space="preserve">Dong, P., et al., </w:t>
      </w:r>
      <w:r w:rsidRPr="001B7D08">
        <w:rPr>
          <w:i/>
          <w:sz w:val="20"/>
          <w:szCs w:val="20"/>
        </w:rPr>
        <w:t>Low-IFT foaming system for enhanced oil recovery in highly heterogeneous/fractured oil-wet carbonate reservoirs.</w:t>
      </w:r>
      <w:r w:rsidRPr="001B7D08">
        <w:rPr>
          <w:sz w:val="20"/>
          <w:szCs w:val="20"/>
        </w:rPr>
        <w:t xml:space="preserve"> SPE Journal, 2018. </w:t>
      </w:r>
      <w:r w:rsidRPr="001B7D08">
        <w:rPr>
          <w:b/>
          <w:sz w:val="20"/>
          <w:szCs w:val="20"/>
        </w:rPr>
        <w:t>23</w:t>
      </w:r>
      <w:r w:rsidRPr="001B7D08">
        <w:rPr>
          <w:sz w:val="20"/>
          <w:szCs w:val="20"/>
        </w:rPr>
        <w:t>(06): p. 2243-2259</w:t>
      </w:r>
      <w:r w:rsidRPr="001B7D08">
        <w:rPr>
          <w:sz w:val="20"/>
          <w:szCs w:val="20"/>
          <w:rtl/>
        </w:rPr>
        <w:t>.</w:t>
      </w:r>
    </w:p>
    <w:p w14:paraId="1F5824D7"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0.</w:t>
      </w:r>
      <w:r w:rsidRPr="001B7D08">
        <w:rPr>
          <w:sz w:val="20"/>
          <w:szCs w:val="20"/>
          <w:rtl/>
        </w:rPr>
        <w:tab/>
      </w:r>
      <w:r w:rsidRPr="001B7D08">
        <w:rPr>
          <w:sz w:val="20"/>
          <w:szCs w:val="20"/>
        </w:rPr>
        <w:t xml:space="preserve">Aroonsri, A., et al. </w:t>
      </w:r>
      <w:r w:rsidRPr="001B7D08">
        <w:rPr>
          <w:i/>
          <w:sz w:val="20"/>
          <w:szCs w:val="20"/>
        </w:rPr>
        <w:t>Conditions for generating nanoparticle-stabilized CO2 foams in fracture and matrix flow</w:t>
      </w:r>
      <w:r w:rsidRPr="001B7D08">
        <w:rPr>
          <w:sz w:val="20"/>
          <w:szCs w:val="20"/>
        </w:rPr>
        <w:t xml:space="preserve">. in </w:t>
      </w:r>
      <w:r w:rsidRPr="001B7D08">
        <w:rPr>
          <w:i/>
          <w:sz w:val="20"/>
          <w:szCs w:val="20"/>
        </w:rPr>
        <w:t>SPE annual technical conference and exhibition</w:t>
      </w:r>
      <w:r w:rsidRPr="001B7D08">
        <w:rPr>
          <w:sz w:val="20"/>
          <w:szCs w:val="20"/>
        </w:rPr>
        <w:t>. 2013. OnePetro</w:t>
      </w:r>
      <w:r w:rsidRPr="001B7D08">
        <w:rPr>
          <w:sz w:val="20"/>
          <w:szCs w:val="20"/>
          <w:rtl/>
        </w:rPr>
        <w:t>.</w:t>
      </w:r>
    </w:p>
    <w:p w14:paraId="2F678FE8"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1.</w:t>
      </w:r>
      <w:r w:rsidRPr="001B7D08">
        <w:rPr>
          <w:sz w:val="20"/>
          <w:szCs w:val="20"/>
          <w:rtl/>
        </w:rPr>
        <w:tab/>
      </w:r>
      <w:r w:rsidRPr="001B7D08">
        <w:rPr>
          <w:sz w:val="20"/>
          <w:szCs w:val="20"/>
        </w:rPr>
        <w:t xml:space="preserve">Dickson, J.L., B.P. Binks, and K.P. Johnston, </w:t>
      </w:r>
      <w:r w:rsidRPr="001B7D08">
        <w:rPr>
          <w:i/>
          <w:sz w:val="20"/>
          <w:szCs w:val="20"/>
        </w:rPr>
        <w:t>Stabilization of carbon dioxide-in-water emulsions with silica nanoparticles.</w:t>
      </w:r>
      <w:r w:rsidRPr="001B7D08">
        <w:rPr>
          <w:sz w:val="20"/>
          <w:szCs w:val="20"/>
        </w:rPr>
        <w:t xml:space="preserve"> Langmuir, 2004. </w:t>
      </w:r>
      <w:r w:rsidRPr="001B7D08">
        <w:rPr>
          <w:b/>
          <w:sz w:val="20"/>
          <w:szCs w:val="20"/>
        </w:rPr>
        <w:t>20</w:t>
      </w:r>
      <w:r w:rsidRPr="001B7D08">
        <w:rPr>
          <w:sz w:val="20"/>
          <w:szCs w:val="20"/>
        </w:rPr>
        <w:t>(19): p. 7976-7983</w:t>
      </w:r>
      <w:r w:rsidRPr="001B7D08">
        <w:rPr>
          <w:sz w:val="20"/>
          <w:szCs w:val="20"/>
          <w:rtl/>
        </w:rPr>
        <w:t>.</w:t>
      </w:r>
    </w:p>
    <w:p w14:paraId="67196D72"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2.</w:t>
      </w:r>
      <w:r w:rsidRPr="001B7D08">
        <w:rPr>
          <w:sz w:val="20"/>
          <w:szCs w:val="20"/>
          <w:rtl/>
        </w:rPr>
        <w:tab/>
      </w:r>
      <w:r w:rsidRPr="001B7D08">
        <w:rPr>
          <w:sz w:val="20"/>
          <w:szCs w:val="20"/>
        </w:rPr>
        <w:t xml:space="preserve">Emrani, A.S. and H.A. Nasr-El-Din, </w:t>
      </w:r>
      <w:r w:rsidRPr="001B7D08">
        <w:rPr>
          <w:i/>
          <w:sz w:val="20"/>
          <w:szCs w:val="20"/>
        </w:rPr>
        <w:t>An experimental study of nanoparticle-polymer-stabilized CO2 foam.</w:t>
      </w:r>
      <w:r w:rsidRPr="001B7D08">
        <w:rPr>
          <w:sz w:val="20"/>
          <w:szCs w:val="20"/>
        </w:rPr>
        <w:t xml:space="preserve"> Colloids and Surfaces A: Physicochemical and Engineering Aspects, 2017. </w:t>
      </w:r>
      <w:r w:rsidRPr="001B7D08">
        <w:rPr>
          <w:b/>
          <w:sz w:val="20"/>
          <w:szCs w:val="20"/>
        </w:rPr>
        <w:t>524</w:t>
      </w:r>
      <w:r w:rsidRPr="001B7D08">
        <w:rPr>
          <w:sz w:val="20"/>
          <w:szCs w:val="20"/>
        </w:rPr>
        <w:t>: p. 17-27</w:t>
      </w:r>
      <w:r w:rsidRPr="001B7D08">
        <w:rPr>
          <w:sz w:val="20"/>
          <w:szCs w:val="20"/>
          <w:rtl/>
        </w:rPr>
        <w:t>.</w:t>
      </w:r>
    </w:p>
    <w:p w14:paraId="08683490"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3.</w:t>
      </w:r>
      <w:r w:rsidRPr="001B7D08">
        <w:rPr>
          <w:sz w:val="20"/>
          <w:szCs w:val="20"/>
          <w:rtl/>
        </w:rPr>
        <w:tab/>
      </w:r>
      <w:r w:rsidRPr="001B7D08">
        <w:rPr>
          <w:sz w:val="20"/>
          <w:szCs w:val="20"/>
        </w:rPr>
        <w:t>Mo, D., et</w:t>
      </w:r>
      <w:r w:rsidRPr="001B7D08">
        <w:rPr>
          <w:sz w:val="20"/>
          <w:szCs w:val="20"/>
          <w:rtl/>
        </w:rPr>
        <w:t xml:space="preserve"> </w:t>
      </w:r>
      <w:r w:rsidRPr="001B7D08">
        <w:rPr>
          <w:sz w:val="20"/>
          <w:szCs w:val="20"/>
        </w:rPr>
        <w:t xml:space="preserve">al. </w:t>
      </w:r>
      <w:r w:rsidRPr="001B7D08">
        <w:rPr>
          <w:i/>
          <w:sz w:val="20"/>
          <w:szCs w:val="20"/>
        </w:rPr>
        <w:t>Study of the effect of different factors on nanoparticle-stablized CO2 foam for mobility control</w:t>
      </w:r>
      <w:r w:rsidRPr="001B7D08">
        <w:rPr>
          <w:sz w:val="20"/>
          <w:szCs w:val="20"/>
        </w:rPr>
        <w:t xml:space="preserve">. in </w:t>
      </w:r>
      <w:r w:rsidRPr="001B7D08">
        <w:rPr>
          <w:i/>
          <w:sz w:val="20"/>
          <w:szCs w:val="20"/>
        </w:rPr>
        <w:t>SPE Annual Technical Conference and Exhibition</w:t>
      </w:r>
      <w:r w:rsidRPr="001B7D08">
        <w:rPr>
          <w:sz w:val="20"/>
          <w:szCs w:val="20"/>
        </w:rPr>
        <w:t>. 2012. OnePetro</w:t>
      </w:r>
      <w:r w:rsidRPr="001B7D08">
        <w:rPr>
          <w:sz w:val="20"/>
          <w:szCs w:val="20"/>
          <w:rtl/>
        </w:rPr>
        <w:t>.</w:t>
      </w:r>
    </w:p>
    <w:p w14:paraId="72D1A569"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4.</w:t>
      </w:r>
      <w:r w:rsidRPr="001B7D08">
        <w:rPr>
          <w:sz w:val="20"/>
          <w:szCs w:val="20"/>
          <w:rtl/>
        </w:rPr>
        <w:tab/>
      </w:r>
      <w:r w:rsidRPr="001B7D08">
        <w:rPr>
          <w:sz w:val="20"/>
          <w:szCs w:val="20"/>
        </w:rPr>
        <w:t xml:space="preserve">Mohd, T., et al. </w:t>
      </w:r>
      <w:r w:rsidRPr="001B7D08">
        <w:rPr>
          <w:i/>
          <w:sz w:val="20"/>
          <w:szCs w:val="20"/>
        </w:rPr>
        <w:t>Relationship between foamability and nanoparticle concentration</w:t>
      </w:r>
      <w:r w:rsidRPr="001B7D08">
        <w:rPr>
          <w:i/>
          <w:sz w:val="20"/>
          <w:szCs w:val="20"/>
          <w:rtl/>
        </w:rPr>
        <w:t xml:space="preserve"> </w:t>
      </w:r>
      <w:r w:rsidRPr="001B7D08">
        <w:rPr>
          <w:i/>
          <w:sz w:val="20"/>
          <w:szCs w:val="20"/>
        </w:rPr>
        <w:t>of carbon dioxide (CO2) foam for enhanced oil recovery (EOR)</w:t>
      </w:r>
      <w:r w:rsidRPr="001B7D08">
        <w:rPr>
          <w:sz w:val="20"/>
          <w:szCs w:val="20"/>
        </w:rPr>
        <w:t xml:space="preserve">. in </w:t>
      </w:r>
      <w:r w:rsidRPr="001B7D08">
        <w:rPr>
          <w:i/>
          <w:sz w:val="20"/>
          <w:szCs w:val="20"/>
        </w:rPr>
        <w:t>Applied Mechanics and Materials</w:t>
      </w:r>
      <w:r w:rsidRPr="001B7D08">
        <w:rPr>
          <w:sz w:val="20"/>
          <w:szCs w:val="20"/>
        </w:rPr>
        <w:t>. 2014. Trans Tech Publ</w:t>
      </w:r>
      <w:r w:rsidRPr="001B7D08">
        <w:rPr>
          <w:sz w:val="20"/>
          <w:szCs w:val="20"/>
          <w:rtl/>
        </w:rPr>
        <w:t>.</w:t>
      </w:r>
    </w:p>
    <w:p w14:paraId="29B92878"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5.</w:t>
      </w:r>
      <w:r w:rsidRPr="001B7D08">
        <w:rPr>
          <w:sz w:val="20"/>
          <w:szCs w:val="20"/>
          <w:rtl/>
        </w:rPr>
        <w:tab/>
      </w:r>
      <w:r w:rsidRPr="001B7D08">
        <w:rPr>
          <w:sz w:val="20"/>
          <w:szCs w:val="20"/>
        </w:rPr>
        <w:t xml:space="preserve">Singh, R. and K.K. Mohanty, </w:t>
      </w:r>
      <w:r w:rsidRPr="001B7D08">
        <w:rPr>
          <w:i/>
          <w:sz w:val="20"/>
          <w:szCs w:val="20"/>
        </w:rPr>
        <w:t>Study of nanoparticle-stabilized foams in harsh reservoir conditions.</w:t>
      </w:r>
      <w:r w:rsidRPr="001B7D08">
        <w:rPr>
          <w:sz w:val="20"/>
          <w:szCs w:val="20"/>
        </w:rPr>
        <w:t xml:space="preserve"> Transport in Porous Media, 2020</w:t>
      </w:r>
      <w:r w:rsidRPr="001B7D08">
        <w:rPr>
          <w:sz w:val="20"/>
          <w:szCs w:val="20"/>
          <w:rtl/>
        </w:rPr>
        <w:t xml:space="preserve">. </w:t>
      </w:r>
      <w:r w:rsidRPr="001B7D08">
        <w:rPr>
          <w:b/>
          <w:sz w:val="20"/>
          <w:szCs w:val="20"/>
          <w:rtl/>
        </w:rPr>
        <w:t>131</w:t>
      </w:r>
      <w:r w:rsidRPr="001B7D08">
        <w:rPr>
          <w:sz w:val="20"/>
          <w:szCs w:val="20"/>
          <w:rtl/>
        </w:rPr>
        <w:t xml:space="preserve">(1): </w:t>
      </w:r>
      <w:r w:rsidRPr="001B7D08">
        <w:rPr>
          <w:sz w:val="20"/>
          <w:szCs w:val="20"/>
        </w:rPr>
        <w:t>p. 135-155</w:t>
      </w:r>
      <w:r w:rsidRPr="001B7D08">
        <w:rPr>
          <w:sz w:val="20"/>
          <w:szCs w:val="20"/>
          <w:rtl/>
        </w:rPr>
        <w:t>.</w:t>
      </w:r>
    </w:p>
    <w:p w14:paraId="544D6EB6"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6.</w:t>
      </w:r>
      <w:r w:rsidRPr="001B7D08">
        <w:rPr>
          <w:sz w:val="20"/>
          <w:szCs w:val="20"/>
          <w:rtl/>
        </w:rPr>
        <w:tab/>
      </w:r>
      <w:r w:rsidRPr="001B7D08">
        <w:rPr>
          <w:sz w:val="20"/>
          <w:szCs w:val="20"/>
        </w:rPr>
        <w:t xml:space="preserve">Yekeen, N., et al., </w:t>
      </w:r>
      <w:r w:rsidRPr="001B7D08">
        <w:rPr>
          <w:i/>
          <w:sz w:val="20"/>
          <w:szCs w:val="20"/>
        </w:rPr>
        <w:t>A comprehensive review of experimental studies of nanoparticles-stabilized foam for enhanced oil recovery.</w:t>
      </w:r>
      <w:r w:rsidRPr="001B7D08">
        <w:rPr>
          <w:sz w:val="20"/>
          <w:szCs w:val="20"/>
        </w:rPr>
        <w:t xml:space="preserve"> Journal of Petroleum Science and Engineering, 2018. </w:t>
      </w:r>
      <w:r w:rsidRPr="001B7D08">
        <w:rPr>
          <w:b/>
          <w:sz w:val="20"/>
          <w:szCs w:val="20"/>
        </w:rPr>
        <w:t>164</w:t>
      </w:r>
      <w:r w:rsidRPr="001B7D08">
        <w:rPr>
          <w:sz w:val="20"/>
          <w:szCs w:val="20"/>
        </w:rPr>
        <w:t>: p. 43-74</w:t>
      </w:r>
      <w:r w:rsidRPr="001B7D08">
        <w:rPr>
          <w:sz w:val="20"/>
          <w:szCs w:val="20"/>
          <w:rtl/>
        </w:rPr>
        <w:t>.</w:t>
      </w:r>
    </w:p>
    <w:p w14:paraId="3776FDC4"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7.</w:t>
      </w:r>
      <w:r w:rsidRPr="001B7D08">
        <w:rPr>
          <w:sz w:val="20"/>
          <w:szCs w:val="20"/>
          <w:rtl/>
        </w:rPr>
        <w:tab/>
      </w:r>
      <w:r w:rsidRPr="001B7D08">
        <w:rPr>
          <w:sz w:val="20"/>
          <w:szCs w:val="20"/>
        </w:rPr>
        <w:t xml:space="preserve">Khajehpour, M., et al., </w:t>
      </w:r>
      <w:r w:rsidRPr="001B7D08">
        <w:rPr>
          <w:i/>
          <w:sz w:val="20"/>
          <w:szCs w:val="20"/>
        </w:rPr>
        <w:t>Nanoparticles as foam stabilizer for steam-foam process.</w:t>
      </w:r>
      <w:r w:rsidRPr="001B7D08">
        <w:rPr>
          <w:sz w:val="20"/>
          <w:szCs w:val="20"/>
        </w:rPr>
        <w:t xml:space="preserve"> SPE Journal, 2018. </w:t>
      </w:r>
      <w:r w:rsidRPr="001B7D08">
        <w:rPr>
          <w:b/>
          <w:sz w:val="20"/>
          <w:szCs w:val="20"/>
        </w:rPr>
        <w:t>23</w:t>
      </w:r>
      <w:r w:rsidRPr="001B7D08">
        <w:rPr>
          <w:sz w:val="20"/>
          <w:szCs w:val="20"/>
        </w:rPr>
        <w:t>(06): p. 2232-2242</w:t>
      </w:r>
      <w:r w:rsidRPr="001B7D08">
        <w:rPr>
          <w:sz w:val="20"/>
          <w:szCs w:val="20"/>
          <w:rtl/>
        </w:rPr>
        <w:t>.</w:t>
      </w:r>
    </w:p>
    <w:p w14:paraId="49A38E0C"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8.</w:t>
      </w:r>
      <w:r w:rsidRPr="001B7D08">
        <w:rPr>
          <w:sz w:val="20"/>
          <w:szCs w:val="20"/>
          <w:rtl/>
        </w:rPr>
        <w:tab/>
      </w:r>
      <w:r w:rsidRPr="001B7D08">
        <w:rPr>
          <w:sz w:val="20"/>
          <w:szCs w:val="20"/>
        </w:rPr>
        <w:t xml:space="preserve">Li, S., Z. Li, and P. Wang, </w:t>
      </w:r>
      <w:r w:rsidRPr="001B7D08">
        <w:rPr>
          <w:i/>
          <w:sz w:val="20"/>
          <w:szCs w:val="20"/>
        </w:rPr>
        <w:t>Experimental study of the stabilization of CO2 foam by sodium dodecyl sulfate and hydrophobic nanoparticles.</w:t>
      </w:r>
      <w:r w:rsidRPr="001B7D08">
        <w:rPr>
          <w:sz w:val="20"/>
          <w:szCs w:val="20"/>
        </w:rPr>
        <w:t xml:space="preserve"> Industrial &amp; Engineering</w:t>
      </w:r>
      <w:r w:rsidRPr="001B7D08">
        <w:rPr>
          <w:sz w:val="20"/>
          <w:szCs w:val="20"/>
          <w:rtl/>
        </w:rPr>
        <w:t xml:space="preserve"> </w:t>
      </w:r>
      <w:r w:rsidRPr="001B7D08">
        <w:rPr>
          <w:sz w:val="20"/>
          <w:szCs w:val="20"/>
        </w:rPr>
        <w:t xml:space="preserve">Chemistry Research, 2016. </w:t>
      </w:r>
      <w:r w:rsidRPr="001B7D08">
        <w:rPr>
          <w:b/>
          <w:sz w:val="20"/>
          <w:szCs w:val="20"/>
        </w:rPr>
        <w:t>55</w:t>
      </w:r>
      <w:r w:rsidRPr="001B7D08">
        <w:rPr>
          <w:sz w:val="20"/>
          <w:szCs w:val="20"/>
        </w:rPr>
        <w:t>(5): p. 1243-1253</w:t>
      </w:r>
      <w:r w:rsidRPr="001B7D08">
        <w:rPr>
          <w:sz w:val="20"/>
          <w:szCs w:val="20"/>
          <w:rtl/>
        </w:rPr>
        <w:t>.</w:t>
      </w:r>
    </w:p>
    <w:p w14:paraId="1E346EBF"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39.</w:t>
      </w:r>
      <w:r w:rsidRPr="001B7D08">
        <w:rPr>
          <w:sz w:val="20"/>
          <w:szCs w:val="20"/>
          <w:rtl/>
        </w:rPr>
        <w:tab/>
      </w:r>
      <w:r w:rsidRPr="001B7D08">
        <w:rPr>
          <w:sz w:val="20"/>
          <w:szCs w:val="20"/>
        </w:rPr>
        <w:t xml:space="preserve">Yu, J., et al. </w:t>
      </w:r>
      <w:r w:rsidRPr="001B7D08">
        <w:rPr>
          <w:i/>
          <w:sz w:val="20"/>
          <w:szCs w:val="20"/>
        </w:rPr>
        <w:t>Study of adsorption and transportation behavior of nanoparticles in three different porous media</w:t>
      </w:r>
      <w:r w:rsidRPr="001B7D08">
        <w:rPr>
          <w:sz w:val="20"/>
          <w:szCs w:val="20"/>
        </w:rPr>
        <w:t xml:space="preserve">. in </w:t>
      </w:r>
      <w:r w:rsidRPr="001B7D08">
        <w:rPr>
          <w:i/>
          <w:sz w:val="20"/>
          <w:szCs w:val="20"/>
        </w:rPr>
        <w:t>SPE improved oil recovery symposium</w:t>
      </w:r>
      <w:r w:rsidRPr="001B7D08">
        <w:rPr>
          <w:sz w:val="20"/>
          <w:szCs w:val="20"/>
        </w:rPr>
        <w:t>. 2012. OnePetro</w:t>
      </w:r>
      <w:r w:rsidRPr="001B7D08">
        <w:rPr>
          <w:sz w:val="20"/>
          <w:szCs w:val="20"/>
          <w:rtl/>
        </w:rPr>
        <w:t>.</w:t>
      </w:r>
    </w:p>
    <w:p w14:paraId="0DC95E8C"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0.</w:t>
      </w:r>
      <w:r w:rsidRPr="001B7D08">
        <w:rPr>
          <w:sz w:val="20"/>
          <w:szCs w:val="20"/>
          <w:rtl/>
        </w:rPr>
        <w:tab/>
      </w:r>
      <w:r w:rsidRPr="001B7D08">
        <w:rPr>
          <w:sz w:val="20"/>
          <w:szCs w:val="20"/>
        </w:rPr>
        <w:t>Sakthivel, S., A. Adebayo, and</w:t>
      </w:r>
      <w:r w:rsidRPr="001B7D08">
        <w:rPr>
          <w:sz w:val="20"/>
          <w:szCs w:val="20"/>
          <w:rtl/>
        </w:rPr>
        <w:t xml:space="preserve"> </w:t>
      </w:r>
      <w:r w:rsidRPr="001B7D08">
        <w:rPr>
          <w:sz w:val="20"/>
          <w:szCs w:val="20"/>
        </w:rPr>
        <w:t xml:space="preserve">M.Y. Kanj, </w:t>
      </w:r>
      <w:r w:rsidRPr="001B7D08">
        <w:rPr>
          <w:i/>
          <w:sz w:val="20"/>
          <w:szCs w:val="20"/>
        </w:rPr>
        <w:t>Experimental evaluation of carbon dots stabilized foam for enhanced oil recovery.</w:t>
      </w:r>
      <w:r w:rsidRPr="001B7D08">
        <w:rPr>
          <w:sz w:val="20"/>
          <w:szCs w:val="20"/>
        </w:rPr>
        <w:t xml:space="preserve"> Energy &amp; Fuels, 2019. </w:t>
      </w:r>
      <w:r w:rsidRPr="001B7D08">
        <w:rPr>
          <w:b/>
          <w:sz w:val="20"/>
          <w:szCs w:val="20"/>
        </w:rPr>
        <w:t>33</w:t>
      </w:r>
      <w:r w:rsidRPr="001B7D08">
        <w:rPr>
          <w:sz w:val="20"/>
          <w:szCs w:val="20"/>
        </w:rPr>
        <w:t>(10): p. 9629-9643</w:t>
      </w:r>
      <w:r w:rsidRPr="001B7D08">
        <w:rPr>
          <w:sz w:val="20"/>
          <w:szCs w:val="20"/>
          <w:rtl/>
        </w:rPr>
        <w:t>.</w:t>
      </w:r>
    </w:p>
    <w:p w14:paraId="18A9550D"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1.</w:t>
      </w:r>
      <w:r w:rsidRPr="001B7D08">
        <w:rPr>
          <w:sz w:val="20"/>
          <w:szCs w:val="20"/>
          <w:rtl/>
        </w:rPr>
        <w:tab/>
      </w:r>
      <w:r w:rsidRPr="001B7D08">
        <w:rPr>
          <w:sz w:val="20"/>
          <w:szCs w:val="20"/>
        </w:rPr>
        <w:t xml:space="preserve">Arab, D., A. Kantzas, and S.L. Bryant, </w:t>
      </w:r>
      <w:r w:rsidRPr="001B7D08">
        <w:rPr>
          <w:i/>
          <w:sz w:val="20"/>
          <w:szCs w:val="20"/>
        </w:rPr>
        <w:t>Nanoparticle stabilized oil in water emulsions: A critical review.</w:t>
      </w:r>
      <w:r w:rsidRPr="001B7D08">
        <w:rPr>
          <w:sz w:val="20"/>
          <w:szCs w:val="20"/>
        </w:rPr>
        <w:t xml:space="preserve"> Journal</w:t>
      </w:r>
      <w:r w:rsidRPr="001B7D08">
        <w:rPr>
          <w:sz w:val="20"/>
          <w:szCs w:val="20"/>
          <w:rtl/>
        </w:rPr>
        <w:t xml:space="preserve"> </w:t>
      </w:r>
      <w:r w:rsidRPr="001B7D08">
        <w:rPr>
          <w:sz w:val="20"/>
          <w:szCs w:val="20"/>
        </w:rPr>
        <w:t xml:space="preserve">of Petroleum Science and Engineering, 2018. </w:t>
      </w:r>
      <w:r w:rsidRPr="001B7D08">
        <w:rPr>
          <w:b/>
          <w:sz w:val="20"/>
          <w:szCs w:val="20"/>
        </w:rPr>
        <w:t>163</w:t>
      </w:r>
      <w:r w:rsidRPr="001B7D08">
        <w:rPr>
          <w:sz w:val="20"/>
          <w:szCs w:val="20"/>
        </w:rPr>
        <w:t>: p. 217-242</w:t>
      </w:r>
      <w:r w:rsidRPr="001B7D08">
        <w:rPr>
          <w:sz w:val="20"/>
          <w:szCs w:val="20"/>
          <w:rtl/>
        </w:rPr>
        <w:t>.</w:t>
      </w:r>
    </w:p>
    <w:p w14:paraId="6BB4C39C"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2.</w:t>
      </w:r>
      <w:r w:rsidRPr="001B7D08">
        <w:rPr>
          <w:sz w:val="20"/>
          <w:szCs w:val="20"/>
          <w:rtl/>
        </w:rPr>
        <w:tab/>
      </w:r>
      <w:r w:rsidRPr="001B7D08">
        <w:rPr>
          <w:sz w:val="20"/>
          <w:szCs w:val="20"/>
        </w:rPr>
        <w:t xml:space="preserve">Isah, A., et al., </w:t>
      </w:r>
      <w:r w:rsidRPr="001B7D08">
        <w:rPr>
          <w:i/>
          <w:sz w:val="20"/>
          <w:szCs w:val="20"/>
        </w:rPr>
        <w:t>Fluid</w:t>
      </w:r>
      <w:r w:rsidRPr="001B7D08">
        <w:rPr>
          <w:rFonts w:ascii="Arial" w:hAnsi="Arial" w:cs="Arial"/>
          <w:i/>
          <w:sz w:val="20"/>
          <w:szCs w:val="20"/>
        </w:rPr>
        <w:t>–</w:t>
      </w:r>
      <w:r w:rsidRPr="001B7D08">
        <w:rPr>
          <w:i/>
          <w:sz w:val="20"/>
          <w:szCs w:val="20"/>
        </w:rPr>
        <w:t>rock interactions and its implications on EOR: Critical analysis, experimental techniques and knowledge gaps.</w:t>
      </w:r>
      <w:r w:rsidRPr="001B7D08">
        <w:rPr>
          <w:sz w:val="20"/>
          <w:szCs w:val="20"/>
        </w:rPr>
        <w:t xml:space="preserve"> Energy Reports, 2022. </w:t>
      </w:r>
      <w:r w:rsidRPr="001B7D08">
        <w:rPr>
          <w:b/>
          <w:sz w:val="20"/>
          <w:szCs w:val="20"/>
        </w:rPr>
        <w:t>8</w:t>
      </w:r>
      <w:r w:rsidRPr="001B7D08">
        <w:rPr>
          <w:sz w:val="20"/>
          <w:szCs w:val="20"/>
        </w:rPr>
        <w:t>: p. 6355-6395</w:t>
      </w:r>
      <w:r w:rsidRPr="001B7D08">
        <w:rPr>
          <w:sz w:val="20"/>
          <w:szCs w:val="20"/>
          <w:rtl/>
        </w:rPr>
        <w:t>.</w:t>
      </w:r>
    </w:p>
    <w:p w14:paraId="59B231D7"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3.</w:t>
      </w:r>
      <w:r w:rsidRPr="001B7D08">
        <w:rPr>
          <w:sz w:val="20"/>
          <w:szCs w:val="20"/>
          <w:rtl/>
        </w:rPr>
        <w:tab/>
      </w:r>
      <w:r w:rsidRPr="001B7D08">
        <w:rPr>
          <w:sz w:val="20"/>
          <w:szCs w:val="20"/>
        </w:rPr>
        <w:t>Zhao, G., et</w:t>
      </w:r>
      <w:r w:rsidRPr="001B7D08">
        <w:rPr>
          <w:sz w:val="20"/>
          <w:szCs w:val="20"/>
          <w:rtl/>
        </w:rPr>
        <w:t xml:space="preserve"> </w:t>
      </w:r>
      <w:r w:rsidRPr="001B7D08">
        <w:rPr>
          <w:sz w:val="20"/>
          <w:szCs w:val="20"/>
        </w:rPr>
        <w:t xml:space="preserve">al., </w:t>
      </w:r>
      <w:r w:rsidRPr="001B7D08">
        <w:rPr>
          <w:i/>
          <w:sz w:val="20"/>
          <w:szCs w:val="20"/>
        </w:rPr>
        <w:t>Enhanced foam stability by adding comb polymer gel for in-depth profile control in high temperature reservoirs.</w:t>
      </w:r>
      <w:r w:rsidRPr="001B7D08">
        <w:rPr>
          <w:sz w:val="20"/>
          <w:szCs w:val="20"/>
        </w:rPr>
        <w:t xml:space="preserve"> Colloids and Surfaces A: Physicochemical and Engineering Aspects, 2015. </w:t>
      </w:r>
      <w:r w:rsidRPr="001B7D08">
        <w:rPr>
          <w:b/>
          <w:sz w:val="20"/>
          <w:szCs w:val="20"/>
        </w:rPr>
        <w:t>482</w:t>
      </w:r>
      <w:r w:rsidRPr="001B7D08">
        <w:rPr>
          <w:sz w:val="20"/>
          <w:szCs w:val="20"/>
        </w:rPr>
        <w:t>: p. 115-124</w:t>
      </w:r>
      <w:r w:rsidRPr="001B7D08">
        <w:rPr>
          <w:sz w:val="20"/>
          <w:szCs w:val="20"/>
          <w:rtl/>
        </w:rPr>
        <w:t>.</w:t>
      </w:r>
    </w:p>
    <w:p w14:paraId="698A08AA"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4.</w:t>
      </w:r>
      <w:r w:rsidRPr="001B7D08">
        <w:rPr>
          <w:sz w:val="20"/>
          <w:szCs w:val="20"/>
          <w:rtl/>
        </w:rPr>
        <w:tab/>
      </w:r>
      <w:r w:rsidRPr="001B7D08">
        <w:rPr>
          <w:sz w:val="20"/>
          <w:szCs w:val="20"/>
        </w:rPr>
        <w:t xml:space="preserve">AlSumaiti, A.M., et al., </w:t>
      </w:r>
      <w:r w:rsidRPr="001B7D08">
        <w:rPr>
          <w:i/>
          <w:sz w:val="20"/>
          <w:szCs w:val="20"/>
        </w:rPr>
        <w:t>Laboratory study of</w:t>
      </w:r>
      <w:r w:rsidRPr="001B7D08">
        <w:rPr>
          <w:i/>
          <w:sz w:val="20"/>
          <w:szCs w:val="20"/>
          <w:rtl/>
        </w:rPr>
        <w:t xml:space="preserve"> </w:t>
      </w:r>
      <w:r w:rsidRPr="001B7D08">
        <w:rPr>
          <w:i/>
          <w:sz w:val="20"/>
          <w:szCs w:val="20"/>
        </w:rPr>
        <w:t>CO2 foam flooding in high temperature, high salinity carbonate reservoirs using Co-injection Technique.</w:t>
      </w:r>
      <w:r w:rsidRPr="001B7D08">
        <w:rPr>
          <w:sz w:val="20"/>
          <w:szCs w:val="20"/>
        </w:rPr>
        <w:t xml:space="preserve"> Energy &amp; Fuels, 2018. </w:t>
      </w:r>
      <w:r w:rsidRPr="001B7D08">
        <w:rPr>
          <w:b/>
          <w:sz w:val="20"/>
          <w:szCs w:val="20"/>
        </w:rPr>
        <w:t>32</w:t>
      </w:r>
      <w:r w:rsidRPr="001B7D08">
        <w:rPr>
          <w:sz w:val="20"/>
          <w:szCs w:val="20"/>
        </w:rPr>
        <w:t>(2): p. 1416-1422</w:t>
      </w:r>
      <w:r w:rsidRPr="001B7D08">
        <w:rPr>
          <w:sz w:val="20"/>
          <w:szCs w:val="20"/>
          <w:rtl/>
        </w:rPr>
        <w:t>.</w:t>
      </w:r>
    </w:p>
    <w:p w14:paraId="06E40CF6"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5.</w:t>
      </w:r>
      <w:r w:rsidRPr="001B7D08">
        <w:rPr>
          <w:sz w:val="20"/>
          <w:szCs w:val="20"/>
          <w:rtl/>
        </w:rPr>
        <w:tab/>
      </w:r>
      <w:r w:rsidRPr="001B7D08">
        <w:rPr>
          <w:sz w:val="20"/>
          <w:szCs w:val="20"/>
        </w:rPr>
        <w:t>F</w:t>
      </w:r>
      <w:r w:rsidRPr="001B7D08">
        <w:rPr>
          <w:rFonts w:ascii="Calibri" w:hAnsi="Calibri" w:cs="Calibri"/>
          <w:sz w:val="20"/>
          <w:szCs w:val="20"/>
        </w:rPr>
        <w:t>ø</w:t>
      </w:r>
      <w:r w:rsidRPr="001B7D08">
        <w:rPr>
          <w:sz w:val="20"/>
          <w:szCs w:val="20"/>
        </w:rPr>
        <w:t xml:space="preserve">yen, T., et al., </w:t>
      </w:r>
      <w:r w:rsidRPr="001B7D08">
        <w:rPr>
          <w:i/>
          <w:sz w:val="20"/>
          <w:szCs w:val="20"/>
        </w:rPr>
        <w:t>CO2 mobility reduction using foam stabilized by CO2-and water-soluble surfactants.</w:t>
      </w:r>
      <w:r w:rsidRPr="001B7D08">
        <w:rPr>
          <w:sz w:val="20"/>
          <w:szCs w:val="20"/>
        </w:rPr>
        <w:t xml:space="preserve"> Journal of Petroleum Science and Engineering, 2021. </w:t>
      </w:r>
      <w:r w:rsidRPr="001B7D08">
        <w:rPr>
          <w:b/>
          <w:sz w:val="20"/>
          <w:szCs w:val="20"/>
        </w:rPr>
        <w:t>196</w:t>
      </w:r>
      <w:r w:rsidRPr="001B7D08">
        <w:rPr>
          <w:sz w:val="20"/>
          <w:szCs w:val="20"/>
        </w:rPr>
        <w:t>: p. 107651</w:t>
      </w:r>
      <w:r w:rsidRPr="001B7D08">
        <w:rPr>
          <w:sz w:val="20"/>
          <w:szCs w:val="20"/>
          <w:rtl/>
        </w:rPr>
        <w:t>.</w:t>
      </w:r>
    </w:p>
    <w:p w14:paraId="5C82966E"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6.</w:t>
      </w:r>
      <w:r w:rsidRPr="001B7D08">
        <w:rPr>
          <w:sz w:val="20"/>
          <w:szCs w:val="20"/>
          <w:rtl/>
        </w:rPr>
        <w:tab/>
      </w:r>
      <w:r w:rsidRPr="001B7D08">
        <w:rPr>
          <w:sz w:val="20"/>
          <w:szCs w:val="20"/>
        </w:rPr>
        <w:t xml:space="preserve">Worthen, A.J., et al., </w:t>
      </w:r>
      <w:r w:rsidRPr="001B7D08">
        <w:rPr>
          <w:i/>
          <w:sz w:val="20"/>
          <w:szCs w:val="20"/>
        </w:rPr>
        <w:t>Carbon dioxide-in-water foams stabilized with a mixture of nanoparticles and surfactant for CO2 storage and utilization applications.</w:t>
      </w:r>
      <w:r w:rsidRPr="001B7D08">
        <w:rPr>
          <w:sz w:val="20"/>
          <w:szCs w:val="20"/>
        </w:rPr>
        <w:t xml:space="preserve"> Energy Procedia, 2014. </w:t>
      </w:r>
      <w:r w:rsidRPr="001B7D08">
        <w:rPr>
          <w:b/>
          <w:sz w:val="20"/>
          <w:szCs w:val="20"/>
        </w:rPr>
        <w:t>63</w:t>
      </w:r>
      <w:r w:rsidRPr="001B7D08">
        <w:rPr>
          <w:sz w:val="20"/>
          <w:szCs w:val="20"/>
          <w:rtl/>
        </w:rPr>
        <w:t xml:space="preserve">: </w:t>
      </w:r>
      <w:r w:rsidRPr="001B7D08">
        <w:rPr>
          <w:sz w:val="20"/>
          <w:szCs w:val="20"/>
        </w:rPr>
        <w:t>p. 7929-7938</w:t>
      </w:r>
      <w:r w:rsidRPr="001B7D08">
        <w:rPr>
          <w:sz w:val="20"/>
          <w:szCs w:val="20"/>
          <w:rtl/>
        </w:rPr>
        <w:t>.</w:t>
      </w:r>
    </w:p>
    <w:p w14:paraId="4646BF2B"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7.</w:t>
      </w:r>
      <w:r w:rsidRPr="001B7D08">
        <w:rPr>
          <w:sz w:val="20"/>
          <w:szCs w:val="20"/>
          <w:rtl/>
        </w:rPr>
        <w:tab/>
      </w:r>
      <w:r w:rsidRPr="001B7D08">
        <w:rPr>
          <w:sz w:val="20"/>
          <w:szCs w:val="20"/>
        </w:rPr>
        <w:t xml:space="preserve">Sheng, J.J., </w:t>
      </w:r>
      <w:r w:rsidRPr="001B7D08">
        <w:rPr>
          <w:i/>
          <w:sz w:val="20"/>
          <w:szCs w:val="20"/>
        </w:rPr>
        <w:t>Status of surfactant EOR technology.</w:t>
      </w:r>
      <w:r w:rsidRPr="001B7D08">
        <w:rPr>
          <w:sz w:val="20"/>
          <w:szCs w:val="20"/>
        </w:rPr>
        <w:t xml:space="preserve"> Petroleum, 2015. </w:t>
      </w:r>
      <w:r w:rsidRPr="001B7D08">
        <w:rPr>
          <w:b/>
          <w:sz w:val="20"/>
          <w:szCs w:val="20"/>
        </w:rPr>
        <w:t>1</w:t>
      </w:r>
      <w:r w:rsidRPr="001B7D08">
        <w:rPr>
          <w:sz w:val="20"/>
          <w:szCs w:val="20"/>
        </w:rPr>
        <w:t>(2): p. 97-105</w:t>
      </w:r>
      <w:r w:rsidRPr="001B7D08">
        <w:rPr>
          <w:sz w:val="20"/>
          <w:szCs w:val="20"/>
          <w:rtl/>
        </w:rPr>
        <w:t>.</w:t>
      </w:r>
    </w:p>
    <w:p w14:paraId="382512CA"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8.</w:t>
      </w:r>
      <w:r w:rsidRPr="001B7D08">
        <w:rPr>
          <w:sz w:val="20"/>
          <w:szCs w:val="20"/>
          <w:rtl/>
        </w:rPr>
        <w:tab/>
      </w:r>
      <w:r w:rsidRPr="001B7D08">
        <w:rPr>
          <w:sz w:val="20"/>
          <w:szCs w:val="20"/>
        </w:rPr>
        <w:t xml:space="preserve">Basheva, E.S., et al., </w:t>
      </w:r>
      <w:r w:rsidRPr="001B7D08">
        <w:rPr>
          <w:i/>
          <w:sz w:val="20"/>
          <w:szCs w:val="20"/>
        </w:rPr>
        <w:t>Role of betaine as foam booster in the presence of silicone oil drops.</w:t>
      </w:r>
      <w:r w:rsidRPr="001B7D08">
        <w:rPr>
          <w:sz w:val="20"/>
          <w:szCs w:val="20"/>
        </w:rPr>
        <w:t xml:space="preserve"> Langmuir, 2000. </w:t>
      </w:r>
      <w:r w:rsidRPr="001B7D08">
        <w:rPr>
          <w:b/>
          <w:sz w:val="20"/>
          <w:szCs w:val="20"/>
        </w:rPr>
        <w:t>16</w:t>
      </w:r>
      <w:r w:rsidRPr="001B7D08">
        <w:rPr>
          <w:sz w:val="20"/>
          <w:szCs w:val="20"/>
        </w:rPr>
        <w:t>(3): p. 1000-1013</w:t>
      </w:r>
      <w:r w:rsidRPr="001B7D08">
        <w:rPr>
          <w:sz w:val="20"/>
          <w:szCs w:val="20"/>
          <w:rtl/>
        </w:rPr>
        <w:t>.</w:t>
      </w:r>
    </w:p>
    <w:p w14:paraId="4E2C9CBC" w14:textId="77777777" w:rsidR="00E16883" w:rsidRPr="001B7D08" w:rsidRDefault="00E16883" w:rsidP="00E16883">
      <w:pPr>
        <w:pStyle w:val="EndNoteBibliography"/>
        <w:bidi w:val="0"/>
        <w:spacing w:after="0"/>
        <w:ind w:left="720" w:hanging="720"/>
        <w:rPr>
          <w:sz w:val="20"/>
          <w:szCs w:val="20"/>
          <w:rtl/>
        </w:rPr>
      </w:pPr>
      <w:r w:rsidRPr="001B7D08">
        <w:rPr>
          <w:sz w:val="20"/>
          <w:szCs w:val="20"/>
          <w:rtl/>
        </w:rPr>
        <w:t>49.</w:t>
      </w:r>
      <w:r w:rsidRPr="001B7D08">
        <w:rPr>
          <w:sz w:val="20"/>
          <w:szCs w:val="20"/>
          <w:rtl/>
        </w:rPr>
        <w:tab/>
      </w:r>
      <w:r w:rsidRPr="001B7D08">
        <w:rPr>
          <w:sz w:val="20"/>
          <w:szCs w:val="20"/>
        </w:rPr>
        <w:t xml:space="preserve">Jones, S.A., et al., </w:t>
      </w:r>
      <w:r w:rsidRPr="001B7D08">
        <w:rPr>
          <w:i/>
          <w:sz w:val="20"/>
          <w:szCs w:val="20"/>
        </w:rPr>
        <w:t>CO2 Foam Behavior in Carbonate Rock: Effect of Surfactant Type and Concentration.</w:t>
      </w:r>
      <w:r w:rsidRPr="001B7D08">
        <w:rPr>
          <w:sz w:val="20"/>
          <w:szCs w:val="20"/>
        </w:rPr>
        <w:t xml:space="preserve"> Industrial &amp; Engineering Chemistry Research, 2022. </w:t>
      </w:r>
      <w:r w:rsidRPr="001B7D08">
        <w:rPr>
          <w:b/>
          <w:sz w:val="20"/>
          <w:szCs w:val="20"/>
        </w:rPr>
        <w:t>61</w:t>
      </w:r>
      <w:r w:rsidRPr="001B7D08">
        <w:rPr>
          <w:sz w:val="20"/>
          <w:szCs w:val="20"/>
        </w:rPr>
        <w:t>(32): p. 11977-11987</w:t>
      </w:r>
      <w:r w:rsidRPr="001B7D08">
        <w:rPr>
          <w:sz w:val="20"/>
          <w:szCs w:val="20"/>
          <w:rtl/>
        </w:rPr>
        <w:t>.</w:t>
      </w:r>
    </w:p>
    <w:p w14:paraId="5B50C720" w14:textId="77777777" w:rsidR="00E16883" w:rsidRPr="001B7D08" w:rsidRDefault="00E16883" w:rsidP="00E16883">
      <w:pPr>
        <w:pStyle w:val="EndNoteBibliography"/>
        <w:bidi w:val="0"/>
        <w:ind w:left="720" w:hanging="720"/>
        <w:rPr>
          <w:sz w:val="20"/>
          <w:szCs w:val="20"/>
          <w:rtl/>
        </w:rPr>
      </w:pPr>
      <w:r w:rsidRPr="001B7D08">
        <w:rPr>
          <w:sz w:val="20"/>
          <w:szCs w:val="20"/>
          <w:rtl/>
        </w:rPr>
        <w:t>50.</w:t>
      </w:r>
      <w:r w:rsidRPr="001B7D08">
        <w:rPr>
          <w:sz w:val="20"/>
          <w:szCs w:val="20"/>
          <w:rtl/>
        </w:rPr>
        <w:tab/>
      </w:r>
      <w:r w:rsidRPr="001B7D08">
        <w:rPr>
          <w:sz w:val="20"/>
          <w:szCs w:val="20"/>
        </w:rPr>
        <w:t>Majeed, T., T.I. S</w:t>
      </w:r>
      <w:r w:rsidRPr="001B7D08">
        <w:rPr>
          <w:rFonts w:ascii="Calibri" w:hAnsi="Calibri" w:cs="Calibri"/>
          <w:sz w:val="20"/>
          <w:szCs w:val="20"/>
        </w:rPr>
        <w:t>ø</w:t>
      </w:r>
      <w:r w:rsidRPr="001B7D08">
        <w:rPr>
          <w:sz w:val="20"/>
          <w:szCs w:val="20"/>
        </w:rPr>
        <w:t xml:space="preserve">lling, and M.S. Kamal, </w:t>
      </w:r>
      <w:r w:rsidRPr="001B7D08">
        <w:rPr>
          <w:i/>
          <w:sz w:val="20"/>
          <w:szCs w:val="20"/>
        </w:rPr>
        <w:t>Foamstability: The interplay between salt-, surfactant-and critical micelle concentration.</w:t>
      </w:r>
      <w:r w:rsidRPr="001B7D08">
        <w:rPr>
          <w:sz w:val="20"/>
          <w:szCs w:val="20"/>
        </w:rPr>
        <w:t xml:space="preserve"> Journal of Petroleum Science and Engineering, 2020. </w:t>
      </w:r>
      <w:r w:rsidRPr="001B7D08">
        <w:rPr>
          <w:b/>
          <w:sz w:val="20"/>
          <w:szCs w:val="20"/>
        </w:rPr>
        <w:t>187</w:t>
      </w:r>
      <w:r w:rsidRPr="001B7D08">
        <w:rPr>
          <w:sz w:val="20"/>
          <w:szCs w:val="20"/>
        </w:rPr>
        <w:t>: p. 106871</w:t>
      </w:r>
      <w:r w:rsidRPr="001B7D08">
        <w:rPr>
          <w:sz w:val="20"/>
          <w:szCs w:val="20"/>
          <w:rtl/>
        </w:rPr>
        <w:t>.</w:t>
      </w:r>
    </w:p>
    <w:p w14:paraId="28E4D293" w14:textId="1EC28280" w:rsidR="00A72902" w:rsidRDefault="008B6694" w:rsidP="001B7D08">
      <w:pPr>
        <w:bidi w:val="0"/>
        <w:rPr>
          <w:rtl/>
        </w:rPr>
      </w:pPr>
      <w:r w:rsidRPr="001B7D08">
        <w:rPr>
          <w:rFonts w:asciiTheme="majorBidi" w:hAnsiTheme="majorBidi" w:cstheme="majorBidi"/>
          <w:sz w:val="20"/>
          <w:szCs w:val="20"/>
          <w:rtl/>
        </w:rPr>
        <w:lastRenderedPageBreak/>
        <w:fldChar w:fldCharType="end"/>
      </w:r>
    </w:p>
    <w:p w14:paraId="589F8EF4" w14:textId="3D51783D" w:rsidR="00F5103E" w:rsidRPr="00174761" w:rsidRDefault="00A72902" w:rsidP="00174761">
      <w:pPr>
        <w:jc w:val="right"/>
        <w:rPr>
          <w:rFonts w:asciiTheme="majorBidi" w:hAnsiTheme="majorBidi" w:cstheme="majorBidi"/>
          <w:b/>
          <w:bCs/>
        </w:rPr>
      </w:pPr>
      <w:r w:rsidRPr="00174761">
        <w:rPr>
          <w:rFonts w:asciiTheme="majorBidi" w:hAnsiTheme="majorBidi" w:cstheme="majorBidi"/>
          <w:b/>
          <w:bCs/>
        </w:rPr>
        <w:t>Abstract</w:t>
      </w:r>
    </w:p>
    <w:p w14:paraId="2DFC9B1C" w14:textId="4C7EBE49" w:rsidR="00621678" w:rsidRDefault="00621678" w:rsidP="00621678">
      <w:pPr>
        <w:bidi w:val="0"/>
        <w:jc w:val="lowKashida"/>
        <w:rPr>
          <w:rFonts w:asciiTheme="majorBidi" w:hAnsiTheme="majorBidi" w:cstheme="majorBidi"/>
          <w:sz w:val="20"/>
          <w:szCs w:val="20"/>
          <w:lang w:bidi="fa-IR"/>
        </w:rPr>
      </w:pPr>
      <w:r w:rsidRPr="00621678">
        <w:rPr>
          <w:rFonts w:asciiTheme="majorBidi" w:hAnsiTheme="majorBidi" w:cstheme="majorBidi"/>
          <w:sz w:val="20"/>
          <w:szCs w:val="20"/>
          <w:lang w:bidi="fa-IR"/>
        </w:rPr>
        <w:t xml:space="preserve">Considering that the life of most of the world's oil reservoirs, including Iran, has reached its second half and the amount of oil extraction from them has decreased significantly, the use of </w:t>
      </w:r>
      <w:r>
        <w:rPr>
          <w:rFonts w:asciiTheme="majorBidi" w:hAnsiTheme="majorBidi" w:cstheme="majorBidi"/>
          <w:sz w:val="20"/>
          <w:szCs w:val="20"/>
          <w:lang w:bidi="fa-IR"/>
        </w:rPr>
        <w:t>enhanced oil recovery (EOR) methods</w:t>
      </w:r>
      <w:r w:rsidRPr="00621678">
        <w:rPr>
          <w:rFonts w:asciiTheme="majorBidi" w:hAnsiTheme="majorBidi" w:cstheme="majorBidi"/>
          <w:sz w:val="20"/>
          <w:szCs w:val="20"/>
          <w:lang w:bidi="fa-IR"/>
        </w:rPr>
        <w:t xml:space="preserve"> is inevitable. Meanwhile, the injection of carbon dioxide gas has received special attention in the past few decades. One of the reasons for this special attention is the numerous environmental issues caused by the release of this greenhouse gas in the environment. On the other hand, the extraordinary molecular </w:t>
      </w:r>
      <w:r>
        <w:rPr>
          <w:rFonts w:asciiTheme="majorBidi" w:hAnsiTheme="majorBidi" w:cstheme="majorBidi"/>
          <w:sz w:val="20"/>
          <w:szCs w:val="20"/>
          <w:lang w:bidi="fa-IR"/>
        </w:rPr>
        <w:t>effusion</w:t>
      </w:r>
      <w:r w:rsidRPr="00621678">
        <w:rPr>
          <w:rFonts w:asciiTheme="majorBidi" w:hAnsiTheme="majorBidi" w:cstheme="majorBidi"/>
          <w:sz w:val="20"/>
          <w:szCs w:val="20"/>
          <w:lang w:bidi="fa-IR"/>
        </w:rPr>
        <w:t xml:space="preserve"> of this gas in oil and the lightening properties and increased mobility of oil, have made this gas one of the most effective fluids for </w:t>
      </w:r>
      <w:r>
        <w:rPr>
          <w:rFonts w:asciiTheme="majorBidi" w:hAnsiTheme="majorBidi" w:cstheme="majorBidi"/>
          <w:sz w:val="20"/>
          <w:szCs w:val="20"/>
          <w:lang w:bidi="fa-IR"/>
        </w:rPr>
        <w:t>enhanced</w:t>
      </w:r>
      <w:r w:rsidRPr="00621678">
        <w:rPr>
          <w:rFonts w:asciiTheme="majorBidi" w:hAnsiTheme="majorBidi" w:cstheme="majorBidi"/>
          <w:sz w:val="20"/>
          <w:szCs w:val="20"/>
          <w:lang w:bidi="fa-IR"/>
        </w:rPr>
        <w:t xml:space="preserve"> oil production. But on the other hand, the high mobility of gases compared to oil, the result of which is the phenomenon of fingering and the inability to sweep many areas of the </w:t>
      </w:r>
      <w:r>
        <w:rPr>
          <w:rFonts w:asciiTheme="majorBidi" w:hAnsiTheme="majorBidi" w:cstheme="majorBidi"/>
          <w:sz w:val="20"/>
          <w:szCs w:val="20"/>
          <w:lang w:bidi="fa-IR"/>
        </w:rPr>
        <w:t>reservoir</w:t>
      </w:r>
      <w:r w:rsidRPr="00621678">
        <w:rPr>
          <w:rFonts w:asciiTheme="majorBidi" w:hAnsiTheme="majorBidi" w:cstheme="majorBidi"/>
          <w:sz w:val="20"/>
          <w:szCs w:val="20"/>
          <w:lang w:bidi="fa-IR"/>
        </w:rPr>
        <w:t xml:space="preserve">, has posed challenges to </w:t>
      </w:r>
      <w:r>
        <w:rPr>
          <w:rFonts w:asciiTheme="majorBidi" w:hAnsiTheme="majorBidi" w:cstheme="majorBidi"/>
          <w:sz w:val="20"/>
          <w:szCs w:val="20"/>
          <w:lang w:bidi="fa-IR"/>
        </w:rPr>
        <w:t>petroleum</w:t>
      </w:r>
      <w:r w:rsidRPr="00621678">
        <w:rPr>
          <w:rFonts w:asciiTheme="majorBidi" w:hAnsiTheme="majorBidi" w:cstheme="majorBidi"/>
          <w:sz w:val="20"/>
          <w:szCs w:val="20"/>
          <w:lang w:bidi="fa-IR"/>
        </w:rPr>
        <w:t xml:space="preserve"> engineers. One of the ways to deal with this challenge is to use surfactants and inject gas in the form of foam, which reduces gas mobility to an acceptable level. However, many conventional foams become unstable and lose their performance when in contact with oil and water with high salinity and high temperature </w:t>
      </w:r>
      <w:r>
        <w:rPr>
          <w:rFonts w:asciiTheme="majorBidi" w:hAnsiTheme="majorBidi" w:cstheme="majorBidi"/>
          <w:sz w:val="20"/>
          <w:szCs w:val="20"/>
          <w:lang w:bidi="fa-IR"/>
        </w:rPr>
        <w:t>reservoir</w:t>
      </w:r>
      <w:r w:rsidRPr="00621678">
        <w:rPr>
          <w:rFonts w:asciiTheme="majorBidi" w:hAnsiTheme="majorBidi" w:cstheme="majorBidi"/>
          <w:sz w:val="20"/>
          <w:szCs w:val="20"/>
          <w:lang w:bidi="fa-IR"/>
        </w:rPr>
        <w:t xml:space="preserve"> conditions. In this study, by combining two types of anionic and zwitterionic surfactants and creating a stable emulsion composition between the oil and the aqueous phase of the surfactant, a stable foam was created and with the help of functionalized carbon nanoparticles, the stability of the foam was improved by </w:t>
      </w:r>
      <w:r>
        <w:rPr>
          <w:rFonts w:asciiTheme="majorBidi" w:hAnsiTheme="majorBidi" w:cstheme="majorBidi"/>
          <w:sz w:val="20"/>
          <w:szCs w:val="20"/>
          <w:lang w:bidi="fa-IR"/>
        </w:rPr>
        <w:t>75</w:t>
      </w:r>
      <w:r w:rsidRPr="00621678">
        <w:rPr>
          <w:rFonts w:asciiTheme="majorBidi" w:hAnsiTheme="majorBidi" w:cstheme="majorBidi"/>
          <w:sz w:val="20"/>
          <w:szCs w:val="20"/>
          <w:lang w:bidi="fa-IR"/>
        </w:rPr>
        <w:t>%. Also, to ensure foam performance in dynamic conditions, CO</w:t>
      </w:r>
      <w:r w:rsidRPr="00621678">
        <w:rPr>
          <w:rFonts w:asciiTheme="majorBidi" w:hAnsiTheme="majorBidi" w:cstheme="majorBidi"/>
          <w:sz w:val="20"/>
          <w:szCs w:val="20"/>
          <w:vertAlign w:val="subscript"/>
          <w:lang w:bidi="fa-IR"/>
        </w:rPr>
        <w:t>2</w:t>
      </w:r>
      <w:r w:rsidRPr="00621678">
        <w:rPr>
          <w:rFonts w:asciiTheme="majorBidi" w:hAnsiTheme="majorBidi" w:cstheme="majorBidi"/>
          <w:sz w:val="20"/>
          <w:szCs w:val="20"/>
          <w:lang w:bidi="fa-IR"/>
        </w:rPr>
        <w:t xml:space="preserve"> foam injection was performed in the micromodel and the final oil recovery percentage increased by 13.5%.</w:t>
      </w:r>
    </w:p>
    <w:p w14:paraId="546AF0B6" w14:textId="77777777" w:rsidR="00174761" w:rsidRPr="00174761" w:rsidRDefault="00174761" w:rsidP="00174761">
      <w:pPr>
        <w:bidi w:val="0"/>
        <w:jc w:val="lowKashida"/>
        <w:rPr>
          <w:rFonts w:asciiTheme="majorBidi" w:hAnsiTheme="majorBidi" w:cstheme="majorBidi"/>
          <w:b/>
          <w:bCs/>
          <w:sz w:val="20"/>
          <w:szCs w:val="20"/>
          <w:lang w:bidi="fa-IR"/>
        </w:rPr>
      </w:pPr>
      <w:r w:rsidRPr="00174761">
        <w:rPr>
          <w:rFonts w:asciiTheme="majorBidi" w:hAnsiTheme="majorBidi" w:cstheme="majorBidi"/>
          <w:b/>
          <w:bCs/>
          <w:sz w:val="20"/>
          <w:szCs w:val="20"/>
          <w:lang w:bidi="fa-IR"/>
        </w:rPr>
        <w:t xml:space="preserve">Key Words: </w:t>
      </w:r>
    </w:p>
    <w:p w14:paraId="2A2D3105" w14:textId="7785688C" w:rsidR="00174761" w:rsidRPr="00443FB8" w:rsidRDefault="00174761" w:rsidP="00174761">
      <w:pPr>
        <w:bidi w:val="0"/>
        <w:jc w:val="lowKashida"/>
        <w:rPr>
          <w:rFonts w:asciiTheme="majorBidi" w:hAnsiTheme="majorBidi" w:cstheme="majorBidi"/>
          <w:sz w:val="20"/>
          <w:szCs w:val="20"/>
          <w:lang w:bidi="fa-IR"/>
        </w:rPr>
      </w:pPr>
      <w:r w:rsidRPr="00174761">
        <w:rPr>
          <w:rFonts w:asciiTheme="majorBidi" w:hAnsiTheme="majorBidi" w:cstheme="majorBidi"/>
          <w:sz w:val="20"/>
          <w:szCs w:val="20"/>
          <w:lang w:bidi="fa-IR"/>
        </w:rPr>
        <w:t>CO2 foam, micro</w:t>
      </w:r>
      <w:r w:rsidR="00621678">
        <w:rPr>
          <w:rFonts w:asciiTheme="majorBidi" w:hAnsiTheme="majorBidi" w:cstheme="majorBidi"/>
          <w:sz w:val="20"/>
          <w:szCs w:val="20"/>
          <w:lang w:bidi="fa-IR"/>
        </w:rPr>
        <w:t xml:space="preserve"> </w:t>
      </w:r>
      <w:r w:rsidRPr="00174761">
        <w:rPr>
          <w:rFonts w:asciiTheme="majorBidi" w:hAnsiTheme="majorBidi" w:cstheme="majorBidi"/>
          <w:sz w:val="20"/>
          <w:szCs w:val="20"/>
          <w:lang w:bidi="fa-IR"/>
        </w:rPr>
        <w:t>emulsion, low IFT foam, carbon nanoparticles, foam column, micromodel</w:t>
      </w:r>
    </w:p>
    <w:sectPr w:rsidR="00174761" w:rsidRPr="00443FB8" w:rsidSect="00F5103E">
      <w:pgSz w:w="11906" w:h="16838" w:code="9"/>
      <w:pgMar w:top="1418" w:right="1418" w:bottom="72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BE759" w14:textId="77777777" w:rsidR="006F65D9" w:rsidRDefault="006F65D9" w:rsidP="007C3002">
      <w:pPr>
        <w:spacing w:after="0" w:line="240" w:lineRule="auto"/>
      </w:pPr>
      <w:r>
        <w:separator/>
      </w:r>
    </w:p>
  </w:endnote>
  <w:endnote w:type="continuationSeparator" w:id="0">
    <w:p w14:paraId="2550D020" w14:textId="77777777" w:rsidR="006F65D9" w:rsidRDefault="006F65D9" w:rsidP="007C3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BEBF0" w14:textId="77777777" w:rsidR="006F65D9" w:rsidRDefault="006F65D9" w:rsidP="007C3002">
      <w:pPr>
        <w:spacing w:after="0" w:line="240" w:lineRule="auto"/>
      </w:pPr>
      <w:r>
        <w:separator/>
      </w:r>
    </w:p>
  </w:footnote>
  <w:footnote w:type="continuationSeparator" w:id="0">
    <w:p w14:paraId="116D78CE" w14:textId="77777777" w:rsidR="006F65D9" w:rsidRDefault="006F65D9" w:rsidP="007C3002">
      <w:pPr>
        <w:spacing w:after="0" w:line="240" w:lineRule="auto"/>
      </w:pPr>
      <w:r>
        <w:continuationSeparator/>
      </w:r>
    </w:p>
  </w:footnote>
  <w:footnote w:id="1">
    <w:p w14:paraId="392067BB" w14:textId="137A29D5" w:rsidR="007C3002" w:rsidRDefault="007C3002">
      <w:pPr>
        <w:pStyle w:val="FootnoteText"/>
        <w:rPr>
          <w:lang w:bidi="fa-IR"/>
        </w:rPr>
      </w:pPr>
      <w:r>
        <w:rPr>
          <w:rStyle w:val="FootnoteReference"/>
        </w:rPr>
        <w:footnoteRef/>
      </w:r>
      <w:r>
        <w:rPr>
          <w:rtl/>
        </w:rPr>
        <w:t xml:space="preserve"> </w:t>
      </w:r>
      <w:r>
        <w:rPr>
          <w:lang w:bidi="fa-IR"/>
        </w:rPr>
        <w:t>Lamella</w:t>
      </w:r>
    </w:p>
  </w:footnote>
  <w:footnote w:id="2">
    <w:p w14:paraId="474DC4A0" w14:textId="5BD98064" w:rsidR="00C20704" w:rsidRDefault="00C20704">
      <w:pPr>
        <w:pStyle w:val="FootnoteText"/>
        <w:rPr>
          <w:lang w:bidi="fa-IR"/>
        </w:rPr>
      </w:pPr>
      <w:r>
        <w:rPr>
          <w:rStyle w:val="FootnoteReference"/>
        </w:rPr>
        <w:footnoteRef/>
      </w:r>
      <w:r>
        <w:rPr>
          <w:rtl/>
        </w:rPr>
        <w:t xml:space="preserve"> </w:t>
      </w:r>
      <w:r>
        <w:rPr>
          <w:lang w:bidi="fa-IR"/>
        </w:rPr>
        <w:t>Drainage</w:t>
      </w:r>
    </w:p>
  </w:footnote>
  <w:footnote w:id="3">
    <w:p w14:paraId="09236DF2" w14:textId="1F39BEB3" w:rsidR="00C20704" w:rsidRDefault="00C20704">
      <w:pPr>
        <w:pStyle w:val="FootnoteText"/>
      </w:pPr>
      <w:r>
        <w:rPr>
          <w:rStyle w:val="FootnoteReference"/>
        </w:rPr>
        <w:footnoteRef/>
      </w:r>
      <w:r>
        <w:rPr>
          <w:rtl/>
        </w:rPr>
        <w:t xml:space="preserve"> </w:t>
      </w:r>
      <w:r>
        <w:t>Coarsening</w:t>
      </w:r>
    </w:p>
  </w:footnote>
  <w:footnote w:id="4">
    <w:p w14:paraId="01B689A3" w14:textId="45477DBE" w:rsidR="00C20704" w:rsidRDefault="00C20704">
      <w:pPr>
        <w:pStyle w:val="FootnoteText"/>
      </w:pPr>
      <w:r>
        <w:rPr>
          <w:rStyle w:val="FootnoteReference"/>
        </w:rPr>
        <w:footnoteRef/>
      </w:r>
      <w:r>
        <w:rPr>
          <w:rtl/>
        </w:rPr>
        <w:t xml:space="preserve"> </w:t>
      </w:r>
      <w:r>
        <w:t>Coalesc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A7710C"/>
    <w:multiLevelType w:val="multilevel"/>
    <w:tmpl w:val="D7207972"/>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sz w:val="20"/>
        <w:szCs w:val="24"/>
        <w:vertAlign w:val="base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E995B35"/>
    <w:multiLevelType w:val="hybridMultilevel"/>
    <w:tmpl w:val="B1102E02"/>
    <w:lvl w:ilvl="0" w:tplc="909C3D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zt055fszd5cerax75dzaerazadrdewe2t&quot;&gt;My EndNote Library&lt;record-ids&gt;&lt;item&gt;108&lt;/item&gt;&lt;item&gt;109&lt;/item&gt;&lt;item&gt;110&lt;/item&gt;&lt;item&gt;111&lt;/item&gt;&lt;item&gt;119&lt;/item&gt;&lt;item&gt;120&lt;/item&gt;&lt;item&gt;121&lt;/item&gt;&lt;item&gt;123&lt;/item&gt;&lt;item&gt;125&lt;/item&gt;&lt;item&gt;127&lt;/item&gt;&lt;item&gt;130&lt;/item&gt;&lt;item&gt;131&lt;/item&gt;&lt;item&gt;132&lt;/item&gt;&lt;item&gt;134&lt;/item&gt;&lt;item&gt;135&lt;/item&gt;&lt;item&gt;136&lt;/item&gt;&lt;item&gt;138&lt;/item&gt;&lt;item&gt;140&lt;/item&gt;&lt;item&gt;141&lt;/item&gt;&lt;item&gt;142&lt;/item&gt;&lt;item&gt;143&lt;/item&gt;&lt;item&gt;144&lt;/item&gt;&lt;item&gt;146&lt;/item&gt;&lt;item&gt;148&lt;/item&gt;&lt;item&gt;149&lt;/item&gt;&lt;item&gt;150&lt;/item&gt;&lt;item&gt;152&lt;/item&gt;&lt;item&gt;154&lt;/item&gt;&lt;item&gt;155&lt;/item&gt;&lt;item&gt;159&lt;/item&gt;&lt;item&gt;161&lt;/item&gt;&lt;item&gt;162&lt;/item&gt;&lt;item&gt;163&lt;/item&gt;&lt;item&gt;164&lt;/item&gt;&lt;item&gt;165&lt;/item&gt;&lt;item&gt;166&lt;/item&gt;&lt;item&gt;168&lt;/item&gt;&lt;item&gt;170&lt;/item&gt;&lt;item&gt;172&lt;/item&gt;&lt;item&gt;173&lt;/item&gt;&lt;item&gt;174&lt;/item&gt;&lt;item&gt;175&lt;/item&gt;&lt;item&gt;176&lt;/item&gt;&lt;item&gt;177&lt;/item&gt;&lt;item&gt;178&lt;/item&gt;&lt;item&gt;179&lt;/item&gt;&lt;item&gt;180&lt;/item&gt;&lt;item&gt;181&lt;/item&gt;&lt;item&gt;182&lt;/item&gt;&lt;item&gt;248&lt;/item&gt;&lt;/record-ids&gt;&lt;/item&gt;&lt;/Libraries&gt;"/>
  </w:docVars>
  <w:rsids>
    <w:rsidRoot w:val="00E40764"/>
    <w:rsid w:val="00045D56"/>
    <w:rsid w:val="000514E6"/>
    <w:rsid w:val="00086CD9"/>
    <w:rsid w:val="00095173"/>
    <w:rsid w:val="000A46E8"/>
    <w:rsid w:val="000B3455"/>
    <w:rsid w:val="000B62B4"/>
    <w:rsid w:val="000C594E"/>
    <w:rsid w:val="000C5F54"/>
    <w:rsid w:val="000C6557"/>
    <w:rsid w:val="000D0120"/>
    <w:rsid w:val="00101266"/>
    <w:rsid w:val="001210A7"/>
    <w:rsid w:val="001479BC"/>
    <w:rsid w:val="00155C7C"/>
    <w:rsid w:val="00157B90"/>
    <w:rsid w:val="00174761"/>
    <w:rsid w:val="00186A98"/>
    <w:rsid w:val="00187C21"/>
    <w:rsid w:val="001B7D08"/>
    <w:rsid w:val="001D01A0"/>
    <w:rsid w:val="001D1FFF"/>
    <w:rsid w:val="001F5E03"/>
    <w:rsid w:val="002361C4"/>
    <w:rsid w:val="00257D26"/>
    <w:rsid w:val="00261380"/>
    <w:rsid w:val="002C020F"/>
    <w:rsid w:val="002E3D5A"/>
    <w:rsid w:val="00314CE4"/>
    <w:rsid w:val="00326014"/>
    <w:rsid w:val="00335717"/>
    <w:rsid w:val="00391614"/>
    <w:rsid w:val="003E27D6"/>
    <w:rsid w:val="00420217"/>
    <w:rsid w:val="00433D63"/>
    <w:rsid w:val="004400E3"/>
    <w:rsid w:val="00443FB8"/>
    <w:rsid w:val="00481222"/>
    <w:rsid w:val="004A0E31"/>
    <w:rsid w:val="004A0ED9"/>
    <w:rsid w:val="004A6532"/>
    <w:rsid w:val="004B6A8B"/>
    <w:rsid w:val="004C7214"/>
    <w:rsid w:val="004D26D5"/>
    <w:rsid w:val="00512527"/>
    <w:rsid w:val="005E025E"/>
    <w:rsid w:val="00605C41"/>
    <w:rsid w:val="00605E87"/>
    <w:rsid w:val="00621678"/>
    <w:rsid w:val="00643FE5"/>
    <w:rsid w:val="00661730"/>
    <w:rsid w:val="006A7D5D"/>
    <w:rsid w:val="006C2023"/>
    <w:rsid w:val="006F65D9"/>
    <w:rsid w:val="0070323F"/>
    <w:rsid w:val="0071354D"/>
    <w:rsid w:val="00713A64"/>
    <w:rsid w:val="007A472F"/>
    <w:rsid w:val="007C3002"/>
    <w:rsid w:val="007C7160"/>
    <w:rsid w:val="007F1538"/>
    <w:rsid w:val="007F4E92"/>
    <w:rsid w:val="007F5789"/>
    <w:rsid w:val="00831002"/>
    <w:rsid w:val="008B6694"/>
    <w:rsid w:val="00940667"/>
    <w:rsid w:val="00963C90"/>
    <w:rsid w:val="009C1197"/>
    <w:rsid w:val="009E4434"/>
    <w:rsid w:val="00A25F5B"/>
    <w:rsid w:val="00A40D38"/>
    <w:rsid w:val="00A72902"/>
    <w:rsid w:val="00A85632"/>
    <w:rsid w:val="00A91C5F"/>
    <w:rsid w:val="00AC4BB0"/>
    <w:rsid w:val="00B15D0E"/>
    <w:rsid w:val="00B33A56"/>
    <w:rsid w:val="00B46A2C"/>
    <w:rsid w:val="00BA6EFE"/>
    <w:rsid w:val="00BE11AC"/>
    <w:rsid w:val="00BF7A84"/>
    <w:rsid w:val="00C20704"/>
    <w:rsid w:val="00C23956"/>
    <w:rsid w:val="00C27529"/>
    <w:rsid w:val="00C352D3"/>
    <w:rsid w:val="00C407F5"/>
    <w:rsid w:val="00C64FAF"/>
    <w:rsid w:val="00C931F0"/>
    <w:rsid w:val="00CD747B"/>
    <w:rsid w:val="00D05260"/>
    <w:rsid w:val="00D47D35"/>
    <w:rsid w:val="00D51E7A"/>
    <w:rsid w:val="00D57068"/>
    <w:rsid w:val="00D7543B"/>
    <w:rsid w:val="00D842F0"/>
    <w:rsid w:val="00D85D37"/>
    <w:rsid w:val="00DB2669"/>
    <w:rsid w:val="00DF4BE1"/>
    <w:rsid w:val="00E0527B"/>
    <w:rsid w:val="00E06256"/>
    <w:rsid w:val="00E06A7A"/>
    <w:rsid w:val="00E16883"/>
    <w:rsid w:val="00E40764"/>
    <w:rsid w:val="00E625B3"/>
    <w:rsid w:val="00E9258C"/>
    <w:rsid w:val="00F31378"/>
    <w:rsid w:val="00F34C17"/>
    <w:rsid w:val="00F5103E"/>
    <w:rsid w:val="00F52F97"/>
    <w:rsid w:val="00F764DE"/>
    <w:rsid w:val="00F775D4"/>
    <w:rsid w:val="00F85504"/>
    <w:rsid w:val="00FA08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3E609"/>
  <w15:chartTrackingRefBased/>
  <w15:docId w15:val="{5807EFF5-9A04-4336-BF3E-FBD5F735B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03E"/>
    <w:pPr>
      <w:bidi/>
      <w:spacing w:line="276" w:lineRule="auto"/>
    </w:pPr>
    <w:rPr>
      <w:rFonts w:cs="B Nazanin"/>
      <w:sz w:val="25"/>
      <w:szCs w:val="25"/>
    </w:rPr>
  </w:style>
  <w:style w:type="paragraph" w:styleId="Heading1">
    <w:name w:val="heading 1"/>
    <w:basedOn w:val="Normal"/>
    <w:next w:val="Normal"/>
    <w:link w:val="Heading1Char"/>
    <w:autoRedefine/>
    <w:uiPriority w:val="9"/>
    <w:qFormat/>
    <w:rsid w:val="00A40D38"/>
    <w:pPr>
      <w:keepNext/>
      <w:keepLines/>
      <w:numPr>
        <w:numId w:val="2"/>
      </w:numPr>
      <w:spacing w:before="240" w:after="0"/>
      <w:jc w:val="lowKashida"/>
      <w:outlineLvl w:val="0"/>
    </w:pPr>
    <w:rPr>
      <w:rFonts w:asciiTheme="majorBidi" w:eastAsiaTheme="majorEastAsia" w:hAnsiTheme="majorBidi"/>
      <w:bCs/>
      <w:color w:val="000000" w:themeColor="text1"/>
      <w:sz w:val="28"/>
      <w:szCs w:val="28"/>
      <w:lang w:bidi="fa-IR"/>
    </w:rPr>
  </w:style>
  <w:style w:type="paragraph" w:styleId="Heading2">
    <w:name w:val="heading 2"/>
    <w:basedOn w:val="Normal"/>
    <w:next w:val="Normal"/>
    <w:link w:val="Heading2Char"/>
    <w:uiPriority w:val="9"/>
    <w:unhideWhenUsed/>
    <w:qFormat/>
    <w:rsid w:val="00A40D38"/>
    <w:pPr>
      <w:keepNext/>
      <w:keepLines/>
      <w:numPr>
        <w:ilvl w:val="1"/>
        <w:numId w:val="2"/>
      </w:numPr>
      <w:spacing w:before="40" w:after="0"/>
      <w:outlineLvl w:val="1"/>
    </w:pPr>
    <w:rPr>
      <w:rFonts w:asciiTheme="majorBidi" w:eastAsiaTheme="majorEastAsia" w:hAnsiTheme="majorBidi"/>
      <w:b/>
      <w:bCs/>
      <w:color w:val="000000" w:themeColor="text1"/>
      <w:sz w:val="24"/>
      <w:szCs w:val="24"/>
    </w:rPr>
  </w:style>
  <w:style w:type="paragraph" w:styleId="Heading3">
    <w:name w:val="heading 3"/>
    <w:basedOn w:val="Normal"/>
    <w:next w:val="Normal"/>
    <w:link w:val="Heading3Char"/>
    <w:uiPriority w:val="9"/>
    <w:unhideWhenUsed/>
    <w:qFormat/>
    <w:rsid w:val="00A40D38"/>
    <w:pPr>
      <w:keepNext/>
      <w:keepLines/>
      <w:numPr>
        <w:ilvl w:val="2"/>
        <w:numId w:val="2"/>
      </w:numPr>
      <w:spacing w:before="40" w:after="0"/>
      <w:outlineLvl w:val="2"/>
    </w:pPr>
    <w:rPr>
      <w:rFonts w:asciiTheme="majorBidi" w:eastAsiaTheme="majorEastAsia" w:hAnsiTheme="majorBidi"/>
      <w:color w:val="000000" w:themeColor="text1"/>
      <w:sz w:val="20"/>
      <w:szCs w:val="24"/>
    </w:rPr>
  </w:style>
  <w:style w:type="paragraph" w:styleId="Heading4">
    <w:name w:val="heading 4"/>
    <w:basedOn w:val="Normal"/>
    <w:next w:val="Normal"/>
    <w:link w:val="Heading4Char"/>
    <w:uiPriority w:val="9"/>
    <w:semiHidden/>
    <w:unhideWhenUsed/>
    <w:qFormat/>
    <w:rsid w:val="00C20704"/>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2070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070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070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070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070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D38"/>
    <w:rPr>
      <w:rFonts w:asciiTheme="majorBidi" w:eastAsiaTheme="majorEastAsia" w:hAnsiTheme="majorBidi" w:cs="B Nazanin"/>
      <w:bCs/>
      <w:color w:val="000000" w:themeColor="text1"/>
      <w:sz w:val="28"/>
      <w:szCs w:val="28"/>
      <w:lang w:bidi="fa-IR"/>
    </w:rPr>
  </w:style>
  <w:style w:type="table" w:customStyle="1" w:styleId="GridTable6Colorful-Accent11">
    <w:name w:val="Grid Table 6 Colorful - Accent 11"/>
    <w:basedOn w:val="TableNormal"/>
    <w:uiPriority w:val="51"/>
    <w:rsid w:val="00335717"/>
    <w:pPr>
      <w:spacing w:after="0" w:line="240" w:lineRule="auto"/>
    </w:pPr>
    <w:rPr>
      <w:rFonts w:ascii="Calibri" w:eastAsia="Calibri" w:hAnsi="Calibri" w:cs="Arial"/>
      <w:color w:val="2E74B5"/>
      <w:sz w:val="20"/>
      <w:szCs w:val="20"/>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PlainTable11">
    <w:name w:val="Plain Table 11"/>
    <w:basedOn w:val="TableNormal"/>
    <w:uiPriority w:val="41"/>
    <w:rsid w:val="00335717"/>
    <w:pPr>
      <w:spacing w:after="0" w:line="240" w:lineRule="auto"/>
    </w:pPr>
    <w:rPr>
      <w:rFonts w:ascii="Calibri" w:eastAsia="Calibri" w:hAnsi="Calibri" w:cs="Arial"/>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2Char">
    <w:name w:val="Heading 2 Char"/>
    <w:basedOn w:val="DefaultParagraphFont"/>
    <w:link w:val="Heading2"/>
    <w:uiPriority w:val="9"/>
    <w:rsid w:val="00A40D38"/>
    <w:rPr>
      <w:rFonts w:asciiTheme="majorBidi" w:eastAsiaTheme="majorEastAsia" w:hAnsiTheme="majorBidi" w:cs="B Nazanin"/>
      <w:b/>
      <w:bCs/>
      <w:color w:val="000000" w:themeColor="text1"/>
      <w:sz w:val="24"/>
      <w:szCs w:val="24"/>
    </w:rPr>
  </w:style>
  <w:style w:type="table" w:styleId="TableGrid">
    <w:name w:val="Table Grid"/>
    <w:basedOn w:val="TableNormal"/>
    <w:uiPriority w:val="39"/>
    <w:rsid w:val="00335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1210A7"/>
    <w:pPr>
      <w:keepNext/>
      <w:spacing w:after="200" w:line="240" w:lineRule="auto"/>
    </w:pPr>
    <w:rPr>
      <w:b/>
      <w:bCs/>
      <w:color w:val="000000" w:themeColor="text1"/>
      <w:sz w:val="22"/>
      <w:szCs w:val="22"/>
    </w:rPr>
  </w:style>
  <w:style w:type="table" w:styleId="GridTable4">
    <w:name w:val="Grid Table 4"/>
    <w:basedOn w:val="TableNormal"/>
    <w:uiPriority w:val="49"/>
    <w:rsid w:val="001210A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940667"/>
    <w:pPr>
      <w:ind w:left="720"/>
      <w:contextualSpacing/>
    </w:pPr>
  </w:style>
  <w:style w:type="paragraph" w:customStyle="1" w:styleId="EndNoteBibliographyTitle">
    <w:name w:val="EndNote Bibliography Title"/>
    <w:basedOn w:val="Normal"/>
    <w:link w:val="EndNoteBibliographyTitleChar"/>
    <w:rsid w:val="008B6694"/>
    <w:pPr>
      <w:spacing w:after="0"/>
      <w:jc w:val="center"/>
    </w:pPr>
    <w:rPr>
      <w:rFonts w:ascii="B Nazanin" w:hAnsi="B Nazanin"/>
      <w:noProof/>
      <w:sz w:val="28"/>
    </w:rPr>
  </w:style>
  <w:style w:type="character" w:customStyle="1" w:styleId="CaptionChar">
    <w:name w:val="Caption Char"/>
    <w:basedOn w:val="DefaultParagraphFont"/>
    <w:link w:val="Caption"/>
    <w:uiPriority w:val="35"/>
    <w:rsid w:val="008B6694"/>
    <w:rPr>
      <w:rFonts w:cs="B Nazanin"/>
      <w:b/>
      <w:bCs/>
      <w:color w:val="000000" w:themeColor="text1"/>
    </w:rPr>
  </w:style>
  <w:style w:type="character" w:customStyle="1" w:styleId="EndNoteBibliographyTitleChar">
    <w:name w:val="EndNote Bibliography Title Char"/>
    <w:basedOn w:val="CaptionChar"/>
    <w:link w:val="EndNoteBibliographyTitle"/>
    <w:rsid w:val="008B6694"/>
    <w:rPr>
      <w:rFonts w:ascii="B Nazanin" w:hAnsi="B Nazanin" w:cs="B Nazanin"/>
      <w:b w:val="0"/>
      <w:bCs w:val="0"/>
      <w:noProof/>
      <w:color w:val="000000" w:themeColor="text1"/>
      <w:sz w:val="28"/>
      <w:szCs w:val="25"/>
    </w:rPr>
  </w:style>
  <w:style w:type="paragraph" w:customStyle="1" w:styleId="EndNoteBibliography">
    <w:name w:val="EndNote Bibliography"/>
    <w:basedOn w:val="Normal"/>
    <w:link w:val="EndNoteBibliographyChar"/>
    <w:rsid w:val="008B6694"/>
    <w:pPr>
      <w:spacing w:line="240" w:lineRule="auto"/>
    </w:pPr>
    <w:rPr>
      <w:rFonts w:ascii="B Nazanin" w:hAnsi="B Nazanin"/>
      <w:noProof/>
      <w:sz w:val="28"/>
    </w:rPr>
  </w:style>
  <w:style w:type="character" w:customStyle="1" w:styleId="EndNoteBibliographyChar">
    <w:name w:val="EndNote Bibliography Char"/>
    <w:basedOn w:val="CaptionChar"/>
    <w:link w:val="EndNoteBibliography"/>
    <w:rsid w:val="008B6694"/>
    <w:rPr>
      <w:rFonts w:ascii="B Nazanin" w:hAnsi="B Nazanin" w:cs="B Nazanin"/>
      <w:b w:val="0"/>
      <w:bCs w:val="0"/>
      <w:noProof/>
      <w:color w:val="000000" w:themeColor="text1"/>
      <w:sz w:val="28"/>
      <w:szCs w:val="25"/>
    </w:rPr>
  </w:style>
  <w:style w:type="paragraph" w:styleId="BalloonText">
    <w:name w:val="Balloon Text"/>
    <w:basedOn w:val="Normal"/>
    <w:link w:val="BalloonTextChar"/>
    <w:uiPriority w:val="99"/>
    <w:semiHidden/>
    <w:unhideWhenUsed/>
    <w:rsid w:val="00F31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78"/>
    <w:rPr>
      <w:rFonts w:ascii="Segoe UI" w:hAnsi="Segoe UI" w:cs="Segoe UI"/>
      <w:sz w:val="18"/>
      <w:szCs w:val="18"/>
    </w:rPr>
  </w:style>
  <w:style w:type="character" w:styleId="CommentReference">
    <w:name w:val="annotation reference"/>
    <w:basedOn w:val="DefaultParagraphFont"/>
    <w:uiPriority w:val="99"/>
    <w:semiHidden/>
    <w:unhideWhenUsed/>
    <w:rsid w:val="00261380"/>
    <w:rPr>
      <w:sz w:val="16"/>
      <w:szCs w:val="16"/>
    </w:rPr>
  </w:style>
  <w:style w:type="paragraph" w:styleId="CommentText">
    <w:name w:val="annotation text"/>
    <w:basedOn w:val="Normal"/>
    <w:link w:val="CommentTextChar"/>
    <w:uiPriority w:val="99"/>
    <w:semiHidden/>
    <w:unhideWhenUsed/>
    <w:rsid w:val="00261380"/>
    <w:pPr>
      <w:spacing w:line="240" w:lineRule="auto"/>
    </w:pPr>
    <w:rPr>
      <w:sz w:val="20"/>
      <w:szCs w:val="20"/>
    </w:rPr>
  </w:style>
  <w:style w:type="character" w:customStyle="1" w:styleId="CommentTextChar">
    <w:name w:val="Comment Text Char"/>
    <w:basedOn w:val="DefaultParagraphFont"/>
    <w:link w:val="CommentText"/>
    <w:uiPriority w:val="99"/>
    <w:semiHidden/>
    <w:rsid w:val="00261380"/>
    <w:rPr>
      <w:rFonts w:cs="B Nazanin"/>
      <w:sz w:val="20"/>
      <w:szCs w:val="20"/>
    </w:rPr>
  </w:style>
  <w:style w:type="paragraph" w:styleId="CommentSubject">
    <w:name w:val="annotation subject"/>
    <w:basedOn w:val="CommentText"/>
    <w:next w:val="CommentText"/>
    <w:link w:val="CommentSubjectChar"/>
    <w:uiPriority w:val="99"/>
    <w:semiHidden/>
    <w:unhideWhenUsed/>
    <w:rsid w:val="00261380"/>
    <w:rPr>
      <w:b/>
      <w:bCs/>
    </w:rPr>
  </w:style>
  <w:style w:type="character" w:customStyle="1" w:styleId="CommentSubjectChar">
    <w:name w:val="Comment Subject Char"/>
    <w:basedOn w:val="CommentTextChar"/>
    <w:link w:val="CommentSubject"/>
    <w:uiPriority w:val="99"/>
    <w:semiHidden/>
    <w:rsid w:val="00261380"/>
    <w:rPr>
      <w:rFonts w:cs="B Nazanin"/>
      <w:b/>
      <w:bCs/>
      <w:sz w:val="20"/>
      <w:szCs w:val="20"/>
    </w:rPr>
  </w:style>
  <w:style w:type="paragraph" w:styleId="Revision">
    <w:name w:val="Revision"/>
    <w:hidden/>
    <w:uiPriority w:val="99"/>
    <w:semiHidden/>
    <w:rsid w:val="007C3002"/>
    <w:pPr>
      <w:spacing w:after="0" w:line="240" w:lineRule="auto"/>
    </w:pPr>
    <w:rPr>
      <w:rFonts w:cs="B Nazanin"/>
      <w:sz w:val="25"/>
      <w:szCs w:val="25"/>
    </w:rPr>
  </w:style>
  <w:style w:type="paragraph" w:styleId="FootnoteText">
    <w:name w:val="footnote text"/>
    <w:basedOn w:val="Normal"/>
    <w:link w:val="FootnoteTextChar"/>
    <w:uiPriority w:val="99"/>
    <w:semiHidden/>
    <w:unhideWhenUsed/>
    <w:rsid w:val="007C30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002"/>
    <w:rPr>
      <w:rFonts w:cs="B Nazanin"/>
      <w:sz w:val="20"/>
      <w:szCs w:val="20"/>
    </w:rPr>
  </w:style>
  <w:style w:type="character" w:styleId="FootnoteReference">
    <w:name w:val="footnote reference"/>
    <w:basedOn w:val="DefaultParagraphFont"/>
    <w:uiPriority w:val="99"/>
    <w:semiHidden/>
    <w:unhideWhenUsed/>
    <w:rsid w:val="007C3002"/>
    <w:rPr>
      <w:vertAlign w:val="superscript"/>
    </w:rPr>
  </w:style>
  <w:style w:type="character" w:customStyle="1" w:styleId="Heading3Char">
    <w:name w:val="Heading 3 Char"/>
    <w:basedOn w:val="DefaultParagraphFont"/>
    <w:link w:val="Heading3"/>
    <w:uiPriority w:val="9"/>
    <w:rsid w:val="00A40D38"/>
    <w:rPr>
      <w:rFonts w:asciiTheme="majorBidi" w:eastAsiaTheme="majorEastAsia" w:hAnsiTheme="majorBidi" w:cs="B Nazanin"/>
      <w:color w:val="000000" w:themeColor="text1"/>
      <w:sz w:val="20"/>
      <w:szCs w:val="24"/>
    </w:rPr>
  </w:style>
  <w:style w:type="character" w:customStyle="1" w:styleId="Heading4Char">
    <w:name w:val="Heading 4 Char"/>
    <w:basedOn w:val="DefaultParagraphFont"/>
    <w:link w:val="Heading4"/>
    <w:uiPriority w:val="9"/>
    <w:semiHidden/>
    <w:rsid w:val="00C20704"/>
    <w:rPr>
      <w:rFonts w:asciiTheme="majorHAnsi" w:eastAsiaTheme="majorEastAsia" w:hAnsiTheme="majorHAnsi" w:cstheme="majorBidi"/>
      <w:i/>
      <w:iCs/>
      <w:color w:val="2F5496" w:themeColor="accent1" w:themeShade="BF"/>
      <w:sz w:val="25"/>
      <w:szCs w:val="25"/>
    </w:rPr>
  </w:style>
  <w:style w:type="character" w:customStyle="1" w:styleId="Heading5Char">
    <w:name w:val="Heading 5 Char"/>
    <w:basedOn w:val="DefaultParagraphFont"/>
    <w:link w:val="Heading5"/>
    <w:uiPriority w:val="9"/>
    <w:semiHidden/>
    <w:rsid w:val="00C20704"/>
    <w:rPr>
      <w:rFonts w:asciiTheme="majorHAnsi" w:eastAsiaTheme="majorEastAsia" w:hAnsiTheme="majorHAnsi" w:cstheme="majorBidi"/>
      <w:color w:val="2F5496" w:themeColor="accent1" w:themeShade="BF"/>
      <w:sz w:val="25"/>
      <w:szCs w:val="25"/>
    </w:rPr>
  </w:style>
  <w:style w:type="character" w:customStyle="1" w:styleId="Heading6Char">
    <w:name w:val="Heading 6 Char"/>
    <w:basedOn w:val="DefaultParagraphFont"/>
    <w:link w:val="Heading6"/>
    <w:uiPriority w:val="9"/>
    <w:semiHidden/>
    <w:rsid w:val="00C20704"/>
    <w:rPr>
      <w:rFonts w:asciiTheme="majorHAnsi" w:eastAsiaTheme="majorEastAsia" w:hAnsiTheme="majorHAnsi" w:cstheme="majorBidi"/>
      <w:color w:val="1F3763" w:themeColor="accent1" w:themeShade="7F"/>
      <w:sz w:val="25"/>
      <w:szCs w:val="25"/>
    </w:rPr>
  </w:style>
  <w:style w:type="character" w:customStyle="1" w:styleId="Heading7Char">
    <w:name w:val="Heading 7 Char"/>
    <w:basedOn w:val="DefaultParagraphFont"/>
    <w:link w:val="Heading7"/>
    <w:uiPriority w:val="9"/>
    <w:semiHidden/>
    <w:rsid w:val="00C20704"/>
    <w:rPr>
      <w:rFonts w:asciiTheme="majorHAnsi" w:eastAsiaTheme="majorEastAsia" w:hAnsiTheme="majorHAnsi" w:cstheme="majorBidi"/>
      <w:i/>
      <w:iCs/>
      <w:color w:val="1F3763" w:themeColor="accent1" w:themeShade="7F"/>
      <w:sz w:val="25"/>
      <w:szCs w:val="25"/>
    </w:rPr>
  </w:style>
  <w:style w:type="character" w:customStyle="1" w:styleId="Heading8Char">
    <w:name w:val="Heading 8 Char"/>
    <w:basedOn w:val="DefaultParagraphFont"/>
    <w:link w:val="Heading8"/>
    <w:uiPriority w:val="9"/>
    <w:semiHidden/>
    <w:rsid w:val="00C2070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070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C20704"/>
    <w:pPr>
      <w:bidi/>
      <w:spacing w:after="0" w:line="240" w:lineRule="auto"/>
    </w:pPr>
    <w:rPr>
      <w:rFonts w:cs="B Nazanin"/>
      <w:sz w:val="25"/>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3.xml"/><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5.xml"/><Relationship Id="rId28" Type="http://schemas.openxmlformats.org/officeDocument/2006/relationships/image" Target="media/image14.jpeg"/><Relationship Id="rId10" Type="http://schemas.openxmlformats.org/officeDocument/2006/relationships/image" Target="media/image3.jpeg"/><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chart" Target="charts/chart4.xml"/><Relationship Id="rId27" Type="http://schemas.openxmlformats.org/officeDocument/2006/relationships/image" Target="media/image13.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University\foam%20colum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niversity\foam%20colum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niversity\foam%20column.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OneDrive\Desktop\Pressure%20plot.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OneDrive\Desktop\Pressure%20plot.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D:\University\Project\Micro-model%20flooding\Pressure%20plot.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D:\University\Project\foam%20colum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1300 ppm with oil'!$A$1:$C$1</c:f>
              <c:strCache>
                <c:ptCount val="1"/>
                <c:pt idx="0">
                  <c:v>CO2</c:v>
                </c:pt>
              </c:strCache>
            </c:strRef>
          </c:tx>
          <c:spPr>
            <a:ln w="25400" cap="rnd">
              <a:noFill/>
              <a:round/>
            </a:ln>
            <a:effectLst/>
          </c:spPr>
          <c:marker>
            <c:symbol val="circle"/>
            <c:size val="5"/>
            <c:spPr>
              <a:solidFill>
                <a:schemeClr val="accent1"/>
              </a:solidFill>
              <a:ln w="9525">
                <a:solidFill>
                  <a:schemeClr val="accent1"/>
                </a:solidFill>
              </a:ln>
              <a:effectLst/>
            </c:spPr>
          </c:marker>
          <c:xVal>
            <c:numRef>
              <c:f>'1300 ppm with oil'!$A$3:$A$25</c:f>
              <c:numCache>
                <c:formatCode>General</c:formatCode>
                <c:ptCount val="23"/>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xVal>
          <c:yVal>
            <c:numRef>
              <c:f>'1300 ppm with oil'!$C$3:$C$25</c:f>
              <c:numCache>
                <c:formatCode>General</c:formatCode>
                <c:ptCount val="23"/>
                <c:pt idx="0">
                  <c:v>1</c:v>
                </c:pt>
                <c:pt idx="1">
                  <c:v>0.99583333333333346</c:v>
                </c:pt>
                <c:pt idx="2">
                  <c:v>0.98749999999999993</c:v>
                </c:pt>
                <c:pt idx="3">
                  <c:v>0.95833333333333337</c:v>
                </c:pt>
                <c:pt idx="4">
                  <c:v>0.9291666666666667</c:v>
                </c:pt>
                <c:pt idx="5">
                  <c:v>0.90833333333333333</c:v>
                </c:pt>
                <c:pt idx="6">
                  <c:v>0.86249999999999993</c:v>
                </c:pt>
                <c:pt idx="7">
                  <c:v>0.8125</c:v>
                </c:pt>
                <c:pt idx="8">
                  <c:v>0.77083333333333337</c:v>
                </c:pt>
                <c:pt idx="9">
                  <c:v>0.72916666666666663</c:v>
                </c:pt>
                <c:pt idx="10">
                  <c:v>0.69166666666666676</c:v>
                </c:pt>
                <c:pt idx="11">
                  <c:v>0.65416666666666667</c:v>
                </c:pt>
                <c:pt idx="12">
                  <c:v>0.6166666666666667</c:v>
                </c:pt>
                <c:pt idx="13">
                  <c:v>0.59166666666666667</c:v>
                </c:pt>
                <c:pt idx="14">
                  <c:v>0.54166666666666674</c:v>
                </c:pt>
                <c:pt idx="15">
                  <c:v>0.4916666666666667</c:v>
                </c:pt>
                <c:pt idx="16">
                  <c:v>0.40416666666666673</c:v>
                </c:pt>
                <c:pt idx="17">
                  <c:v>0.32083333333333347</c:v>
                </c:pt>
                <c:pt idx="18">
                  <c:v>0.19166666666666674</c:v>
                </c:pt>
              </c:numCache>
            </c:numRef>
          </c:yVal>
          <c:smooth val="0"/>
          <c:extLst>
            <c:ext xmlns:c16="http://schemas.microsoft.com/office/drawing/2014/chart" uri="{C3380CC4-5D6E-409C-BE32-E72D297353CC}">
              <c16:uniqueId val="{00000000-A26B-4A88-9AD2-AAA41F07F9B4}"/>
            </c:ext>
          </c:extLst>
        </c:ser>
        <c:ser>
          <c:idx val="1"/>
          <c:order val="1"/>
          <c:tx>
            <c:strRef>
              <c:f>'1300 ppm with oil'!$F$1:$H$1</c:f>
              <c:strCache>
                <c:ptCount val="1"/>
                <c:pt idx="0">
                  <c:v>N2</c:v>
                </c:pt>
              </c:strCache>
            </c:strRef>
          </c:tx>
          <c:spPr>
            <a:ln w="25400" cap="rnd">
              <a:noFill/>
              <a:round/>
            </a:ln>
            <a:effectLst/>
          </c:spPr>
          <c:marker>
            <c:symbol val="circle"/>
            <c:size val="5"/>
            <c:spPr>
              <a:solidFill>
                <a:schemeClr val="accent2"/>
              </a:solidFill>
              <a:ln w="9525">
                <a:solidFill>
                  <a:schemeClr val="accent2"/>
                </a:solidFill>
              </a:ln>
              <a:effectLst/>
            </c:spPr>
          </c:marker>
          <c:xVal>
            <c:numRef>
              <c:f>'1300 ppm with oil'!$F$3:$F$18</c:f>
              <c:numCache>
                <c:formatCode>General</c:formatCode>
                <c:ptCount val="16"/>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numCache>
            </c:numRef>
          </c:xVal>
          <c:yVal>
            <c:numRef>
              <c:f>'1300 ppm with oil'!$H$3:$H$18</c:f>
              <c:numCache>
                <c:formatCode>General</c:formatCode>
                <c:ptCount val="16"/>
                <c:pt idx="0">
                  <c:v>1</c:v>
                </c:pt>
                <c:pt idx="1">
                  <c:v>0.97071129707112991</c:v>
                </c:pt>
                <c:pt idx="2">
                  <c:v>0.94560669456066959</c:v>
                </c:pt>
                <c:pt idx="3">
                  <c:v>0.88702928870292885</c:v>
                </c:pt>
                <c:pt idx="4">
                  <c:v>0.84518828451882844</c:v>
                </c:pt>
                <c:pt idx="5">
                  <c:v>0.82426778242677823</c:v>
                </c:pt>
                <c:pt idx="6">
                  <c:v>0.7405857740585774</c:v>
                </c:pt>
                <c:pt idx="7">
                  <c:v>0.71966527196652719</c:v>
                </c:pt>
                <c:pt idx="8">
                  <c:v>0.71129707112970719</c:v>
                </c:pt>
                <c:pt idx="9">
                  <c:v>0.67364016736401688</c:v>
                </c:pt>
                <c:pt idx="10">
                  <c:v>0.61087866108786626</c:v>
                </c:pt>
                <c:pt idx="11">
                  <c:v>0.58995815899581594</c:v>
                </c:pt>
                <c:pt idx="12">
                  <c:v>0.54393305439330553</c:v>
                </c:pt>
                <c:pt idx="13">
                  <c:v>0.46025104602510464</c:v>
                </c:pt>
                <c:pt idx="14">
                  <c:v>0.31380753138075318</c:v>
                </c:pt>
                <c:pt idx="15">
                  <c:v>0.10460251046025106</c:v>
                </c:pt>
              </c:numCache>
            </c:numRef>
          </c:yVal>
          <c:smooth val="0"/>
          <c:extLst>
            <c:ext xmlns:c16="http://schemas.microsoft.com/office/drawing/2014/chart" uri="{C3380CC4-5D6E-409C-BE32-E72D297353CC}">
              <c16:uniqueId val="{00000001-A26B-4A88-9AD2-AAA41F07F9B4}"/>
            </c:ext>
          </c:extLst>
        </c:ser>
        <c:dLbls>
          <c:showLegendKey val="0"/>
          <c:showVal val="0"/>
          <c:showCatName val="0"/>
          <c:showSerName val="0"/>
          <c:showPercent val="0"/>
          <c:showBubbleSize val="0"/>
        </c:dLbls>
        <c:axId val="379854120"/>
        <c:axId val="379856080"/>
      </c:scatterChart>
      <c:valAx>
        <c:axId val="379854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m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79856080"/>
        <c:crosses val="autoZero"/>
        <c:crossBetween val="midCat"/>
        <c:majorUnit val="10"/>
      </c:valAx>
      <c:valAx>
        <c:axId val="379856080"/>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H0</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79854120"/>
        <c:crosses val="autoZero"/>
        <c:crossBetween val="midCat"/>
        <c:maj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decay time porous plate'!$A$1</c:f>
              <c:strCache>
                <c:ptCount val="1"/>
                <c:pt idx="0">
                  <c:v>500 ppm</c:v>
                </c:pt>
              </c:strCache>
            </c:strRef>
          </c:tx>
          <c:spPr>
            <a:ln w="25400" cap="rnd">
              <a:noFill/>
              <a:round/>
            </a:ln>
            <a:effectLst>
              <a:glow rad="25400">
                <a:schemeClr val="accent1">
                  <a:alpha val="40000"/>
                </a:schemeClr>
              </a:glow>
            </a:effectLst>
          </c:spPr>
          <c:marker>
            <c:symbol val="square"/>
            <c:size val="3"/>
            <c:spPr>
              <a:solidFill>
                <a:schemeClr val="accent2"/>
              </a:solidFill>
              <a:ln w="9525">
                <a:solidFill>
                  <a:schemeClr val="accent2"/>
                </a:solidFill>
                <a:round/>
              </a:ln>
              <a:effectLst>
                <a:glow rad="25400">
                  <a:schemeClr val="accent1">
                    <a:alpha val="40000"/>
                  </a:schemeClr>
                </a:glow>
              </a:effectLst>
            </c:spPr>
          </c:marker>
          <c:xVal>
            <c:numRef>
              <c:f>'decay time porous plate'!$A$4:$A$24</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decay time porous plate'!$C$4:$C$24</c:f>
              <c:numCache>
                <c:formatCode>General</c:formatCode>
                <c:ptCount val="21"/>
                <c:pt idx="0">
                  <c:v>1</c:v>
                </c:pt>
                <c:pt idx="1">
                  <c:v>0.90833333333333333</c:v>
                </c:pt>
                <c:pt idx="2">
                  <c:v>0.84583333333333333</c:v>
                </c:pt>
                <c:pt idx="3">
                  <c:v>0.78749999999999998</c:v>
                </c:pt>
                <c:pt idx="4">
                  <c:v>0.74583333333333324</c:v>
                </c:pt>
                <c:pt idx="5">
                  <c:v>0.6958333333333333</c:v>
                </c:pt>
                <c:pt idx="6">
                  <c:v>0.66666666666666663</c:v>
                </c:pt>
                <c:pt idx="7">
                  <c:v>0.6333333333333333</c:v>
                </c:pt>
                <c:pt idx="8">
                  <c:v>0.60833333333333328</c:v>
                </c:pt>
                <c:pt idx="9">
                  <c:v>0.58750000000000002</c:v>
                </c:pt>
                <c:pt idx="10">
                  <c:v>0.5708333333333333</c:v>
                </c:pt>
                <c:pt idx="11">
                  <c:v>0.55416666666666659</c:v>
                </c:pt>
                <c:pt idx="12">
                  <c:v>0.54583333333333328</c:v>
                </c:pt>
                <c:pt idx="13">
                  <c:v>0.53749999999999998</c:v>
                </c:pt>
                <c:pt idx="14">
                  <c:v>0.52500000000000002</c:v>
                </c:pt>
                <c:pt idx="15">
                  <c:v>0.5083333333333333</c:v>
                </c:pt>
                <c:pt idx="16">
                  <c:v>0.49583333333333329</c:v>
                </c:pt>
                <c:pt idx="17">
                  <c:v>0.48749999999999999</c:v>
                </c:pt>
                <c:pt idx="18">
                  <c:v>0.48333333333333334</c:v>
                </c:pt>
                <c:pt idx="19">
                  <c:v>0.47499999999999992</c:v>
                </c:pt>
                <c:pt idx="20">
                  <c:v>0.47083333333333327</c:v>
                </c:pt>
              </c:numCache>
            </c:numRef>
          </c:yVal>
          <c:smooth val="0"/>
          <c:extLst>
            <c:ext xmlns:c16="http://schemas.microsoft.com/office/drawing/2014/chart" uri="{C3380CC4-5D6E-409C-BE32-E72D297353CC}">
              <c16:uniqueId val="{00000000-D395-4AD3-B6E6-017DC53839A8}"/>
            </c:ext>
          </c:extLst>
        </c:ser>
        <c:ser>
          <c:idx val="0"/>
          <c:order val="1"/>
          <c:tx>
            <c:strRef>
              <c:f>'decay time porous plate'!$D$1</c:f>
              <c:strCache>
                <c:ptCount val="1"/>
                <c:pt idx="0">
                  <c:v>800 ppm</c:v>
                </c:pt>
              </c:strCache>
            </c:strRef>
          </c:tx>
          <c:spPr>
            <a:ln w="25400" cap="rnd">
              <a:noFill/>
              <a:round/>
            </a:ln>
            <a:effectLst/>
          </c:spPr>
          <c:marker>
            <c:symbol val="diamond"/>
            <c:size val="3"/>
            <c:spPr>
              <a:solidFill>
                <a:schemeClr val="accent1"/>
              </a:solidFill>
              <a:ln w="9525">
                <a:solidFill>
                  <a:schemeClr val="accent1"/>
                </a:solidFill>
                <a:round/>
              </a:ln>
              <a:effectLst/>
            </c:spPr>
          </c:marker>
          <c:xVal>
            <c:numRef>
              <c:f>'decay time porous plate'!$A$4:$A$24</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decay time porous plate'!$F$4:$F$24</c:f>
              <c:numCache>
                <c:formatCode>General</c:formatCode>
                <c:ptCount val="21"/>
                <c:pt idx="0">
                  <c:v>1</c:v>
                </c:pt>
                <c:pt idx="1">
                  <c:v>0.93061224489795924</c:v>
                </c:pt>
                <c:pt idx="2">
                  <c:v>0.87346938775510208</c:v>
                </c:pt>
                <c:pt idx="3">
                  <c:v>0.8326530612244899</c:v>
                </c:pt>
                <c:pt idx="4">
                  <c:v>0.78775510204081634</c:v>
                </c:pt>
                <c:pt idx="5">
                  <c:v>0.75510204081632648</c:v>
                </c:pt>
                <c:pt idx="6">
                  <c:v>0.72244897959183674</c:v>
                </c:pt>
                <c:pt idx="7">
                  <c:v>0.68979591836734688</c:v>
                </c:pt>
                <c:pt idx="8">
                  <c:v>0.67346938775510201</c:v>
                </c:pt>
                <c:pt idx="9">
                  <c:v>0.6489795918367347</c:v>
                </c:pt>
                <c:pt idx="10">
                  <c:v>0.62857142857142856</c:v>
                </c:pt>
                <c:pt idx="11">
                  <c:v>0.60816326530612241</c:v>
                </c:pt>
                <c:pt idx="12">
                  <c:v>0.59183673469387754</c:v>
                </c:pt>
                <c:pt idx="13">
                  <c:v>0.57551020408163267</c:v>
                </c:pt>
                <c:pt idx="14">
                  <c:v>0.55102040816326525</c:v>
                </c:pt>
                <c:pt idx="15">
                  <c:v>0.53469387755102038</c:v>
                </c:pt>
                <c:pt idx="16">
                  <c:v>0.52653061224489794</c:v>
                </c:pt>
                <c:pt idx="17">
                  <c:v>0.51428571428571423</c:v>
                </c:pt>
                <c:pt idx="18">
                  <c:v>0.51020408163265307</c:v>
                </c:pt>
                <c:pt idx="19">
                  <c:v>0.49795918367346936</c:v>
                </c:pt>
                <c:pt idx="20">
                  <c:v>0.48571428571428571</c:v>
                </c:pt>
              </c:numCache>
            </c:numRef>
          </c:yVal>
          <c:smooth val="0"/>
          <c:extLst>
            <c:ext xmlns:c16="http://schemas.microsoft.com/office/drawing/2014/chart" uri="{C3380CC4-5D6E-409C-BE32-E72D297353CC}">
              <c16:uniqueId val="{00000001-D395-4AD3-B6E6-017DC53839A8}"/>
            </c:ext>
          </c:extLst>
        </c:ser>
        <c:ser>
          <c:idx val="2"/>
          <c:order val="2"/>
          <c:tx>
            <c:strRef>
              <c:f>'decay time porous plate'!$G$1</c:f>
              <c:strCache>
                <c:ptCount val="1"/>
                <c:pt idx="0">
                  <c:v>1000 ppm</c:v>
                </c:pt>
              </c:strCache>
            </c:strRef>
          </c:tx>
          <c:spPr>
            <a:ln w="25400" cap="rnd">
              <a:noFill/>
              <a:round/>
            </a:ln>
            <a:effectLst/>
          </c:spPr>
          <c:marker>
            <c:symbol val="triangle"/>
            <c:size val="3"/>
            <c:spPr>
              <a:solidFill>
                <a:schemeClr val="accent3"/>
              </a:solidFill>
              <a:ln w="9525">
                <a:solidFill>
                  <a:schemeClr val="accent3"/>
                </a:solidFill>
                <a:round/>
              </a:ln>
              <a:effectLst/>
            </c:spPr>
          </c:marker>
          <c:xVal>
            <c:numRef>
              <c:f>'decay time porous plate'!$A$4:$A$24</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decay time porous plate'!$I$4:$I$24</c:f>
              <c:numCache>
                <c:formatCode>General</c:formatCode>
                <c:ptCount val="21"/>
                <c:pt idx="0">
                  <c:v>1</c:v>
                </c:pt>
                <c:pt idx="1">
                  <c:v>0.91735537190082661</c:v>
                </c:pt>
                <c:pt idx="2">
                  <c:v>0.85950413223140487</c:v>
                </c:pt>
                <c:pt idx="3">
                  <c:v>0.8099173553719009</c:v>
                </c:pt>
                <c:pt idx="4">
                  <c:v>0.76859504132231415</c:v>
                </c:pt>
                <c:pt idx="5">
                  <c:v>0.7272727272727274</c:v>
                </c:pt>
                <c:pt idx="6">
                  <c:v>0.69834710743801665</c:v>
                </c:pt>
                <c:pt idx="7">
                  <c:v>0.66528925619834722</c:v>
                </c:pt>
                <c:pt idx="8">
                  <c:v>0.63223140495867769</c:v>
                </c:pt>
                <c:pt idx="9">
                  <c:v>0.61570247933884303</c:v>
                </c:pt>
                <c:pt idx="10">
                  <c:v>0.59917355371900838</c:v>
                </c:pt>
                <c:pt idx="11">
                  <c:v>0.57851239669421495</c:v>
                </c:pt>
                <c:pt idx="12">
                  <c:v>0.56198347107438029</c:v>
                </c:pt>
                <c:pt idx="13">
                  <c:v>0.54958677685950419</c:v>
                </c:pt>
                <c:pt idx="14">
                  <c:v>0.5371900826446282</c:v>
                </c:pt>
                <c:pt idx="15">
                  <c:v>0.52066115702479343</c:v>
                </c:pt>
                <c:pt idx="16">
                  <c:v>0.51652892561983477</c:v>
                </c:pt>
                <c:pt idx="17">
                  <c:v>0.50000000000000011</c:v>
                </c:pt>
                <c:pt idx="18">
                  <c:v>0.49586776859504139</c:v>
                </c:pt>
                <c:pt idx="19">
                  <c:v>0.48760330578512401</c:v>
                </c:pt>
                <c:pt idx="20">
                  <c:v>0.47520661157024802</c:v>
                </c:pt>
              </c:numCache>
            </c:numRef>
          </c:yVal>
          <c:smooth val="0"/>
          <c:extLst>
            <c:ext xmlns:c16="http://schemas.microsoft.com/office/drawing/2014/chart" uri="{C3380CC4-5D6E-409C-BE32-E72D297353CC}">
              <c16:uniqueId val="{00000002-D395-4AD3-B6E6-017DC53839A8}"/>
            </c:ext>
          </c:extLst>
        </c:ser>
        <c:ser>
          <c:idx val="3"/>
          <c:order val="3"/>
          <c:tx>
            <c:strRef>
              <c:f>'decay time porous plate'!$J$1:$L$1</c:f>
              <c:strCache>
                <c:ptCount val="1"/>
                <c:pt idx="0">
                  <c:v>1300 ppm</c:v>
                </c:pt>
              </c:strCache>
            </c:strRef>
          </c:tx>
          <c:spPr>
            <a:ln w="25400" cap="rnd">
              <a:noFill/>
              <a:round/>
            </a:ln>
            <a:effectLst/>
          </c:spPr>
          <c:marker>
            <c:symbol val="x"/>
            <c:size val="3"/>
            <c:spPr>
              <a:noFill/>
              <a:ln w="9525">
                <a:solidFill>
                  <a:schemeClr val="accent4"/>
                </a:solidFill>
                <a:round/>
              </a:ln>
              <a:effectLst/>
            </c:spPr>
          </c:marker>
          <c:xVal>
            <c:numRef>
              <c:f>'decay time porous plate'!$A$4:$A$35</c:f>
              <c:numCache>
                <c:formatCode>General</c:formatCode>
                <c:ptCount val="3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numCache>
            </c:numRef>
          </c:xVal>
          <c:yVal>
            <c:numRef>
              <c:f>'decay time porous plate'!$L$4:$L$35</c:f>
              <c:numCache>
                <c:formatCode>General</c:formatCode>
                <c:ptCount val="32"/>
                <c:pt idx="0">
                  <c:v>1</c:v>
                </c:pt>
                <c:pt idx="1">
                  <c:v>0.93801652892561993</c:v>
                </c:pt>
                <c:pt idx="2">
                  <c:v>0.89669421487603307</c:v>
                </c:pt>
                <c:pt idx="3">
                  <c:v>0.87603305785123964</c:v>
                </c:pt>
                <c:pt idx="4">
                  <c:v>0.83884297520661166</c:v>
                </c:pt>
                <c:pt idx="5">
                  <c:v>0.8099173553719009</c:v>
                </c:pt>
                <c:pt idx="6">
                  <c:v>0.78925619834710747</c:v>
                </c:pt>
                <c:pt idx="7">
                  <c:v>0.76859504132231415</c:v>
                </c:pt>
                <c:pt idx="8">
                  <c:v>0.74793388429752072</c:v>
                </c:pt>
                <c:pt idx="9">
                  <c:v>0.7272727272727274</c:v>
                </c:pt>
                <c:pt idx="10">
                  <c:v>0.70661157024793397</c:v>
                </c:pt>
                <c:pt idx="11">
                  <c:v>0.69008264462809932</c:v>
                </c:pt>
                <c:pt idx="12">
                  <c:v>0.67768595041322321</c:v>
                </c:pt>
                <c:pt idx="13">
                  <c:v>0.66528925619834722</c:v>
                </c:pt>
                <c:pt idx="14">
                  <c:v>0.65289256198347112</c:v>
                </c:pt>
                <c:pt idx="15">
                  <c:v>0.64462809917355379</c:v>
                </c:pt>
                <c:pt idx="16">
                  <c:v>0.63223140495867769</c:v>
                </c:pt>
                <c:pt idx="17">
                  <c:v>0.6198347107438017</c:v>
                </c:pt>
                <c:pt idx="18">
                  <c:v>0.60330578512396704</c:v>
                </c:pt>
                <c:pt idx="19">
                  <c:v>0.59504132231404971</c:v>
                </c:pt>
                <c:pt idx="20">
                  <c:v>0.58264462809917361</c:v>
                </c:pt>
                <c:pt idx="21">
                  <c:v>0.57851239669421495</c:v>
                </c:pt>
                <c:pt idx="22">
                  <c:v>0.56198347107438029</c:v>
                </c:pt>
                <c:pt idx="23">
                  <c:v>0.55785123966942163</c:v>
                </c:pt>
                <c:pt idx="24">
                  <c:v>0.54958677685950419</c:v>
                </c:pt>
                <c:pt idx="25">
                  <c:v>0.54132231404958686</c:v>
                </c:pt>
                <c:pt idx="26">
                  <c:v>0.52892561983471076</c:v>
                </c:pt>
                <c:pt idx="27">
                  <c:v>0.52066115702479343</c:v>
                </c:pt>
                <c:pt idx="28">
                  <c:v>0.5123966942148761</c:v>
                </c:pt>
                <c:pt idx="29">
                  <c:v>0.50000000000000011</c:v>
                </c:pt>
                <c:pt idx="30">
                  <c:v>0.48760330578512401</c:v>
                </c:pt>
                <c:pt idx="31">
                  <c:v>0.47933884297520668</c:v>
                </c:pt>
              </c:numCache>
            </c:numRef>
          </c:yVal>
          <c:smooth val="0"/>
          <c:extLst>
            <c:ext xmlns:c16="http://schemas.microsoft.com/office/drawing/2014/chart" uri="{C3380CC4-5D6E-409C-BE32-E72D297353CC}">
              <c16:uniqueId val="{00000003-D395-4AD3-B6E6-017DC53839A8}"/>
            </c:ext>
          </c:extLst>
        </c:ser>
        <c:ser>
          <c:idx val="4"/>
          <c:order val="4"/>
          <c:tx>
            <c:strRef>
              <c:f>'decay time porous plate'!$O$1:$Q$1</c:f>
              <c:strCache>
                <c:ptCount val="1"/>
                <c:pt idx="0">
                  <c:v>1500 ppm</c:v>
                </c:pt>
              </c:strCache>
            </c:strRef>
          </c:tx>
          <c:spPr>
            <a:ln w="25400" cap="rnd">
              <a:noFill/>
              <a:round/>
            </a:ln>
            <a:effectLst/>
          </c:spPr>
          <c:marker>
            <c:symbol val="star"/>
            <c:size val="3"/>
            <c:spPr>
              <a:noFill/>
              <a:ln w="9525">
                <a:solidFill>
                  <a:schemeClr val="accent5"/>
                </a:solidFill>
                <a:round/>
              </a:ln>
              <a:effectLst/>
            </c:spPr>
          </c:marker>
          <c:xVal>
            <c:numRef>
              <c:f>'decay time porous plate'!$A$4:$A$35</c:f>
              <c:numCache>
                <c:formatCode>General</c:formatCode>
                <c:ptCount val="3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numCache>
            </c:numRef>
          </c:xVal>
          <c:yVal>
            <c:numRef>
              <c:f>'decay time porous plate'!$Q$4:$Q$35</c:f>
              <c:numCache>
                <c:formatCode>General</c:formatCode>
                <c:ptCount val="32"/>
                <c:pt idx="0">
                  <c:v>1</c:v>
                </c:pt>
                <c:pt idx="1">
                  <c:v>0.9243697478991596</c:v>
                </c:pt>
                <c:pt idx="2">
                  <c:v>0.87394957983193278</c:v>
                </c:pt>
                <c:pt idx="3">
                  <c:v>0.81512605042016795</c:v>
                </c:pt>
                <c:pt idx="4">
                  <c:v>0.76470588235294112</c:v>
                </c:pt>
                <c:pt idx="5">
                  <c:v>0.74369747899159655</c:v>
                </c:pt>
                <c:pt idx="6">
                  <c:v>0.70588235294117629</c:v>
                </c:pt>
                <c:pt idx="7">
                  <c:v>0.68487394957983183</c:v>
                </c:pt>
                <c:pt idx="8">
                  <c:v>0.64705882352941169</c:v>
                </c:pt>
                <c:pt idx="9">
                  <c:v>0.63025210084033612</c:v>
                </c:pt>
                <c:pt idx="10">
                  <c:v>0.60924369747899154</c:v>
                </c:pt>
                <c:pt idx="11">
                  <c:v>0.59243697478991597</c:v>
                </c:pt>
                <c:pt idx="12">
                  <c:v>0.57563025210084029</c:v>
                </c:pt>
                <c:pt idx="13">
                  <c:v>0.5630252100840335</c:v>
                </c:pt>
                <c:pt idx="14">
                  <c:v>0.55462184873949572</c:v>
                </c:pt>
                <c:pt idx="15">
                  <c:v>0.54201680672268904</c:v>
                </c:pt>
                <c:pt idx="16">
                  <c:v>0.53361344537815125</c:v>
                </c:pt>
                <c:pt idx="17">
                  <c:v>0.52100840336134446</c:v>
                </c:pt>
                <c:pt idx="18">
                  <c:v>0.51260504201680668</c:v>
                </c:pt>
                <c:pt idx="19">
                  <c:v>0.50420168067226889</c:v>
                </c:pt>
                <c:pt idx="20">
                  <c:v>0.49159663865546216</c:v>
                </c:pt>
                <c:pt idx="21">
                  <c:v>0.48739495798319327</c:v>
                </c:pt>
                <c:pt idx="22">
                  <c:v>0.48319327731092437</c:v>
                </c:pt>
              </c:numCache>
            </c:numRef>
          </c:yVal>
          <c:smooth val="0"/>
          <c:extLst>
            <c:ext xmlns:c16="http://schemas.microsoft.com/office/drawing/2014/chart" uri="{C3380CC4-5D6E-409C-BE32-E72D297353CC}">
              <c16:uniqueId val="{00000004-D395-4AD3-B6E6-017DC53839A8}"/>
            </c:ext>
          </c:extLst>
        </c:ser>
        <c:ser>
          <c:idx val="5"/>
          <c:order val="5"/>
          <c:tx>
            <c:strRef>
              <c:f>'decay time porous plate'!$R$1:$T$1</c:f>
              <c:strCache>
                <c:ptCount val="1"/>
                <c:pt idx="0">
                  <c:v>1800 ppm</c:v>
                </c:pt>
              </c:strCache>
            </c:strRef>
          </c:tx>
          <c:spPr>
            <a:ln w="25400" cap="rnd">
              <a:noFill/>
              <a:round/>
            </a:ln>
            <a:effectLst/>
          </c:spPr>
          <c:marker>
            <c:symbol val="circle"/>
            <c:size val="3"/>
            <c:spPr>
              <a:solidFill>
                <a:schemeClr val="accent6"/>
              </a:solidFill>
              <a:ln w="9525">
                <a:solidFill>
                  <a:schemeClr val="accent6"/>
                </a:solidFill>
                <a:round/>
              </a:ln>
              <a:effectLst/>
            </c:spPr>
          </c:marker>
          <c:xVal>
            <c:numRef>
              <c:f>'decay time porous plate'!$A$4:$A$31</c:f>
              <c:numCache>
                <c:formatCode>General</c:formatCode>
                <c:ptCount val="28"/>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numCache>
            </c:numRef>
          </c:xVal>
          <c:yVal>
            <c:numRef>
              <c:f>'decay time porous plate'!$T$4:$T$31</c:f>
              <c:numCache>
                <c:formatCode>General</c:formatCode>
                <c:ptCount val="28"/>
                <c:pt idx="0">
                  <c:v>1</c:v>
                </c:pt>
                <c:pt idx="1">
                  <c:v>0.93333333333333346</c:v>
                </c:pt>
                <c:pt idx="2">
                  <c:v>0.87083333333333324</c:v>
                </c:pt>
                <c:pt idx="3">
                  <c:v>0.83333333333333337</c:v>
                </c:pt>
                <c:pt idx="4">
                  <c:v>0.79999999999999993</c:v>
                </c:pt>
                <c:pt idx="5">
                  <c:v>0.76666666666666661</c:v>
                </c:pt>
                <c:pt idx="6">
                  <c:v>0.72916666666666663</c:v>
                </c:pt>
                <c:pt idx="7">
                  <c:v>0.70416666666666661</c:v>
                </c:pt>
                <c:pt idx="8">
                  <c:v>0.67916666666666659</c:v>
                </c:pt>
                <c:pt idx="9">
                  <c:v>0.65833333333333333</c:v>
                </c:pt>
                <c:pt idx="10">
                  <c:v>0.63749999999999996</c:v>
                </c:pt>
                <c:pt idx="11">
                  <c:v>0.62083333333333324</c:v>
                </c:pt>
                <c:pt idx="12">
                  <c:v>0.60416666666666663</c:v>
                </c:pt>
                <c:pt idx="13">
                  <c:v>0.59583333333333333</c:v>
                </c:pt>
                <c:pt idx="14">
                  <c:v>0.58333333333333326</c:v>
                </c:pt>
                <c:pt idx="15">
                  <c:v>0.57499999999999996</c:v>
                </c:pt>
                <c:pt idx="16">
                  <c:v>0.56666666666666654</c:v>
                </c:pt>
                <c:pt idx="17">
                  <c:v>0.55833333333333324</c:v>
                </c:pt>
                <c:pt idx="18">
                  <c:v>0.54999999999999993</c:v>
                </c:pt>
                <c:pt idx="19">
                  <c:v>0.54166666666666663</c:v>
                </c:pt>
                <c:pt idx="20">
                  <c:v>0.53333333333333333</c:v>
                </c:pt>
                <c:pt idx="21">
                  <c:v>0.52499999999999991</c:v>
                </c:pt>
                <c:pt idx="22">
                  <c:v>0.52083333333333326</c:v>
                </c:pt>
                <c:pt idx="23">
                  <c:v>0.51666666666666661</c:v>
                </c:pt>
                <c:pt idx="24">
                  <c:v>0.5083333333333333</c:v>
                </c:pt>
                <c:pt idx="25">
                  <c:v>0.49999999999999994</c:v>
                </c:pt>
                <c:pt idx="26">
                  <c:v>0.49166666666666664</c:v>
                </c:pt>
                <c:pt idx="27">
                  <c:v>0.48749999999999999</c:v>
                </c:pt>
              </c:numCache>
            </c:numRef>
          </c:yVal>
          <c:smooth val="0"/>
          <c:extLst>
            <c:ext xmlns:c16="http://schemas.microsoft.com/office/drawing/2014/chart" uri="{C3380CC4-5D6E-409C-BE32-E72D297353CC}">
              <c16:uniqueId val="{00000005-D395-4AD3-B6E6-017DC53839A8}"/>
            </c:ext>
          </c:extLst>
        </c:ser>
        <c:ser>
          <c:idx val="6"/>
          <c:order val="6"/>
          <c:tx>
            <c:strRef>
              <c:f>'decay time porous plate'!$U$1:$W$1</c:f>
              <c:strCache>
                <c:ptCount val="1"/>
                <c:pt idx="0">
                  <c:v>2000 ppm</c:v>
                </c:pt>
              </c:strCache>
            </c:strRef>
          </c:tx>
          <c:spPr>
            <a:ln w="25400" cap="rnd">
              <a:noFill/>
              <a:round/>
            </a:ln>
            <a:effectLst/>
          </c:spPr>
          <c:marker>
            <c:symbol val="plus"/>
            <c:size val="3"/>
            <c:spPr>
              <a:noFill/>
              <a:ln w="9525">
                <a:solidFill>
                  <a:schemeClr val="accent1">
                    <a:lumMod val="60000"/>
                  </a:schemeClr>
                </a:solidFill>
                <a:round/>
              </a:ln>
              <a:effectLst/>
            </c:spPr>
          </c:marker>
          <c:xVal>
            <c:numRef>
              <c:f>'decay time porous plate'!$A$4:$A$32</c:f>
              <c:numCache>
                <c:formatCode>General</c:formatCode>
                <c:ptCount val="2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numCache>
            </c:numRef>
          </c:xVal>
          <c:yVal>
            <c:numRef>
              <c:f>'decay time porous plate'!$W$4:$W$32</c:f>
              <c:numCache>
                <c:formatCode>General</c:formatCode>
                <c:ptCount val="29"/>
                <c:pt idx="0">
                  <c:v>1</c:v>
                </c:pt>
                <c:pt idx="1">
                  <c:v>0.92050209205020928</c:v>
                </c:pt>
                <c:pt idx="2">
                  <c:v>0.87866108786610886</c:v>
                </c:pt>
                <c:pt idx="3">
                  <c:v>0.83682008368200844</c:v>
                </c:pt>
                <c:pt idx="4">
                  <c:v>0.79497907949790803</c:v>
                </c:pt>
                <c:pt idx="5">
                  <c:v>0.76569037656903771</c:v>
                </c:pt>
                <c:pt idx="6">
                  <c:v>0.7322175732217574</c:v>
                </c:pt>
                <c:pt idx="7">
                  <c:v>0.71129707112970719</c:v>
                </c:pt>
                <c:pt idx="8">
                  <c:v>0.69037656903765698</c:v>
                </c:pt>
                <c:pt idx="9">
                  <c:v>0.66945606694560678</c:v>
                </c:pt>
                <c:pt idx="10">
                  <c:v>0.64853556485355657</c:v>
                </c:pt>
                <c:pt idx="11">
                  <c:v>0.62761506276150636</c:v>
                </c:pt>
                <c:pt idx="12">
                  <c:v>0.61924686192468625</c:v>
                </c:pt>
                <c:pt idx="13">
                  <c:v>0.60669456066945615</c:v>
                </c:pt>
                <c:pt idx="14">
                  <c:v>0.58995815899581594</c:v>
                </c:pt>
                <c:pt idx="15">
                  <c:v>0.58158995815899583</c:v>
                </c:pt>
                <c:pt idx="16">
                  <c:v>0.57322175732217573</c:v>
                </c:pt>
                <c:pt idx="17">
                  <c:v>0.56485355648535573</c:v>
                </c:pt>
                <c:pt idx="18">
                  <c:v>0.54811715481171552</c:v>
                </c:pt>
                <c:pt idx="19">
                  <c:v>0.53974895397489542</c:v>
                </c:pt>
                <c:pt idx="20">
                  <c:v>0.53556485355648542</c:v>
                </c:pt>
                <c:pt idx="21">
                  <c:v>0.52301255230125521</c:v>
                </c:pt>
                <c:pt idx="22">
                  <c:v>0.51464435146443521</c:v>
                </c:pt>
                <c:pt idx="23">
                  <c:v>0.50627615062761511</c:v>
                </c:pt>
                <c:pt idx="24">
                  <c:v>0.497907949790795</c:v>
                </c:pt>
                <c:pt idx="25">
                  <c:v>0.493723849372385</c:v>
                </c:pt>
                <c:pt idx="26">
                  <c:v>0.4895397489539749</c:v>
                </c:pt>
                <c:pt idx="27">
                  <c:v>0.48535564853556484</c:v>
                </c:pt>
                <c:pt idx="28">
                  <c:v>0.48117154811715485</c:v>
                </c:pt>
              </c:numCache>
            </c:numRef>
          </c:yVal>
          <c:smooth val="0"/>
          <c:extLst>
            <c:ext xmlns:c16="http://schemas.microsoft.com/office/drawing/2014/chart" uri="{C3380CC4-5D6E-409C-BE32-E72D297353CC}">
              <c16:uniqueId val="{00000006-D395-4AD3-B6E6-017DC53839A8}"/>
            </c:ext>
          </c:extLst>
        </c:ser>
        <c:ser>
          <c:idx val="7"/>
          <c:order val="7"/>
          <c:tx>
            <c:strRef>
              <c:f>'decay time porous plate'!$AG$1:$AI$1</c:f>
              <c:strCache>
                <c:ptCount val="1"/>
                <c:pt idx="0">
                  <c:v>3000 ppm</c:v>
                </c:pt>
              </c:strCache>
            </c:strRef>
          </c:tx>
          <c:spPr>
            <a:ln>
              <a:noFill/>
            </a:ln>
            <a:effectLst/>
          </c:spPr>
          <c:marker>
            <c:symbol val="dot"/>
            <c:size val="3"/>
            <c:spPr>
              <a:solidFill>
                <a:schemeClr val="accent2">
                  <a:lumMod val="60000"/>
                </a:schemeClr>
              </a:solidFill>
              <a:ln w="9525">
                <a:noFill/>
                <a:round/>
              </a:ln>
              <a:effectLst/>
            </c:spPr>
          </c:marker>
          <c:xVal>
            <c:numRef>
              <c:f>'decay time porous plate'!$A$4:$A$35</c:f>
              <c:numCache>
                <c:formatCode>General</c:formatCode>
                <c:ptCount val="3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numCache>
            </c:numRef>
          </c:xVal>
          <c:yVal>
            <c:numRef>
              <c:f>'decay time porous plate'!$AK$4:$AK$10</c:f>
              <c:numCache>
                <c:formatCode>General</c:formatCode>
                <c:ptCount val="7"/>
                <c:pt idx="0">
                  <c:v>1</c:v>
                </c:pt>
                <c:pt idx="1">
                  <c:v>0.83682008368200844</c:v>
                </c:pt>
                <c:pt idx="2">
                  <c:v>0.71129707112970719</c:v>
                </c:pt>
                <c:pt idx="3">
                  <c:v>0.58577405857740594</c:v>
                </c:pt>
                <c:pt idx="4">
                  <c:v>0.48117154811715485</c:v>
                </c:pt>
                <c:pt idx="5">
                  <c:v>0.39748953974895401</c:v>
                </c:pt>
                <c:pt idx="6">
                  <c:v>0.3556485355648536</c:v>
                </c:pt>
              </c:numCache>
            </c:numRef>
          </c:yVal>
          <c:smooth val="0"/>
          <c:extLst>
            <c:ext xmlns:c16="http://schemas.microsoft.com/office/drawing/2014/chart" uri="{C3380CC4-5D6E-409C-BE32-E72D297353CC}">
              <c16:uniqueId val="{00000007-D395-4AD3-B6E6-017DC53839A8}"/>
            </c:ext>
          </c:extLst>
        </c:ser>
        <c:dLbls>
          <c:showLegendKey val="0"/>
          <c:showVal val="0"/>
          <c:showCatName val="0"/>
          <c:showSerName val="0"/>
          <c:showPercent val="0"/>
          <c:showBubbleSize val="0"/>
        </c:dLbls>
        <c:axId val="379856472"/>
        <c:axId val="379851376"/>
      </c:scatterChart>
      <c:valAx>
        <c:axId val="379856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cap="none"/>
                  <a:t>Time</a:t>
                </a:r>
                <a:r>
                  <a:rPr lang="en-US" cap="none" baseline="0"/>
                  <a:t> (min)</a:t>
                </a:r>
                <a:endParaRPr lang="en-US" cap="none"/>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fa-IR"/>
          </a:p>
        </c:txPr>
        <c:crossAx val="379851376"/>
        <c:crosses val="autoZero"/>
        <c:crossBetween val="midCat"/>
        <c:majorUnit val="10"/>
      </c:valAx>
      <c:valAx>
        <c:axId val="379851376"/>
        <c:scaling>
          <c:orientation val="minMax"/>
          <c:max val="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cap="none"/>
                  <a:t>H/H0</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79856472"/>
        <c:crosses val="autoZero"/>
        <c:crossBetween val="midCat"/>
        <c:majorUnit val="0.1"/>
      </c:valAx>
      <c:spPr>
        <a:noFill/>
        <a:ln>
          <a:noFill/>
        </a:ln>
        <a:effectLst/>
      </c:spPr>
    </c:plotArea>
    <c:legend>
      <c:legendPos val="r"/>
      <c:layout>
        <c:manualLayout>
          <c:xMode val="edge"/>
          <c:yMode val="edge"/>
          <c:x val="0.84604299789751414"/>
          <c:y val="3.1220472440944835E-3"/>
          <c:w val="0.13825019581976336"/>
          <c:h val="0.993755905511811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alf life'!$C$2:$C$7</c:f>
              <c:numCache>
                <c:formatCode>General</c:formatCode>
                <c:ptCount val="6"/>
                <c:pt idx="0">
                  <c:v>500</c:v>
                </c:pt>
                <c:pt idx="1">
                  <c:v>800</c:v>
                </c:pt>
                <c:pt idx="2">
                  <c:v>1300</c:v>
                </c:pt>
                <c:pt idx="3">
                  <c:v>1800</c:v>
                </c:pt>
                <c:pt idx="4">
                  <c:v>2000</c:v>
                </c:pt>
                <c:pt idx="5">
                  <c:v>3000</c:v>
                </c:pt>
              </c:numCache>
            </c:numRef>
          </c:cat>
          <c:val>
            <c:numRef>
              <c:f>'half life'!$D$2:$D$7</c:f>
              <c:numCache>
                <c:formatCode>General</c:formatCode>
                <c:ptCount val="6"/>
                <c:pt idx="0">
                  <c:v>77</c:v>
                </c:pt>
                <c:pt idx="1">
                  <c:v>93</c:v>
                </c:pt>
                <c:pt idx="2">
                  <c:v>145</c:v>
                </c:pt>
                <c:pt idx="3">
                  <c:v>125</c:v>
                </c:pt>
                <c:pt idx="4">
                  <c:v>116</c:v>
                </c:pt>
                <c:pt idx="5">
                  <c:v>19</c:v>
                </c:pt>
              </c:numCache>
            </c:numRef>
          </c:val>
          <c:extLst>
            <c:ext xmlns:c16="http://schemas.microsoft.com/office/drawing/2014/chart" uri="{C3380CC4-5D6E-409C-BE32-E72D297353CC}">
              <c16:uniqueId val="{00000000-8D35-4BB1-B05B-21BD9745EAAA}"/>
            </c:ext>
          </c:extLst>
        </c:ser>
        <c:dLbls>
          <c:dLblPos val="outEnd"/>
          <c:showLegendKey val="0"/>
          <c:showVal val="1"/>
          <c:showCatName val="0"/>
          <c:showSerName val="0"/>
          <c:showPercent val="0"/>
          <c:showBubbleSize val="0"/>
        </c:dLbls>
        <c:gapWidth val="444"/>
        <c:overlap val="-90"/>
        <c:axId val="379856864"/>
        <c:axId val="379857256"/>
      </c:barChart>
      <c:catAx>
        <c:axId val="37985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cap="none"/>
                  <a:t>Concentration (pp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fa-IR"/>
          </a:p>
        </c:txPr>
        <c:crossAx val="379857256"/>
        <c:crosses val="autoZero"/>
        <c:auto val="1"/>
        <c:lblAlgn val="ctr"/>
        <c:lblOffset val="100"/>
        <c:noMultiLvlLbl val="0"/>
      </c:catAx>
      <c:valAx>
        <c:axId val="379857256"/>
        <c:scaling>
          <c:orientation val="minMax"/>
        </c:scaling>
        <c:delete val="1"/>
        <c:axPos val="l"/>
        <c:title>
          <c:tx>
            <c:rich>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cap="none"/>
                  <a:t>Half life time (min)</a:t>
                </a:r>
              </a:p>
            </c:rich>
          </c:tx>
          <c:overlay val="0"/>
          <c:spPr>
            <a:noFill/>
            <a:ln>
              <a:noFill/>
            </a:ln>
            <a:effectLst/>
          </c:spPr>
        </c:title>
        <c:numFmt formatCode="General" sourceLinked="1"/>
        <c:majorTickMark val="none"/>
        <c:minorTickMark val="none"/>
        <c:tickLblPos val="nextTo"/>
        <c:crossAx val="3798568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1</c:f>
              <c:strCache>
                <c:ptCount val="1"/>
                <c:pt idx="0">
                  <c:v>no nano</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2!$A$3:$A$21</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xVal>
          <c:yVal>
            <c:numRef>
              <c:f>Sheet2!$C$3:$C$21</c:f>
              <c:numCache>
                <c:formatCode>General</c:formatCode>
                <c:ptCount val="19"/>
                <c:pt idx="0">
                  <c:v>1</c:v>
                </c:pt>
                <c:pt idx="1">
                  <c:v>0.99583333333333346</c:v>
                </c:pt>
                <c:pt idx="2">
                  <c:v>0.98749999999999993</c:v>
                </c:pt>
                <c:pt idx="3">
                  <c:v>0.95833333333333337</c:v>
                </c:pt>
                <c:pt idx="4">
                  <c:v>0.9291666666666667</c:v>
                </c:pt>
                <c:pt idx="5">
                  <c:v>0.90833333333333333</c:v>
                </c:pt>
                <c:pt idx="6">
                  <c:v>0.86249999999999993</c:v>
                </c:pt>
                <c:pt idx="7">
                  <c:v>0.8125</c:v>
                </c:pt>
                <c:pt idx="8">
                  <c:v>0.77083333333333337</c:v>
                </c:pt>
                <c:pt idx="9">
                  <c:v>0.72916666666666663</c:v>
                </c:pt>
                <c:pt idx="10">
                  <c:v>0.69166666666666676</c:v>
                </c:pt>
                <c:pt idx="11">
                  <c:v>0.65416666666666667</c:v>
                </c:pt>
                <c:pt idx="12">
                  <c:v>0.6166666666666667</c:v>
                </c:pt>
                <c:pt idx="13">
                  <c:v>0.59166666666666667</c:v>
                </c:pt>
                <c:pt idx="14">
                  <c:v>0.54166666666666674</c:v>
                </c:pt>
                <c:pt idx="15">
                  <c:v>0.4916666666666667</c:v>
                </c:pt>
                <c:pt idx="16">
                  <c:v>0.40416666666666673</c:v>
                </c:pt>
                <c:pt idx="17">
                  <c:v>0.32083333333333347</c:v>
                </c:pt>
                <c:pt idx="18">
                  <c:v>0.19166666666666674</c:v>
                </c:pt>
              </c:numCache>
            </c:numRef>
          </c:yVal>
          <c:smooth val="0"/>
          <c:extLst>
            <c:ext xmlns:c16="http://schemas.microsoft.com/office/drawing/2014/chart" uri="{C3380CC4-5D6E-409C-BE32-E72D297353CC}">
              <c16:uniqueId val="{00000000-F529-4A97-9527-F9452AC28F54}"/>
            </c:ext>
          </c:extLst>
        </c:ser>
        <c:ser>
          <c:idx val="1"/>
          <c:order val="1"/>
          <c:tx>
            <c:strRef>
              <c:f>Sheet2!$D$1</c:f>
              <c:strCache>
                <c:ptCount val="1"/>
                <c:pt idx="0">
                  <c:v>A-C-H</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2!$A$3:$A$37</c:f>
              <c:numCache>
                <c:formatCode>General</c:formatCode>
                <c:ptCount val="3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numCache>
            </c:numRef>
          </c:xVal>
          <c:yVal>
            <c:numRef>
              <c:f>Sheet2!$E$3:$E$37</c:f>
              <c:numCache>
                <c:formatCode>General</c:formatCode>
                <c:ptCount val="35"/>
                <c:pt idx="0">
                  <c:v>1</c:v>
                </c:pt>
                <c:pt idx="1">
                  <c:v>0.98775510204081629</c:v>
                </c:pt>
                <c:pt idx="2">
                  <c:v>0.97551020408163258</c:v>
                </c:pt>
                <c:pt idx="3">
                  <c:v>0.96734693877551015</c:v>
                </c:pt>
                <c:pt idx="4">
                  <c:v>0.946938775510204</c:v>
                </c:pt>
                <c:pt idx="5">
                  <c:v>0.93061224489795924</c:v>
                </c:pt>
                <c:pt idx="6">
                  <c:v>0.9224489795918368</c:v>
                </c:pt>
                <c:pt idx="7">
                  <c:v>0.90612244897959182</c:v>
                </c:pt>
                <c:pt idx="8">
                  <c:v>0.90204081632653066</c:v>
                </c:pt>
                <c:pt idx="9">
                  <c:v>0.88163265306122451</c:v>
                </c:pt>
                <c:pt idx="10">
                  <c:v>0.86122448979591848</c:v>
                </c:pt>
                <c:pt idx="11">
                  <c:v>0.84897959183673477</c:v>
                </c:pt>
                <c:pt idx="12">
                  <c:v>0.81632653061224492</c:v>
                </c:pt>
                <c:pt idx="13">
                  <c:v>0.7918367346938775</c:v>
                </c:pt>
                <c:pt idx="14">
                  <c:v>0.77551020408163263</c:v>
                </c:pt>
                <c:pt idx="15">
                  <c:v>0.76734693877551019</c:v>
                </c:pt>
                <c:pt idx="16">
                  <c:v>0.73469387755102045</c:v>
                </c:pt>
                <c:pt idx="17">
                  <c:v>0.7142857142857143</c:v>
                </c:pt>
                <c:pt idx="18">
                  <c:v>0.69387755102040816</c:v>
                </c:pt>
                <c:pt idx="19">
                  <c:v>0.67346938775510201</c:v>
                </c:pt>
                <c:pt idx="20">
                  <c:v>0.65306122448979587</c:v>
                </c:pt>
                <c:pt idx="21">
                  <c:v>0.61224489795918369</c:v>
                </c:pt>
                <c:pt idx="22">
                  <c:v>0.59591836734693882</c:v>
                </c:pt>
                <c:pt idx="23">
                  <c:v>0.57959183673469383</c:v>
                </c:pt>
                <c:pt idx="24">
                  <c:v>0.56734693877551023</c:v>
                </c:pt>
                <c:pt idx="25">
                  <c:v>0.53877551020408165</c:v>
                </c:pt>
                <c:pt idx="26">
                  <c:v>0.50204081632653064</c:v>
                </c:pt>
                <c:pt idx="27">
                  <c:v>0.45306122448979591</c:v>
                </c:pt>
                <c:pt idx="28">
                  <c:v>0.36326530612244901</c:v>
                </c:pt>
                <c:pt idx="29">
                  <c:v>0.28979591836734692</c:v>
                </c:pt>
                <c:pt idx="30">
                  <c:v>0.24489795918367346</c:v>
                </c:pt>
                <c:pt idx="31">
                  <c:v>0.20408163265306123</c:v>
                </c:pt>
                <c:pt idx="32">
                  <c:v>0.15918367346938775</c:v>
                </c:pt>
                <c:pt idx="33">
                  <c:v>0.12653061224489795</c:v>
                </c:pt>
                <c:pt idx="34">
                  <c:v>0.10204081632653061</c:v>
                </c:pt>
              </c:numCache>
            </c:numRef>
          </c:yVal>
          <c:smooth val="0"/>
          <c:extLst>
            <c:ext xmlns:c16="http://schemas.microsoft.com/office/drawing/2014/chart" uri="{C3380CC4-5D6E-409C-BE32-E72D297353CC}">
              <c16:uniqueId val="{00000001-F529-4A97-9527-F9452AC28F54}"/>
            </c:ext>
          </c:extLst>
        </c:ser>
        <c:dLbls>
          <c:showLegendKey val="0"/>
          <c:showVal val="0"/>
          <c:showCatName val="0"/>
          <c:showSerName val="0"/>
          <c:showPercent val="0"/>
          <c:showBubbleSize val="0"/>
        </c:dLbls>
        <c:axId val="1341695696"/>
        <c:axId val="1341705264"/>
      </c:scatterChart>
      <c:valAx>
        <c:axId val="13416956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341705264"/>
        <c:crosses val="autoZero"/>
        <c:crossBetween val="midCat"/>
      </c:valAx>
      <c:valAx>
        <c:axId val="13417052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H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341695696"/>
        <c:crosses val="autoZero"/>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H$5:$H$6</c:f>
              <c:strCache>
                <c:ptCount val="2"/>
                <c:pt idx="0">
                  <c:v>no nano</c:v>
                </c:pt>
                <c:pt idx="1">
                  <c:v>A-C-H</c:v>
                </c:pt>
              </c:strCache>
            </c:strRef>
          </c:cat>
          <c:val>
            <c:numRef>
              <c:f>Sheet2!$I$5:$I$6</c:f>
              <c:numCache>
                <c:formatCode>General</c:formatCode>
                <c:ptCount val="2"/>
                <c:pt idx="0">
                  <c:v>74</c:v>
                </c:pt>
                <c:pt idx="1">
                  <c:v>130</c:v>
                </c:pt>
              </c:numCache>
            </c:numRef>
          </c:val>
          <c:extLst>
            <c:ext xmlns:c16="http://schemas.microsoft.com/office/drawing/2014/chart" uri="{C3380CC4-5D6E-409C-BE32-E72D297353CC}">
              <c16:uniqueId val="{00000000-7312-4010-ACD6-32109EAF6F6B}"/>
            </c:ext>
          </c:extLst>
        </c:ser>
        <c:dLbls>
          <c:dLblPos val="outEnd"/>
          <c:showLegendKey val="0"/>
          <c:showVal val="1"/>
          <c:showCatName val="0"/>
          <c:showSerName val="0"/>
          <c:showPercent val="0"/>
          <c:showBubbleSize val="0"/>
        </c:dLbls>
        <c:gapWidth val="219"/>
        <c:overlap val="-27"/>
        <c:axId val="1344151840"/>
        <c:axId val="1344143520"/>
      </c:barChart>
      <c:catAx>
        <c:axId val="1344151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344143520"/>
        <c:crosses val="autoZero"/>
        <c:auto val="1"/>
        <c:lblAlgn val="ctr"/>
        <c:lblOffset val="100"/>
        <c:noMultiLvlLbl val="0"/>
      </c:catAx>
      <c:valAx>
        <c:axId val="1344143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lf-life</a:t>
                </a:r>
                <a:r>
                  <a:rPr lang="en-US" baseline="0"/>
                  <a:t>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34415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Nano - CO2</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3:$A$6454</c:f>
              <c:numCache>
                <c:formatCode>General</c:formatCode>
                <c:ptCount val="6452"/>
                <c:pt idx="0">
                  <c:v>1.15625E-2</c:v>
                </c:pt>
                <c:pt idx="1">
                  <c:v>1.7355324074074075E-2</c:v>
                </c:pt>
                <c:pt idx="2">
                  <c:v>2.314236111111111E-2</c:v>
                </c:pt>
                <c:pt idx="3">
                  <c:v>2.8929398148148145E-2</c:v>
                </c:pt>
                <c:pt idx="4">
                  <c:v>3.4716435185185184E-2</c:v>
                </c:pt>
                <c:pt idx="5">
                  <c:v>4.0503472222222218E-2</c:v>
                </c:pt>
                <c:pt idx="6">
                  <c:v>4.6290509259259253E-2</c:v>
                </c:pt>
                <c:pt idx="7">
                  <c:v>5.2077546296296295E-2</c:v>
                </c:pt>
                <c:pt idx="8">
                  <c:v>5.7864583333333337E-2</c:v>
                </c:pt>
                <c:pt idx="9">
                  <c:v>6.3645833333333332E-2</c:v>
                </c:pt>
                <c:pt idx="10">
                  <c:v>6.9438657407407414E-2</c:v>
                </c:pt>
                <c:pt idx="11">
                  <c:v>7.5225694444444449E-2</c:v>
                </c:pt>
                <c:pt idx="12">
                  <c:v>8.1012731481481484E-2</c:v>
                </c:pt>
                <c:pt idx="13">
                  <c:v>8.6799768518518505E-2</c:v>
                </c:pt>
                <c:pt idx="14">
                  <c:v>9.2592592592592587E-2</c:v>
                </c:pt>
                <c:pt idx="15">
                  <c:v>9.8373842592592589E-2</c:v>
                </c:pt>
                <c:pt idx="16">
                  <c:v>0.10416087962962962</c:v>
                </c:pt>
                <c:pt idx="17">
                  <c:v>0.10994791666666667</c:v>
                </c:pt>
                <c:pt idx="18">
                  <c:v>0.11573495370370369</c:v>
                </c:pt>
                <c:pt idx="19">
                  <c:v>0.12152199074074073</c:v>
                </c:pt>
                <c:pt idx="20">
                  <c:v>0.12730902777777775</c:v>
                </c:pt>
                <c:pt idx="21">
                  <c:v>0.13309606481481479</c:v>
                </c:pt>
                <c:pt idx="22">
                  <c:v>0.13888310185185185</c:v>
                </c:pt>
                <c:pt idx="23">
                  <c:v>0.14467013888888886</c:v>
                </c:pt>
                <c:pt idx="24">
                  <c:v>0.15045717592592592</c:v>
                </c:pt>
                <c:pt idx="25">
                  <c:v>0.15624421296296295</c:v>
                </c:pt>
                <c:pt idx="26">
                  <c:v>0.16203124999999996</c:v>
                </c:pt>
                <c:pt idx="27">
                  <c:v>0.16781828703703705</c:v>
                </c:pt>
                <c:pt idx="28">
                  <c:v>0.17360532407407406</c:v>
                </c:pt>
                <c:pt idx="29">
                  <c:v>0.17939236111111109</c:v>
                </c:pt>
                <c:pt idx="30">
                  <c:v>0.18518518518518517</c:v>
                </c:pt>
                <c:pt idx="31">
                  <c:v>0.19096643518518519</c:v>
                </c:pt>
                <c:pt idx="32">
                  <c:v>0.19675347222222223</c:v>
                </c:pt>
                <c:pt idx="33">
                  <c:v>0.20254050925925926</c:v>
                </c:pt>
                <c:pt idx="34">
                  <c:v>0.20832754629629632</c:v>
                </c:pt>
                <c:pt idx="35">
                  <c:v>0.21411458333333333</c:v>
                </c:pt>
                <c:pt idx="36">
                  <c:v>0.21990162037037037</c:v>
                </c:pt>
                <c:pt idx="37">
                  <c:v>0.2256886574074074</c:v>
                </c:pt>
                <c:pt idx="38">
                  <c:v>0.23147569444444446</c:v>
                </c:pt>
                <c:pt idx="39">
                  <c:v>0.2372627314814815</c:v>
                </c:pt>
                <c:pt idx="40">
                  <c:v>0.24304976851851853</c:v>
                </c:pt>
                <c:pt idx="41">
                  <c:v>0.24883680555555554</c:v>
                </c:pt>
                <c:pt idx="42">
                  <c:v>0.25462384259259258</c:v>
                </c:pt>
                <c:pt idx="43">
                  <c:v>0.26040509259259259</c:v>
                </c:pt>
                <c:pt idx="44">
                  <c:v>0.2661979166666667</c:v>
                </c:pt>
                <c:pt idx="45">
                  <c:v>0.27198495370370374</c:v>
                </c:pt>
                <c:pt idx="46">
                  <c:v>0.27777777777777779</c:v>
                </c:pt>
                <c:pt idx="47">
                  <c:v>0.28355902777777775</c:v>
                </c:pt>
                <c:pt idx="48">
                  <c:v>0.28934606481481484</c:v>
                </c:pt>
                <c:pt idx="49">
                  <c:v>0.29513310185185188</c:v>
                </c:pt>
                <c:pt idx="50">
                  <c:v>0.30092013888888891</c:v>
                </c:pt>
                <c:pt idx="51">
                  <c:v>0.30670717592592595</c:v>
                </c:pt>
                <c:pt idx="52">
                  <c:v>0.31249421296296293</c:v>
                </c:pt>
                <c:pt idx="53">
                  <c:v>0.31828125000000002</c:v>
                </c:pt>
                <c:pt idx="54">
                  <c:v>0.32406828703703705</c:v>
                </c:pt>
                <c:pt idx="55">
                  <c:v>0.32985532407407414</c:v>
                </c:pt>
                <c:pt idx="56">
                  <c:v>0.33564236111111106</c:v>
                </c:pt>
                <c:pt idx="57">
                  <c:v>0.34142939814814816</c:v>
                </c:pt>
                <c:pt idx="58">
                  <c:v>0.34721643518518519</c:v>
                </c:pt>
                <c:pt idx="59">
                  <c:v>0.35300347222222223</c:v>
                </c:pt>
                <c:pt idx="60">
                  <c:v>0.35879050925925926</c:v>
                </c:pt>
                <c:pt idx="61">
                  <c:v>0.3645775462962963</c:v>
                </c:pt>
                <c:pt idx="62">
                  <c:v>0.37035879629629631</c:v>
                </c:pt>
                <c:pt idx="63">
                  <c:v>0.37615162037037031</c:v>
                </c:pt>
                <c:pt idx="64">
                  <c:v>0.3819386574074074</c:v>
                </c:pt>
                <c:pt idx="65">
                  <c:v>0.38772569444444438</c:v>
                </c:pt>
                <c:pt idx="66">
                  <c:v>0.39351273148148141</c:v>
                </c:pt>
                <c:pt idx="67">
                  <c:v>0.39929976851851851</c:v>
                </c:pt>
                <c:pt idx="68">
                  <c:v>0.40508680555555554</c:v>
                </c:pt>
                <c:pt idx="69">
                  <c:v>0.41087384259259252</c:v>
                </c:pt>
                <c:pt idx="70">
                  <c:v>0.41666087962962955</c:v>
                </c:pt>
                <c:pt idx="71">
                  <c:v>0.42244791666666665</c:v>
                </c:pt>
                <c:pt idx="72">
                  <c:v>0.42823495370370368</c:v>
                </c:pt>
                <c:pt idx="73">
                  <c:v>0.43402199074074066</c:v>
                </c:pt>
                <c:pt idx="74">
                  <c:v>0.43981481481481477</c:v>
                </c:pt>
                <c:pt idx="75">
                  <c:v>0.44559606481481484</c:v>
                </c:pt>
                <c:pt idx="76">
                  <c:v>0.45138310185185182</c:v>
                </c:pt>
                <c:pt idx="77">
                  <c:v>0.45717013888888886</c:v>
                </c:pt>
                <c:pt idx="78">
                  <c:v>0.46296296296296291</c:v>
                </c:pt>
                <c:pt idx="79">
                  <c:v>0.46874421296296293</c:v>
                </c:pt>
                <c:pt idx="80">
                  <c:v>0.47453124999999996</c:v>
                </c:pt>
                <c:pt idx="81">
                  <c:v>0.480318287037037</c:v>
                </c:pt>
                <c:pt idx="82">
                  <c:v>0.48610532407407403</c:v>
                </c:pt>
                <c:pt idx="83">
                  <c:v>0.49189236111111106</c:v>
                </c:pt>
                <c:pt idx="84">
                  <c:v>0.4976793981481481</c:v>
                </c:pt>
                <c:pt idx="85">
                  <c:v>0.50346643518518508</c:v>
                </c:pt>
                <c:pt idx="86">
                  <c:v>0.50925347222222217</c:v>
                </c:pt>
                <c:pt idx="87">
                  <c:v>0.51504050925925926</c:v>
                </c:pt>
                <c:pt idx="88">
                  <c:v>0.52082754629629624</c:v>
                </c:pt>
                <c:pt idx="89">
                  <c:v>0.52661458333333333</c:v>
                </c:pt>
                <c:pt idx="90">
                  <c:v>0.53240162037037042</c:v>
                </c:pt>
                <c:pt idx="91">
                  <c:v>0.5381886574074074</c:v>
                </c:pt>
                <c:pt idx="92">
                  <c:v>0.54397569444444438</c:v>
                </c:pt>
                <c:pt idx="93">
                  <c:v>0.54976273148148147</c:v>
                </c:pt>
                <c:pt idx="94">
                  <c:v>0.55555555555555558</c:v>
                </c:pt>
                <c:pt idx="95">
                  <c:v>0.56133680555555554</c:v>
                </c:pt>
                <c:pt idx="96">
                  <c:v>0.5671180555555555</c:v>
                </c:pt>
                <c:pt idx="97">
                  <c:v>0.57291087962962972</c:v>
                </c:pt>
                <c:pt idx="98">
                  <c:v>0.57869791666666659</c:v>
                </c:pt>
                <c:pt idx="99">
                  <c:v>0.58448495370370368</c:v>
                </c:pt>
                <c:pt idx="100">
                  <c:v>0.59027199074074066</c:v>
                </c:pt>
                <c:pt idx="101">
                  <c:v>0.59605902777777775</c:v>
                </c:pt>
                <c:pt idx="102">
                  <c:v>0.60184606481481484</c:v>
                </c:pt>
                <c:pt idx="103">
                  <c:v>0.6076273148148148</c:v>
                </c:pt>
                <c:pt idx="104">
                  <c:v>0.6134201388888888</c:v>
                </c:pt>
                <c:pt idx="105">
                  <c:v>0.61920717592592589</c:v>
                </c:pt>
                <c:pt idx="106">
                  <c:v>0.62498842592592585</c:v>
                </c:pt>
                <c:pt idx="107">
                  <c:v>0.63078124999999996</c:v>
                </c:pt>
                <c:pt idx="108">
                  <c:v>0.63656828703703694</c:v>
                </c:pt>
                <c:pt idx="109">
                  <c:v>0.64235532407407414</c:v>
                </c:pt>
                <c:pt idx="110">
                  <c:v>0.64814814814814814</c:v>
                </c:pt>
                <c:pt idx="111">
                  <c:v>0.65392939814814799</c:v>
                </c:pt>
                <c:pt idx="112">
                  <c:v>0.65971643518518519</c:v>
                </c:pt>
                <c:pt idx="113">
                  <c:v>0.66550347222222217</c:v>
                </c:pt>
                <c:pt idx="114">
                  <c:v>0.67129050925925926</c:v>
                </c:pt>
                <c:pt idx="115">
                  <c:v>0.67707754629629624</c:v>
                </c:pt>
                <c:pt idx="116">
                  <c:v>0.68286458333333333</c:v>
                </c:pt>
                <c:pt idx="117">
                  <c:v>0.68865740740740744</c:v>
                </c:pt>
                <c:pt idx="118">
                  <c:v>0.69443865740740729</c:v>
                </c:pt>
                <c:pt idx="119">
                  <c:v>0.70022569444444438</c:v>
                </c:pt>
                <c:pt idx="120">
                  <c:v>0.70601273148148136</c:v>
                </c:pt>
                <c:pt idx="121">
                  <c:v>0.71179976851851845</c:v>
                </c:pt>
                <c:pt idx="122">
                  <c:v>0.71758680555555554</c:v>
                </c:pt>
                <c:pt idx="123">
                  <c:v>0.72337384259259263</c:v>
                </c:pt>
                <c:pt idx="124">
                  <c:v>0.72916087962962972</c:v>
                </c:pt>
                <c:pt idx="125">
                  <c:v>0.73494212962962968</c:v>
                </c:pt>
                <c:pt idx="126">
                  <c:v>0.7407407407407407</c:v>
                </c:pt>
                <c:pt idx="127">
                  <c:v>0.74652199074074066</c:v>
                </c:pt>
                <c:pt idx="128">
                  <c:v>0.75230902777777775</c:v>
                </c:pt>
                <c:pt idx="129">
                  <c:v>0.75809606481481484</c:v>
                </c:pt>
                <c:pt idx="130">
                  <c:v>0.76388310185185193</c:v>
                </c:pt>
                <c:pt idx="131">
                  <c:v>0.7696701388888888</c:v>
                </c:pt>
                <c:pt idx="132">
                  <c:v>0.77545138888888876</c:v>
                </c:pt>
                <c:pt idx="133">
                  <c:v>0.78125</c:v>
                </c:pt>
                <c:pt idx="134">
                  <c:v>0.78703124999999996</c:v>
                </c:pt>
                <c:pt idx="135">
                  <c:v>0.79281249999999992</c:v>
                </c:pt>
                <c:pt idx="136">
                  <c:v>0.79860532407407403</c:v>
                </c:pt>
                <c:pt idx="137">
                  <c:v>0.80439236111111101</c:v>
                </c:pt>
                <c:pt idx="138">
                  <c:v>0.8101793981481481</c:v>
                </c:pt>
                <c:pt idx="139">
                  <c:v>0.81596643518518519</c:v>
                </c:pt>
                <c:pt idx="140">
                  <c:v>0.82175347222222217</c:v>
                </c:pt>
                <c:pt idx="141">
                  <c:v>0.82754050925925915</c:v>
                </c:pt>
                <c:pt idx="142">
                  <c:v>0.83333333333333326</c:v>
                </c:pt>
                <c:pt idx="143">
                  <c:v>0.83911458333333333</c:v>
                </c:pt>
                <c:pt idx="144">
                  <c:v>0.84490162037037031</c:v>
                </c:pt>
                <c:pt idx="145">
                  <c:v>0.8506886574074074</c:v>
                </c:pt>
                <c:pt idx="146">
                  <c:v>0.85647569444444438</c:v>
                </c:pt>
                <c:pt idx="147">
                  <c:v>0.86226273148148147</c:v>
                </c:pt>
                <c:pt idx="148">
                  <c:v>0.86804976851851845</c:v>
                </c:pt>
                <c:pt idx="149">
                  <c:v>0.87384259259259245</c:v>
                </c:pt>
                <c:pt idx="150">
                  <c:v>0.87962384259259241</c:v>
                </c:pt>
                <c:pt idx="151">
                  <c:v>0.8854108796296295</c:v>
                </c:pt>
                <c:pt idx="152">
                  <c:v>0.89119791666666659</c:v>
                </c:pt>
                <c:pt idx="153">
                  <c:v>0.89698495370370368</c:v>
                </c:pt>
                <c:pt idx="154">
                  <c:v>0.90277199074074077</c:v>
                </c:pt>
                <c:pt idx="155">
                  <c:v>0.90855902777777775</c:v>
                </c:pt>
                <c:pt idx="156">
                  <c:v>0.91434606481481473</c:v>
                </c:pt>
                <c:pt idx="157">
                  <c:v>0.92013310185185171</c:v>
                </c:pt>
                <c:pt idx="158">
                  <c:v>0.92592592592592582</c:v>
                </c:pt>
                <c:pt idx="159">
                  <c:v>0.93170717592592589</c:v>
                </c:pt>
                <c:pt idx="160">
                  <c:v>0.93749421296296298</c:v>
                </c:pt>
                <c:pt idx="161">
                  <c:v>0.94328124999999996</c:v>
                </c:pt>
                <c:pt idx="162">
                  <c:v>0.94906828703703705</c:v>
                </c:pt>
                <c:pt idx="163">
                  <c:v>0.95485532407407403</c:v>
                </c:pt>
                <c:pt idx="164">
                  <c:v>0.96063657407407399</c:v>
                </c:pt>
                <c:pt idx="165">
                  <c:v>0.96643518518518512</c:v>
                </c:pt>
                <c:pt idx="166">
                  <c:v>0.97221643518518508</c:v>
                </c:pt>
                <c:pt idx="167">
                  <c:v>0.97800347222222217</c:v>
                </c:pt>
                <c:pt idx="168">
                  <c:v>0.98379050925925926</c:v>
                </c:pt>
                <c:pt idx="169">
                  <c:v>0.98957754629629635</c:v>
                </c:pt>
                <c:pt idx="170">
                  <c:v>0.99536458333333333</c:v>
                </c:pt>
                <c:pt idx="171">
                  <c:v>1.0011516203703703</c:v>
                </c:pt>
                <c:pt idx="172">
                  <c:v>1.0069386574074073</c:v>
                </c:pt>
                <c:pt idx="173">
                  <c:v>1.0127256944444445</c:v>
                </c:pt>
                <c:pt idx="174">
                  <c:v>1.0185185185185184</c:v>
                </c:pt>
                <c:pt idx="175">
                  <c:v>1.0242997685185184</c:v>
                </c:pt>
                <c:pt idx="176">
                  <c:v>1.0300868055555554</c:v>
                </c:pt>
                <c:pt idx="177">
                  <c:v>1.0358738425925926</c:v>
                </c:pt>
                <c:pt idx="178">
                  <c:v>1.0416608796296296</c:v>
                </c:pt>
                <c:pt idx="179">
                  <c:v>1.0474479166666666</c:v>
                </c:pt>
                <c:pt idx="180">
                  <c:v>1.0532349537037036</c:v>
                </c:pt>
                <c:pt idx="181">
                  <c:v>1.0590219907407405</c:v>
                </c:pt>
                <c:pt idx="182">
                  <c:v>1.0648090277777778</c:v>
                </c:pt>
                <c:pt idx="183">
                  <c:v>1.0705960648148147</c:v>
                </c:pt>
                <c:pt idx="184">
                  <c:v>1.0763831018518519</c:v>
                </c:pt>
                <c:pt idx="185">
                  <c:v>1.0821701388888889</c:v>
                </c:pt>
                <c:pt idx="186">
                  <c:v>1.0879571759259259</c:v>
                </c:pt>
                <c:pt idx="187">
                  <c:v>1.0937442129629629</c:v>
                </c:pt>
                <c:pt idx="188">
                  <c:v>1.0995312499999998</c:v>
                </c:pt>
                <c:pt idx="189">
                  <c:v>1.1053182870370371</c:v>
                </c:pt>
                <c:pt idx="190">
                  <c:v>1.1111111111111112</c:v>
                </c:pt>
                <c:pt idx="191">
                  <c:v>1.116892361111111</c:v>
                </c:pt>
                <c:pt idx="192">
                  <c:v>1.1226736111111111</c:v>
                </c:pt>
                <c:pt idx="193">
                  <c:v>1.1284664351851852</c:v>
                </c:pt>
                <c:pt idx="194">
                  <c:v>1.1342534722222222</c:v>
                </c:pt>
                <c:pt idx="195">
                  <c:v>1.1400405092592591</c:v>
                </c:pt>
                <c:pt idx="196">
                  <c:v>1.1458275462962961</c:v>
                </c:pt>
                <c:pt idx="197">
                  <c:v>1.1516145833333333</c:v>
                </c:pt>
                <c:pt idx="198">
                  <c:v>1.1574016203703705</c:v>
                </c:pt>
                <c:pt idx="199">
                  <c:v>1.1631886574074075</c:v>
                </c:pt>
                <c:pt idx="200">
                  <c:v>1.1689756944444445</c:v>
                </c:pt>
                <c:pt idx="201">
                  <c:v>1.1747627314814812</c:v>
                </c:pt>
                <c:pt idx="202">
                  <c:v>1.1805497685185182</c:v>
                </c:pt>
                <c:pt idx="203">
                  <c:v>1.1863368055555554</c:v>
                </c:pt>
                <c:pt idx="204">
                  <c:v>1.1921238425925926</c:v>
                </c:pt>
                <c:pt idx="205">
                  <c:v>1.1979108796296296</c:v>
                </c:pt>
                <c:pt idx="206">
                  <c:v>1.2037037037037039</c:v>
                </c:pt>
                <c:pt idx="207">
                  <c:v>1.2094907407407407</c:v>
                </c:pt>
                <c:pt idx="208">
                  <c:v>1.2152662037037036</c:v>
                </c:pt>
                <c:pt idx="209">
                  <c:v>1.2210590277777778</c:v>
                </c:pt>
                <c:pt idx="210">
                  <c:v>1.2268460648148147</c:v>
                </c:pt>
                <c:pt idx="211">
                  <c:v>1.2326331018518517</c:v>
                </c:pt>
                <c:pt idx="212">
                  <c:v>1.2384201388888889</c:v>
                </c:pt>
                <c:pt idx="213">
                  <c:v>1.244212962962963</c:v>
                </c:pt>
                <c:pt idx="214">
                  <c:v>1.2499942129629631</c:v>
                </c:pt>
                <c:pt idx="215">
                  <c:v>1.2557812499999998</c:v>
                </c:pt>
                <c:pt idx="216">
                  <c:v>1.2615682870370368</c:v>
                </c:pt>
                <c:pt idx="217">
                  <c:v>1.2673495370370369</c:v>
                </c:pt>
                <c:pt idx="218">
                  <c:v>1.273142361111111</c:v>
                </c:pt>
                <c:pt idx="219">
                  <c:v>1.2789293981481482</c:v>
                </c:pt>
                <c:pt idx="220">
                  <c:v>1.2847164351851852</c:v>
                </c:pt>
                <c:pt idx="221">
                  <c:v>1.2905034722222222</c:v>
                </c:pt>
                <c:pt idx="222">
                  <c:v>1.2962962962962963</c:v>
                </c:pt>
                <c:pt idx="223">
                  <c:v>1.3020775462962964</c:v>
                </c:pt>
                <c:pt idx="224">
                  <c:v>1.3078645833333333</c:v>
                </c:pt>
                <c:pt idx="225">
                  <c:v>1.3136516203703703</c:v>
                </c:pt>
                <c:pt idx="226">
                  <c:v>1.3194386574074073</c:v>
                </c:pt>
                <c:pt idx="227">
                  <c:v>1.3252256944444445</c:v>
                </c:pt>
                <c:pt idx="228">
                  <c:v>1.3310127314814817</c:v>
                </c:pt>
                <c:pt idx="229">
                  <c:v>1.3367997685185184</c:v>
                </c:pt>
                <c:pt idx="230">
                  <c:v>1.3425868055555554</c:v>
                </c:pt>
                <c:pt idx="231">
                  <c:v>1.3483738425925924</c:v>
                </c:pt>
                <c:pt idx="232">
                  <c:v>1.3541608796296294</c:v>
                </c:pt>
                <c:pt idx="233">
                  <c:v>1.3599479166666666</c:v>
                </c:pt>
                <c:pt idx="234">
                  <c:v>1.3657349537037038</c:v>
                </c:pt>
                <c:pt idx="235">
                  <c:v>1.3715219907407408</c:v>
                </c:pt>
                <c:pt idx="236">
                  <c:v>1.3773090277777778</c:v>
                </c:pt>
                <c:pt idx="237">
                  <c:v>1.3830960648148147</c:v>
                </c:pt>
                <c:pt idx="238">
                  <c:v>1.3888888888888888</c:v>
                </c:pt>
                <c:pt idx="239">
                  <c:v>1.3946759259259258</c:v>
                </c:pt>
                <c:pt idx="240">
                  <c:v>1.4004513888888888</c:v>
                </c:pt>
                <c:pt idx="241">
                  <c:v>1.4062442129629631</c:v>
                </c:pt>
                <c:pt idx="242">
                  <c:v>1.4120312499999998</c:v>
                </c:pt>
                <c:pt idx="243">
                  <c:v>1.4178182870370371</c:v>
                </c:pt>
                <c:pt idx="244">
                  <c:v>1.423605324074074</c:v>
                </c:pt>
                <c:pt idx="245">
                  <c:v>1.429392361111111</c:v>
                </c:pt>
                <c:pt idx="246">
                  <c:v>1.435179398148148</c:v>
                </c:pt>
                <c:pt idx="247">
                  <c:v>1.440966435185185</c:v>
                </c:pt>
                <c:pt idx="248">
                  <c:v>1.4467534722222222</c:v>
                </c:pt>
                <c:pt idx="249">
                  <c:v>1.4525405092592591</c:v>
                </c:pt>
                <c:pt idx="250">
                  <c:v>1.4583275462962961</c:v>
                </c:pt>
                <c:pt idx="251">
                  <c:v>1.4641145833333333</c:v>
                </c:pt>
                <c:pt idx="252">
                  <c:v>1.4699016203703703</c:v>
                </c:pt>
                <c:pt idx="253">
                  <c:v>1.4756886574074075</c:v>
                </c:pt>
                <c:pt idx="254">
                  <c:v>1.4814814814814814</c:v>
                </c:pt>
                <c:pt idx="255">
                  <c:v>1.4872627314814817</c:v>
                </c:pt>
                <c:pt idx="256">
                  <c:v>1.4930497685185184</c:v>
                </c:pt>
                <c:pt idx="257">
                  <c:v>1.4988368055555554</c:v>
                </c:pt>
                <c:pt idx="258">
                  <c:v>1.5046238425925926</c:v>
                </c:pt>
                <c:pt idx="259">
                  <c:v>1.5104108796296296</c:v>
                </c:pt>
                <c:pt idx="260">
                  <c:v>1.5161979166666668</c:v>
                </c:pt>
                <c:pt idx="261">
                  <c:v>1.5219849537037038</c:v>
                </c:pt>
                <c:pt idx="262">
                  <c:v>1.527771990740741</c:v>
                </c:pt>
                <c:pt idx="263">
                  <c:v>1.533559027777778</c:v>
                </c:pt>
                <c:pt idx="264">
                  <c:v>1.539346064814815</c:v>
                </c:pt>
                <c:pt idx="265">
                  <c:v>1.5451331018518522</c:v>
                </c:pt>
                <c:pt idx="266">
                  <c:v>1.5509201388888891</c:v>
                </c:pt>
                <c:pt idx="267">
                  <c:v>1.5567071759259261</c:v>
                </c:pt>
                <c:pt idx="268">
                  <c:v>1.5624942129629629</c:v>
                </c:pt>
                <c:pt idx="269">
                  <c:v>1.5682812499999998</c:v>
                </c:pt>
                <c:pt idx="270">
                  <c:v>1.574074074074074</c:v>
                </c:pt>
                <c:pt idx="271">
                  <c:v>1.579855324074074</c:v>
                </c:pt>
                <c:pt idx="272">
                  <c:v>1.585642361111111</c:v>
                </c:pt>
                <c:pt idx="273">
                  <c:v>1.5914293981481482</c:v>
                </c:pt>
                <c:pt idx="274">
                  <c:v>1.5972164351851852</c:v>
                </c:pt>
                <c:pt idx="275">
                  <c:v>1.6030034722222224</c:v>
                </c:pt>
                <c:pt idx="276">
                  <c:v>1.6087905092592594</c:v>
                </c:pt>
                <c:pt idx="277">
                  <c:v>1.6145775462962966</c:v>
                </c:pt>
                <c:pt idx="278">
                  <c:v>1.6203587962962962</c:v>
                </c:pt>
                <c:pt idx="279">
                  <c:v>1.6261516203703705</c:v>
                </c:pt>
                <c:pt idx="280">
                  <c:v>1.6319386574074077</c:v>
                </c:pt>
                <c:pt idx="281">
                  <c:v>1.6377256944444447</c:v>
                </c:pt>
                <c:pt idx="282">
                  <c:v>1.6435127314814815</c:v>
                </c:pt>
                <c:pt idx="283">
                  <c:v>1.6492997685185184</c:v>
                </c:pt>
                <c:pt idx="284">
                  <c:v>1.6550868055555554</c:v>
                </c:pt>
                <c:pt idx="285">
                  <c:v>1.6608738425925926</c:v>
                </c:pt>
                <c:pt idx="286">
                  <c:v>1.6666666666666665</c:v>
                </c:pt>
                <c:pt idx="287">
                  <c:v>1.6724479166666666</c:v>
                </c:pt>
                <c:pt idx="288">
                  <c:v>1.6782349537037038</c:v>
                </c:pt>
                <c:pt idx="289">
                  <c:v>1.6840219907407408</c:v>
                </c:pt>
                <c:pt idx="290">
                  <c:v>1.689809027777778</c:v>
                </c:pt>
                <c:pt idx="291">
                  <c:v>1.695596064814815</c:v>
                </c:pt>
                <c:pt idx="292">
                  <c:v>1.7013831018518522</c:v>
                </c:pt>
                <c:pt idx="293">
                  <c:v>1.7071701388888891</c:v>
                </c:pt>
                <c:pt idx="294">
                  <c:v>1.7129571759259261</c:v>
                </c:pt>
                <c:pt idx="295">
                  <c:v>1.7187442129629633</c:v>
                </c:pt>
                <c:pt idx="296">
                  <c:v>1.7245312500000001</c:v>
                </c:pt>
                <c:pt idx="297">
                  <c:v>1.7303182870370371</c:v>
                </c:pt>
                <c:pt idx="298">
                  <c:v>1.736105324074074</c:v>
                </c:pt>
                <c:pt idx="299">
                  <c:v>1.741892361111111</c:v>
                </c:pt>
                <c:pt idx="300">
                  <c:v>1.7476793981481482</c:v>
                </c:pt>
                <c:pt idx="301">
                  <c:v>1.7534664351851852</c:v>
                </c:pt>
                <c:pt idx="302">
                  <c:v>1.7592592592592591</c:v>
                </c:pt>
                <c:pt idx="303">
                  <c:v>1.7650405092592594</c:v>
                </c:pt>
                <c:pt idx="304">
                  <c:v>1.770821759259259</c:v>
                </c:pt>
                <c:pt idx="305">
                  <c:v>1.7766145833333336</c:v>
                </c:pt>
                <c:pt idx="306">
                  <c:v>1.7824016203703705</c:v>
                </c:pt>
                <c:pt idx="307">
                  <c:v>1.7881886574074077</c:v>
                </c:pt>
                <c:pt idx="308">
                  <c:v>1.7939756944444447</c:v>
                </c:pt>
                <c:pt idx="309">
                  <c:v>1.7997627314814815</c:v>
                </c:pt>
                <c:pt idx="310">
                  <c:v>1.8055497685185187</c:v>
                </c:pt>
                <c:pt idx="311">
                  <c:v>1.8113368055555557</c:v>
                </c:pt>
                <c:pt idx="312">
                  <c:v>1.8171238425925926</c:v>
                </c:pt>
                <c:pt idx="313">
                  <c:v>1.8229108796296296</c:v>
                </c:pt>
                <c:pt idx="314">
                  <c:v>1.8286979166666666</c:v>
                </c:pt>
                <c:pt idx="315">
                  <c:v>1.8344849537037038</c:v>
                </c:pt>
                <c:pt idx="316">
                  <c:v>1.8402719907407408</c:v>
                </c:pt>
                <c:pt idx="317">
                  <c:v>1.8460590277777778</c:v>
                </c:pt>
                <c:pt idx="318">
                  <c:v>1.8518518518518516</c:v>
                </c:pt>
                <c:pt idx="319">
                  <c:v>1.8576331018518519</c:v>
                </c:pt>
                <c:pt idx="320">
                  <c:v>1.8634143518518518</c:v>
                </c:pt>
                <c:pt idx="321">
                  <c:v>1.8692071759259261</c:v>
                </c:pt>
                <c:pt idx="322">
                  <c:v>1.8749942129629633</c:v>
                </c:pt>
                <c:pt idx="323">
                  <c:v>1.8807812500000001</c:v>
                </c:pt>
                <c:pt idx="324">
                  <c:v>1.8865682870370371</c:v>
                </c:pt>
                <c:pt idx="325">
                  <c:v>1.8923553240740743</c:v>
                </c:pt>
                <c:pt idx="326">
                  <c:v>1.8981423611111112</c:v>
                </c:pt>
                <c:pt idx="327">
                  <c:v>1.9039293981481482</c:v>
                </c:pt>
                <c:pt idx="328">
                  <c:v>1.9097164351851852</c:v>
                </c:pt>
                <c:pt idx="329">
                  <c:v>1.9155034722222222</c:v>
                </c:pt>
                <c:pt idx="330">
                  <c:v>1.9212962962962961</c:v>
                </c:pt>
                <c:pt idx="331">
                  <c:v>1.927071759259259</c:v>
                </c:pt>
                <c:pt idx="332">
                  <c:v>1.9328645833333333</c:v>
                </c:pt>
                <c:pt idx="333">
                  <c:v>1.9386516203703705</c:v>
                </c:pt>
                <c:pt idx="334">
                  <c:v>1.9444444444444444</c:v>
                </c:pt>
                <c:pt idx="335">
                  <c:v>1.9502256944444447</c:v>
                </c:pt>
                <c:pt idx="336">
                  <c:v>1.9560127314814815</c:v>
                </c:pt>
                <c:pt idx="337">
                  <c:v>1.9617997685185187</c:v>
                </c:pt>
                <c:pt idx="338">
                  <c:v>1.9675868055555557</c:v>
                </c:pt>
                <c:pt idx="339">
                  <c:v>1.9733738425925926</c:v>
                </c:pt>
                <c:pt idx="340">
                  <c:v>1.9791608796296298</c:v>
                </c:pt>
                <c:pt idx="341">
                  <c:v>1.9849479166666668</c:v>
                </c:pt>
                <c:pt idx="342">
                  <c:v>1.9907349537037038</c:v>
                </c:pt>
                <c:pt idx="343">
                  <c:v>1.9965219907407408</c:v>
                </c:pt>
                <c:pt idx="344">
                  <c:v>2.0023090277777778</c:v>
                </c:pt>
                <c:pt idx="345">
                  <c:v>2.008096064814815</c:v>
                </c:pt>
                <c:pt idx="346">
                  <c:v>2.0138831018518517</c:v>
                </c:pt>
                <c:pt idx="347">
                  <c:v>2.0196701388888889</c:v>
                </c:pt>
                <c:pt idx="348">
                  <c:v>2.0254571759259261</c:v>
                </c:pt>
                <c:pt idx="349">
                  <c:v>2.0312442129629629</c:v>
                </c:pt>
                <c:pt idx="350">
                  <c:v>2.0370370370370368</c:v>
                </c:pt>
                <c:pt idx="351">
                  <c:v>2.0428182870370373</c:v>
                </c:pt>
                <c:pt idx="352">
                  <c:v>2.0486053240740745</c:v>
                </c:pt>
                <c:pt idx="353">
                  <c:v>2.0543865740740741</c:v>
                </c:pt>
                <c:pt idx="354">
                  <c:v>2.0601793981481484</c:v>
                </c:pt>
                <c:pt idx="355">
                  <c:v>2.0659664351851856</c:v>
                </c:pt>
                <c:pt idx="356">
                  <c:v>2.0717534722222224</c:v>
                </c:pt>
                <c:pt idx="357">
                  <c:v>2.0775405092592591</c:v>
                </c:pt>
                <c:pt idx="358">
                  <c:v>2.0833275462962964</c:v>
                </c:pt>
                <c:pt idx="359">
                  <c:v>2.0891145833333331</c:v>
                </c:pt>
                <c:pt idx="360">
                  <c:v>2.0949016203703703</c:v>
                </c:pt>
                <c:pt idx="361">
                  <c:v>2.1006886574074075</c:v>
                </c:pt>
                <c:pt idx="362">
                  <c:v>2.1064756944444443</c:v>
                </c:pt>
                <c:pt idx="363">
                  <c:v>2.1122627314814815</c:v>
                </c:pt>
                <c:pt idx="364">
                  <c:v>2.1180497685185187</c:v>
                </c:pt>
                <c:pt idx="365">
                  <c:v>2.1238368055555559</c:v>
                </c:pt>
                <c:pt idx="366">
                  <c:v>2.1296296296296298</c:v>
                </c:pt>
                <c:pt idx="367">
                  <c:v>2.1354108796296298</c:v>
                </c:pt>
                <c:pt idx="368">
                  <c:v>2.141197916666667</c:v>
                </c:pt>
                <c:pt idx="369">
                  <c:v>2.1469849537037038</c:v>
                </c:pt>
                <c:pt idx="370">
                  <c:v>2.152771990740741</c:v>
                </c:pt>
                <c:pt idx="371">
                  <c:v>2.1585590277777778</c:v>
                </c:pt>
                <c:pt idx="372">
                  <c:v>2.164346064814815</c:v>
                </c:pt>
                <c:pt idx="373">
                  <c:v>2.1701331018518517</c:v>
                </c:pt>
                <c:pt idx="374">
                  <c:v>2.1759201388888889</c:v>
                </c:pt>
                <c:pt idx="375">
                  <c:v>2.1817071759259261</c:v>
                </c:pt>
                <c:pt idx="376">
                  <c:v>2.1874942129629629</c:v>
                </c:pt>
                <c:pt idx="377">
                  <c:v>2.1932812500000001</c:v>
                </c:pt>
                <c:pt idx="378">
                  <c:v>2.1990682870370373</c:v>
                </c:pt>
                <c:pt idx="379">
                  <c:v>2.204855324074074</c:v>
                </c:pt>
                <c:pt idx="380">
                  <c:v>2.2106423611111112</c:v>
                </c:pt>
                <c:pt idx="381">
                  <c:v>2.2164293981481484</c:v>
                </c:pt>
                <c:pt idx="382">
                  <c:v>2.2222222222222223</c:v>
                </c:pt>
                <c:pt idx="383">
                  <c:v>2.2280092592592595</c:v>
                </c:pt>
                <c:pt idx="384">
                  <c:v>2.2337905092592591</c:v>
                </c:pt>
                <c:pt idx="385">
                  <c:v>2.2395775462962964</c:v>
                </c:pt>
                <c:pt idx="386">
                  <c:v>2.2453645833333331</c:v>
                </c:pt>
                <c:pt idx="387">
                  <c:v>2.2511516203703703</c:v>
                </c:pt>
                <c:pt idx="388">
                  <c:v>2.2569386574074075</c:v>
                </c:pt>
                <c:pt idx="389">
                  <c:v>2.2627256944444443</c:v>
                </c:pt>
                <c:pt idx="390">
                  <c:v>2.2685127314814815</c:v>
                </c:pt>
                <c:pt idx="391">
                  <c:v>2.2742939814814811</c:v>
                </c:pt>
                <c:pt idx="392">
                  <c:v>2.2800868055555554</c:v>
                </c:pt>
                <c:pt idx="393">
                  <c:v>2.2858738425925926</c:v>
                </c:pt>
                <c:pt idx="394">
                  <c:v>2.2916608796296294</c:v>
                </c:pt>
                <c:pt idx="395">
                  <c:v>2.297447916666667</c:v>
                </c:pt>
                <c:pt idx="396">
                  <c:v>2.3032349537037038</c:v>
                </c:pt>
                <c:pt idx="397">
                  <c:v>2.309021990740741</c:v>
                </c:pt>
                <c:pt idx="398">
                  <c:v>2.3148148148148149</c:v>
                </c:pt>
                <c:pt idx="399">
                  <c:v>2.320596064814815</c:v>
                </c:pt>
                <c:pt idx="400">
                  <c:v>2.3263831018518522</c:v>
                </c:pt>
                <c:pt idx="401">
                  <c:v>2.3321701388888889</c:v>
                </c:pt>
                <c:pt idx="402">
                  <c:v>2.3379571759259261</c:v>
                </c:pt>
                <c:pt idx="403">
                  <c:v>2.3437442129629633</c:v>
                </c:pt>
                <c:pt idx="404">
                  <c:v>2.3495312500000001</c:v>
                </c:pt>
                <c:pt idx="405">
                  <c:v>2.355324074074074</c:v>
                </c:pt>
                <c:pt idx="406">
                  <c:v>2.361105324074074</c:v>
                </c:pt>
                <c:pt idx="407">
                  <c:v>2.3668923611111112</c:v>
                </c:pt>
                <c:pt idx="408">
                  <c:v>2.3726793981481484</c:v>
                </c:pt>
                <c:pt idx="409">
                  <c:v>2.3784664351851847</c:v>
                </c:pt>
                <c:pt idx="410">
                  <c:v>2.3842534722222228</c:v>
                </c:pt>
                <c:pt idx="411">
                  <c:v>2.3900405092592591</c:v>
                </c:pt>
                <c:pt idx="412">
                  <c:v>2.3958275462962964</c:v>
                </c:pt>
                <c:pt idx="413">
                  <c:v>2.4016145833333336</c:v>
                </c:pt>
                <c:pt idx="414">
                  <c:v>2.4074074074074079</c:v>
                </c:pt>
                <c:pt idx="415">
                  <c:v>2.4131944444444442</c:v>
                </c:pt>
                <c:pt idx="416">
                  <c:v>2.4189756944444443</c:v>
                </c:pt>
                <c:pt idx="417">
                  <c:v>2.4247627314814815</c:v>
                </c:pt>
                <c:pt idx="418">
                  <c:v>2.4305497685185187</c:v>
                </c:pt>
                <c:pt idx="419">
                  <c:v>2.4363368055555554</c:v>
                </c:pt>
                <c:pt idx="420">
                  <c:v>2.4421238425925926</c:v>
                </c:pt>
                <c:pt idx="421">
                  <c:v>2.4479108796296294</c:v>
                </c:pt>
                <c:pt idx="422">
                  <c:v>2.4536979166666666</c:v>
                </c:pt>
                <c:pt idx="423">
                  <c:v>2.4594849537037038</c:v>
                </c:pt>
                <c:pt idx="424">
                  <c:v>2.4652719907407405</c:v>
                </c:pt>
                <c:pt idx="425">
                  <c:v>2.4710590277777782</c:v>
                </c:pt>
                <c:pt idx="426">
                  <c:v>2.476846064814815</c:v>
                </c:pt>
                <c:pt idx="427">
                  <c:v>2.4826331018518522</c:v>
                </c:pt>
                <c:pt idx="428">
                  <c:v>2.4884201388888894</c:v>
                </c:pt>
                <c:pt idx="429">
                  <c:v>2.4942071759259261</c:v>
                </c:pt>
                <c:pt idx="430">
                  <c:v>2.5</c:v>
                </c:pt>
                <c:pt idx="431">
                  <c:v>2.5057812500000001</c:v>
                </c:pt>
                <c:pt idx="432">
                  <c:v>2.5115682870370373</c:v>
                </c:pt>
                <c:pt idx="433">
                  <c:v>2.5173553240740745</c:v>
                </c:pt>
                <c:pt idx="434">
                  <c:v>2.5231423611111112</c:v>
                </c:pt>
                <c:pt idx="435">
                  <c:v>2.5289351851851851</c:v>
                </c:pt>
                <c:pt idx="436">
                  <c:v>2.5347164351851847</c:v>
                </c:pt>
                <c:pt idx="437">
                  <c:v>2.5405092592592591</c:v>
                </c:pt>
                <c:pt idx="438">
                  <c:v>2.5462905092592591</c:v>
                </c:pt>
                <c:pt idx="439">
                  <c:v>2.5520775462962959</c:v>
                </c:pt>
                <c:pt idx="440">
                  <c:v>2.5578645833333336</c:v>
                </c:pt>
                <c:pt idx="441">
                  <c:v>2.5636516203703703</c:v>
                </c:pt>
                <c:pt idx="442">
                  <c:v>2.5694386574074075</c:v>
                </c:pt>
                <c:pt idx="443">
                  <c:v>2.5752256944444447</c:v>
                </c:pt>
                <c:pt idx="444">
                  <c:v>2.5810127314814815</c:v>
                </c:pt>
                <c:pt idx="445">
                  <c:v>2.5867997685185187</c:v>
                </c:pt>
                <c:pt idx="446">
                  <c:v>2.5925810185185183</c:v>
                </c:pt>
                <c:pt idx="447">
                  <c:v>2.5983738425925926</c:v>
                </c:pt>
                <c:pt idx="448">
                  <c:v>2.6041608796296298</c:v>
                </c:pt>
                <c:pt idx="449">
                  <c:v>2.6099479166666666</c:v>
                </c:pt>
                <c:pt idx="450">
                  <c:v>2.6157349537037038</c:v>
                </c:pt>
                <c:pt idx="451">
                  <c:v>2.6215219907407405</c:v>
                </c:pt>
                <c:pt idx="452">
                  <c:v>2.6273090277777778</c:v>
                </c:pt>
                <c:pt idx="453">
                  <c:v>2.633096064814815</c:v>
                </c:pt>
                <c:pt idx="454">
                  <c:v>2.6388831018518517</c:v>
                </c:pt>
                <c:pt idx="455">
                  <c:v>2.6446701388888894</c:v>
                </c:pt>
                <c:pt idx="456">
                  <c:v>2.6504571759259261</c:v>
                </c:pt>
                <c:pt idx="457">
                  <c:v>2.6562442129629633</c:v>
                </c:pt>
                <c:pt idx="458">
                  <c:v>2.6620312500000005</c:v>
                </c:pt>
                <c:pt idx="459">
                  <c:v>2.6678182870370373</c:v>
                </c:pt>
                <c:pt idx="460">
                  <c:v>2.6736053240740745</c:v>
                </c:pt>
                <c:pt idx="461">
                  <c:v>2.6793923611111112</c:v>
                </c:pt>
                <c:pt idx="462">
                  <c:v>2.6851851851851851</c:v>
                </c:pt>
                <c:pt idx="463">
                  <c:v>2.6909664351851856</c:v>
                </c:pt>
                <c:pt idx="464">
                  <c:v>2.6967534722222219</c:v>
                </c:pt>
                <c:pt idx="465">
                  <c:v>2.7025405092592591</c:v>
                </c:pt>
                <c:pt idx="466">
                  <c:v>2.7083275462962959</c:v>
                </c:pt>
                <c:pt idx="467">
                  <c:v>2.7141145833333331</c:v>
                </c:pt>
                <c:pt idx="468">
                  <c:v>2.7199016203703703</c:v>
                </c:pt>
                <c:pt idx="469">
                  <c:v>2.7256944444444442</c:v>
                </c:pt>
                <c:pt idx="470">
                  <c:v>2.7314756944444447</c:v>
                </c:pt>
                <c:pt idx="471">
                  <c:v>2.7372627314814815</c:v>
                </c:pt>
                <c:pt idx="472">
                  <c:v>2.7430497685185187</c:v>
                </c:pt>
                <c:pt idx="473">
                  <c:v>2.7488368055555559</c:v>
                </c:pt>
                <c:pt idx="474">
                  <c:v>2.7546238425925926</c:v>
                </c:pt>
                <c:pt idx="475">
                  <c:v>2.7604108796296298</c:v>
                </c:pt>
                <c:pt idx="476">
                  <c:v>2.7661979166666666</c:v>
                </c:pt>
                <c:pt idx="477">
                  <c:v>2.7719849537037038</c:v>
                </c:pt>
                <c:pt idx="478">
                  <c:v>2.7777662037037039</c:v>
                </c:pt>
                <c:pt idx="479">
                  <c:v>2.7835590277777778</c:v>
                </c:pt>
                <c:pt idx="480">
                  <c:v>2.789346064814815</c:v>
                </c:pt>
                <c:pt idx="481">
                  <c:v>2.7951331018518517</c:v>
                </c:pt>
                <c:pt idx="482">
                  <c:v>2.8009201388888894</c:v>
                </c:pt>
                <c:pt idx="483">
                  <c:v>2.8067071759259261</c:v>
                </c:pt>
                <c:pt idx="484">
                  <c:v>2.8124942129629633</c:v>
                </c:pt>
                <c:pt idx="485">
                  <c:v>2.8182812500000001</c:v>
                </c:pt>
                <c:pt idx="486">
                  <c:v>2.8240682870370373</c:v>
                </c:pt>
                <c:pt idx="487">
                  <c:v>2.829855324074074</c:v>
                </c:pt>
                <c:pt idx="488">
                  <c:v>2.8356423611111117</c:v>
                </c:pt>
                <c:pt idx="489">
                  <c:v>2.8414293981481484</c:v>
                </c:pt>
                <c:pt idx="490">
                  <c:v>2.8472164351851856</c:v>
                </c:pt>
                <c:pt idx="491">
                  <c:v>2.8530092592592595</c:v>
                </c:pt>
                <c:pt idx="492">
                  <c:v>2.8587905092592591</c:v>
                </c:pt>
                <c:pt idx="493">
                  <c:v>2.8645775462962964</c:v>
                </c:pt>
                <c:pt idx="494">
                  <c:v>2.8703703703703707</c:v>
                </c:pt>
                <c:pt idx="495">
                  <c:v>2.8761516203703703</c:v>
                </c:pt>
                <c:pt idx="496">
                  <c:v>2.8819386574074071</c:v>
                </c:pt>
                <c:pt idx="497">
                  <c:v>2.8877256944444447</c:v>
                </c:pt>
                <c:pt idx="498">
                  <c:v>2.8935127314814815</c:v>
                </c:pt>
                <c:pt idx="499">
                  <c:v>2.8992997685185187</c:v>
                </c:pt>
                <c:pt idx="500">
                  <c:v>2.9050868055555554</c:v>
                </c:pt>
                <c:pt idx="501">
                  <c:v>2.9108796296296293</c:v>
                </c:pt>
                <c:pt idx="502">
                  <c:v>2.9166608796296294</c:v>
                </c:pt>
                <c:pt idx="503">
                  <c:v>2.922447916666667</c:v>
                </c:pt>
                <c:pt idx="504">
                  <c:v>2.9282349537037038</c:v>
                </c:pt>
                <c:pt idx="505">
                  <c:v>2.934021990740741</c:v>
                </c:pt>
                <c:pt idx="506">
                  <c:v>2.9398090277777778</c:v>
                </c:pt>
                <c:pt idx="507">
                  <c:v>2.945596064814815</c:v>
                </c:pt>
                <c:pt idx="508">
                  <c:v>2.9513831018518522</c:v>
                </c:pt>
                <c:pt idx="509">
                  <c:v>2.957175925925926</c:v>
                </c:pt>
                <c:pt idx="510">
                  <c:v>2.962951388888889</c:v>
                </c:pt>
                <c:pt idx="511">
                  <c:v>2.9687442129629629</c:v>
                </c:pt>
                <c:pt idx="512">
                  <c:v>2.9745312500000005</c:v>
                </c:pt>
                <c:pt idx="513">
                  <c:v>2.9803182870370373</c:v>
                </c:pt>
                <c:pt idx="514">
                  <c:v>2.9861053240740745</c:v>
                </c:pt>
                <c:pt idx="515">
                  <c:v>2.9918923611111112</c:v>
                </c:pt>
                <c:pt idx="516">
                  <c:v>2.997679398148148</c:v>
                </c:pt>
                <c:pt idx="517">
                  <c:v>3.0034664351851847</c:v>
                </c:pt>
                <c:pt idx="518">
                  <c:v>3.0092534722222224</c:v>
                </c:pt>
                <c:pt idx="519">
                  <c:v>3.0150405092592591</c:v>
                </c:pt>
                <c:pt idx="520">
                  <c:v>3.0208275462962964</c:v>
                </c:pt>
                <c:pt idx="521">
                  <c:v>3.0266145833333331</c:v>
                </c:pt>
                <c:pt idx="522">
                  <c:v>3.0324016203703703</c:v>
                </c:pt>
                <c:pt idx="523">
                  <c:v>3.0381886574074075</c:v>
                </c:pt>
                <c:pt idx="524">
                  <c:v>3.0439756944444443</c:v>
                </c:pt>
                <c:pt idx="525">
                  <c:v>3.0497627314814815</c:v>
                </c:pt>
                <c:pt idx="526">
                  <c:v>3.0555555555555554</c:v>
                </c:pt>
                <c:pt idx="527">
                  <c:v>3.0613368055555559</c:v>
                </c:pt>
                <c:pt idx="528">
                  <c:v>3.0671238425925926</c:v>
                </c:pt>
                <c:pt idx="529">
                  <c:v>3.0729108796296298</c:v>
                </c:pt>
                <c:pt idx="530">
                  <c:v>3.0786979166666666</c:v>
                </c:pt>
                <c:pt idx="531">
                  <c:v>3.0844907407407405</c:v>
                </c:pt>
                <c:pt idx="532">
                  <c:v>3.0902719907407405</c:v>
                </c:pt>
                <c:pt idx="533">
                  <c:v>3.0960590277777782</c:v>
                </c:pt>
                <c:pt idx="534">
                  <c:v>3.101846064814815</c:v>
                </c:pt>
                <c:pt idx="535">
                  <c:v>3.1076331018518522</c:v>
                </c:pt>
                <c:pt idx="536">
                  <c:v>3.1134201388888889</c:v>
                </c:pt>
                <c:pt idx="537">
                  <c:v>3.1192013888888894</c:v>
                </c:pt>
                <c:pt idx="538">
                  <c:v>3.1249942129629633</c:v>
                </c:pt>
                <c:pt idx="539">
                  <c:v>3.1307812500000001</c:v>
                </c:pt>
                <c:pt idx="540">
                  <c:v>3.1365682870370373</c:v>
                </c:pt>
                <c:pt idx="541">
                  <c:v>3.1423553240740736</c:v>
                </c:pt>
                <c:pt idx="542">
                  <c:v>3.1481481481481479</c:v>
                </c:pt>
                <c:pt idx="543">
                  <c:v>3.153929398148148</c:v>
                </c:pt>
                <c:pt idx="544">
                  <c:v>3.1597164351851852</c:v>
                </c:pt>
                <c:pt idx="545">
                  <c:v>3.1655034722222219</c:v>
                </c:pt>
                <c:pt idx="546">
                  <c:v>3.1712905092592591</c:v>
                </c:pt>
                <c:pt idx="547">
                  <c:v>3.1770775462962959</c:v>
                </c:pt>
                <c:pt idx="548">
                  <c:v>3.1828645833333336</c:v>
                </c:pt>
                <c:pt idx="549">
                  <c:v>3.1886516203703703</c:v>
                </c:pt>
                <c:pt idx="550">
                  <c:v>3.1944386574074075</c:v>
                </c:pt>
                <c:pt idx="551">
                  <c:v>3.2002256944444443</c:v>
                </c:pt>
                <c:pt idx="552">
                  <c:v>3.2060069444444448</c:v>
                </c:pt>
                <c:pt idx="553">
                  <c:v>3.2117997685185187</c:v>
                </c:pt>
                <c:pt idx="554">
                  <c:v>3.2175868055555554</c:v>
                </c:pt>
                <c:pt idx="555">
                  <c:v>3.2233738425925926</c:v>
                </c:pt>
                <c:pt idx="556">
                  <c:v>3.2291608796296294</c:v>
                </c:pt>
                <c:pt idx="557">
                  <c:v>3.234947916666667</c:v>
                </c:pt>
                <c:pt idx="558">
                  <c:v>3.2407407407407409</c:v>
                </c:pt>
                <c:pt idx="559">
                  <c:v>3.246521990740741</c:v>
                </c:pt>
                <c:pt idx="560">
                  <c:v>3.2523090277777778</c:v>
                </c:pt>
                <c:pt idx="561">
                  <c:v>3.258096064814815</c:v>
                </c:pt>
                <c:pt idx="562">
                  <c:v>3.2638831018518517</c:v>
                </c:pt>
                <c:pt idx="563">
                  <c:v>3.2696701388888894</c:v>
                </c:pt>
                <c:pt idx="564">
                  <c:v>3.2754571759259261</c:v>
                </c:pt>
                <c:pt idx="565">
                  <c:v>3.2812442129629633</c:v>
                </c:pt>
                <c:pt idx="566">
                  <c:v>3.2870312500000001</c:v>
                </c:pt>
                <c:pt idx="567">
                  <c:v>3.2928182870370373</c:v>
                </c:pt>
                <c:pt idx="568">
                  <c:v>3.2986053240740745</c:v>
                </c:pt>
                <c:pt idx="569">
                  <c:v>3.3043923611111108</c:v>
                </c:pt>
                <c:pt idx="570">
                  <c:v>3.310179398148148</c:v>
                </c:pt>
                <c:pt idx="571">
                  <c:v>3.3159664351851847</c:v>
                </c:pt>
                <c:pt idx="572">
                  <c:v>3.3217534722222224</c:v>
                </c:pt>
                <c:pt idx="573">
                  <c:v>3.3275405092592591</c:v>
                </c:pt>
                <c:pt idx="574">
                  <c:v>3.333333333333333</c:v>
                </c:pt>
                <c:pt idx="575">
                  <c:v>3.3391145833333331</c:v>
                </c:pt>
                <c:pt idx="576">
                  <c:v>3.3449016203703703</c:v>
                </c:pt>
                <c:pt idx="577">
                  <c:v>3.3506886574074071</c:v>
                </c:pt>
                <c:pt idx="578">
                  <c:v>3.3564756944444447</c:v>
                </c:pt>
                <c:pt idx="579">
                  <c:v>3.3622627314814815</c:v>
                </c:pt>
                <c:pt idx="580">
                  <c:v>3.3680497685185187</c:v>
                </c:pt>
                <c:pt idx="581">
                  <c:v>3.3738368055555554</c:v>
                </c:pt>
                <c:pt idx="582">
                  <c:v>3.3796238425925926</c:v>
                </c:pt>
                <c:pt idx="583">
                  <c:v>3.3854108796296298</c:v>
                </c:pt>
                <c:pt idx="584">
                  <c:v>3.3911979166666666</c:v>
                </c:pt>
                <c:pt idx="585">
                  <c:v>3.3969849537037038</c:v>
                </c:pt>
                <c:pt idx="586">
                  <c:v>3.4027719907407405</c:v>
                </c:pt>
                <c:pt idx="587">
                  <c:v>3.4085590277777782</c:v>
                </c:pt>
                <c:pt idx="588">
                  <c:v>3.414346064814815</c:v>
                </c:pt>
                <c:pt idx="589">
                  <c:v>3.4201331018518522</c:v>
                </c:pt>
                <c:pt idx="590">
                  <c:v>3.425925925925926</c:v>
                </c:pt>
                <c:pt idx="591">
                  <c:v>3.4317071759259261</c:v>
                </c:pt>
                <c:pt idx="592">
                  <c:v>3.4374942129629629</c:v>
                </c:pt>
                <c:pt idx="593">
                  <c:v>3.4432812500000005</c:v>
                </c:pt>
                <c:pt idx="594">
                  <c:v>3.4490682870370373</c:v>
                </c:pt>
                <c:pt idx="595">
                  <c:v>3.4548553240740745</c:v>
                </c:pt>
                <c:pt idx="596">
                  <c:v>3.4606423611111108</c:v>
                </c:pt>
                <c:pt idx="597">
                  <c:v>3.466429398148148</c:v>
                </c:pt>
                <c:pt idx="598">
                  <c:v>3.4722164351851852</c:v>
                </c:pt>
                <c:pt idx="599">
                  <c:v>3.4780034722222219</c:v>
                </c:pt>
                <c:pt idx="600">
                  <c:v>3.4837905092592591</c:v>
                </c:pt>
                <c:pt idx="601">
                  <c:v>3.4895775462962959</c:v>
                </c:pt>
                <c:pt idx="602">
                  <c:v>3.4953645833333336</c:v>
                </c:pt>
                <c:pt idx="603">
                  <c:v>3.5011516203703703</c:v>
                </c:pt>
                <c:pt idx="604">
                  <c:v>3.5069444444444442</c:v>
                </c:pt>
                <c:pt idx="605">
                  <c:v>3.5127256944444443</c:v>
                </c:pt>
                <c:pt idx="606">
                  <c:v>3.5185185185185182</c:v>
                </c:pt>
                <c:pt idx="607">
                  <c:v>3.5242997685185182</c:v>
                </c:pt>
                <c:pt idx="608">
                  <c:v>3.5300868055555559</c:v>
                </c:pt>
                <c:pt idx="609">
                  <c:v>3.5358738425925926</c:v>
                </c:pt>
                <c:pt idx="610">
                  <c:v>3.5416608796296298</c:v>
                </c:pt>
                <c:pt idx="611">
                  <c:v>3.5474479166666666</c:v>
                </c:pt>
                <c:pt idx="612">
                  <c:v>3.5532349537037038</c:v>
                </c:pt>
                <c:pt idx="613">
                  <c:v>3.559021990740741</c:v>
                </c:pt>
                <c:pt idx="614">
                  <c:v>3.5648090277777778</c:v>
                </c:pt>
                <c:pt idx="615">
                  <c:v>3.570596064814815</c:v>
                </c:pt>
                <c:pt idx="616">
                  <c:v>3.5763831018518517</c:v>
                </c:pt>
                <c:pt idx="617">
                  <c:v>3.5821701388888894</c:v>
                </c:pt>
                <c:pt idx="618">
                  <c:v>3.5879571759259261</c:v>
                </c:pt>
                <c:pt idx="619">
                  <c:v>3.5937442129629633</c:v>
                </c:pt>
                <c:pt idx="620">
                  <c:v>3.5995312500000001</c:v>
                </c:pt>
                <c:pt idx="621">
                  <c:v>3.6053182870370373</c:v>
                </c:pt>
                <c:pt idx="622">
                  <c:v>3.6111111111111112</c:v>
                </c:pt>
                <c:pt idx="623">
                  <c:v>3.6168923611111117</c:v>
                </c:pt>
                <c:pt idx="624">
                  <c:v>3.622679398148148</c:v>
                </c:pt>
                <c:pt idx="625">
                  <c:v>3.6284606481481481</c:v>
                </c:pt>
                <c:pt idx="626">
                  <c:v>3.6342534722222219</c:v>
                </c:pt>
                <c:pt idx="627">
                  <c:v>3.6400405092592591</c:v>
                </c:pt>
                <c:pt idx="628">
                  <c:v>3.6458275462962964</c:v>
                </c:pt>
                <c:pt idx="629">
                  <c:v>3.6516145833333331</c:v>
                </c:pt>
                <c:pt idx="630">
                  <c:v>3.6574016203703703</c:v>
                </c:pt>
                <c:pt idx="631">
                  <c:v>3.6631886574074071</c:v>
                </c:pt>
                <c:pt idx="632">
                  <c:v>3.6689756944444447</c:v>
                </c:pt>
                <c:pt idx="633">
                  <c:v>3.6747627314814815</c:v>
                </c:pt>
                <c:pt idx="634">
                  <c:v>3.6805497685185187</c:v>
                </c:pt>
                <c:pt idx="635">
                  <c:v>3.6863368055555554</c:v>
                </c:pt>
                <c:pt idx="636">
                  <c:v>3.6921296296296293</c:v>
                </c:pt>
                <c:pt idx="637">
                  <c:v>3.6979108796296294</c:v>
                </c:pt>
                <c:pt idx="638">
                  <c:v>3.7037037037037033</c:v>
                </c:pt>
                <c:pt idx="639">
                  <c:v>3.7094849537037038</c:v>
                </c:pt>
                <c:pt idx="640">
                  <c:v>3.715271990740741</c:v>
                </c:pt>
                <c:pt idx="641">
                  <c:v>3.7210590277777778</c:v>
                </c:pt>
                <c:pt idx="642">
                  <c:v>3.726846064814815</c:v>
                </c:pt>
                <c:pt idx="643">
                  <c:v>3.7326331018518522</c:v>
                </c:pt>
                <c:pt idx="644">
                  <c:v>3.7384201388888889</c:v>
                </c:pt>
                <c:pt idx="645">
                  <c:v>3.7442071759259261</c:v>
                </c:pt>
                <c:pt idx="646">
                  <c:v>3.7499942129629629</c:v>
                </c:pt>
                <c:pt idx="647">
                  <c:v>3.7557812500000005</c:v>
                </c:pt>
                <c:pt idx="648">
                  <c:v>3.7615740740740744</c:v>
                </c:pt>
                <c:pt idx="649">
                  <c:v>3.7673553240740745</c:v>
                </c:pt>
                <c:pt idx="650">
                  <c:v>3.7731423611111108</c:v>
                </c:pt>
                <c:pt idx="651">
                  <c:v>3.778929398148148</c:v>
                </c:pt>
                <c:pt idx="652">
                  <c:v>3.7847164351851847</c:v>
                </c:pt>
                <c:pt idx="653">
                  <c:v>3.7905034722222224</c:v>
                </c:pt>
                <c:pt idx="654">
                  <c:v>3.7962962962962967</c:v>
                </c:pt>
                <c:pt idx="655">
                  <c:v>3.8020775462962964</c:v>
                </c:pt>
                <c:pt idx="656">
                  <c:v>3.8078645833333331</c:v>
                </c:pt>
                <c:pt idx="657">
                  <c:v>3.8136516203703703</c:v>
                </c:pt>
                <c:pt idx="658">
                  <c:v>3.8194386574074075</c:v>
                </c:pt>
                <c:pt idx="659">
                  <c:v>3.8252256944444443</c:v>
                </c:pt>
                <c:pt idx="660">
                  <c:v>3.8310127314814815</c:v>
                </c:pt>
                <c:pt idx="661">
                  <c:v>3.8367997685185182</c:v>
                </c:pt>
                <c:pt idx="662">
                  <c:v>3.8425868055555559</c:v>
                </c:pt>
                <c:pt idx="663">
                  <c:v>3.8483738425925926</c:v>
                </c:pt>
                <c:pt idx="664">
                  <c:v>3.8541608796296298</c:v>
                </c:pt>
                <c:pt idx="665">
                  <c:v>3.8599479166666666</c:v>
                </c:pt>
                <c:pt idx="666">
                  <c:v>3.8657349537037038</c:v>
                </c:pt>
                <c:pt idx="667">
                  <c:v>3.8715219907407405</c:v>
                </c:pt>
                <c:pt idx="668">
                  <c:v>3.8773090277777782</c:v>
                </c:pt>
                <c:pt idx="669">
                  <c:v>3.883096064814815</c:v>
                </c:pt>
                <c:pt idx="670">
                  <c:v>3.8888888888888888</c:v>
                </c:pt>
                <c:pt idx="671">
                  <c:v>3.8946701388888889</c:v>
                </c:pt>
                <c:pt idx="672">
                  <c:v>3.9004571759259261</c:v>
                </c:pt>
                <c:pt idx="673">
                  <c:v>3.9062442129629633</c:v>
                </c:pt>
                <c:pt idx="674">
                  <c:v>3.9120312500000001</c:v>
                </c:pt>
                <c:pt idx="675">
                  <c:v>3.9178182870370373</c:v>
                </c:pt>
                <c:pt idx="676">
                  <c:v>3.9236053240740736</c:v>
                </c:pt>
                <c:pt idx="677">
                  <c:v>3.9293923611111117</c:v>
                </c:pt>
                <c:pt idx="678">
                  <c:v>3.935179398148148</c:v>
                </c:pt>
                <c:pt idx="679">
                  <c:v>3.9409664351851852</c:v>
                </c:pt>
                <c:pt idx="680">
                  <c:v>3.9467534722222219</c:v>
                </c:pt>
                <c:pt idx="681">
                  <c:v>3.952534722222222</c:v>
                </c:pt>
                <c:pt idx="682">
                  <c:v>3.9583275462962959</c:v>
                </c:pt>
                <c:pt idx="683">
                  <c:v>3.9641145833333336</c:v>
                </c:pt>
                <c:pt idx="684">
                  <c:v>3.9699016203703703</c:v>
                </c:pt>
                <c:pt idx="685">
                  <c:v>3.9756886574074075</c:v>
                </c:pt>
                <c:pt idx="686">
                  <c:v>3.9814814814814814</c:v>
                </c:pt>
                <c:pt idx="687">
                  <c:v>3.9872627314814815</c:v>
                </c:pt>
                <c:pt idx="688">
                  <c:v>3.9930497685185187</c:v>
                </c:pt>
                <c:pt idx="689">
                  <c:v>3.9988368055555554</c:v>
                </c:pt>
                <c:pt idx="690">
                  <c:v>4.0046238425925926</c:v>
                </c:pt>
                <c:pt idx="691">
                  <c:v>4.0104108796296289</c:v>
                </c:pt>
                <c:pt idx="692">
                  <c:v>4.016197916666667</c:v>
                </c:pt>
                <c:pt idx="693">
                  <c:v>4.0219849537037033</c:v>
                </c:pt>
                <c:pt idx="694">
                  <c:v>4.0277719907407405</c:v>
                </c:pt>
                <c:pt idx="695">
                  <c:v>4.0335590277777778</c:v>
                </c:pt>
                <c:pt idx="696">
                  <c:v>4.039346064814815</c:v>
                </c:pt>
                <c:pt idx="697">
                  <c:v>4.0451331018518513</c:v>
                </c:pt>
                <c:pt idx="698">
                  <c:v>4.0509201388888894</c:v>
                </c:pt>
                <c:pt idx="699">
                  <c:v>4.0567013888888894</c:v>
                </c:pt>
                <c:pt idx="700">
                  <c:v>4.0624942129629629</c:v>
                </c:pt>
                <c:pt idx="701">
                  <c:v>4.0682812500000001</c:v>
                </c:pt>
                <c:pt idx="702">
                  <c:v>4.0740740740740735</c:v>
                </c:pt>
                <c:pt idx="703">
                  <c:v>4.0798553240740745</c:v>
                </c:pt>
                <c:pt idx="704">
                  <c:v>4.0856365740740745</c:v>
                </c:pt>
                <c:pt idx="705">
                  <c:v>4.091429398148148</c:v>
                </c:pt>
                <c:pt idx="706">
                  <c:v>4.0972164351851852</c:v>
                </c:pt>
                <c:pt idx="707">
                  <c:v>4.1030034722222224</c:v>
                </c:pt>
                <c:pt idx="708">
                  <c:v>4.1087905092592596</c:v>
                </c:pt>
                <c:pt idx="709">
                  <c:v>4.114583333333333</c:v>
                </c:pt>
                <c:pt idx="710">
                  <c:v>4.1203645833333331</c:v>
                </c:pt>
                <c:pt idx="711">
                  <c:v>4.1261516203703703</c:v>
                </c:pt>
                <c:pt idx="712">
                  <c:v>4.1319386574074075</c:v>
                </c:pt>
                <c:pt idx="713">
                  <c:v>4.1377256944444447</c:v>
                </c:pt>
                <c:pt idx="714">
                  <c:v>4.1435127314814819</c:v>
                </c:pt>
                <c:pt idx="715">
                  <c:v>4.1492997685185191</c:v>
                </c:pt>
                <c:pt idx="716">
                  <c:v>4.1550868055555554</c:v>
                </c:pt>
                <c:pt idx="717">
                  <c:v>4.1608738425925926</c:v>
                </c:pt>
                <c:pt idx="718">
                  <c:v>4.1666550925925927</c:v>
                </c:pt>
                <c:pt idx="719">
                  <c:v>4.1724479166666661</c:v>
                </c:pt>
                <c:pt idx="720">
                  <c:v>4.1782349537037033</c:v>
                </c:pt>
                <c:pt idx="721">
                  <c:v>4.1840219907407405</c:v>
                </c:pt>
                <c:pt idx="722">
                  <c:v>4.1898090277777778</c:v>
                </c:pt>
                <c:pt idx="723">
                  <c:v>4.195596064814815</c:v>
                </c:pt>
                <c:pt idx="724">
                  <c:v>4.2013831018518522</c:v>
                </c:pt>
                <c:pt idx="725">
                  <c:v>4.2071701388888885</c:v>
                </c:pt>
                <c:pt idx="726">
                  <c:v>4.2129571759259257</c:v>
                </c:pt>
                <c:pt idx="727">
                  <c:v>4.2187442129629629</c:v>
                </c:pt>
                <c:pt idx="728">
                  <c:v>4.2245312500000001</c:v>
                </c:pt>
                <c:pt idx="729">
                  <c:v>4.2303182870370373</c:v>
                </c:pt>
                <c:pt idx="730">
                  <c:v>4.2361053240740745</c:v>
                </c:pt>
                <c:pt idx="731">
                  <c:v>4.2418923611111108</c:v>
                </c:pt>
                <c:pt idx="732">
                  <c:v>4.247679398148148</c:v>
                </c:pt>
                <c:pt idx="733">
                  <c:v>4.2534664351851852</c:v>
                </c:pt>
                <c:pt idx="734">
                  <c:v>4.2592592592592595</c:v>
                </c:pt>
                <c:pt idx="735">
                  <c:v>4.2650405092592596</c:v>
                </c:pt>
                <c:pt idx="736">
                  <c:v>4.2708275462962959</c:v>
                </c:pt>
                <c:pt idx="737">
                  <c:v>4.276614583333334</c:v>
                </c:pt>
                <c:pt idx="738">
                  <c:v>4.2824016203703703</c:v>
                </c:pt>
                <c:pt idx="739">
                  <c:v>4.2881886574074075</c:v>
                </c:pt>
                <c:pt idx="740">
                  <c:v>4.2939756944444447</c:v>
                </c:pt>
                <c:pt idx="741">
                  <c:v>4.2997685185185182</c:v>
                </c:pt>
                <c:pt idx="742">
                  <c:v>4.3055497685185182</c:v>
                </c:pt>
                <c:pt idx="743">
                  <c:v>4.3113368055555563</c:v>
                </c:pt>
                <c:pt idx="744">
                  <c:v>4.3171238425925926</c:v>
                </c:pt>
                <c:pt idx="745">
                  <c:v>4.3229108796296298</c:v>
                </c:pt>
                <c:pt idx="746">
                  <c:v>4.3286979166666661</c:v>
                </c:pt>
                <c:pt idx="747">
                  <c:v>4.3344849537037033</c:v>
                </c:pt>
                <c:pt idx="748">
                  <c:v>4.3402719907407405</c:v>
                </c:pt>
                <c:pt idx="749">
                  <c:v>4.3460590277777778</c:v>
                </c:pt>
                <c:pt idx="750">
                  <c:v>4.3518402777777778</c:v>
                </c:pt>
                <c:pt idx="751">
                  <c:v>4.3576331018518513</c:v>
                </c:pt>
                <c:pt idx="752">
                  <c:v>4.3634201388888894</c:v>
                </c:pt>
                <c:pt idx="753">
                  <c:v>4.3692071759259257</c:v>
                </c:pt>
                <c:pt idx="754">
                  <c:v>4.3749942129629629</c:v>
                </c:pt>
                <c:pt idx="755">
                  <c:v>4.3807812500000001</c:v>
                </c:pt>
                <c:pt idx="756">
                  <c:v>4.3865682870370373</c:v>
                </c:pt>
                <c:pt idx="757">
                  <c:v>4.3923553240740736</c:v>
                </c:pt>
                <c:pt idx="758">
                  <c:v>4.3981423611111117</c:v>
                </c:pt>
                <c:pt idx="759">
                  <c:v>4.4039236111111117</c:v>
                </c:pt>
                <c:pt idx="760">
                  <c:v>4.4097164351851852</c:v>
                </c:pt>
                <c:pt idx="761">
                  <c:v>4.4155034722222224</c:v>
                </c:pt>
                <c:pt idx="762">
                  <c:v>4.4212905092592596</c:v>
                </c:pt>
                <c:pt idx="763">
                  <c:v>4.4270775462962968</c:v>
                </c:pt>
                <c:pt idx="764">
                  <c:v>4.4328645833333331</c:v>
                </c:pt>
                <c:pt idx="765">
                  <c:v>4.4386516203703703</c:v>
                </c:pt>
                <c:pt idx="766">
                  <c:v>4.4444444444444446</c:v>
                </c:pt>
                <c:pt idx="767">
                  <c:v>4.4502256944444447</c:v>
                </c:pt>
                <c:pt idx="768">
                  <c:v>4.4560127314814819</c:v>
                </c:pt>
                <c:pt idx="769">
                  <c:v>4.4617997685185191</c:v>
                </c:pt>
                <c:pt idx="770">
                  <c:v>4.4675868055555545</c:v>
                </c:pt>
                <c:pt idx="771">
                  <c:v>4.4733738425925926</c:v>
                </c:pt>
                <c:pt idx="772">
                  <c:v>4.4791550925925927</c:v>
                </c:pt>
                <c:pt idx="773">
                  <c:v>4.4849537037037033</c:v>
                </c:pt>
                <c:pt idx="774">
                  <c:v>4.4907349537037033</c:v>
                </c:pt>
                <c:pt idx="775">
                  <c:v>4.4965219907407405</c:v>
                </c:pt>
                <c:pt idx="776">
                  <c:v>4.5023090277777769</c:v>
                </c:pt>
                <c:pt idx="777">
                  <c:v>4.508096064814815</c:v>
                </c:pt>
                <c:pt idx="778">
                  <c:v>4.5138831018518522</c:v>
                </c:pt>
                <c:pt idx="779">
                  <c:v>4.5196701388888894</c:v>
                </c:pt>
                <c:pt idx="780">
                  <c:v>4.5254571759259257</c:v>
                </c:pt>
                <c:pt idx="781">
                  <c:v>4.5312442129629629</c:v>
                </c:pt>
                <c:pt idx="782">
                  <c:v>4.5370370370370363</c:v>
                </c:pt>
                <c:pt idx="783">
                  <c:v>4.542812500000001</c:v>
                </c:pt>
                <c:pt idx="784">
                  <c:v>4.5486053240740745</c:v>
                </c:pt>
                <c:pt idx="785">
                  <c:v>4.5543923611111108</c:v>
                </c:pt>
                <c:pt idx="786">
                  <c:v>4.560179398148148</c:v>
                </c:pt>
                <c:pt idx="787">
                  <c:v>4.5659664351851852</c:v>
                </c:pt>
                <c:pt idx="788">
                  <c:v>4.5717534722222224</c:v>
                </c:pt>
                <c:pt idx="789">
                  <c:v>4.5775405092592596</c:v>
                </c:pt>
                <c:pt idx="790">
                  <c:v>4.5833275462962959</c:v>
                </c:pt>
                <c:pt idx="791">
                  <c:v>4.5891145833333331</c:v>
                </c:pt>
                <c:pt idx="792">
                  <c:v>4.5949016203703703</c:v>
                </c:pt>
                <c:pt idx="793">
                  <c:v>4.6006886574074084</c:v>
                </c:pt>
                <c:pt idx="794">
                  <c:v>4.6064756944444447</c:v>
                </c:pt>
                <c:pt idx="795">
                  <c:v>4.6122627314814819</c:v>
                </c:pt>
                <c:pt idx="796">
                  <c:v>4.6180497685185182</c:v>
                </c:pt>
                <c:pt idx="797">
                  <c:v>4.6238368055555563</c:v>
                </c:pt>
                <c:pt idx="798">
                  <c:v>4.6296296296296298</c:v>
                </c:pt>
                <c:pt idx="799">
                  <c:v>4.6354108796296307</c:v>
                </c:pt>
                <c:pt idx="800">
                  <c:v>4.6411979166666661</c:v>
                </c:pt>
                <c:pt idx="801">
                  <c:v>4.6469849537037033</c:v>
                </c:pt>
                <c:pt idx="802">
                  <c:v>4.6527719907407405</c:v>
                </c:pt>
                <c:pt idx="803">
                  <c:v>4.658564814814814</c:v>
                </c:pt>
                <c:pt idx="804">
                  <c:v>4.6643402777777778</c:v>
                </c:pt>
                <c:pt idx="805">
                  <c:v>4.6701388888888884</c:v>
                </c:pt>
                <c:pt idx="806">
                  <c:v>4.6759201388888885</c:v>
                </c:pt>
                <c:pt idx="807">
                  <c:v>4.6817071759259257</c:v>
                </c:pt>
                <c:pt idx="808">
                  <c:v>4.6874942129629638</c:v>
                </c:pt>
                <c:pt idx="809">
                  <c:v>4.6932812500000001</c:v>
                </c:pt>
                <c:pt idx="810">
                  <c:v>4.6990682870370373</c:v>
                </c:pt>
                <c:pt idx="811">
                  <c:v>4.7048553240740736</c:v>
                </c:pt>
                <c:pt idx="812">
                  <c:v>4.7106423611111117</c:v>
                </c:pt>
                <c:pt idx="813">
                  <c:v>4.716429398148148</c:v>
                </c:pt>
                <c:pt idx="814">
                  <c:v>4.7222222222222223</c:v>
                </c:pt>
                <c:pt idx="815">
                  <c:v>4.7280034722222215</c:v>
                </c:pt>
                <c:pt idx="816">
                  <c:v>4.7337905092592596</c:v>
                </c:pt>
                <c:pt idx="817">
                  <c:v>4.7395775462962959</c:v>
                </c:pt>
                <c:pt idx="818">
                  <c:v>4.745364583333334</c:v>
                </c:pt>
                <c:pt idx="819">
                  <c:v>4.7511516203703703</c:v>
                </c:pt>
                <c:pt idx="820">
                  <c:v>4.7569386574074075</c:v>
                </c:pt>
                <c:pt idx="821">
                  <c:v>4.7627256944444438</c:v>
                </c:pt>
                <c:pt idx="822">
                  <c:v>4.7685127314814819</c:v>
                </c:pt>
                <c:pt idx="823">
                  <c:v>4.7742997685185191</c:v>
                </c:pt>
                <c:pt idx="824">
                  <c:v>4.7800868055555563</c:v>
                </c:pt>
                <c:pt idx="825">
                  <c:v>4.7858738425925926</c:v>
                </c:pt>
                <c:pt idx="826">
                  <c:v>4.7916608796296289</c:v>
                </c:pt>
                <c:pt idx="827">
                  <c:v>4.797447916666667</c:v>
                </c:pt>
                <c:pt idx="828">
                  <c:v>4.8032349537037033</c:v>
                </c:pt>
                <c:pt idx="829">
                  <c:v>4.8090219907407414</c:v>
                </c:pt>
                <c:pt idx="830">
                  <c:v>4.8148148148148158</c:v>
                </c:pt>
                <c:pt idx="831">
                  <c:v>4.820596064814815</c:v>
                </c:pt>
                <c:pt idx="832">
                  <c:v>4.826377314814815</c:v>
                </c:pt>
                <c:pt idx="833">
                  <c:v>4.8321701388888894</c:v>
                </c:pt>
                <c:pt idx="834">
                  <c:v>4.8379571759259257</c:v>
                </c:pt>
                <c:pt idx="835">
                  <c:v>4.84375</c:v>
                </c:pt>
                <c:pt idx="836">
                  <c:v>4.8495312499999992</c:v>
                </c:pt>
                <c:pt idx="837">
                  <c:v>4.8553182870370373</c:v>
                </c:pt>
                <c:pt idx="838">
                  <c:v>4.8611053240740745</c:v>
                </c:pt>
                <c:pt idx="839">
                  <c:v>4.8668923611111117</c:v>
                </c:pt>
                <c:pt idx="840">
                  <c:v>4.872679398148148</c:v>
                </c:pt>
                <c:pt idx="841">
                  <c:v>4.8784664351851852</c:v>
                </c:pt>
                <c:pt idx="842">
                  <c:v>4.8842534722222224</c:v>
                </c:pt>
                <c:pt idx="843">
                  <c:v>4.8900405092592596</c:v>
                </c:pt>
                <c:pt idx="844">
                  <c:v>4.8958275462962968</c:v>
                </c:pt>
                <c:pt idx="845">
                  <c:v>4.9016203703703711</c:v>
                </c:pt>
                <c:pt idx="846">
                  <c:v>4.9074074074074066</c:v>
                </c:pt>
                <c:pt idx="847">
                  <c:v>4.9131886574074075</c:v>
                </c:pt>
                <c:pt idx="848">
                  <c:v>4.9189756944444447</c:v>
                </c:pt>
                <c:pt idx="849">
                  <c:v>4.9247627314814819</c:v>
                </c:pt>
                <c:pt idx="850">
                  <c:v>4.9305497685185182</c:v>
                </c:pt>
                <c:pt idx="851">
                  <c:v>4.9363368055555545</c:v>
                </c:pt>
                <c:pt idx="852">
                  <c:v>4.9421238425925926</c:v>
                </c:pt>
                <c:pt idx="853">
                  <c:v>4.9479108796296307</c:v>
                </c:pt>
                <c:pt idx="854">
                  <c:v>4.953697916666667</c:v>
                </c:pt>
                <c:pt idx="855">
                  <c:v>4.9594849537037033</c:v>
                </c:pt>
                <c:pt idx="856">
                  <c:v>4.9652719907407405</c:v>
                </c:pt>
                <c:pt idx="857">
                  <c:v>4.9710590277777778</c:v>
                </c:pt>
                <c:pt idx="858">
                  <c:v>4.976846064814815</c:v>
                </c:pt>
                <c:pt idx="859">
                  <c:v>4.9826331018518522</c:v>
                </c:pt>
                <c:pt idx="860">
                  <c:v>4.9884201388888885</c:v>
                </c:pt>
                <c:pt idx="861">
                  <c:v>4.9942071759259257</c:v>
                </c:pt>
                <c:pt idx="862">
                  <c:v>5</c:v>
                </c:pt>
                <c:pt idx="863">
                  <c:v>5.0057812500000001</c:v>
                </c:pt>
                <c:pt idx="864">
                  <c:v>5.0115682870370373</c:v>
                </c:pt>
                <c:pt idx="865">
                  <c:v>5.0173553240740736</c:v>
                </c:pt>
                <c:pt idx="866">
                  <c:v>5.0231481481481479</c:v>
                </c:pt>
                <c:pt idx="867">
                  <c:v>5.0289351851851842</c:v>
                </c:pt>
                <c:pt idx="868">
                  <c:v>5.0347164351851861</c:v>
                </c:pt>
                <c:pt idx="869">
                  <c:v>5.0405034722222224</c:v>
                </c:pt>
                <c:pt idx="870">
                  <c:v>5.0462905092592596</c:v>
                </c:pt>
                <c:pt idx="871">
                  <c:v>5.0520775462962959</c:v>
                </c:pt>
                <c:pt idx="872">
                  <c:v>5.057864583333334</c:v>
                </c:pt>
                <c:pt idx="873">
                  <c:v>5.0636458333333341</c:v>
                </c:pt>
                <c:pt idx="874">
                  <c:v>5.0694386574074084</c:v>
                </c:pt>
                <c:pt idx="875">
                  <c:v>5.0752256944444438</c:v>
                </c:pt>
                <c:pt idx="876">
                  <c:v>5.0810127314814819</c:v>
                </c:pt>
                <c:pt idx="877">
                  <c:v>5.0867997685185182</c:v>
                </c:pt>
                <c:pt idx="878">
                  <c:v>5.0925925925925926</c:v>
                </c:pt>
                <c:pt idx="879">
                  <c:v>5.0983738425925926</c:v>
                </c:pt>
                <c:pt idx="880">
                  <c:v>5.1041608796296289</c:v>
                </c:pt>
                <c:pt idx="881">
                  <c:v>5.1099479166666661</c:v>
                </c:pt>
                <c:pt idx="882">
                  <c:v>5.1157349537037033</c:v>
                </c:pt>
                <c:pt idx="883">
                  <c:v>5.1215219907407414</c:v>
                </c:pt>
                <c:pt idx="884">
                  <c:v>5.1273090277777778</c:v>
                </c:pt>
                <c:pt idx="885">
                  <c:v>5.133096064814815</c:v>
                </c:pt>
                <c:pt idx="886">
                  <c:v>5.1388831018518513</c:v>
                </c:pt>
                <c:pt idx="887">
                  <c:v>5.1446701388888894</c:v>
                </c:pt>
                <c:pt idx="888">
                  <c:v>5.1504571759259257</c:v>
                </c:pt>
                <c:pt idx="889">
                  <c:v>5.1562442129629638</c:v>
                </c:pt>
                <c:pt idx="890">
                  <c:v>5.1620312499999992</c:v>
                </c:pt>
                <c:pt idx="891">
                  <c:v>5.1678182870370373</c:v>
                </c:pt>
                <c:pt idx="892">
                  <c:v>5.1736053240740736</c:v>
                </c:pt>
                <c:pt idx="893">
                  <c:v>5.1793923611111117</c:v>
                </c:pt>
                <c:pt idx="894">
                  <c:v>5.1851851851851851</c:v>
                </c:pt>
                <c:pt idx="895">
                  <c:v>5.1909664351851852</c:v>
                </c:pt>
                <c:pt idx="896">
                  <c:v>5.1967534722222215</c:v>
                </c:pt>
                <c:pt idx="897">
                  <c:v>5.2025405092592596</c:v>
                </c:pt>
                <c:pt idx="898">
                  <c:v>5.2083217592592597</c:v>
                </c:pt>
                <c:pt idx="899">
                  <c:v>5.214114583333334</c:v>
                </c:pt>
                <c:pt idx="900">
                  <c:v>5.2199016203703703</c:v>
                </c:pt>
                <c:pt idx="901">
                  <c:v>5.2256886574074075</c:v>
                </c:pt>
                <c:pt idx="902">
                  <c:v>5.2314756944444447</c:v>
                </c:pt>
                <c:pt idx="903">
                  <c:v>5.2372627314814819</c:v>
                </c:pt>
                <c:pt idx="904">
                  <c:v>5.2430497685185191</c:v>
                </c:pt>
                <c:pt idx="905">
                  <c:v>5.2488368055555545</c:v>
                </c:pt>
                <c:pt idx="906">
                  <c:v>5.2546238425925926</c:v>
                </c:pt>
                <c:pt idx="907">
                  <c:v>5.2604108796296289</c:v>
                </c:pt>
                <c:pt idx="908">
                  <c:v>5.266197916666667</c:v>
                </c:pt>
                <c:pt idx="909">
                  <c:v>5.2719849537037033</c:v>
                </c:pt>
                <c:pt idx="910">
                  <c:v>5.2777777777777777</c:v>
                </c:pt>
                <c:pt idx="911">
                  <c:v>5.2835590277777769</c:v>
                </c:pt>
                <c:pt idx="912">
                  <c:v>5.2893402777777787</c:v>
                </c:pt>
                <c:pt idx="913">
                  <c:v>5.2951331018518522</c:v>
                </c:pt>
                <c:pt idx="914">
                  <c:v>5.3009201388888894</c:v>
                </c:pt>
                <c:pt idx="915">
                  <c:v>5.3067071759259257</c:v>
                </c:pt>
                <c:pt idx="916">
                  <c:v>5.3124942129629629</c:v>
                </c:pt>
                <c:pt idx="917">
                  <c:v>5.3182812500000001</c:v>
                </c:pt>
                <c:pt idx="918">
                  <c:v>5.3240682870370373</c:v>
                </c:pt>
                <c:pt idx="919">
                  <c:v>5.3298553240740745</c:v>
                </c:pt>
                <c:pt idx="920">
                  <c:v>5.3356423611111108</c:v>
                </c:pt>
                <c:pt idx="921">
                  <c:v>5.341429398148148</c:v>
                </c:pt>
                <c:pt idx="922">
                  <c:v>5.3472164351851852</c:v>
                </c:pt>
                <c:pt idx="923">
                  <c:v>5.3530034722222224</c:v>
                </c:pt>
                <c:pt idx="924">
                  <c:v>5.3587905092592596</c:v>
                </c:pt>
                <c:pt idx="925">
                  <c:v>5.3645775462962959</c:v>
                </c:pt>
                <c:pt idx="926">
                  <c:v>5.3703703703703702</c:v>
                </c:pt>
                <c:pt idx="927">
                  <c:v>5.3761516203703703</c:v>
                </c:pt>
                <c:pt idx="928">
                  <c:v>5.3819386574074084</c:v>
                </c:pt>
                <c:pt idx="929">
                  <c:v>5.3877256944444447</c:v>
                </c:pt>
                <c:pt idx="930">
                  <c:v>5.3935127314814819</c:v>
                </c:pt>
                <c:pt idx="931">
                  <c:v>5.3992997685185182</c:v>
                </c:pt>
                <c:pt idx="932">
                  <c:v>5.4050868055555563</c:v>
                </c:pt>
                <c:pt idx="933">
                  <c:v>5.4108738425925926</c:v>
                </c:pt>
                <c:pt idx="934">
                  <c:v>5.4166608796296307</c:v>
                </c:pt>
                <c:pt idx="935">
                  <c:v>5.4224479166666661</c:v>
                </c:pt>
                <c:pt idx="936">
                  <c:v>5.4282349537037033</c:v>
                </c:pt>
                <c:pt idx="937">
                  <c:v>5.4340219907407405</c:v>
                </c:pt>
                <c:pt idx="938">
                  <c:v>5.4398090277777778</c:v>
                </c:pt>
                <c:pt idx="939">
                  <c:v>5.445596064814815</c:v>
                </c:pt>
                <c:pt idx="940">
                  <c:v>5.4513888888888884</c:v>
                </c:pt>
                <c:pt idx="941">
                  <c:v>5.4571701388888885</c:v>
                </c:pt>
                <c:pt idx="942">
                  <c:v>5.4629629629629619</c:v>
                </c:pt>
                <c:pt idx="943">
                  <c:v>5.4687442129629638</c:v>
                </c:pt>
                <c:pt idx="944">
                  <c:v>5.4745312500000001</c:v>
                </c:pt>
                <c:pt idx="945">
                  <c:v>5.4803182870370373</c:v>
                </c:pt>
                <c:pt idx="946">
                  <c:v>5.4861053240740736</c:v>
                </c:pt>
                <c:pt idx="947">
                  <c:v>5.4918923611111117</c:v>
                </c:pt>
                <c:pt idx="948">
                  <c:v>5.497679398148148</c:v>
                </c:pt>
                <c:pt idx="949">
                  <c:v>5.5034664351851861</c:v>
                </c:pt>
                <c:pt idx="950">
                  <c:v>5.5092534722222215</c:v>
                </c:pt>
                <c:pt idx="951">
                  <c:v>5.5150405092592596</c:v>
                </c:pt>
                <c:pt idx="952">
                  <c:v>5.5208275462962959</c:v>
                </c:pt>
                <c:pt idx="953">
                  <c:v>5.526614583333334</c:v>
                </c:pt>
                <c:pt idx="954">
                  <c:v>5.5324016203703703</c:v>
                </c:pt>
                <c:pt idx="955">
                  <c:v>5.5381886574074075</c:v>
                </c:pt>
                <c:pt idx="956">
                  <c:v>5.5439756944444438</c:v>
                </c:pt>
                <c:pt idx="957">
                  <c:v>5.5497627314814819</c:v>
                </c:pt>
                <c:pt idx="958">
                  <c:v>5.5555555555555554</c:v>
                </c:pt>
                <c:pt idx="959">
                  <c:v>5.5613368055555563</c:v>
                </c:pt>
                <c:pt idx="960">
                  <c:v>5.5671238425925926</c:v>
                </c:pt>
                <c:pt idx="961">
                  <c:v>5.5729108796296289</c:v>
                </c:pt>
                <c:pt idx="962">
                  <c:v>5.5786979166666661</c:v>
                </c:pt>
                <c:pt idx="963">
                  <c:v>5.5844849537037033</c:v>
                </c:pt>
                <c:pt idx="964">
                  <c:v>5.5902777777777777</c:v>
                </c:pt>
                <c:pt idx="965">
                  <c:v>5.5960590277777769</c:v>
                </c:pt>
                <c:pt idx="966">
                  <c:v>5.601846064814815</c:v>
                </c:pt>
                <c:pt idx="967">
                  <c:v>5.6076331018518522</c:v>
                </c:pt>
                <c:pt idx="968">
                  <c:v>5.6134201388888894</c:v>
                </c:pt>
                <c:pt idx="969">
                  <c:v>5.6192071759259257</c:v>
                </c:pt>
                <c:pt idx="970">
                  <c:v>5.6249942129629629</c:v>
                </c:pt>
                <c:pt idx="971">
                  <c:v>5.6307812500000001</c:v>
                </c:pt>
                <c:pt idx="972">
                  <c:v>5.6365682870370373</c:v>
                </c:pt>
                <c:pt idx="973">
                  <c:v>5.6423553240740736</c:v>
                </c:pt>
                <c:pt idx="974">
                  <c:v>5.6481481481481479</c:v>
                </c:pt>
                <c:pt idx="975">
                  <c:v>5.653929398148148</c:v>
                </c:pt>
                <c:pt idx="976">
                  <c:v>5.6597164351851852</c:v>
                </c:pt>
                <c:pt idx="977">
                  <c:v>5.6655034722222215</c:v>
                </c:pt>
                <c:pt idx="978">
                  <c:v>5.6712905092592596</c:v>
                </c:pt>
                <c:pt idx="979">
                  <c:v>5.6770775462962968</c:v>
                </c:pt>
                <c:pt idx="980">
                  <c:v>5.6828645833333331</c:v>
                </c:pt>
                <c:pt idx="981">
                  <c:v>5.6886516203703703</c:v>
                </c:pt>
                <c:pt idx="982">
                  <c:v>5.6944386574074084</c:v>
                </c:pt>
                <c:pt idx="983">
                  <c:v>5.7002199074074076</c:v>
                </c:pt>
                <c:pt idx="984">
                  <c:v>5.7060127314814819</c:v>
                </c:pt>
                <c:pt idx="985">
                  <c:v>5.7117997685185182</c:v>
                </c:pt>
                <c:pt idx="986">
                  <c:v>5.7175868055555563</c:v>
                </c:pt>
                <c:pt idx="987">
                  <c:v>5.7233738425925926</c:v>
                </c:pt>
                <c:pt idx="988">
                  <c:v>5.7291608796296289</c:v>
                </c:pt>
                <c:pt idx="989">
                  <c:v>5.734947916666667</c:v>
                </c:pt>
                <c:pt idx="990">
                  <c:v>5.7407407407407414</c:v>
                </c:pt>
                <c:pt idx="991">
                  <c:v>5.7465219907407405</c:v>
                </c:pt>
                <c:pt idx="992">
                  <c:v>5.7523032407407406</c:v>
                </c:pt>
                <c:pt idx="993">
                  <c:v>5.758096064814815</c:v>
                </c:pt>
                <c:pt idx="994">
                  <c:v>5.7638831018518522</c:v>
                </c:pt>
                <c:pt idx="995">
                  <c:v>5.7696701388888885</c:v>
                </c:pt>
                <c:pt idx="996">
                  <c:v>5.7754571759259257</c:v>
                </c:pt>
                <c:pt idx="997">
                  <c:v>5.7812442129629638</c:v>
                </c:pt>
                <c:pt idx="998">
                  <c:v>5.7870312500000001</c:v>
                </c:pt>
                <c:pt idx="999">
                  <c:v>5.7928182870370373</c:v>
                </c:pt>
                <c:pt idx="1000">
                  <c:v>5.7986053240740736</c:v>
                </c:pt>
                <c:pt idx="1001">
                  <c:v>5.8043923611111117</c:v>
                </c:pt>
                <c:pt idx="1002">
                  <c:v>5.810179398148148</c:v>
                </c:pt>
                <c:pt idx="1003">
                  <c:v>5.8159664351851852</c:v>
                </c:pt>
                <c:pt idx="1004">
                  <c:v>5.8217534722222224</c:v>
                </c:pt>
                <c:pt idx="1005">
                  <c:v>5.8275405092592596</c:v>
                </c:pt>
                <c:pt idx="1006">
                  <c:v>5.833333333333333</c:v>
                </c:pt>
                <c:pt idx="1007">
                  <c:v>5.8391145833333331</c:v>
                </c:pt>
                <c:pt idx="1008">
                  <c:v>5.8449016203703703</c:v>
                </c:pt>
                <c:pt idx="1009">
                  <c:v>5.8506886574074084</c:v>
                </c:pt>
                <c:pt idx="1010">
                  <c:v>5.8564756944444438</c:v>
                </c:pt>
                <c:pt idx="1011">
                  <c:v>5.8622627314814819</c:v>
                </c:pt>
                <c:pt idx="1012">
                  <c:v>5.8680497685185191</c:v>
                </c:pt>
                <c:pt idx="1013">
                  <c:v>5.8738425925925934</c:v>
                </c:pt>
                <c:pt idx="1014">
                  <c:v>5.8796238425925926</c:v>
                </c:pt>
                <c:pt idx="1015">
                  <c:v>5.8854108796296289</c:v>
                </c:pt>
                <c:pt idx="1016">
                  <c:v>5.891197916666667</c:v>
                </c:pt>
                <c:pt idx="1017">
                  <c:v>5.8969849537037033</c:v>
                </c:pt>
                <c:pt idx="1018">
                  <c:v>5.9027719907407405</c:v>
                </c:pt>
                <c:pt idx="1019">
                  <c:v>5.9085590277777778</c:v>
                </c:pt>
                <c:pt idx="1020">
                  <c:v>5.914346064814815</c:v>
                </c:pt>
                <c:pt idx="1021">
                  <c:v>5.9201331018518513</c:v>
                </c:pt>
                <c:pt idx="1022">
                  <c:v>5.9259143518518522</c:v>
                </c:pt>
                <c:pt idx="1023">
                  <c:v>5.9317013888888894</c:v>
                </c:pt>
                <c:pt idx="1024">
                  <c:v>5.9374942129629638</c:v>
                </c:pt>
                <c:pt idx="1025">
                  <c:v>5.9432812499999992</c:v>
                </c:pt>
                <c:pt idx="1026">
                  <c:v>5.9490682870370373</c:v>
                </c:pt>
                <c:pt idx="1027">
                  <c:v>5.9548553240740745</c:v>
                </c:pt>
                <c:pt idx="1028">
                  <c:v>5.9606423611111117</c:v>
                </c:pt>
                <c:pt idx="1029">
                  <c:v>5.966429398148148</c:v>
                </c:pt>
                <c:pt idx="1030">
                  <c:v>5.9722164351851852</c:v>
                </c:pt>
                <c:pt idx="1031">
                  <c:v>5.9780034722222224</c:v>
                </c:pt>
                <c:pt idx="1032">
                  <c:v>5.9837905092592596</c:v>
                </c:pt>
                <c:pt idx="1033">
                  <c:v>5.9895775462962959</c:v>
                </c:pt>
                <c:pt idx="1034">
                  <c:v>5.995364583333334</c:v>
                </c:pt>
                <c:pt idx="1035">
                  <c:v>6.0011516203703703</c:v>
                </c:pt>
                <c:pt idx="1036">
                  <c:v>6.0069386574074066</c:v>
                </c:pt>
                <c:pt idx="1037">
                  <c:v>6.0127256944444438</c:v>
                </c:pt>
                <c:pt idx="1038">
                  <c:v>6.0185185185185173</c:v>
                </c:pt>
                <c:pt idx="1039">
                  <c:v>6.0242997685185191</c:v>
                </c:pt>
                <c:pt idx="1040">
                  <c:v>6.0300868055555545</c:v>
                </c:pt>
                <c:pt idx="1041">
                  <c:v>6.0358738425925926</c:v>
                </c:pt>
                <c:pt idx="1042">
                  <c:v>6.0416608796296298</c:v>
                </c:pt>
                <c:pt idx="1043">
                  <c:v>6.0474537037037042</c:v>
                </c:pt>
                <c:pt idx="1044">
                  <c:v>6.0532349537037033</c:v>
                </c:pt>
                <c:pt idx="1045">
                  <c:v>6.0590277777777777</c:v>
                </c:pt>
                <c:pt idx="1046">
                  <c:v>6.0648090277777778</c:v>
                </c:pt>
                <c:pt idx="1047">
                  <c:v>6.0705902777777778</c:v>
                </c:pt>
                <c:pt idx="1048">
                  <c:v>6.0763831018518513</c:v>
                </c:pt>
                <c:pt idx="1049">
                  <c:v>6.0821701388888894</c:v>
                </c:pt>
                <c:pt idx="1050">
                  <c:v>6.0879571759259257</c:v>
                </c:pt>
                <c:pt idx="1051">
                  <c:v>6.0937384259259257</c:v>
                </c:pt>
                <c:pt idx="1052">
                  <c:v>6.0995312499999992</c:v>
                </c:pt>
                <c:pt idx="1053">
                  <c:v>6.1053182870370373</c:v>
                </c:pt>
                <c:pt idx="1054">
                  <c:v>6.1111111111111107</c:v>
                </c:pt>
                <c:pt idx="1055">
                  <c:v>6.1168923611111108</c:v>
                </c:pt>
                <c:pt idx="1056">
                  <c:v>6.122679398148148</c:v>
                </c:pt>
                <c:pt idx="1057">
                  <c:v>6.1284664351851861</c:v>
                </c:pt>
                <c:pt idx="1058">
                  <c:v>6.1342534722222224</c:v>
                </c:pt>
                <c:pt idx="1059">
                  <c:v>6.1400405092592596</c:v>
                </c:pt>
                <c:pt idx="1060">
                  <c:v>6.1458275462962959</c:v>
                </c:pt>
                <c:pt idx="1061">
                  <c:v>6.151614583333334</c:v>
                </c:pt>
                <c:pt idx="1062">
                  <c:v>6.1574016203703703</c:v>
                </c:pt>
                <c:pt idx="1063">
                  <c:v>6.1631886574074066</c:v>
                </c:pt>
                <c:pt idx="1064">
                  <c:v>6.1689756944444447</c:v>
                </c:pt>
                <c:pt idx="1065">
                  <c:v>6.174762731481481</c:v>
                </c:pt>
                <c:pt idx="1066">
                  <c:v>6.1805497685185182</c:v>
                </c:pt>
                <c:pt idx="1067">
                  <c:v>6.1863310185185183</c:v>
                </c:pt>
                <c:pt idx="1068">
                  <c:v>6.1921238425925926</c:v>
                </c:pt>
                <c:pt idx="1069">
                  <c:v>6.1979108796296298</c:v>
                </c:pt>
                <c:pt idx="1070">
                  <c:v>6.2037037037037042</c:v>
                </c:pt>
                <c:pt idx="1071">
                  <c:v>6.2094849537037033</c:v>
                </c:pt>
                <c:pt idx="1072">
                  <c:v>6.2152719907407414</c:v>
                </c:pt>
                <c:pt idx="1073">
                  <c:v>6.2210590277777778</c:v>
                </c:pt>
                <c:pt idx="1074">
                  <c:v>6.226846064814815</c:v>
                </c:pt>
                <c:pt idx="1075">
                  <c:v>6.2326388888888884</c:v>
                </c:pt>
                <c:pt idx="1076">
                  <c:v>6.2384201388888894</c:v>
                </c:pt>
                <c:pt idx="1077">
                  <c:v>6.2442071759259257</c:v>
                </c:pt>
                <c:pt idx="1078">
                  <c:v>6.2499942129629629</c:v>
                </c:pt>
                <c:pt idx="1079">
                  <c:v>6.2557812500000001</c:v>
                </c:pt>
                <c:pt idx="1080">
                  <c:v>6.2615682870370373</c:v>
                </c:pt>
                <c:pt idx="1081">
                  <c:v>6.2673495370370365</c:v>
                </c:pt>
                <c:pt idx="1082">
                  <c:v>6.2731423611111108</c:v>
                </c:pt>
                <c:pt idx="1083">
                  <c:v>6.278929398148148</c:v>
                </c:pt>
                <c:pt idx="1084">
                  <c:v>6.2847164351851861</c:v>
                </c:pt>
                <c:pt idx="1085">
                  <c:v>6.2905034722222215</c:v>
                </c:pt>
                <c:pt idx="1086">
                  <c:v>6.2962962962962958</c:v>
                </c:pt>
                <c:pt idx="1087">
                  <c:v>6.3020775462962968</c:v>
                </c:pt>
                <c:pt idx="1088">
                  <c:v>6.307858796296296</c:v>
                </c:pt>
                <c:pt idx="1089">
                  <c:v>6.3136516203703703</c:v>
                </c:pt>
                <c:pt idx="1090">
                  <c:v>6.3194386574074066</c:v>
                </c:pt>
                <c:pt idx="1091">
                  <c:v>6.3252256944444447</c:v>
                </c:pt>
                <c:pt idx="1092">
                  <c:v>6.331012731481481</c:v>
                </c:pt>
                <c:pt idx="1093">
                  <c:v>6.3367997685185182</c:v>
                </c:pt>
                <c:pt idx="1094">
                  <c:v>6.3425868055555554</c:v>
                </c:pt>
                <c:pt idx="1095">
                  <c:v>6.3483738425925926</c:v>
                </c:pt>
                <c:pt idx="1096">
                  <c:v>6.3541608796296289</c:v>
                </c:pt>
                <c:pt idx="1097">
                  <c:v>6.3599479166666661</c:v>
                </c:pt>
                <c:pt idx="1098">
                  <c:v>6.3657349537037033</c:v>
                </c:pt>
                <c:pt idx="1099">
                  <c:v>6.3715219907407414</c:v>
                </c:pt>
                <c:pt idx="1100">
                  <c:v>6.3773090277777769</c:v>
                </c:pt>
                <c:pt idx="1101">
                  <c:v>6.383096064814815</c:v>
                </c:pt>
                <c:pt idx="1102">
                  <c:v>6.3888888888888884</c:v>
                </c:pt>
                <c:pt idx="1103">
                  <c:v>6.3946701388888894</c:v>
                </c:pt>
                <c:pt idx="1104">
                  <c:v>6.4004571759259257</c:v>
                </c:pt>
                <c:pt idx="1105">
                  <c:v>6.4062442129629629</c:v>
                </c:pt>
                <c:pt idx="1106">
                  <c:v>6.4120312500000001</c:v>
                </c:pt>
                <c:pt idx="1107">
                  <c:v>6.4178182870370373</c:v>
                </c:pt>
                <c:pt idx="1108">
                  <c:v>6.4236053240740736</c:v>
                </c:pt>
                <c:pt idx="1109">
                  <c:v>6.4293923611111117</c:v>
                </c:pt>
                <c:pt idx="1110">
                  <c:v>6.435179398148148</c:v>
                </c:pt>
                <c:pt idx="1111">
                  <c:v>6.4409664351851852</c:v>
                </c:pt>
                <c:pt idx="1112">
                  <c:v>6.4467534722222215</c:v>
                </c:pt>
                <c:pt idx="1113">
                  <c:v>6.4525405092592596</c:v>
                </c:pt>
                <c:pt idx="1114">
                  <c:v>6.4583275462962968</c:v>
                </c:pt>
                <c:pt idx="1115">
                  <c:v>6.4641145833333322</c:v>
                </c:pt>
                <c:pt idx="1116">
                  <c:v>6.4699016203703703</c:v>
                </c:pt>
                <c:pt idx="1117">
                  <c:v>6.4756886574074084</c:v>
                </c:pt>
                <c:pt idx="1118">
                  <c:v>6.4814814814814818</c:v>
                </c:pt>
                <c:pt idx="1119">
                  <c:v>6.487262731481481</c:v>
                </c:pt>
                <c:pt idx="1120">
                  <c:v>6.4930497685185182</c:v>
                </c:pt>
                <c:pt idx="1121">
                  <c:v>6.4988368055555554</c:v>
                </c:pt>
                <c:pt idx="1122">
                  <c:v>6.5046238425925926</c:v>
                </c:pt>
                <c:pt idx="1123">
                  <c:v>6.5104108796296289</c:v>
                </c:pt>
                <c:pt idx="1124">
                  <c:v>6.516197916666667</c:v>
                </c:pt>
                <c:pt idx="1125">
                  <c:v>6.5219849537037033</c:v>
                </c:pt>
                <c:pt idx="1126">
                  <c:v>6.5277719907407405</c:v>
                </c:pt>
                <c:pt idx="1127">
                  <c:v>6.5335590277777769</c:v>
                </c:pt>
                <c:pt idx="1128">
                  <c:v>6.539346064814815</c:v>
                </c:pt>
                <c:pt idx="1129">
                  <c:v>6.5451273148148141</c:v>
                </c:pt>
                <c:pt idx="1130">
                  <c:v>6.5509201388888885</c:v>
                </c:pt>
                <c:pt idx="1131">
                  <c:v>6.5567071759259257</c:v>
                </c:pt>
                <c:pt idx="1132">
                  <c:v>6.5624942129629638</c:v>
                </c:pt>
                <c:pt idx="1133">
                  <c:v>6.5682812500000001</c:v>
                </c:pt>
                <c:pt idx="1134">
                  <c:v>6.5740740740740744</c:v>
                </c:pt>
                <c:pt idx="1135">
                  <c:v>6.5798553240740736</c:v>
                </c:pt>
                <c:pt idx="1136">
                  <c:v>6.5856423611111117</c:v>
                </c:pt>
                <c:pt idx="1137">
                  <c:v>6.591429398148148</c:v>
                </c:pt>
                <c:pt idx="1138">
                  <c:v>6.5972164351851852</c:v>
                </c:pt>
                <c:pt idx="1139">
                  <c:v>6.6030034722222224</c:v>
                </c:pt>
                <c:pt idx="1140">
                  <c:v>6.6087905092592596</c:v>
                </c:pt>
                <c:pt idx="1141">
                  <c:v>6.6145775462962959</c:v>
                </c:pt>
                <c:pt idx="1142">
                  <c:v>6.6203645833333322</c:v>
                </c:pt>
                <c:pt idx="1143">
                  <c:v>6.6261516203703703</c:v>
                </c:pt>
                <c:pt idx="1144">
                  <c:v>6.6319386574074084</c:v>
                </c:pt>
                <c:pt idx="1145">
                  <c:v>6.6377256944444438</c:v>
                </c:pt>
                <c:pt idx="1146">
                  <c:v>6.643512731481481</c:v>
                </c:pt>
                <c:pt idx="1147">
                  <c:v>6.6492997685185191</c:v>
                </c:pt>
                <c:pt idx="1148">
                  <c:v>6.6550868055555554</c:v>
                </c:pt>
                <c:pt idx="1149">
                  <c:v>6.6608738425925926</c:v>
                </c:pt>
                <c:pt idx="1150">
                  <c:v>6.6666666666666661</c:v>
                </c:pt>
                <c:pt idx="1151">
                  <c:v>6.672447916666667</c:v>
                </c:pt>
                <c:pt idx="1152">
                  <c:v>6.6782349537037033</c:v>
                </c:pt>
                <c:pt idx="1153">
                  <c:v>6.6840219907407405</c:v>
                </c:pt>
                <c:pt idx="1154">
                  <c:v>6.6898090277777778</c:v>
                </c:pt>
                <c:pt idx="1155">
                  <c:v>6.695596064814815</c:v>
                </c:pt>
                <c:pt idx="1156">
                  <c:v>6.7013831018518513</c:v>
                </c:pt>
                <c:pt idx="1157">
                  <c:v>6.7071759259259256</c:v>
                </c:pt>
                <c:pt idx="1158">
                  <c:v>6.7129571759259257</c:v>
                </c:pt>
                <c:pt idx="1159">
                  <c:v>6.7187442129629638</c:v>
                </c:pt>
                <c:pt idx="1160">
                  <c:v>6.7245312499999992</c:v>
                </c:pt>
                <c:pt idx="1161">
                  <c:v>6.7303182870370373</c:v>
                </c:pt>
                <c:pt idx="1162">
                  <c:v>6.7361053240740745</c:v>
                </c:pt>
                <c:pt idx="1163">
                  <c:v>6.7418923611111117</c:v>
                </c:pt>
                <c:pt idx="1164">
                  <c:v>6.747679398148148</c:v>
                </c:pt>
                <c:pt idx="1165">
                  <c:v>6.7534664351851852</c:v>
                </c:pt>
                <c:pt idx="1166">
                  <c:v>6.7592476851851853</c:v>
                </c:pt>
                <c:pt idx="1167">
                  <c:v>6.7650347222222216</c:v>
                </c:pt>
                <c:pt idx="1168">
                  <c:v>6.7708275462962959</c:v>
                </c:pt>
                <c:pt idx="1169">
                  <c:v>6.776614583333334</c:v>
                </c:pt>
                <c:pt idx="1170">
                  <c:v>6.7824016203703703</c:v>
                </c:pt>
                <c:pt idx="1171">
                  <c:v>6.7881886574074066</c:v>
                </c:pt>
                <c:pt idx="1172">
                  <c:v>6.7939756944444438</c:v>
                </c:pt>
                <c:pt idx="1173">
                  <c:v>6.799762731481481</c:v>
                </c:pt>
                <c:pt idx="1174">
                  <c:v>6.8055497685185191</c:v>
                </c:pt>
                <c:pt idx="1175">
                  <c:v>6.8113368055555545</c:v>
                </c:pt>
                <c:pt idx="1176">
                  <c:v>6.8171238425925926</c:v>
                </c:pt>
                <c:pt idx="1177">
                  <c:v>6.8229108796296298</c:v>
                </c:pt>
                <c:pt idx="1178">
                  <c:v>6.828697916666667</c:v>
                </c:pt>
                <c:pt idx="1179">
                  <c:v>6.8344849537037033</c:v>
                </c:pt>
                <c:pt idx="1180">
                  <c:v>6.8402719907407405</c:v>
                </c:pt>
                <c:pt idx="1181">
                  <c:v>6.8460590277777778</c:v>
                </c:pt>
                <c:pt idx="1182">
                  <c:v>6.8518518518518521</c:v>
                </c:pt>
                <c:pt idx="1183">
                  <c:v>6.8576331018518513</c:v>
                </c:pt>
                <c:pt idx="1184">
                  <c:v>6.8634201388888894</c:v>
                </c:pt>
                <c:pt idx="1185">
                  <c:v>6.8692071759259257</c:v>
                </c:pt>
                <c:pt idx="1186">
                  <c:v>6.8749942129629629</c:v>
                </c:pt>
                <c:pt idx="1187">
                  <c:v>6.8807812499999992</c:v>
                </c:pt>
                <c:pt idx="1188">
                  <c:v>6.8865682870370373</c:v>
                </c:pt>
                <c:pt idx="1189">
                  <c:v>6.8923611111111107</c:v>
                </c:pt>
                <c:pt idx="1190">
                  <c:v>6.8981423611111108</c:v>
                </c:pt>
                <c:pt idx="1191">
                  <c:v>6.9039236111111117</c:v>
                </c:pt>
                <c:pt idx="1192">
                  <c:v>6.9097164351851861</c:v>
                </c:pt>
                <c:pt idx="1193">
                  <c:v>6.9155034722222224</c:v>
                </c:pt>
                <c:pt idx="1194">
                  <c:v>6.9212905092592596</c:v>
                </c:pt>
                <c:pt idx="1195">
                  <c:v>6.9270775462962959</c:v>
                </c:pt>
                <c:pt idx="1196">
                  <c:v>6.932864583333334</c:v>
                </c:pt>
                <c:pt idx="1197">
                  <c:v>6.9386516203703703</c:v>
                </c:pt>
                <c:pt idx="1198">
                  <c:v>6.9444444444444446</c:v>
                </c:pt>
                <c:pt idx="1199">
                  <c:v>6.9502256944444447</c:v>
                </c:pt>
                <c:pt idx="1200">
                  <c:v>6.956012731481481</c:v>
                </c:pt>
                <c:pt idx="1201">
                  <c:v>6.9617997685185182</c:v>
                </c:pt>
                <c:pt idx="1202">
                  <c:v>6.9675868055555545</c:v>
                </c:pt>
                <c:pt idx="1203">
                  <c:v>6.9733738425925926</c:v>
                </c:pt>
                <c:pt idx="1204">
                  <c:v>6.9791608796296298</c:v>
                </c:pt>
                <c:pt idx="1205">
                  <c:v>6.9849479166666661</c:v>
                </c:pt>
                <c:pt idx="1206">
                  <c:v>6.9907349537037033</c:v>
                </c:pt>
                <c:pt idx="1207">
                  <c:v>6.9965219907407414</c:v>
                </c:pt>
                <c:pt idx="1208">
                  <c:v>7.0023090277777778</c:v>
                </c:pt>
                <c:pt idx="1209">
                  <c:v>7.008096064814815</c:v>
                </c:pt>
                <c:pt idx="1210">
                  <c:v>7.0138831018518513</c:v>
                </c:pt>
                <c:pt idx="1211">
                  <c:v>7.0196701388888894</c:v>
                </c:pt>
                <c:pt idx="1212">
                  <c:v>7.0254571759259257</c:v>
                </c:pt>
                <c:pt idx="1213">
                  <c:v>7.0312442129629629</c:v>
                </c:pt>
                <c:pt idx="1214">
                  <c:v>7.0370370370370363</c:v>
                </c:pt>
                <c:pt idx="1215">
                  <c:v>7.0428182870370373</c:v>
                </c:pt>
                <c:pt idx="1216">
                  <c:v>7.0486053240740736</c:v>
                </c:pt>
                <c:pt idx="1217">
                  <c:v>7.0543923611111108</c:v>
                </c:pt>
                <c:pt idx="1218">
                  <c:v>7.060179398148148</c:v>
                </c:pt>
                <c:pt idx="1219">
                  <c:v>7.0659722222222223</c:v>
                </c:pt>
                <c:pt idx="1220">
                  <c:v>7.0717534722222215</c:v>
                </c:pt>
                <c:pt idx="1221">
                  <c:v>7.0775405092592596</c:v>
                </c:pt>
                <c:pt idx="1222">
                  <c:v>7.0833275462962968</c:v>
                </c:pt>
                <c:pt idx="1223">
                  <c:v>7.089114583333334</c:v>
                </c:pt>
                <c:pt idx="1224">
                  <c:v>7.0949074074074074</c:v>
                </c:pt>
                <c:pt idx="1225">
                  <c:v>7.1006828703703704</c:v>
                </c:pt>
                <c:pt idx="1226">
                  <c:v>7.1064756944444447</c:v>
                </c:pt>
                <c:pt idx="1227">
                  <c:v>7.112262731481481</c:v>
                </c:pt>
                <c:pt idx="1228">
                  <c:v>7.1180497685185182</c:v>
                </c:pt>
                <c:pt idx="1229">
                  <c:v>7.1238368055555554</c:v>
                </c:pt>
                <c:pt idx="1230">
                  <c:v>7.1296296296296298</c:v>
                </c:pt>
                <c:pt idx="1231">
                  <c:v>7.1354108796296289</c:v>
                </c:pt>
                <c:pt idx="1232">
                  <c:v>7.1411979166666661</c:v>
                </c:pt>
                <c:pt idx="1233">
                  <c:v>7.1469849537037033</c:v>
                </c:pt>
                <c:pt idx="1234">
                  <c:v>7.1527719907407414</c:v>
                </c:pt>
                <c:pt idx="1235">
                  <c:v>7.1585590277777769</c:v>
                </c:pt>
                <c:pt idx="1236">
                  <c:v>7.164346064814815</c:v>
                </c:pt>
                <c:pt idx="1237">
                  <c:v>7.1701331018518522</c:v>
                </c:pt>
                <c:pt idx="1238">
                  <c:v>7.1759201388888894</c:v>
                </c:pt>
                <c:pt idx="1239">
                  <c:v>7.1817071759259257</c:v>
                </c:pt>
                <c:pt idx="1240">
                  <c:v>7.1874942129629629</c:v>
                </c:pt>
                <c:pt idx="1241">
                  <c:v>7.1932812500000001</c:v>
                </c:pt>
                <c:pt idx="1242">
                  <c:v>7.1990682870370373</c:v>
                </c:pt>
                <c:pt idx="1243">
                  <c:v>7.2048553240740736</c:v>
                </c:pt>
                <c:pt idx="1244">
                  <c:v>7.2106423611111117</c:v>
                </c:pt>
                <c:pt idx="1245">
                  <c:v>7.216429398148148</c:v>
                </c:pt>
                <c:pt idx="1246">
                  <c:v>7.2222222222222223</c:v>
                </c:pt>
                <c:pt idx="1247">
                  <c:v>7.2280034722222215</c:v>
                </c:pt>
                <c:pt idx="1248">
                  <c:v>7.2337905092592596</c:v>
                </c:pt>
                <c:pt idx="1249">
                  <c:v>7.2395775462962968</c:v>
                </c:pt>
                <c:pt idx="1250">
                  <c:v>7.2453645833333322</c:v>
                </c:pt>
                <c:pt idx="1251">
                  <c:v>7.2511516203703703</c:v>
                </c:pt>
                <c:pt idx="1252">
                  <c:v>7.2569386574074084</c:v>
                </c:pt>
                <c:pt idx="1253">
                  <c:v>7.2627256944444447</c:v>
                </c:pt>
                <c:pt idx="1254">
                  <c:v>7.268512731481481</c:v>
                </c:pt>
                <c:pt idx="1255">
                  <c:v>7.2742997685185182</c:v>
                </c:pt>
                <c:pt idx="1256">
                  <c:v>7.2800868055555554</c:v>
                </c:pt>
                <c:pt idx="1257">
                  <c:v>7.2858738425925926</c:v>
                </c:pt>
                <c:pt idx="1258">
                  <c:v>7.2916608796296289</c:v>
                </c:pt>
                <c:pt idx="1259">
                  <c:v>7.297447916666667</c:v>
                </c:pt>
                <c:pt idx="1260">
                  <c:v>7.3032407407407405</c:v>
                </c:pt>
                <c:pt idx="1261">
                  <c:v>7.3090219907407405</c:v>
                </c:pt>
                <c:pt idx="1262">
                  <c:v>7.314814814814814</c:v>
                </c:pt>
                <c:pt idx="1263">
                  <c:v>7.320596064814815</c:v>
                </c:pt>
                <c:pt idx="1264">
                  <c:v>7.3263831018518522</c:v>
                </c:pt>
                <c:pt idx="1265">
                  <c:v>7.3321701388888885</c:v>
                </c:pt>
                <c:pt idx="1266">
                  <c:v>7.3379571759259257</c:v>
                </c:pt>
                <c:pt idx="1267">
                  <c:v>7.3437442129629638</c:v>
                </c:pt>
                <c:pt idx="1268">
                  <c:v>7.3495312500000001</c:v>
                </c:pt>
                <c:pt idx="1269">
                  <c:v>7.3553182870370373</c:v>
                </c:pt>
                <c:pt idx="1270">
                  <c:v>7.3611053240740736</c:v>
                </c:pt>
                <c:pt idx="1271">
                  <c:v>7.3668923611111117</c:v>
                </c:pt>
                <c:pt idx="1272">
                  <c:v>7.372679398148148</c:v>
                </c:pt>
                <c:pt idx="1273">
                  <c:v>7.3784664351851852</c:v>
                </c:pt>
                <c:pt idx="1274">
                  <c:v>7.3842534722222224</c:v>
                </c:pt>
                <c:pt idx="1275">
                  <c:v>7.3900405092592596</c:v>
                </c:pt>
                <c:pt idx="1276">
                  <c:v>7.3958275462962959</c:v>
                </c:pt>
                <c:pt idx="1277">
                  <c:v>7.4016145833333322</c:v>
                </c:pt>
                <c:pt idx="1278">
                  <c:v>7.4074074074074066</c:v>
                </c:pt>
                <c:pt idx="1279">
                  <c:v>7.4131886574074084</c:v>
                </c:pt>
                <c:pt idx="1280">
                  <c:v>7.4189756944444438</c:v>
                </c:pt>
                <c:pt idx="1281">
                  <c:v>7.424762731481481</c:v>
                </c:pt>
                <c:pt idx="1282">
                  <c:v>7.4305497685185191</c:v>
                </c:pt>
                <c:pt idx="1283">
                  <c:v>7.4363368055555554</c:v>
                </c:pt>
                <c:pt idx="1284">
                  <c:v>7.4421238425925926</c:v>
                </c:pt>
                <c:pt idx="1285">
                  <c:v>7.4479108796296289</c:v>
                </c:pt>
                <c:pt idx="1286">
                  <c:v>7.453697916666667</c:v>
                </c:pt>
                <c:pt idx="1287">
                  <c:v>7.4594849537037033</c:v>
                </c:pt>
                <c:pt idx="1288">
                  <c:v>7.4652719907407405</c:v>
                </c:pt>
                <c:pt idx="1289">
                  <c:v>7.4710590277777778</c:v>
                </c:pt>
                <c:pt idx="1290">
                  <c:v>7.4768402777777778</c:v>
                </c:pt>
                <c:pt idx="1291">
                  <c:v>7.4826331018518513</c:v>
                </c:pt>
                <c:pt idx="1292">
                  <c:v>7.4884201388888885</c:v>
                </c:pt>
                <c:pt idx="1293">
                  <c:v>7.4942071759259257</c:v>
                </c:pt>
                <c:pt idx="1294">
                  <c:v>7.5</c:v>
                </c:pt>
                <c:pt idx="1295">
                  <c:v>7.5057812499999992</c:v>
                </c:pt>
                <c:pt idx="1296">
                  <c:v>7.5115682870370373</c:v>
                </c:pt>
                <c:pt idx="1297">
                  <c:v>7.5173553240740745</c:v>
                </c:pt>
                <c:pt idx="1298">
                  <c:v>7.5231423611111117</c:v>
                </c:pt>
                <c:pt idx="1299">
                  <c:v>7.528929398148148</c:v>
                </c:pt>
                <c:pt idx="1300">
                  <c:v>7.5347164351851852</c:v>
                </c:pt>
                <c:pt idx="1301">
                  <c:v>7.5405092592592586</c:v>
                </c:pt>
                <c:pt idx="1302">
                  <c:v>7.5462905092592596</c:v>
                </c:pt>
                <c:pt idx="1303">
                  <c:v>7.5520775462962959</c:v>
                </c:pt>
                <c:pt idx="1304">
                  <c:v>7.557864583333334</c:v>
                </c:pt>
                <c:pt idx="1305">
                  <c:v>7.5636516203703703</c:v>
                </c:pt>
                <c:pt idx="1306">
                  <c:v>7.5694386574074066</c:v>
                </c:pt>
                <c:pt idx="1307">
                  <c:v>7.5752256944444438</c:v>
                </c:pt>
                <c:pt idx="1308">
                  <c:v>7.581012731481481</c:v>
                </c:pt>
                <c:pt idx="1309">
                  <c:v>7.5867997685185191</c:v>
                </c:pt>
                <c:pt idx="1310">
                  <c:v>7.5925810185185183</c:v>
                </c:pt>
                <c:pt idx="1311">
                  <c:v>7.5983738425925926</c:v>
                </c:pt>
                <c:pt idx="1312">
                  <c:v>7.6041608796296298</c:v>
                </c:pt>
                <c:pt idx="1313">
                  <c:v>7.609947916666667</c:v>
                </c:pt>
                <c:pt idx="1314">
                  <c:v>7.6157349537037033</c:v>
                </c:pt>
                <c:pt idx="1315">
                  <c:v>7.6215219907407405</c:v>
                </c:pt>
                <c:pt idx="1316">
                  <c:v>7.6273090277777778</c:v>
                </c:pt>
                <c:pt idx="1317">
                  <c:v>7.633096064814815</c:v>
                </c:pt>
                <c:pt idx="1318">
                  <c:v>7.6388831018518513</c:v>
                </c:pt>
                <c:pt idx="1319">
                  <c:v>7.6446701388888894</c:v>
                </c:pt>
                <c:pt idx="1320">
                  <c:v>7.6504571759259257</c:v>
                </c:pt>
                <c:pt idx="1321">
                  <c:v>7.6562442129629629</c:v>
                </c:pt>
                <c:pt idx="1322">
                  <c:v>7.6620312499999992</c:v>
                </c:pt>
                <c:pt idx="1323">
                  <c:v>7.6678182870370373</c:v>
                </c:pt>
                <c:pt idx="1324">
                  <c:v>7.6736053240740745</c:v>
                </c:pt>
                <c:pt idx="1325">
                  <c:v>7.6793923611111108</c:v>
                </c:pt>
                <c:pt idx="1326">
                  <c:v>7.6851851851851842</c:v>
                </c:pt>
                <c:pt idx="1327">
                  <c:v>7.6909664351851861</c:v>
                </c:pt>
                <c:pt idx="1328">
                  <c:v>7.6967476851851853</c:v>
                </c:pt>
                <c:pt idx="1329">
                  <c:v>7.7025405092592596</c:v>
                </c:pt>
                <c:pt idx="1330">
                  <c:v>7.7083275462962959</c:v>
                </c:pt>
                <c:pt idx="1331">
                  <c:v>7.714114583333334</c:v>
                </c:pt>
                <c:pt idx="1332">
                  <c:v>7.7199016203703703</c:v>
                </c:pt>
                <c:pt idx="1333">
                  <c:v>7.7256944444444446</c:v>
                </c:pt>
                <c:pt idx="1334">
                  <c:v>7.7314756944444447</c:v>
                </c:pt>
                <c:pt idx="1335">
                  <c:v>7.737262731481481</c:v>
                </c:pt>
                <c:pt idx="1336">
                  <c:v>7.7430497685185182</c:v>
                </c:pt>
                <c:pt idx="1337">
                  <c:v>7.7488368055555545</c:v>
                </c:pt>
                <c:pt idx="1338">
                  <c:v>7.7546238425925926</c:v>
                </c:pt>
                <c:pt idx="1339">
                  <c:v>7.7604050925925918</c:v>
                </c:pt>
                <c:pt idx="1340">
                  <c:v>7.7661979166666661</c:v>
                </c:pt>
                <c:pt idx="1341">
                  <c:v>7.7719849537037033</c:v>
                </c:pt>
                <c:pt idx="1342">
                  <c:v>7.7777777777777777</c:v>
                </c:pt>
                <c:pt idx="1343">
                  <c:v>7.7835590277777778</c:v>
                </c:pt>
                <c:pt idx="1344">
                  <c:v>7.789346064814815</c:v>
                </c:pt>
                <c:pt idx="1345">
                  <c:v>7.7951331018518513</c:v>
                </c:pt>
                <c:pt idx="1346">
                  <c:v>7.8009201388888894</c:v>
                </c:pt>
                <c:pt idx="1347">
                  <c:v>7.8067071759259257</c:v>
                </c:pt>
                <c:pt idx="1348">
                  <c:v>7.8124942129629629</c:v>
                </c:pt>
                <c:pt idx="1349">
                  <c:v>7.8182812500000001</c:v>
                </c:pt>
                <c:pt idx="1350">
                  <c:v>7.8240682870370373</c:v>
                </c:pt>
                <c:pt idx="1351">
                  <c:v>7.8298553240740736</c:v>
                </c:pt>
                <c:pt idx="1352">
                  <c:v>7.8356423611111108</c:v>
                </c:pt>
                <c:pt idx="1353">
                  <c:v>7.841429398148148</c:v>
                </c:pt>
                <c:pt idx="1354">
                  <c:v>7.8472164351851861</c:v>
                </c:pt>
                <c:pt idx="1355">
                  <c:v>7.8530034722222215</c:v>
                </c:pt>
                <c:pt idx="1356">
                  <c:v>7.8587905092592596</c:v>
                </c:pt>
                <c:pt idx="1357">
                  <c:v>7.8645775462962968</c:v>
                </c:pt>
                <c:pt idx="1358">
                  <c:v>7.8703703703703711</c:v>
                </c:pt>
                <c:pt idx="1359">
                  <c:v>7.8761516203703703</c:v>
                </c:pt>
                <c:pt idx="1360">
                  <c:v>7.8819328703703704</c:v>
                </c:pt>
                <c:pt idx="1361">
                  <c:v>7.8877256944444447</c:v>
                </c:pt>
                <c:pt idx="1362">
                  <c:v>7.893512731481481</c:v>
                </c:pt>
                <c:pt idx="1363">
                  <c:v>7.8992997685185182</c:v>
                </c:pt>
                <c:pt idx="1364">
                  <c:v>7.9050868055555554</c:v>
                </c:pt>
                <c:pt idx="1365">
                  <c:v>7.9108738425925926</c:v>
                </c:pt>
                <c:pt idx="1366">
                  <c:v>7.9166608796296289</c:v>
                </c:pt>
                <c:pt idx="1367">
                  <c:v>7.9224479166666661</c:v>
                </c:pt>
                <c:pt idx="1368">
                  <c:v>7.9282349537037033</c:v>
                </c:pt>
                <c:pt idx="1369">
                  <c:v>7.9340219907407414</c:v>
                </c:pt>
                <c:pt idx="1370">
                  <c:v>7.9398090277777769</c:v>
                </c:pt>
                <c:pt idx="1371">
                  <c:v>7.945596064814815</c:v>
                </c:pt>
                <c:pt idx="1372">
                  <c:v>7.9513831018518522</c:v>
                </c:pt>
                <c:pt idx="1373">
                  <c:v>7.9571701388888894</c:v>
                </c:pt>
                <c:pt idx="1374">
                  <c:v>7.9629629629629628</c:v>
                </c:pt>
                <c:pt idx="1375">
                  <c:v>7.9687442129629629</c:v>
                </c:pt>
                <c:pt idx="1376">
                  <c:v>7.9745312500000001</c:v>
                </c:pt>
                <c:pt idx="1377">
                  <c:v>7.9803182870370373</c:v>
                </c:pt>
                <c:pt idx="1378">
                  <c:v>7.9861053240740736</c:v>
                </c:pt>
                <c:pt idx="1379">
                  <c:v>7.9918923611111117</c:v>
                </c:pt>
                <c:pt idx="1380">
                  <c:v>7.997679398148148</c:v>
                </c:pt>
                <c:pt idx="1381">
                  <c:v>8.0034664351851852</c:v>
                </c:pt>
                <c:pt idx="1382">
                  <c:v>8.0092534722222215</c:v>
                </c:pt>
                <c:pt idx="1383">
                  <c:v>8.0150405092592596</c:v>
                </c:pt>
                <c:pt idx="1384">
                  <c:v>8.0208275462962977</c:v>
                </c:pt>
                <c:pt idx="1385">
                  <c:v>8.0266145833333322</c:v>
                </c:pt>
                <c:pt idx="1386">
                  <c:v>8.0324016203703703</c:v>
                </c:pt>
                <c:pt idx="1387">
                  <c:v>8.0381886574074084</c:v>
                </c:pt>
                <c:pt idx="1388">
                  <c:v>8.0439756944444447</c:v>
                </c:pt>
                <c:pt idx="1389">
                  <c:v>8.049762731481481</c:v>
                </c:pt>
                <c:pt idx="1390">
                  <c:v>8.0555555555555554</c:v>
                </c:pt>
                <c:pt idx="1391">
                  <c:v>8.0613368055555554</c:v>
                </c:pt>
                <c:pt idx="1392">
                  <c:v>8.0671238425925917</c:v>
                </c:pt>
                <c:pt idx="1393">
                  <c:v>8.0729050925925936</c:v>
                </c:pt>
                <c:pt idx="1394">
                  <c:v>8.0786979166666661</c:v>
                </c:pt>
                <c:pt idx="1395">
                  <c:v>8.0844849537037042</c:v>
                </c:pt>
                <c:pt idx="1396">
                  <c:v>8.0902719907407405</c:v>
                </c:pt>
                <c:pt idx="1397">
                  <c:v>8.0960590277777769</c:v>
                </c:pt>
                <c:pt idx="1398">
                  <c:v>8.101846064814815</c:v>
                </c:pt>
                <c:pt idx="1399">
                  <c:v>8.107633101851853</c:v>
                </c:pt>
                <c:pt idx="1400">
                  <c:v>8.1134201388888876</c:v>
                </c:pt>
                <c:pt idx="1401">
                  <c:v>8.1192071759259257</c:v>
                </c:pt>
                <c:pt idx="1402">
                  <c:v>8.1249942129629638</c:v>
                </c:pt>
                <c:pt idx="1403">
                  <c:v>8.1307812500000001</c:v>
                </c:pt>
                <c:pt idx="1404">
                  <c:v>8.1365625000000001</c:v>
                </c:pt>
                <c:pt idx="1405">
                  <c:v>8.1423553240740745</c:v>
                </c:pt>
                <c:pt idx="1406">
                  <c:v>8.148148148148147</c:v>
                </c:pt>
                <c:pt idx="1407">
                  <c:v>8.1539293981481489</c:v>
                </c:pt>
                <c:pt idx="1408">
                  <c:v>8.1597164351851852</c:v>
                </c:pt>
                <c:pt idx="1409">
                  <c:v>8.1655034722222233</c:v>
                </c:pt>
                <c:pt idx="1410">
                  <c:v>8.1712905092592596</c:v>
                </c:pt>
                <c:pt idx="1411">
                  <c:v>8.1770833333333339</c:v>
                </c:pt>
                <c:pt idx="1412">
                  <c:v>8.1828645833333322</c:v>
                </c:pt>
                <c:pt idx="1413">
                  <c:v>8.1886516203703703</c:v>
                </c:pt>
                <c:pt idx="1414">
                  <c:v>8.1944386574074084</c:v>
                </c:pt>
                <c:pt idx="1415">
                  <c:v>8.2002256944444429</c:v>
                </c:pt>
                <c:pt idx="1416">
                  <c:v>8.206012731481481</c:v>
                </c:pt>
                <c:pt idx="1417">
                  <c:v>8.2117939814814811</c:v>
                </c:pt>
                <c:pt idx="1418">
                  <c:v>8.2175868055555554</c:v>
                </c:pt>
                <c:pt idx="1419">
                  <c:v>8.2233738425925917</c:v>
                </c:pt>
                <c:pt idx="1420">
                  <c:v>8.2291608796296298</c:v>
                </c:pt>
                <c:pt idx="1421">
                  <c:v>8.2349479166666661</c:v>
                </c:pt>
                <c:pt idx="1422">
                  <c:v>8.2407407407407405</c:v>
                </c:pt>
                <c:pt idx="1423">
                  <c:v>8.2465219907407405</c:v>
                </c:pt>
                <c:pt idx="1424">
                  <c:v>8.2523090277777786</c:v>
                </c:pt>
                <c:pt idx="1425">
                  <c:v>8.258096064814815</c:v>
                </c:pt>
                <c:pt idx="1426">
                  <c:v>8.2638831018518513</c:v>
                </c:pt>
                <c:pt idx="1427">
                  <c:v>8.2696701388888876</c:v>
                </c:pt>
                <c:pt idx="1428">
                  <c:v>8.2754571759259257</c:v>
                </c:pt>
                <c:pt idx="1429">
                  <c:v>8.2812442129629638</c:v>
                </c:pt>
                <c:pt idx="1430">
                  <c:v>8.2870312500000001</c:v>
                </c:pt>
                <c:pt idx="1431">
                  <c:v>8.2928182870370364</c:v>
                </c:pt>
                <c:pt idx="1432">
                  <c:v>8.2986053240740745</c:v>
                </c:pt>
                <c:pt idx="1433">
                  <c:v>8.3043923611111108</c:v>
                </c:pt>
                <c:pt idx="1434">
                  <c:v>8.3101793981481489</c:v>
                </c:pt>
                <c:pt idx="1435">
                  <c:v>8.3159664351851852</c:v>
                </c:pt>
                <c:pt idx="1436">
                  <c:v>8.3217534722222233</c:v>
                </c:pt>
                <c:pt idx="1437">
                  <c:v>8.3275405092592596</c:v>
                </c:pt>
                <c:pt idx="1438">
                  <c:v>8.3333333333333339</c:v>
                </c:pt>
                <c:pt idx="1439">
                  <c:v>8.339114583333334</c:v>
                </c:pt>
                <c:pt idx="1440">
                  <c:v>8.3449016203703703</c:v>
                </c:pt>
                <c:pt idx="1441">
                  <c:v>8.3506886574074066</c:v>
                </c:pt>
                <c:pt idx="1442">
                  <c:v>8.3564756944444429</c:v>
                </c:pt>
                <c:pt idx="1443">
                  <c:v>8.362262731481481</c:v>
                </c:pt>
                <c:pt idx="1444">
                  <c:v>8.3680497685185191</c:v>
                </c:pt>
                <c:pt idx="1445">
                  <c:v>8.3738368055555554</c:v>
                </c:pt>
                <c:pt idx="1446">
                  <c:v>8.3796238425925917</c:v>
                </c:pt>
                <c:pt idx="1447">
                  <c:v>8.3854108796296298</c:v>
                </c:pt>
                <c:pt idx="1448">
                  <c:v>8.3911979166666661</c:v>
                </c:pt>
                <c:pt idx="1449">
                  <c:v>8.3969849537037042</c:v>
                </c:pt>
                <c:pt idx="1450">
                  <c:v>8.4027719907407405</c:v>
                </c:pt>
                <c:pt idx="1451">
                  <c:v>8.4085590277777786</c:v>
                </c:pt>
                <c:pt idx="1452">
                  <c:v>8.414346064814815</c:v>
                </c:pt>
                <c:pt idx="1453">
                  <c:v>8.4201331018518513</c:v>
                </c:pt>
                <c:pt idx="1454">
                  <c:v>8.4259143518518513</c:v>
                </c:pt>
                <c:pt idx="1455">
                  <c:v>8.4317071759259257</c:v>
                </c:pt>
                <c:pt idx="1456">
                  <c:v>8.437494212962962</c:v>
                </c:pt>
                <c:pt idx="1457">
                  <c:v>8.4432812500000001</c:v>
                </c:pt>
                <c:pt idx="1458">
                  <c:v>8.4490682870370364</c:v>
                </c:pt>
                <c:pt idx="1459">
                  <c:v>8.4548553240740745</c:v>
                </c:pt>
                <c:pt idx="1460">
                  <c:v>8.4606423611111108</c:v>
                </c:pt>
                <c:pt idx="1461">
                  <c:v>8.4664293981481489</c:v>
                </c:pt>
                <c:pt idx="1462">
                  <c:v>8.4722164351851852</c:v>
                </c:pt>
                <c:pt idx="1463">
                  <c:v>8.4780034722222233</c:v>
                </c:pt>
                <c:pt idx="1464">
                  <c:v>8.4837905092592596</c:v>
                </c:pt>
                <c:pt idx="1465">
                  <c:v>8.4895775462962959</c:v>
                </c:pt>
                <c:pt idx="1466">
                  <c:v>8.495364583333334</c:v>
                </c:pt>
                <c:pt idx="1467">
                  <c:v>8.5011516203703703</c:v>
                </c:pt>
                <c:pt idx="1468">
                  <c:v>8.5069386574074066</c:v>
                </c:pt>
                <c:pt idx="1469">
                  <c:v>8.5127256944444447</c:v>
                </c:pt>
                <c:pt idx="1470">
                  <c:v>8.518518518518519</c:v>
                </c:pt>
                <c:pt idx="1471">
                  <c:v>8.5242997685185173</c:v>
                </c:pt>
                <c:pt idx="1472">
                  <c:v>8.5300868055555554</c:v>
                </c:pt>
                <c:pt idx="1473">
                  <c:v>8.5358738425925917</c:v>
                </c:pt>
                <c:pt idx="1474">
                  <c:v>8.5416608796296298</c:v>
                </c:pt>
                <c:pt idx="1475">
                  <c:v>8.5474479166666661</c:v>
                </c:pt>
                <c:pt idx="1476">
                  <c:v>8.5532349537037042</c:v>
                </c:pt>
                <c:pt idx="1477">
                  <c:v>8.5590219907407405</c:v>
                </c:pt>
                <c:pt idx="1478">
                  <c:v>8.5648090277777786</c:v>
                </c:pt>
                <c:pt idx="1479">
                  <c:v>8.570596064814815</c:v>
                </c:pt>
                <c:pt idx="1480">
                  <c:v>8.5763831018518513</c:v>
                </c:pt>
                <c:pt idx="1481">
                  <c:v>8.5821701388888894</c:v>
                </c:pt>
                <c:pt idx="1482">
                  <c:v>8.5879571759259257</c:v>
                </c:pt>
                <c:pt idx="1483">
                  <c:v>8.593744212962962</c:v>
                </c:pt>
                <c:pt idx="1484">
                  <c:v>8.5995312500000001</c:v>
                </c:pt>
                <c:pt idx="1485">
                  <c:v>8.6053182870370364</c:v>
                </c:pt>
                <c:pt idx="1486">
                  <c:v>8.6111111111111107</c:v>
                </c:pt>
                <c:pt idx="1487">
                  <c:v>8.6168923611111108</c:v>
                </c:pt>
                <c:pt idx="1488">
                  <c:v>8.6226793981481489</c:v>
                </c:pt>
                <c:pt idx="1489">
                  <c:v>8.6284664351851852</c:v>
                </c:pt>
                <c:pt idx="1490">
                  <c:v>8.6342534722222215</c:v>
                </c:pt>
                <c:pt idx="1491">
                  <c:v>8.6400405092592596</c:v>
                </c:pt>
                <c:pt idx="1492">
                  <c:v>8.6458275462962977</c:v>
                </c:pt>
                <c:pt idx="1493">
                  <c:v>8.651614583333334</c:v>
                </c:pt>
                <c:pt idx="1494">
                  <c:v>8.6574016203703703</c:v>
                </c:pt>
                <c:pt idx="1495">
                  <c:v>8.6631886574074066</c:v>
                </c:pt>
                <c:pt idx="1496">
                  <c:v>8.6689756944444447</c:v>
                </c:pt>
                <c:pt idx="1497">
                  <c:v>8.674762731481481</c:v>
                </c:pt>
                <c:pt idx="1498">
                  <c:v>8.6805497685185173</c:v>
                </c:pt>
                <c:pt idx="1499">
                  <c:v>8.6863310185185192</c:v>
                </c:pt>
                <c:pt idx="1500">
                  <c:v>8.6921238425925917</c:v>
                </c:pt>
                <c:pt idx="1501">
                  <c:v>8.6979108796296298</c:v>
                </c:pt>
                <c:pt idx="1502">
                  <c:v>8.7037037037037024</c:v>
                </c:pt>
                <c:pt idx="1503">
                  <c:v>8.7094849537037042</c:v>
                </c:pt>
                <c:pt idx="1504">
                  <c:v>8.7152719907407405</c:v>
                </c:pt>
                <c:pt idx="1505">
                  <c:v>8.7210648148148149</c:v>
                </c:pt>
                <c:pt idx="1506">
                  <c:v>8.726846064814815</c:v>
                </c:pt>
                <c:pt idx="1507">
                  <c:v>8.732633101851853</c:v>
                </c:pt>
                <c:pt idx="1508">
                  <c:v>8.7384201388888894</c:v>
                </c:pt>
                <c:pt idx="1509">
                  <c:v>8.7442071759259257</c:v>
                </c:pt>
                <c:pt idx="1510">
                  <c:v>8.749994212962962</c:v>
                </c:pt>
                <c:pt idx="1511">
                  <c:v>8.7557812500000001</c:v>
                </c:pt>
                <c:pt idx="1512">
                  <c:v>8.7615740740740744</c:v>
                </c:pt>
                <c:pt idx="1513">
                  <c:v>8.7673553240740745</c:v>
                </c:pt>
                <c:pt idx="1514">
                  <c:v>8.7731423611111108</c:v>
                </c:pt>
                <c:pt idx="1515">
                  <c:v>8.7789293981481489</c:v>
                </c:pt>
                <c:pt idx="1516">
                  <c:v>8.7847222222222214</c:v>
                </c:pt>
                <c:pt idx="1517">
                  <c:v>8.7905034722222215</c:v>
                </c:pt>
                <c:pt idx="1518">
                  <c:v>8.7962962962962958</c:v>
                </c:pt>
                <c:pt idx="1519">
                  <c:v>8.8020775462962977</c:v>
                </c:pt>
                <c:pt idx="1520">
                  <c:v>8.8078703703703702</c:v>
                </c:pt>
                <c:pt idx="1521">
                  <c:v>8.8136516203703703</c:v>
                </c:pt>
                <c:pt idx="1522">
                  <c:v>8.8194386574074084</c:v>
                </c:pt>
                <c:pt idx="1523">
                  <c:v>8.8252256944444447</c:v>
                </c:pt>
                <c:pt idx="1524">
                  <c:v>8.831012731481481</c:v>
                </c:pt>
                <c:pt idx="1525">
                  <c:v>8.8367997685185173</c:v>
                </c:pt>
                <c:pt idx="1526">
                  <c:v>8.8425868055555554</c:v>
                </c:pt>
                <c:pt idx="1527">
                  <c:v>8.8483738425925917</c:v>
                </c:pt>
                <c:pt idx="1528">
                  <c:v>8.8541608796296298</c:v>
                </c:pt>
                <c:pt idx="1529">
                  <c:v>8.8599479166666661</c:v>
                </c:pt>
                <c:pt idx="1530">
                  <c:v>8.8657349537037042</c:v>
                </c:pt>
                <c:pt idx="1531">
                  <c:v>8.8715219907407405</c:v>
                </c:pt>
                <c:pt idx="1532">
                  <c:v>8.8773090277777769</c:v>
                </c:pt>
                <c:pt idx="1533">
                  <c:v>8.883096064814815</c:v>
                </c:pt>
                <c:pt idx="1534">
                  <c:v>8.8888888888888893</c:v>
                </c:pt>
                <c:pt idx="1535">
                  <c:v>8.8946701388888876</c:v>
                </c:pt>
                <c:pt idx="1536">
                  <c:v>8.9004571759259257</c:v>
                </c:pt>
                <c:pt idx="1537">
                  <c:v>8.9062442129629638</c:v>
                </c:pt>
                <c:pt idx="1538">
                  <c:v>8.9120312500000001</c:v>
                </c:pt>
                <c:pt idx="1539">
                  <c:v>8.9178182870370364</c:v>
                </c:pt>
                <c:pt idx="1540">
                  <c:v>8.9236053240740727</c:v>
                </c:pt>
                <c:pt idx="1541">
                  <c:v>8.9293923611111126</c:v>
                </c:pt>
                <c:pt idx="1542">
                  <c:v>8.9351793981481489</c:v>
                </c:pt>
                <c:pt idx="1543">
                  <c:v>8.9409664351851834</c:v>
                </c:pt>
                <c:pt idx="1544">
                  <c:v>8.9467534722222233</c:v>
                </c:pt>
                <c:pt idx="1545">
                  <c:v>8.9525405092592596</c:v>
                </c:pt>
                <c:pt idx="1546">
                  <c:v>8.9583275462962977</c:v>
                </c:pt>
                <c:pt idx="1547">
                  <c:v>8.9641145833333322</c:v>
                </c:pt>
                <c:pt idx="1548">
                  <c:v>8.9699016203703703</c:v>
                </c:pt>
                <c:pt idx="1549">
                  <c:v>8.9756886574074084</c:v>
                </c:pt>
                <c:pt idx="1550">
                  <c:v>8.9814814814814827</c:v>
                </c:pt>
                <c:pt idx="1551">
                  <c:v>8.987262731481481</c:v>
                </c:pt>
                <c:pt idx="1552">
                  <c:v>8.9930497685185191</c:v>
                </c:pt>
                <c:pt idx="1553">
                  <c:v>8.9988368055555554</c:v>
                </c:pt>
                <c:pt idx="1554">
                  <c:v>9.0046238425925917</c:v>
                </c:pt>
                <c:pt idx="1555">
                  <c:v>9.0104108796296281</c:v>
                </c:pt>
                <c:pt idx="1556">
                  <c:v>9.0161979166666679</c:v>
                </c:pt>
                <c:pt idx="1557">
                  <c:v>9.0219849537037042</c:v>
                </c:pt>
                <c:pt idx="1558">
                  <c:v>9.0277662037037043</c:v>
                </c:pt>
                <c:pt idx="1559">
                  <c:v>9.0335590277777786</c:v>
                </c:pt>
                <c:pt idx="1560">
                  <c:v>9.039346064814815</c:v>
                </c:pt>
                <c:pt idx="1561">
                  <c:v>9.045133101851853</c:v>
                </c:pt>
                <c:pt idx="1562">
                  <c:v>9.0509201388888876</c:v>
                </c:pt>
                <c:pt idx="1563">
                  <c:v>9.0567071759259257</c:v>
                </c:pt>
                <c:pt idx="1564">
                  <c:v>9.0624942129629638</c:v>
                </c:pt>
                <c:pt idx="1565">
                  <c:v>9.0682812500000001</c:v>
                </c:pt>
                <c:pt idx="1566">
                  <c:v>9.0740740740740726</c:v>
                </c:pt>
                <c:pt idx="1567">
                  <c:v>9.0798553240740745</c:v>
                </c:pt>
                <c:pt idx="1568">
                  <c:v>9.0856423611111108</c:v>
                </c:pt>
                <c:pt idx="1569">
                  <c:v>9.0914293981481489</c:v>
                </c:pt>
                <c:pt idx="1570">
                  <c:v>9.0972164351851834</c:v>
                </c:pt>
                <c:pt idx="1571">
                  <c:v>9.1030092592592577</c:v>
                </c:pt>
                <c:pt idx="1572">
                  <c:v>9.1087905092592596</c:v>
                </c:pt>
                <c:pt idx="1573">
                  <c:v>9.1145833333333339</c:v>
                </c:pt>
                <c:pt idx="1574">
                  <c:v>9.120364583333334</c:v>
                </c:pt>
                <c:pt idx="1575">
                  <c:v>9.1261516203703703</c:v>
                </c:pt>
                <c:pt idx="1576">
                  <c:v>9.1319386574074084</c:v>
                </c:pt>
                <c:pt idx="1577">
                  <c:v>9.1377256944444429</c:v>
                </c:pt>
                <c:pt idx="1578">
                  <c:v>9.143512731481481</c:v>
                </c:pt>
                <c:pt idx="1579">
                  <c:v>9.1492997685185191</c:v>
                </c:pt>
                <c:pt idx="1580">
                  <c:v>9.1550868055555554</c:v>
                </c:pt>
                <c:pt idx="1581">
                  <c:v>9.1608738425925917</c:v>
                </c:pt>
                <c:pt idx="1582">
                  <c:v>9.1666666666666661</c:v>
                </c:pt>
                <c:pt idx="1583">
                  <c:v>9.1724479166666661</c:v>
                </c:pt>
                <c:pt idx="1584">
                  <c:v>9.1782349537037042</c:v>
                </c:pt>
                <c:pt idx="1585">
                  <c:v>9.1840219907407388</c:v>
                </c:pt>
                <c:pt idx="1586">
                  <c:v>9.1898090277777786</c:v>
                </c:pt>
                <c:pt idx="1587">
                  <c:v>9.195596064814815</c:v>
                </c:pt>
                <c:pt idx="1588">
                  <c:v>9.2013831018518513</c:v>
                </c:pt>
                <c:pt idx="1589">
                  <c:v>9.2071759259259238</c:v>
                </c:pt>
                <c:pt idx="1590">
                  <c:v>9.2129571759259257</c:v>
                </c:pt>
                <c:pt idx="1591">
                  <c:v>9.2187442129629638</c:v>
                </c:pt>
                <c:pt idx="1592">
                  <c:v>9.2245312500000001</c:v>
                </c:pt>
                <c:pt idx="1593">
                  <c:v>9.2303182870370364</c:v>
                </c:pt>
                <c:pt idx="1594">
                  <c:v>9.2361053240740745</c:v>
                </c:pt>
                <c:pt idx="1595">
                  <c:v>9.2418923611111108</c:v>
                </c:pt>
                <c:pt idx="1596">
                  <c:v>9.2476793981481489</c:v>
                </c:pt>
                <c:pt idx="1597">
                  <c:v>9.2534664351851852</c:v>
                </c:pt>
                <c:pt idx="1598">
                  <c:v>9.2592476851851853</c:v>
                </c:pt>
                <c:pt idx="1599">
                  <c:v>9.2650405092592596</c:v>
                </c:pt>
                <c:pt idx="1600">
                  <c:v>9.2708275462962941</c:v>
                </c:pt>
                <c:pt idx="1601">
                  <c:v>9.2766203703703685</c:v>
                </c:pt>
                <c:pt idx="1602">
                  <c:v>9.2823958333333323</c:v>
                </c:pt>
                <c:pt idx="1603">
                  <c:v>9.2881886574074066</c:v>
                </c:pt>
                <c:pt idx="1604">
                  <c:v>9.2939756944444465</c:v>
                </c:pt>
                <c:pt idx="1605">
                  <c:v>9.299762731481481</c:v>
                </c:pt>
                <c:pt idx="1606">
                  <c:v>9.3055497685185191</c:v>
                </c:pt>
                <c:pt idx="1607">
                  <c:v>9.3113368055555554</c:v>
                </c:pt>
                <c:pt idx="1608">
                  <c:v>9.317129629629628</c:v>
                </c:pt>
                <c:pt idx="1609">
                  <c:v>9.3229050925925918</c:v>
                </c:pt>
                <c:pt idx="1610">
                  <c:v>9.3286979166666661</c:v>
                </c:pt>
                <c:pt idx="1611">
                  <c:v>9.3344849537037042</c:v>
                </c:pt>
                <c:pt idx="1612">
                  <c:v>9.3402719907407405</c:v>
                </c:pt>
                <c:pt idx="1613">
                  <c:v>9.3460648148148149</c:v>
                </c:pt>
                <c:pt idx="1614">
                  <c:v>9.3518518518518512</c:v>
                </c:pt>
                <c:pt idx="1615">
                  <c:v>9.3576331018518513</c:v>
                </c:pt>
                <c:pt idx="1616">
                  <c:v>9.3634201388888894</c:v>
                </c:pt>
                <c:pt idx="1617">
                  <c:v>9.3692071759259257</c:v>
                </c:pt>
                <c:pt idx="1618">
                  <c:v>9.374994212962962</c:v>
                </c:pt>
                <c:pt idx="1619">
                  <c:v>9.3807870370370363</c:v>
                </c:pt>
                <c:pt idx="1620">
                  <c:v>9.3865682870370364</c:v>
                </c:pt>
                <c:pt idx="1621">
                  <c:v>9.3923553240740745</c:v>
                </c:pt>
                <c:pt idx="1622">
                  <c:v>9.3981423611111108</c:v>
                </c:pt>
                <c:pt idx="1623">
                  <c:v>9.4039293981481489</c:v>
                </c:pt>
                <c:pt idx="1624">
                  <c:v>9.4097164351851852</c:v>
                </c:pt>
                <c:pt idx="1625">
                  <c:v>9.4155034722222215</c:v>
                </c:pt>
                <c:pt idx="1626">
                  <c:v>9.4212905092592596</c:v>
                </c:pt>
                <c:pt idx="1627">
                  <c:v>9.4270775462962977</c:v>
                </c:pt>
                <c:pt idx="1628">
                  <c:v>9.4328645833333322</c:v>
                </c:pt>
                <c:pt idx="1629">
                  <c:v>9.4386574074074066</c:v>
                </c:pt>
                <c:pt idx="1630">
                  <c:v>9.4444444444444446</c:v>
                </c:pt>
                <c:pt idx="1631">
                  <c:v>9.4502256944444465</c:v>
                </c:pt>
                <c:pt idx="1632">
                  <c:v>9.456018518518519</c:v>
                </c:pt>
                <c:pt idx="1633">
                  <c:v>9.4617997685185173</c:v>
                </c:pt>
                <c:pt idx="1634">
                  <c:v>9.4675868055555572</c:v>
                </c:pt>
                <c:pt idx="1635">
                  <c:v>9.4733738425925917</c:v>
                </c:pt>
                <c:pt idx="1636">
                  <c:v>9.4791608796296298</c:v>
                </c:pt>
                <c:pt idx="1637">
                  <c:v>9.4849537037037042</c:v>
                </c:pt>
                <c:pt idx="1638">
                  <c:v>9.4907349537037042</c:v>
                </c:pt>
                <c:pt idx="1639">
                  <c:v>9.4965219907407405</c:v>
                </c:pt>
                <c:pt idx="1640">
                  <c:v>9.5023090277777769</c:v>
                </c:pt>
                <c:pt idx="1641">
                  <c:v>9.508096064814815</c:v>
                </c:pt>
                <c:pt idx="1642">
                  <c:v>9.513883101851853</c:v>
                </c:pt>
                <c:pt idx="1643">
                  <c:v>9.5196643518518513</c:v>
                </c:pt>
                <c:pt idx="1644">
                  <c:v>9.5254571759259257</c:v>
                </c:pt>
                <c:pt idx="1645">
                  <c:v>9.531244212962962</c:v>
                </c:pt>
                <c:pt idx="1646">
                  <c:v>9.5370370370370363</c:v>
                </c:pt>
                <c:pt idx="1647">
                  <c:v>9.5428240740740744</c:v>
                </c:pt>
                <c:pt idx="1648">
                  <c:v>9.5486053240740727</c:v>
                </c:pt>
                <c:pt idx="1649">
                  <c:v>9.5543923611111126</c:v>
                </c:pt>
                <c:pt idx="1650">
                  <c:v>9.5601793981481489</c:v>
                </c:pt>
                <c:pt idx="1651">
                  <c:v>9.5659664351851852</c:v>
                </c:pt>
                <c:pt idx="1652">
                  <c:v>9.5717534722222215</c:v>
                </c:pt>
                <c:pt idx="1653">
                  <c:v>9.5775405092592596</c:v>
                </c:pt>
                <c:pt idx="1654">
                  <c:v>9.5833275462962977</c:v>
                </c:pt>
                <c:pt idx="1655">
                  <c:v>9.5891203703703702</c:v>
                </c:pt>
                <c:pt idx="1656">
                  <c:v>9.5949016203703703</c:v>
                </c:pt>
                <c:pt idx="1657">
                  <c:v>9.6006886574074084</c:v>
                </c:pt>
                <c:pt idx="1658">
                  <c:v>9.6064756944444429</c:v>
                </c:pt>
                <c:pt idx="1659">
                  <c:v>9.612262731481481</c:v>
                </c:pt>
                <c:pt idx="1660">
                  <c:v>9.6180555555555554</c:v>
                </c:pt>
                <c:pt idx="1661">
                  <c:v>9.6238368055555572</c:v>
                </c:pt>
                <c:pt idx="1662">
                  <c:v>9.6296296296296315</c:v>
                </c:pt>
                <c:pt idx="1663">
                  <c:v>9.6354108796296281</c:v>
                </c:pt>
                <c:pt idx="1664">
                  <c:v>9.6411979166666679</c:v>
                </c:pt>
                <c:pt idx="1665">
                  <c:v>9.6469849537037042</c:v>
                </c:pt>
                <c:pt idx="1666">
                  <c:v>9.6527719907407405</c:v>
                </c:pt>
                <c:pt idx="1667">
                  <c:v>9.6585590277777769</c:v>
                </c:pt>
                <c:pt idx="1668">
                  <c:v>9.664346064814815</c:v>
                </c:pt>
                <c:pt idx="1669">
                  <c:v>9.670133101851853</c:v>
                </c:pt>
                <c:pt idx="1670">
                  <c:v>9.6759201388888876</c:v>
                </c:pt>
                <c:pt idx="1671">
                  <c:v>9.6817071759259257</c:v>
                </c:pt>
                <c:pt idx="1672">
                  <c:v>9.6874942129629638</c:v>
                </c:pt>
                <c:pt idx="1673">
                  <c:v>9.6932812500000001</c:v>
                </c:pt>
                <c:pt idx="1674">
                  <c:v>9.6990682870370364</c:v>
                </c:pt>
                <c:pt idx="1675">
                  <c:v>9.7048553240740727</c:v>
                </c:pt>
                <c:pt idx="1676">
                  <c:v>9.710648148148147</c:v>
                </c:pt>
                <c:pt idx="1677">
                  <c:v>9.7164293981481489</c:v>
                </c:pt>
                <c:pt idx="1678">
                  <c:v>9.7222222222222214</c:v>
                </c:pt>
                <c:pt idx="1679">
                  <c:v>9.7280034722222233</c:v>
                </c:pt>
                <c:pt idx="1680">
                  <c:v>9.7337905092592596</c:v>
                </c:pt>
                <c:pt idx="1681">
                  <c:v>9.7395775462962977</c:v>
                </c:pt>
                <c:pt idx="1682">
                  <c:v>9.745358796296296</c:v>
                </c:pt>
                <c:pt idx="1683">
                  <c:v>9.7511516203703703</c:v>
                </c:pt>
                <c:pt idx="1684">
                  <c:v>9.7569386574074084</c:v>
                </c:pt>
                <c:pt idx="1685">
                  <c:v>9.7627256944444429</c:v>
                </c:pt>
                <c:pt idx="1686">
                  <c:v>9.768512731481481</c:v>
                </c:pt>
                <c:pt idx="1687">
                  <c:v>9.7742997685185191</c:v>
                </c:pt>
                <c:pt idx="1688">
                  <c:v>9.7800868055555554</c:v>
                </c:pt>
                <c:pt idx="1689">
                  <c:v>9.7858738425925917</c:v>
                </c:pt>
                <c:pt idx="1690">
                  <c:v>9.7916608796296281</c:v>
                </c:pt>
                <c:pt idx="1691">
                  <c:v>9.7974479166666679</c:v>
                </c:pt>
                <c:pt idx="1692">
                  <c:v>9.8032349537037042</c:v>
                </c:pt>
                <c:pt idx="1693">
                  <c:v>9.8090219907407388</c:v>
                </c:pt>
                <c:pt idx="1694">
                  <c:v>9.8148148148148131</c:v>
                </c:pt>
                <c:pt idx="1695">
                  <c:v>9.820596064814815</c:v>
                </c:pt>
                <c:pt idx="1696">
                  <c:v>9.826383101851853</c:v>
                </c:pt>
                <c:pt idx="1697">
                  <c:v>9.8321701388888876</c:v>
                </c:pt>
                <c:pt idx="1698">
                  <c:v>9.8379571759259257</c:v>
                </c:pt>
                <c:pt idx="1699">
                  <c:v>9.8437442129629638</c:v>
                </c:pt>
                <c:pt idx="1700">
                  <c:v>9.8495312500000001</c:v>
                </c:pt>
                <c:pt idx="1701">
                  <c:v>9.8553240740740726</c:v>
                </c:pt>
                <c:pt idx="1702">
                  <c:v>9.8611053240740745</c:v>
                </c:pt>
                <c:pt idx="1703">
                  <c:v>9.8668923611111108</c:v>
                </c:pt>
                <c:pt idx="1704">
                  <c:v>9.8726793981481489</c:v>
                </c:pt>
                <c:pt idx="1705">
                  <c:v>9.8784606481481489</c:v>
                </c:pt>
                <c:pt idx="1706">
                  <c:v>9.8842534722222233</c:v>
                </c:pt>
                <c:pt idx="1707">
                  <c:v>9.8900405092592596</c:v>
                </c:pt>
                <c:pt idx="1708">
                  <c:v>9.8958275462962941</c:v>
                </c:pt>
                <c:pt idx="1709">
                  <c:v>9.901614583333334</c:v>
                </c:pt>
                <c:pt idx="1710">
                  <c:v>9.9074074074074083</c:v>
                </c:pt>
                <c:pt idx="1711">
                  <c:v>9.9131886574074084</c:v>
                </c:pt>
                <c:pt idx="1712">
                  <c:v>9.9189756944444429</c:v>
                </c:pt>
                <c:pt idx="1713">
                  <c:v>9.924762731481481</c:v>
                </c:pt>
                <c:pt idx="1714">
                  <c:v>9.9305497685185191</c:v>
                </c:pt>
                <c:pt idx="1715">
                  <c:v>9.9363368055555554</c:v>
                </c:pt>
                <c:pt idx="1716">
                  <c:v>9.9421238425925917</c:v>
                </c:pt>
                <c:pt idx="1717">
                  <c:v>9.9479108796296298</c:v>
                </c:pt>
                <c:pt idx="1718">
                  <c:v>9.9536979166666661</c:v>
                </c:pt>
                <c:pt idx="1719">
                  <c:v>9.9594849537037042</c:v>
                </c:pt>
                <c:pt idx="1720">
                  <c:v>9.9652719907407388</c:v>
                </c:pt>
                <c:pt idx="1721">
                  <c:v>9.9710590277777786</c:v>
                </c:pt>
                <c:pt idx="1722">
                  <c:v>9.976846064814815</c:v>
                </c:pt>
                <c:pt idx="1723">
                  <c:v>9.9826331018518513</c:v>
                </c:pt>
                <c:pt idx="1724">
                  <c:v>9.9884201388888894</c:v>
                </c:pt>
                <c:pt idx="1725">
                  <c:v>9.9942071759259257</c:v>
                </c:pt>
                <c:pt idx="1726">
                  <c:v>10</c:v>
                </c:pt>
                <c:pt idx="1727">
                  <c:v>10.00578125</c:v>
                </c:pt>
                <c:pt idx="1728">
                  <c:v>10.011568287037036</c:v>
                </c:pt>
                <c:pt idx="1729">
                  <c:v>10.017355324074074</c:v>
                </c:pt>
                <c:pt idx="1730">
                  <c:v>10.023142361111111</c:v>
                </c:pt>
                <c:pt idx="1731">
                  <c:v>10.028929398148149</c:v>
                </c:pt>
                <c:pt idx="1732">
                  <c:v>10.034716435185185</c:v>
                </c:pt>
                <c:pt idx="1733">
                  <c:v>10.04050925925926</c:v>
                </c:pt>
                <c:pt idx="1734">
                  <c:v>10.04629050925926</c:v>
                </c:pt>
                <c:pt idx="1735">
                  <c:v>10.052077546296294</c:v>
                </c:pt>
                <c:pt idx="1736">
                  <c:v>10.057864583333334</c:v>
                </c:pt>
                <c:pt idx="1737">
                  <c:v>10.06365162037037</c:v>
                </c:pt>
                <c:pt idx="1738">
                  <c:v>10.069438657407407</c:v>
                </c:pt>
                <c:pt idx="1739">
                  <c:v>10.075225694444446</c:v>
                </c:pt>
                <c:pt idx="1740">
                  <c:v>10.081012731481481</c:v>
                </c:pt>
                <c:pt idx="1741">
                  <c:v>10.086799768518519</c:v>
                </c:pt>
                <c:pt idx="1742">
                  <c:v>10.092581018518519</c:v>
                </c:pt>
                <c:pt idx="1743">
                  <c:v>10.098373842592592</c:v>
                </c:pt>
                <c:pt idx="1744">
                  <c:v>10.10416087962963</c:v>
                </c:pt>
                <c:pt idx="1745">
                  <c:v>10.109947916666666</c:v>
                </c:pt>
                <c:pt idx="1746">
                  <c:v>10.115734953703704</c:v>
                </c:pt>
                <c:pt idx="1747">
                  <c:v>10.121521990740741</c:v>
                </c:pt>
                <c:pt idx="1748">
                  <c:v>10.127309027777777</c:v>
                </c:pt>
                <c:pt idx="1749">
                  <c:v>10.133096064814815</c:v>
                </c:pt>
                <c:pt idx="1750">
                  <c:v>10.138883101851851</c:v>
                </c:pt>
                <c:pt idx="1751">
                  <c:v>10.144670138888889</c:v>
                </c:pt>
                <c:pt idx="1752">
                  <c:v>10.150457175925926</c:v>
                </c:pt>
                <c:pt idx="1753">
                  <c:v>10.156238425925928</c:v>
                </c:pt>
                <c:pt idx="1754">
                  <c:v>10.162031250000002</c:v>
                </c:pt>
                <c:pt idx="1755">
                  <c:v>10.167818287037036</c:v>
                </c:pt>
                <c:pt idx="1756">
                  <c:v>10.173605324074074</c:v>
                </c:pt>
                <c:pt idx="1757">
                  <c:v>10.179398148148149</c:v>
                </c:pt>
                <c:pt idx="1758">
                  <c:v>10.185185185185185</c:v>
                </c:pt>
                <c:pt idx="1759">
                  <c:v>10.190966435185185</c:v>
                </c:pt>
                <c:pt idx="1760">
                  <c:v>10.196753472222222</c:v>
                </c:pt>
                <c:pt idx="1761">
                  <c:v>10.20254050925926</c:v>
                </c:pt>
                <c:pt idx="1762">
                  <c:v>10.208327546296298</c:v>
                </c:pt>
                <c:pt idx="1763">
                  <c:v>10.21412037037037</c:v>
                </c:pt>
                <c:pt idx="1764">
                  <c:v>10.21990162037037</c:v>
                </c:pt>
                <c:pt idx="1765">
                  <c:v>10.225694444444445</c:v>
                </c:pt>
                <c:pt idx="1766">
                  <c:v>10.231475694444446</c:v>
                </c:pt>
                <c:pt idx="1767">
                  <c:v>10.237262731481481</c:v>
                </c:pt>
                <c:pt idx="1768">
                  <c:v>10.243049768518517</c:v>
                </c:pt>
                <c:pt idx="1769">
                  <c:v>10.248836805555557</c:v>
                </c:pt>
                <c:pt idx="1770">
                  <c:v>10.254623842592592</c:v>
                </c:pt>
                <c:pt idx="1771">
                  <c:v>10.26041087962963</c:v>
                </c:pt>
                <c:pt idx="1772">
                  <c:v>10.266197916666666</c:v>
                </c:pt>
                <c:pt idx="1773">
                  <c:v>10.271979166666668</c:v>
                </c:pt>
                <c:pt idx="1774">
                  <c:v>10.277777777777777</c:v>
                </c:pt>
                <c:pt idx="1775">
                  <c:v>10.283559027777777</c:v>
                </c:pt>
                <c:pt idx="1776">
                  <c:v>10.289346064814815</c:v>
                </c:pt>
                <c:pt idx="1777">
                  <c:v>10.295133101851853</c:v>
                </c:pt>
                <c:pt idx="1778">
                  <c:v>10.300920138888888</c:v>
                </c:pt>
                <c:pt idx="1779">
                  <c:v>10.306707175925926</c:v>
                </c:pt>
                <c:pt idx="1780">
                  <c:v>10.312494212962962</c:v>
                </c:pt>
                <c:pt idx="1781">
                  <c:v>10.318281250000002</c:v>
                </c:pt>
                <c:pt idx="1782">
                  <c:v>10.324068287037036</c:v>
                </c:pt>
                <c:pt idx="1783">
                  <c:v>10.329855324074073</c:v>
                </c:pt>
                <c:pt idx="1784">
                  <c:v>10.335636574074075</c:v>
                </c:pt>
                <c:pt idx="1785">
                  <c:v>10.341429398148149</c:v>
                </c:pt>
                <c:pt idx="1786">
                  <c:v>10.347216435185185</c:v>
                </c:pt>
                <c:pt idx="1787">
                  <c:v>10.353003472222222</c:v>
                </c:pt>
                <c:pt idx="1788">
                  <c:v>10.35879050925926</c:v>
                </c:pt>
                <c:pt idx="1789">
                  <c:v>10.364577546296298</c:v>
                </c:pt>
                <c:pt idx="1790">
                  <c:v>10.37037037037037</c:v>
                </c:pt>
                <c:pt idx="1791">
                  <c:v>10.37615162037037</c:v>
                </c:pt>
                <c:pt idx="1792">
                  <c:v>10.381938657407408</c:v>
                </c:pt>
                <c:pt idx="1793">
                  <c:v>10.387725694444443</c:v>
                </c:pt>
                <c:pt idx="1794">
                  <c:v>10.393512731481481</c:v>
                </c:pt>
                <c:pt idx="1795">
                  <c:v>10.399299768518517</c:v>
                </c:pt>
                <c:pt idx="1796">
                  <c:v>10.405086805555557</c:v>
                </c:pt>
                <c:pt idx="1797">
                  <c:v>10.410873842592592</c:v>
                </c:pt>
                <c:pt idx="1798">
                  <c:v>10.416660879629628</c:v>
                </c:pt>
                <c:pt idx="1799">
                  <c:v>10.422447916666668</c:v>
                </c:pt>
                <c:pt idx="1800">
                  <c:v>10.428240740740742</c:v>
                </c:pt>
                <c:pt idx="1801">
                  <c:v>10.434021990740741</c:v>
                </c:pt>
                <c:pt idx="1802">
                  <c:v>10.439809027777777</c:v>
                </c:pt>
                <c:pt idx="1803">
                  <c:v>10.445596064814815</c:v>
                </c:pt>
                <c:pt idx="1804">
                  <c:v>10.451388888888889</c:v>
                </c:pt>
                <c:pt idx="1805">
                  <c:v>10.457170138888888</c:v>
                </c:pt>
                <c:pt idx="1806">
                  <c:v>10.462962962962962</c:v>
                </c:pt>
                <c:pt idx="1807">
                  <c:v>10.468744212962964</c:v>
                </c:pt>
                <c:pt idx="1808">
                  <c:v>10.474525462962964</c:v>
                </c:pt>
                <c:pt idx="1809">
                  <c:v>10.480318287037036</c:v>
                </c:pt>
                <c:pt idx="1810">
                  <c:v>10.486105324074073</c:v>
                </c:pt>
                <c:pt idx="1811">
                  <c:v>10.491892361111113</c:v>
                </c:pt>
                <c:pt idx="1812">
                  <c:v>10.497679398148149</c:v>
                </c:pt>
                <c:pt idx="1813">
                  <c:v>10.503466435185183</c:v>
                </c:pt>
                <c:pt idx="1814">
                  <c:v>10.509253472222223</c:v>
                </c:pt>
                <c:pt idx="1815">
                  <c:v>10.51504050925926</c:v>
                </c:pt>
                <c:pt idx="1816">
                  <c:v>10.520827546296298</c:v>
                </c:pt>
                <c:pt idx="1817">
                  <c:v>10.526608796296296</c:v>
                </c:pt>
                <c:pt idx="1818">
                  <c:v>10.53240162037037</c:v>
                </c:pt>
                <c:pt idx="1819">
                  <c:v>10.538188657407408</c:v>
                </c:pt>
                <c:pt idx="1820">
                  <c:v>10.543975694444443</c:v>
                </c:pt>
                <c:pt idx="1821">
                  <c:v>10.549762731481481</c:v>
                </c:pt>
                <c:pt idx="1822">
                  <c:v>10.555555555555555</c:v>
                </c:pt>
                <c:pt idx="1823">
                  <c:v>10.561336805555555</c:v>
                </c:pt>
                <c:pt idx="1824">
                  <c:v>10.567123842592592</c:v>
                </c:pt>
                <c:pt idx="1825">
                  <c:v>10.572905092592594</c:v>
                </c:pt>
                <c:pt idx="1826">
                  <c:v>10.578697916666668</c:v>
                </c:pt>
                <c:pt idx="1827">
                  <c:v>10.584484953703704</c:v>
                </c:pt>
                <c:pt idx="1828">
                  <c:v>10.590271990740739</c:v>
                </c:pt>
                <c:pt idx="1829">
                  <c:v>10.596059027777779</c:v>
                </c:pt>
                <c:pt idx="1830">
                  <c:v>10.601846064814815</c:v>
                </c:pt>
                <c:pt idx="1831">
                  <c:v>10.607633101851853</c:v>
                </c:pt>
                <c:pt idx="1832">
                  <c:v>10.613420138888888</c:v>
                </c:pt>
                <c:pt idx="1833">
                  <c:v>10.619201388888889</c:v>
                </c:pt>
                <c:pt idx="1834">
                  <c:v>10.624994212962964</c:v>
                </c:pt>
                <c:pt idx="1835">
                  <c:v>10.63078125</c:v>
                </c:pt>
                <c:pt idx="1836">
                  <c:v>10.636568287037036</c:v>
                </c:pt>
                <c:pt idx="1837">
                  <c:v>10.642355324074074</c:v>
                </c:pt>
                <c:pt idx="1838">
                  <c:v>10.648148148148149</c:v>
                </c:pt>
                <c:pt idx="1839">
                  <c:v>10.653929398148149</c:v>
                </c:pt>
                <c:pt idx="1840">
                  <c:v>10.659716435185183</c:v>
                </c:pt>
                <c:pt idx="1841">
                  <c:v>10.665503472222223</c:v>
                </c:pt>
                <c:pt idx="1842">
                  <c:v>10.67129050925926</c:v>
                </c:pt>
                <c:pt idx="1843">
                  <c:v>10.677077546296294</c:v>
                </c:pt>
                <c:pt idx="1844">
                  <c:v>10.682864583333334</c:v>
                </c:pt>
                <c:pt idx="1845">
                  <c:v>10.68865162037037</c:v>
                </c:pt>
                <c:pt idx="1846">
                  <c:v>10.694438657407408</c:v>
                </c:pt>
                <c:pt idx="1847">
                  <c:v>10.700225694444443</c:v>
                </c:pt>
                <c:pt idx="1848">
                  <c:v>10.706012731481481</c:v>
                </c:pt>
                <c:pt idx="1849">
                  <c:v>10.711799768518519</c:v>
                </c:pt>
                <c:pt idx="1850">
                  <c:v>10.717586805555555</c:v>
                </c:pt>
                <c:pt idx="1851">
                  <c:v>10.723373842592592</c:v>
                </c:pt>
                <c:pt idx="1852">
                  <c:v>10.72916087962963</c:v>
                </c:pt>
                <c:pt idx="1853">
                  <c:v>10.734947916666666</c:v>
                </c:pt>
                <c:pt idx="1854">
                  <c:v>10.74074074074074</c:v>
                </c:pt>
                <c:pt idx="1855">
                  <c:v>10.746521990740739</c:v>
                </c:pt>
                <c:pt idx="1856">
                  <c:v>10.752309027777779</c:v>
                </c:pt>
                <c:pt idx="1857">
                  <c:v>10.758096064814815</c:v>
                </c:pt>
                <c:pt idx="1858">
                  <c:v>10.763883101851851</c:v>
                </c:pt>
                <c:pt idx="1859">
                  <c:v>10.769670138888889</c:v>
                </c:pt>
                <c:pt idx="1860">
                  <c:v>10.775457175925926</c:v>
                </c:pt>
                <c:pt idx="1861">
                  <c:v>10.781244212962964</c:v>
                </c:pt>
                <c:pt idx="1862">
                  <c:v>10.78703125</c:v>
                </c:pt>
                <c:pt idx="1863">
                  <c:v>10.792818287037036</c:v>
                </c:pt>
                <c:pt idx="1864">
                  <c:v>10.798605324074074</c:v>
                </c:pt>
                <c:pt idx="1865">
                  <c:v>10.804392361111111</c:v>
                </c:pt>
                <c:pt idx="1866">
                  <c:v>10.810179398148149</c:v>
                </c:pt>
                <c:pt idx="1867">
                  <c:v>10.815966435185185</c:v>
                </c:pt>
                <c:pt idx="1868">
                  <c:v>10.821753472222222</c:v>
                </c:pt>
                <c:pt idx="1869">
                  <c:v>10.82754050925926</c:v>
                </c:pt>
                <c:pt idx="1870">
                  <c:v>10.833333333333334</c:v>
                </c:pt>
                <c:pt idx="1871">
                  <c:v>10.839114583333334</c:v>
                </c:pt>
                <c:pt idx="1872">
                  <c:v>10.84490162037037</c:v>
                </c:pt>
                <c:pt idx="1873">
                  <c:v>10.850688657407407</c:v>
                </c:pt>
                <c:pt idx="1874">
                  <c:v>10.856475694444446</c:v>
                </c:pt>
                <c:pt idx="1875">
                  <c:v>10.862262731481481</c:v>
                </c:pt>
                <c:pt idx="1876">
                  <c:v>10.868049768518519</c:v>
                </c:pt>
                <c:pt idx="1877">
                  <c:v>10.873842592592593</c:v>
                </c:pt>
                <c:pt idx="1878">
                  <c:v>10.879623842592592</c:v>
                </c:pt>
                <c:pt idx="1879">
                  <c:v>10.88541087962963</c:v>
                </c:pt>
                <c:pt idx="1880">
                  <c:v>10.891197916666666</c:v>
                </c:pt>
                <c:pt idx="1881">
                  <c:v>10.896984953703704</c:v>
                </c:pt>
                <c:pt idx="1882">
                  <c:v>10.902771990740741</c:v>
                </c:pt>
                <c:pt idx="1883">
                  <c:v>10.908559027777777</c:v>
                </c:pt>
                <c:pt idx="1884">
                  <c:v>10.914346064814815</c:v>
                </c:pt>
                <c:pt idx="1885">
                  <c:v>10.920133101851851</c:v>
                </c:pt>
                <c:pt idx="1886">
                  <c:v>10.925925925925924</c:v>
                </c:pt>
                <c:pt idx="1887">
                  <c:v>10.931707175925926</c:v>
                </c:pt>
                <c:pt idx="1888">
                  <c:v>10.937494212962962</c:v>
                </c:pt>
                <c:pt idx="1889">
                  <c:v>10.943281250000002</c:v>
                </c:pt>
                <c:pt idx="1890">
                  <c:v>10.949068287037036</c:v>
                </c:pt>
                <c:pt idx="1891">
                  <c:v>10.954855324074074</c:v>
                </c:pt>
                <c:pt idx="1892">
                  <c:v>10.960642361111111</c:v>
                </c:pt>
                <c:pt idx="1893">
                  <c:v>10.966429398148149</c:v>
                </c:pt>
                <c:pt idx="1894">
                  <c:v>10.972216435185185</c:v>
                </c:pt>
                <c:pt idx="1895">
                  <c:v>10.978003472222222</c:v>
                </c:pt>
                <c:pt idx="1896">
                  <c:v>10.98379050925926</c:v>
                </c:pt>
                <c:pt idx="1897">
                  <c:v>10.989577546296298</c:v>
                </c:pt>
                <c:pt idx="1898">
                  <c:v>10.995364583333332</c:v>
                </c:pt>
                <c:pt idx="1899">
                  <c:v>11.00115162037037</c:v>
                </c:pt>
                <c:pt idx="1900">
                  <c:v>11.006938657407407</c:v>
                </c:pt>
                <c:pt idx="1901">
                  <c:v>11.012725694444446</c:v>
                </c:pt>
                <c:pt idx="1902">
                  <c:v>11.018518518518519</c:v>
                </c:pt>
                <c:pt idx="1903">
                  <c:v>11.024299768518517</c:v>
                </c:pt>
                <c:pt idx="1904">
                  <c:v>11.030086805555557</c:v>
                </c:pt>
                <c:pt idx="1905">
                  <c:v>11.035873842592592</c:v>
                </c:pt>
                <c:pt idx="1906">
                  <c:v>11.04166087962963</c:v>
                </c:pt>
                <c:pt idx="1907">
                  <c:v>11.047453703703704</c:v>
                </c:pt>
                <c:pt idx="1908">
                  <c:v>11.053234953703704</c:v>
                </c:pt>
                <c:pt idx="1909">
                  <c:v>11.059021990740741</c:v>
                </c:pt>
                <c:pt idx="1910">
                  <c:v>11.064809027777777</c:v>
                </c:pt>
                <c:pt idx="1911">
                  <c:v>11.070596064814815</c:v>
                </c:pt>
                <c:pt idx="1912">
                  <c:v>11.076383101851853</c:v>
                </c:pt>
                <c:pt idx="1913">
                  <c:v>11.082170138888888</c:v>
                </c:pt>
                <c:pt idx="1914">
                  <c:v>11.087957175925926</c:v>
                </c:pt>
                <c:pt idx="1915">
                  <c:v>11.093744212962962</c:v>
                </c:pt>
                <c:pt idx="1916">
                  <c:v>11.099531250000002</c:v>
                </c:pt>
                <c:pt idx="1917">
                  <c:v>11.105324074074074</c:v>
                </c:pt>
                <c:pt idx="1918">
                  <c:v>11.111099537037038</c:v>
                </c:pt>
                <c:pt idx="1919">
                  <c:v>11.116892361111111</c:v>
                </c:pt>
                <c:pt idx="1920">
                  <c:v>11.122679398148149</c:v>
                </c:pt>
                <c:pt idx="1921">
                  <c:v>11.128466435185185</c:v>
                </c:pt>
                <c:pt idx="1922">
                  <c:v>11.134253472222223</c:v>
                </c:pt>
                <c:pt idx="1923">
                  <c:v>11.14004050925926</c:v>
                </c:pt>
                <c:pt idx="1924">
                  <c:v>11.145827546296298</c:v>
                </c:pt>
                <c:pt idx="1925">
                  <c:v>11.151614583333332</c:v>
                </c:pt>
                <c:pt idx="1926">
                  <c:v>11.15740162037037</c:v>
                </c:pt>
                <c:pt idx="1927">
                  <c:v>11.163194444444445</c:v>
                </c:pt>
                <c:pt idx="1928">
                  <c:v>11.168969907407407</c:v>
                </c:pt>
                <c:pt idx="1929">
                  <c:v>11.174762731481481</c:v>
                </c:pt>
                <c:pt idx="1930">
                  <c:v>11.180549768518519</c:v>
                </c:pt>
                <c:pt idx="1931">
                  <c:v>11.186336805555557</c:v>
                </c:pt>
                <c:pt idx="1932">
                  <c:v>11.192123842592592</c:v>
                </c:pt>
                <c:pt idx="1933">
                  <c:v>11.197910879629628</c:v>
                </c:pt>
                <c:pt idx="1934">
                  <c:v>11.203703703703702</c:v>
                </c:pt>
                <c:pt idx="1935">
                  <c:v>11.209484953703704</c:v>
                </c:pt>
                <c:pt idx="1936">
                  <c:v>11.215271990740741</c:v>
                </c:pt>
                <c:pt idx="1937">
                  <c:v>11.221059027777779</c:v>
                </c:pt>
                <c:pt idx="1938">
                  <c:v>11.226846064814815</c:v>
                </c:pt>
                <c:pt idx="1939">
                  <c:v>11.232638888888889</c:v>
                </c:pt>
                <c:pt idx="1940">
                  <c:v>11.238420138888888</c:v>
                </c:pt>
                <c:pt idx="1941">
                  <c:v>11.244207175925926</c:v>
                </c:pt>
                <c:pt idx="1942">
                  <c:v>11.249994212962962</c:v>
                </c:pt>
                <c:pt idx="1943">
                  <c:v>11.25578125</c:v>
                </c:pt>
                <c:pt idx="1944">
                  <c:v>11.261568287037036</c:v>
                </c:pt>
                <c:pt idx="1945">
                  <c:v>11.267349537037038</c:v>
                </c:pt>
                <c:pt idx="1946">
                  <c:v>11.273142361111113</c:v>
                </c:pt>
                <c:pt idx="1947">
                  <c:v>11.278929398148149</c:v>
                </c:pt>
                <c:pt idx="1948">
                  <c:v>11.284716435185183</c:v>
                </c:pt>
                <c:pt idx="1949">
                  <c:v>11.290503472222222</c:v>
                </c:pt>
                <c:pt idx="1950">
                  <c:v>11.296296296296296</c:v>
                </c:pt>
                <c:pt idx="1951">
                  <c:v>11.302077546296298</c:v>
                </c:pt>
                <c:pt idx="1952">
                  <c:v>11.307864583333334</c:v>
                </c:pt>
                <c:pt idx="1953">
                  <c:v>11.31365162037037</c:v>
                </c:pt>
                <c:pt idx="1954">
                  <c:v>11.319438657407408</c:v>
                </c:pt>
                <c:pt idx="1955">
                  <c:v>11.325225694444443</c:v>
                </c:pt>
                <c:pt idx="1956">
                  <c:v>11.331012731481481</c:v>
                </c:pt>
                <c:pt idx="1957">
                  <c:v>11.336799768518517</c:v>
                </c:pt>
                <c:pt idx="1958">
                  <c:v>11.342586805555555</c:v>
                </c:pt>
                <c:pt idx="1959">
                  <c:v>11.348373842592592</c:v>
                </c:pt>
                <c:pt idx="1960">
                  <c:v>11.35416087962963</c:v>
                </c:pt>
                <c:pt idx="1961">
                  <c:v>11.359947916666668</c:v>
                </c:pt>
                <c:pt idx="1962">
                  <c:v>11.365734953703704</c:v>
                </c:pt>
                <c:pt idx="1963">
                  <c:v>11.371521990740739</c:v>
                </c:pt>
                <c:pt idx="1964">
                  <c:v>11.377309027777777</c:v>
                </c:pt>
                <c:pt idx="1965">
                  <c:v>11.383096064814815</c:v>
                </c:pt>
                <c:pt idx="1966">
                  <c:v>11.388888888888889</c:v>
                </c:pt>
                <c:pt idx="1967">
                  <c:v>11.394670138888889</c:v>
                </c:pt>
                <c:pt idx="1968">
                  <c:v>11.400457175925926</c:v>
                </c:pt>
                <c:pt idx="1969">
                  <c:v>11.406244212962964</c:v>
                </c:pt>
                <c:pt idx="1970">
                  <c:v>11.41203125</c:v>
                </c:pt>
                <c:pt idx="1971">
                  <c:v>11.417818287037036</c:v>
                </c:pt>
                <c:pt idx="1972">
                  <c:v>11.423605324074073</c:v>
                </c:pt>
                <c:pt idx="1973">
                  <c:v>11.429392361111111</c:v>
                </c:pt>
                <c:pt idx="1974">
                  <c:v>11.435179398148149</c:v>
                </c:pt>
                <c:pt idx="1975">
                  <c:v>11.440966435185185</c:v>
                </c:pt>
                <c:pt idx="1976">
                  <c:v>11.446753472222223</c:v>
                </c:pt>
                <c:pt idx="1977">
                  <c:v>11.452534722222222</c:v>
                </c:pt>
                <c:pt idx="1978">
                  <c:v>11.458327546296294</c:v>
                </c:pt>
                <c:pt idx="1979">
                  <c:v>11.464114583333332</c:v>
                </c:pt>
                <c:pt idx="1980">
                  <c:v>11.46990162037037</c:v>
                </c:pt>
                <c:pt idx="1981">
                  <c:v>11.475688657407408</c:v>
                </c:pt>
                <c:pt idx="1982">
                  <c:v>11.481481481481483</c:v>
                </c:pt>
                <c:pt idx="1983">
                  <c:v>11.487262731481481</c:v>
                </c:pt>
                <c:pt idx="1984">
                  <c:v>11.493049768518519</c:v>
                </c:pt>
                <c:pt idx="1985">
                  <c:v>11.498836805555555</c:v>
                </c:pt>
                <c:pt idx="1986">
                  <c:v>11.504623842592592</c:v>
                </c:pt>
                <c:pt idx="1987">
                  <c:v>11.510410879629628</c:v>
                </c:pt>
                <c:pt idx="1988">
                  <c:v>11.516197916666666</c:v>
                </c:pt>
                <c:pt idx="1989">
                  <c:v>11.521984953703704</c:v>
                </c:pt>
                <c:pt idx="1990">
                  <c:v>11.527771990740741</c:v>
                </c:pt>
                <c:pt idx="1991">
                  <c:v>11.533559027777779</c:v>
                </c:pt>
                <c:pt idx="1992">
                  <c:v>11.539346064814815</c:v>
                </c:pt>
                <c:pt idx="1993">
                  <c:v>11.545133101851851</c:v>
                </c:pt>
                <c:pt idx="1994">
                  <c:v>11.550920138888888</c:v>
                </c:pt>
                <c:pt idx="1995">
                  <c:v>11.556707175925926</c:v>
                </c:pt>
                <c:pt idx="1996">
                  <c:v>11.562494212962964</c:v>
                </c:pt>
                <c:pt idx="1997">
                  <c:v>11.568281250000002</c:v>
                </c:pt>
                <c:pt idx="1998">
                  <c:v>11.574074074074074</c:v>
                </c:pt>
                <c:pt idx="1999">
                  <c:v>11.579855324074074</c:v>
                </c:pt>
                <c:pt idx="2000">
                  <c:v>11.585642361111111</c:v>
                </c:pt>
                <c:pt idx="2001">
                  <c:v>11.591423611111109</c:v>
                </c:pt>
                <c:pt idx="2002">
                  <c:v>11.597216435185183</c:v>
                </c:pt>
                <c:pt idx="2003">
                  <c:v>11.603003472222222</c:v>
                </c:pt>
                <c:pt idx="2004">
                  <c:v>11.60879050925926</c:v>
                </c:pt>
                <c:pt idx="2005">
                  <c:v>11.614577546296298</c:v>
                </c:pt>
                <c:pt idx="2006">
                  <c:v>11.620364583333334</c:v>
                </c:pt>
                <c:pt idx="2007">
                  <c:v>11.62615162037037</c:v>
                </c:pt>
                <c:pt idx="2008">
                  <c:v>11.631938657407407</c:v>
                </c:pt>
                <c:pt idx="2009">
                  <c:v>11.637719907407407</c:v>
                </c:pt>
                <c:pt idx="2010">
                  <c:v>11.643512731481481</c:v>
                </c:pt>
                <c:pt idx="2011">
                  <c:v>11.649299768518519</c:v>
                </c:pt>
                <c:pt idx="2012">
                  <c:v>11.655092592592593</c:v>
                </c:pt>
                <c:pt idx="2013">
                  <c:v>11.660873842592592</c:v>
                </c:pt>
                <c:pt idx="2014">
                  <c:v>11.666666666666666</c:v>
                </c:pt>
                <c:pt idx="2015">
                  <c:v>11.672447916666666</c:v>
                </c:pt>
                <c:pt idx="2016">
                  <c:v>11.678234953703704</c:v>
                </c:pt>
                <c:pt idx="2017">
                  <c:v>11.684021990740739</c:v>
                </c:pt>
                <c:pt idx="2018">
                  <c:v>11.689809027777777</c:v>
                </c:pt>
                <c:pt idx="2019">
                  <c:v>11.695596064814815</c:v>
                </c:pt>
                <c:pt idx="2020">
                  <c:v>11.701383101851853</c:v>
                </c:pt>
                <c:pt idx="2021">
                  <c:v>11.707170138888889</c:v>
                </c:pt>
                <c:pt idx="2022">
                  <c:v>11.712957175925926</c:v>
                </c:pt>
                <c:pt idx="2023">
                  <c:v>11.718744212962962</c:v>
                </c:pt>
                <c:pt idx="2024">
                  <c:v>11.72453125</c:v>
                </c:pt>
                <c:pt idx="2025">
                  <c:v>11.730318287037036</c:v>
                </c:pt>
                <c:pt idx="2026">
                  <c:v>11.736105324074074</c:v>
                </c:pt>
                <c:pt idx="2027">
                  <c:v>11.741892361111113</c:v>
                </c:pt>
                <c:pt idx="2028">
                  <c:v>11.747679398148149</c:v>
                </c:pt>
                <c:pt idx="2029">
                  <c:v>11.753466435185185</c:v>
                </c:pt>
                <c:pt idx="2030">
                  <c:v>11.75925925925926</c:v>
                </c:pt>
                <c:pt idx="2031">
                  <c:v>11.76504050925926</c:v>
                </c:pt>
                <c:pt idx="2032">
                  <c:v>11.770827546296294</c:v>
                </c:pt>
                <c:pt idx="2033">
                  <c:v>11.776614583333332</c:v>
                </c:pt>
                <c:pt idx="2034">
                  <c:v>11.78240162037037</c:v>
                </c:pt>
                <c:pt idx="2035">
                  <c:v>11.788188657407408</c:v>
                </c:pt>
                <c:pt idx="2036">
                  <c:v>11.793975694444446</c:v>
                </c:pt>
                <c:pt idx="2037">
                  <c:v>11.799762731481481</c:v>
                </c:pt>
                <c:pt idx="2038">
                  <c:v>11.805549768518517</c:v>
                </c:pt>
                <c:pt idx="2039">
                  <c:v>11.811336805555555</c:v>
                </c:pt>
                <c:pt idx="2040">
                  <c:v>11.817123842592592</c:v>
                </c:pt>
                <c:pt idx="2041">
                  <c:v>11.82291087962963</c:v>
                </c:pt>
                <c:pt idx="2042">
                  <c:v>11.828697916666668</c:v>
                </c:pt>
                <c:pt idx="2043">
                  <c:v>11.834484953703704</c:v>
                </c:pt>
                <c:pt idx="2044">
                  <c:v>11.840271990740741</c:v>
                </c:pt>
                <c:pt idx="2045">
                  <c:v>11.846059027777777</c:v>
                </c:pt>
                <c:pt idx="2046">
                  <c:v>11.851851851851851</c:v>
                </c:pt>
                <c:pt idx="2047">
                  <c:v>11.857633101851851</c:v>
                </c:pt>
                <c:pt idx="2048">
                  <c:v>11.863414351851851</c:v>
                </c:pt>
                <c:pt idx="2049">
                  <c:v>11.869207175925924</c:v>
                </c:pt>
                <c:pt idx="2050">
                  <c:v>11.874994212962962</c:v>
                </c:pt>
                <c:pt idx="2051">
                  <c:v>11.880781249999997</c:v>
                </c:pt>
                <c:pt idx="2052">
                  <c:v>11.886568287037035</c:v>
                </c:pt>
                <c:pt idx="2053">
                  <c:v>11.892355324074073</c:v>
                </c:pt>
                <c:pt idx="2054">
                  <c:v>11.898142361111111</c:v>
                </c:pt>
                <c:pt idx="2055">
                  <c:v>11.903929398148149</c:v>
                </c:pt>
                <c:pt idx="2056">
                  <c:v>11.909716435185183</c:v>
                </c:pt>
                <c:pt idx="2057">
                  <c:v>11.91550347222222</c:v>
                </c:pt>
                <c:pt idx="2058">
                  <c:v>11.921290509259258</c:v>
                </c:pt>
                <c:pt idx="2059">
                  <c:v>11.927077546296294</c:v>
                </c:pt>
                <c:pt idx="2060">
                  <c:v>11.932864583333332</c:v>
                </c:pt>
                <c:pt idx="2061">
                  <c:v>11.93865162037037</c:v>
                </c:pt>
                <c:pt idx="2062">
                  <c:v>11.944444444444445</c:v>
                </c:pt>
                <c:pt idx="2063">
                  <c:v>11.950225694444443</c:v>
                </c:pt>
                <c:pt idx="2064">
                  <c:v>11.956012731481479</c:v>
                </c:pt>
                <c:pt idx="2065">
                  <c:v>11.961799768518517</c:v>
                </c:pt>
                <c:pt idx="2066">
                  <c:v>11.967586805555554</c:v>
                </c:pt>
                <c:pt idx="2067">
                  <c:v>11.97337384259259</c:v>
                </c:pt>
                <c:pt idx="2068">
                  <c:v>11.979160879629628</c:v>
                </c:pt>
                <c:pt idx="2069">
                  <c:v>11.984947916666666</c:v>
                </c:pt>
                <c:pt idx="2070">
                  <c:v>11.990734953703704</c:v>
                </c:pt>
                <c:pt idx="2071">
                  <c:v>11.996521990740739</c:v>
                </c:pt>
                <c:pt idx="2072">
                  <c:v>12.002309027777775</c:v>
                </c:pt>
                <c:pt idx="2073">
                  <c:v>12.008096064814813</c:v>
                </c:pt>
                <c:pt idx="2074">
                  <c:v>12.013883101851849</c:v>
                </c:pt>
                <c:pt idx="2075">
                  <c:v>12.019664351851851</c:v>
                </c:pt>
                <c:pt idx="2076">
                  <c:v>12.025457175925926</c:v>
                </c:pt>
                <c:pt idx="2077">
                  <c:v>12.031244212962962</c:v>
                </c:pt>
                <c:pt idx="2078">
                  <c:v>12.037037037037035</c:v>
                </c:pt>
                <c:pt idx="2079">
                  <c:v>12.042818287037035</c:v>
                </c:pt>
                <c:pt idx="2080">
                  <c:v>12.048605324074073</c:v>
                </c:pt>
                <c:pt idx="2081">
                  <c:v>12.054392361111109</c:v>
                </c:pt>
                <c:pt idx="2082">
                  <c:v>12.060179398148145</c:v>
                </c:pt>
                <c:pt idx="2083">
                  <c:v>12.065966435185183</c:v>
                </c:pt>
                <c:pt idx="2084">
                  <c:v>12.071759259259258</c:v>
                </c:pt>
                <c:pt idx="2085">
                  <c:v>12.077546296296296</c:v>
                </c:pt>
                <c:pt idx="2086">
                  <c:v>12.083327546296294</c:v>
                </c:pt>
                <c:pt idx="2087">
                  <c:v>12.08911458333333</c:v>
                </c:pt>
                <c:pt idx="2088">
                  <c:v>12.094901620370369</c:v>
                </c:pt>
                <c:pt idx="2089">
                  <c:v>12.100688657407407</c:v>
                </c:pt>
                <c:pt idx="2090">
                  <c:v>12.106475694444443</c:v>
                </c:pt>
                <c:pt idx="2091">
                  <c:v>12.112262731481481</c:v>
                </c:pt>
                <c:pt idx="2092">
                  <c:v>12.118049768518517</c:v>
                </c:pt>
                <c:pt idx="2093">
                  <c:v>12.123836805555555</c:v>
                </c:pt>
                <c:pt idx="2094">
                  <c:v>12.129629629629628</c:v>
                </c:pt>
                <c:pt idx="2095">
                  <c:v>12.135416666666666</c:v>
                </c:pt>
                <c:pt idx="2096">
                  <c:v>12.141197916666664</c:v>
                </c:pt>
                <c:pt idx="2097">
                  <c:v>12.146984953703701</c:v>
                </c:pt>
                <c:pt idx="2098">
                  <c:v>12.152771990740739</c:v>
                </c:pt>
                <c:pt idx="2099">
                  <c:v>12.158559027777777</c:v>
                </c:pt>
                <c:pt idx="2100">
                  <c:v>12.164346064814815</c:v>
                </c:pt>
                <c:pt idx="2101">
                  <c:v>12.170133101851849</c:v>
                </c:pt>
                <c:pt idx="2102">
                  <c:v>12.175914351851851</c:v>
                </c:pt>
                <c:pt idx="2103">
                  <c:v>12.181707175925924</c:v>
                </c:pt>
                <c:pt idx="2104">
                  <c:v>12.187494212962962</c:v>
                </c:pt>
                <c:pt idx="2105">
                  <c:v>12.193281249999998</c:v>
                </c:pt>
                <c:pt idx="2106">
                  <c:v>12.199068287037036</c:v>
                </c:pt>
                <c:pt idx="2107">
                  <c:v>12.204855324074073</c:v>
                </c:pt>
                <c:pt idx="2108">
                  <c:v>12.210642361111111</c:v>
                </c:pt>
                <c:pt idx="2109">
                  <c:v>12.216429398148145</c:v>
                </c:pt>
                <c:pt idx="2110">
                  <c:v>12.222222222222221</c:v>
                </c:pt>
                <c:pt idx="2111">
                  <c:v>12.22800347222222</c:v>
                </c:pt>
                <c:pt idx="2112">
                  <c:v>12.233790509259258</c:v>
                </c:pt>
                <c:pt idx="2113">
                  <c:v>12.239577546296294</c:v>
                </c:pt>
                <c:pt idx="2114">
                  <c:v>12.245364583333332</c:v>
                </c:pt>
                <c:pt idx="2115">
                  <c:v>12.251157407407407</c:v>
                </c:pt>
                <c:pt idx="2116">
                  <c:v>12.256938657407407</c:v>
                </c:pt>
                <c:pt idx="2117">
                  <c:v>12.262731481481481</c:v>
                </c:pt>
                <c:pt idx="2118">
                  <c:v>12.268512731481479</c:v>
                </c:pt>
                <c:pt idx="2119">
                  <c:v>12.274299768518517</c:v>
                </c:pt>
                <c:pt idx="2120">
                  <c:v>12.280086805555555</c:v>
                </c:pt>
                <c:pt idx="2121">
                  <c:v>12.285873842592592</c:v>
                </c:pt>
                <c:pt idx="2122">
                  <c:v>12.291660879629628</c:v>
                </c:pt>
                <c:pt idx="2123">
                  <c:v>12.297447916666666</c:v>
                </c:pt>
                <c:pt idx="2124">
                  <c:v>12.303234953703701</c:v>
                </c:pt>
                <c:pt idx="2125">
                  <c:v>12.309021990740739</c:v>
                </c:pt>
                <c:pt idx="2126">
                  <c:v>12.314803240740741</c:v>
                </c:pt>
                <c:pt idx="2127">
                  <c:v>12.320596064814813</c:v>
                </c:pt>
                <c:pt idx="2128">
                  <c:v>12.326383101851849</c:v>
                </c:pt>
                <c:pt idx="2129">
                  <c:v>12.332170138888888</c:v>
                </c:pt>
                <c:pt idx="2130">
                  <c:v>12.337957175925926</c:v>
                </c:pt>
                <c:pt idx="2131">
                  <c:v>12.343744212962962</c:v>
                </c:pt>
                <c:pt idx="2132">
                  <c:v>12.349531249999997</c:v>
                </c:pt>
                <c:pt idx="2133">
                  <c:v>12.355318287037035</c:v>
                </c:pt>
                <c:pt idx="2134">
                  <c:v>12.361105324074073</c:v>
                </c:pt>
                <c:pt idx="2135">
                  <c:v>12.366892361111111</c:v>
                </c:pt>
                <c:pt idx="2136">
                  <c:v>12.372679398148147</c:v>
                </c:pt>
                <c:pt idx="2137">
                  <c:v>12.378466435185183</c:v>
                </c:pt>
                <c:pt idx="2138">
                  <c:v>12.384253472222222</c:v>
                </c:pt>
                <c:pt idx="2139">
                  <c:v>12.390040509259258</c:v>
                </c:pt>
                <c:pt idx="2140">
                  <c:v>12.395827546296294</c:v>
                </c:pt>
                <c:pt idx="2141">
                  <c:v>12.40161458333333</c:v>
                </c:pt>
                <c:pt idx="2142">
                  <c:v>12.407407407407408</c:v>
                </c:pt>
                <c:pt idx="2143">
                  <c:v>12.413188657407407</c:v>
                </c:pt>
                <c:pt idx="2144">
                  <c:v>12.418975694444443</c:v>
                </c:pt>
                <c:pt idx="2145">
                  <c:v>12.424762731481481</c:v>
                </c:pt>
                <c:pt idx="2146">
                  <c:v>12.430549768518517</c:v>
                </c:pt>
                <c:pt idx="2147">
                  <c:v>12.436336805555552</c:v>
                </c:pt>
                <c:pt idx="2148">
                  <c:v>12.44212384259259</c:v>
                </c:pt>
                <c:pt idx="2149">
                  <c:v>12.447916666666666</c:v>
                </c:pt>
                <c:pt idx="2150">
                  <c:v>12.453697916666666</c:v>
                </c:pt>
                <c:pt idx="2151">
                  <c:v>12.459479166666664</c:v>
                </c:pt>
                <c:pt idx="2152">
                  <c:v>12.465271990740739</c:v>
                </c:pt>
                <c:pt idx="2153">
                  <c:v>12.471059027777777</c:v>
                </c:pt>
                <c:pt idx="2154">
                  <c:v>12.476846064814813</c:v>
                </c:pt>
                <c:pt idx="2155">
                  <c:v>12.482633101851849</c:v>
                </c:pt>
                <c:pt idx="2156">
                  <c:v>12.488420138888886</c:v>
                </c:pt>
                <c:pt idx="2157">
                  <c:v>12.494207175925924</c:v>
                </c:pt>
                <c:pt idx="2158">
                  <c:v>12.499988425925926</c:v>
                </c:pt>
                <c:pt idx="2159">
                  <c:v>12.505781249999998</c:v>
                </c:pt>
                <c:pt idx="2160">
                  <c:v>12.511568287037036</c:v>
                </c:pt>
                <c:pt idx="2161">
                  <c:v>12.517355324074073</c:v>
                </c:pt>
                <c:pt idx="2162">
                  <c:v>12.523142361111109</c:v>
                </c:pt>
                <c:pt idx="2163">
                  <c:v>12.528929398148145</c:v>
                </c:pt>
                <c:pt idx="2164">
                  <c:v>12.534716435185183</c:v>
                </c:pt>
                <c:pt idx="2165">
                  <c:v>12.540503472222222</c:v>
                </c:pt>
                <c:pt idx="2166">
                  <c:v>12.54629050925926</c:v>
                </c:pt>
                <c:pt idx="2167">
                  <c:v>12.552077546296294</c:v>
                </c:pt>
                <c:pt idx="2168">
                  <c:v>12.557870370370368</c:v>
                </c:pt>
                <c:pt idx="2169">
                  <c:v>12.563651620370369</c:v>
                </c:pt>
                <c:pt idx="2170">
                  <c:v>12.569438657407407</c:v>
                </c:pt>
                <c:pt idx="2171">
                  <c:v>12.575225694444441</c:v>
                </c:pt>
                <c:pt idx="2172">
                  <c:v>12.581012731481479</c:v>
                </c:pt>
                <c:pt idx="2173">
                  <c:v>12.586799768518517</c:v>
                </c:pt>
                <c:pt idx="2174">
                  <c:v>12.592592592592592</c:v>
                </c:pt>
                <c:pt idx="2175">
                  <c:v>12.598373842592592</c:v>
                </c:pt>
                <c:pt idx="2176">
                  <c:v>12.604160879629628</c:v>
                </c:pt>
                <c:pt idx="2177">
                  <c:v>12.609947916666664</c:v>
                </c:pt>
                <c:pt idx="2178">
                  <c:v>12.615734953703701</c:v>
                </c:pt>
                <c:pt idx="2179">
                  <c:v>12.621521990740739</c:v>
                </c:pt>
                <c:pt idx="2180">
                  <c:v>12.627303240740741</c:v>
                </c:pt>
                <c:pt idx="2181">
                  <c:v>12.633101851851851</c:v>
                </c:pt>
                <c:pt idx="2182">
                  <c:v>12.638883101851849</c:v>
                </c:pt>
                <c:pt idx="2183">
                  <c:v>12.644670138888888</c:v>
                </c:pt>
                <c:pt idx="2184">
                  <c:v>12.650457175925924</c:v>
                </c:pt>
                <c:pt idx="2185">
                  <c:v>12.656244212962962</c:v>
                </c:pt>
                <c:pt idx="2186">
                  <c:v>12.662031249999997</c:v>
                </c:pt>
                <c:pt idx="2187">
                  <c:v>12.667818287037035</c:v>
                </c:pt>
                <c:pt idx="2188">
                  <c:v>12.673605324074073</c:v>
                </c:pt>
                <c:pt idx="2189">
                  <c:v>12.679392361111111</c:v>
                </c:pt>
                <c:pt idx="2190">
                  <c:v>12.685185185185183</c:v>
                </c:pt>
                <c:pt idx="2191">
                  <c:v>12.690966435185183</c:v>
                </c:pt>
                <c:pt idx="2192">
                  <c:v>12.69675347222222</c:v>
                </c:pt>
                <c:pt idx="2193">
                  <c:v>12.702540509259258</c:v>
                </c:pt>
                <c:pt idx="2194">
                  <c:v>12.708327546296294</c:v>
                </c:pt>
                <c:pt idx="2195">
                  <c:v>12.714114583333332</c:v>
                </c:pt>
                <c:pt idx="2196">
                  <c:v>12.71990162037037</c:v>
                </c:pt>
                <c:pt idx="2197">
                  <c:v>12.725688657407407</c:v>
                </c:pt>
                <c:pt idx="2198">
                  <c:v>12.731475694444443</c:v>
                </c:pt>
                <c:pt idx="2199">
                  <c:v>12.737262731481479</c:v>
                </c:pt>
                <c:pt idx="2200">
                  <c:v>12.743049768518517</c:v>
                </c:pt>
                <c:pt idx="2201">
                  <c:v>12.748836805555552</c:v>
                </c:pt>
                <c:pt idx="2202">
                  <c:v>12.75462384259259</c:v>
                </c:pt>
                <c:pt idx="2203">
                  <c:v>12.760410879629628</c:v>
                </c:pt>
                <c:pt idx="2204">
                  <c:v>12.766197916666666</c:v>
                </c:pt>
                <c:pt idx="2205">
                  <c:v>12.771984953703704</c:v>
                </c:pt>
                <c:pt idx="2206">
                  <c:v>12.777777777777777</c:v>
                </c:pt>
                <c:pt idx="2207">
                  <c:v>12.783559027777775</c:v>
                </c:pt>
                <c:pt idx="2208">
                  <c:v>12.789346064814813</c:v>
                </c:pt>
                <c:pt idx="2209">
                  <c:v>12.795133101851849</c:v>
                </c:pt>
                <c:pt idx="2210">
                  <c:v>12.800920138888888</c:v>
                </c:pt>
                <c:pt idx="2211">
                  <c:v>12.806712962962962</c:v>
                </c:pt>
                <c:pt idx="2212">
                  <c:v>12.812494212962962</c:v>
                </c:pt>
                <c:pt idx="2213">
                  <c:v>12.818281249999998</c:v>
                </c:pt>
                <c:pt idx="2214">
                  <c:v>12.824068287037035</c:v>
                </c:pt>
                <c:pt idx="2215">
                  <c:v>12.829855324074073</c:v>
                </c:pt>
                <c:pt idx="2216">
                  <c:v>12.835642361111109</c:v>
                </c:pt>
                <c:pt idx="2217">
                  <c:v>12.841429398148145</c:v>
                </c:pt>
                <c:pt idx="2218">
                  <c:v>12.847216435185183</c:v>
                </c:pt>
                <c:pt idx="2219">
                  <c:v>12.853003472222222</c:v>
                </c:pt>
                <c:pt idx="2220">
                  <c:v>12.85879050925926</c:v>
                </c:pt>
                <c:pt idx="2221">
                  <c:v>12.864577546296294</c:v>
                </c:pt>
                <c:pt idx="2222">
                  <c:v>12.87037037037037</c:v>
                </c:pt>
                <c:pt idx="2223">
                  <c:v>12.876151620370369</c:v>
                </c:pt>
                <c:pt idx="2224">
                  <c:v>12.881938657407407</c:v>
                </c:pt>
                <c:pt idx="2225">
                  <c:v>12.887725694444443</c:v>
                </c:pt>
                <c:pt idx="2226">
                  <c:v>12.893512731481481</c:v>
                </c:pt>
                <c:pt idx="2227">
                  <c:v>12.899299768518517</c:v>
                </c:pt>
                <c:pt idx="2228">
                  <c:v>12.905086805555555</c:v>
                </c:pt>
                <c:pt idx="2229">
                  <c:v>12.91087384259259</c:v>
                </c:pt>
                <c:pt idx="2230">
                  <c:v>12.916666666666666</c:v>
                </c:pt>
                <c:pt idx="2231">
                  <c:v>12.922447916666664</c:v>
                </c:pt>
                <c:pt idx="2232">
                  <c:v>12.928234953703701</c:v>
                </c:pt>
                <c:pt idx="2233">
                  <c:v>12.934021990740739</c:v>
                </c:pt>
                <c:pt idx="2234">
                  <c:v>12.939809027777777</c:v>
                </c:pt>
                <c:pt idx="2235">
                  <c:v>12.945596064814815</c:v>
                </c:pt>
                <c:pt idx="2236">
                  <c:v>12.951383101851849</c:v>
                </c:pt>
                <c:pt idx="2237">
                  <c:v>12.957170138888886</c:v>
                </c:pt>
                <c:pt idx="2238">
                  <c:v>12.962962962962964</c:v>
                </c:pt>
                <c:pt idx="2239">
                  <c:v>12.968744212962962</c:v>
                </c:pt>
                <c:pt idx="2240">
                  <c:v>12.974531249999998</c:v>
                </c:pt>
                <c:pt idx="2241">
                  <c:v>12.980318287037036</c:v>
                </c:pt>
                <c:pt idx="2242">
                  <c:v>12.986105324074073</c:v>
                </c:pt>
                <c:pt idx="2243">
                  <c:v>12.991898148148147</c:v>
                </c:pt>
                <c:pt idx="2244">
                  <c:v>12.997679398148145</c:v>
                </c:pt>
                <c:pt idx="2245">
                  <c:v>13.003466435185183</c:v>
                </c:pt>
                <c:pt idx="2246">
                  <c:v>13.00925347222222</c:v>
                </c:pt>
                <c:pt idx="2247">
                  <c:v>13.015040509259258</c:v>
                </c:pt>
                <c:pt idx="2248">
                  <c:v>13.020827546296294</c:v>
                </c:pt>
                <c:pt idx="2249">
                  <c:v>13.026614583333332</c:v>
                </c:pt>
                <c:pt idx="2250">
                  <c:v>13.03240162037037</c:v>
                </c:pt>
                <c:pt idx="2251">
                  <c:v>13.038188657407407</c:v>
                </c:pt>
                <c:pt idx="2252">
                  <c:v>13.043975694444441</c:v>
                </c:pt>
                <c:pt idx="2253">
                  <c:v>13.049756944444445</c:v>
                </c:pt>
                <c:pt idx="2254">
                  <c:v>13.055555555555555</c:v>
                </c:pt>
                <c:pt idx="2255">
                  <c:v>13.061336805555555</c:v>
                </c:pt>
                <c:pt idx="2256">
                  <c:v>13.067123842592592</c:v>
                </c:pt>
                <c:pt idx="2257">
                  <c:v>13.072910879629628</c:v>
                </c:pt>
                <c:pt idx="2258">
                  <c:v>13.078697916666666</c:v>
                </c:pt>
                <c:pt idx="2259">
                  <c:v>13.084484953703701</c:v>
                </c:pt>
                <c:pt idx="2260">
                  <c:v>13.090271990740739</c:v>
                </c:pt>
                <c:pt idx="2261">
                  <c:v>13.096059027777775</c:v>
                </c:pt>
                <c:pt idx="2262">
                  <c:v>13.101846064814813</c:v>
                </c:pt>
                <c:pt idx="2263">
                  <c:v>13.107633101851849</c:v>
                </c:pt>
                <c:pt idx="2264">
                  <c:v>13.113420138888888</c:v>
                </c:pt>
                <c:pt idx="2265">
                  <c:v>13.119207175925926</c:v>
                </c:pt>
                <c:pt idx="2266">
                  <c:v>13.124994212962962</c:v>
                </c:pt>
                <c:pt idx="2267">
                  <c:v>13.130781249999997</c:v>
                </c:pt>
                <c:pt idx="2268">
                  <c:v>13.136568287037035</c:v>
                </c:pt>
                <c:pt idx="2269">
                  <c:v>13.142355324074073</c:v>
                </c:pt>
                <c:pt idx="2270">
                  <c:v>13.148148148148149</c:v>
                </c:pt>
                <c:pt idx="2271">
                  <c:v>13.153929398148147</c:v>
                </c:pt>
                <c:pt idx="2272">
                  <c:v>13.159716435185183</c:v>
                </c:pt>
                <c:pt idx="2273">
                  <c:v>13.165503472222222</c:v>
                </c:pt>
                <c:pt idx="2274">
                  <c:v>13.171290509259258</c:v>
                </c:pt>
                <c:pt idx="2275">
                  <c:v>13.177077546296294</c:v>
                </c:pt>
                <c:pt idx="2276">
                  <c:v>13.18286458333333</c:v>
                </c:pt>
                <c:pt idx="2277">
                  <c:v>13.188651620370369</c:v>
                </c:pt>
                <c:pt idx="2278">
                  <c:v>13.194438657407407</c:v>
                </c:pt>
                <c:pt idx="2279">
                  <c:v>13.200225694444443</c:v>
                </c:pt>
                <c:pt idx="2280">
                  <c:v>13.206012731481481</c:v>
                </c:pt>
                <c:pt idx="2281">
                  <c:v>13.211799768518517</c:v>
                </c:pt>
                <c:pt idx="2282">
                  <c:v>13.217586805555552</c:v>
                </c:pt>
                <c:pt idx="2283">
                  <c:v>13.22337384259259</c:v>
                </c:pt>
                <c:pt idx="2284">
                  <c:v>13.229160879629628</c:v>
                </c:pt>
                <c:pt idx="2285">
                  <c:v>13.234947916666666</c:v>
                </c:pt>
                <c:pt idx="2286">
                  <c:v>13.24074074074074</c:v>
                </c:pt>
                <c:pt idx="2287">
                  <c:v>13.246521990740739</c:v>
                </c:pt>
                <c:pt idx="2288">
                  <c:v>13.252303240740741</c:v>
                </c:pt>
                <c:pt idx="2289">
                  <c:v>13.258096064814813</c:v>
                </c:pt>
                <c:pt idx="2290">
                  <c:v>13.263883101851849</c:v>
                </c:pt>
                <c:pt idx="2291">
                  <c:v>13.269670138888886</c:v>
                </c:pt>
                <c:pt idx="2292">
                  <c:v>13.275457175925924</c:v>
                </c:pt>
                <c:pt idx="2293">
                  <c:v>13.281244212962962</c:v>
                </c:pt>
                <c:pt idx="2294">
                  <c:v>13.287031249999998</c:v>
                </c:pt>
                <c:pt idx="2295">
                  <c:v>13.292818287037036</c:v>
                </c:pt>
                <c:pt idx="2296">
                  <c:v>13.298605324074073</c:v>
                </c:pt>
                <c:pt idx="2297">
                  <c:v>13.304392361111109</c:v>
                </c:pt>
                <c:pt idx="2298">
                  <c:v>13.310185185185187</c:v>
                </c:pt>
                <c:pt idx="2299">
                  <c:v>13.315966435185183</c:v>
                </c:pt>
                <c:pt idx="2300">
                  <c:v>13.32175925925926</c:v>
                </c:pt>
                <c:pt idx="2301">
                  <c:v>13.32754050925926</c:v>
                </c:pt>
                <c:pt idx="2302">
                  <c:v>13.333333333333332</c:v>
                </c:pt>
                <c:pt idx="2303">
                  <c:v>13.339114583333332</c:v>
                </c:pt>
                <c:pt idx="2304">
                  <c:v>13.344907407407407</c:v>
                </c:pt>
                <c:pt idx="2305">
                  <c:v>13.350688657407407</c:v>
                </c:pt>
                <c:pt idx="2306">
                  <c:v>13.356475694444441</c:v>
                </c:pt>
                <c:pt idx="2307">
                  <c:v>13.362262731481479</c:v>
                </c:pt>
                <c:pt idx="2308">
                  <c:v>13.368049768518517</c:v>
                </c:pt>
                <c:pt idx="2309">
                  <c:v>13.373836805555555</c:v>
                </c:pt>
                <c:pt idx="2310">
                  <c:v>13.379623842592592</c:v>
                </c:pt>
                <c:pt idx="2311">
                  <c:v>13.385410879629628</c:v>
                </c:pt>
                <c:pt idx="2312">
                  <c:v>13.391197916666664</c:v>
                </c:pt>
                <c:pt idx="2313">
                  <c:v>13.396984953703701</c:v>
                </c:pt>
                <c:pt idx="2314">
                  <c:v>13.402771990740739</c:v>
                </c:pt>
                <c:pt idx="2315">
                  <c:v>13.408559027777777</c:v>
                </c:pt>
                <c:pt idx="2316">
                  <c:v>13.414351851851851</c:v>
                </c:pt>
                <c:pt idx="2317">
                  <c:v>13.420133101851849</c:v>
                </c:pt>
                <c:pt idx="2318">
                  <c:v>13.425925925925924</c:v>
                </c:pt>
                <c:pt idx="2319">
                  <c:v>13.431707175925924</c:v>
                </c:pt>
                <c:pt idx="2320">
                  <c:v>13.437494212962962</c:v>
                </c:pt>
                <c:pt idx="2321">
                  <c:v>13.443281249999997</c:v>
                </c:pt>
                <c:pt idx="2322">
                  <c:v>13.449068287037035</c:v>
                </c:pt>
                <c:pt idx="2323">
                  <c:v>13.454855324074073</c:v>
                </c:pt>
                <c:pt idx="2324">
                  <c:v>13.460642361111111</c:v>
                </c:pt>
                <c:pt idx="2325">
                  <c:v>13.466429398148147</c:v>
                </c:pt>
                <c:pt idx="2326">
                  <c:v>13.472216435185183</c:v>
                </c:pt>
                <c:pt idx="2327">
                  <c:v>13.47800347222222</c:v>
                </c:pt>
                <c:pt idx="2328">
                  <c:v>13.483790509259258</c:v>
                </c:pt>
                <c:pt idx="2329">
                  <c:v>13.489577546296294</c:v>
                </c:pt>
                <c:pt idx="2330">
                  <c:v>13.495364583333332</c:v>
                </c:pt>
                <c:pt idx="2331">
                  <c:v>13.50115162037037</c:v>
                </c:pt>
                <c:pt idx="2332">
                  <c:v>13.506938657407407</c:v>
                </c:pt>
                <c:pt idx="2333">
                  <c:v>13.512725694444443</c:v>
                </c:pt>
                <c:pt idx="2334">
                  <c:v>13.518518518518517</c:v>
                </c:pt>
                <c:pt idx="2335">
                  <c:v>13.524299768518517</c:v>
                </c:pt>
                <c:pt idx="2336">
                  <c:v>13.530081018518519</c:v>
                </c:pt>
                <c:pt idx="2337">
                  <c:v>13.53587384259259</c:v>
                </c:pt>
                <c:pt idx="2338">
                  <c:v>13.541660879629628</c:v>
                </c:pt>
                <c:pt idx="2339">
                  <c:v>13.547453703703702</c:v>
                </c:pt>
                <c:pt idx="2340">
                  <c:v>13.553234953703704</c:v>
                </c:pt>
                <c:pt idx="2341">
                  <c:v>13.559021990740739</c:v>
                </c:pt>
                <c:pt idx="2342">
                  <c:v>13.564809027777775</c:v>
                </c:pt>
                <c:pt idx="2343">
                  <c:v>13.570596064814813</c:v>
                </c:pt>
                <c:pt idx="2344">
                  <c:v>13.576383101851849</c:v>
                </c:pt>
                <c:pt idx="2345">
                  <c:v>13.582170138888888</c:v>
                </c:pt>
                <c:pt idx="2346">
                  <c:v>13.587957175925926</c:v>
                </c:pt>
                <c:pt idx="2347">
                  <c:v>13.593738425925926</c:v>
                </c:pt>
                <c:pt idx="2348">
                  <c:v>13.599531249999998</c:v>
                </c:pt>
                <c:pt idx="2349">
                  <c:v>13.605318287037035</c:v>
                </c:pt>
                <c:pt idx="2350">
                  <c:v>13.611111111111111</c:v>
                </c:pt>
                <c:pt idx="2351">
                  <c:v>13.616892361111109</c:v>
                </c:pt>
                <c:pt idx="2352">
                  <c:v>13.622679398148145</c:v>
                </c:pt>
                <c:pt idx="2353">
                  <c:v>13.628466435185183</c:v>
                </c:pt>
                <c:pt idx="2354">
                  <c:v>13.634253472222222</c:v>
                </c:pt>
                <c:pt idx="2355">
                  <c:v>13.64004050925926</c:v>
                </c:pt>
                <c:pt idx="2356">
                  <c:v>13.645827546296294</c:v>
                </c:pt>
                <c:pt idx="2357">
                  <c:v>13.65161458333333</c:v>
                </c:pt>
                <c:pt idx="2358">
                  <c:v>13.657401620370369</c:v>
                </c:pt>
                <c:pt idx="2359">
                  <c:v>13.663188657407407</c:v>
                </c:pt>
                <c:pt idx="2360">
                  <c:v>13.668975694444443</c:v>
                </c:pt>
                <c:pt idx="2361">
                  <c:v>13.674762731481481</c:v>
                </c:pt>
                <c:pt idx="2362">
                  <c:v>13.680549768518517</c:v>
                </c:pt>
                <c:pt idx="2363">
                  <c:v>13.686336805555555</c:v>
                </c:pt>
                <c:pt idx="2364">
                  <c:v>13.69212384259259</c:v>
                </c:pt>
                <c:pt idx="2365">
                  <c:v>13.697910879629628</c:v>
                </c:pt>
                <c:pt idx="2366">
                  <c:v>13.703703703703704</c:v>
                </c:pt>
                <c:pt idx="2367">
                  <c:v>13.709490740740742</c:v>
                </c:pt>
                <c:pt idx="2368">
                  <c:v>13.715266203703703</c:v>
                </c:pt>
                <c:pt idx="2369">
                  <c:v>13.721059027777777</c:v>
                </c:pt>
                <c:pt idx="2370">
                  <c:v>13.726846064814815</c:v>
                </c:pt>
                <c:pt idx="2371">
                  <c:v>13.732633101851849</c:v>
                </c:pt>
                <c:pt idx="2372">
                  <c:v>13.738420138888886</c:v>
                </c:pt>
                <c:pt idx="2373">
                  <c:v>13.744207175925924</c:v>
                </c:pt>
                <c:pt idx="2374">
                  <c:v>13.749994212962962</c:v>
                </c:pt>
                <c:pt idx="2375">
                  <c:v>13.755781249999998</c:v>
                </c:pt>
                <c:pt idx="2376">
                  <c:v>13.761568287037036</c:v>
                </c:pt>
                <c:pt idx="2377">
                  <c:v>13.767355324074073</c:v>
                </c:pt>
                <c:pt idx="2378">
                  <c:v>13.773142361111111</c:v>
                </c:pt>
                <c:pt idx="2379">
                  <c:v>13.778929398148145</c:v>
                </c:pt>
                <c:pt idx="2380">
                  <c:v>13.784716435185183</c:v>
                </c:pt>
                <c:pt idx="2381">
                  <c:v>13.79050347222222</c:v>
                </c:pt>
                <c:pt idx="2382">
                  <c:v>13.796296296296298</c:v>
                </c:pt>
                <c:pt idx="2383">
                  <c:v>13.802083333333332</c:v>
                </c:pt>
                <c:pt idx="2384">
                  <c:v>13.807858796296296</c:v>
                </c:pt>
                <c:pt idx="2385">
                  <c:v>13.81365162037037</c:v>
                </c:pt>
                <c:pt idx="2386">
                  <c:v>13.819438657407407</c:v>
                </c:pt>
                <c:pt idx="2387">
                  <c:v>13.825225694444441</c:v>
                </c:pt>
                <c:pt idx="2388">
                  <c:v>13.831012731481479</c:v>
                </c:pt>
                <c:pt idx="2389">
                  <c:v>13.836805555555555</c:v>
                </c:pt>
                <c:pt idx="2390">
                  <c:v>13.842586805555555</c:v>
                </c:pt>
                <c:pt idx="2391">
                  <c:v>13.848373842592592</c:v>
                </c:pt>
                <c:pt idx="2392">
                  <c:v>13.854160879629628</c:v>
                </c:pt>
                <c:pt idx="2393">
                  <c:v>13.85994212962963</c:v>
                </c:pt>
                <c:pt idx="2394">
                  <c:v>13.865734953703701</c:v>
                </c:pt>
                <c:pt idx="2395">
                  <c:v>13.871521990740739</c:v>
                </c:pt>
                <c:pt idx="2396">
                  <c:v>13.877309027777775</c:v>
                </c:pt>
                <c:pt idx="2397">
                  <c:v>13.883096064814813</c:v>
                </c:pt>
                <c:pt idx="2398">
                  <c:v>13.888888888888889</c:v>
                </c:pt>
                <c:pt idx="2399">
                  <c:v>13.894675925925924</c:v>
                </c:pt>
                <c:pt idx="2400">
                  <c:v>13.900451388888889</c:v>
                </c:pt>
                <c:pt idx="2401">
                  <c:v>13.906244212962962</c:v>
                </c:pt>
                <c:pt idx="2402">
                  <c:v>13.912031249999997</c:v>
                </c:pt>
                <c:pt idx="2403">
                  <c:v>13.917818287037035</c:v>
                </c:pt>
                <c:pt idx="2404">
                  <c:v>13.923605324074073</c:v>
                </c:pt>
                <c:pt idx="2405">
                  <c:v>13.929392361111111</c:v>
                </c:pt>
                <c:pt idx="2406">
                  <c:v>13.935179398148147</c:v>
                </c:pt>
                <c:pt idx="2407">
                  <c:v>13.940972222222221</c:v>
                </c:pt>
                <c:pt idx="2408">
                  <c:v>13.946753472222222</c:v>
                </c:pt>
                <c:pt idx="2409">
                  <c:v>13.952540509259258</c:v>
                </c:pt>
                <c:pt idx="2410">
                  <c:v>13.958327546296294</c:v>
                </c:pt>
                <c:pt idx="2411">
                  <c:v>13.96411458333333</c:v>
                </c:pt>
                <c:pt idx="2412">
                  <c:v>13.969901620370369</c:v>
                </c:pt>
                <c:pt idx="2413">
                  <c:v>13.975688657407407</c:v>
                </c:pt>
                <c:pt idx="2414">
                  <c:v>13.981481481481479</c:v>
                </c:pt>
                <c:pt idx="2415">
                  <c:v>13.987262731481481</c:v>
                </c:pt>
                <c:pt idx="2416">
                  <c:v>13.993049768518517</c:v>
                </c:pt>
                <c:pt idx="2417">
                  <c:v>13.998836805555552</c:v>
                </c:pt>
                <c:pt idx="2418">
                  <c:v>14.00462384259259</c:v>
                </c:pt>
                <c:pt idx="2419">
                  <c:v>14.010410879629628</c:v>
                </c:pt>
                <c:pt idx="2420">
                  <c:v>14.016197916666666</c:v>
                </c:pt>
                <c:pt idx="2421">
                  <c:v>14.02199074074074</c:v>
                </c:pt>
                <c:pt idx="2422">
                  <c:v>14.027771990740739</c:v>
                </c:pt>
                <c:pt idx="2423">
                  <c:v>14.033559027777777</c:v>
                </c:pt>
                <c:pt idx="2424">
                  <c:v>14.039346064814813</c:v>
                </c:pt>
                <c:pt idx="2425">
                  <c:v>14.045127314814817</c:v>
                </c:pt>
                <c:pt idx="2426">
                  <c:v>14.050920138888886</c:v>
                </c:pt>
                <c:pt idx="2427">
                  <c:v>14.056707175925924</c:v>
                </c:pt>
                <c:pt idx="2428">
                  <c:v>14.062494212962962</c:v>
                </c:pt>
                <c:pt idx="2429">
                  <c:v>14.068281249999998</c:v>
                </c:pt>
                <c:pt idx="2430">
                  <c:v>14.0740625</c:v>
                </c:pt>
                <c:pt idx="2431">
                  <c:v>14.079855324074073</c:v>
                </c:pt>
                <c:pt idx="2432">
                  <c:v>14.085642361111109</c:v>
                </c:pt>
                <c:pt idx="2433">
                  <c:v>14.091429398148145</c:v>
                </c:pt>
                <c:pt idx="2434">
                  <c:v>14.097216435185183</c:v>
                </c:pt>
                <c:pt idx="2435">
                  <c:v>14.103003472222222</c:v>
                </c:pt>
                <c:pt idx="2436">
                  <c:v>14.10879050925926</c:v>
                </c:pt>
                <c:pt idx="2437">
                  <c:v>14.114577546296294</c:v>
                </c:pt>
                <c:pt idx="2438">
                  <c:v>14.120364583333332</c:v>
                </c:pt>
                <c:pt idx="2439">
                  <c:v>14.126151620370369</c:v>
                </c:pt>
                <c:pt idx="2440">
                  <c:v>14.131938657407407</c:v>
                </c:pt>
                <c:pt idx="2441">
                  <c:v>14.137725694444441</c:v>
                </c:pt>
                <c:pt idx="2442">
                  <c:v>14.143512731481479</c:v>
                </c:pt>
                <c:pt idx="2443">
                  <c:v>14.149299768518517</c:v>
                </c:pt>
                <c:pt idx="2444">
                  <c:v>14.155086805555555</c:v>
                </c:pt>
                <c:pt idx="2445">
                  <c:v>14.160873842592592</c:v>
                </c:pt>
                <c:pt idx="2446">
                  <c:v>14.166666666666666</c:v>
                </c:pt>
                <c:pt idx="2447">
                  <c:v>14.172447916666664</c:v>
                </c:pt>
                <c:pt idx="2448">
                  <c:v>14.178234953703701</c:v>
                </c:pt>
                <c:pt idx="2449">
                  <c:v>14.184021990740739</c:v>
                </c:pt>
                <c:pt idx="2450">
                  <c:v>14.189809027777777</c:v>
                </c:pt>
                <c:pt idx="2451">
                  <c:v>14.195601851851851</c:v>
                </c:pt>
                <c:pt idx="2452">
                  <c:v>14.201377314814813</c:v>
                </c:pt>
                <c:pt idx="2453">
                  <c:v>14.207175925925924</c:v>
                </c:pt>
                <c:pt idx="2454">
                  <c:v>14.212957175925924</c:v>
                </c:pt>
                <c:pt idx="2455">
                  <c:v>14.218744212962962</c:v>
                </c:pt>
                <c:pt idx="2456">
                  <c:v>14.224531249999997</c:v>
                </c:pt>
                <c:pt idx="2457">
                  <c:v>14.230318287037035</c:v>
                </c:pt>
                <c:pt idx="2458">
                  <c:v>14.236105324074073</c:v>
                </c:pt>
                <c:pt idx="2459">
                  <c:v>14.241892361111111</c:v>
                </c:pt>
                <c:pt idx="2460">
                  <c:v>14.247679398148147</c:v>
                </c:pt>
                <c:pt idx="2461">
                  <c:v>14.253466435185183</c:v>
                </c:pt>
                <c:pt idx="2462">
                  <c:v>14.259247685185185</c:v>
                </c:pt>
                <c:pt idx="2463">
                  <c:v>14.265040509259258</c:v>
                </c:pt>
                <c:pt idx="2464">
                  <c:v>14.270827546296294</c:v>
                </c:pt>
                <c:pt idx="2465">
                  <c:v>14.276614583333332</c:v>
                </c:pt>
                <c:pt idx="2466">
                  <c:v>14.282395833333332</c:v>
                </c:pt>
                <c:pt idx="2467">
                  <c:v>14.288188657407407</c:v>
                </c:pt>
                <c:pt idx="2468">
                  <c:v>14.293975694444443</c:v>
                </c:pt>
                <c:pt idx="2469">
                  <c:v>14.299762731481479</c:v>
                </c:pt>
                <c:pt idx="2470">
                  <c:v>14.305549768518517</c:v>
                </c:pt>
                <c:pt idx="2471">
                  <c:v>14.311336805555552</c:v>
                </c:pt>
                <c:pt idx="2472">
                  <c:v>14.31712384259259</c:v>
                </c:pt>
                <c:pt idx="2473">
                  <c:v>14.322905092592592</c:v>
                </c:pt>
                <c:pt idx="2474">
                  <c:v>14.328697916666666</c:v>
                </c:pt>
                <c:pt idx="2475">
                  <c:v>14.334484953703704</c:v>
                </c:pt>
                <c:pt idx="2476">
                  <c:v>14.340271990740739</c:v>
                </c:pt>
                <c:pt idx="2477">
                  <c:v>14.346059027777775</c:v>
                </c:pt>
                <c:pt idx="2478">
                  <c:v>14.351851851851853</c:v>
                </c:pt>
                <c:pt idx="2479">
                  <c:v>14.357633101851849</c:v>
                </c:pt>
                <c:pt idx="2480">
                  <c:v>14.363420138888888</c:v>
                </c:pt>
                <c:pt idx="2481">
                  <c:v>14.369207175925926</c:v>
                </c:pt>
                <c:pt idx="2482">
                  <c:v>14.374994212962962</c:v>
                </c:pt>
                <c:pt idx="2483">
                  <c:v>14.380781249999998</c:v>
                </c:pt>
                <c:pt idx="2484">
                  <c:v>14.386568287037035</c:v>
                </c:pt>
                <c:pt idx="2485">
                  <c:v>14.392361111111111</c:v>
                </c:pt>
                <c:pt idx="2486">
                  <c:v>14.398142361111109</c:v>
                </c:pt>
                <c:pt idx="2487">
                  <c:v>14.403929398148145</c:v>
                </c:pt>
                <c:pt idx="2488">
                  <c:v>14.409716435185183</c:v>
                </c:pt>
                <c:pt idx="2489">
                  <c:v>14.415509259259258</c:v>
                </c:pt>
                <c:pt idx="2490">
                  <c:v>14.42129050925926</c:v>
                </c:pt>
                <c:pt idx="2491">
                  <c:v>14.427077546296294</c:v>
                </c:pt>
                <c:pt idx="2492">
                  <c:v>14.43286458333333</c:v>
                </c:pt>
                <c:pt idx="2493">
                  <c:v>14.438651620370369</c:v>
                </c:pt>
                <c:pt idx="2494">
                  <c:v>14.444444444444445</c:v>
                </c:pt>
                <c:pt idx="2495">
                  <c:v>14.450225694444443</c:v>
                </c:pt>
                <c:pt idx="2496">
                  <c:v>14.456012731481481</c:v>
                </c:pt>
                <c:pt idx="2497">
                  <c:v>14.461799768518517</c:v>
                </c:pt>
                <c:pt idx="2498">
                  <c:v>14.467586805555555</c:v>
                </c:pt>
                <c:pt idx="2499">
                  <c:v>14.47337384259259</c:v>
                </c:pt>
                <c:pt idx="2500">
                  <c:v>14.479160879629628</c:v>
                </c:pt>
                <c:pt idx="2501">
                  <c:v>14.484947916666664</c:v>
                </c:pt>
                <c:pt idx="2502">
                  <c:v>14.490734953703701</c:v>
                </c:pt>
                <c:pt idx="2503">
                  <c:v>14.496521990740739</c:v>
                </c:pt>
                <c:pt idx="2504">
                  <c:v>14.502309027777777</c:v>
                </c:pt>
                <c:pt idx="2505">
                  <c:v>14.508096064814815</c:v>
                </c:pt>
                <c:pt idx="2506">
                  <c:v>14.513883101851849</c:v>
                </c:pt>
                <c:pt idx="2507">
                  <c:v>14.519670138888886</c:v>
                </c:pt>
                <c:pt idx="2508">
                  <c:v>14.525457175925924</c:v>
                </c:pt>
                <c:pt idx="2509">
                  <c:v>14.531244212962962</c:v>
                </c:pt>
                <c:pt idx="2510">
                  <c:v>14.537037037037038</c:v>
                </c:pt>
                <c:pt idx="2511">
                  <c:v>14.542818287037036</c:v>
                </c:pt>
                <c:pt idx="2512">
                  <c:v>14.548605324074073</c:v>
                </c:pt>
                <c:pt idx="2513">
                  <c:v>14.554392361111111</c:v>
                </c:pt>
                <c:pt idx="2514">
                  <c:v>14.560179398148145</c:v>
                </c:pt>
                <c:pt idx="2515">
                  <c:v>14.565972222222221</c:v>
                </c:pt>
                <c:pt idx="2516">
                  <c:v>14.57175347222222</c:v>
                </c:pt>
                <c:pt idx="2517">
                  <c:v>14.577540509259258</c:v>
                </c:pt>
                <c:pt idx="2518">
                  <c:v>14.583327546296294</c:v>
                </c:pt>
                <c:pt idx="2519">
                  <c:v>14.589114583333332</c:v>
                </c:pt>
                <c:pt idx="2520">
                  <c:v>14.59490162037037</c:v>
                </c:pt>
                <c:pt idx="2521">
                  <c:v>14.600688657407407</c:v>
                </c:pt>
                <c:pt idx="2522">
                  <c:v>14.606475694444441</c:v>
                </c:pt>
                <c:pt idx="2523">
                  <c:v>14.612262731481479</c:v>
                </c:pt>
                <c:pt idx="2524">
                  <c:v>14.618049768518517</c:v>
                </c:pt>
                <c:pt idx="2525">
                  <c:v>14.623836805555555</c:v>
                </c:pt>
                <c:pt idx="2526">
                  <c:v>14.629629629629628</c:v>
                </c:pt>
                <c:pt idx="2527">
                  <c:v>14.635410879629628</c:v>
                </c:pt>
                <c:pt idx="2528">
                  <c:v>14.641197916666666</c:v>
                </c:pt>
                <c:pt idx="2529">
                  <c:v>14.646984953703701</c:v>
                </c:pt>
                <c:pt idx="2530">
                  <c:v>14.652771990740739</c:v>
                </c:pt>
                <c:pt idx="2531">
                  <c:v>14.658559027777775</c:v>
                </c:pt>
                <c:pt idx="2532">
                  <c:v>14.664346064814813</c:v>
                </c:pt>
                <c:pt idx="2533">
                  <c:v>14.670133101851849</c:v>
                </c:pt>
                <c:pt idx="2534">
                  <c:v>14.675920138888888</c:v>
                </c:pt>
                <c:pt idx="2535">
                  <c:v>14.681707175925926</c:v>
                </c:pt>
                <c:pt idx="2536">
                  <c:v>14.687494212962962</c:v>
                </c:pt>
                <c:pt idx="2537">
                  <c:v>14.693281249999997</c:v>
                </c:pt>
                <c:pt idx="2538">
                  <c:v>14.699068287037035</c:v>
                </c:pt>
                <c:pt idx="2539">
                  <c:v>14.704855324074073</c:v>
                </c:pt>
                <c:pt idx="2540">
                  <c:v>14.710642361111111</c:v>
                </c:pt>
                <c:pt idx="2541">
                  <c:v>14.716429398148147</c:v>
                </c:pt>
                <c:pt idx="2542">
                  <c:v>14.722222222222221</c:v>
                </c:pt>
                <c:pt idx="2543">
                  <c:v>14.728003472222222</c:v>
                </c:pt>
                <c:pt idx="2544">
                  <c:v>14.733790509259258</c:v>
                </c:pt>
                <c:pt idx="2545">
                  <c:v>14.739577546296294</c:v>
                </c:pt>
                <c:pt idx="2546">
                  <c:v>14.74536458333333</c:v>
                </c:pt>
                <c:pt idx="2547">
                  <c:v>14.751151620370369</c:v>
                </c:pt>
                <c:pt idx="2548">
                  <c:v>14.756938657407407</c:v>
                </c:pt>
                <c:pt idx="2549">
                  <c:v>14.762725694444443</c:v>
                </c:pt>
                <c:pt idx="2550">
                  <c:v>14.768518518518517</c:v>
                </c:pt>
                <c:pt idx="2551">
                  <c:v>14.774299768518517</c:v>
                </c:pt>
                <c:pt idx="2552">
                  <c:v>14.780086805555552</c:v>
                </c:pt>
                <c:pt idx="2553">
                  <c:v>14.78587384259259</c:v>
                </c:pt>
                <c:pt idx="2554">
                  <c:v>14.791660879629628</c:v>
                </c:pt>
                <c:pt idx="2555">
                  <c:v>14.797447916666666</c:v>
                </c:pt>
                <c:pt idx="2556">
                  <c:v>14.80324074074074</c:v>
                </c:pt>
                <c:pt idx="2557">
                  <c:v>14.809021990740739</c:v>
                </c:pt>
                <c:pt idx="2558">
                  <c:v>14.814814814814813</c:v>
                </c:pt>
                <c:pt idx="2559">
                  <c:v>14.820596064814813</c:v>
                </c:pt>
                <c:pt idx="2560">
                  <c:v>14.826383101851849</c:v>
                </c:pt>
                <c:pt idx="2561">
                  <c:v>14.832170138888886</c:v>
                </c:pt>
                <c:pt idx="2562">
                  <c:v>14.837957175925924</c:v>
                </c:pt>
                <c:pt idx="2563">
                  <c:v>14.843744212962962</c:v>
                </c:pt>
                <c:pt idx="2564">
                  <c:v>14.849531249999998</c:v>
                </c:pt>
                <c:pt idx="2565">
                  <c:v>14.855318287037036</c:v>
                </c:pt>
                <c:pt idx="2566">
                  <c:v>14.861099537037038</c:v>
                </c:pt>
                <c:pt idx="2567">
                  <c:v>14.866892361111109</c:v>
                </c:pt>
                <c:pt idx="2568">
                  <c:v>14.872679398148145</c:v>
                </c:pt>
                <c:pt idx="2569">
                  <c:v>14.878466435185183</c:v>
                </c:pt>
                <c:pt idx="2570">
                  <c:v>14.884253472222222</c:v>
                </c:pt>
                <c:pt idx="2571">
                  <c:v>14.89004050925926</c:v>
                </c:pt>
                <c:pt idx="2572">
                  <c:v>14.895827546296294</c:v>
                </c:pt>
                <c:pt idx="2573">
                  <c:v>14.901614583333332</c:v>
                </c:pt>
                <c:pt idx="2574">
                  <c:v>14.907407407407407</c:v>
                </c:pt>
                <c:pt idx="2575">
                  <c:v>14.913188657407407</c:v>
                </c:pt>
                <c:pt idx="2576">
                  <c:v>14.918975694444441</c:v>
                </c:pt>
                <c:pt idx="2577">
                  <c:v>14.924762731481479</c:v>
                </c:pt>
                <c:pt idx="2578">
                  <c:v>14.930549768518517</c:v>
                </c:pt>
                <c:pt idx="2579">
                  <c:v>14.936336805555555</c:v>
                </c:pt>
                <c:pt idx="2580">
                  <c:v>14.942123842592592</c:v>
                </c:pt>
                <c:pt idx="2581">
                  <c:v>14.947910879629628</c:v>
                </c:pt>
                <c:pt idx="2582">
                  <c:v>14.953697916666664</c:v>
                </c:pt>
                <c:pt idx="2583">
                  <c:v>14.959484953703701</c:v>
                </c:pt>
                <c:pt idx="2584">
                  <c:v>14.965271990740739</c:v>
                </c:pt>
                <c:pt idx="2585">
                  <c:v>14.971059027777777</c:v>
                </c:pt>
                <c:pt idx="2586">
                  <c:v>14.976846064814815</c:v>
                </c:pt>
                <c:pt idx="2587">
                  <c:v>14.982627314814813</c:v>
                </c:pt>
                <c:pt idx="2588">
                  <c:v>14.988420138888888</c:v>
                </c:pt>
                <c:pt idx="2589">
                  <c:v>14.994207175925924</c:v>
                </c:pt>
                <c:pt idx="2590">
                  <c:v>15</c:v>
                </c:pt>
                <c:pt idx="2591">
                  <c:v>15.005781249999997</c:v>
                </c:pt>
                <c:pt idx="2592">
                  <c:v>15.011568287037035</c:v>
                </c:pt>
                <c:pt idx="2593">
                  <c:v>15.017355324074073</c:v>
                </c:pt>
                <c:pt idx="2594">
                  <c:v>15.023142361111111</c:v>
                </c:pt>
                <c:pt idx="2595">
                  <c:v>15.028929398148147</c:v>
                </c:pt>
                <c:pt idx="2596">
                  <c:v>15.034716435185183</c:v>
                </c:pt>
                <c:pt idx="2597">
                  <c:v>15.04050925925926</c:v>
                </c:pt>
                <c:pt idx="2598">
                  <c:v>15.046290509259258</c:v>
                </c:pt>
                <c:pt idx="2599">
                  <c:v>15.052077546296294</c:v>
                </c:pt>
                <c:pt idx="2600">
                  <c:v>15.057864583333332</c:v>
                </c:pt>
                <c:pt idx="2601">
                  <c:v>15.06365162037037</c:v>
                </c:pt>
                <c:pt idx="2602">
                  <c:v>15.069438657407407</c:v>
                </c:pt>
                <c:pt idx="2603">
                  <c:v>15.075225694444443</c:v>
                </c:pt>
                <c:pt idx="2604">
                  <c:v>15.081012731481479</c:v>
                </c:pt>
                <c:pt idx="2605">
                  <c:v>15.086799768518517</c:v>
                </c:pt>
                <c:pt idx="2606">
                  <c:v>15.092581018518519</c:v>
                </c:pt>
                <c:pt idx="2607">
                  <c:v>15.09837384259259</c:v>
                </c:pt>
                <c:pt idx="2608">
                  <c:v>15.104160879629628</c:v>
                </c:pt>
                <c:pt idx="2609">
                  <c:v>15.109947916666666</c:v>
                </c:pt>
                <c:pt idx="2610">
                  <c:v>15.115729166666668</c:v>
                </c:pt>
                <c:pt idx="2611">
                  <c:v>15.121521990740739</c:v>
                </c:pt>
                <c:pt idx="2612">
                  <c:v>15.127309027777775</c:v>
                </c:pt>
                <c:pt idx="2613">
                  <c:v>15.133096064814813</c:v>
                </c:pt>
                <c:pt idx="2614">
                  <c:v>15.138883101851849</c:v>
                </c:pt>
                <c:pt idx="2615">
                  <c:v>15.144670138888888</c:v>
                </c:pt>
                <c:pt idx="2616">
                  <c:v>15.150457175925926</c:v>
                </c:pt>
                <c:pt idx="2617">
                  <c:v>15.156244212962962</c:v>
                </c:pt>
                <c:pt idx="2618">
                  <c:v>15.162031249999998</c:v>
                </c:pt>
                <c:pt idx="2619">
                  <c:v>15.167818287037035</c:v>
                </c:pt>
                <c:pt idx="2620">
                  <c:v>15.173605324074073</c:v>
                </c:pt>
                <c:pt idx="2621">
                  <c:v>15.179392361111109</c:v>
                </c:pt>
                <c:pt idx="2622">
                  <c:v>15.185185185185187</c:v>
                </c:pt>
                <c:pt idx="2623">
                  <c:v>15.190966435185183</c:v>
                </c:pt>
                <c:pt idx="2624">
                  <c:v>15.196753472222222</c:v>
                </c:pt>
                <c:pt idx="2625">
                  <c:v>15.20254050925926</c:v>
                </c:pt>
                <c:pt idx="2626">
                  <c:v>15.208327546296294</c:v>
                </c:pt>
                <c:pt idx="2627">
                  <c:v>15.21411458333333</c:v>
                </c:pt>
                <c:pt idx="2628">
                  <c:v>15.219901620370369</c:v>
                </c:pt>
                <c:pt idx="2629">
                  <c:v>15.225694444444445</c:v>
                </c:pt>
                <c:pt idx="2630">
                  <c:v>15.231475694444443</c:v>
                </c:pt>
                <c:pt idx="2631">
                  <c:v>15.237262731481481</c:v>
                </c:pt>
                <c:pt idx="2632">
                  <c:v>15.243049768518517</c:v>
                </c:pt>
                <c:pt idx="2633">
                  <c:v>15.248836805555555</c:v>
                </c:pt>
                <c:pt idx="2634">
                  <c:v>15.25462384259259</c:v>
                </c:pt>
                <c:pt idx="2635">
                  <c:v>15.260410879629628</c:v>
                </c:pt>
                <c:pt idx="2636">
                  <c:v>15.266197916666664</c:v>
                </c:pt>
                <c:pt idx="2637">
                  <c:v>15.271984953703701</c:v>
                </c:pt>
                <c:pt idx="2638">
                  <c:v>15.277777777777777</c:v>
                </c:pt>
                <c:pt idx="2639">
                  <c:v>15.283559027777777</c:v>
                </c:pt>
                <c:pt idx="2640">
                  <c:v>15.289346064814815</c:v>
                </c:pt>
                <c:pt idx="2641">
                  <c:v>15.295133101851849</c:v>
                </c:pt>
                <c:pt idx="2642">
                  <c:v>15.300920138888886</c:v>
                </c:pt>
                <c:pt idx="2643">
                  <c:v>15.306707175925924</c:v>
                </c:pt>
                <c:pt idx="2644">
                  <c:v>15.312494212962962</c:v>
                </c:pt>
                <c:pt idx="2645">
                  <c:v>15.318281249999998</c:v>
                </c:pt>
                <c:pt idx="2646">
                  <c:v>15.324074074074073</c:v>
                </c:pt>
                <c:pt idx="2647">
                  <c:v>15.329855324074073</c:v>
                </c:pt>
                <c:pt idx="2648">
                  <c:v>15.335642361111111</c:v>
                </c:pt>
                <c:pt idx="2649">
                  <c:v>15.341429398148145</c:v>
                </c:pt>
                <c:pt idx="2650">
                  <c:v>15.347216435185183</c:v>
                </c:pt>
                <c:pt idx="2651">
                  <c:v>15.35300347222222</c:v>
                </c:pt>
                <c:pt idx="2652">
                  <c:v>15.358790509259258</c:v>
                </c:pt>
                <c:pt idx="2653">
                  <c:v>15.364577546296294</c:v>
                </c:pt>
                <c:pt idx="2654">
                  <c:v>15.370370370370368</c:v>
                </c:pt>
                <c:pt idx="2655">
                  <c:v>15.37615162037037</c:v>
                </c:pt>
                <c:pt idx="2656">
                  <c:v>15.381938657407407</c:v>
                </c:pt>
                <c:pt idx="2657">
                  <c:v>15.387725694444441</c:v>
                </c:pt>
                <c:pt idx="2658">
                  <c:v>15.393512731481479</c:v>
                </c:pt>
                <c:pt idx="2659">
                  <c:v>15.399305555555555</c:v>
                </c:pt>
                <c:pt idx="2660">
                  <c:v>15.405086805555555</c:v>
                </c:pt>
                <c:pt idx="2661">
                  <c:v>15.410873842592592</c:v>
                </c:pt>
                <c:pt idx="2662">
                  <c:v>15.416660879629628</c:v>
                </c:pt>
                <c:pt idx="2663">
                  <c:v>15.422447916666666</c:v>
                </c:pt>
                <c:pt idx="2664">
                  <c:v>15.428234953703701</c:v>
                </c:pt>
                <c:pt idx="2665">
                  <c:v>15.434021990740739</c:v>
                </c:pt>
                <c:pt idx="2666">
                  <c:v>15.439809027777775</c:v>
                </c:pt>
                <c:pt idx="2667">
                  <c:v>15.445596064814813</c:v>
                </c:pt>
                <c:pt idx="2668">
                  <c:v>15.451383101851849</c:v>
                </c:pt>
                <c:pt idx="2669">
                  <c:v>15.457170138888888</c:v>
                </c:pt>
                <c:pt idx="2670">
                  <c:v>15.462962962962962</c:v>
                </c:pt>
                <c:pt idx="2671">
                  <c:v>15.468744212962962</c:v>
                </c:pt>
                <c:pt idx="2672">
                  <c:v>15.474531249999997</c:v>
                </c:pt>
                <c:pt idx="2673">
                  <c:v>15.480318287037035</c:v>
                </c:pt>
                <c:pt idx="2674">
                  <c:v>15.486105324074073</c:v>
                </c:pt>
                <c:pt idx="2675">
                  <c:v>15.491892361111111</c:v>
                </c:pt>
                <c:pt idx="2676">
                  <c:v>15.497679398148147</c:v>
                </c:pt>
                <c:pt idx="2677">
                  <c:v>15.503466435185183</c:v>
                </c:pt>
                <c:pt idx="2678">
                  <c:v>15.509253472222222</c:v>
                </c:pt>
                <c:pt idx="2679">
                  <c:v>15.515040509259258</c:v>
                </c:pt>
                <c:pt idx="2680">
                  <c:v>15.520827546296294</c:v>
                </c:pt>
                <c:pt idx="2681">
                  <c:v>15.52661458333333</c:v>
                </c:pt>
                <c:pt idx="2682">
                  <c:v>15.532401620370369</c:v>
                </c:pt>
                <c:pt idx="2683">
                  <c:v>15.538188657407407</c:v>
                </c:pt>
                <c:pt idx="2684">
                  <c:v>15.543975694444443</c:v>
                </c:pt>
                <c:pt idx="2685">
                  <c:v>15.549762731481481</c:v>
                </c:pt>
                <c:pt idx="2686">
                  <c:v>15.555555555555555</c:v>
                </c:pt>
                <c:pt idx="2687">
                  <c:v>15.561336805555552</c:v>
                </c:pt>
                <c:pt idx="2688">
                  <c:v>15.56712384259259</c:v>
                </c:pt>
                <c:pt idx="2689">
                  <c:v>15.572910879629628</c:v>
                </c:pt>
                <c:pt idx="2690">
                  <c:v>15.57869212962963</c:v>
                </c:pt>
                <c:pt idx="2691">
                  <c:v>15.584484953703704</c:v>
                </c:pt>
                <c:pt idx="2692">
                  <c:v>15.590271990740739</c:v>
                </c:pt>
                <c:pt idx="2693">
                  <c:v>15.596059027777777</c:v>
                </c:pt>
                <c:pt idx="2694">
                  <c:v>15.601846064814813</c:v>
                </c:pt>
                <c:pt idx="2695">
                  <c:v>15.607633101851849</c:v>
                </c:pt>
                <c:pt idx="2696">
                  <c:v>15.613420138888886</c:v>
                </c:pt>
                <c:pt idx="2697">
                  <c:v>15.619207175925924</c:v>
                </c:pt>
                <c:pt idx="2698">
                  <c:v>15.624994212962962</c:v>
                </c:pt>
                <c:pt idx="2699">
                  <c:v>15.630781249999998</c:v>
                </c:pt>
                <c:pt idx="2700">
                  <c:v>15.636574074074073</c:v>
                </c:pt>
                <c:pt idx="2701">
                  <c:v>15.642355324074073</c:v>
                </c:pt>
                <c:pt idx="2702">
                  <c:v>15.648148148148149</c:v>
                </c:pt>
                <c:pt idx="2703">
                  <c:v>15.653929398148145</c:v>
                </c:pt>
                <c:pt idx="2704">
                  <c:v>15.659716435185183</c:v>
                </c:pt>
                <c:pt idx="2705">
                  <c:v>15.665503472222222</c:v>
                </c:pt>
                <c:pt idx="2706">
                  <c:v>15.67129050925926</c:v>
                </c:pt>
                <c:pt idx="2707">
                  <c:v>15.677077546296294</c:v>
                </c:pt>
                <c:pt idx="2708">
                  <c:v>15.682864583333332</c:v>
                </c:pt>
                <c:pt idx="2709">
                  <c:v>15.688651620370369</c:v>
                </c:pt>
                <c:pt idx="2710">
                  <c:v>15.694438657407407</c:v>
                </c:pt>
                <c:pt idx="2711">
                  <c:v>15.700225694444441</c:v>
                </c:pt>
                <c:pt idx="2712">
                  <c:v>15.706012731481479</c:v>
                </c:pt>
                <c:pt idx="2713">
                  <c:v>15.711799768518517</c:v>
                </c:pt>
                <c:pt idx="2714">
                  <c:v>15.717586805555555</c:v>
                </c:pt>
                <c:pt idx="2715">
                  <c:v>15.723373842592592</c:v>
                </c:pt>
                <c:pt idx="2716">
                  <c:v>15.729160879629628</c:v>
                </c:pt>
                <c:pt idx="2717">
                  <c:v>15.734947916666664</c:v>
                </c:pt>
                <c:pt idx="2718">
                  <c:v>15.740740740740742</c:v>
                </c:pt>
                <c:pt idx="2719">
                  <c:v>15.746521990740739</c:v>
                </c:pt>
                <c:pt idx="2720">
                  <c:v>15.752309027777777</c:v>
                </c:pt>
                <c:pt idx="2721">
                  <c:v>15.758096064814815</c:v>
                </c:pt>
                <c:pt idx="2722">
                  <c:v>15.763883101851849</c:v>
                </c:pt>
                <c:pt idx="2723">
                  <c:v>15.769670138888888</c:v>
                </c:pt>
                <c:pt idx="2724">
                  <c:v>15.775457175925924</c:v>
                </c:pt>
                <c:pt idx="2725">
                  <c:v>15.781244212962962</c:v>
                </c:pt>
                <c:pt idx="2726">
                  <c:v>15.787031249999997</c:v>
                </c:pt>
                <c:pt idx="2727">
                  <c:v>15.792818287037035</c:v>
                </c:pt>
                <c:pt idx="2728">
                  <c:v>15.798605324074073</c:v>
                </c:pt>
                <c:pt idx="2729">
                  <c:v>15.804392361111111</c:v>
                </c:pt>
                <c:pt idx="2730">
                  <c:v>15.810179398148147</c:v>
                </c:pt>
                <c:pt idx="2731">
                  <c:v>15.815966435185183</c:v>
                </c:pt>
                <c:pt idx="2732">
                  <c:v>15.82175347222222</c:v>
                </c:pt>
                <c:pt idx="2733">
                  <c:v>15.827540509259258</c:v>
                </c:pt>
                <c:pt idx="2734">
                  <c:v>15.833333333333332</c:v>
                </c:pt>
                <c:pt idx="2735">
                  <c:v>15.839114583333332</c:v>
                </c:pt>
                <c:pt idx="2736">
                  <c:v>15.84490162037037</c:v>
                </c:pt>
                <c:pt idx="2737">
                  <c:v>15.850688657407407</c:v>
                </c:pt>
                <c:pt idx="2738">
                  <c:v>15.856475694444443</c:v>
                </c:pt>
                <c:pt idx="2739">
                  <c:v>15.862262731481479</c:v>
                </c:pt>
                <c:pt idx="2740">
                  <c:v>15.868049768518517</c:v>
                </c:pt>
                <c:pt idx="2741">
                  <c:v>15.873842592592593</c:v>
                </c:pt>
                <c:pt idx="2742">
                  <c:v>15.87962384259259</c:v>
                </c:pt>
                <c:pt idx="2743">
                  <c:v>15.885410879629628</c:v>
                </c:pt>
                <c:pt idx="2744">
                  <c:v>15.891197916666666</c:v>
                </c:pt>
                <c:pt idx="2745">
                  <c:v>15.896984953703704</c:v>
                </c:pt>
                <c:pt idx="2746">
                  <c:v>15.902771990740739</c:v>
                </c:pt>
                <c:pt idx="2747">
                  <c:v>15.908559027777775</c:v>
                </c:pt>
                <c:pt idx="2748">
                  <c:v>15.914346064814813</c:v>
                </c:pt>
                <c:pt idx="2749">
                  <c:v>15.920133101851849</c:v>
                </c:pt>
                <c:pt idx="2750">
                  <c:v>15.925914351851851</c:v>
                </c:pt>
                <c:pt idx="2751">
                  <c:v>15.931707175925926</c:v>
                </c:pt>
                <c:pt idx="2752">
                  <c:v>15.937494212962962</c:v>
                </c:pt>
                <c:pt idx="2753">
                  <c:v>15.943281249999998</c:v>
                </c:pt>
                <c:pt idx="2754">
                  <c:v>15.949068287037035</c:v>
                </c:pt>
                <c:pt idx="2755">
                  <c:v>15.954855324074073</c:v>
                </c:pt>
                <c:pt idx="2756">
                  <c:v>15.960642361111109</c:v>
                </c:pt>
                <c:pt idx="2757">
                  <c:v>15.966429398148145</c:v>
                </c:pt>
                <c:pt idx="2758">
                  <c:v>15.972216435185183</c:v>
                </c:pt>
                <c:pt idx="2759">
                  <c:v>15.978003472222222</c:v>
                </c:pt>
                <c:pt idx="2760">
                  <c:v>15.98379050925926</c:v>
                </c:pt>
                <c:pt idx="2761">
                  <c:v>15.989577546296294</c:v>
                </c:pt>
                <c:pt idx="2762">
                  <c:v>15.99536458333333</c:v>
                </c:pt>
                <c:pt idx="2763">
                  <c:v>16.001151620370369</c:v>
                </c:pt>
                <c:pt idx="2764">
                  <c:v>16.006938657407407</c:v>
                </c:pt>
                <c:pt idx="2765">
                  <c:v>16.012725694444445</c:v>
                </c:pt>
                <c:pt idx="2766">
                  <c:v>16.018524305555555</c:v>
                </c:pt>
                <c:pt idx="2767">
                  <c:v>16.024299768518517</c:v>
                </c:pt>
                <c:pt idx="2768">
                  <c:v>16.030081018518519</c:v>
                </c:pt>
                <c:pt idx="2769">
                  <c:v>16.03587384259259</c:v>
                </c:pt>
                <c:pt idx="2770">
                  <c:v>16.041660879629628</c:v>
                </c:pt>
                <c:pt idx="2771">
                  <c:v>16.047447916666663</c:v>
                </c:pt>
                <c:pt idx="2772">
                  <c:v>16.053234953703701</c:v>
                </c:pt>
                <c:pt idx="2773">
                  <c:v>16.059027777777779</c:v>
                </c:pt>
                <c:pt idx="2774">
                  <c:v>16.064809027777777</c:v>
                </c:pt>
                <c:pt idx="2775">
                  <c:v>16.070596064814815</c:v>
                </c:pt>
                <c:pt idx="2776">
                  <c:v>16.076383101851849</c:v>
                </c:pt>
                <c:pt idx="2777">
                  <c:v>16.082170138888888</c:v>
                </c:pt>
                <c:pt idx="2778">
                  <c:v>16.087957175925922</c:v>
                </c:pt>
                <c:pt idx="2779">
                  <c:v>16.09374421296296</c:v>
                </c:pt>
                <c:pt idx="2780">
                  <c:v>16.099531249999998</c:v>
                </c:pt>
                <c:pt idx="2781">
                  <c:v>16.105318287037036</c:v>
                </c:pt>
                <c:pt idx="2782">
                  <c:v>16.111111111111111</c:v>
                </c:pt>
                <c:pt idx="2783">
                  <c:v>16.116892361111109</c:v>
                </c:pt>
                <c:pt idx="2784">
                  <c:v>16.122679398148147</c:v>
                </c:pt>
                <c:pt idx="2785">
                  <c:v>16.128472222222221</c:v>
                </c:pt>
                <c:pt idx="2786">
                  <c:v>16.134247685185183</c:v>
                </c:pt>
                <c:pt idx="2787">
                  <c:v>16.140040509259258</c:v>
                </c:pt>
                <c:pt idx="2788">
                  <c:v>16.145827546296296</c:v>
                </c:pt>
                <c:pt idx="2789">
                  <c:v>16.151614583333334</c:v>
                </c:pt>
                <c:pt idx="2790">
                  <c:v>16.157401620370369</c:v>
                </c:pt>
                <c:pt idx="2791">
                  <c:v>16.163188657407407</c:v>
                </c:pt>
                <c:pt idx="2792">
                  <c:v>16.168975694444441</c:v>
                </c:pt>
                <c:pt idx="2793">
                  <c:v>16.174762731481479</c:v>
                </c:pt>
                <c:pt idx="2794">
                  <c:v>16.180549768518517</c:v>
                </c:pt>
                <c:pt idx="2795">
                  <c:v>16.186336805555555</c:v>
                </c:pt>
                <c:pt idx="2796">
                  <c:v>16.192123842592594</c:v>
                </c:pt>
                <c:pt idx="2797">
                  <c:v>16.197910879629628</c:v>
                </c:pt>
                <c:pt idx="2798">
                  <c:v>16.203703703703702</c:v>
                </c:pt>
                <c:pt idx="2799">
                  <c:v>16.209484953703701</c:v>
                </c:pt>
                <c:pt idx="2800">
                  <c:v>16.215271990740739</c:v>
                </c:pt>
                <c:pt idx="2801">
                  <c:v>16.221059027777773</c:v>
                </c:pt>
                <c:pt idx="2802">
                  <c:v>16.226846064814811</c:v>
                </c:pt>
                <c:pt idx="2803">
                  <c:v>16.232638888888889</c:v>
                </c:pt>
                <c:pt idx="2804">
                  <c:v>16.238420138888888</c:v>
                </c:pt>
                <c:pt idx="2805">
                  <c:v>16.244207175925926</c:v>
                </c:pt>
                <c:pt idx="2806">
                  <c:v>16.24999421296296</c:v>
                </c:pt>
                <c:pt idx="2807">
                  <c:v>16.255781249999998</c:v>
                </c:pt>
                <c:pt idx="2808">
                  <c:v>16.261568287037036</c:v>
                </c:pt>
                <c:pt idx="2809">
                  <c:v>16.267355324074071</c:v>
                </c:pt>
                <c:pt idx="2810">
                  <c:v>16.273142361111109</c:v>
                </c:pt>
                <c:pt idx="2811">
                  <c:v>16.278929398148147</c:v>
                </c:pt>
                <c:pt idx="2812">
                  <c:v>16.284716435185185</c:v>
                </c:pt>
                <c:pt idx="2813">
                  <c:v>16.29050347222222</c:v>
                </c:pt>
                <c:pt idx="2814">
                  <c:v>16.296296296296294</c:v>
                </c:pt>
                <c:pt idx="2815">
                  <c:v>16.302077546296296</c:v>
                </c:pt>
                <c:pt idx="2816">
                  <c:v>16.30786458333333</c:v>
                </c:pt>
                <c:pt idx="2817">
                  <c:v>16.313651620370369</c:v>
                </c:pt>
                <c:pt idx="2818">
                  <c:v>16.319438657407407</c:v>
                </c:pt>
                <c:pt idx="2819">
                  <c:v>16.325225694444445</c:v>
                </c:pt>
                <c:pt idx="2820">
                  <c:v>16.331012731481483</c:v>
                </c:pt>
                <c:pt idx="2821">
                  <c:v>16.336799768518517</c:v>
                </c:pt>
                <c:pt idx="2822">
                  <c:v>16.342586805555552</c:v>
                </c:pt>
                <c:pt idx="2823">
                  <c:v>16.34837384259259</c:v>
                </c:pt>
                <c:pt idx="2824">
                  <c:v>16.354160879629628</c:v>
                </c:pt>
                <c:pt idx="2825">
                  <c:v>16.359947916666666</c:v>
                </c:pt>
                <c:pt idx="2826">
                  <c:v>16.365734953703704</c:v>
                </c:pt>
                <c:pt idx="2827">
                  <c:v>16.371521990740739</c:v>
                </c:pt>
                <c:pt idx="2828">
                  <c:v>16.377309027777777</c:v>
                </c:pt>
                <c:pt idx="2829">
                  <c:v>16.383096064814811</c:v>
                </c:pt>
                <c:pt idx="2830">
                  <c:v>16.388888888888889</c:v>
                </c:pt>
                <c:pt idx="2831">
                  <c:v>16.394670138888888</c:v>
                </c:pt>
                <c:pt idx="2832">
                  <c:v>16.400457175925922</c:v>
                </c:pt>
                <c:pt idx="2833">
                  <c:v>16.40624421296296</c:v>
                </c:pt>
                <c:pt idx="2834">
                  <c:v>16.412031249999998</c:v>
                </c:pt>
                <c:pt idx="2835">
                  <c:v>16.417818287037036</c:v>
                </c:pt>
                <c:pt idx="2836">
                  <c:v>16.423605324074071</c:v>
                </c:pt>
                <c:pt idx="2837">
                  <c:v>16.429392361111109</c:v>
                </c:pt>
                <c:pt idx="2838">
                  <c:v>16.435179398148147</c:v>
                </c:pt>
                <c:pt idx="2839">
                  <c:v>16.440966435185185</c:v>
                </c:pt>
                <c:pt idx="2840">
                  <c:v>16.44675347222222</c:v>
                </c:pt>
                <c:pt idx="2841">
                  <c:v>16.452534722222222</c:v>
                </c:pt>
                <c:pt idx="2842">
                  <c:v>16.458327546296296</c:v>
                </c:pt>
                <c:pt idx="2843">
                  <c:v>16.464114583333334</c:v>
                </c:pt>
                <c:pt idx="2844">
                  <c:v>16.469907407407405</c:v>
                </c:pt>
                <c:pt idx="2845">
                  <c:v>16.475688657407407</c:v>
                </c:pt>
                <c:pt idx="2846">
                  <c:v>16.481481481481481</c:v>
                </c:pt>
                <c:pt idx="2847">
                  <c:v>16.487262731481479</c:v>
                </c:pt>
                <c:pt idx="2848">
                  <c:v>16.493049768518517</c:v>
                </c:pt>
                <c:pt idx="2849">
                  <c:v>16.498836805555555</c:v>
                </c:pt>
                <c:pt idx="2850">
                  <c:v>16.504623842592594</c:v>
                </c:pt>
                <c:pt idx="2851">
                  <c:v>16.510410879629628</c:v>
                </c:pt>
                <c:pt idx="2852">
                  <c:v>16.516197916666663</c:v>
                </c:pt>
                <c:pt idx="2853">
                  <c:v>16.521984953703701</c:v>
                </c:pt>
                <c:pt idx="2854">
                  <c:v>16.527766203703703</c:v>
                </c:pt>
                <c:pt idx="2855">
                  <c:v>16.533559027777777</c:v>
                </c:pt>
                <c:pt idx="2856">
                  <c:v>16.539346064814815</c:v>
                </c:pt>
                <c:pt idx="2857">
                  <c:v>16.545133101851849</c:v>
                </c:pt>
                <c:pt idx="2858">
                  <c:v>16.550920138888888</c:v>
                </c:pt>
                <c:pt idx="2859">
                  <c:v>16.556707175925922</c:v>
                </c:pt>
                <c:pt idx="2860">
                  <c:v>16.56249421296296</c:v>
                </c:pt>
                <c:pt idx="2861">
                  <c:v>16.568281249999998</c:v>
                </c:pt>
                <c:pt idx="2862">
                  <c:v>16.574074074074076</c:v>
                </c:pt>
                <c:pt idx="2863">
                  <c:v>16.579855324074071</c:v>
                </c:pt>
                <c:pt idx="2864">
                  <c:v>16.585642361111109</c:v>
                </c:pt>
                <c:pt idx="2865">
                  <c:v>16.591429398148147</c:v>
                </c:pt>
                <c:pt idx="2866">
                  <c:v>16.597216435185185</c:v>
                </c:pt>
                <c:pt idx="2867">
                  <c:v>16.60300347222222</c:v>
                </c:pt>
                <c:pt idx="2868">
                  <c:v>16.608790509259258</c:v>
                </c:pt>
                <c:pt idx="2869">
                  <c:v>16.614577546296296</c:v>
                </c:pt>
                <c:pt idx="2870">
                  <c:v>16.620364583333334</c:v>
                </c:pt>
                <c:pt idx="2871">
                  <c:v>16.626151620370369</c:v>
                </c:pt>
                <c:pt idx="2872">
                  <c:v>16.631938657407407</c:v>
                </c:pt>
                <c:pt idx="2873">
                  <c:v>16.637725694444445</c:v>
                </c:pt>
                <c:pt idx="2874">
                  <c:v>16.643512731481479</c:v>
                </c:pt>
                <c:pt idx="2875">
                  <c:v>16.649293981481481</c:v>
                </c:pt>
                <c:pt idx="2876">
                  <c:v>16.655086805555552</c:v>
                </c:pt>
                <c:pt idx="2877">
                  <c:v>16.66087384259259</c:v>
                </c:pt>
                <c:pt idx="2878">
                  <c:v>16.666666666666668</c:v>
                </c:pt>
                <c:pt idx="2879">
                  <c:v>16.672447916666666</c:v>
                </c:pt>
                <c:pt idx="2880">
                  <c:v>16.678234953703704</c:v>
                </c:pt>
                <c:pt idx="2881">
                  <c:v>16.684021990740739</c:v>
                </c:pt>
                <c:pt idx="2882">
                  <c:v>16.689809027777773</c:v>
                </c:pt>
                <c:pt idx="2883">
                  <c:v>16.695596064814811</c:v>
                </c:pt>
                <c:pt idx="2884">
                  <c:v>16.701383101851849</c:v>
                </c:pt>
                <c:pt idx="2885">
                  <c:v>16.707175925925927</c:v>
                </c:pt>
                <c:pt idx="2886">
                  <c:v>16.712957175925926</c:v>
                </c:pt>
                <c:pt idx="2887">
                  <c:v>16.71874421296296</c:v>
                </c:pt>
                <c:pt idx="2888">
                  <c:v>16.724531249999998</c:v>
                </c:pt>
                <c:pt idx="2889">
                  <c:v>16.730318287037036</c:v>
                </c:pt>
                <c:pt idx="2890">
                  <c:v>16.736105324074071</c:v>
                </c:pt>
                <c:pt idx="2891">
                  <c:v>16.741892361111109</c:v>
                </c:pt>
                <c:pt idx="2892">
                  <c:v>16.747679398148147</c:v>
                </c:pt>
                <c:pt idx="2893">
                  <c:v>16.753466435185185</c:v>
                </c:pt>
                <c:pt idx="2894">
                  <c:v>16.759259259259256</c:v>
                </c:pt>
                <c:pt idx="2895">
                  <c:v>16.765040509259258</c:v>
                </c:pt>
                <c:pt idx="2896">
                  <c:v>16.770827546296296</c:v>
                </c:pt>
                <c:pt idx="2897">
                  <c:v>16.77661458333333</c:v>
                </c:pt>
                <c:pt idx="2898">
                  <c:v>16.782395833333332</c:v>
                </c:pt>
                <c:pt idx="2899">
                  <c:v>16.788188657407407</c:v>
                </c:pt>
                <c:pt idx="2900">
                  <c:v>16.793975694444445</c:v>
                </c:pt>
                <c:pt idx="2901">
                  <c:v>16.799762731481483</c:v>
                </c:pt>
                <c:pt idx="2902">
                  <c:v>16.805549768518517</c:v>
                </c:pt>
                <c:pt idx="2903">
                  <c:v>16.811336805555555</c:v>
                </c:pt>
                <c:pt idx="2904">
                  <c:v>16.81712384259259</c:v>
                </c:pt>
                <c:pt idx="2905">
                  <c:v>16.822910879629628</c:v>
                </c:pt>
                <c:pt idx="2906">
                  <c:v>16.828697916666663</c:v>
                </c:pt>
                <c:pt idx="2907">
                  <c:v>16.834484953703701</c:v>
                </c:pt>
                <c:pt idx="2908">
                  <c:v>16.840271990740739</c:v>
                </c:pt>
                <c:pt idx="2909">
                  <c:v>16.846059027777777</c:v>
                </c:pt>
                <c:pt idx="2910">
                  <c:v>16.851851851851851</c:v>
                </c:pt>
                <c:pt idx="2911">
                  <c:v>16.857633101851849</c:v>
                </c:pt>
                <c:pt idx="2912">
                  <c:v>16.863420138888888</c:v>
                </c:pt>
                <c:pt idx="2913">
                  <c:v>16.869207175925922</c:v>
                </c:pt>
                <c:pt idx="2914">
                  <c:v>16.87499421296296</c:v>
                </c:pt>
                <c:pt idx="2915">
                  <c:v>16.880787037037038</c:v>
                </c:pt>
                <c:pt idx="2916">
                  <c:v>16.886568287037036</c:v>
                </c:pt>
                <c:pt idx="2917">
                  <c:v>16.892355324074071</c:v>
                </c:pt>
                <c:pt idx="2918">
                  <c:v>16.898142361111109</c:v>
                </c:pt>
                <c:pt idx="2919">
                  <c:v>16.903929398148147</c:v>
                </c:pt>
                <c:pt idx="2920">
                  <c:v>16.909716435185185</c:v>
                </c:pt>
                <c:pt idx="2921">
                  <c:v>16.91550347222222</c:v>
                </c:pt>
                <c:pt idx="2922">
                  <c:v>16.921290509259258</c:v>
                </c:pt>
                <c:pt idx="2923">
                  <c:v>16.927077546296296</c:v>
                </c:pt>
                <c:pt idx="2924">
                  <c:v>16.932864583333334</c:v>
                </c:pt>
                <c:pt idx="2925">
                  <c:v>16.938651620370369</c:v>
                </c:pt>
                <c:pt idx="2926">
                  <c:v>16.944444444444443</c:v>
                </c:pt>
                <c:pt idx="2927">
                  <c:v>16.950225694444441</c:v>
                </c:pt>
                <c:pt idx="2928">
                  <c:v>16.956012731481479</c:v>
                </c:pt>
                <c:pt idx="2929">
                  <c:v>16.961799768518517</c:v>
                </c:pt>
                <c:pt idx="2930">
                  <c:v>16.967586805555555</c:v>
                </c:pt>
                <c:pt idx="2931">
                  <c:v>16.973373842592594</c:v>
                </c:pt>
                <c:pt idx="2932">
                  <c:v>16.979160879629628</c:v>
                </c:pt>
                <c:pt idx="2933">
                  <c:v>16.984947916666666</c:v>
                </c:pt>
                <c:pt idx="2934">
                  <c:v>16.990734953703701</c:v>
                </c:pt>
                <c:pt idx="2935">
                  <c:v>16.996521990740739</c:v>
                </c:pt>
                <c:pt idx="2936">
                  <c:v>17.002309027777773</c:v>
                </c:pt>
                <c:pt idx="2937">
                  <c:v>17.008096064814811</c:v>
                </c:pt>
                <c:pt idx="2938">
                  <c:v>17.013883101851849</c:v>
                </c:pt>
                <c:pt idx="2939">
                  <c:v>17.019670138888888</c:v>
                </c:pt>
                <c:pt idx="2940">
                  <c:v>17.025457175925926</c:v>
                </c:pt>
                <c:pt idx="2941">
                  <c:v>17.03124421296296</c:v>
                </c:pt>
                <c:pt idx="2942">
                  <c:v>17.037037037037038</c:v>
                </c:pt>
                <c:pt idx="2943">
                  <c:v>17.042818287037036</c:v>
                </c:pt>
                <c:pt idx="2944">
                  <c:v>17.048605324074071</c:v>
                </c:pt>
                <c:pt idx="2945">
                  <c:v>17.054392361111109</c:v>
                </c:pt>
                <c:pt idx="2946">
                  <c:v>17.060179398148147</c:v>
                </c:pt>
                <c:pt idx="2947">
                  <c:v>17.065966435185185</c:v>
                </c:pt>
                <c:pt idx="2948">
                  <c:v>17.07175347222222</c:v>
                </c:pt>
                <c:pt idx="2949">
                  <c:v>17.077540509259258</c:v>
                </c:pt>
                <c:pt idx="2950">
                  <c:v>17.083327546296296</c:v>
                </c:pt>
                <c:pt idx="2951">
                  <c:v>17.08912037037037</c:v>
                </c:pt>
                <c:pt idx="2952">
                  <c:v>17.094901620370369</c:v>
                </c:pt>
                <c:pt idx="2953">
                  <c:v>17.100688657407407</c:v>
                </c:pt>
                <c:pt idx="2954">
                  <c:v>17.106475694444445</c:v>
                </c:pt>
                <c:pt idx="2955">
                  <c:v>17.112262731481483</c:v>
                </c:pt>
                <c:pt idx="2956">
                  <c:v>17.118049768518517</c:v>
                </c:pt>
                <c:pt idx="2957">
                  <c:v>17.123836805555552</c:v>
                </c:pt>
                <c:pt idx="2958">
                  <c:v>17.129618055555557</c:v>
                </c:pt>
                <c:pt idx="2959">
                  <c:v>17.135410879629628</c:v>
                </c:pt>
                <c:pt idx="2960">
                  <c:v>17.141197916666666</c:v>
                </c:pt>
                <c:pt idx="2961">
                  <c:v>17.146984953703704</c:v>
                </c:pt>
                <c:pt idx="2962">
                  <c:v>17.152771990740739</c:v>
                </c:pt>
                <c:pt idx="2963">
                  <c:v>17.158559027777777</c:v>
                </c:pt>
                <c:pt idx="2964">
                  <c:v>17.164346064814811</c:v>
                </c:pt>
                <c:pt idx="2965">
                  <c:v>17.170133101851849</c:v>
                </c:pt>
                <c:pt idx="2966">
                  <c:v>17.175920138888888</c:v>
                </c:pt>
                <c:pt idx="2967">
                  <c:v>17.181707175925922</c:v>
                </c:pt>
                <c:pt idx="2968">
                  <c:v>17.18749421296296</c:v>
                </c:pt>
                <c:pt idx="2969">
                  <c:v>17.193281249999998</c:v>
                </c:pt>
                <c:pt idx="2970">
                  <c:v>17.199068287037036</c:v>
                </c:pt>
                <c:pt idx="2971">
                  <c:v>17.204849537037038</c:v>
                </c:pt>
                <c:pt idx="2972">
                  <c:v>17.210642361111109</c:v>
                </c:pt>
                <c:pt idx="2973">
                  <c:v>17.216429398148147</c:v>
                </c:pt>
                <c:pt idx="2974">
                  <c:v>17.222222222222221</c:v>
                </c:pt>
                <c:pt idx="2975">
                  <c:v>17.22800925925926</c:v>
                </c:pt>
                <c:pt idx="2976">
                  <c:v>17.233790509259258</c:v>
                </c:pt>
                <c:pt idx="2977">
                  <c:v>17.239577546296296</c:v>
                </c:pt>
                <c:pt idx="2978">
                  <c:v>17.245364583333334</c:v>
                </c:pt>
                <c:pt idx="2979">
                  <c:v>17.251151620370369</c:v>
                </c:pt>
                <c:pt idx="2980">
                  <c:v>17.256938657407407</c:v>
                </c:pt>
                <c:pt idx="2981">
                  <c:v>17.262725694444441</c:v>
                </c:pt>
                <c:pt idx="2982">
                  <c:v>17.268512731481479</c:v>
                </c:pt>
                <c:pt idx="2983">
                  <c:v>17.274299768518517</c:v>
                </c:pt>
                <c:pt idx="2984">
                  <c:v>17.280086805555555</c:v>
                </c:pt>
                <c:pt idx="2985">
                  <c:v>17.285873842592594</c:v>
                </c:pt>
                <c:pt idx="2986">
                  <c:v>17.291660879629628</c:v>
                </c:pt>
                <c:pt idx="2987">
                  <c:v>17.297447916666663</c:v>
                </c:pt>
                <c:pt idx="2988">
                  <c:v>17.30324074074074</c:v>
                </c:pt>
                <c:pt idx="2989">
                  <c:v>17.309021990740739</c:v>
                </c:pt>
                <c:pt idx="2990">
                  <c:v>17.314814814814817</c:v>
                </c:pt>
                <c:pt idx="2991">
                  <c:v>17.320596064814815</c:v>
                </c:pt>
                <c:pt idx="2992">
                  <c:v>17.326383101851849</c:v>
                </c:pt>
                <c:pt idx="2993">
                  <c:v>17.332170138888888</c:v>
                </c:pt>
                <c:pt idx="2994">
                  <c:v>17.337957175925922</c:v>
                </c:pt>
                <c:pt idx="2995">
                  <c:v>17.34374421296296</c:v>
                </c:pt>
                <c:pt idx="2996">
                  <c:v>17.349531249999998</c:v>
                </c:pt>
                <c:pt idx="2997">
                  <c:v>17.355318287037036</c:v>
                </c:pt>
                <c:pt idx="2998">
                  <c:v>17.361105324074071</c:v>
                </c:pt>
                <c:pt idx="2999">
                  <c:v>17.366892361111109</c:v>
                </c:pt>
                <c:pt idx="3000">
                  <c:v>17.372679398148147</c:v>
                </c:pt>
                <c:pt idx="3001">
                  <c:v>17.378466435185185</c:v>
                </c:pt>
                <c:pt idx="3002">
                  <c:v>17.38425347222222</c:v>
                </c:pt>
                <c:pt idx="3003">
                  <c:v>17.390040509259258</c:v>
                </c:pt>
                <c:pt idx="3004">
                  <c:v>17.395827546296296</c:v>
                </c:pt>
                <c:pt idx="3005">
                  <c:v>17.401614583333334</c:v>
                </c:pt>
                <c:pt idx="3006">
                  <c:v>17.407407407407405</c:v>
                </c:pt>
                <c:pt idx="3007">
                  <c:v>17.413188657407407</c:v>
                </c:pt>
                <c:pt idx="3008">
                  <c:v>17.418975694444445</c:v>
                </c:pt>
                <c:pt idx="3009">
                  <c:v>17.424762731481479</c:v>
                </c:pt>
                <c:pt idx="3010">
                  <c:v>17.430549768518517</c:v>
                </c:pt>
                <c:pt idx="3011">
                  <c:v>17.436336805555552</c:v>
                </c:pt>
                <c:pt idx="3012">
                  <c:v>17.44212384259259</c:v>
                </c:pt>
                <c:pt idx="3013">
                  <c:v>17.447910879629628</c:v>
                </c:pt>
                <c:pt idx="3014">
                  <c:v>17.453697916666666</c:v>
                </c:pt>
                <c:pt idx="3015">
                  <c:v>17.459484953703704</c:v>
                </c:pt>
                <c:pt idx="3016">
                  <c:v>17.465271990740739</c:v>
                </c:pt>
                <c:pt idx="3017">
                  <c:v>17.471059027777773</c:v>
                </c:pt>
                <c:pt idx="3018">
                  <c:v>17.476846064814811</c:v>
                </c:pt>
                <c:pt idx="3019">
                  <c:v>17.482633101851849</c:v>
                </c:pt>
                <c:pt idx="3020">
                  <c:v>17.488425925925927</c:v>
                </c:pt>
                <c:pt idx="3021">
                  <c:v>17.494207175925926</c:v>
                </c:pt>
                <c:pt idx="3022">
                  <c:v>17.5</c:v>
                </c:pt>
                <c:pt idx="3023">
                  <c:v>17.505781249999998</c:v>
                </c:pt>
                <c:pt idx="3024">
                  <c:v>17.511568287037036</c:v>
                </c:pt>
                <c:pt idx="3025">
                  <c:v>17.517355324074071</c:v>
                </c:pt>
                <c:pt idx="3026">
                  <c:v>17.523142361111109</c:v>
                </c:pt>
                <c:pt idx="3027">
                  <c:v>17.528929398148147</c:v>
                </c:pt>
                <c:pt idx="3028">
                  <c:v>17.534716435185185</c:v>
                </c:pt>
                <c:pt idx="3029">
                  <c:v>17.540509259259256</c:v>
                </c:pt>
                <c:pt idx="3030">
                  <c:v>17.546290509259258</c:v>
                </c:pt>
                <c:pt idx="3031">
                  <c:v>17.552077546296296</c:v>
                </c:pt>
                <c:pt idx="3032">
                  <c:v>17.55786458333333</c:v>
                </c:pt>
                <c:pt idx="3033">
                  <c:v>17.563651620370369</c:v>
                </c:pt>
                <c:pt idx="3034">
                  <c:v>17.569438657407407</c:v>
                </c:pt>
                <c:pt idx="3035">
                  <c:v>17.575225694444445</c:v>
                </c:pt>
                <c:pt idx="3036">
                  <c:v>17.581012731481483</c:v>
                </c:pt>
                <c:pt idx="3037">
                  <c:v>17.586799768518517</c:v>
                </c:pt>
                <c:pt idx="3038">
                  <c:v>17.592592592592592</c:v>
                </c:pt>
                <c:pt idx="3039">
                  <c:v>17.59837384259259</c:v>
                </c:pt>
                <c:pt idx="3040">
                  <c:v>17.604160879629628</c:v>
                </c:pt>
                <c:pt idx="3041">
                  <c:v>17.609947916666663</c:v>
                </c:pt>
                <c:pt idx="3042">
                  <c:v>17.615734953703701</c:v>
                </c:pt>
                <c:pt idx="3043">
                  <c:v>17.621521990740739</c:v>
                </c:pt>
                <c:pt idx="3044">
                  <c:v>17.627309027777777</c:v>
                </c:pt>
                <c:pt idx="3045">
                  <c:v>17.633096064814815</c:v>
                </c:pt>
                <c:pt idx="3046">
                  <c:v>17.638883101851849</c:v>
                </c:pt>
                <c:pt idx="3047">
                  <c:v>17.644670138888888</c:v>
                </c:pt>
                <c:pt idx="3048">
                  <c:v>17.650457175925922</c:v>
                </c:pt>
                <c:pt idx="3049">
                  <c:v>17.65624421296296</c:v>
                </c:pt>
                <c:pt idx="3050">
                  <c:v>17.662031249999998</c:v>
                </c:pt>
                <c:pt idx="3051">
                  <c:v>17.667818287037036</c:v>
                </c:pt>
                <c:pt idx="3052">
                  <c:v>17.673605324074071</c:v>
                </c:pt>
                <c:pt idx="3053">
                  <c:v>17.679392361111109</c:v>
                </c:pt>
                <c:pt idx="3054">
                  <c:v>17.685185185185183</c:v>
                </c:pt>
                <c:pt idx="3055">
                  <c:v>17.690966435185185</c:v>
                </c:pt>
                <c:pt idx="3056">
                  <c:v>17.69675347222222</c:v>
                </c:pt>
                <c:pt idx="3057">
                  <c:v>17.702540509259258</c:v>
                </c:pt>
                <c:pt idx="3058">
                  <c:v>17.708327546296296</c:v>
                </c:pt>
                <c:pt idx="3059">
                  <c:v>17.71412037037037</c:v>
                </c:pt>
                <c:pt idx="3060">
                  <c:v>17.719901620370369</c:v>
                </c:pt>
                <c:pt idx="3061">
                  <c:v>17.725688657407407</c:v>
                </c:pt>
                <c:pt idx="3062">
                  <c:v>17.731475694444441</c:v>
                </c:pt>
                <c:pt idx="3063">
                  <c:v>17.737262731481479</c:v>
                </c:pt>
                <c:pt idx="3064">
                  <c:v>17.743049768518517</c:v>
                </c:pt>
                <c:pt idx="3065">
                  <c:v>17.748831018518519</c:v>
                </c:pt>
                <c:pt idx="3066">
                  <c:v>17.754623842592594</c:v>
                </c:pt>
                <c:pt idx="3067">
                  <c:v>17.760410879629628</c:v>
                </c:pt>
                <c:pt idx="3068">
                  <c:v>17.766203703703702</c:v>
                </c:pt>
                <c:pt idx="3069">
                  <c:v>17.771984953703701</c:v>
                </c:pt>
                <c:pt idx="3070">
                  <c:v>17.777777777777779</c:v>
                </c:pt>
                <c:pt idx="3071">
                  <c:v>17.783559027777773</c:v>
                </c:pt>
                <c:pt idx="3072">
                  <c:v>17.789346064814811</c:v>
                </c:pt>
                <c:pt idx="3073">
                  <c:v>17.795133101851849</c:v>
                </c:pt>
                <c:pt idx="3074">
                  <c:v>17.800920138888891</c:v>
                </c:pt>
                <c:pt idx="3075">
                  <c:v>17.806707175925926</c:v>
                </c:pt>
                <c:pt idx="3076">
                  <c:v>17.8125</c:v>
                </c:pt>
                <c:pt idx="3077">
                  <c:v>17.818281249999998</c:v>
                </c:pt>
                <c:pt idx="3078">
                  <c:v>17.824068287037033</c:v>
                </c:pt>
                <c:pt idx="3079">
                  <c:v>17.829855324074071</c:v>
                </c:pt>
                <c:pt idx="3080">
                  <c:v>17.835648148148145</c:v>
                </c:pt>
                <c:pt idx="3081">
                  <c:v>17.841429398148147</c:v>
                </c:pt>
                <c:pt idx="3082">
                  <c:v>17.847216435185185</c:v>
                </c:pt>
                <c:pt idx="3083">
                  <c:v>17.85300347222222</c:v>
                </c:pt>
                <c:pt idx="3084">
                  <c:v>17.858790509259258</c:v>
                </c:pt>
                <c:pt idx="3085">
                  <c:v>17.864577546296296</c:v>
                </c:pt>
                <c:pt idx="3086">
                  <c:v>17.870370370370374</c:v>
                </c:pt>
                <c:pt idx="3087">
                  <c:v>17.876151620370365</c:v>
                </c:pt>
                <c:pt idx="3088">
                  <c:v>17.881938657407407</c:v>
                </c:pt>
                <c:pt idx="3089">
                  <c:v>17.887725694444445</c:v>
                </c:pt>
                <c:pt idx="3090">
                  <c:v>17.893512731481483</c:v>
                </c:pt>
                <c:pt idx="3091">
                  <c:v>17.899299768518517</c:v>
                </c:pt>
                <c:pt idx="3092">
                  <c:v>17.905086805555552</c:v>
                </c:pt>
                <c:pt idx="3093">
                  <c:v>17.91087384259259</c:v>
                </c:pt>
                <c:pt idx="3094">
                  <c:v>17.916660879629628</c:v>
                </c:pt>
                <c:pt idx="3095">
                  <c:v>17.922447916666666</c:v>
                </c:pt>
                <c:pt idx="3096">
                  <c:v>17.928234953703704</c:v>
                </c:pt>
                <c:pt idx="3097">
                  <c:v>17.934016203703703</c:v>
                </c:pt>
                <c:pt idx="3098">
                  <c:v>17.939809027777773</c:v>
                </c:pt>
                <c:pt idx="3099">
                  <c:v>17.945596064814815</c:v>
                </c:pt>
                <c:pt idx="3100">
                  <c:v>17.951388888888889</c:v>
                </c:pt>
                <c:pt idx="3101">
                  <c:v>17.957170138888888</c:v>
                </c:pt>
                <c:pt idx="3102">
                  <c:v>17.962962962962965</c:v>
                </c:pt>
                <c:pt idx="3103">
                  <c:v>17.96874421296296</c:v>
                </c:pt>
                <c:pt idx="3104">
                  <c:v>17.974531250000002</c:v>
                </c:pt>
                <c:pt idx="3105">
                  <c:v>17.980318287037036</c:v>
                </c:pt>
                <c:pt idx="3106">
                  <c:v>17.986105324074071</c:v>
                </c:pt>
                <c:pt idx="3107">
                  <c:v>17.991892361111109</c:v>
                </c:pt>
                <c:pt idx="3108">
                  <c:v>17.997679398148144</c:v>
                </c:pt>
                <c:pt idx="3109">
                  <c:v>18.003466435185185</c:v>
                </c:pt>
                <c:pt idx="3110">
                  <c:v>18.009253472222223</c:v>
                </c:pt>
                <c:pt idx="3111">
                  <c:v>18.015040509259258</c:v>
                </c:pt>
                <c:pt idx="3112">
                  <c:v>18.020827546296296</c:v>
                </c:pt>
                <c:pt idx="3113">
                  <c:v>18.02661458333333</c:v>
                </c:pt>
                <c:pt idx="3114">
                  <c:v>18.032401620370369</c:v>
                </c:pt>
                <c:pt idx="3115">
                  <c:v>18.038188657407407</c:v>
                </c:pt>
                <c:pt idx="3116">
                  <c:v>18.043975694444441</c:v>
                </c:pt>
                <c:pt idx="3117">
                  <c:v>18.049762731481476</c:v>
                </c:pt>
                <c:pt idx="3118">
                  <c:v>18.055555555555554</c:v>
                </c:pt>
                <c:pt idx="3119">
                  <c:v>18.061336805555555</c:v>
                </c:pt>
                <c:pt idx="3120">
                  <c:v>18.067123842592594</c:v>
                </c:pt>
                <c:pt idx="3121">
                  <c:v>18.072910879629628</c:v>
                </c:pt>
                <c:pt idx="3122">
                  <c:v>18.078697916666663</c:v>
                </c:pt>
                <c:pt idx="3123">
                  <c:v>18.084484953703701</c:v>
                </c:pt>
                <c:pt idx="3124">
                  <c:v>18.090271990740739</c:v>
                </c:pt>
                <c:pt idx="3125">
                  <c:v>18.09605902777778</c:v>
                </c:pt>
                <c:pt idx="3126">
                  <c:v>18.101846064814815</c:v>
                </c:pt>
                <c:pt idx="3127">
                  <c:v>18.107633101851849</c:v>
                </c:pt>
                <c:pt idx="3128">
                  <c:v>18.113420138888888</c:v>
                </c:pt>
                <c:pt idx="3129">
                  <c:v>18.119201388888893</c:v>
                </c:pt>
                <c:pt idx="3130">
                  <c:v>18.12499421296296</c:v>
                </c:pt>
                <c:pt idx="3131">
                  <c:v>18.130775462962962</c:v>
                </c:pt>
                <c:pt idx="3132">
                  <c:v>18.136568287037033</c:v>
                </c:pt>
                <c:pt idx="3133">
                  <c:v>18.142355324074071</c:v>
                </c:pt>
                <c:pt idx="3134">
                  <c:v>18.148148148148145</c:v>
                </c:pt>
                <c:pt idx="3135">
                  <c:v>18.153929398148147</c:v>
                </c:pt>
                <c:pt idx="3136">
                  <c:v>18.159716435185185</c:v>
                </c:pt>
                <c:pt idx="3137">
                  <c:v>18.16550347222222</c:v>
                </c:pt>
                <c:pt idx="3138">
                  <c:v>18.171290509259254</c:v>
                </c:pt>
                <c:pt idx="3139">
                  <c:v>18.177077546296296</c:v>
                </c:pt>
                <c:pt idx="3140">
                  <c:v>18.182864583333334</c:v>
                </c:pt>
                <c:pt idx="3141">
                  <c:v>18.188651620370369</c:v>
                </c:pt>
                <c:pt idx="3142">
                  <c:v>18.194432870370367</c:v>
                </c:pt>
                <c:pt idx="3143">
                  <c:v>18.200225694444441</c:v>
                </c:pt>
                <c:pt idx="3144">
                  <c:v>18.206012731481483</c:v>
                </c:pt>
                <c:pt idx="3145">
                  <c:v>18.211793981481481</c:v>
                </c:pt>
                <c:pt idx="3146">
                  <c:v>18.217586805555552</c:v>
                </c:pt>
                <c:pt idx="3147">
                  <c:v>18.22337384259259</c:v>
                </c:pt>
                <c:pt idx="3148">
                  <c:v>18.229160879629628</c:v>
                </c:pt>
                <c:pt idx="3149">
                  <c:v>18.234947916666666</c:v>
                </c:pt>
                <c:pt idx="3150">
                  <c:v>18.240740740740737</c:v>
                </c:pt>
                <c:pt idx="3151">
                  <c:v>18.246521990740739</c:v>
                </c:pt>
                <c:pt idx="3152">
                  <c:v>18.252303240740741</c:v>
                </c:pt>
                <c:pt idx="3153">
                  <c:v>18.258096064814811</c:v>
                </c:pt>
                <c:pt idx="3154">
                  <c:v>18.263883101851849</c:v>
                </c:pt>
                <c:pt idx="3155">
                  <c:v>18.269675925925924</c:v>
                </c:pt>
                <c:pt idx="3156">
                  <c:v>18.275457175925926</c:v>
                </c:pt>
                <c:pt idx="3157">
                  <c:v>18.28124421296296</c:v>
                </c:pt>
                <c:pt idx="3158">
                  <c:v>18.287031249999998</c:v>
                </c:pt>
                <c:pt idx="3159">
                  <c:v>18.292818287037036</c:v>
                </c:pt>
                <c:pt idx="3160">
                  <c:v>18.298605324074071</c:v>
                </c:pt>
                <c:pt idx="3161">
                  <c:v>18.304392361111109</c:v>
                </c:pt>
                <c:pt idx="3162">
                  <c:v>18.310173611111111</c:v>
                </c:pt>
                <c:pt idx="3163">
                  <c:v>18.315966435185185</c:v>
                </c:pt>
                <c:pt idx="3164">
                  <c:v>18.321753472222223</c:v>
                </c:pt>
                <c:pt idx="3165">
                  <c:v>18.327540509259258</c:v>
                </c:pt>
                <c:pt idx="3166">
                  <c:v>18.333333333333332</c:v>
                </c:pt>
                <c:pt idx="3167">
                  <c:v>18.33911458333333</c:v>
                </c:pt>
                <c:pt idx="3168">
                  <c:v>18.344901620370365</c:v>
                </c:pt>
                <c:pt idx="3169">
                  <c:v>18.350688657407407</c:v>
                </c:pt>
                <c:pt idx="3170">
                  <c:v>18.356475694444445</c:v>
                </c:pt>
                <c:pt idx="3171">
                  <c:v>18.362262731481483</c:v>
                </c:pt>
                <c:pt idx="3172">
                  <c:v>18.368049768518517</c:v>
                </c:pt>
                <c:pt idx="3173">
                  <c:v>18.373842592592592</c:v>
                </c:pt>
                <c:pt idx="3174">
                  <c:v>18.379623842592594</c:v>
                </c:pt>
                <c:pt idx="3175">
                  <c:v>18.385410879629628</c:v>
                </c:pt>
                <c:pt idx="3176">
                  <c:v>18.391197916666663</c:v>
                </c:pt>
                <c:pt idx="3177">
                  <c:v>18.396984953703701</c:v>
                </c:pt>
                <c:pt idx="3178">
                  <c:v>18.402771990740739</c:v>
                </c:pt>
                <c:pt idx="3179">
                  <c:v>18.408553240740741</c:v>
                </c:pt>
                <c:pt idx="3180">
                  <c:v>18.414346064814815</c:v>
                </c:pt>
                <c:pt idx="3181">
                  <c:v>18.420133101851849</c:v>
                </c:pt>
                <c:pt idx="3182">
                  <c:v>18.425914351851851</c:v>
                </c:pt>
                <c:pt idx="3183">
                  <c:v>18.431707175925922</c:v>
                </c:pt>
                <c:pt idx="3184">
                  <c:v>18.43749421296296</c:v>
                </c:pt>
                <c:pt idx="3185">
                  <c:v>18.443281250000002</c:v>
                </c:pt>
                <c:pt idx="3186">
                  <c:v>18.449068287037036</c:v>
                </c:pt>
                <c:pt idx="3187">
                  <c:v>18.454855324074071</c:v>
                </c:pt>
                <c:pt idx="3188">
                  <c:v>18.460642361111109</c:v>
                </c:pt>
                <c:pt idx="3189">
                  <c:v>18.466429398148147</c:v>
                </c:pt>
                <c:pt idx="3190">
                  <c:v>18.472216435185185</c:v>
                </c:pt>
                <c:pt idx="3191">
                  <c:v>18.47800347222222</c:v>
                </c:pt>
                <c:pt idx="3192">
                  <c:v>18.483790509259254</c:v>
                </c:pt>
                <c:pt idx="3193">
                  <c:v>18.489577546296296</c:v>
                </c:pt>
                <c:pt idx="3194">
                  <c:v>18.495364583333334</c:v>
                </c:pt>
                <c:pt idx="3195">
                  <c:v>18.501151620370369</c:v>
                </c:pt>
                <c:pt idx="3196">
                  <c:v>18.506938657407407</c:v>
                </c:pt>
                <c:pt idx="3197">
                  <c:v>18.512725694444441</c:v>
                </c:pt>
                <c:pt idx="3198">
                  <c:v>18.518518518518519</c:v>
                </c:pt>
                <c:pt idx="3199">
                  <c:v>18.524299768518517</c:v>
                </c:pt>
                <c:pt idx="3200">
                  <c:v>18.530086805555555</c:v>
                </c:pt>
                <c:pt idx="3201">
                  <c:v>18.535873842592594</c:v>
                </c:pt>
                <c:pt idx="3202">
                  <c:v>18.541660879629628</c:v>
                </c:pt>
                <c:pt idx="3203">
                  <c:v>18.547453703703702</c:v>
                </c:pt>
                <c:pt idx="3204">
                  <c:v>18.553234953703704</c:v>
                </c:pt>
                <c:pt idx="3205">
                  <c:v>18.559021990740739</c:v>
                </c:pt>
                <c:pt idx="3206">
                  <c:v>18.564809027777773</c:v>
                </c:pt>
                <c:pt idx="3207">
                  <c:v>18.570596064814811</c:v>
                </c:pt>
                <c:pt idx="3208">
                  <c:v>18.576383101851849</c:v>
                </c:pt>
                <c:pt idx="3209">
                  <c:v>18.582164351851851</c:v>
                </c:pt>
                <c:pt idx="3210">
                  <c:v>18.587957175925926</c:v>
                </c:pt>
                <c:pt idx="3211">
                  <c:v>18.59374421296296</c:v>
                </c:pt>
                <c:pt idx="3212">
                  <c:v>18.599531249999998</c:v>
                </c:pt>
                <c:pt idx="3213">
                  <c:v>18.605318287037033</c:v>
                </c:pt>
                <c:pt idx="3214">
                  <c:v>18.611111111111111</c:v>
                </c:pt>
                <c:pt idx="3215">
                  <c:v>18.616892361111113</c:v>
                </c:pt>
                <c:pt idx="3216">
                  <c:v>18.622673611111111</c:v>
                </c:pt>
                <c:pt idx="3217">
                  <c:v>18.628466435185185</c:v>
                </c:pt>
                <c:pt idx="3218">
                  <c:v>18.63425347222222</c:v>
                </c:pt>
                <c:pt idx="3219">
                  <c:v>18.640040509259258</c:v>
                </c:pt>
                <c:pt idx="3220">
                  <c:v>18.645827546296296</c:v>
                </c:pt>
                <c:pt idx="3221">
                  <c:v>18.65161458333333</c:v>
                </c:pt>
                <c:pt idx="3222">
                  <c:v>18.657401620370365</c:v>
                </c:pt>
                <c:pt idx="3223">
                  <c:v>18.663188657407407</c:v>
                </c:pt>
                <c:pt idx="3224">
                  <c:v>18.668975694444445</c:v>
                </c:pt>
                <c:pt idx="3225">
                  <c:v>18.674762731481483</c:v>
                </c:pt>
                <c:pt idx="3226">
                  <c:v>18.680549768518517</c:v>
                </c:pt>
                <c:pt idx="3227">
                  <c:v>18.686336805555552</c:v>
                </c:pt>
                <c:pt idx="3228">
                  <c:v>18.69212384259259</c:v>
                </c:pt>
                <c:pt idx="3229">
                  <c:v>18.697910879629628</c:v>
                </c:pt>
                <c:pt idx="3230">
                  <c:v>18.703703703703702</c:v>
                </c:pt>
                <c:pt idx="3231">
                  <c:v>18.709484953703704</c:v>
                </c:pt>
                <c:pt idx="3232">
                  <c:v>18.715271990740739</c:v>
                </c:pt>
                <c:pt idx="3233">
                  <c:v>18.721059027777773</c:v>
                </c:pt>
                <c:pt idx="3234">
                  <c:v>18.726846064814815</c:v>
                </c:pt>
                <c:pt idx="3235">
                  <c:v>18.732633101851849</c:v>
                </c:pt>
                <c:pt idx="3236">
                  <c:v>18.738420138888888</c:v>
                </c:pt>
                <c:pt idx="3237">
                  <c:v>18.744207175925922</c:v>
                </c:pt>
                <c:pt idx="3238">
                  <c:v>18.74999421296296</c:v>
                </c:pt>
                <c:pt idx="3239">
                  <c:v>18.755781250000002</c:v>
                </c:pt>
                <c:pt idx="3240">
                  <c:v>18.761568287037036</c:v>
                </c:pt>
                <c:pt idx="3241">
                  <c:v>18.767355324074071</c:v>
                </c:pt>
                <c:pt idx="3242">
                  <c:v>18.773142361111109</c:v>
                </c:pt>
                <c:pt idx="3243">
                  <c:v>18.778929398148144</c:v>
                </c:pt>
                <c:pt idx="3244">
                  <c:v>18.784716435185185</c:v>
                </c:pt>
                <c:pt idx="3245">
                  <c:v>18.790503472222223</c:v>
                </c:pt>
                <c:pt idx="3246">
                  <c:v>18.796296296296298</c:v>
                </c:pt>
                <c:pt idx="3247">
                  <c:v>18.802077546296296</c:v>
                </c:pt>
                <c:pt idx="3248">
                  <c:v>18.80786458333333</c:v>
                </c:pt>
                <c:pt idx="3249">
                  <c:v>18.813651620370369</c:v>
                </c:pt>
                <c:pt idx="3250">
                  <c:v>18.819438657407407</c:v>
                </c:pt>
                <c:pt idx="3251">
                  <c:v>18.825225694444441</c:v>
                </c:pt>
                <c:pt idx="3252">
                  <c:v>18.831012731481476</c:v>
                </c:pt>
                <c:pt idx="3253">
                  <c:v>18.836799768518517</c:v>
                </c:pt>
                <c:pt idx="3254">
                  <c:v>18.842586805555555</c:v>
                </c:pt>
                <c:pt idx="3255">
                  <c:v>18.848373842592594</c:v>
                </c:pt>
                <c:pt idx="3256">
                  <c:v>18.854160879629628</c:v>
                </c:pt>
                <c:pt idx="3257">
                  <c:v>18.859947916666663</c:v>
                </c:pt>
                <c:pt idx="3258">
                  <c:v>18.865734953703701</c:v>
                </c:pt>
                <c:pt idx="3259">
                  <c:v>18.871521990740739</c:v>
                </c:pt>
                <c:pt idx="3260">
                  <c:v>18.87730902777778</c:v>
                </c:pt>
                <c:pt idx="3261">
                  <c:v>18.883096064814815</c:v>
                </c:pt>
                <c:pt idx="3262">
                  <c:v>18.888888888888889</c:v>
                </c:pt>
                <c:pt idx="3263">
                  <c:v>18.894670138888888</c:v>
                </c:pt>
                <c:pt idx="3264">
                  <c:v>18.900457175925926</c:v>
                </c:pt>
                <c:pt idx="3265">
                  <c:v>18.90624421296296</c:v>
                </c:pt>
                <c:pt idx="3266">
                  <c:v>18.912031249999998</c:v>
                </c:pt>
                <c:pt idx="3267">
                  <c:v>18.917818287037033</c:v>
                </c:pt>
                <c:pt idx="3268">
                  <c:v>18.923605324074071</c:v>
                </c:pt>
                <c:pt idx="3269">
                  <c:v>18.929392361111113</c:v>
                </c:pt>
                <c:pt idx="3270">
                  <c:v>18.935179398148147</c:v>
                </c:pt>
                <c:pt idx="3271">
                  <c:v>18.940966435185185</c:v>
                </c:pt>
                <c:pt idx="3272">
                  <c:v>18.94675347222222</c:v>
                </c:pt>
                <c:pt idx="3273">
                  <c:v>18.952540509259254</c:v>
                </c:pt>
                <c:pt idx="3274">
                  <c:v>18.958327546296296</c:v>
                </c:pt>
                <c:pt idx="3275">
                  <c:v>18.964108796296298</c:v>
                </c:pt>
                <c:pt idx="3276">
                  <c:v>18.969901620370369</c:v>
                </c:pt>
                <c:pt idx="3277">
                  <c:v>18.975688657407407</c:v>
                </c:pt>
                <c:pt idx="3278">
                  <c:v>18.981481481481481</c:v>
                </c:pt>
                <c:pt idx="3279">
                  <c:v>18.987262731481483</c:v>
                </c:pt>
                <c:pt idx="3280">
                  <c:v>18.993049768518517</c:v>
                </c:pt>
                <c:pt idx="3281">
                  <c:v>18.998836805555552</c:v>
                </c:pt>
                <c:pt idx="3282">
                  <c:v>19.00462384259259</c:v>
                </c:pt>
                <c:pt idx="3283">
                  <c:v>19.010410879629628</c:v>
                </c:pt>
                <c:pt idx="3284">
                  <c:v>19.016197916666666</c:v>
                </c:pt>
                <c:pt idx="3285">
                  <c:v>19.021990740740737</c:v>
                </c:pt>
                <c:pt idx="3286">
                  <c:v>19.027771990740739</c:v>
                </c:pt>
                <c:pt idx="3287">
                  <c:v>19.033559027777773</c:v>
                </c:pt>
                <c:pt idx="3288">
                  <c:v>19.039346064814811</c:v>
                </c:pt>
                <c:pt idx="3289">
                  <c:v>19.045133101851849</c:v>
                </c:pt>
                <c:pt idx="3290">
                  <c:v>19.050920138888891</c:v>
                </c:pt>
                <c:pt idx="3291">
                  <c:v>19.056707175925926</c:v>
                </c:pt>
                <c:pt idx="3292">
                  <c:v>19.0625</c:v>
                </c:pt>
                <c:pt idx="3293">
                  <c:v>19.068281249999998</c:v>
                </c:pt>
                <c:pt idx="3294">
                  <c:v>19.074062500000004</c:v>
                </c:pt>
                <c:pt idx="3295">
                  <c:v>19.079855324074071</c:v>
                </c:pt>
                <c:pt idx="3296">
                  <c:v>19.085636574074073</c:v>
                </c:pt>
                <c:pt idx="3297">
                  <c:v>19.091429398148144</c:v>
                </c:pt>
                <c:pt idx="3298">
                  <c:v>19.097216435185185</c:v>
                </c:pt>
                <c:pt idx="3299">
                  <c:v>19.103003472222223</c:v>
                </c:pt>
                <c:pt idx="3300">
                  <c:v>19.108790509259258</c:v>
                </c:pt>
                <c:pt idx="3301">
                  <c:v>19.114577546296296</c:v>
                </c:pt>
                <c:pt idx="3302">
                  <c:v>19.12036458333333</c:v>
                </c:pt>
                <c:pt idx="3303">
                  <c:v>19.126151620370365</c:v>
                </c:pt>
                <c:pt idx="3304">
                  <c:v>19.131938657407407</c:v>
                </c:pt>
                <c:pt idx="3305">
                  <c:v>19.137725694444445</c:v>
                </c:pt>
                <c:pt idx="3306">
                  <c:v>19.143512731481483</c:v>
                </c:pt>
                <c:pt idx="3307">
                  <c:v>19.149299768518517</c:v>
                </c:pt>
                <c:pt idx="3308">
                  <c:v>19.155086805555552</c:v>
                </c:pt>
                <c:pt idx="3309">
                  <c:v>19.160873842592594</c:v>
                </c:pt>
                <c:pt idx="3310">
                  <c:v>19.166666666666668</c:v>
                </c:pt>
                <c:pt idx="3311">
                  <c:v>19.172447916666663</c:v>
                </c:pt>
                <c:pt idx="3312">
                  <c:v>19.178234953703701</c:v>
                </c:pt>
                <c:pt idx="3313">
                  <c:v>19.184021990740739</c:v>
                </c:pt>
                <c:pt idx="3314">
                  <c:v>19.18980902777778</c:v>
                </c:pt>
                <c:pt idx="3315">
                  <c:v>19.195596064814815</c:v>
                </c:pt>
                <c:pt idx="3316">
                  <c:v>19.201377314814817</c:v>
                </c:pt>
                <c:pt idx="3317">
                  <c:v>19.207175925925927</c:v>
                </c:pt>
                <c:pt idx="3318">
                  <c:v>19.212957175925922</c:v>
                </c:pt>
                <c:pt idx="3319">
                  <c:v>19.21874421296296</c:v>
                </c:pt>
                <c:pt idx="3320">
                  <c:v>19.224531250000002</c:v>
                </c:pt>
                <c:pt idx="3321">
                  <c:v>19.230318287037036</c:v>
                </c:pt>
                <c:pt idx="3322">
                  <c:v>19.236105324074071</c:v>
                </c:pt>
                <c:pt idx="3323">
                  <c:v>19.241892361111109</c:v>
                </c:pt>
                <c:pt idx="3324">
                  <c:v>19.247679398148147</c:v>
                </c:pt>
                <c:pt idx="3325">
                  <c:v>19.253466435185185</c:v>
                </c:pt>
                <c:pt idx="3326">
                  <c:v>19.259259259259263</c:v>
                </c:pt>
                <c:pt idx="3327">
                  <c:v>19.265040509259254</c:v>
                </c:pt>
                <c:pt idx="3328">
                  <c:v>19.270827546296296</c:v>
                </c:pt>
                <c:pt idx="3329">
                  <c:v>19.276614583333334</c:v>
                </c:pt>
                <c:pt idx="3330">
                  <c:v>19.282401620370369</c:v>
                </c:pt>
                <c:pt idx="3331">
                  <c:v>19.288188657407407</c:v>
                </c:pt>
                <c:pt idx="3332">
                  <c:v>19.293975694444441</c:v>
                </c:pt>
                <c:pt idx="3333">
                  <c:v>19.299762731481476</c:v>
                </c:pt>
                <c:pt idx="3334">
                  <c:v>19.305549768518517</c:v>
                </c:pt>
                <c:pt idx="3335">
                  <c:v>19.311336805555555</c:v>
                </c:pt>
                <c:pt idx="3336">
                  <c:v>19.317123842592594</c:v>
                </c:pt>
                <c:pt idx="3337">
                  <c:v>19.322910879629628</c:v>
                </c:pt>
                <c:pt idx="3338">
                  <c:v>19.328697916666663</c:v>
                </c:pt>
                <c:pt idx="3339">
                  <c:v>19.334484953703704</c:v>
                </c:pt>
                <c:pt idx="3340">
                  <c:v>19.340271990740739</c:v>
                </c:pt>
                <c:pt idx="3341">
                  <c:v>19.346059027777773</c:v>
                </c:pt>
                <c:pt idx="3342">
                  <c:v>19.351851851851851</c:v>
                </c:pt>
                <c:pt idx="3343">
                  <c:v>19.357633101851849</c:v>
                </c:pt>
                <c:pt idx="3344">
                  <c:v>19.363420138888891</c:v>
                </c:pt>
                <c:pt idx="3345">
                  <c:v>19.369207175925926</c:v>
                </c:pt>
                <c:pt idx="3346">
                  <c:v>19.37499421296296</c:v>
                </c:pt>
                <c:pt idx="3347">
                  <c:v>19.380787037037038</c:v>
                </c:pt>
                <c:pt idx="3348">
                  <c:v>19.386568287037033</c:v>
                </c:pt>
                <c:pt idx="3349">
                  <c:v>19.392355324074071</c:v>
                </c:pt>
                <c:pt idx="3350">
                  <c:v>19.398142361111113</c:v>
                </c:pt>
                <c:pt idx="3351">
                  <c:v>19.403929398148147</c:v>
                </c:pt>
                <c:pt idx="3352">
                  <c:v>19.409716435185185</c:v>
                </c:pt>
                <c:pt idx="3353">
                  <c:v>19.415497685185183</c:v>
                </c:pt>
                <c:pt idx="3354">
                  <c:v>19.421290509259258</c:v>
                </c:pt>
                <c:pt idx="3355">
                  <c:v>19.427077546296296</c:v>
                </c:pt>
                <c:pt idx="3356">
                  <c:v>19.43286458333333</c:v>
                </c:pt>
                <c:pt idx="3357">
                  <c:v>19.438651620370365</c:v>
                </c:pt>
                <c:pt idx="3358">
                  <c:v>19.444444444444443</c:v>
                </c:pt>
                <c:pt idx="3359">
                  <c:v>19.450225694444445</c:v>
                </c:pt>
                <c:pt idx="3360">
                  <c:v>19.456012731481483</c:v>
                </c:pt>
                <c:pt idx="3361">
                  <c:v>19.461799768518517</c:v>
                </c:pt>
                <c:pt idx="3362">
                  <c:v>19.467586805555552</c:v>
                </c:pt>
                <c:pt idx="3363">
                  <c:v>19.47337384259259</c:v>
                </c:pt>
                <c:pt idx="3364">
                  <c:v>19.479160879629628</c:v>
                </c:pt>
                <c:pt idx="3365">
                  <c:v>19.484947916666666</c:v>
                </c:pt>
                <c:pt idx="3366">
                  <c:v>19.490734953703704</c:v>
                </c:pt>
                <c:pt idx="3367">
                  <c:v>19.496521990740739</c:v>
                </c:pt>
                <c:pt idx="3368">
                  <c:v>19.502303240740741</c:v>
                </c:pt>
                <c:pt idx="3369">
                  <c:v>19.508096064814815</c:v>
                </c:pt>
                <c:pt idx="3370">
                  <c:v>19.513883101851849</c:v>
                </c:pt>
                <c:pt idx="3371">
                  <c:v>19.519670138888888</c:v>
                </c:pt>
                <c:pt idx="3372">
                  <c:v>19.525457175925922</c:v>
                </c:pt>
                <c:pt idx="3373">
                  <c:v>19.53124421296296</c:v>
                </c:pt>
                <c:pt idx="3374">
                  <c:v>19.537037037037035</c:v>
                </c:pt>
                <c:pt idx="3375">
                  <c:v>19.542818287037036</c:v>
                </c:pt>
                <c:pt idx="3376">
                  <c:v>19.548605324074071</c:v>
                </c:pt>
                <c:pt idx="3377">
                  <c:v>19.554392361111109</c:v>
                </c:pt>
                <c:pt idx="3378">
                  <c:v>19.560179398148144</c:v>
                </c:pt>
                <c:pt idx="3379">
                  <c:v>19.565966435185185</c:v>
                </c:pt>
                <c:pt idx="3380">
                  <c:v>19.571753472222223</c:v>
                </c:pt>
                <c:pt idx="3381">
                  <c:v>19.577540509259258</c:v>
                </c:pt>
                <c:pt idx="3382">
                  <c:v>19.583327546296296</c:v>
                </c:pt>
                <c:pt idx="3383">
                  <c:v>19.58911458333333</c:v>
                </c:pt>
                <c:pt idx="3384">
                  <c:v>19.594901620370369</c:v>
                </c:pt>
                <c:pt idx="3385">
                  <c:v>19.600688657407407</c:v>
                </c:pt>
                <c:pt idx="3386">
                  <c:v>19.606475694444441</c:v>
                </c:pt>
                <c:pt idx="3387">
                  <c:v>19.612268518518519</c:v>
                </c:pt>
                <c:pt idx="3388">
                  <c:v>19.618049768518517</c:v>
                </c:pt>
                <c:pt idx="3389">
                  <c:v>19.623836805555555</c:v>
                </c:pt>
                <c:pt idx="3390">
                  <c:v>19.629629629629626</c:v>
                </c:pt>
                <c:pt idx="3391">
                  <c:v>19.635410879629628</c:v>
                </c:pt>
                <c:pt idx="3392">
                  <c:v>19.641197916666663</c:v>
                </c:pt>
                <c:pt idx="3393">
                  <c:v>19.646984953703701</c:v>
                </c:pt>
                <c:pt idx="3394">
                  <c:v>19.652771990740739</c:v>
                </c:pt>
                <c:pt idx="3395">
                  <c:v>19.65855902777778</c:v>
                </c:pt>
                <c:pt idx="3396">
                  <c:v>19.664346064814815</c:v>
                </c:pt>
                <c:pt idx="3397">
                  <c:v>19.670133101851849</c:v>
                </c:pt>
                <c:pt idx="3398">
                  <c:v>19.675920138888888</c:v>
                </c:pt>
                <c:pt idx="3399">
                  <c:v>19.681707175925926</c:v>
                </c:pt>
                <c:pt idx="3400">
                  <c:v>19.68749421296296</c:v>
                </c:pt>
                <c:pt idx="3401">
                  <c:v>19.693281249999998</c:v>
                </c:pt>
                <c:pt idx="3402">
                  <c:v>19.699068287037033</c:v>
                </c:pt>
                <c:pt idx="3403">
                  <c:v>19.704855324074071</c:v>
                </c:pt>
                <c:pt idx="3404">
                  <c:v>19.710642361111113</c:v>
                </c:pt>
                <c:pt idx="3405">
                  <c:v>19.716429398148147</c:v>
                </c:pt>
                <c:pt idx="3406">
                  <c:v>19.722222222222221</c:v>
                </c:pt>
                <c:pt idx="3407">
                  <c:v>19.72800347222222</c:v>
                </c:pt>
                <c:pt idx="3408">
                  <c:v>19.733790509259254</c:v>
                </c:pt>
                <c:pt idx="3409">
                  <c:v>19.739577546296296</c:v>
                </c:pt>
                <c:pt idx="3410">
                  <c:v>19.745364583333334</c:v>
                </c:pt>
                <c:pt idx="3411">
                  <c:v>19.751151620370369</c:v>
                </c:pt>
                <c:pt idx="3412">
                  <c:v>19.756938657407407</c:v>
                </c:pt>
                <c:pt idx="3413">
                  <c:v>19.762725694444441</c:v>
                </c:pt>
                <c:pt idx="3414">
                  <c:v>19.768512731481483</c:v>
                </c:pt>
                <c:pt idx="3415">
                  <c:v>19.774299768518517</c:v>
                </c:pt>
                <c:pt idx="3416">
                  <c:v>19.780086805555552</c:v>
                </c:pt>
                <c:pt idx="3417">
                  <c:v>19.78587384259259</c:v>
                </c:pt>
                <c:pt idx="3418">
                  <c:v>19.791660879629628</c:v>
                </c:pt>
                <c:pt idx="3419">
                  <c:v>19.797447916666666</c:v>
                </c:pt>
                <c:pt idx="3420">
                  <c:v>19.803234953703704</c:v>
                </c:pt>
                <c:pt idx="3421">
                  <c:v>19.809021990740739</c:v>
                </c:pt>
                <c:pt idx="3422">
                  <c:v>19.814814814814817</c:v>
                </c:pt>
                <c:pt idx="3423">
                  <c:v>19.820596064814811</c:v>
                </c:pt>
                <c:pt idx="3424">
                  <c:v>19.826383101851849</c:v>
                </c:pt>
                <c:pt idx="3425">
                  <c:v>19.832170138888891</c:v>
                </c:pt>
                <c:pt idx="3426">
                  <c:v>19.837957175925926</c:v>
                </c:pt>
                <c:pt idx="3427">
                  <c:v>19.84374421296296</c:v>
                </c:pt>
                <c:pt idx="3428">
                  <c:v>19.849531249999998</c:v>
                </c:pt>
                <c:pt idx="3429">
                  <c:v>19.855324074074073</c:v>
                </c:pt>
                <c:pt idx="3430">
                  <c:v>19.861105324074071</c:v>
                </c:pt>
                <c:pt idx="3431">
                  <c:v>19.866892361111109</c:v>
                </c:pt>
                <c:pt idx="3432">
                  <c:v>19.872679398148144</c:v>
                </c:pt>
                <c:pt idx="3433">
                  <c:v>19.878466435185185</c:v>
                </c:pt>
                <c:pt idx="3434">
                  <c:v>19.884253472222223</c:v>
                </c:pt>
                <c:pt idx="3435">
                  <c:v>19.890040509259258</c:v>
                </c:pt>
                <c:pt idx="3436">
                  <c:v>19.895827546296296</c:v>
                </c:pt>
                <c:pt idx="3437">
                  <c:v>19.90161458333333</c:v>
                </c:pt>
                <c:pt idx="3438">
                  <c:v>19.907407407407408</c:v>
                </c:pt>
                <c:pt idx="3439">
                  <c:v>19.913188657407407</c:v>
                </c:pt>
                <c:pt idx="3440">
                  <c:v>19.918975694444445</c:v>
                </c:pt>
                <c:pt idx="3441">
                  <c:v>19.924762731481483</c:v>
                </c:pt>
                <c:pt idx="3442">
                  <c:v>19.930549768518517</c:v>
                </c:pt>
                <c:pt idx="3443">
                  <c:v>19.936336805555552</c:v>
                </c:pt>
                <c:pt idx="3444">
                  <c:v>19.942123842592594</c:v>
                </c:pt>
                <c:pt idx="3445">
                  <c:v>19.947910879629628</c:v>
                </c:pt>
                <c:pt idx="3446">
                  <c:v>19.953697916666663</c:v>
                </c:pt>
                <c:pt idx="3447">
                  <c:v>19.959484953703701</c:v>
                </c:pt>
                <c:pt idx="3448">
                  <c:v>19.965271990740739</c:v>
                </c:pt>
                <c:pt idx="3449">
                  <c:v>19.97105902777778</c:v>
                </c:pt>
                <c:pt idx="3450">
                  <c:v>19.976846064814815</c:v>
                </c:pt>
                <c:pt idx="3451">
                  <c:v>19.982633101851849</c:v>
                </c:pt>
                <c:pt idx="3452">
                  <c:v>19.988420138888888</c:v>
                </c:pt>
                <c:pt idx="3453">
                  <c:v>19.994207175925922</c:v>
                </c:pt>
                <c:pt idx="3454">
                  <c:v>20</c:v>
                </c:pt>
                <c:pt idx="3455">
                  <c:v>20.005781250000002</c:v>
                </c:pt>
                <c:pt idx="3456">
                  <c:v>20.0115625</c:v>
                </c:pt>
                <c:pt idx="3457">
                  <c:v>20.017355324074071</c:v>
                </c:pt>
                <c:pt idx="3458">
                  <c:v>20.023142361111109</c:v>
                </c:pt>
                <c:pt idx="3459">
                  <c:v>20.028929398148147</c:v>
                </c:pt>
                <c:pt idx="3460">
                  <c:v>20.034716435185185</c:v>
                </c:pt>
                <c:pt idx="3461">
                  <c:v>20.040509259259263</c:v>
                </c:pt>
                <c:pt idx="3462">
                  <c:v>20.046290509259254</c:v>
                </c:pt>
                <c:pt idx="3463">
                  <c:v>20.052077546296296</c:v>
                </c:pt>
                <c:pt idx="3464">
                  <c:v>20.057864583333334</c:v>
                </c:pt>
                <c:pt idx="3465">
                  <c:v>20.063651620370369</c:v>
                </c:pt>
                <c:pt idx="3466">
                  <c:v>20.069444444444443</c:v>
                </c:pt>
                <c:pt idx="3467">
                  <c:v>20.075219907407408</c:v>
                </c:pt>
                <c:pt idx="3468">
                  <c:v>20.081012731481476</c:v>
                </c:pt>
                <c:pt idx="3469">
                  <c:v>20.086799768518517</c:v>
                </c:pt>
                <c:pt idx="3470">
                  <c:v>20.092592592592592</c:v>
                </c:pt>
                <c:pt idx="3471">
                  <c:v>20.098373842592594</c:v>
                </c:pt>
                <c:pt idx="3472">
                  <c:v>20.104160879629628</c:v>
                </c:pt>
                <c:pt idx="3473">
                  <c:v>20.109947916666663</c:v>
                </c:pt>
                <c:pt idx="3474">
                  <c:v>20.115734953703704</c:v>
                </c:pt>
                <c:pt idx="3475">
                  <c:v>20.121521990740739</c:v>
                </c:pt>
                <c:pt idx="3476">
                  <c:v>20.127309027777773</c:v>
                </c:pt>
                <c:pt idx="3477">
                  <c:v>20.133096064814811</c:v>
                </c:pt>
                <c:pt idx="3478">
                  <c:v>20.138883101851849</c:v>
                </c:pt>
                <c:pt idx="3479">
                  <c:v>20.144670138888891</c:v>
                </c:pt>
                <c:pt idx="3480">
                  <c:v>20.150462962962958</c:v>
                </c:pt>
                <c:pt idx="3481">
                  <c:v>20.156238425925928</c:v>
                </c:pt>
                <c:pt idx="3482">
                  <c:v>20.162031249999998</c:v>
                </c:pt>
                <c:pt idx="3483">
                  <c:v>20.167818287037033</c:v>
                </c:pt>
                <c:pt idx="3484">
                  <c:v>20.173605324074071</c:v>
                </c:pt>
                <c:pt idx="3485">
                  <c:v>20.179392361111113</c:v>
                </c:pt>
                <c:pt idx="3486">
                  <c:v>20.185185185185187</c:v>
                </c:pt>
                <c:pt idx="3487">
                  <c:v>20.190966435185185</c:v>
                </c:pt>
                <c:pt idx="3488">
                  <c:v>20.19675347222222</c:v>
                </c:pt>
                <c:pt idx="3489">
                  <c:v>20.202540509259258</c:v>
                </c:pt>
                <c:pt idx="3490">
                  <c:v>20.208327546296296</c:v>
                </c:pt>
                <c:pt idx="3491">
                  <c:v>20.214120370370374</c:v>
                </c:pt>
                <c:pt idx="3492">
                  <c:v>20.219901620370365</c:v>
                </c:pt>
                <c:pt idx="3493">
                  <c:v>20.225688657407407</c:v>
                </c:pt>
                <c:pt idx="3494">
                  <c:v>20.231475694444445</c:v>
                </c:pt>
                <c:pt idx="3495">
                  <c:v>20.237262731481483</c:v>
                </c:pt>
                <c:pt idx="3496">
                  <c:v>20.243049768518517</c:v>
                </c:pt>
                <c:pt idx="3497">
                  <c:v>20.248831018518519</c:v>
                </c:pt>
                <c:pt idx="3498">
                  <c:v>20.25462384259259</c:v>
                </c:pt>
                <c:pt idx="3499">
                  <c:v>20.260410879629628</c:v>
                </c:pt>
                <c:pt idx="3500">
                  <c:v>20.266197916666666</c:v>
                </c:pt>
                <c:pt idx="3501">
                  <c:v>20.271979166666664</c:v>
                </c:pt>
                <c:pt idx="3502">
                  <c:v>20.277777777777779</c:v>
                </c:pt>
                <c:pt idx="3503">
                  <c:v>20.283559027777773</c:v>
                </c:pt>
                <c:pt idx="3504">
                  <c:v>20.289340277777779</c:v>
                </c:pt>
                <c:pt idx="3505">
                  <c:v>20.295133101851849</c:v>
                </c:pt>
                <c:pt idx="3506">
                  <c:v>20.300920138888888</c:v>
                </c:pt>
                <c:pt idx="3507">
                  <c:v>20.306707175925922</c:v>
                </c:pt>
                <c:pt idx="3508">
                  <c:v>20.31249421296296</c:v>
                </c:pt>
                <c:pt idx="3509">
                  <c:v>20.318281250000002</c:v>
                </c:pt>
                <c:pt idx="3510">
                  <c:v>20.324068287037036</c:v>
                </c:pt>
                <c:pt idx="3511">
                  <c:v>20.329855324074071</c:v>
                </c:pt>
                <c:pt idx="3512">
                  <c:v>20.335642361111109</c:v>
                </c:pt>
                <c:pt idx="3513">
                  <c:v>20.341429398148144</c:v>
                </c:pt>
                <c:pt idx="3514">
                  <c:v>20.347216435185185</c:v>
                </c:pt>
                <c:pt idx="3515">
                  <c:v>20.353003472222223</c:v>
                </c:pt>
                <c:pt idx="3516">
                  <c:v>20.358790509259258</c:v>
                </c:pt>
                <c:pt idx="3517">
                  <c:v>20.364577546296296</c:v>
                </c:pt>
                <c:pt idx="3518">
                  <c:v>20.37037037037037</c:v>
                </c:pt>
                <c:pt idx="3519">
                  <c:v>20.376151620370369</c:v>
                </c:pt>
                <c:pt idx="3520">
                  <c:v>20.381938657407407</c:v>
                </c:pt>
                <c:pt idx="3521">
                  <c:v>20.387725694444441</c:v>
                </c:pt>
                <c:pt idx="3522">
                  <c:v>20.393512731481476</c:v>
                </c:pt>
                <c:pt idx="3523">
                  <c:v>20.399299768518517</c:v>
                </c:pt>
                <c:pt idx="3524">
                  <c:v>20.405086805555555</c:v>
                </c:pt>
                <c:pt idx="3525">
                  <c:v>20.410873842592594</c:v>
                </c:pt>
                <c:pt idx="3526">
                  <c:v>20.416660879629628</c:v>
                </c:pt>
                <c:pt idx="3527">
                  <c:v>20.422447916666663</c:v>
                </c:pt>
                <c:pt idx="3528">
                  <c:v>20.428234953703701</c:v>
                </c:pt>
                <c:pt idx="3529">
                  <c:v>20.434016203703706</c:v>
                </c:pt>
                <c:pt idx="3530">
                  <c:v>20.43980902777778</c:v>
                </c:pt>
                <c:pt idx="3531">
                  <c:v>20.445596064814815</c:v>
                </c:pt>
                <c:pt idx="3532">
                  <c:v>20.451388888888889</c:v>
                </c:pt>
                <c:pt idx="3533">
                  <c:v>20.457170138888888</c:v>
                </c:pt>
                <c:pt idx="3534">
                  <c:v>20.462962962962958</c:v>
                </c:pt>
                <c:pt idx="3535">
                  <c:v>20.46874421296296</c:v>
                </c:pt>
                <c:pt idx="3536">
                  <c:v>20.474531249999998</c:v>
                </c:pt>
                <c:pt idx="3537">
                  <c:v>20.480318287037033</c:v>
                </c:pt>
                <c:pt idx="3538">
                  <c:v>20.486105324074071</c:v>
                </c:pt>
                <c:pt idx="3539">
                  <c:v>20.491892361111113</c:v>
                </c:pt>
                <c:pt idx="3540">
                  <c:v>20.497679398148147</c:v>
                </c:pt>
                <c:pt idx="3541">
                  <c:v>20.503466435185185</c:v>
                </c:pt>
                <c:pt idx="3542">
                  <c:v>20.50925347222222</c:v>
                </c:pt>
                <c:pt idx="3543">
                  <c:v>20.515040509259254</c:v>
                </c:pt>
                <c:pt idx="3544">
                  <c:v>20.520827546296296</c:v>
                </c:pt>
                <c:pt idx="3545">
                  <c:v>20.526608796296298</c:v>
                </c:pt>
                <c:pt idx="3546">
                  <c:v>20.532401620370369</c:v>
                </c:pt>
                <c:pt idx="3547">
                  <c:v>20.538188657407407</c:v>
                </c:pt>
                <c:pt idx="3548">
                  <c:v>20.543975694444441</c:v>
                </c:pt>
                <c:pt idx="3549">
                  <c:v>20.549762731481483</c:v>
                </c:pt>
                <c:pt idx="3550">
                  <c:v>20.555555555555554</c:v>
                </c:pt>
                <c:pt idx="3551">
                  <c:v>20.561336805555552</c:v>
                </c:pt>
                <c:pt idx="3552">
                  <c:v>20.56712384259259</c:v>
                </c:pt>
                <c:pt idx="3553">
                  <c:v>20.572910879629628</c:v>
                </c:pt>
                <c:pt idx="3554">
                  <c:v>20.578697916666666</c:v>
                </c:pt>
                <c:pt idx="3555">
                  <c:v>20.584484953703704</c:v>
                </c:pt>
                <c:pt idx="3556">
                  <c:v>20.590271990740739</c:v>
                </c:pt>
                <c:pt idx="3557">
                  <c:v>20.596064814814817</c:v>
                </c:pt>
                <c:pt idx="3558">
                  <c:v>20.601846064814811</c:v>
                </c:pt>
                <c:pt idx="3559">
                  <c:v>20.607633101851849</c:v>
                </c:pt>
                <c:pt idx="3560">
                  <c:v>20.613420138888891</c:v>
                </c:pt>
                <c:pt idx="3561">
                  <c:v>20.619207175925926</c:v>
                </c:pt>
                <c:pt idx="3562">
                  <c:v>20.62499421296296</c:v>
                </c:pt>
                <c:pt idx="3563">
                  <c:v>20.630775462962962</c:v>
                </c:pt>
                <c:pt idx="3564">
                  <c:v>20.636568287037036</c:v>
                </c:pt>
                <c:pt idx="3565">
                  <c:v>20.642355324074071</c:v>
                </c:pt>
                <c:pt idx="3566">
                  <c:v>20.648148148148149</c:v>
                </c:pt>
                <c:pt idx="3567">
                  <c:v>20.653929398148144</c:v>
                </c:pt>
                <c:pt idx="3568">
                  <c:v>20.659716435185185</c:v>
                </c:pt>
                <c:pt idx="3569">
                  <c:v>20.665503472222223</c:v>
                </c:pt>
                <c:pt idx="3570">
                  <c:v>20.671290509259258</c:v>
                </c:pt>
                <c:pt idx="3571">
                  <c:v>20.677077546296296</c:v>
                </c:pt>
                <c:pt idx="3572">
                  <c:v>20.68286458333333</c:v>
                </c:pt>
                <c:pt idx="3573">
                  <c:v>20.688657407407408</c:v>
                </c:pt>
                <c:pt idx="3574">
                  <c:v>20.694438657407407</c:v>
                </c:pt>
                <c:pt idx="3575">
                  <c:v>20.700225694444445</c:v>
                </c:pt>
                <c:pt idx="3576">
                  <c:v>20.706012731481483</c:v>
                </c:pt>
                <c:pt idx="3577">
                  <c:v>20.711799768518517</c:v>
                </c:pt>
                <c:pt idx="3578">
                  <c:v>20.717586805555552</c:v>
                </c:pt>
                <c:pt idx="3579">
                  <c:v>20.723373842592594</c:v>
                </c:pt>
                <c:pt idx="3580">
                  <c:v>20.729160879629628</c:v>
                </c:pt>
                <c:pt idx="3581">
                  <c:v>20.734947916666663</c:v>
                </c:pt>
                <c:pt idx="3582">
                  <c:v>20.740729166666664</c:v>
                </c:pt>
                <c:pt idx="3583">
                  <c:v>20.746521990740739</c:v>
                </c:pt>
                <c:pt idx="3584">
                  <c:v>20.75230902777778</c:v>
                </c:pt>
                <c:pt idx="3585">
                  <c:v>20.758096064814815</c:v>
                </c:pt>
                <c:pt idx="3586">
                  <c:v>20.763883101851849</c:v>
                </c:pt>
                <c:pt idx="3587">
                  <c:v>20.769670138888888</c:v>
                </c:pt>
                <c:pt idx="3588">
                  <c:v>20.775457175925922</c:v>
                </c:pt>
                <c:pt idx="3589">
                  <c:v>20.78124421296296</c:v>
                </c:pt>
                <c:pt idx="3590">
                  <c:v>20.787031250000002</c:v>
                </c:pt>
                <c:pt idx="3591">
                  <c:v>20.792818287037036</c:v>
                </c:pt>
                <c:pt idx="3592">
                  <c:v>20.798605324074071</c:v>
                </c:pt>
                <c:pt idx="3593">
                  <c:v>20.804392361111109</c:v>
                </c:pt>
                <c:pt idx="3594">
                  <c:v>20.810179398148147</c:v>
                </c:pt>
                <c:pt idx="3595">
                  <c:v>20.815966435185185</c:v>
                </c:pt>
                <c:pt idx="3596">
                  <c:v>20.82175347222222</c:v>
                </c:pt>
                <c:pt idx="3597">
                  <c:v>20.827540509259254</c:v>
                </c:pt>
                <c:pt idx="3598">
                  <c:v>20.833333333333332</c:v>
                </c:pt>
                <c:pt idx="3599">
                  <c:v>20.839114583333334</c:v>
                </c:pt>
                <c:pt idx="3600">
                  <c:v>20.844901620370369</c:v>
                </c:pt>
                <c:pt idx="3601">
                  <c:v>20.850688657407407</c:v>
                </c:pt>
                <c:pt idx="3602">
                  <c:v>20.856475694444441</c:v>
                </c:pt>
                <c:pt idx="3603">
                  <c:v>20.862262731481476</c:v>
                </c:pt>
                <c:pt idx="3604">
                  <c:v>20.868049768518517</c:v>
                </c:pt>
                <c:pt idx="3605">
                  <c:v>20.873842592592592</c:v>
                </c:pt>
                <c:pt idx="3606">
                  <c:v>20.879623842592594</c:v>
                </c:pt>
                <c:pt idx="3607">
                  <c:v>20.885405092592588</c:v>
                </c:pt>
                <c:pt idx="3608">
                  <c:v>20.891197916666663</c:v>
                </c:pt>
                <c:pt idx="3609">
                  <c:v>20.896984953703704</c:v>
                </c:pt>
                <c:pt idx="3610">
                  <c:v>20.902771990740739</c:v>
                </c:pt>
                <c:pt idx="3611">
                  <c:v>20.908553240740741</c:v>
                </c:pt>
                <c:pt idx="3612">
                  <c:v>20.914346064814811</c:v>
                </c:pt>
                <c:pt idx="3613">
                  <c:v>20.920133101851849</c:v>
                </c:pt>
                <c:pt idx="3614">
                  <c:v>20.925925925925924</c:v>
                </c:pt>
                <c:pt idx="3615">
                  <c:v>20.931707175925926</c:v>
                </c:pt>
                <c:pt idx="3616">
                  <c:v>20.93749421296296</c:v>
                </c:pt>
                <c:pt idx="3617">
                  <c:v>20.943281249999998</c:v>
                </c:pt>
                <c:pt idx="3618">
                  <c:v>20.949068287037033</c:v>
                </c:pt>
                <c:pt idx="3619">
                  <c:v>20.954855324074071</c:v>
                </c:pt>
                <c:pt idx="3620">
                  <c:v>20.960642361111113</c:v>
                </c:pt>
                <c:pt idx="3621">
                  <c:v>20.966429398148147</c:v>
                </c:pt>
                <c:pt idx="3622">
                  <c:v>20.972216435185185</c:v>
                </c:pt>
                <c:pt idx="3623">
                  <c:v>20.978009259259256</c:v>
                </c:pt>
                <c:pt idx="3624">
                  <c:v>20.983790509259258</c:v>
                </c:pt>
                <c:pt idx="3625">
                  <c:v>20.989577546296296</c:v>
                </c:pt>
                <c:pt idx="3626">
                  <c:v>20.99536458333333</c:v>
                </c:pt>
                <c:pt idx="3627">
                  <c:v>21.001151620370365</c:v>
                </c:pt>
                <c:pt idx="3628">
                  <c:v>21.006944444444443</c:v>
                </c:pt>
                <c:pt idx="3629">
                  <c:v>21.012725694444445</c:v>
                </c:pt>
                <c:pt idx="3630">
                  <c:v>21.018518518518515</c:v>
                </c:pt>
                <c:pt idx="3631">
                  <c:v>21.024299768518517</c:v>
                </c:pt>
                <c:pt idx="3632">
                  <c:v>21.030086805555552</c:v>
                </c:pt>
                <c:pt idx="3633">
                  <c:v>21.03587384259259</c:v>
                </c:pt>
                <c:pt idx="3634">
                  <c:v>21.041660879629628</c:v>
                </c:pt>
                <c:pt idx="3635">
                  <c:v>21.047453703703702</c:v>
                </c:pt>
                <c:pt idx="3636">
                  <c:v>21.053234953703704</c:v>
                </c:pt>
                <c:pt idx="3637">
                  <c:v>21.059021990740739</c:v>
                </c:pt>
                <c:pt idx="3638">
                  <c:v>21.064809027777773</c:v>
                </c:pt>
                <c:pt idx="3639">
                  <c:v>21.070596064814815</c:v>
                </c:pt>
                <c:pt idx="3640">
                  <c:v>21.076383101851849</c:v>
                </c:pt>
                <c:pt idx="3641">
                  <c:v>21.082170138888888</c:v>
                </c:pt>
                <c:pt idx="3642">
                  <c:v>21.087962962962965</c:v>
                </c:pt>
                <c:pt idx="3643">
                  <c:v>21.09374421296296</c:v>
                </c:pt>
                <c:pt idx="3644">
                  <c:v>21.099531250000002</c:v>
                </c:pt>
                <c:pt idx="3645">
                  <c:v>21.105318287037036</c:v>
                </c:pt>
                <c:pt idx="3646">
                  <c:v>21.111111111111111</c:v>
                </c:pt>
                <c:pt idx="3647">
                  <c:v>21.116892361111109</c:v>
                </c:pt>
                <c:pt idx="3648">
                  <c:v>21.122679398148144</c:v>
                </c:pt>
                <c:pt idx="3649">
                  <c:v>21.128466435185185</c:v>
                </c:pt>
                <c:pt idx="3650">
                  <c:v>21.134253472222223</c:v>
                </c:pt>
                <c:pt idx="3651">
                  <c:v>21.140040509259258</c:v>
                </c:pt>
                <c:pt idx="3652">
                  <c:v>21.145827546296296</c:v>
                </c:pt>
                <c:pt idx="3653">
                  <c:v>21.15161458333333</c:v>
                </c:pt>
                <c:pt idx="3654">
                  <c:v>21.157401620370369</c:v>
                </c:pt>
                <c:pt idx="3655">
                  <c:v>21.163188657407407</c:v>
                </c:pt>
                <c:pt idx="3656">
                  <c:v>21.168975694444441</c:v>
                </c:pt>
                <c:pt idx="3657">
                  <c:v>21.174762731481476</c:v>
                </c:pt>
                <c:pt idx="3658">
                  <c:v>21.180549768518517</c:v>
                </c:pt>
                <c:pt idx="3659">
                  <c:v>21.186336805555555</c:v>
                </c:pt>
                <c:pt idx="3660">
                  <c:v>21.192129629629626</c:v>
                </c:pt>
                <c:pt idx="3661">
                  <c:v>21.197905092592595</c:v>
                </c:pt>
                <c:pt idx="3662">
                  <c:v>21.203703703703706</c:v>
                </c:pt>
                <c:pt idx="3663">
                  <c:v>21.209484953703701</c:v>
                </c:pt>
                <c:pt idx="3664">
                  <c:v>21.215271990740739</c:v>
                </c:pt>
                <c:pt idx="3665">
                  <c:v>21.22105902777778</c:v>
                </c:pt>
                <c:pt idx="3666">
                  <c:v>21.226846064814815</c:v>
                </c:pt>
                <c:pt idx="3667">
                  <c:v>21.232633101851849</c:v>
                </c:pt>
                <c:pt idx="3668">
                  <c:v>21.238420138888888</c:v>
                </c:pt>
                <c:pt idx="3669">
                  <c:v>21.244207175925926</c:v>
                </c:pt>
                <c:pt idx="3670">
                  <c:v>21.24999421296296</c:v>
                </c:pt>
                <c:pt idx="3671">
                  <c:v>21.255781249999998</c:v>
                </c:pt>
                <c:pt idx="3672">
                  <c:v>21.261568287037033</c:v>
                </c:pt>
                <c:pt idx="3673">
                  <c:v>21.267355324074071</c:v>
                </c:pt>
                <c:pt idx="3674">
                  <c:v>21.273142361111113</c:v>
                </c:pt>
                <c:pt idx="3675">
                  <c:v>21.278929398148147</c:v>
                </c:pt>
                <c:pt idx="3676">
                  <c:v>21.284716435185185</c:v>
                </c:pt>
                <c:pt idx="3677">
                  <c:v>21.29050347222222</c:v>
                </c:pt>
                <c:pt idx="3678">
                  <c:v>21.296296296296298</c:v>
                </c:pt>
                <c:pt idx="3679">
                  <c:v>21.302077546296296</c:v>
                </c:pt>
                <c:pt idx="3680">
                  <c:v>21.307864583333334</c:v>
                </c:pt>
                <c:pt idx="3681">
                  <c:v>21.313651620370369</c:v>
                </c:pt>
                <c:pt idx="3682">
                  <c:v>21.319438657407407</c:v>
                </c:pt>
                <c:pt idx="3683">
                  <c:v>21.325225694444441</c:v>
                </c:pt>
                <c:pt idx="3684">
                  <c:v>21.331012731481483</c:v>
                </c:pt>
                <c:pt idx="3685">
                  <c:v>21.336805555555554</c:v>
                </c:pt>
                <c:pt idx="3686">
                  <c:v>21.342586805555552</c:v>
                </c:pt>
                <c:pt idx="3687">
                  <c:v>21.34837384259259</c:v>
                </c:pt>
                <c:pt idx="3688">
                  <c:v>21.354160879629628</c:v>
                </c:pt>
                <c:pt idx="3689">
                  <c:v>21.359947916666666</c:v>
                </c:pt>
                <c:pt idx="3690">
                  <c:v>21.365734953703704</c:v>
                </c:pt>
                <c:pt idx="3691">
                  <c:v>21.371521990740739</c:v>
                </c:pt>
                <c:pt idx="3692">
                  <c:v>21.377309027777773</c:v>
                </c:pt>
                <c:pt idx="3693">
                  <c:v>21.383096064814811</c:v>
                </c:pt>
                <c:pt idx="3694">
                  <c:v>21.388877314814817</c:v>
                </c:pt>
                <c:pt idx="3695">
                  <c:v>21.394670138888891</c:v>
                </c:pt>
                <c:pt idx="3696">
                  <c:v>21.400457175925926</c:v>
                </c:pt>
                <c:pt idx="3697">
                  <c:v>21.40624421296296</c:v>
                </c:pt>
                <c:pt idx="3698">
                  <c:v>21.412025462962962</c:v>
                </c:pt>
                <c:pt idx="3699">
                  <c:v>21.417818287037036</c:v>
                </c:pt>
                <c:pt idx="3700">
                  <c:v>21.423605324074071</c:v>
                </c:pt>
                <c:pt idx="3701">
                  <c:v>21.429392361111109</c:v>
                </c:pt>
                <c:pt idx="3702">
                  <c:v>21.435179398148144</c:v>
                </c:pt>
                <c:pt idx="3703">
                  <c:v>21.440966435185185</c:v>
                </c:pt>
                <c:pt idx="3704">
                  <c:v>21.446753472222223</c:v>
                </c:pt>
                <c:pt idx="3705">
                  <c:v>21.452540509259258</c:v>
                </c:pt>
                <c:pt idx="3706">
                  <c:v>21.458327546296296</c:v>
                </c:pt>
                <c:pt idx="3707">
                  <c:v>21.46411458333333</c:v>
                </c:pt>
                <c:pt idx="3708">
                  <c:v>21.469901620370365</c:v>
                </c:pt>
                <c:pt idx="3709">
                  <c:v>21.475688657407407</c:v>
                </c:pt>
                <c:pt idx="3710">
                  <c:v>21.481481481481481</c:v>
                </c:pt>
                <c:pt idx="3711">
                  <c:v>21.487262731481483</c:v>
                </c:pt>
                <c:pt idx="3712">
                  <c:v>21.493049768518517</c:v>
                </c:pt>
                <c:pt idx="3713">
                  <c:v>21.498836805555552</c:v>
                </c:pt>
                <c:pt idx="3714">
                  <c:v>21.504623842592594</c:v>
                </c:pt>
                <c:pt idx="3715">
                  <c:v>21.510416666666668</c:v>
                </c:pt>
                <c:pt idx="3716">
                  <c:v>21.516197916666663</c:v>
                </c:pt>
                <c:pt idx="3717">
                  <c:v>21.521984953703701</c:v>
                </c:pt>
                <c:pt idx="3718">
                  <c:v>21.527771990740739</c:v>
                </c:pt>
                <c:pt idx="3719">
                  <c:v>21.53355902777778</c:v>
                </c:pt>
                <c:pt idx="3720">
                  <c:v>21.539346064814815</c:v>
                </c:pt>
                <c:pt idx="3721">
                  <c:v>21.545133101851849</c:v>
                </c:pt>
                <c:pt idx="3722">
                  <c:v>21.550920138888888</c:v>
                </c:pt>
                <c:pt idx="3723">
                  <c:v>21.556707175925922</c:v>
                </c:pt>
                <c:pt idx="3724">
                  <c:v>21.56249421296296</c:v>
                </c:pt>
                <c:pt idx="3725">
                  <c:v>21.568281250000002</c:v>
                </c:pt>
                <c:pt idx="3726">
                  <c:v>21.574074074074076</c:v>
                </c:pt>
                <c:pt idx="3727">
                  <c:v>21.579855324074071</c:v>
                </c:pt>
                <c:pt idx="3728">
                  <c:v>21.585642361111109</c:v>
                </c:pt>
                <c:pt idx="3729">
                  <c:v>21.591429398148147</c:v>
                </c:pt>
                <c:pt idx="3730">
                  <c:v>21.597216435185185</c:v>
                </c:pt>
                <c:pt idx="3731">
                  <c:v>21.603009259259263</c:v>
                </c:pt>
                <c:pt idx="3732">
                  <c:v>21.608790509259254</c:v>
                </c:pt>
                <c:pt idx="3733">
                  <c:v>21.614577546296296</c:v>
                </c:pt>
                <c:pt idx="3734">
                  <c:v>21.620364583333334</c:v>
                </c:pt>
                <c:pt idx="3735">
                  <c:v>21.626151620370369</c:v>
                </c:pt>
                <c:pt idx="3736">
                  <c:v>21.631938657407407</c:v>
                </c:pt>
                <c:pt idx="3737">
                  <c:v>21.637725694444441</c:v>
                </c:pt>
                <c:pt idx="3738">
                  <c:v>21.643512731481476</c:v>
                </c:pt>
                <c:pt idx="3739">
                  <c:v>21.649299768518517</c:v>
                </c:pt>
                <c:pt idx="3740">
                  <c:v>21.655086805555555</c:v>
                </c:pt>
                <c:pt idx="3741">
                  <c:v>21.660873842592594</c:v>
                </c:pt>
                <c:pt idx="3742">
                  <c:v>21.666666666666668</c:v>
                </c:pt>
                <c:pt idx="3743">
                  <c:v>21.672447916666663</c:v>
                </c:pt>
                <c:pt idx="3744">
                  <c:v>21.678234953703704</c:v>
                </c:pt>
                <c:pt idx="3745">
                  <c:v>21.684021990740739</c:v>
                </c:pt>
                <c:pt idx="3746">
                  <c:v>21.689809027777773</c:v>
                </c:pt>
                <c:pt idx="3747">
                  <c:v>21.695596064814811</c:v>
                </c:pt>
                <c:pt idx="3748">
                  <c:v>21.701383101851849</c:v>
                </c:pt>
                <c:pt idx="3749">
                  <c:v>21.707170138888891</c:v>
                </c:pt>
                <c:pt idx="3750">
                  <c:v>21.712957175925926</c:v>
                </c:pt>
                <c:pt idx="3751">
                  <c:v>21.71874421296296</c:v>
                </c:pt>
                <c:pt idx="3752">
                  <c:v>21.724531249999998</c:v>
                </c:pt>
                <c:pt idx="3753">
                  <c:v>21.730318287037033</c:v>
                </c:pt>
                <c:pt idx="3754">
                  <c:v>21.736105324074071</c:v>
                </c:pt>
                <c:pt idx="3755">
                  <c:v>21.741892361111113</c:v>
                </c:pt>
                <c:pt idx="3756">
                  <c:v>21.747685185185187</c:v>
                </c:pt>
                <c:pt idx="3757">
                  <c:v>21.753466435185185</c:v>
                </c:pt>
                <c:pt idx="3758">
                  <c:v>21.759259259259256</c:v>
                </c:pt>
                <c:pt idx="3759">
                  <c:v>21.765040509259258</c:v>
                </c:pt>
                <c:pt idx="3760">
                  <c:v>21.77082175925926</c:v>
                </c:pt>
                <c:pt idx="3761">
                  <c:v>21.77661458333333</c:v>
                </c:pt>
                <c:pt idx="3762">
                  <c:v>21.782401620370365</c:v>
                </c:pt>
                <c:pt idx="3763">
                  <c:v>21.788188657407407</c:v>
                </c:pt>
                <c:pt idx="3764">
                  <c:v>21.793975694444445</c:v>
                </c:pt>
                <c:pt idx="3765">
                  <c:v>21.799762731481483</c:v>
                </c:pt>
                <c:pt idx="3766">
                  <c:v>21.805549768518517</c:v>
                </c:pt>
                <c:pt idx="3767">
                  <c:v>21.811336805555552</c:v>
                </c:pt>
                <c:pt idx="3768">
                  <c:v>21.81712384259259</c:v>
                </c:pt>
                <c:pt idx="3769">
                  <c:v>21.822910879629628</c:v>
                </c:pt>
                <c:pt idx="3770">
                  <c:v>21.828697916666666</c:v>
                </c:pt>
                <c:pt idx="3771">
                  <c:v>21.834484953703704</c:v>
                </c:pt>
                <c:pt idx="3772">
                  <c:v>21.840271990740739</c:v>
                </c:pt>
                <c:pt idx="3773">
                  <c:v>21.846059027777773</c:v>
                </c:pt>
                <c:pt idx="3774">
                  <c:v>21.851851851851848</c:v>
                </c:pt>
                <c:pt idx="3775">
                  <c:v>21.857633101851849</c:v>
                </c:pt>
                <c:pt idx="3776">
                  <c:v>21.863414351851851</c:v>
                </c:pt>
                <c:pt idx="3777">
                  <c:v>21.869207175925922</c:v>
                </c:pt>
                <c:pt idx="3778">
                  <c:v>21.87499421296296</c:v>
                </c:pt>
                <c:pt idx="3779">
                  <c:v>21.880781250000002</c:v>
                </c:pt>
                <c:pt idx="3780">
                  <c:v>21.886568287037036</c:v>
                </c:pt>
                <c:pt idx="3781">
                  <c:v>21.892361111111111</c:v>
                </c:pt>
                <c:pt idx="3782">
                  <c:v>21.898142361111109</c:v>
                </c:pt>
                <c:pt idx="3783">
                  <c:v>21.903929398148144</c:v>
                </c:pt>
                <c:pt idx="3784">
                  <c:v>21.909716435185185</c:v>
                </c:pt>
                <c:pt idx="3785">
                  <c:v>21.915503472222223</c:v>
                </c:pt>
                <c:pt idx="3786">
                  <c:v>21.921290509259258</c:v>
                </c:pt>
                <c:pt idx="3787">
                  <c:v>21.927077546296296</c:v>
                </c:pt>
                <c:pt idx="3788">
                  <c:v>21.93286458333333</c:v>
                </c:pt>
                <c:pt idx="3789">
                  <c:v>21.938651620370369</c:v>
                </c:pt>
                <c:pt idx="3790">
                  <c:v>21.944444444444443</c:v>
                </c:pt>
                <c:pt idx="3791">
                  <c:v>21.950225694444441</c:v>
                </c:pt>
                <c:pt idx="3792">
                  <c:v>21.956012731481476</c:v>
                </c:pt>
                <c:pt idx="3793">
                  <c:v>21.961799768518517</c:v>
                </c:pt>
                <c:pt idx="3794">
                  <c:v>21.967586805555555</c:v>
                </c:pt>
                <c:pt idx="3795">
                  <c:v>21.973373842592594</c:v>
                </c:pt>
                <c:pt idx="3796">
                  <c:v>21.979160879629628</c:v>
                </c:pt>
                <c:pt idx="3797">
                  <c:v>21.984947916666663</c:v>
                </c:pt>
                <c:pt idx="3798">
                  <c:v>21.990734953703701</c:v>
                </c:pt>
                <c:pt idx="3799">
                  <c:v>21.996521990740739</c:v>
                </c:pt>
                <c:pt idx="3800">
                  <c:v>22.00230902777778</c:v>
                </c:pt>
                <c:pt idx="3801">
                  <c:v>22.008096064814815</c:v>
                </c:pt>
                <c:pt idx="3802">
                  <c:v>22.013883101851849</c:v>
                </c:pt>
                <c:pt idx="3803">
                  <c:v>22.019670138888888</c:v>
                </c:pt>
                <c:pt idx="3804">
                  <c:v>22.025457175925926</c:v>
                </c:pt>
                <c:pt idx="3805">
                  <c:v>22.03124421296296</c:v>
                </c:pt>
                <c:pt idx="3806">
                  <c:v>22.037037037037038</c:v>
                </c:pt>
                <c:pt idx="3807">
                  <c:v>22.042818287037033</c:v>
                </c:pt>
                <c:pt idx="3808">
                  <c:v>22.048605324074071</c:v>
                </c:pt>
                <c:pt idx="3809">
                  <c:v>22.054392361111113</c:v>
                </c:pt>
                <c:pt idx="3810">
                  <c:v>22.060179398148147</c:v>
                </c:pt>
                <c:pt idx="3811">
                  <c:v>22.065966435185185</c:v>
                </c:pt>
                <c:pt idx="3812">
                  <c:v>22.07175347222222</c:v>
                </c:pt>
                <c:pt idx="3813">
                  <c:v>22.077540509259254</c:v>
                </c:pt>
                <c:pt idx="3814">
                  <c:v>22.083327546296296</c:v>
                </c:pt>
                <c:pt idx="3815">
                  <c:v>22.089108796296298</c:v>
                </c:pt>
                <c:pt idx="3816">
                  <c:v>22.094895833333332</c:v>
                </c:pt>
                <c:pt idx="3817">
                  <c:v>22.100688657407407</c:v>
                </c:pt>
                <c:pt idx="3818">
                  <c:v>22.106475694444441</c:v>
                </c:pt>
                <c:pt idx="3819">
                  <c:v>22.112262731481483</c:v>
                </c:pt>
                <c:pt idx="3820">
                  <c:v>22.118049768518517</c:v>
                </c:pt>
                <c:pt idx="3821">
                  <c:v>22.123836805555552</c:v>
                </c:pt>
                <c:pt idx="3822">
                  <c:v>22.12962962962963</c:v>
                </c:pt>
                <c:pt idx="3823">
                  <c:v>22.135410879629628</c:v>
                </c:pt>
                <c:pt idx="3824">
                  <c:v>22.141197916666666</c:v>
                </c:pt>
                <c:pt idx="3825">
                  <c:v>22.146984953703704</c:v>
                </c:pt>
                <c:pt idx="3826">
                  <c:v>22.152771990740739</c:v>
                </c:pt>
                <c:pt idx="3827">
                  <c:v>22.158559027777773</c:v>
                </c:pt>
                <c:pt idx="3828">
                  <c:v>22.164346064814811</c:v>
                </c:pt>
                <c:pt idx="3829">
                  <c:v>22.170133101851849</c:v>
                </c:pt>
                <c:pt idx="3830">
                  <c:v>22.175920138888891</c:v>
                </c:pt>
                <c:pt idx="3831">
                  <c:v>22.181707175925926</c:v>
                </c:pt>
                <c:pt idx="3832">
                  <c:v>22.18749421296296</c:v>
                </c:pt>
                <c:pt idx="3833">
                  <c:v>22.193281249999998</c:v>
                </c:pt>
                <c:pt idx="3834">
                  <c:v>22.199068287037036</c:v>
                </c:pt>
                <c:pt idx="3835">
                  <c:v>22.204855324074071</c:v>
                </c:pt>
                <c:pt idx="3836">
                  <c:v>22.210648148148149</c:v>
                </c:pt>
                <c:pt idx="3837">
                  <c:v>22.216429398148144</c:v>
                </c:pt>
                <c:pt idx="3838">
                  <c:v>22.222228009259261</c:v>
                </c:pt>
                <c:pt idx="3839">
                  <c:v>22.228003472222223</c:v>
                </c:pt>
                <c:pt idx="3840">
                  <c:v>22.233790509259258</c:v>
                </c:pt>
                <c:pt idx="3841">
                  <c:v>22.239577546296296</c:v>
                </c:pt>
                <c:pt idx="3842">
                  <c:v>22.24536458333333</c:v>
                </c:pt>
                <c:pt idx="3843">
                  <c:v>22.251151620370365</c:v>
                </c:pt>
                <c:pt idx="3844">
                  <c:v>22.256938657407407</c:v>
                </c:pt>
                <c:pt idx="3845">
                  <c:v>22.262725694444441</c:v>
                </c:pt>
                <c:pt idx="3846">
                  <c:v>22.268512731481476</c:v>
                </c:pt>
                <c:pt idx="3847">
                  <c:v>22.274299768518517</c:v>
                </c:pt>
                <c:pt idx="3848">
                  <c:v>22.280086805555552</c:v>
                </c:pt>
                <c:pt idx="3849">
                  <c:v>22.285873842592594</c:v>
                </c:pt>
                <c:pt idx="3850">
                  <c:v>22.291660879629628</c:v>
                </c:pt>
                <c:pt idx="3851">
                  <c:v>22.297447916666666</c:v>
                </c:pt>
                <c:pt idx="3852">
                  <c:v>22.303234953703704</c:v>
                </c:pt>
                <c:pt idx="3853">
                  <c:v>22.309021990740739</c:v>
                </c:pt>
                <c:pt idx="3854">
                  <c:v>22.314814814814813</c:v>
                </c:pt>
                <c:pt idx="3855">
                  <c:v>22.320596064814815</c:v>
                </c:pt>
                <c:pt idx="3856">
                  <c:v>22.326383101851849</c:v>
                </c:pt>
                <c:pt idx="3857">
                  <c:v>22.332170138888888</c:v>
                </c:pt>
                <c:pt idx="3858">
                  <c:v>22.337957175925922</c:v>
                </c:pt>
                <c:pt idx="3859">
                  <c:v>22.34374421296296</c:v>
                </c:pt>
                <c:pt idx="3860">
                  <c:v>22.349531249999998</c:v>
                </c:pt>
                <c:pt idx="3861">
                  <c:v>22.355318287037033</c:v>
                </c:pt>
                <c:pt idx="3862">
                  <c:v>22.361105324074071</c:v>
                </c:pt>
                <c:pt idx="3863">
                  <c:v>22.366892361111109</c:v>
                </c:pt>
                <c:pt idx="3864">
                  <c:v>22.372679398148147</c:v>
                </c:pt>
                <c:pt idx="3865">
                  <c:v>22.378472222222221</c:v>
                </c:pt>
                <c:pt idx="3866">
                  <c:v>22.384253472222223</c:v>
                </c:pt>
                <c:pt idx="3867">
                  <c:v>22.390040509259258</c:v>
                </c:pt>
                <c:pt idx="3868">
                  <c:v>22.395827546296296</c:v>
                </c:pt>
                <c:pt idx="3869">
                  <c:v>22.40162037037037</c:v>
                </c:pt>
                <c:pt idx="3870">
                  <c:v>22.407407407407405</c:v>
                </c:pt>
                <c:pt idx="3871">
                  <c:v>22.413188657407407</c:v>
                </c:pt>
                <c:pt idx="3872">
                  <c:v>22.418975694444441</c:v>
                </c:pt>
                <c:pt idx="3873">
                  <c:v>22.424762731481476</c:v>
                </c:pt>
                <c:pt idx="3874">
                  <c:v>22.430549768518517</c:v>
                </c:pt>
                <c:pt idx="3875">
                  <c:v>22.436342592592592</c:v>
                </c:pt>
                <c:pt idx="3876">
                  <c:v>22.442118055555557</c:v>
                </c:pt>
                <c:pt idx="3877">
                  <c:v>22.447916666666668</c:v>
                </c:pt>
                <c:pt idx="3878">
                  <c:v>22.453697916666663</c:v>
                </c:pt>
                <c:pt idx="3879">
                  <c:v>22.459484953703704</c:v>
                </c:pt>
                <c:pt idx="3880">
                  <c:v>22.465271990740739</c:v>
                </c:pt>
                <c:pt idx="3881">
                  <c:v>22.47105902777778</c:v>
                </c:pt>
                <c:pt idx="3882">
                  <c:v>22.476846064814815</c:v>
                </c:pt>
                <c:pt idx="3883">
                  <c:v>22.482633101851849</c:v>
                </c:pt>
                <c:pt idx="3884">
                  <c:v>22.488420138888891</c:v>
                </c:pt>
                <c:pt idx="3885">
                  <c:v>22.494207175925926</c:v>
                </c:pt>
                <c:pt idx="3886">
                  <c:v>22.499988425925924</c:v>
                </c:pt>
                <c:pt idx="3887">
                  <c:v>22.505781249999998</c:v>
                </c:pt>
                <c:pt idx="3888">
                  <c:v>22.511568287037033</c:v>
                </c:pt>
                <c:pt idx="3889">
                  <c:v>22.517355324074071</c:v>
                </c:pt>
                <c:pt idx="3890">
                  <c:v>22.523142361111109</c:v>
                </c:pt>
                <c:pt idx="3891">
                  <c:v>22.528929398148144</c:v>
                </c:pt>
                <c:pt idx="3892">
                  <c:v>22.534716435185185</c:v>
                </c:pt>
                <c:pt idx="3893">
                  <c:v>22.540509259259263</c:v>
                </c:pt>
                <c:pt idx="3894">
                  <c:v>22.546290509259258</c:v>
                </c:pt>
                <c:pt idx="3895">
                  <c:v>22.552077546296296</c:v>
                </c:pt>
                <c:pt idx="3896">
                  <c:v>22.557864583333334</c:v>
                </c:pt>
                <c:pt idx="3897">
                  <c:v>22.563645833333332</c:v>
                </c:pt>
                <c:pt idx="3898">
                  <c:v>22.569438657407407</c:v>
                </c:pt>
                <c:pt idx="3899">
                  <c:v>22.575225694444445</c:v>
                </c:pt>
                <c:pt idx="3900">
                  <c:v>22.581012731481483</c:v>
                </c:pt>
                <c:pt idx="3901">
                  <c:v>22.586799768518517</c:v>
                </c:pt>
                <c:pt idx="3902">
                  <c:v>22.592592592592592</c:v>
                </c:pt>
                <c:pt idx="3903">
                  <c:v>22.59837384259259</c:v>
                </c:pt>
                <c:pt idx="3904">
                  <c:v>22.604160879629628</c:v>
                </c:pt>
                <c:pt idx="3905">
                  <c:v>22.609947916666663</c:v>
                </c:pt>
                <c:pt idx="3906">
                  <c:v>22.615734953703701</c:v>
                </c:pt>
                <c:pt idx="3907">
                  <c:v>22.621527777777779</c:v>
                </c:pt>
                <c:pt idx="3908">
                  <c:v>22.627309027777773</c:v>
                </c:pt>
                <c:pt idx="3909">
                  <c:v>22.633096064814815</c:v>
                </c:pt>
                <c:pt idx="3910">
                  <c:v>22.638883101851849</c:v>
                </c:pt>
                <c:pt idx="3911">
                  <c:v>22.644670138888891</c:v>
                </c:pt>
                <c:pt idx="3912">
                  <c:v>22.650457175925926</c:v>
                </c:pt>
                <c:pt idx="3913">
                  <c:v>22.65624421296296</c:v>
                </c:pt>
                <c:pt idx="3914">
                  <c:v>22.662031250000002</c:v>
                </c:pt>
                <c:pt idx="3915">
                  <c:v>22.667818287037036</c:v>
                </c:pt>
                <c:pt idx="3916">
                  <c:v>22.673605324074071</c:v>
                </c:pt>
                <c:pt idx="3917">
                  <c:v>22.679392361111109</c:v>
                </c:pt>
                <c:pt idx="3918">
                  <c:v>22.685185185185183</c:v>
                </c:pt>
                <c:pt idx="3919">
                  <c:v>22.690966435185185</c:v>
                </c:pt>
                <c:pt idx="3920">
                  <c:v>22.69675347222222</c:v>
                </c:pt>
                <c:pt idx="3921">
                  <c:v>22.702540509259254</c:v>
                </c:pt>
                <c:pt idx="3922">
                  <c:v>22.708327546296296</c:v>
                </c:pt>
                <c:pt idx="3923">
                  <c:v>22.71411458333333</c:v>
                </c:pt>
                <c:pt idx="3924">
                  <c:v>22.719901620370369</c:v>
                </c:pt>
                <c:pt idx="3925">
                  <c:v>22.725688657407407</c:v>
                </c:pt>
                <c:pt idx="3926">
                  <c:v>22.731475694444445</c:v>
                </c:pt>
                <c:pt idx="3927">
                  <c:v>22.737262731481483</c:v>
                </c:pt>
                <c:pt idx="3928">
                  <c:v>22.743049768518517</c:v>
                </c:pt>
                <c:pt idx="3929">
                  <c:v>22.748836805555555</c:v>
                </c:pt>
                <c:pt idx="3930">
                  <c:v>22.754623842592594</c:v>
                </c:pt>
                <c:pt idx="3931">
                  <c:v>22.760410879629628</c:v>
                </c:pt>
                <c:pt idx="3932">
                  <c:v>22.766197916666663</c:v>
                </c:pt>
                <c:pt idx="3933">
                  <c:v>22.771984953703701</c:v>
                </c:pt>
                <c:pt idx="3934">
                  <c:v>22.777766203703706</c:v>
                </c:pt>
                <c:pt idx="3935">
                  <c:v>22.783559027777773</c:v>
                </c:pt>
                <c:pt idx="3936">
                  <c:v>22.789346064814811</c:v>
                </c:pt>
                <c:pt idx="3937">
                  <c:v>22.795133101851849</c:v>
                </c:pt>
                <c:pt idx="3938">
                  <c:v>22.800920138888888</c:v>
                </c:pt>
                <c:pt idx="3939">
                  <c:v>22.806707175925926</c:v>
                </c:pt>
                <c:pt idx="3940">
                  <c:v>22.81249421296296</c:v>
                </c:pt>
                <c:pt idx="3941">
                  <c:v>22.818281250000002</c:v>
                </c:pt>
                <c:pt idx="3942">
                  <c:v>22.824068287037036</c:v>
                </c:pt>
                <c:pt idx="3943">
                  <c:v>22.829855324074071</c:v>
                </c:pt>
                <c:pt idx="3944">
                  <c:v>22.835642361111113</c:v>
                </c:pt>
                <c:pt idx="3945">
                  <c:v>22.841429398148147</c:v>
                </c:pt>
                <c:pt idx="3946">
                  <c:v>22.847216435185185</c:v>
                </c:pt>
                <c:pt idx="3947">
                  <c:v>22.85300347222222</c:v>
                </c:pt>
                <c:pt idx="3948">
                  <c:v>22.858790509259254</c:v>
                </c:pt>
                <c:pt idx="3949">
                  <c:v>22.864577546296296</c:v>
                </c:pt>
                <c:pt idx="3950">
                  <c:v>22.87037037037037</c:v>
                </c:pt>
                <c:pt idx="3951">
                  <c:v>22.876151620370365</c:v>
                </c:pt>
                <c:pt idx="3952">
                  <c:v>22.881938657407407</c:v>
                </c:pt>
                <c:pt idx="3953">
                  <c:v>22.887725694444441</c:v>
                </c:pt>
                <c:pt idx="3954">
                  <c:v>22.893512731481483</c:v>
                </c:pt>
                <c:pt idx="3955">
                  <c:v>22.899299768518517</c:v>
                </c:pt>
                <c:pt idx="3956">
                  <c:v>22.905086805555555</c:v>
                </c:pt>
                <c:pt idx="3957">
                  <c:v>22.91087962962963</c:v>
                </c:pt>
                <c:pt idx="3958">
                  <c:v>22.916660879629628</c:v>
                </c:pt>
                <c:pt idx="3959">
                  <c:v>22.922447916666666</c:v>
                </c:pt>
                <c:pt idx="3960">
                  <c:v>22.928234953703704</c:v>
                </c:pt>
                <c:pt idx="3961">
                  <c:v>22.934021990740739</c:v>
                </c:pt>
                <c:pt idx="3962">
                  <c:v>22.939809027777773</c:v>
                </c:pt>
                <c:pt idx="3963">
                  <c:v>22.945596064814811</c:v>
                </c:pt>
                <c:pt idx="3964">
                  <c:v>22.951383101851849</c:v>
                </c:pt>
                <c:pt idx="3965">
                  <c:v>22.957170138888888</c:v>
                </c:pt>
                <c:pt idx="3966">
                  <c:v>22.962951388888893</c:v>
                </c:pt>
                <c:pt idx="3967">
                  <c:v>22.968738425925928</c:v>
                </c:pt>
                <c:pt idx="3968">
                  <c:v>22.974531249999998</c:v>
                </c:pt>
                <c:pt idx="3969">
                  <c:v>22.980318287037036</c:v>
                </c:pt>
                <c:pt idx="3970">
                  <c:v>22.986105324074071</c:v>
                </c:pt>
                <c:pt idx="3971">
                  <c:v>22.991892361111113</c:v>
                </c:pt>
                <c:pt idx="3972">
                  <c:v>22.997679398148147</c:v>
                </c:pt>
                <c:pt idx="3973">
                  <c:v>23.003466435185185</c:v>
                </c:pt>
                <c:pt idx="3974">
                  <c:v>23.009253472222223</c:v>
                </c:pt>
                <c:pt idx="3975">
                  <c:v>23.015040509259258</c:v>
                </c:pt>
                <c:pt idx="3976">
                  <c:v>23.020827546296296</c:v>
                </c:pt>
                <c:pt idx="3977">
                  <c:v>23.026608796296298</c:v>
                </c:pt>
                <c:pt idx="3978">
                  <c:v>23.032401620370365</c:v>
                </c:pt>
                <c:pt idx="3979">
                  <c:v>23.038188657407407</c:v>
                </c:pt>
                <c:pt idx="3980">
                  <c:v>23.043975694444441</c:v>
                </c:pt>
                <c:pt idx="3981">
                  <c:v>23.049762731481476</c:v>
                </c:pt>
                <c:pt idx="3982">
                  <c:v>23.055555555555554</c:v>
                </c:pt>
                <c:pt idx="3983">
                  <c:v>23.061336805555552</c:v>
                </c:pt>
                <c:pt idx="3984">
                  <c:v>23.067123842592594</c:v>
                </c:pt>
                <c:pt idx="3985">
                  <c:v>23.072910879629628</c:v>
                </c:pt>
                <c:pt idx="3986">
                  <c:v>23.078703703703706</c:v>
                </c:pt>
                <c:pt idx="3987">
                  <c:v>23.08449074074074</c:v>
                </c:pt>
                <c:pt idx="3988">
                  <c:v>23.090271990740739</c:v>
                </c:pt>
                <c:pt idx="3989">
                  <c:v>23.09605902777778</c:v>
                </c:pt>
                <c:pt idx="3990">
                  <c:v>23.101851851851848</c:v>
                </c:pt>
                <c:pt idx="3991">
                  <c:v>23.107633101851849</c:v>
                </c:pt>
                <c:pt idx="3992">
                  <c:v>23.113420138888888</c:v>
                </c:pt>
                <c:pt idx="3993">
                  <c:v>23.119207175925922</c:v>
                </c:pt>
                <c:pt idx="3994">
                  <c:v>23.12499421296296</c:v>
                </c:pt>
                <c:pt idx="3995">
                  <c:v>23.130781249999998</c:v>
                </c:pt>
                <c:pt idx="3996">
                  <c:v>23.136574074074076</c:v>
                </c:pt>
                <c:pt idx="3997">
                  <c:v>23.142349537037038</c:v>
                </c:pt>
                <c:pt idx="3998">
                  <c:v>23.148148148148149</c:v>
                </c:pt>
                <c:pt idx="3999">
                  <c:v>23.153929398148147</c:v>
                </c:pt>
                <c:pt idx="4000">
                  <c:v>23.159716435185185</c:v>
                </c:pt>
                <c:pt idx="4001">
                  <c:v>23.165503472222223</c:v>
                </c:pt>
                <c:pt idx="4002">
                  <c:v>23.171290509259258</c:v>
                </c:pt>
                <c:pt idx="4003">
                  <c:v>23.177077546296296</c:v>
                </c:pt>
                <c:pt idx="4004">
                  <c:v>23.182864583333334</c:v>
                </c:pt>
                <c:pt idx="4005">
                  <c:v>23.188651620370369</c:v>
                </c:pt>
                <c:pt idx="4006">
                  <c:v>23.194438657407407</c:v>
                </c:pt>
                <c:pt idx="4007">
                  <c:v>23.200225694444441</c:v>
                </c:pt>
                <c:pt idx="4008">
                  <c:v>23.206012731481476</c:v>
                </c:pt>
                <c:pt idx="4009">
                  <c:v>23.211799768518517</c:v>
                </c:pt>
                <c:pt idx="4010">
                  <c:v>23.217586805555552</c:v>
                </c:pt>
                <c:pt idx="4011">
                  <c:v>23.223368055555557</c:v>
                </c:pt>
                <c:pt idx="4012">
                  <c:v>23.229160879629628</c:v>
                </c:pt>
                <c:pt idx="4013">
                  <c:v>23.234947916666663</c:v>
                </c:pt>
                <c:pt idx="4014">
                  <c:v>23.24074074074074</c:v>
                </c:pt>
                <c:pt idx="4015">
                  <c:v>23.246521990740739</c:v>
                </c:pt>
                <c:pt idx="4016">
                  <c:v>23.252303240740741</c:v>
                </c:pt>
                <c:pt idx="4017">
                  <c:v>23.258101851851851</c:v>
                </c:pt>
                <c:pt idx="4018">
                  <c:v>23.263883101851849</c:v>
                </c:pt>
                <c:pt idx="4019">
                  <c:v>23.269675925925924</c:v>
                </c:pt>
                <c:pt idx="4020">
                  <c:v>23.275457175925926</c:v>
                </c:pt>
                <c:pt idx="4021">
                  <c:v>23.28124421296296</c:v>
                </c:pt>
                <c:pt idx="4022">
                  <c:v>23.287031249999998</c:v>
                </c:pt>
                <c:pt idx="4023">
                  <c:v>23.292818287037033</c:v>
                </c:pt>
                <c:pt idx="4024">
                  <c:v>23.298605324074071</c:v>
                </c:pt>
                <c:pt idx="4025">
                  <c:v>23.304392361111109</c:v>
                </c:pt>
                <c:pt idx="4026">
                  <c:v>23.310179398148144</c:v>
                </c:pt>
                <c:pt idx="4027">
                  <c:v>23.315966435185185</c:v>
                </c:pt>
                <c:pt idx="4028">
                  <c:v>23.321759259259263</c:v>
                </c:pt>
                <c:pt idx="4029">
                  <c:v>23.327540509259258</c:v>
                </c:pt>
                <c:pt idx="4030">
                  <c:v>23.333333333333332</c:v>
                </c:pt>
                <c:pt idx="4031">
                  <c:v>23.339114583333334</c:v>
                </c:pt>
                <c:pt idx="4032">
                  <c:v>23.344901620370369</c:v>
                </c:pt>
                <c:pt idx="4033">
                  <c:v>23.350688657407407</c:v>
                </c:pt>
                <c:pt idx="4034">
                  <c:v>23.356475694444445</c:v>
                </c:pt>
                <c:pt idx="4035">
                  <c:v>23.362262731481483</c:v>
                </c:pt>
                <c:pt idx="4036">
                  <c:v>23.368049768518517</c:v>
                </c:pt>
                <c:pt idx="4037">
                  <c:v>23.373836805555552</c:v>
                </c:pt>
                <c:pt idx="4038">
                  <c:v>23.37962384259259</c:v>
                </c:pt>
                <c:pt idx="4039">
                  <c:v>23.385410879629628</c:v>
                </c:pt>
                <c:pt idx="4040">
                  <c:v>23.391197916666663</c:v>
                </c:pt>
                <c:pt idx="4041">
                  <c:v>23.396984953703701</c:v>
                </c:pt>
                <c:pt idx="4042">
                  <c:v>23.402771990740739</c:v>
                </c:pt>
                <c:pt idx="4043">
                  <c:v>23.408559027777773</c:v>
                </c:pt>
                <c:pt idx="4044">
                  <c:v>23.414346064814815</c:v>
                </c:pt>
                <c:pt idx="4045">
                  <c:v>23.420133101851849</c:v>
                </c:pt>
                <c:pt idx="4046">
                  <c:v>23.425925925925927</c:v>
                </c:pt>
                <c:pt idx="4047">
                  <c:v>23.431707175925926</c:v>
                </c:pt>
                <c:pt idx="4048">
                  <c:v>23.43749421296296</c:v>
                </c:pt>
                <c:pt idx="4049">
                  <c:v>23.443281250000002</c:v>
                </c:pt>
                <c:pt idx="4050">
                  <c:v>23.449068287037036</c:v>
                </c:pt>
                <c:pt idx="4051">
                  <c:v>23.454855324074071</c:v>
                </c:pt>
                <c:pt idx="4052">
                  <c:v>23.460642361111109</c:v>
                </c:pt>
                <c:pt idx="4053">
                  <c:v>23.466429398148144</c:v>
                </c:pt>
                <c:pt idx="4054">
                  <c:v>23.472216435185185</c:v>
                </c:pt>
                <c:pt idx="4055">
                  <c:v>23.47800347222222</c:v>
                </c:pt>
                <c:pt idx="4056">
                  <c:v>23.483790509259254</c:v>
                </c:pt>
                <c:pt idx="4057">
                  <c:v>23.489577546296296</c:v>
                </c:pt>
                <c:pt idx="4058">
                  <c:v>23.49536458333333</c:v>
                </c:pt>
                <c:pt idx="4059">
                  <c:v>23.501151620370369</c:v>
                </c:pt>
                <c:pt idx="4060">
                  <c:v>23.506938657407407</c:v>
                </c:pt>
                <c:pt idx="4061">
                  <c:v>23.512731481481485</c:v>
                </c:pt>
                <c:pt idx="4062">
                  <c:v>23.518518518518519</c:v>
                </c:pt>
                <c:pt idx="4063">
                  <c:v>23.524299768518517</c:v>
                </c:pt>
                <c:pt idx="4064">
                  <c:v>23.530086805555555</c:v>
                </c:pt>
                <c:pt idx="4065">
                  <c:v>23.535873842592594</c:v>
                </c:pt>
                <c:pt idx="4066">
                  <c:v>23.541660879629628</c:v>
                </c:pt>
                <c:pt idx="4067">
                  <c:v>23.547447916666663</c:v>
                </c:pt>
                <c:pt idx="4068">
                  <c:v>23.553234953703701</c:v>
                </c:pt>
                <c:pt idx="4069">
                  <c:v>23.559027777777779</c:v>
                </c:pt>
                <c:pt idx="4070">
                  <c:v>23.564809027777773</c:v>
                </c:pt>
                <c:pt idx="4071">
                  <c:v>23.570590277777779</c:v>
                </c:pt>
                <c:pt idx="4072">
                  <c:v>23.576383101851849</c:v>
                </c:pt>
                <c:pt idx="4073">
                  <c:v>23.582170138888888</c:v>
                </c:pt>
                <c:pt idx="4074">
                  <c:v>23.587957175925926</c:v>
                </c:pt>
                <c:pt idx="4075">
                  <c:v>23.593738425925928</c:v>
                </c:pt>
                <c:pt idx="4076">
                  <c:v>23.599531250000002</c:v>
                </c:pt>
                <c:pt idx="4077">
                  <c:v>23.605318287037036</c:v>
                </c:pt>
                <c:pt idx="4078">
                  <c:v>23.611099537037035</c:v>
                </c:pt>
                <c:pt idx="4079">
                  <c:v>23.616892361111113</c:v>
                </c:pt>
                <c:pt idx="4080">
                  <c:v>23.622679398148147</c:v>
                </c:pt>
                <c:pt idx="4081">
                  <c:v>23.628466435185185</c:v>
                </c:pt>
                <c:pt idx="4082">
                  <c:v>23.634247685185183</c:v>
                </c:pt>
                <c:pt idx="4083">
                  <c:v>23.640040509259254</c:v>
                </c:pt>
                <c:pt idx="4084">
                  <c:v>23.64582175925926</c:v>
                </c:pt>
                <c:pt idx="4085">
                  <c:v>23.65161458333333</c:v>
                </c:pt>
                <c:pt idx="4086">
                  <c:v>23.657401620370365</c:v>
                </c:pt>
                <c:pt idx="4087">
                  <c:v>23.663188657407407</c:v>
                </c:pt>
                <c:pt idx="4088">
                  <c:v>23.668969907407408</c:v>
                </c:pt>
                <c:pt idx="4089">
                  <c:v>23.674762731481483</c:v>
                </c:pt>
                <c:pt idx="4090">
                  <c:v>23.680549768518517</c:v>
                </c:pt>
                <c:pt idx="4091">
                  <c:v>23.686336805555555</c:v>
                </c:pt>
                <c:pt idx="4092">
                  <c:v>23.692123842592594</c:v>
                </c:pt>
                <c:pt idx="4093">
                  <c:v>23.697910879629628</c:v>
                </c:pt>
                <c:pt idx="4094">
                  <c:v>23.703703703703702</c:v>
                </c:pt>
                <c:pt idx="4095">
                  <c:v>23.709484953703704</c:v>
                </c:pt>
                <c:pt idx="4096">
                  <c:v>23.715271990740739</c:v>
                </c:pt>
                <c:pt idx="4097">
                  <c:v>23.721059027777773</c:v>
                </c:pt>
                <c:pt idx="4098">
                  <c:v>23.726846064814811</c:v>
                </c:pt>
                <c:pt idx="4099">
                  <c:v>23.732633101851849</c:v>
                </c:pt>
                <c:pt idx="4100">
                  <c:v>23.738420138888888</c:v>
                </c:pt>
                <c:pt idx="4101">
                  <c:v>23.744207175925922</c:v>
                </c:pt>
                <c:pt idx="4102">
                  <c:v>23.74999421296296</c:v>
                </c:pt>
                <c:pt idx="4103">
                  <c:v>23.755781249999998</c:v>
                </c:pt>
                <c:pt idx="4104">
                  <c:v>23.761568287037036</c:v>
                </c:pt>
                <c:pt idx="4105">
                  <c:v>23.767355324074071</c:v>
                </c:pt>
                <c:pt idx="4106">
                  <c:v>23.773142361111113</c:v>
                </c:pt>
                <c:pt idx="4107">
                  <c:v>23.778929398148147</c:v>
                </c:pt>
                <c:pt idx="4108">
                  <c:v>23.784722222222221</c:v>
                </c:pt>
                <c:pt idx="4109">
                  <c:v>23.790503472222223</c:v>
                </c:pt>
                <c:pt idx="4110">
                  <c:v>23.796296296296294</c:v>
                </c:pt>
                <c:pt idx="4111">
                  <c:v>23.802077546296296</c:v>
                </c:pt>
                <c:pt idx="4112">
                  <c:v>23.80786458333333</c:v>
                </c:pt>
                <c:pt idx="4113">
                  <c:v>23.813651620370365</c:v>
                </c:pt>
                <c:pt idx="4114">
                  <c:v>23.819438657407407</c:v>
                </c:pt>
                <c:pt idx="4115">
                  <c:v>23.825225694444441</c:v>
                </c:pt>
                <c:pt idx="4116">
                  <c:v>23.831012731481476</c:v>
                </c:pt>
                <c:pt idx="4117">
                  <c:v>23.836799768518517</c:v>
                </c:pt>
                <c:pt idx="4118">
                  <c:v>23.842586805555552</c:v>
                </c:pt>
                <c:pt idx="4119">
                  <c:v>23.848373842592594</c:v>
                </c:pt>
                <c:pt idx="4120">
                  <c:v>23.854160879629628</c:v>
                </c:pt>
                <c:pt idx="4121">
                  <c:v>23.859947916666666</c:v>
                </c:pt>
                <c:pt idx="4122">
                  <c:v>23.865734953703704</c:v>
                </c:pt>
                <c:pt idx="4123">
                  <c:v>23.871521990740739</c:v>
                </c:pt>
                <c:pt idx="4124">
                  <c:v>23.87730902777778</c:v>
                </c:pt>
                <c:pt idx="4125">
                  <c:v>23.883096064814815</c:v>
                </c:pt>
                <c:pt idx="4126">
                  <c:v>23.888888888888889</c:v>
                </c:pt>
                <c:pt idx="4127">
                  <c:v>23.894670138888888</c:v>
                </c:pt>
                <c:pt idx="4128">
                  <c:v>23.900457175925922</c:v>
                </c:pt>
                <c:pt idx="4129">
                  <c:v>23.90624421296296</c:v>
                </c:pt>
                <c:pt idx="4130">
                  <c:v>23.912031249999998</c:v>
                </c:pt>
                <c:pt idx="4131">
                  <c:v>23.917818287037033</c:v>
                </c:pt>
                <c:pt idx="4132">
                  <c:v>23.923605324074071</c:v>
                </c:pt>
                <c:pt idx="4133">
                  <c:v>23.929392361111109</c:v>
                </c:pt>
                <c:pt idx="4134">
                  <c:v>23.935179398148147</c:v>
                </c:pt>
                <c:pt idx="4135">
                  <c:v>23.940966435185185</c:v>
                </c:pt>
                <c:pt idx="4136">
                  <c:v>23.946753472222223</c:v>
                </c:pt>
                <c:pt idx="4137">
                  <c:v>23.952534722222222</c:v>
                </c:pt>
                <c:pt idx="4138">
                  <c:v>23.958321759259256</c:v>
                </c:pt>
                <c:pt idx="4139">
                  <c:v>23.964114583333334</c:v>
                </c:pt>
                <c:pt idx="4140">
                  <c:v>23.969901620370369</c:v>
                </c:pt>
                <c:pt idx="4141">
                  <c:v>23.975688657407407</c:v>
                </c:pt>
                <c:pt idx="4142">
                  <c:v>23.981481481481481</c:v>
                </c:pt>
                <c:pt idx="4143">
                  <c:v>23.987262731481476</c:v>
                </c:pt>
                <c:pt idx="4144">
                  <c:v>23.993049768518517</c:v>
                </c:pt>
                <c:pt idx="4145">
                  <c:v>23.998836805555552</c:v>
                </c:pt>
                <c:pt idx="4146">
                  <c:v>24.004623842592586</c:v>
                </c:pt>
                <c:pt idx="4147">
                  <c:v>24.010416666666664</c:v>
                </c:pt>
                <c:pt idx="4148">
                  <c:v>24.016197916666663</c:v>
                </c:pt>
                <c:pt idx="4149">
                  <c:v>24.02199074074074</c:v>
                </c:pt>
                <c:pt idx="4150">
                  <c:v>24.027771990740739</c:v>
                </c:pt>
                <c:pt idx="4151">
                  <c:v>24.033559027777777</c:v>
                </c:pt>
                <c:pt idx="4152">
                  <c:v>24.039346064814815</c:v>
                </c:pt>
                <c:pt idx="4153">
                  <c:v>24.045133101851849</c:v>
                </c:pt>
                <c:pt idx="4154">
                  <c:v>24.050920138888891</c:v>
                </c:pt>
                <c:pt idx="4155">
                  <c:v>24.056707175925926</c:v>
                </c:pt>
                <c:pt idx="4156">
                  <c:v>24.06249421296296</c:v>
                </c:pt>
                <c:pt idx="4157">
                  <c:v>24.068281249999998</c:v>
                </c:pt>
                <c:pt idx="4158">
                  <c:v>24.074074074074069</c:v>
                </c:pt>
                <c:pt idx="4159">
                  <c:v>24.079855324074071</c:v>
                </c:pt>
                <c:pt idx="4160">
                  <c:v>24.085642361111109</c:v>
                </c:pt>
                <c:pt idx="4161">
                  <c:v>24.091429398148144</c:v>
                </c:pt>
                <c:pt idx="4162">
                  <c:v>24.097216435185182</c:v>
                </c:pt>
                <c:pt idx="4163">
                  <c:v>24.10300925925926</c:v>
                </c:pt>
                <c:pt idx="4164">
                  <c:v>24.108790509259258</c:v>
                </c:pt>
                <c:pt idx="4165">
                  <c:v>24.114577546296296</c:v>
                </c:pt>
                <c:pt idx="4166">
                  <c:v>24.120364583333334</c:v>
                </c:pt>
                <c:pt idx="4167">
                  <c:v>24.126151620370369</c:v>
                </c:pt>
                <c:pt idx="4168">
                  <c:v>24.131938657407407</c:v>
                </c:pt>
                <c:pt idx="4169">
                  <c:v>24.137725694444445</c:v>
                </c:pt>
                <c:pt idx="4170">
                  <c:v>24.143512731481479</c:v>
                </c:pt>
                <c:pt idx="4171">
                  <c:v>24.149299768518517</c:v>
                </c:pt>
                <c:pt idx="4172">
                  <c:v>24.155086805555552</c:v>
                </c:pt>
                <c:pt idx="4173">
                  <c:v>24.160873842592586</c:v>
                </c:pt>
                <c:pt idx="4174">
                  <c:v>24.166666666666664</c:v>
                </c:pt>
                <c:pt idx="4175">
                  <c:v>24.172447916666663</c:v>
                </c:pt>
                <c:pt idx="4176">
                  <c:v>24.178234953703701</c:v>
                </c:pt>
                <c:pt idx="4177">
                  <c:v>24.184021990740739</c:v>
                </c:pt>
                <c:pt idx="4178">
                  <c:v>24.189809027777773</c:v>
                </c:pt>
                <c:pt idx="4179">
                  <c:v>24.195596064814815</c:v>
                </c:pt>
                <c:pt idx="4180">
                  <c:v>24.201383101851849</c:v>
                </c:pt>
                <c:pt idx="4181">
                  <c:v>24.207170138888891</c:v>
                </c:pt>
                <c:pt idx="4182">
                  <c:v>24.212957175925926</c:v>
                </c:pt>
                <c:pt idx="4183">
                  <c:v>24.21874421296296</c:v>
                </c:pt>
                <c:pt idx="4184">
                  <c:v>24.224531250000002</c:v>
                </c:pt>
                <c:pt idx="4185">
                  <c:v>24.230318287037036</c:v>
                </c:pt>
                <c:pt idx="4186">
                  <c:v>24.236105324074071</c:v>
                </c:pt>
                <c:pt idx="4187">
                  <c:v>24.241892361111109</c:v>
                </c:pt>
                <c:pt idx="4188">
                  <c:v>24.247685185185183</c:v>
                </c:pt>
                <c:pt idx="4189">
                  <c:v>24.253466435185182</c:v>
                </c:pt>
                <c:pt idx="4190">
                  <c:v>24.259259259259256</c:v>
                </c:pt>
                <c:pt idx="4191">
                  <c:v>24.265040509259254</c:v>
                </c:pt>
                <c:pt idx="4192">
                  <c:v>24.270827546296296</c:v>
                </c:pt>
                <c:pt idx="4193">
                  <c:v>24.27661458333333</c:v>
                </c:pt>
                <c:pt idx="4194">
                  <c:v>24.282401620370369</c:v>
                </c:pt>
                <c:pt idx="4195">
                  <c:v>24.288194444444443</c:v>
                </c:pt>
                <c:pt idx="4196">
                  <c:v>24.293975694444445</c:v>
                </c:pt>
                <c:pt idx="4197">
                  <c:v>24.299762731481479</c:v>
                </c:pt>
                <c:pt idx="4198">
                  <c:v>24.305549768518517</c:v>
                </c:pt>
                <c:pt idx="4199">
                  <c:v>24.311336805555555</c:v>
                </c:pt>
                <c:pt idx="4200">
                  <c:v>24.317123842592594</c:v>
                </c:pt>
                <c:pt idx="4201">
                  <c:v>24.322910879629628</c:v>
                </c:pt>
                <c:pt idx="4202">
                  <c:v>24.328697916666663</c:v>
                </c:pt>
                <c:pt idx="4203">
                  <c:v>24.334479166666664</c:v>
                </c:pt>
                <c:pt idx="4204">
                  <c:v>24.340271990740739</c:v>
                </c:pt>
                <c:pt idx="4205">
                  <c:v>24.346059027777773</c:v>
                </c:pt>
                <c:pt idx="4206">
                  <c:v>24.351851851851851</c:v>
                </c:pt>
                <c:pt idx="4207">
                  <c:v>24.357633101851849</c:v>
                </c:pt>
                <c:pt idx="4208">
                  <c:v>24.363420138888884</c:v>
                </c:pt>
                <c:pt idx="4209">
                  <c:v>24.369207175925926</c:v>
                </c:pt>
                <c:pt idx="4210">
                  <c:v>24.37499421296296</c:v>
                </c:pt>
                <c:pt idx="4211">
                  <c:v>24.380781250000002</c:v>
                </c:pt>
                <c:pt idx="4212">
                  <c:v>24.386568287037036</c:v>
                </c:pt>
                <c:pt idx="4213">
                  <c:v>24.392361111111111</c:v>
                </c:pt>
                <c:pt idx="4214">
                  <c:v>24.398142361111113</c:v>
                </c:pt>
                <c:pt idx="4215">
                  <c:v>24.403929398148147</c:v>
                </c:pt>
                <c:pt idx="4216">
                  <c:v>24.409716435185182</c:v>
                </c:pt>
                <c:pt idx="4217">
                  <c:v>24.41550347222222</c:v>
                </c:pt>
                <c:pt idx="4218">
                  <c:v>24.421290509259254</c:v>
                </c:pt>
                <c:pt idx="4219">
                  <c:v>24.427077546296296</c:v>
                </c:pt>
                <c:pt idx="4220">
                  <c:v>24.43286458333333</c:v>
                </c:pt>
                <c:pt idx="4221">
                  <c:v>24.438651620370365</c:v>
                </c:pt>
                <c:pt idx="4222">
                  <c:v>24.444444444444443</c:v>
                </c:pt>
                <c:pt idx="4223">
                  <c:v>24.450225694444441</c:v>
                </c:pt>
                <c:pt idx="4224">
                  <c:v>24.456006944444439</c:v>
                </c:pt>
                <c:pt idx="4225">
                  <c:v>24.461799768518517</c:v>
                </c:pt>
                <c:pt idx="4226">
                  <c:v>24.467586805555555</c:v>
                </c:pt>
                <c:pt idx="4227">
                  <c:v>24.473373842592594</c:v>
                </c:pt>
                <c:pt idx="4228">
                  <c:v>24.479160879629628</c:v>
                </c:pt>
                <c:pt idx="4229">
                  <c:v>24.484953703703702</c:v>
                </c:pt>
                <c:pt idx="4230">
                  <c:v>24.490734953703704</c:v>
                </c:pt>
                <c:pt idx="4231">
                  <c:v>24.496521990740739</c:v>
                </c:pt>
                <c:pt idx="4232">
                  <c:v>24.502309027777773</c:v>
                </c:pt>
                <c:pt idx="4233">
                  <c:v>24.508096064814811</c:v>
                </c:pt>
                <c:pt idx="4234">
                  <c:v>24.513883101851849</c:v>
                </c:pt>
                <c:pt idx="4235">
                  <c:v>24.519670138888884</c:v>
                </c:pt>
                <c:pt idx="4236">
                  <c:v>24.525457175925922</c:v>
                </c:pt>
                <c:pt idx="4237">
                  <c:v>24.53124421296296</c:v>
                </c:pt>
                <c:pt idx="4238">
                  <c:v>24.537025462962958</c:v>
                </c:pt>
                <c:pt idx="4239">
                  <c:v>24.542818287037036</c:v>
                </c:pt>
                <c:pt idx="4240">
                  <c:v>24.548605324074071</c:v>
                </c:pt>
                <c:pt idx="4241">
                  <c:v>24.554392361111113</c:v>
                </c:pt>
                <c:pt idx="4242">
                  <c:v>24.560179398148147</c:v>
                </c:pt>
                <c:pt idx="4243">
                  <c:v>24.565966435185182</c:v>
                </c:pt>
                <c:pt idx="4244">
                  <c:v>24.571753472222223</c:v>
                </c:pt>
                <c:pt idx="4245">
                  <c:v>24.577540509259258</c:v>
                </c:pt>
                <c:pt idx="4246">
                  <c:v>24.583327546296296</c:v>
                </c:pt>
                <c:pt idx="4247">
                  <c:v>24.58911458333333</c:v>
                </c:pt>
                <c:pt idx="4248">
                  <c:v>24.594901620370365</c:v>
                </c:pt>
                <c:pt idx="4249">
                  <c:v>24.600688657407407</c:v>
                </c:pt>
                <c:pt idx="4250">
                  <c:v>24.606475694444441</c:v>
                </c:pt>
                <c:pt idx="4251">
                  <c:v>24.612262731481476</c:v>
                </c:pt>
                <c:pt idx="4252">
                  <c:v>24.618049768518517</c:v>
                </c:pt>
                <c:pt idx="4253">
                  <c:v>24.623836805555552</c:v>
                </c:pt>
                <c:pt idx="4254">
                  <c:v>24.62962962962963</c:v>
                </c:pt>
                <c:pt idx="4255">
                  <c:v>24.635410879629628</c:v>
                </c:pt>
                <c:pt idx="4256">
                  <c:v>24.641197916666666</c:v>
                </c:pt>
                <c:pt idx="4257">
                  <c:v>24.646984953703704</c:v>
                </c:pt>
                <c:pt idx="4258">
                  <c:v>24.652771990740739</c:v>
                </c:pt>
                <c:pt idx="4259">
                  <c:v>24.658564814814813</c:v>
                </c:pt>
                <c:pt idx="4260">
                  <c:v>24.664346064814815</c:v>
                </c:pt>
                <c:pt idx="4261">
                  <c:v>24.670133101851849</c:v>
                </c:pt>
                <c:pt idx="4262">
                  <c:v>24.675920138888884</c:v>
                </c:pt>
                <c:pt idx="4263">
                  <c:v>24.681707175925922</c:v>
                </c:pt>
                <c:pt idx="4264">
                  <c:v>24.68749421296296</c:v>
                </c:pt>
                <c:pt idx="4265">
                  <c:v>24.693281249999998</c:v>
                </c:pt>
                <c:pt idx="4266">
                  <c:v>24.699068287037033</c:v>
                </c:pt>
                <c:pt idx="4267">
                  <c:v>24.704855324074071</c:v>
                </c:pt>
                <c:pt idx="4268">
                  <c:v>24.710642361111109</c:v>
                </c:pt>
                <c:pt idx="4269">
                  <c:v>24.716429398148147</c:v>
                </c:pt>
                <c:pt idx="4270">
                  <c:v>24.722222222222221</c:v>
                </c:pt>
                <c:pt idx="4271">
                  <c:v>24.728003472222223</c:v>
                </c:pt>
                <c:pt idx="4272">
                  <c:v>24.733790509259258</c:v>
                </c:pt>
                <c:pt idx="4273">
                  <c:v>24.739577546296296</c:v>
                </c:pt>
                <c:pt idx="4274">
                  <c:v>24.745364583333334</c:v>
                </c:pt>
                <c:pt idx="4275">
                  <c:v>24.751151620370369</c:v>
                </c:pt>
                <c:pt idx="4276">
                  <c:v>24.756938657407407</c:v>
                </c:pt>
                <c:pt idx="4277">
                  <c:v>24.762725694444441</c:v>
                </c:pt>
                <c:pt idx="4278">
                  <c:v>24.768512731481476</c:v>
                </c:pt>
                <c:pt idx="4279">
                  <c:v>24.774293981481478</c:v>
                </c:pt>
                <c:pt idx="4280">
                  <c:v>24.780086805555552</c:v>
                </c:pt>
                <c:pt idx="4281">
                  <c:v>24.785873842592586</c:v>
                </c:pt>
                <c:pt idx="4282">
                  <c:v>24.791660879629628</c:v>
                </c:pt>
                <c:pt idx="4283">
                  <c:v>24.797447916666663</c:v>
                </c:pt>
                <c:pt idx="4284">
                  <c:v>24.803229166666661</c:v>
                </c:pt>
                <c:pt idx="4285">
                  <c:v>24.809021990740739</c:v>
                </c:pt>
                <c:pt idx="4286">
                  <c:v>24.814814814814817</c:v>
                </c:pt>
                <c:pt idx="4287">
                  <c:v>24.820596064814815</c:v>
                </c:pt>
                <c:pt idx="4288">
                  <c:v>24.826383101851849</c:v>
                </c:pt>
                <c:pt idx="4289">
                  <c:v>24.832170138888891</c:v>
                </c:pt>
                <c:pt idx="4290">
                  <c:v>24.837957175925926</c:v>
                </c:pt>
                <c:pt idx="4291">
                  <c:v>24.84374421296296</c:v>
                </c:pt>
                <c:pt idx="4292">
                  <c:v>24.849531249999998</c:v>
                </c:pt>
                <c:pt idx="4293">
                  <c:v>24.855318287037033</c:v>
                </c:pt>
                <c:pt idx="4294">
                  <c:v>24.861105324074071</c:v>
                </c:pt>
                <c:pt idx="4295">
                  <c:v>24.866892361111109</c:v>
                </c:pt>
                <c:pt idx="4296">
                  <c:v>24.872685185185187</c:v>
                </c:pt>
                <c:pt idx="4297">
                  <c:v>24.878466435185182</c:v>
                </c:pt>
                <c:pt idx="4298">
                  <c:v>24.88425347222222</c:v>
                </c:pt>
                <c:pt idx="4299">
                  <c:v>24.890040509259258</c:v>
                </c:pt>
                <c:pt idx="4300">
                  <c:v>24.895833333333332</c:v>
                </c:pt>
                <c:pt idx="4301">
                  <c:v>24.901614583333334</c:v>
                </c:pt>
                <c:pt idx="4302">
                  <c:v>24.907407407407408</c:v>
                </c:pt>
                <c:pt idx="4303">
                  <c:v>24.913188657407407</c:v>
                </c:pt>
                <c:pt idx="4304">
                  <c:v>24.918975694444445</c:v>
                </c:pt>
                <c:pt idx="4305">
                  <c:v>24.924762731481479</c:v>
                </c:pt>
                <c:pt idx="4306">
                  <c:v>24.930549768518517</c:v>
                </c:pt>
                <c:pt idx="4307">
                  <c:v>24.936336805555552</c:v>
                </c:pt>
                <c:pt idx="4308">
                  <c:v>24.942123842592586</c:v>
                </c:pt>
                <c:pt idx="4309">
                  <c:v>24.947910879629628</c:v>
                </c:pt>
                <c:pt idx="4310">
                  <c:v>24.953697916666663</c:v>
                </c:pt>
                <c:pt idx="4311">
                  <c:v>24.959484953703701</c:v>
                </c:pt>
                <c:pt idx="4312">
                  <c:v>24.965271990740739</c:v>
                </c:pt>
                <c:pt idx="4313">
                  <c:v>24.971059027777773</c:v>
                </c:pt>
                <c:pt idx="4314">
                  <c:v>24.976846064814815</c:v>
                </c:pt>
                <c:pt idx="4315">
                  <c:v>24.982633101851849</c:v>
                </c:pt>
                <c:pt idx="4316">
                  <c:v>24.988420138888891</c:v>
                </c:pt>
                <c:pt idx="4317">
                  <c:v>24.994207175925926</c:v>
                </c:pt>
                <c:pt idx="4318">
                  <c:v>25</c:v>
                </c:pt>
                <c:pt idx="4319">
                  <c:v>25.005781250000002</c:v>
                </c:pt>
                <c:pt idx="4320">
                  <c:v>25.011568287037036</c:v>
                </c:pt>
                <c:pt idx="4321">
                  <c:v>25.017355324074071</c:v>
                </c:pt>
                <c:pt idx="4322">
                  <c:v>25.023142361111109</c:v>
                </c:pt>
                <c:pt idx="4323">
                  <c:v>25.028929398148144</c:v>
                </c:pt>
                <c:pt idx="4324">
                  <c:v>25.034716435185182</c:v>
                </c:pt>
                <c:pt idx="4325">
                  <c:v>25.04050347222222</c:v>
                </c:pt>
                <c:pt idx="4326">
                  <c:v>25.046290509259254</c:v>
                </c:pt>
                <c:pt idx="4327">
                  <c:v>25.052077546296296</c:v>
                </c:pt>
                <c:pt idx="4328">
                  <c:v>25.05786458333333</c:v>
                </c:pt>
                <c:pt idx="4329">
                  <c:v>25.063651620370369</c:v>
                </c:pt>
                <c:pt idx="4330">
                  <c:v>25.069438657407407</c:v>
                </c:pt>
                <c:pt idx="4331">
                  <c:v>25.075225694444445</c:v>
                </c:pt>
                <c:pt idx="4332">
                  <c:v>25.081012731481479</c:v>
                </c:pt>
                <c:pt idx="4333">
                  <c:v>25.086799768518517</c:v>
                </c:pt>
                <c:pt idx="4334">
                  <c:v>25.092592592592592</c:v>
                </c:pt>
                <c:pt idx="4335">
                  <c:v>25.098373842592594</c:v>
                </c:pt>
                <c:pt idx="4336">
                  <c:v>25.104160879629628</c:v>
                </c:pt>
                <c:pt idx="4337">
                  <c:v>25.109947916666663</c:v>
                </c:pt>
                <c:pt idx="4338">
                  <c:v>25.115734953703701</c:v>
                </c:pt>
                <c:pt idx="4339">
                  <c:v>25.121521990740739</c:v>
                </c:pt>
                <c:pt idx="4340">
                  <c:v>25.127309027777773</c:v>
                </c:pt>
                <c:pt idx="4341">
                  <c:v>25.133101851851851</c:v>
                </c:pt>
                <c:pt idx="4342">
                  <c:v>25.138883101851849</c:v>
                </c:pt>
                <c:pt idx="4343">
                  <c:v>25.144670138888884</c:v>
                </c:pt>
                <c:pt idx="4344">
                  <c:v>25.150457175925926</c:v>
                </c:pt>
                <c:pt idx="4345">
                  <c:v>25.15624421296296</c:v>
                </c:pt>
                <c:pt idx="4346">
                  <c:v>25.162031250000002</c:v>
                </c:pt>
                <c:pt idx="4347">
                  <c:v>25.167818287037036</c:v>
                </c:pt>
                <c:pt idx="4348">
                  <c:v>25.173605324074071</c:v>
                </c:pt>
                <c:pt idx="4349">
                  <c:v>25.179392361111113</c:v>
                </c:pt>
                <c:pt idx="4350">
                  <c:v>25.185185185185183</c:v>
                </c:pt>
                <c:pt idx="4351">
                  <c:v>25.190966435185182</c:v>
                </c:pt>
                <c:pt idx="4352">
                  <c:v>25.19675347222222</c:v>
                </c:pt>
                <c:pt idx="4353">
                  <c:v>25.202540509259254</c:v>
                </c:pt>
                <c:pt idx="4354">
                  <c:v>25.208327546296296</c:v>
                </c:pt>
                <c:pt idx="4355">
                  <c:v>25.21411458333333</c:v>
                </c:pt>
                <c:pt idx="4356">
                  <c:v>25.219901620370365</c:v>
                </c:pt>
                <c:pt idx="4357">
                  <c:v>25.225688657407407</c:v>
                </c:pt>
                <c:pt idx="4358">
                  <c:v>25.231475694444441</c:v>
                </c:pt>
                <c:pt idx="4359">
                  <c:v>25.237268518518519</c:v>
                </c:pt>
                <c:pt idx="4360">
                  <c:v>25.243049768518517</c:v>
                </c:pt>
                <c:pt idx="4361">
                  <c:v>25.248836805555555</c:v>
                </c:pt>
                <c:pt idx="4362">
                  <c:v>25.254623842592594</c:v>
                </c:pt>
                <c:pt idx="4363">
                  <c:v>25.260410879629628</c:v>
                </c:pt>
                <c:pt idx="4364">
                  <c:v>25.266203703703702</c:v>
                </c:pt>
                <c:pt idx="4365">
                  <c:v>25.271984953703704</c:v>
                </c:pt>
                <c:pt idx="4366">
                  <c:v>25.277777777777779</c:v>
                </c:pt>
                <c:pt idx="4367">
                  <c:v>25.283559027777773</c:v>
                </c:pt>
                <c:pt idx="4368">
                  <c:v>25.289346064814811</c:v>
                </c:pt>
                <c:pt idx="4369">
                  <c:v>25.295133101851849</c:v>
                </c:pt>
                <c:pt idx="4370">
                  <c:v>25.300920138888884</c:v>
                </c:pt>
                <c:pt idx="4371">
                  <c:v>25.306707175925922</c:v>
                </c:pt>
                <c:pt idx="4372">
                  <c:v>25.31249421296296</c:v>
                </c:pt>
                <c:pt idx="4373">
                  <c:v>25.318281249999998</c:v>
                </c:pt>
                <c:pt idx="4374">
                  <c:v>25.324068287037036</c:v>
                </c:pt>
                <c:pt idx="4375">
                  <c:v>25.329855324074071</c:v>
                </c:pt>
                <c:pt idx="4376">
                  <c:v>25.335642361111113</c:v>
                </c:pt>
                <c:pt idx="4377">
                  <c:v>25.341429398148147</c:v>
                </c:pt>
                <c:pt idx="4378">
                  <c:v>25.347216435185182</c:v>
                </c:pt>
                <c:pt idx="4379">
                  <c:v>25.353003472222223</c:v>
                </c:pt>
                <c:pt idx="4380">
                  <c:v>25.358796296296294</c:v>
                </c:pt>
                <c:pt idx="4381">
                  <c:v>25.364577546296296</c:v>
                </c:pt>
                <c:pt idx="4382">
                  <c:v>25.370370370370367</c:v>
                </c:pt>
                <c:pt idx="4383">
                  <c:v>25.376151620370365</c:v>
                </c:pt>
                <c:pt idx="4384">
                  <c:v>25.381938657407407</c:v>
                </c:pt>
                <c:pt idx="4385">
                  <c:v>25.387725694444441</c:v>
                </c:pt>
                <c:pt idx="4386">
                  <c:v>25.393512731481476</c:v>
                </c:pt>
                <c:pt idx="4387">
                  <c:v>25.399299768518517</c:v>
                </c:pt>
                <c:pt idx="4388">
                  <c:v>25.405086805555552</c:v>
                </c:pt>
                <c:pt idx="4389">
                  <c:v>25.410873842592594</c:v>
                </c:pt>
                <c:pt idx="4390">
                  <c:v>25.416660879629628</c:v>
                </c:pt>
                <c:pt idx="4391">
                  <c:v>25.422447916666666</c:v>
                </c:pt>
                <c:pt idx="4392">
                  <c:v>25.428234953703704</c:v>
                </c:pt>
                <c:pt idx="4393">
                  <c:v>25.434016203703699</c:v>
                </c:pt>
                <c:pt idx="4394">
                  <c:v>25.439809027777777</c:v>
                </c:pt>
                <c:pt idx="4395">
                  <c:v>25.445596064814815</c:v>
                </c:pt>
                <c:pt idx="4396">
                  <c:v>25.451383101851849</c:v>
                </c:pt>
                <c:pt idx="4397">
                  <c:v>25.457170138888884</c:v>
                </c:pt>
                <c:pt idx="4398">
                  <c:v>25.462962962962958</c:v>
                </c:pt>
                <c:pt idx="4399">
                  <c:v>25.46874421296296</c:v>
                </c:pt>
                <c:pt idx="4400">
                  <c:v>25.474525462962958</c:v>
                </c:pt>
                <c:pt idx="4401">
                  <c:v>25.480318287037033</c:v>
                </c:pt>
                <c:pt idx="4402">
                  <c:v>25.486105324074071</c:v>
                </c:pt>
                <c:pt idx="4403">
                  <c:v>25.491892361111109</c:v>
                </c:pt>
                <c:pt idx="4404">
                  <c:v>25.497679398148147</c:v>
                </c:pt>
                <c:pt idx="4405">
                  <c:v>25.503466435185182</c:v>
                </c:pt>
                <c:pt idx="4406">
                  <c:v>25.509253472222223</c:v>
                </c:pt>
                <c:pt idx="4407">
                  <c:v>25.515040509259258</c:v>
                </c:pt>
                <c:pt idx="4408">
                  <c:v>25.520827546296296</c:v>
                </c:pt>
                <c:pt idx="4409">
                  <c:v>25.526614583333334</c:v>
                </c:pt>
                <c:pt idx="4410">
                  <c:v>25.532401620370369</c:v>
                </c:pt>
                <c:pt idx="4411">
                  <c:v>25.538188657407407</c:v>
                </c:pt>
                <c:pt idx="4412">
                  <c:v>25.543975694444441</c:v>
                </c:pt>
                <c:pt idx="4413">
                  <c:v>25.549762731481476</c:v>
                </c:pt>
                <c:pt idx="4414">
                  <c:v>25.555555555555554</c:v>
                </c:pt>
                <c:pt idx="4415">
                  <c:v>25.561336805555552</c:v>
                </c:pt>
                <c:pt idx="4416">
                  <c:v>25.567123842592586</c:v>
                </c:pt>
                <c:pt idx="4417">
                  <c:v>25.572910879629628</c:v>
                </c:pt>
                <c:pt idx="4418">
                  <c:v>25.578697916666663</c:v>
                </c:pt>
                <c:pt idx="4419">
                  <c:v>25.584484953703704</c:v>
                </c:pt>
                <c:pt idx="4420">
                  <c:v>25.590266203703699</c:v>
                </c:pt>
                <c:pt idx="4421">
                  <c:v>25.596064814814817</c:v>
                </c:pt>
                <c:pt idx="4422">
                  <c:v>25.601846064814815</c:v>
                </c:pt>
                <c:pt idx="4423">
                  <c:v>25.607627314814813</c:v>
                </c:pt>
                <c:pt idx="4424">
                  <c:v>25.613420138888891</c:v>
                </c:pt>
                <c:pt idx="4425">
                  <c:v>25.619207175925926</c:v>
                </c:pt>
                <c:pt idx="4426">
                  <c:v>25.62499421296296</c:v>
                </c:pt>
                <c:pt idx="4427">
                  <c:v>25.630781249999998</c:v>
                </c:pt>
                <c:pt idx="4428">
                  <c:v>25.636568287037033</c:v>
                </c:pt>
                <c:pt idx="4429">
                  <c:v>25.642355324074071</c:v>
                </c:pt>
                <c:pt idx="4430">
                  <c:v>25.648136574074069</c:v>
                </c:pt>
                <c:pt idx="4431">
                  <c:v>25.653923611111104</c:v>
                </c:pt>
                <c:pt idx="4432">
                  <c:v>25.659716435185182</c:v>
                </c:pt>
                <c:pt idx="4433">
                  <c:v>25.66550347222222</c:v>
                </c:pt>
                <c:pt idx="4434">
                  <c:v>25.671290509259258</c:v>
                </c:pt>
                <c:pt idx="4435">
                  <c:v>25.677083333333332</c:v>
                </c:pt>
                <c:pt idx="4436">
                  <c:v>25.682864583333334</c:v>
                </c:pt>
                <c:pt idx="4437">
                  <c:v>25.688651620370369</c:v>
                </c:pt>
                <c:pt idx="4438">
                  <c:v>25.694438657407407</c:v>
                </c:pt>
                <c:pt idx="4439">
                  <c:v>25.700225694444445</c:v>
                </c:pt>
                <c:pt idx="4440">
                  <c:v>25.706012731481479</c:v>
                </c:pt>
                <c:pt idx="4441">
                  <c:v>25.711799768518517</c:v>
                </c:pt>
                <c:pt idx="4442">
                  <c:v>25.717586805555552</c:v>
                </c:pt>
                <c:pt idx="4443">
                  <c:v>25.723373842592586</c:v>
                </c:pt>
                <c:pt idx="4444">
                  <c:v>25.729160879629628</c:v>
                </c:pt>
                <c:pt idx="4445">
                  <c:v>25.734947916666663</c:v>
                </c:pt>
                <c:pt idx="4446">
                  <c:v>25.74074074074074</c:v>
                </c:pt>
                <c:pt idx="4447">
                  <c:v>25.746521990740739</c:v>
                </c:pt>
                <c:pt idx="4448">
                  <c:v>25.752309027777773</c:v>
                </c:pt>
                <c:pt idx="4449">
                  <c:v>25.758096064814815</c:v>
                </c:pt>
                <c:pt idx="4450">
                  <c:v>25.763883101851849</c:v>
                </c:pt>
                <c:pt idx="4451">
                  <c:v>25.769670138888891</c:v>
                </c:pt>
                <c:pt idx="4452">
                  <c:v>25.775457175925926</c:v>
                </c:pt>
                <c:pt idx="4453">
                  <c:v>25.78124421296296</c:v>
                </c:pt>
                <c:pt idx="4454">
                  <c:v>25.787031250000002</c:v>
                </c:pt>
                <c:pt idx="4455">
                  <c:v>25.792818287037036</c:v>
                </c:pt>
                <c:pt idx="4456">
                  <c:v>25.798605324074071</c:v>
                </c:pt>
                <c:pt idx="4457">
                  <c:v>25.804392361111109</c:v>
                </c:pt>
                <c:pt idx="4458">
                  <c:v>25.810179398148144</c:v>
                </c:pt>
                <c:pt idx="4459">
                  <c:v>25.815966435185182</c:v>
                </c:pt>
                <c:pt idx="4460">
                  <c:v>25.821759259259256</c:v>
                </c:pt>
                <c:pt idx="4461">
                  <c:v>25.827540509259254</c:v>
                </c:pt>
                <c:pt idx="4462">
                  <c:v>25.833321759259256</c:v>
                </c:pt>
                <c:pt idx="4463">
                  <c:v>25.83911458333333</c:v>
                </c:pt>
                <c:pt idx="4464">
                  <c:v>25.844901620370369</c:v>
                </c:pt>
                <c:pt idx="4465">
                  <c:v>25.850688657407407</c:v>
                </c:pt>
                <c:pt idx="4466">
                  <c:v>25.856475694444445</c:v>
                </c:pt>
                <c:pt idx="4467">
                  <c:v>25.862262731481479</c:v>
                </c:pt>
                <c:pt idx="4468">
                  <c:v>25.868049768518517</c:v>
                </c:pt>
                <c:pt idx="4469">
                  <c:v>25.873836805555555</c:v>
                </c:pt>
                <c:pt idx="4470">
                  <c:v>25.879623842592594</c:v>
                </c:pt>
                <c:pt idx="4471">
                  <c:v>25.885410879629628</c:v>
                </c:pt>
                <c:pt idx="4472">
                  <c:v>25.891197916666663</c:v>
                </c:pt>
                <c:pt idx="4473">
                  <c:v>25.896984953703701</c:v>
                </c:pt>
                <c:pt idx="4474">
                  <c:v>25.902771990740739</c:v>
                </c:pt>
                <c:pt idx="4475">
                  <c:v>25.908559027777773</c:v>
                </c:pt>
                <c:pt idx="4476">
                  <c:v>25.914346064814811</c:v>
                </c:pt>
                <c:pt idx="4477">
                  <c:v>25.920133101851849</c:v>
                </c:pt>
                <c:pt idx="4478">
                  <c:v>25.925925925925927</c:v>
                </c:pt>
                <c:pt idx="4479">
                  <c:v>25.931707175925926</c:v>
                </c:pt>
                <c:pt idx="4480">
                  <c:v>25.93749421296296</c:v>
                </c:pt>
                <c:pt idx="4481">
                  <c:v>25.943281250000002</c:v>
                </c:pt>
                <c:pt idx="4482">
                  <c:v>25.949068287037036</c:v>
                </c:pt>
                <c:pt idx="4483">
                  <c:v>25.954855324074071</c:v>
                </c:pt>
                <c:pt idx="4484">
                  <c:v>25.960642361111113</c:v>
                </c:pt>
                <c:pt idx="4485">
                  <c:v>25.966429398148147</c:v>
                </c:pt>
                <c:pt idx="4486">
                  <c:v>25.972216435185182</c:v>
                </c:pt>
                <c:pt idx="4487">
                  <c:v>25.97800347222222</c:v>
                </c:pt>
                <c:pt idx="4488">
                  <c:v>25.983790509259254</c:v>
                </c:pt>
                <c:pt idx="4489">
                  <c:v>25.989571759259256</c:v>
                </c:pt>
                <c:pt idx="4490">
                  <c:v>25.99536458333333</c:v>
                </c:pt>
                <c:pt idx="4491">
                  <c:v>26.001145833333329</c:v>
                </c:pt>
                <c:pt idx="4492">
                  <c:v>26.006938657407407</c:v>
                </c:pt>
                <c:pt idx="4493">
                  <c:v>26.012725694444441</c:v>
                </c:pt>
                <c:pt idx="4494">
                  <c:v>26.018518518518519</c:v>
                </c:pt>
                <c:pt idx="4495">
                  <c:v>26.024299768518517</c:v>
                </c:pt>
                <c:pt idx="4496">
                  <c:v>26.030086805555555</c:v>
                </c:pt>
                <c:pt idx="4497">
                  <c:v>26.035873842592594</c:v>
                </c:pt>
                <c:pt idx="4498">
                  <c:v>26.041660879629628</c:v>
                </c:pt>
                <c:pt idx="4499">
                  <c:v>26.047447916666666</c:v>
                </c:pt>
                <c:pt idx="4500">
                  <c:v>26.053234953703704</c:v>
                </c:pt>
                <c:pt idx="4501">
                  <c:v>26.059027777777779</c:v>
                </c:pt>
                <c:pt idx="4502">
                  <c:v>26.064809027777773</c:v>
                </c:pt>
                <c:pt idx="4503">
                  <c:v>26.070596064814811</c:v>
                </c:pt>
                <c:pt idx="4504">
                  <c:v>26.076383101851849</c:v>
                </c:pt>
                <c:pt idx="4505">
                  <c:v>26.082164351851848</c:v>
                </c:pt>
                <c:pt idx="4506">
                  <c:v>26.087957175925922</c:v>
                </c:pt>
                <c:pt idx="4507">
                  <c:v>26.09374421296296</c:v>
                </c:pt>
                <c:pt idx="4508">
                  <c:v>26.099531249999998</c:v>
                </c:pt>
                <c:pt idx="4509">
                  <c:v>26.105318287037036</c:v>
                </c:pt>
                <c:pt idx="4510">
                  <c:v>26.111099537037035</c:v>
                </c:pt>
                <c:pt idx="4511">
                  <c:v>26.116892361111113</c:v>
                </c:pt>
                <c:pt idx="4512">
                  <c:v>26.122679398148147</c:v>
                </c:pt>
                <c:pt idx="4513">
                  <c:v>26.128466435185182</c:v>
                </c:pt>
                <c:pt idx="4514">
                  <c:v>26.134253472222223</c:v>
                </c:pt>
                <c:pt idx="4515">
                  <c:v>26.140040509259258</c:v>
                </c:pt>
                <c:pt idx="4516">
                  <c:v>26.145827546296296</c:v>
                </c:pt>
                <c:pt idx="4517">
                  <c:v>26.15161458333333</c:v>
                </c:pt>
                <c:pt idx="4518">
                  <c:v>26.157401620370365</c:v>
                </c:pt>
                <c:pt idx="4519">
                  <c:v>26.163188657407407</c:v>
                </c:pt>
                <c:pt idx="4520">
                  <c:v>26.168975694444441</c:v>
                </c:pt>
                <c:pt idx="4521">
                  <c:v>26.174762731481476</c:v>
                </c:pt>
                <c:pt idx="4522">
                  <c:v>26.180549768518517</c:v>
                </c:pt>
                <c:pt idx="4523">
                  <c:v>26.186336805555552</c:v>
                </c:pt>
                <c:pt idx="4524">
                  <c:v>26.192123842592594</c:v>
                </c:pt>
                <c:pt idx="4525">
                  <c:v>26.197910879629628</c:v>
                </c:pt>
                <c:pt idx="4526">
                  <c:v>26.203703703703706</c:v>
                </c:pt>
                <c:pt idx="4527">
                  <c:v>26.209484953703704</c:v>
                </c:pt>
                <c:pt idx="4528">
                  <c:v>26.215271990740739</c:v>
                </c:pt>
                <c:pt idx="4529">
                  <c:v>26.221064814814813</c:v>
                </c:pt>
                <c:pt idx="4530">
                  <c:v>26.226846064814815</c:v>
                </c:pt>
                <c:pt idx="4531">
                  <c:v>26.232638888888889</c:v>
                </c:pt>
                <c:pt idx="4532">
                  <c:v>26.238420138888884</c:v>
                </c:pt>
                <c:pt idx="4533">
                  <c:v>26.244207175925922</c:v>
                </c:pt>
                <c:pt idx="4534">
                  <c:v>26.24999421296296</c:v>
                </c:pt>
                <c:pt idx="4535">
                  <c:v>26.255781249999998</c:v>
                </c:pt>
                <c:pt idx="4536">
                  <c:v>26.261568287037033</c:v>
                </c:pt>
                <c:pt idx="4537">
                  <c:v>26.267355324074071</c:v>
                </c:pt>
                <c:pt idx="4538">
                  <c:v>26.273142361111109</c:v>
                </c:pt>
                <c:pt idx="4539">
                  <c:v>26.278929398148147</c:v>
                </c:pt>
                <c:pt idx="4540">
                  <c:v>26.284716435185182</c:v>
                </c:pt>
                <c:pt idx="4541">
                  <c:v>26.29049768518518</c:v>
                </c:pt>
                <c:pt idx="4542">
                  <c:v>26.296296296296298</c:v>
                </c:pt>
                <c:pt idx="4543">
                  <c:v>26.302077546296296</c:v>
                </c:pt>
                <c:pt idx="4544">
                  <c:v>26.307858796296294</c:v>
                </c:pt>
                <c:pt idx="4545">
                  <c:v>26.313651620370369</c:v>
                </c:pt>
                <c:pt idx="4546">
                  <c:v>26.319438657407407</c:v>
                </c:pt>
                <c:pt idx="4547">
                  <c:v>26.325225694444441</c:v>
                </c:pt>
                <c:pt idx="4548">
                  <c:v>26.331012731481476</c:v>
                </c:pt>
                <c:pt idx="4549">
                  <c:v>26.336799768518517</c:v>
                </c:pt>
                <c:pt idx="4550">
                  <c:v>26.342586805555552</c:v>
                </c:pt>
                <c:pt idx="4551">
                  <c:v>26.348373842592586</c:v>
                </c:pt>
                <c:pt idx="4552">
                  <c:v>26.354160879629628</c:v>
                </c:pt>
                <c:pt idx="4553">
                  <c:v>26.359947916666663</c:v>
                </c:pt>
                <c:pt idx="4554">
                  <c:v>26.365734953703704</c:v>
                </c:pt>
                <c:pt idx="4555">
                  <c:v>26.371521990740739</c:v>
                </c:pt>
                <c:pt idx="4556">
                  <c:v>26.377309027777777</c:v>
                </c:pt>
                <c:pt idx="4557">
                  <c:v>26.383096064814815</c:v>
                </c:pt>
                <c:pt idx="4558">
                  <c:v>26.388888888888889</c:v>
                </c:pt>
                <c:pt idx="4559">
                  <c:v>26.394670138888891</c:v>
                </c:pt>
                <c:pt idx="4560">
                  <c:v>26.400457175925926</c:v>
                </c:pt>
                <c:pt idx="4561">
                  <c:v>26.40624421296296</c:v>
                </c:pt>
                <c:pt idx="4562">
                  <c:v>26.412031249999998</c:v>
                </c:pt>
                <c:pt idx="4563">
                  <c:v>26.417818287037033</c:v>
                </c:pt>
                <c:pt idx="4564">
                  <c:v>26.423605324074071</c:v>
                </c:pt>
                <c:pt idx="4565">
                  <c:v>26.429392361111109</c:v>
                </c:pt>
                <c:pt idx="4566">
                  <c:v>26.435179398148144</c:v>
                </c:pt>
                <c:pt idx="4567">
                  <c:v>26.440966435185182</c:v>
                </c:pt>
                <c:pt idx="4568">
                  <c:v>26.44675347222222</c:v>
                </c:pt>
                <c:pt idx="4569">
                  <c:v>26.452540509259258</c:v>
                </c:pt>
                <c:pt idx="4570">
                  <c:v>26.458327546296296</c:v>
                </c:pt>
                <c:pt idx="4571">
                  <c:v>26.464114583333334</c:v>
                </c:pt>
                <c:pt idx="4572">
                  <c:v>26.469901620370369</c:v>
                </c:pt>
                <c:pt idx="4573">
                  <c:v>26.475688657407407</c:v>
                </c:pt>
                <c:pt idx="4574">
                  <c:v>26.481481481481481</c:v>
                </c:pt>
                <c:pt idx="4575">
                  <c:v>26.487262731481479</c:v>
                </c:pt>
                <c:pt idx="4576">
                  <c:v>26.493049768518517</c:v>
                </c:pt>
                <c:pt idx="4577">
                  <c:v>26.498836805555552</c:v>
                </c:pt>
                <c:pt idx="4578">
                  <c:v>26.504623842592586</c:v>
                </c:pt>
                <c:pt idx="4579">
                  <c:v>26.510410879629628</c:v>
                </c:pt>
                <c:pt idx="4580">
                  <c:v>26.516197916666663</c:v>
                </c:pt>
                <c:pt idx="4581">
                  <c:v>26.521984953703701</c:v>
                </c:pt>
                <c:pt idx="4582">
                  <c:v>26.527771990740739</c:v>
                </c:pt>
                <c:pt idx="4583">
                  <c:v>26.533559027777773</c:v>
                </c:pt>
                <c:pt idx="4584">
                  <c:v>26.539346064814815</c:v>
                </c:pt>
                <c:pt idx="4585">
                  <c:v>26.545133101851849</c:v>
                </c:pt>
                <c:pt idx="4586">
                  <c:v>26.550920138888891</c:v>
                </c:pt>
                <c:pt idx="4587">
                  <c:v>26.556707175925926</c:v>
                </c:pt>
                <c:pt idx="4588">
                  <c:v>26.56249421296296</c:v>
                </c:pt>
                <c:pt idx="4589">
                  <c:v>26.568281250000002</c:v>
                </c:pt>
                <c:pt idx="4590">
                  <c:v>26.574074074074069</c:v>
                </c:pt>
                <c:pt idx="4591">
                  <c:v>26.579861111111111</c:v>
                </c:pt>
                <c:pt idx="4592">
                  <c:v>26.585636574074073</c:v>
                </c:pt>
                <c:pt idx="4593">
                  <c:v>26.591429398148144</c:v>
                </c:pt>
                <c:pt idx="4594">
                  <c:v>26.597216435185182</c:v>
                </c:pt>
                <c:pt idx="4595">
                  <c:v>26.60300347222222</c:v>
                </c:pt>
                <c:pt idx="4596">
                  <c:v>26.608790509259254</c:v>
                </c:pt>
                <c:pt idx="4597">
                  <c:v>26.614577546296296</c:v>
                </c:pt>
                <c:pt idx="4598">
                  <c:v>26.62036458333333</c:v>
                </c:pt>
                <c:pt idx="4599">
                  <c:v>26.626151620370369</c:v>
                </c:pt>
                <c:pt idx="4600">
                  <c:v>26.631938657407407</c:v>
                </c:pt>
                <c:pt idx="4601">
                  <c:v>26.637725694444445</c:v>
                </c:pt>
                <c:pt idx="4602">
                  <c:v>26.643512731481479</c:v>
                </c:pt>
                <c:pt idx="4603">
                  <c:v>26.649299768518517</c:v>
                </c:pt>
                <c:pt idx="4604">
                  <c:v>26.655086805555555</c:v>
                </c:pt>
                <c:pt idx="4605">
                  <c:v>26.660873842592594</c:v>
                </c:pt>
                <c:pt idx="4606">
                  <c:v>26.666666666666664</c:v>
                </c:pt>
                <c:pt idx="4607">
                  <c:v>26.672447916666663</c:v>
                </c:pt>
                <c:pt idx="4608">
                  <c:v>26.678234953703701</c:v>
                </c:pt>
                <c:pt idx="4609">
                  <c:v>26.684021990740739</c:v>
                </c:pt>
                <c:pt idx="4610">
                  <c:v>26.689809027777773</c:v>
                </c:pt>
                <c:pt idx="4611">
                  <c:v>26.695596064814811</c:v>
                </c:pt>
                <c:pt idx="4612">
                  <c:v>26.701383101851849</c:v>
                </c:pt>
                <c:pt idx="4613">
                  <c:v>26.707175925925927</c:v>
                </c:pt>
                <c:pt idx="4614">
                  <c:v>26.712957175925926</c:v>
                </c:pt>
                <c:pt idx="4615">
                  <c:v>26.71874421296296</c:v>
                </c:pt>
                <c:pt idx="4616">
                  <c:v>26.724531250000002</c:v>
                </c:pt>
                <c:pt idx="4617">
                  <c:v>26.730318287037036</c:v>
                </c:pt>
                <c:pt idx="4618">
                  <c:v>26.736105324074071</c:v>
                </c:pt>
                <c:pt idx="4619">
                  <c:v>26.741892361111113</c:v>
                </c:pt>
                <c:pt idx="4620">
                  <c:v>26.747679398148147</c:v>
                </c:pt>
                <c:pt idx="4621">
                  <c:v>26.753466435185182</c:v>
                </c:pt>
                <c:pt idx="4622">
                  <c:v>26.759259259259256</c:v>
                </c:pt>
                <c:pt idx="4623">
                  <c:v>26.765040509259254</c:v>
                </c:pt>
                <c:pt idx="4624">
                  <c:v>26.770827546296296</c:v>
                </c:pt>
                <c:pt idx="4625">
                  <c:v>26.77661458333333</c:v>
                </c:pt>
                <c:pt idx="4626">
                  <c:v>26.782401620370365</c:v>
                </c:pt>
                <c:pt idx="4627">
                  <c:v>26.788188657407407</c:v>
                </c:pt>
                <c:pt idx="4628">
                  <c:v>26.793975694444441</c:v>
                </c:pt>
                <c:pt idx="4629">
                  <c:v>26.799762731481479</c:v>
                </c:pt>
                <c:pt idx="4630">
                  <c:v>26.805549768518517</c:v>
                </c:pt>
                <c:pt idx="4631">
                  <c:v>26.811336805555555</c:v>
                </c:pt>
                <c:pt idx="4632">
                  <c:v>26.817118055555554</c:v>
                </c:pt>
                <c:pt idx="4633">
                  <c:v>26.822910879629628</c:v>
                </c:pt>
                <c:pt idx="4634">
                  <c:v>26.828697916666666</c:v>
                </c:pt>
                <c:pt idx="4635">
                  <c:v>26.834484953703704</c:v>
                </c:pt>
                <c:pt idx="4636">
                  <c:v>26.840271990740739</c:v>
                </c:pt>
                <c:pt idx="4637">
                  <c:v>26.846059027777773</c:v>
                </c:pt>
                <c:pt idx="4638">
                  <c:v>26.851851851851848</c:v>
                </c:pt>
                <c:pt idx="4639">
                  <c:v>26.857633101851849</c:v>
                </c:pt>
                <c:pt idx="4640">
                  <c:v>26.863414351851848</c:v>
                </c:pt>
                <c:pt idx="4641">
                  <c:v>26.869207175925922</c:v>
                </c:pt>
                <c:pt idx="4642">
                  <c:v>26.87499421296296</c:v>
                </c:pt>
                <c:pt idx="4643">
                  <c:v>26.880781249999998</c:v>
                </c:pt>
                <c:pt idx="4644">
                  <c:v>26.886568287037036</c:v>
                </c:pt>
                <c:pt idx="4645">
                  <c:v>26.892355324074071</c:v>
                </c:pt>
                <c:pt idx="4646">
                  <c:v>26.898142361111113</c:v>
                </c:pt>
                <c:pt idx="4647">
                  <c:v>26.903929398148147</c:v>
                </c:pt>
                <c:pt idx="4648">
                  <c:v>26.909716435185182</c:v>
                </c:pt>
                <c:pt idx="4649">
                  <c:v>26.915503472222223</c:v>
                </c:pt>
                <c:pt idx="4650">
                  <c:v>26.921290509259258</c:v>
                </c:pt>
                <c:pt idx="4651">
                  <c:v>26.927077546296296</c:v>
                </c:pt>
                <c:pt idx="4652">
                  <c:v>26.932870370370367</c:v>
                </c:pt>
                <c:pt idx="4653">
                  <c:v>26.938651620370365</c:v>
                </c:pt>
                <c:pt idx="4654">
                  <c:v>26.944444444444443</c:v>
                </c:pt>
                <c:pt idx="4655">
                  <c:v>26.950225694444441</c:v>
                </c:pt>
                <c:pt idx="4656">
                  <c:v>26.956012731481476</c:v>
                </c:pt>
                <c:pt idx="4657">
                  <c:v>26.961799768518517</c:v>
                </c:pt>
                <c:pt idx="4658">
                  <c:v>26.967586805555552</c:v>
                </c:pt>
                <c:pt idx="4659">
                  <c:v>26.973373842592594</c:v>
                </c:pt>
                <c:pt idx="4660">
                  <c:v>26.979160879629628</c:v>
                </c:pt>
                <c:pt idx="4661">
                  <c:v>26.984947916666666</c:v>
                </c:pt>
                <c:pt idx="4662">
                  <c:v>26.990734953703704</c:v>
                </c:pt>
                <c:pt idx="4663">
                  <c:v>26.996521990740739</c:v>
                </c:pt>
                <c:pt idx="4664">
                  <c:v>27.002309027777777</c:v>
                </c:pt>
                <c:pt idx="4665">
                  <c:v>27.008090277777775</c:v>
                </c:pt>
                <c:pt idx="4666">
                  <c:v>27.013883101851849</c:v>
                </c:pt>
                <c:pt idx="4667">
                  <c:v>27.019675925925924</c:v>
                </c:pt>
                <c:pt idx="4668">
                  <c:v>27.025457175925922</c:v>
                </c:pt>
                <c:pt idx="4669">
                  <c:v>27.03124421296296</c:v>
                </c:pt>
                <c:pt idx="4670">
                  <c:v>27.037037037037035</c:v>
                </c:pt>
                <c:pt idx="4671">
                  <c:v>27.042818287037033</c:v>
                </c:pt>
                <c:pt idx="4672">
                  <c:v>27.048605324074071</c:v>
                </c:pt>
                <c:pt idx="4673">
                  <c:v>27.054386574074069</c:v>
                </c:pt>
                <c:pt idx="4674">
                  <c:v>27.060179398148147</c:v>
                </c:pt>
                <c:pt idx="4675">
                  <c:v>27.065966435185182</c:v>
                </c:pt>
                <c:pt idx="4676">
                  <c:v>27.071753472222223</c:v>
                </c:pt>
                <c:pt idx="4677">
                  <c:v>27.077540509259258</c:v>
                </c:pt>
                <c:pt idx="4678">
                  <c:v>27.083327546296296</c:v>
                </c:pt>
                <c:pt idx="4679">
                  <c:v>27.089114583333334</c:v>
                </c:pt>
                <c:pt idx="4680">
                  <c:v>27.094901620370369</c:v>
                </c:pt>
                <c:pt idx="4681">
                  <c:v>27.100688657407407</c:v>
                </c:pt>
                <c:pt idx="4682">
                  <c:v>27.106469907407408</c:v>
                </c:pt>
                <c:pt idx="4683">
                  <c:v>27.112262731481476</c:v>
                </c:pt>
                <c:pt idx="4684">
                  <c:v>27.118049768518517</c:v>
                </c:pt>
                <c:pt idx="4685">
                  <c:v>27.123836805555552</c:v>
                </c:pt>
                <c:pt idx="4686">
                  <c:v>27.12962962962963</c:v>
                </c:pt>
                <c:pt idx="4687">
                  <c:v>27.135410879629628</c:v>
                </c:pt>
                <c:pt idx="4688">
                  <c:v>27.141197916666663</c:v>
                </c:pt>
                <c:pt idx="4689">
                  <c:v>27.146984953703704</c:v>
                </c:pt>
                <c:pt idx="4690">
                  <c:v>27.152771990740739</c:v>
                </c:pt>
                <c:pt idx="4691">
                  <c:v>27.158559027777777</c:v>
                </c:pt>
                <c:pt idx="4692">
                  <c:v>27.164346064814815</c:v>
                </c:pt>
                <c:pt idx="4693">
                  <c:v>27.170138888888889</c:v>
                </c:pt>
                <c:pt idx="4694">
                  <c:v>27.175920138888891</c:v>
                </c:pt>
                <c:pt idx="4695">
                  <c:v>27.181701388888886</c:v>
                </c:pt>
                <c:pt idx="4696">
                  <c:v>27.18749421296296</c:v>
                </c:pt>
                <c:pt idx="4697">
                  <c:v>27.193281249999998</c:v>
                </c:pt>
                <c:pt idx="4698">
                  <c:v>27.199068287037033</c:v>
                </c:pt>
                <c:pt idx="4699">
                  <c:v>27.204849537037035</c:v>
                </c:pt>
                <c:pt idx="4700">
                  <c:v>27.210642361111109</c:v>
                </c:pt>
                <c:pt idx="4701">
                  <c:v>27.216429398148144</c:v>
                </c:pt>
                <c:pt idx="4702">
                  <c:v>27.222222222222221</c:v>
                </c:pt>
                <c:pt idx="4703">
                  <c:v>27.22800347222222</c:v>
                </c:pt>
                <c:pt idx="4704">
                  <c:v>27.233790509259258</c:v>
                </c:pt>
                <c:pt idx="4705">
                  <c:v>27.239577546296296</c:v>
                </c:pt>
                <c:pt idx="4706">
                  <c:v>27.245364583333334</c:v>
                </c:pt>
                <c:pt idx="4707">
                  <c:v>27.251151620370369</c:v>
                </c:pt>
                <c:pt idx="4708">
                  <c:v>27.256938657407407</c:v>
                </c:pt>
                <c:pt idx="4709">
                  <c:v>27.262725694444445</c:v>
                </c:pt>
                <c:pt idx="4710">
                  <c:v>27.268512731481479</c:v>
                </c:pt>
                <c:pt idx="4711">
                  <c:v>27.274299768518517</c:v>
                </c:pt>
                <c:pt idx="4712">
                  <c:v>27.280081018518519</c:v>
                </c:pt>
                <c:pt idx="4713">
                  <c:v>27.285873842592586</c:v>
                </c:pt>
                <c:pt idx="4714">
                  <c:v>27.291660879629628</c:v>
                </c:pt>
                <c:pt idx="4715">
                  <c:v>27.297447916666663</c:v>
                </c:pt>
                <c:pt idx="4716">
                  <c:v>27.303234953703701</c:v>
                </c:pt>
                <c:pt idx="4717">
                  <c:v>27.309021990740739</c:v>
                </c:pt>
                <c:pt idx="4718">
                  <c:v>27.314814814814817</c:v>
                </c:pt>
                <c:pt idx="4719">
                  <c:v>27.320596064814815</c:v>
                </c:pt>
                <c:pt idx="4720">
                  <c:v>27.326383101851849</c:v>
                </c:pt>
                <c:pt idx="4721">
                  <c:v>27.332170138888891</c:v>
                </c:pt>
                <c:pt idx="4722">
                  <c:v>27.337957175925926</c:v>
                </c:pt>
                <c:pt idx="4723">
                  <c:v>27.34375</c:v>
                </c:pt>
                <c:pt idx="4724">
                  <c:v>27.349531250000002</c:v>
                </c:pt>
                <c:pt idx="4725">
                  <c:v>27.355324074074069</c:v>
                </c:pt>
                <c:pt idx="4726">
                  <c:v>27.361105324074071</c:v>
                </c:pt>
                <c:pt idx="4727">
                  <c:v>27.366892361111109</c:v>
                </c:pt>
                <c:pt idx="4728">
                  <c:v>27.372679398148144</c:v>
                </c:pt>
                <c:pt idx="4729">
                  <c:v>27.378466435185182</c:v>
                </c:pt>
                <c:pt idx="4730">
                  <c:v>27.38425347222222</c:v>
                </c:pt>
                <c:pt idx="4731">
                  <c:v>27.390040509259254</c:v>
                </c:pt>
                <c:pt idx="4732">
                  <c:v>27.395827546296296</c:v>
                </c:pt>
                <c:pt idx="4733">
                  <c:v>27.401608796296291</c:v>
                </c:pt>
                <c:pt idx="4734">
                  <c:v>27.407407407407408</c:v>
                </c:pt>
                <c:pt idx="4735">
                  <c:v>27.413188657407407</c:v>
                </c:pt>
                <c:pt idx="4736">
                  <c:v>27.418975694444445</c:v>
                </c:pt>
                <c:pt idx="4737">
                  <c:v>27.424762731481479</c:v>
                </c:pt>
                <c:pt idx="4738">
                  <c:v>27.430549768518517</c:v>
                </c:pt>
                <c:pt idx="4739">
                  <c:v>27.436336805555555</c:v>
                </c:pt>
                <c:pt idx="4740">
                  <c:v>27.442123842592594</c:v>
                </c:pt>
                <c:pt idx="4741">
                  <c:v>27.447910879629628</c:v>
                </c:pt>
                <c:pt idx="4742">
                  <c:v>27.453697916666663</c:v>
                </c:pt>
                <c:pt idx="4743">
                  <c:v>27.459484953703701</c:v>
                </c:pt>
                <c:pt idx="4744">
                  <c:v>27.465271990740739</c:v>
                </c:pt>
                <c:pt idx="4745">
                  <c:v>27.471064814814813</c:v>
                </c:pt>
                <c:pt idx="4746">
                  <c:v>27.476846064814811</c:v>
                </c:pt>
                <c:pt idx="4747">
                  <c:v>27.482633101851849</c:v>
                </c:pt>
                <c:pt idx="4748">
                  <c:v>27.488420138888884</c:v>
                </c:pt>
                <c:pt idx="4749">
                  <c:v>27.494207175925926</c:v>
                </c:pt>
                <c:pt idx="4750">
                  <c:v>27.5</c:v>
                </c:pt>
                <c:pt idx="4751">
                  <c:v>27.505781250000002</c:v>
                </c:pt>
                <c:pt idx="4752">
                  <c:v>27.511568287037036</c:v>
                </c:pt>
                <c:pt idx="4753">
                  <c:v>27.517355324074071</c:v>
                </c:pt>
                <c:pt idx="4754">
                  <c:v>27.523142361111113</c:v>
                </c:pt>
                <c:pt idx="4755">
                  <c:v>27.528929398148147</c:v>
                </c:pt>
                <c:pt idx="4756">
                  <c:v>27.534716435185182</c:v>
                </c:pt>
                <c:pt idx="4757">
                  <c:v>27.54050347222222</c:v>
                </c:pt>
                <c:pt idx="4758">
                  <c:v>27.546290509259254</c:v>
                </c:pt>
                <c:pt idx="4759">
                  <c:v>27.552077546296296</c:v>
                </c:pt>
                <c:pt idx="4760">
                  <c:v>27.55786458333333</c:v>
                </c:pt>
                <c:pt idx="4761">
                  <c:v>27.563651620370365</c:v>
                </c:pt>
                <c:pt idx="4762">
                  <c:v>27.569438657407407</c:v>
                </c:pt>
                <c:pt idx="4763">
                  <c:v>27.575225694444441</c:v>
                </c:pt>
                <c:pt idx="4764">
                  <c:v>27.581012731481479</c:v>
                </c:pt>
                <c:pt idx="4765">
                  <c:v>27.586799768518517</c:v>
                </c:pt>
                <c:pt idx="4766">
                  <c:v>27.592592592592595</c:v>
                </c:pt>
                <c:pt idx="4767">
                  <c:v>27.598373842592594</c:v>
                </c:pt>
                <c:pt idx="4768">
                  <c:v>27.604160879629628</c:v>
                </c:pt>
                <c:pt idx="4769">
                  <c:v>27.609947916666666</c:v>
                </c:pt>
                <c:pt idx="4770">
                  <c:v>27.615734953703704</c:v>
                </c:pt>
                <c:pt idx="4771">
                  <c:v>27.621521990740739</c:v>
                </c:pt>
                <c:pt idx="4772">
                  <c:v>27.627309027777773</c:v>
                </c:pt>
                <c:pt idx="4773">
                  <c:v>27.633101851851848</c:v>
                </c:pt>
                <c:pt idx="4774">
                  <c:v>27.638883101851849</c:v>
                </c:pt>
                <c:pt idx="4775">
                  <c:v>27.644670138888884</c:v>
                </c:pt>
                <c:pt idx="4776">
                  <c:v>27.650457175925922</c:v>
                </c:pt>
                <c:pt idx="4777">
                  <c:v>27.656238425925924</c:v>
                </c:pt>
                <c:pt idx="4778">
                  <c:v>27.662031249999998</c:v>
                </c:pt>
                <c:pt idx="4779">
                  <c:v>27.667818287037036</c:v>
                </c:pt>
                <c:pt idx="4780">
                  <c:v>27.673605324074071</c:v>
                </c:pt>
                <c:pt idx="4781">
                  <c:v>27.679392361111113</c:v>
                </c:pt>
                <c:pt idx="4782">
                  <c:v>27.685173611111111</c:v>
                </c:pt>
                <c:pt idx="4783">
                  <c:v>27.690960648148145</c:v>
                </c:pt>
                <c:pt idx="4784">
                  <c:v>27.696753472222223</c:v>
                </c:pt>
                <c:pt idx="4785">
                  <c:v>27.702540509259258</c:v>
                </c:pt>
                <c:pt idx="4786">
                  <c:v>27.708327546296296</c:v>
                </c:pt>
                <c:pt idx="4787">
                  <c:v>27.714120370370367</c:v>
                </c:pt>
                <c:pt idx="4788">
                  <c:v>27.719901620370365</c:v>
                </c:pt>
                <c:pt idx="4789">
                  <c:v>27.725688657407407</c:v>
                </c:pt>
                <c:pt idx="4790">
                  <c:v>27.731475694444441</c:v>
                </c:pt>
                <c:pt idx="4791">
                  <c:v>27.737262731481476</c:v>
                </c:pt>
                <c:pt idx="4792">
                  <c:v>27.743049768518517</c:v>
                </c:pt>
                <c:pt idx="4793">
                  <c:v>27.748836805555552</c:v>
                </c:pt>
                <c:pt idx="4794">
                  <c:v>27.754623842592594</c:v>
                </c:pt>
                <c:pt idx="4795">
                  <c:v>27.760410879629628</c:v>
                </c:pt>
                <c:pt idx="4796">
                  <c:v>27.766197916666666</c:v>
                </c:pt>
                <c:pt idx="4797">
                  <c:v>27.771984953703704</c:v>
                </c:pt>
                <c:pt idx="4798">
                  <c:v>27.777777777777779</c:v>
                </c:pt>
                <c:pt idx="4799">
                  <c:v>27.783559027777777</c:v>
                </c:pt>
                <c:pt idx="4800">
                  <c:v>27.789346064814815</c:v>
                </c:pt>
                <c:pt idx="4801">
                  <c:v>27.795133101851849</c:v>
                </c:pt>
                <c:pt idx="4802">
                  <c:v>27.800920138888884</c:v>
                </c:pt>
                <c:pt idx="4803">
                  <c:v>27.806712962962958</c:v>
                </c:pt>
                <c:pt idx="4804">
                  <c:v>27.81249421296296</c:v>
                </c:pt>
                <c:pt idx="4805">
                  <c:v>27.818281249999998</c:v>
                </c:pt>
                <c:pt idx="4806">
                  <c:v>27.824068287037033</c:v>
                </c:pt>
                <c:pt idx="4807">
                  <c:v>27.829855324074071</c:v>
                </c:pt>
                <c:pt idx="4808">
                  <c:v>27.835642361111109</c:v>
                </c:pt>
                <c:pt idx="4809">
                  <c:v>27.841429398148147</c:v>
                </c:pt>
                <c:pt idx="4810">
                  <c:v>27.847216435185182</c:v>
                </c:pt>
                <c:pt idx="4811">
                  <c:v>27.853003472222223</c:v>
                </c:pt>
                <c:pt idx="4812">
                  <c:v>27.858790509259258</c:v>
                </c:pt>
                <c:pt idx="4813">
                  <c:v>27.864577546296296</c:v>
                </c:pt>
                <c:pt idx="4814">
                  <c:v>27.870370370370367</c:v>
                </c:pt>
                <c:pt idx="4815">
                  <c:v>27.876157407407405</c:v>
                </c:pt>
                <c:pt idx="4816">
                  <c:v>27.881938657407407</c:v>
                </c:pt>
                <c:pt idx="4817">
                  <c:v>27.887725694444441</c:v>
                </c:pt>
                <c:pt idx="4818">
                  <c:v>27.893512731481476</c:v>
                </c:pt>
                <c:pt idx="4819">
                  <c:v>27.899299768518517</c:v>
                </c:pt>
                <c:pt idx="4820">
                  <c:v>27.905086805555552</c:v>
                </c:pt>
                <c:pt idx="4821">
                  <c:v>27.910873842592586</c:v>
                </c:pt>
                <c:pt idx="4822">
                  <c:v>27.916660879629628</c:v>
                </c:pt>
                <c:pt idx="4823">
                  <c:v>27.922447916666663</c:v>
                </c:pt>
                <c:pt idx="4824">
                  <c:v>27.928234953703704</c:v>
                </c:pt>
                <c:pt idx="4825">
                  <c:v>27.934021990740739</c:v>
                </c:pt>
                <c:pt idx="4826">
                  <c:v>27.939809027777777</c:v>
                </c:pt>
                <c:pt idx="4827">
                  <c:v>27.945596064814815</c:v>
                </c:pt>
                <c:pt idx="4828">
                  <c:v>27.951388888888889</c:v>
                </c:pt>
                <c:pt idx="4829">
                  <c:v>27.957170138888891</c:v>
                </c:pt>
                <c:pt idx="4830">
                  <c:v>27.962962962962958</c:v>
                </c:pt>
                <c:pt idx="4831">
                  <c:v>27.96874421296296</c:v>
                </c:pt>
                <c:pt idx="4832">
                  <c:v>27.974531249999998</c:v>
                </c:pt>
                <c:pt idx="4833">
                  <c:v>27.980318287037033</c:v>
                </c:pt>
                <c:pt idx="4834">
                  <c:v>27.986105324074071</c:v>
                </c:pt>
                <c:pt idx="4835">
                  <c:v>27.991892361111109</c:v>
                </c:pt>
                <c:pt idx="4836">
                  <c:v>27.997679398148144</c:v>
                </c:pt>
                <c:pt idx="4837">
                  <c:v>28.003466435185182</c:v>
                </c:pt>
                <c:pt idx="4838">
                  <c:v>28.00925347222222</c:v>
                </c:pt>
                <c:pt idx="4839">
                  <c:v>28.015040509259258</c:v>
                </c:pt>
                <c:pt idx="4840">
                  <c:v>28.020827546296296</c:v>
                </c:pt>
                <c:pt idx="4841">
                  <c:v>28.026614583333334</c:v>
                </c:pt>
                <c:pt idx="4842">
                  <c:v>28.032401620370369</c:v>
                </c:pt>
                <c:pt idx="4843">
                  <c:v>28.038188657407407</c:v>
                </c:pt>
                <c:pt idx="4844">
                  <c:v>28.043981481481481</c:v>
                </c:pt>
                <c:pt idx="4845">
                  <c:v>28.049762731481479</c:v>
                </c:pt>
                <c:pt idx="4846">
                  <c:v>28.055555555555554</c:v>
                </c:pt>
                <c:pt idx="4847">
                  <c:v>28.061336805555552</c:v>
                </c:pt>
                <c:pt idx="4848">
                  <c:v>28.067118055555554</c:v>
                </c:pt>
                <c:pt idx="4849">
                  <c:v>28.072910879629628</c:v>
                </c:pt>
                <c:pt idx="4850">
                  <c:v>28.078697916666663</c:v>
                </c:pt>
                <c:pt idx="4851">
                  <c:v>28.084484953703701</c:v>
                </c:pt>
                <c:pt idx="4852">
                  <c:v>28.090271990740739</c:v>
                </c:pt>
                <c:pt idx="4853">
                  <c:v>28.096059027777773</c:v>
                </c:pt>
                <c:pt idx="4854">
                  <c:v>28.101846064814815</c:v>
                </c:pt>
                <c:pt idx="4855">
                  <c:v>28.107633101851849</c:v>
                </c:pt>
                <c:pt idx="4856">
                  <c:v>28.113420138888891</c:v>
                </c:pt>
                <c:pt idx="4857">
                  <c:v>28.119207175925926</c:v>
                </c:pt>
                <c:pt idx="4858">
                  <c:v>28.12499421296296</c:v>
                </c:pt>
                <c:pt idx="4859">
                  <c:v>28.130775462962962</c:v>
                </c:pt>
                <c:pt idx="4860">
                  <c:v>28.136568287037036</c:v>
                </c:pt>
                <c:pt idx="4861">
                  <c:v>28.142355324074071</c:v>
                </c:pt>
                <c:pt idx="4862">
                  <c:v>28.148148148148145</c:v>
                </c:pt>
                <c:pt idx="4863">
                  <c:v>28.153929398148144</c:v>
                </c:pt>
                <c:pt idx="4864">
                  <c:v>28.159716435185182</c:v>
                </c:pt>
                <c:pt idx="4865">
                  <c:v>28.16550347222222</c:v>
                </c:pt>
                <c:pt idx="4866">
                  <c:v>28.171290509259254</c:v>
                </c:pt>
                <c:pt idx="4867">
                  <c:v>28.177077546296296</c:v>
                </c:pt>
                <c:pt idx="4868">
                  <c:v>28.18286458333333</c:v>
                </c:pt>
                <c:pt idx="4869">
                  <c:v>28.188651620370369</c:v>
                </c:pt>
                <c:pt idx="4870">
                  <c:v>28.194438657407407</c:v>
                </c:pt>
                <c:pt idx="4871">
                  <c:v>28.200225694444445</c:v>
                </c:pt>
                <c:pt idx="4872">
                  <c:v>28.206012731481479</c:v>
                </c:pt>
                <c:pt idx="4873">
                  <c:v>28.211799768518517</c:v>
                </c:pt>
                <c:pt idx="4874">
                  <c:v>28.217586805555555</c:v>
                </c:pt>
                <c:pt idx="4875">
                  <c:v>28.223373842592594</c:v>
                </c:pt>
                <c:pt idx="4876">
                  <c:v>28.229160879629628</c:v>
                </c:pt>
                <c:pt idx="4877">
                  <c:v>28.234947916666663</c:v>
                </c:pt>
                <c:pt idx="4878">
                  <c:v>28.240740740740737</c:v>
                </c:pt>
                <c:pt idx="4879">
                  <c:v>28.246521990740739</c:v>
                </c:pt>
                <c:pt idx="4880">
                  <c:v>28.252309027777773</c:v>
                </c:pt>
                <c:pt idx="4881">
                  <c:v>28.258096064814811</c:v>
                </c:pt>
                <c:pt idx="4882">
                  <c:v>28.263883101851849</c:v>
                </c:pt>
                <c:pt idx="4883">
                  <c:v>28.269670138888884</c:v>
                </c:pt>
                <c:pt idx="4884">
                  <c:v>28.275457175925926</c:v>
                </c:pt>
                <c:pt idx="4885">
                  <c:v>28.28125</c:v>
                </c:pt>
                <c:pt idx="4886">
                  <c:v>28.287031250000002</c:v>
                </c:pt>
                <c:pt idx="4887">
                  <c:v>28.292818287037036</c:v>
                </c:pt>
                <c:pt idx="4888">
                  <c:v>28.298605324074071</c:v>
                </c:pt>
                <c:pt idx="4889">
                  <c:v>28.304392361111113</c:v>
                </c:pt>
                <c:pt idx="4890">
                  <c:v>28.310179398148147</c:v>
                </c:pt>
                <c:pt idx="4891">
                  <c:v>28.315966435185182</c:v>
                </c:pt>
                <c:pt idx="4892">
                  <c:v>28.32175347222222</c:v>
                </c:pt>
                <c:pt idx="4893">
                  <c:v>28.327540509259254</c:v>
                </c:pt>
                <c:pt idx="4894">
                  <c:v>28.333333333333332</c:v>
                </c:pt>
                <c:pt idx="4895">
                  <c:v>28.33911458333333</c:v>
                </c:pt>
                <c:pt idx="4896">
                  <c:v>28.344901620370365</c:v>
                </c:pt>
                <c:pt idx="4897">
                  <c:v>28.350688657407407</c:v>
                </c:pt>
                <c:pt idx="4898">
                  <c:v>28.356475694444441</c:v>
                </c:pt>
                <c:pt idx="4899">
                  <c:v>28.362262731481479</c:v>
                </c:pt>
                <c:pt idx="4900">
                  <c:v>28.368049768518517</c:v>
                </c:pt>
                <c:pt idx="4901">
                  <c:v>28.373836805555555</c:v>
                </c:pt>
                <c:pt idx="4902">
                  <c:v>28.379623842592594</c:v>
                </c:pt>
                <c:pt idx="4903">
                  <c:v>28.385410879629628</c:v>
                </c:pt>
                <c:pt idx="4904">
                  <c:v>28.391197916666666</c:v>
                </c:pt>
                <c:pt idx="4905">
                  <c:v>28.396984953703704</c:v>
                </c:pt>
                <c:pt idx="4906">
                  <c:v>28.402771990740739</c:v>
                </c:pt>
                <c:pt idx="4907">
                  <c:v>28.408559027777773</c:v>
                </c:pt>
                <c:pt idx="4908">
                  <c:v>28.414346064814811</c:v>
                </c:pt>
                <c:pt idx="4909">
                  <c:v>28.420133101851849</c:v>
                </c:pt>
                <c:pt idx="4910">
                  <c:v>28.425925925925924</c:v>
                </c:pt>
                <c:pt idx="4911">
                  <c:v>28.431712962962962</c:v>
                </c:pt>
                <c:pt idx="4912">
                  <c:v>28.43749421296296</c:v>
                </c:pt>
                <c:pt idx="4913">
                  <c:v>28.443281249999998</c:v>
                </c:pt>
                <c:pt idx="4914">
                  <c:v>28.449068287037036</c:v>
                </c:pt>
                <c:pt idx="4915">
                  <c:v>28.454855324074071</c:v>
                </c:pt>
                <c:pt idx="4916">
                  <c:v>28.460642361111113</c:v>
                </c:pt>
                <c:pt idx="4917">
                  <c:v>28.466429398148147</c:v>
                </c:pt>
                <c:pt idx="4918">
                  <c:v>28.472216435185182</c:v>
                </c:pt>
                <c:pt idx="4919">
                  <c:v>28.478003472222223</c:v>
                </c:pt>
                <c:pt idx="4920">
                  <c:v>28.483790509259258</c:v>
                </c:pt>
                <c:pt idx="4921">
                  <c:v>28.489577546296296</c:v>
                </c:pt>
                <c:pt idx="4922">
                  <c:v>28.49536458333333</c:v>
                </c:pt>
                <c:pt idx="4923">
                  <c:v>28.501151620370365</c:v>
                </c:pt>
                <c:pt idx="4924">
                  <c:v>28.506944444444443</c:v>
                </c:pt>
                <c:pt idx="4925">
                  <c:v>28.512725694444441</c:v>
                </c:pt>
                <c:pt idx="4926">
                  <c:v>28.518518518518519</c:v>
                </c:pt>
                <c:pt idx="4927">
                  <c:v>28.524299768518517</c:v>
                </c:pt>
                <c:pt idx="4928">
                  <c:v>28.530086805555552</c:v>
                </c:pt>
                <c:pt idx="4929">
                  <c:v>28.535873842592594</c:v>
                </c:pt>
                <c:pt idx="4930">
                  <c:v>28.541660879629628</c:v>
                </c:pt>
                <c:pt idx="4931">
                  <c:v>28.547447916666666</c:v>
                </c:pt>
                <c:pt idx="4932">
                  <c:v>28.553234953703704</c:v>
                </c:pt>
                <c:pt idx="4933">
                  <c:v>28.559021990740739</c:v>
                </c:pt>
                <c:pt idx="4934">
                  <c:v>28.564809027777777</c:v>
                </c:pt>
                <c:pt idx="4935">
                  <c:v>28.570596064814815</c:v>
                </c:pt>
                <c:pt idx="4936">
                  <c:v>28.576383101851849</c:v>
                </c:pt>
                <c:pt idx="4937">
                  <c:v>28.582170138888884</c:v>
                </c:pt>
                <c:pt idx="4938">
                  <c:v>28.587957175925922</c:v>
                </c:pt>
                <c:pt idx="4939">
                  <c:v>28.59374421296296</c:v>
                </c:pt>
                <c:pt idx="4940">
                  <c:v>28.599531249999998</c:v>
                </c:pt>
                <c:pt idx="4941">
                  <c:v>28.605318287037033</c:v>
                </c:pt>
                <c:pt idx="4942">
                  <c:v>28.611111111111111</c:v>
                </c:pt>
                <c:pt idx="4943">
                  <c:v>28.616892361111109</c:v>
                </c:pt>
                <c:pt idx="4944">
                  <c:v>28.622679398148147</c:v>
                </c:pt>
                <c:pt idx="4945">
                  <c:v>28.628466435185182</c:v>
                </c:pt>
                <c:pt idx="4946">
                  <c:v>28.634253472222223</c:v>
                </c:pt>
                <c:pt idx="4947">
                  <c:v>28.640040509259258</c:v>
                </c:pt>
                <c:pt idx="4948">
                  <c:v>28.645827546296296</c:v>
                </c:pt>
                <c:pt idx="4949">
                  <c:v>28.651614583333334</c:v>
                </c:pt>
                <c:pt idx="4950">
                  <c:v>28.657401620370369</c:v>
                </c:pt>
                <c:pt idx="4951">
                  <c:v>28.663188657407407</c:v>
                </c:pt>
                <c:pt idx="4952">
                  <c:v>28.668975694444441</c:v>
                </c:pt>
                <c:pt idx="4953">
                  <c:v>28.674762731481476</c:v>
                </c:pt>
                <c:pt idx="4954">
                  <c:v>28.680549768518517</c:v>
                </c:pt>
                <c:pt idx="4955">
                  <c:v>28.686336805555552</c:v>
                </c:pt>
                <c:pt idx="4956">
                  <c:v>28.692123842592586</c:v>
                </c:pt>
                <c:pt idx="4957">
                  <c:v>28.697910879629628</c:v>
                </c:pt>
                <c:pt idx="4958">
                  <c:v>28.703703703703706</c:v>
                </c:pt>
                <c:pt idx="4959">
                  <c:v>28.709484953703704</c:v>
                </c:pt>
                <c:pt idx="4960">
                  <c:v>28.715271990740739</c:v>
                </c:pt>
                <c:pt idx="4961">
                  <c:v>28.721059027777777</c:v>
                </c:pt>
                <c:pt idx="4962">
                  <c:v>28.726846064814815</c:v>
                </c:pt>
                <c:pt idx="4963">
                  <c:v>28.732633101851849</c:v>
                </c:pt>
                <c:pt idx="4964">
                  <c:v>28.738420138888891</c:v>
                </c:pt>
                <c:pt idx="4965">
                  <c:v>28.744212962962958</c:v>
                </c:pt>
                <c:pt idx="4966">
                  <c:v>28.74999421296296</c:v>
                </c:pt>
                <c:pt idx="4967">
                  <c:v>28.755781249999998</c:v>
                </c:pt>
                <c:pt idx="4968">
                  <c:v>28.761568287037033</c:v>
                </c:pt>
                <c:pt idx="4969">
                  <c:v>28.767355324074071</c:v>
                </c:pt>
                <c:pt idx="4970">
                  <c:v>28.773142361111109</c:v>
                </c:pt>
                <c:pt idx="4971">
                  <c:v>28.778929398148144</c:v>
                </c:pt>
                <c:pt idx="4972">
                  <c:v>28.784716435185182</c:v>
                </c:pt>
                <c:pt idx="4973">
                  <c:v>28.79050347222222</c:v>
                </c:pt>
                <c:pt idx="4974">
                  <c:v>28.796296296296298</c:v>
                </c:pt>
                <c:pt idx="4975">
                  <c:v>28.802071759259256</c:v>
                </c:pt>
                <c:pt idx="4976">
                  <c:v>28.807864583333334</c:v>
                </c:pt>
                <c:pt idx="4977">
                  <c:v>28.813651620370369</c:v>
                </c:pt>
                <c:pt idx="4978">
                  <c:v>28.819438657407407</c:v>
                </c:pt>
                <c:pt idx="4979">
                  <c:v>28.825225694444445</c:v>
                </c:pt>
                <c:pt idx="4980">
                  <c:v>28.831012731481479</c:v>
                </c:pt>
                <c:pt idx="4981">
                  <c:v>28.836799768518517</c:v>
                </c:pt>
                <c:pt idx="4982">
                  <c:v>28.842586805555552</c:v>
                </c:pt>
                <c:pt idx="4983">
                  <c:v>28.848373842592586</c:v>
                </c:pt>
                <c:pt idx="4984">
                  <c:v>28.854160879629628</c:v>
                </c:pt>
                <c:pt idx="4985">
                  <c:v>28.859947916666663</c:v>
                </c:pt>
                <c:pt idx="4986">
                  <c:v>28.865734953703701</c:v>
                </c:pt>
                <c:pt idx="4987">
                  <c:v>28.871521990740739</c:v>
                </c:pt>
                <c:pt idx="4988">
                  <c:v>28.877309027777773</c:v>
                </c:pt>
                <c:pt idx="4989">
                  <c:v>28.883096064814815</c:v>
                </c:pt>
                <c:pt idx="4990">
                  <c:v>28.888888888888889</c:v>
                </c:pt>
                <c:pt idx="4991">
                  <c:v>28.894670138888891</c:v>
                </c:pt>
                <c:pt idx="4992">
                  <c:v>28.900457175925926</c:v>
                </c:pt>
                <c:pt idx="4993">
                  <c:v>28.90624421296296</c:v>
                </c:pt>
                <c:pt idx="4994">
                  <c:v>28.912025462962962</c:v>
                </c:pt>
                <c:pt idx="4995">
                  <c:v>28.917818287037036</c:v>
                </c:pt>
                <c:pt idx="4996">
                  <c:v>28.923605324074071</c:v>
                </c:pt>
                <c:pt idx="4997">
                  <c:v>28.929392361111109</c:v>
                </c:pt>
                <c:pt idx="4998">
                  <c:v>28.935185185185183</c:v>
                </c:pt>
                <c:pt idx="4999">
                  <c:v>28.940966435185182</c:v>
                </c:pt>
                <c:pt idx="5000">
                  <c:v>28.94675347222222</c:v>
                </c:pt>
                <c:pt idx="5001">
                  <c:v>28.952540509259254</c:v>
                </c:pt>
                <c:pt idx="5002">
                  <c:v>28.958327546296296</c:v>
                </c:pt>
                <c:pt idx="5003">
                  <c:v>28.96411458333333</c:v>
                </c:pt>
                <c:pt idx="5004">
                  <c:v>28.969901620370369</c:v>
                </c:pt>
                <c:pt idx="5005">
                  <c:v>28.975682870370367</c:v>
                </c:pt>
                <c:pt idx="5006">
                  <c:v>28.981481481481485</c:v>
                </c:pt>
                <c:pt idx="5007">
                  <c:v>28.987262731481479</c:v>
                </c:pt>
                <c:pt idx="5008">
                  <c:v>28.993049768518517</c:v>
                </c:pt>
                <c:pt idx="5009">
                  <c:v>28.998836805555555</c:v>
                </c:pt>
                <c:pt idx="5010">
                  <c:v>29.004623842592594</c:v>
                </c:pt>
                <c:pt idx="5011">
                  <c:v>29.010410879629628</c:v>
                </c:pt>
                <c:pt idx="5012">
                  <c:v>29.016197916666663</c:v>
                </c:pt>
                <c:pt idx="5013">
                  <c:v>29.021984953703701</c:v>
                </c:pt>
                <c:pt idx="5014">
                  <c:v>29.027771990740739</c:v>
                </c:pt>
                <c:pt idx="5015">
                  <c:v>29.033559027777773</c:v>
                </c:pt>
                <c:pt idx="5016">
                  <c:v>29.039346064814811</c:v>
                </c:pt>
                <c:pt idx="5017">
                  <c:v>29.045133101851849</c:v>
                </c:pt>
                <c:pt idx="5018">
                  <c:v>29.050920138888884</c:v>
                </c:pt>
                <c:pt idx="5019">
                  <c:v>29.056707175925926</c:v>
                </c:pt>
                <c:pt idx="5020">
                  <c:v>29.06249421296296</c:v>
                </c:pt>
                <c:pt idx="5021">
                  <c:v>29.068281250000002</c:v>
                </c:pt>
                <c:pt idx="5022">
                  <c:v>29.074074074074076</c:v>
                </c:pt>
                <c:pt idx="5023">
                  <c:v>29.079855324074071</c:v>
                </c:pt>
                <c:pt idx="5024">
                  <c:v>29.085642361111113</c:v>
                </c:pt>
                <c:pt idx="5025">
                  <c:v>29.091429398148147</c:v>
                </c:pt>
                <c:pt idx="5026">
                  <c:v>29.097216435185182</c:v>
                </c:pt>
                <c:pt idx="5027">
                  <c:v>29.10300347222222</c:v>
                </c:pt>
                <c:pt idx="5028">
                  <c:v>29.108790509259254</c:v>
                </c:pt>
                <c:pt idx="5029">
                  <c:v>29.114577546296296</c:v>
                </c:pt>
                <c:pt idx="5030">
                  <c:v>29.120370370370367</c:v>
                </c:pt>
                <c:pt idx="5031">
                  <c:v>29.126151620370365</c:v>
                </c:pt>
                <c:pt idx="5032">
                  <c:v>29.131938657407407</c:v>
                </c:pt>
                <c:pt idx="5033">
                  <c:v>29.137725694444441</c:v>
                </c:pt>
                <c:pt idx="5034">
                  <c:v>29.143512731481479</c:v>
                </c:pt>
                <c:pt idx="5035">
                  <c:v>29.149299768518517</c:v>
                </c:pt>
                <c:pt idx="5036">
                  <c:v>29.155086805555555</c:v>
                </c:pt>
                <c:pt idx="5037">
                  <c:v>29.160873842592594</c:v>
                </c:pt>
                <c:pt idx="5038">
                  <c:v>29.166666666666664</c:v>
                </c:pt>
                <c:pt idx="5039">
                  <c:v>29.172447916666666</c:v>
                </c:pt>
                <c:pt idx="5040">
                  <c:v>29.178234953703704</c:v>
                </c:pt>
                <c:pt idx="5041">
                  <c:v>29.184021990740739</c:v>
                </c:pt>
                <c:pt idx="5042">
                  <c:v>29.189809027777773</c:v>
                </c:pt>
                <c:pt idx="5043">
                  <c:v>29.195596064814811</c:v>
                </c:pt>
                <c:pt idx="5044">
                  <c:v>29.201383101851849</c:v>
                </c:pt>
                <c:pt idx="5045">
                  <c:v>29.207175925925924</c:v>
                </c:pt>
                <c:pt idx="5046">
                  <c:v>29.212957175925922</c:v>
                </c:pt>
                <c:pt idx="5047">
                  <c:v>29.21874421296296</c:v>
                </c:pt>
                <c:pt idx="5048">
                  <c:v>29.224531249999998</c:v>
                </c:pt>
                <c:pt idx="5049">
                  <c:v>29.230318287037036</c:v>
                </c:pt>
                <c:pt idx="5050">
                  <c:v>29.236105324074071</c:v>
                </c:pt>
                <c:pt idx="5051">
                  <c:v>29.241892361111113</c:v>
                </c:pt>
                <c:pt idx="5052">
                  <c:v>29.247685185185187</c:v>
                </c:pt>
                <c:pt idx="5053">
                  <c:v>29.253466435185182</c:v>
                </c:pt>
                <c:pt idx="5054">
                  <c:v>29.259247685185183</c:v>
                </c:pt>
                <c:pt idx="5055">
                  <c:v>29.265040509259258</c:v>
                </c:pt>
                <c:pt idx="5056">
                  <c:v>29.270827546296296</c:v>
                </c:pt>
                <c:pt idx="5057">
                  <c:v>29.27661458333333</c:v>
                </c:pt>
                <c:pt idx="5058">
                  <c:v>29.282401620370365</c:v>
                </c:pt>
                <c:pt idx="5059">
                  <c:v>29.288188657407407</c:v>
                </c:pt>
                <c:pt idx="5060">
                  <c:v>29.293975694444441</c:v>
                </c:pt>
                <c:pt idx="5061">
                  <c:v>29.299762731481476</c:v>
                </c:pt>
                <c:pt idx="5062">
                  <c:v>29.305549768518517</c:v>
                </c:pt>
                <c:pt idx="5063">
                  <c:v>29.311336805555552</c:v>
                </c:pt>
                <c:pt idx="5064">
                  <c:v>29.317123842592594</c:v>
                </c:pt>
                <c:pt idx="5065">
                  <c:v>29.322910879629628</c:v>
                </c:pt>
                <c:pt idx="5066">
                  <c:v>29.328697916666666</c:v>
                </c:pt>
                <c:pt idx="5067">
                  <c:v>29.334484953703704</c:v>
                </c:pt>
                <c:pt idx="5068">
                  <c:v>29.340277777777779</c:v>
                </c:pt>
                <c:pt idx="5069">
                  <c:v>29.346059027777777</c:v>
                </c:pt>
                <c:pt idx="5070">
                  <c:v>29.351851851851848</c:v>
                </c:pt>
                <c:pt idx="5071">
                  <c:v>29.357633101851849</c:v>
                </c:pt>
                <c:pt idx="5072">
                  <c:v>29.363420138888884</c:v>
                </c:pt>
                <c:pt idx="5073">
                  <c:v>29.369207175925922</c:v>
                </c:pt>
                <c:pt idx="5074">
                  <c:v>29.37499421296296</c:v>
                </c:pt>
                <c:pt idx="5075">
                  <c:v>29.380787037037035</c:v>
                </c:pt>
                <c:pt idx="5076">
                  <c:v>29.386568287037033</c:v>
                </c:pt>
                <c:pt idx="5077">
                  <c:v>29.392355324074071</c:v>
                </c:pt>
                <c:pt idx="5078">
                  <c:v>29.398142361111109</c:v>
                </c:pt>
                <c:pt idx="5079">
                  <c:v>29.403929398148147</c:v>
                </c:pt>
                <c:pt idx="5080">
                  <c:v>29.409716435185182</c:v>
                </c:pt>
                <c:pt idx="5081">
                  <c:v>29.41549768518518</c:v>
                </c:pt>
                <c:pt idx="5082">
                  <c:v>29.421290509259258</c:v>
                </c:pt>
                <c:pt idx="5083">
                  <c:v>29.427077546296296</c:v>
                </c:pt>
                <c:pt idx="5084">
                  <c:v>29.432864583333334</c:v>
                </c:pt>
                <c:pt idx="5085">
                  <c:v>29.438651620370369</c:v>
                </c:pt>
                <c:pt idx="5086">
                  <c:v>29.444444444444443</c:v>
                </c:pt>
                <c:pt idx="5087">
                  <c:v>29.450225694444441</c:v>
                </c:pt>
                <c:pt idx="5088">
                  <c:v>29.456012731481476</c:v>
                </c:pt>
                <c:pt idx="5089">
                  <c:v>29.461799768518517</c:v>
                </c:pt>
                <c:pt idx="5090">
                  <c:v>29.467586805555552</c:v>
                </c:pt>
                <c:pt idx="5091">
                  <c:v>29.473373842592586</c:v>
                </c:pt>
                <c:pt idx="5092">
                  <c:v>29.479160879629628</c:v>
                </c:pt>
                <c:pt idx="5093">
                  <c:v>29.484947916666663</c:v>
                </c:pt>
                <c:pt idx="5094">
                  <c:v>29.490734953703704</c:v>
                </c:pt>
                <c:pt idx="5095">
                  <c:v>29.496521990740739</c:v>
                </c:pt>
                <c:pt idx="5096">
                  <c:v>29.502309027777777</c:v>
                </c:pt>
                <c:pt idx="5097">
                  <c:v>29.508096064814815</c:v>
                </c:pt>
                <c:pt idx="5098">
                  <c:v>29.513883101851849</c:v>
                </c:pt>
                <c:pt idx="5099">
                  <c:v>29.519670138888891</c:v>
                </c:pt>
                <c:pt idx="5100">
                  <c:v>29.525462962962958</c:v>
                </c:pt>
                <c:pt idx="5101">
                  <c:v>29.53124421296296</c:v>
                </c:pt>
                <c:pt idx="5102">
                  <c:v>29.537037037037035</c:v>
                </c:pt>
                <c:pt idx="5103">
                  <c:v>29.542818287037033</c:v>
                </c:pt>
                <c:pt idx="5104">
                  <c:v>29.548599537037035</c:v>
                </c:pt>
                <c:pt idx="5105">
                  <c:v>29.554392361111109</c:v>
                </c:pt>
                <c:pt idx="5106">
                  <c:v>29.560179398148144</c:v>
                </c:pt>
                <c:pt idx="5107">
                  <c:v>29.565966435185182</c:v>
                </c:pt>
                <c:pt idx="5108">
                  <c:v>29.57175347222222</c:v>
                </c:pt>
                <c:pt idx="5109">
                  <c:v>29.577540509259258</c:v>
                </c:pt>
                <c:pt idx="5110">
                  <c:v>29.583327546296296</c:v>
                </c:pt>
                <c:pt idx="5111">
                  <c:v>29.589114583333334</c:v>
                </c:pt>
                <c:pt idx="5112">
                  <c:v>29.594901620370369</c:v>
                </c:pt>
                <c:pt idx="5113">
                  <c:v>29.600688657407407</c:v>
                </c:pt>
                <c:pt idx="5114">
                  <c:v>29.606475694444445</c:v>
                </c:pt>
                <c:pt idx="5115">
                  <c:v>29.612262731481479</c:v>
                </c:pt>
                <c:pt idx="5116">
                  <c:v>29.618049768518517</c:v>
                </c:pt>
                <c:pt idx="5117">
                  <c:v>29.623836805555552</c:v>
                </c:pt>
                <c:pt idx="5118">
                  <c:v>29.629629629629626</c:v>
                </c:pt>
                <c:pt idx="5119">
                  <c:v>29.635410879629628</c:v>
                </c:pt>
                <c:pt idx="5120">
                  <c:v>29.641197916666663</c:v>
                </c:pt>
                <c:pt idx="5121">
                  <c:v>29.646984953703701</c:v>
                </c:pt>
                <c:pt idx="5122">
                  <c:v>29.652771990740739</c:v>
                </c:pt>
                <c:pt idx="5123">
                  <c:v>29.658559027777773</c:v>
                </c:pt>
                <c:pt idx="5124">
                  <c:v>29.664346064814815</c:v>
                </c:pt>
                <c:pt idx="5125">
                  <c:v>29.670138888888889</c:v>
                </c:pt>
                <c:pt idx="5126">
                  <c:v>29.675920138888891</c:v>
                </c:pt>
                <c:pt idx="5127">
                  <c:v>29.681707175925926</c:v>
                </c:pt>
                <c:pt idx="5128">
                  <c:v>29.68749421296296</c:v>
                </c:pt>
                <c:pt idx="5129">
                  <c:v>29.693281250000002</c:v>
                </c:pt>
                <c:pt idx="5130">
                  <c:v>29.699068287037036</c:v>
                </c:pt>
                <c:pt idx="5131">
                  <c:v>29.704855324074071</c:v>
                </c:pt>
                <c:pt idx="5132">
                  <c:v>29.710642361111109</c:v>
                </c:pt>
                <c:pt idx="5133">
                  <c:v>29.716429398148144</c:v>
                </c:pt>
                <c:pt idx="5134">
                  <c:v>29.722222222222221</c:v>
                </c:pt>
                <c:pt idx="5135">
                  <c:v>29.72800347222222</c:v>
                </c:pt>
                <c:pt idx="5136">
                  <c:v>29.733790509259254</c:v>
                </c:pt>
                <c:pt idx="5137">
                  <c:v>29.739571759259256</c:v>
                </c:pt>
                <c:pt idx="5138">
                  <c:v>29.74536458333333</c:v>
                </c:pt>
                <c:pt idx="5139">
                  <c:v>29.751151620370369</c:v>
                </c:pt>
                <c:pt idx="5140">
                  <c:v>29.756938657407407</c:v>
                </c:pt>
                <c:pt idx="5141">
                  <c:v>29.762725694444445</c:v>
                </c:pt>
                <c:pt idx="5142">
                  <c:v>29.768512731481479</c:v>
                </c:pt>
                <c:pt idx="5143">
                  <c:v>29.774299768518517</c:v>
                </c:pt>
                <c:pt idx="5144">
                  <c:v>29.780086805555555</c:v>
                </c:pt>
                <c:pt idx="5145">
                  <c:v>29.785879629629626</c:v>
                </c:pt>
                <c:pt idx="5146">
                  <c:v>29.791660879629628</c:v>
                </c:pt>
                <c:pt idx="5147">
                  <c:v>29.797447916666663</c:v>
                </c:pt>
                <c:pt idx="5148">
                  <c:v>29.803240740740737</c:v>
                </c:pt>
                <c:pt idx="5149">
                  <c:v>29.809021990740739</c:v>
                </c:pt>
                <c:pt idx="5150">
                  <c:v>29.814814814814813</c:v>
                </c:pt>
                <c:pt idx="5151">
                  <c:v>29.820596064814811</c:v>
                </c:pt>
                <c:pt idx="5152">
                  <c:v>29.826383101851849</c:v>
                </c:pt>
                <c:pt idx="5153">
                  <c:v>29.832170138888884</c:v>
                </c:pt>
                <c:pt idx="5154">
                  <c:v>29.837957175925926</c:v>
                </c:pt>
                <c:pt idx="5155">
                  <c:v>29.84374421296296</c:v>
                </c:pt>
                <c:pt idx="5156">
                  <c:v>29.849525462962958</c:v>
                </c:pt>
                <c:pt idx="5157">
                  <c:v>29.855324074074076</c:v>
                </c:pt>
                <c:pt idx="5158">
                  <c:v>29.861105324074071</c:v>
                </c:pt>
                <c:pt idx="5159">
                  <c:v>29.866892361111113</c:v>
                </c:pt>
                <c:pt idx="5160">
                  <c:v>29.872679398148147</c:v>
                </c:pt>
                <c:pt idx="5161">
                  <c:v>29.878466435185182</c:v>
                </c:pt>
                <c:pt idx="5162">
                  <c:v>29.88425347222222</c:v>
                </c:pt>
                <c:pt idx="5163">
                  <c:v>29.890040509259254</c:v>
                </c:pt>
                <c:pt idx="5164">
                  <c:v>29.895827546296296</c:v>
                </c:pt>
                <c:pt idx="5165">
                  <c:v>29.90161458333333</c:v>
                </c:pt>
                <c:pt idx="5166">
                  <c:v>29.907407407407408</c:v>
                </c:pt>
                <c:pt idx="5167">
                  <c:v>29.913188657407407</c:v>
                </c:pt>
                <c:pt idx="5168">
                  <c:v>29.918975694444441</c:v>
                </c:pt>
                <c:pt idx="5169">
                  <c:v>29.924762731481479</c:v>
                </c:pt>
                <c:pt idx="5170">
                  <c:v>29.930549768518517</c:v>
                </c:pt>
                <c:pt idx="5171">
                  <c:v>29.936336805555555</c:v>
                </c:pt>
                <c:pt idx="5172">
                  <c:v>29.942123842592594</c:v>
                </c:pt>
                <c:pt idx="5173">
                  <c:v>29.947910879629628</c:v>
                </c:pt>
                <c:pt idx="5174">
                  <c:v>29.953697916666666</c:v>
                </c:pt>
                <c:pt idx="5175">
                  <c:v>29.959484953703704</c:v>
                </c:pt>
                <c:pt idx="5176">
                  <c:v>29.965271990740739</c:v>
                </c:pt>
                <c:pt idx="5177">
                  <c:v>29.971059027777773</c:v>
                </c:pt>
                <c:pt idx="5178">
                  <c:v>29.976846064814811</c:v>
                </c:pt>
                <c:pt idx="5179">
                  <c:v>29.982633101851849</c:v>
                </c:pt>
                <c:pt idx="5180">
                  <c:v>29.988420138888884</c:v>
                </c:pt>
                <c:pt idx="5181">
                  <c:v>29.994207175925922</c:v>
                </c:pt>
                <c:pt idx="5182">
                  <c:v>30</c:v>
                </c:pt>
                <c:pt idx="5183">
                  <c:v>30.005781249999998</c:v>
                </c:pt>
                <c:pt idx="5184">
                  <c:v>30.011568287037036</c:v>
                </c:pt>
                <c:pt idx="5185">
                  <c:v>30.017361111111111</c:v>
                </c:pt>
                <c:pt idx="5186">
                  <c:v>30.023142361111113</c:v>
                </c:pt>
                <c:pt idx="5187">
                  <c:v>30.028929398148147</c:v>
                </c:pt>
                <c:pt idx="5188">
                  <c:v>30.034716435185182</c:v>
                </c:pt>
                <c:pt idx="5189">
                  <c:v>30.040503472222223</c:v>
                </c:pt>
                <c:pt idx="5190">
                  <c:v>30.046290509259258</c:v>
                </c:pt>
                <c:pt idx="5191">
                  <c:v>30.052077546296296</c:v>
                </c:pt>
                <c:pt idx="5192">
                  <c:v>30.05786458333333</c:v>
                </c:pt>
                <c:pt idx="5193">
                  <c:v>30.063651620370365</c:v>
                </c:pt>
                <c:pt idx="5194">
                  <c:v>30.069438657407407</c:v>
                </c:pt>
                <c:pt idx="5195">
                  <c:v>30.075225694444441</c:v>
                </c:pt>
                <c:pt idx="5196">
                  <c:v>30.081018518518519</c:v>
                </c:pt>
                <c:pt idx="5197">
                  <c:v>30.086799768518517</c:v>
                </c:pt>
                <c:pt idx="5198">
                  <c:v>30.092592592592595</c:v>
                </c:pt>
                <c:pt idx="5199">
                  <c:v>30.098373842592594</c:v>
                </c:pt>
                <c:pt idx="5200">
                  <c:v>30.104160879629628</c:v>
                </c:pt>
                <c:pt idx="5201">
                  <c:v>30.109947916666666</c:v>
                </c:pt>
                <c:pt idx="5202">
                  <c:v>30.115734953703704</c:v>
                </c:pt>
                <c:pt idx="5203">
                  <c:v>30.121521990740739</c:v>
                </c:pt>
                <c:pt idx="5204">
                  <c:v>30.127309027777777</c:v>
                </c:pt>
                <c:pt idx="5205">
                  <c:v>30.133096064814815</c:v>
                </c:pt>
                <c:pt idx="5206">
                  <c:v>30.138877314814813</c:v>
                </c:pt>
                <c:pt idx="5207">
                  <c:v>30.144670138888884</c:v>
                </c:pt>
                <c:pt idx="5208">
                  <c:v>30.150457175925922</c:v>
                </c:pt>
                <c:pt idx="5209">
                  <c:v>30.15624421296296</c:v>
                </c:pt>
                <c:pt idx="5210">
                  <c:v>30.162031249999998</c:v>
                </c:pt>
                <c:pt idx="5211">
                  <c:v>30.167818287037033</c:v>
                </c:pt>
                <c:pt idx="5212">
                  <c:v>30.173605324074071</c:v>
                </c:pt>
                <c:pt idx="5213">
                  <c:v>30.179392361111109</c:v>
                </c:pt>
                <c:pt idx="5214">
                  <c:v>30.185185185185187</c:v>
                </c:pt>
                <c:pt idx="5215">
                  <c:v>30.190972222222221</c:v>
                </c:pt>
                <c:pt idx="5216">
                  <c:v>30.196753472222223</c:v>
                </c:pt>
                <c:pt idx="5217">
                  <c:v>30.202540509259258</c:v>
                </c:pt>
                <c:pt idx="5218">
                  <c:v>30.208327546296296</c:v>
                </c:pt>
                <c:pt idx="5219">
                  <c:v>30.214120370370367</c:v>
                </c:pt>
                <c:pt idx="5220">
                  <c:v>30.219901620370369</c:v>
                </c:pt>
                <c:pt idx="5221">
                  <c:v>30.225694444444443</c:v>
                </c:pt>
                <c:pt idx="5222">
                  <c:v>30.231475694444441</c:v>
                </c:pt>
                <c:pt idx="5223">
                  <c:v>30.237262731481476</c:v>
                </c:pt>
                <c:pt idx="5224">
                  <c:v>30.243049768518517</c:v>
                </c:pt>
                <c:pt idx="5225">
                  <c:v>30.248836805555552</c:v>
                </c:pt>
                <c:pt idx="5226">
                  <c:v>30.254623842592586</c:v>
                </c:pt>
                <c:pt idx="5227">
                  <c:v>30.260405092592588</c:v>
                </c:pt>
                <c:pt idx="5228">
                  <c:v>30.266197916666663</c:v>
                </c:pt>
                <c:pt idx="5229">
                  <c:v>30.271984953703704</c:v>
                </c:pt>
                <c:pt idx="5230">
                  <c:v>30.277777777777779</c:v>
                </c:pt>
                <c:pt idx="5231">
                  <c:v>30.283559027777777</c:v>
                </c:pt>
                <c:pt idx="5232">
                  <c:v>30.289346064814815</c:v>
                </c:pt>
                <c:pt idx="5233">
                  <c:v>30.295133101851849</c:v>
                </c:pt>
                <c:pt idx="5234">
                  <c:v>30.300920138888891</c:v>
                </c:pt>
                <c:pt idx="5235">
                  <c:v>30.306707175925926</c:v>
                </c:pt>
                <c:pt idx="5236">
                  <c:v>30.31249421296296</c:v>
                </c:pt>
                <c:pt idx="5237">
                  <c:v>30.318287037037035</c:v>
                </c:pt>
                <c:pt idx="5238">
                  <c:v>30.324068287037033</c:v>
                </c:pt>
                <c:pt idx="5239">
                  <c:v>30.329855324074071</c:v>
                </c:pt>
                <c:pt idx="5240">
                  <c:v>30.335642361111109</c:v>
                </c:pt>
                <c:pt idx="5241">
                  <c:v>30.341429398148144</c:v>
                </c:pt>
                <c:pt idx="5242">
                  <c:v>30.347216435185182</c:v>
                </c:pt>
                <c:pt idx="5243">
                  <c:v>30.35300347222222</c:v>
                </c:pt>
                <c:pt idx="5244">
                  <c:v>30.358790509259258</c:v>
                </c:pt>
                <c:pt idx="5245">
                  <c:v>30.364583333333332</c:v>
                </c:pt>
                <c:pt idx="5246">
                  <c:v>30.370370370370374</c:v>
                </c:pt>
                <c:pt idx="5247">
                  <c:v>30.376151620370369</c:v>
                </c:pt>
                <c:pt idx="5248">
                  <c:v>30.381938657407407</c:v>
                </c:pt>
                <c:pt idx="5249">
                  <c:v>30.387731481481481</c:v>
                </c:pt>
                <c:pt idx="5250">
                  <c:v>30.393506944444443</c:v>
                </c:pt>
                <c:pt idx="5251">
                  <c:v>30.399299768518517</c:v>
                </c:pt>
                <c:pt idx="5252">
                  <c:v>30.405086805555552</c:v>
                </c:pt>
                <c:pt idx="5253">
                  <c:v>30.410873842592586</c:v>
                </c:pt>
                <c:pt idx="5254">
                  <c:v>30.416660879629628</c:v>
                </c:pt>
                <c:pt idx="5255">
                  <c:v>30.422447916666663</c:v>
                </c:pt>
                <c:pt idx="5256">
                  <c:v>30.428234953703701</c:v>
                </c:pt>
                <c:pt idx="5257">
                  <c:v>30.434021990740739</c:v>
                </c:pt>
                <c:pt idx="5258">
                  <c:v>30.439809027777773</c:v>
                </c:pt>
                <c:pt idx="5259">
                  <c:v>30.445596064814815</c:v>
                </c:pt>
                <c:pt idx="5260">
                  <c:v>30.451383101851849</c:v>
                </c:pt>
                <c:pt idx="5261">
                  <c:v>30.457170138888891</c:v>
                </c:pt>
                <c:pt idx="5262">
                  <c:v>30.462962962962962</c:v>
                </c:pt>
                <c:pt idx="5263">
                  <c:v>30.46874421296296</c:v>
                </c:pt>
                <c:pt idx="5264">
                  <c:v>30.474531250000002</c:v>
                </c:pt>
                <c:pt idx="5265">
                  <c:v>30.480312499999997</c:v>
                </c:pt>
                <c:pt idx="5266">
                  <c:v>30.486111111111111</c:v>
                </c:pt>
                <c:pt idx="5267">
                  <c:v>30.491898148148145</c:v>
                </c:pt>
                <c:pt idx="5268">
                  <c:v>30.497679398148144</c:v>
                </c:pt>
                <c:pt idx="5269">
                  <c:v>30.503466435185182</c:v>
                </c:pt>
                <c:pt idx="5270">
                  <c:v>30.50925347222222</c:v>
                </c:pt>
                <c:pt idx="5271">
                  <c:v>30.515040509259254</c:v>
                </c:pt>
                <c:pt idx="5272">
                  <c:v>30.520827546296296</c:v>
                </c:pt>
                <c:pt idx="5273">
                  <c:v>30.52661458333333</c:v>
                </c:pt>
                <c:pt idx="5274">
                  <c:v>30.532401620370369</c:v>
                </c:pt>
                <c:pt idx="5275">
                  <c:v>30.538188657407407</c:v>
                </c:pt>
                <c:pt idx="5276">
                  <c:v>30.543975694444445</c:v>
                </c:pt>
                <c:pt idx="5277">
                  <c:v>30.549762731481479</c:v>
                </c:pt>
                <c:pt idx="5278">
                  <c:v>30.555555555555554</c:v>
                </c:pt>
                <c:pt idx="5279">
                  <c:v>30.561336805555555</c:v>
                </c:pt>
                <c:pt idx="5280">
                  <c:v>30.567123842592594</c:v>
                </c:pt>
                <c:pt idx="5281">
                  <c:v>30.572910879629628</c:v>
                </c:pt>
                <c:pt idx="5282">
                  <c:v>30.578697916666663</c:v>
                </c:pt>
                <c:pt idx="5283">
                  <c:v>30.584484953703701</c:v>
                </c:pt>
                <c:pt idx="5284">
                  <c:v>30.590271990740739</c:v>
                </c:pt>
                <c:pt idx="5285">
                  <c:v>30.596059027777773</c:v>
                </c:pt>
                <c:pt idx="5286">
                  <c:v>30.601846064814811</c:v>
                </c:pt>
                <c:pt idx="5287">
                  <c:v>30.607633101851849</c:v>
                </c:pt>
                <c:pt idx="5288">
                  <c:v>30.613420138888884</c:v>
                </c:pt>
                <c:pt idx="5289">
                  <c:v>30.619207175925926</c:v>
                </c:pt>
                <c:pt idx="5290">
                  <c:v>30.62499421296296</c:v>
                </c:pt>
                <c:pt idx="5291">
                  <c:v>30.630781250000002</c:v>
                </c:pt>
                <c:pt idx="5292">
                  <c:v>30.636568287037036</c:v>
                </c:pt>
                <c:pt idx="5293">
                  <c:v>30.642355324074071</c:v>
                </c:pt>
                <c:pt idx="5294">
                  <c:v>30.648148148148145</c:v>
                </c:pt>
                <c:pt idx="5295">
                  <c:v>30.653929398148147</c:v>
                </c:pt>
                <c:pt idx="5296">
                  <c:v>30.659716435185182</c:v>
                </c:pt>
                <c:pt idx="5297">
                  <c:v>30.665497685185183</c:v>
                </c:pt>
                <c:pt idx="5298">
                  <c:v>30.671290509259254</c:v>
                </c:pt>
                <c:pt idx="5299">
                  <c:v>30.677077546296296</c:v>
                </c:pt>
                <c:pt idx="5300">
                  <c:v>30.68286458333333</c:v>
                </c:pt>
                <c:pt idx="5301">
                  <c:v>30.688651620370365</c:v>
                </c:pt>
                <c:pt idx="5302">
                  <c:v>30.694438657407407</c:v>
                </c:pt>
                <c:pt idx="5303">
                  <c:v>30.700225694444441</c:v>
                </c:pt>
                <c:pt idx="5304">
                  <c:v>30.706012731481479</c:v>
                </c:pt>
                <c:pt idx="5305">
                  <c:v>30.711799768518517</c:v>
                </c:pt>
                <c:pt idx="5306">
                  <c:v>30.717586805555555</c:v>
                </c:pt>
                <c:pt idx="5307">
                  <c:v>30.723373842592594</c:v>
                </c:pt>
                <c:pt idx="5308">
                  <c:v>30.729160879629628</c:v>
                </c:pt>
                <c:pt idx="5309">
                  <c:v>30.734947916666666</c:v>
                </c:pt>
                <c:pt idx="5310">
                  <c:v>30.740740740740737</c:v>
                </c:pt>
                <c:pt idx="5311">
                  <c:v>30.746521990740739</c:v>
                </c:pt>
                <c:pt idx="5312">
                  <c:v>30.752309027777773</c:v>
                </c:pt>
                <c:pt idx="5313">
                  <c:v>30.758096064814811</c:v>
                </c:pt>
                <c:pt idx="5314">
                  <c:v>30.763883101851849</c:v>
                </c:pt>
                <c:pt idx="5315">
                  <c:v>30.769670138888884</c:v>
                </c:pt>
                <c:pt idx="5316">
                  <c:v>30.775457175925922</c:v>
                </c:pt>
                <c:pt idx="5317">
                  <c:v>30.78125</c:v>
                </c:pt>
                <c:pt idx="5318">
                  <c:v>30.787031249999998</c:v>
                </c:pt>
                <c:pt idx="5319">
                  <c:v>30.792818287037036</c:v>
                </c:pt>
                <c:pt idx="5320">
                  <c:v>30.798605324074071</c:v>
                </c:pt>
                <c:pt idx="5321">
                  <c:v>30.804392361111113</c:v>
                </c:pt>
                <c:pt idx="5322">
                  <c:v>30.810179398148147</c:v>
                </c:pt>
                <c:pt idx="5323">
                  <c:v>30.815966435185182</c:v>
                </c:pt>
                <c:pt idx="5324">
                  <c:v>30.821753472222223</c:v>
                </c:pt>
                <c:pt idx="5325">
                  <c:v>30.827540509259258</c:v>
                </c:pt>
                <c:pt idx="5326">
                  <c:v>30.833321759259256</c:v>
                </c:pt>
                <c:pt idx="5327">
                  <c:v>30.839108796296294</c:v>
                </c:pt>
                <c:pt idx="5328">
                  <c:v>30.844901620370365</c:v>
                </c:pt>
                <c:pt idx="5329">
                  <c:v>30.850688657407407</c:v>
                </c:pt>
                <c:pt idx="5330">
                  <c:v>30.856469907407401</c:v>
                </c:pt>
                <c:pt idx="5331">
                  <c:v>30.862262731481476</c:v>
                </c:pt>
                <c:pt idx="5332">
                  <c:v>30.868049768518517</c:v>
                </c:pt>
                <c:pt idx="5333">
                  <c:v>30.873836805555552</c:v>
                </c:pt>
                <c:pt idx="5334">
                  <c:v>30.879623842592594</c:v>
                </c:pt>
                <c:pt idx="5335">
                  <c:v>30.885416666666664</c:v>
                </c:pt>
                <c:pt idx="5336">
                  <c:v>30.891197916666666</c:v>
                </c:pt>
                <c:pt idx="5337">
                  <c:v>30.896984953703704</c:v>
                </c:pt>
                <c:pt idx="5338">
                  <c:v>30.902771990740739</c:v>
                </c:pt>
                <c:pt idx="5339">
                  <c:v>30.908564814814813</c:v>
                </c:pt>
                <c:pt idx="5340">
                  <c:v>30.914346064814815</c:v>
                </c:pt>
                <c:pt idx="5341">
                  <c:v>30.920133101851849</c:v>
                </c:pt>
                <c:pt idx="5342">
                  <c:v>30.925925925925924</c:v>
                </c:pt>
                <c:pt idx="5343">
                  <c:v>30.931707175925922</c:v>
                </c:pt>
                <c:pt idx="5344">
                  <c:v>30.937488425925924</c:v>
                </c:pt>
                <c:pt idx="5345">
                  <c:v>30.943281249999998</c:v>
                </c:pt>
                <c:pt idx="5346">
                  <c:v>30.949068287037033</c:v>
                </c:pt>
                <c:pt idx="5347">
                  <c:v>30.954861111111111</c:v>
                </c:pt>
                <c:pt idx="5348">
                  <c:v>30.960642361111109</c:v>
                </c:pt>
                <c:pt idx="5349">
                  <c:v>30.966429398148147</c:v>
                </c:pt>
                <c:pt idx="5350">
                  <c:v>30.972216435185182</c:v>
                </c:pt>
                <c:pt idx="5351">
                  <c:v>30.978003472222223</c:v>
                </c:pt>
                <c:pt idx="5352">
                  <c:v>30.983790509259258</c:v>
                </c:pt>
                <c:pt idx="5353">
                  <c:v>30.989577546296296</c:v>
                </c:pt>
                <c:pt idx="5354">
                  <c:v>30.995364583333334</c:v>
                </c:pt>
                <c:pt idx="5355">
                  <c:v>31.001151620370369</c:v>
                </c:pt>
                <c:pt idx="5356">
                  <c:v>31.006938657407407</c:v>
                </c:pt>
                <c:pt idx="5357">
                  <c:v>31.012725694444441</c:v>
                </c:pt>
                <c:pt idx="5358">
                  <c:v>31.018518518518515</c:v>
                </c:pt>
                <c:pt idx="5359">
                  <c:v>31.024299768518517</c:v>
                </c:pt>
                <c:pt idx="5360">
                  <c:v>31.030086805555552</c:v>
                </c:pt>
                <c:pt idx="5361">
                  <c:v>31.035873842592586</c:v>
                </c:pt>
                <c:pt idx="5362">
                  <c:v>31.041660879629628</c:v>
                </c:pt>
                <c:pt idx="5363">
                  <c:v>31.047447916666663</c:v>
                </c:pt>
                <c:pt idx="5364">
                  <c:v>31.053234953703704</c:v>
                </c:pt>
                <c:pt idx="5365">
                  <c:v>31.059021990740739</c:v>
                </c:pt>
                <c:pt idx="5366">
                  <c:v>31.064809027777777</c:v>
                </c:pt>
                <c:pt idx="5367">
                  <c:v>31.070596064814815</c:v>
                </c:pt>
                <c:pt idx="5368">
                  <c:v>31.076383101851849</c:v>
                </c:pt>
                <c:pt idx="5369">
                  <c:v>31.082170138888891</c:v>
                </c:pt>
                <c:pt idx="5370">
                  <c:v>31.087957175925926</c:v>
                </c:pt>
                <c:pt idx="5371">
                  <c:v>31.09374421296296</c:v>
                </c:pt>
                <c:pt idx="5372">
                  <c:v>31.099531249999998</c:v>
                </c:pt>
                <c:pt idx="5373">
                  <c:v>31.105318287037033</c:v>
                </c:pt>
                <c:pt idx="5374">
                  <c:v>31.111111111111111</c:v>
                </c:pt>
                <c:pt idx="5375">
                  <c:v>31.116892361111109</c:v>
                </c:pt>
                <c:pt idx="5376">
                  <c:v>31.122679398148144</c:v>
                </c:pt>
                <c:pt idx="5377">
                  <c:v>31.128460648148145</c:v>
                </c:pt>
                <c:pt idx="5378">
                  <c:v>31.13425347222222</c:v>
                </c:pt>
                <c:pt idx="5379">
                  <c:v>31.140040509259258</c:v>
                </c:pt>
                <c:pt idx="5380">
                  <c:v>31.145827546296296</c:v>
                </c:pt>
                <c:pt idx="5381">
                  <c:v>31.151614583333334</c:v>
                </c:pt>
                <c:pt idx="5382">
                  <c:v>31.157401620370369</c:v>
                </c:pt>
                <c:pt idx="5383">
                  <c:v>31.163188657407407</c:v>
                </c:pt>
                <c:pt idx="5384">
                  <c:v>31.168975694444445</c:v>
                </c:pt>
                <c:pt idx="5385">
                  <c:v>31.174762731481479</c:v>
                </c:pt>
                <c:pt idx="5386">
                  <c:v>31.180549768518517</c:v>
                </c:pt>
                <c:pt idx="5387">
                  <c:v>31.186331018518519</c:v>
                </c:pt>
                <c:pt idx="5388">
                  <c:v>31.192123842592586</c:v>
                </c:pt>
                <c:pt idx="5389">
                  <c:v>31.197910879629628</c:v>
                </c:pt>
                <c:pt idx="5390">
                  <c:v>31.203703703703702</c:v>
                </c:pt>
                <c:pt idx="5391">
                  <c:v>31.209484953703701</c:v>
                </c:pt>
                <c:pt idx="5392">
                  <c:v>31.215266203703699</c:v>
                </c:pt>
                <c:pt idx="5393">
                  <c:v>31.221059027777773</c:v>
                </c:pt>
                <c:pt idx="5394">
                  <c:v>31.226846064814815</c:v>
                </c:pt>
                <c:pt idx="5395">
                  <c:v>31.232633101851849</c:v>
                </c:pt>
                <c:pt idx="5396">
                  <c:v>31.238425925925927</c:v>
                </c:pt>
                <c:pt idx="5397">
                  <c:v>31.244212962962962</c:v>
                </c:pt>
                <c:pt idx="5398">
                  <c:v>31.24999421296296</c:v>
                </c:pt>
                <c:pt idx="5399">
                  <c:v>31.255781250000002</c:v>
                </c:pt>
                <c:pt idx="5400">
                  <c:v>31.261568287037036</c:v>
                </c:pt>
                <c:pt idx="5401">
                  <c:v>31.267355324074071</c:v>
                </c:pt>
                <c:pt idx="5402">
                  <c:v>31.273142361111109</c:v>
                </c:pt>
                <c:pt idx="5403">
                  <c:v>31.278929398148144</c:v>
                </c:pt>
                <c:pt idx="5404">
                  <c:v>31.284716435185182</c:v>
                </c:pt>
                <c:pt idx="5405">
                  <c:v>31.29050347222222</c:v>
                </c:pt>
                <c:pt idx="5406">
                  <c:v>31.296284722222218</c:v>
                </c:pt>
                <c:pt idx="5407">
                  <c:v>31.302077546296296</c:v>
                </c:pt>
                <c:pt idx="5408">
                  <c:v>31.307858796296291</c:v>
                </c:pt>
                <c:pt idx="5409">
                  <c:v>31.313651620370369</c:v>
                </c:pt>
                <c:pt idx="5410">
                  <c:v>31.319438657407407</c:v>
                </c:pt>
                <c:pt idx="5411">
                  <c:v>31.325225694444445</c:v>
                </c:pt>
                <c:pt idx="5412">
                  <c:v>31.331012731481479</c:v>
                </c:pt>
                <c:pt idx="5413">
                  <c:v>31.336799768518517</c:v>
                </c:pt>
                <c:pt idx="5414">
                  <c:v>31.342586805555555</c:v>
                </c:pt>
                <c:pt idx="5415">
                  <c:v>31.348373842592594</c:v>
                </c:pt>
                <c:pt idx="5416">
                  <c:v>31.354160879629628</c:v>
                </c:pt>
                <c:pt idx="5417">
                  <c:v>31.359947916666663</c:v>
                </c:pt>
                <c:pt idx="5418">
                  <c:v>31.365734953703701</c:v>
                </c:pt>
                <c:pt idx="5419">
                  <c:v>31.371521990740739</c:v>
                </c:pt>
                <c:pt idx="5420">
                  <c:v>31.377309027777773</c:v>
                </c:pt>
                <c:pt idx="5421">
                  <c:v>31.383096064814811</c:v>
                </c:pt>
                <c:pt idx="5422">
                  <c:v>31.388888888888889</c:v>
                </c:pt>
                <c:pt idx="5423">
                  <c:v>31.394670138888884</c:v>
                </c:pt>
                <c:pt idx="5424">
                  <c:v>31.400457175925926</c:v>
                </c:pt>
                <c:pt idx="5425">
                  <c:v>31.40624421296296</c:v>
                </c:pt>
                <c:pt idx="5426">
                  <c:v>31.412031250000002</c:v>
                </c:pt>
                <c:pt idx="5427">
                  <c:v>31.417818287037036</c:v>
                </c:pt>
                <c:pt idx="5428">
                  <c:v>31.423605324074071</c:v>
                </c:pt>
                <c:pt idx="5429">
                  <c:v>31.429398148148145</c:v>
                </c:pt>
                <c:pt idx="5430">
                  <c:v>31.435179398148147</c:v>
                </c:pt>
                <c:pt idx="5431">
                  <c:v>31.440966435185182</c:v>
                </c:pt>
                <c:pt idx="5432">
                  <c:v>31.44675347222222</c:v>
                </c:pt>
                <c:pt idx="5433">
                  <c:v>31.452540509259254</c:v>
                </c:pt>
                <c:pt idx="5434">
                  <c:v>31.458327546296296</c:v>
                </c:pt>
                <c:pt idx="5435">
                  <c:v>31.46411458333333</c:v>
                </c:pt>
                <c:pt idx="5436">
                  <c:v>31.469901620370365</c:v>
                </c:pt>
                <c:pt idx="5437">
                  <c:v>31.475688657407407</c:v>
                </c:pt>
                <c:pt idx="5438">
                  <c:v>31.481481481481485</c:v>
                </c:pt>
                <c:pt idx="5439">
                  <c:v>31.487262731481479</c:v>
                </c:pt>
                <c:pt idx="5440">
                  <c:v>31.493049768518517</c:v>
                </c:pt>
                <c:pt idx="5441">
                  <c:v>31.498836805555555</c:v>
                </c:pt>
                <c:pt idx="5442">
                  <c:v>31.504623842592594</c:v>
                </c:pt>
                <c:pt idx="5443">
                  <c:v>31.510410879629628</c:v>
                </c:pt>
                <c:pt idx="5444">
                  <c:v>31.516197916666666</c:v>
                </c:pt>
                <c:pt idx="5445">
                  <c:v>31.521984953703704</c:v>
                </c:pt>
                <c:pt idx="5446">
                  <c:v>31.527771990740739</c:v>
                </c:pt>
                <c:pt idx="5447">
                  <c:v>31.533559027777773</c:v>
                </c:pt>
                <c:pt idx="5448">
                  <c:v>31.539346064814811</c:v>
                </c:pt>
                <c:pt idx="5449">
                  <c:v>31.545133101851849</c:v>
                </c:pt>
                <c:pt idx="5450">
                  <c:v>31.550920138888884</c:v>
                </c:pt>
                <c:pt idx="5451">
                  <c:v>31.556707175925922</c:v>
                </c:pt>
                <c:pt idx="5452">
                  <c:v>31.56249421296296</c:v>
                </c:pt>
                <c:pt idx="5453">
                  <c:v>31.568281249999998</c:v>
                </c:pt>
                <c:pt idx="5454">
                  <c:v>31.574074074074076</c:v>
                </c:pt>
                <c:pt idx="5455">
                  <c:v>31.579855324074071</c:v>
                </c:pt>
                <c:pt idx="5456">
                  <c:v>31.585636574074069</c:v>
                </c:pt>
                <c:pt idx="5457">
                  <c:v>31.591429398148147</c:v>
                </c:pt>
                <c:pt idx="5458">
                  <c:v>31.597216435185182</c:v>
                </c:pt>
                <c:pt idx="5459">
                  <c:v>31.603003472222223</c:v>
                </c:pt>
                <c:pt idx="5460">
                  <c:v>31.608790509259258</c:v>
                </c:pt>
                <c:pt idx="5461">
                  <c:v>31.614583333333332</c:v>
                </c:pt>
                <c:pt idx="5462">
                  <c:v>31.62036458333333</c:v>
                </c:pt>
                <c:pt idx="5463">
                  <c:v>31.626151620370365</c:v>
                </c:pt>
                <c:pt idx="5464">
                  <c:v>31.631938657407407</c:v>
                </c:pt>
                <c:pt idx="5465">
                  <c:v>31.637725694444441</c:v>
                </c:pt>
                <c:pt idx="5466">
                  <c:v>31.643512731481476</c:v>
                </c:pt>
                <c:pt idx="5467">
                  <c:v>31.649299768518517</c:v>
                </c:pt>
                <c:pt idx="5468">
                  <c:v>31.655086805555552</c:v>
                </c:pt>
                <c:pt idx="5469">
                  <c:v>31.660873842592594</c:v>
                </c:pt>
                <c:pt idx="5470">
                  <c:v>31.666666666666664</c:v>
                </c:pt>
                <c:pt idx="5471">
                  <c:v>31.672447916666666</c:v>
                </c:pt>
                <c:pt idx="5472">
                  <c:v>31.678234953703704</c:v>
                </c:pt>
                <c:pt idx="5473">
                  <c:v>31.684021990740739</c:v>
                </c:pt>
                <c:pt idx="5474">
                  <c:v>31.689809027777777</c:v>
                </c:pt>
                <c:pt idx="5475">
                  <c:v>31.695596064814815</c:v>
                </c:pt>
                <c:pt idx="5476">
                  <c:v>31.701383101851849</c:v>
                </c:pt>
                <c:pt idx="5477">
                  <c:v>31.707170138888884</c:v>
                </c:pt>
                <c:pt idx="5478">
                  <c:v>31.712957175925922</c:v>
                </c:pt>
                <c:pt idx="5479">
                  <c:v>31.71874421296296</c:v>
                </c:pt>
                <c:pt idx="5480">
                  <c:v>31.724531249999998</c:v>
                </c:pt>
                <c:pt idx="5481">
                  <c:v>31.730318287037033</c:v>
                </c:pt>
                <c:pt idx="5482">
                  <c:v>31.736105324074071</c:v>
                </c:pt>
                <c:pt idx="5483">
                  <c:v>31.741892361111109</c:v>
                </c:pt>
                <c:pt idx="5484">
                  <c:v>31.747679398148147</c:v>
                </c:pt>
                <c:pt idx="5485">
                  <c:v>31.753466435185182</c:v>
                </c:pt>
                <c:pt idx="5486">
                  <c:v>31.75925925925926</c:v>
                </c:pt>
                <c:pt idx="5487">
                  <c:v>31.765040509259258</c:v>
                </c:pt>
                <c:pt idx="5488">
                  <c:v>31.770827546296296</c:v>
                </c:pt>
                <c:pt idx="5489">
                  <c:v>31.776614583333334</c:v>
                </c:pt>
                <c:pt idx="5490">
                  <c:v>31.782401620370369</c:v>
                </c:pt>
                <c:pt idx="5491">
                  <c:v>31.788188657407407</c:v>
                </c:pt>
                <c:pt idx="5492">
                  <c:v>31.793975694444441</c:v>
                </c:pt>
                <c:pt idx="5493">
                  <c:v>31.799762731481476</c:v>
                </c:pt>
                <c:pt idx="5494">
                  <c:v>31.805549768518517</c:v>
                </c:pt>
                <c:pt idx="5495">
                  <c:v>31.811336805555552</c:v>
                </c:pt>
                <c:pt idx="5496">
                  <c:v>31.817123842592586</c:v>
                </c:pt>
                <c:pt idx="5497">
                  <c:v>31.822910879629628</c:v>
                </c:pt>
                <c:pt idx="5498">
                  <c:v>31.828697916666663</c:v>
                </c:pt>
                <c:pt idx="5499">
                  <c:v>31.834484953703704</c:v>
                </c:pt>
                <c:pt idx="5500">
                  <c:v>31.840271990740739</c:v>
                </c:pt>
                <c:pt idx="5501">
                  <c:v>31.846064814814817</c:v>
                </c:pt>
                <c:pt idx="5502">
                  <c:v>31.851851851851851</c:v>
                </c:pt>
                <c:pt idx="5503">
                  <c:v>31.857633101851849</c:v>
                </c:pt>
                <c:pt idx="5504">
                  <c:v>31.863420138888891</c:v>
                </c:pt>
                <c:pt idx="5505">
                  <c:v>31.869207175925926</c:v>
                </c:pt>
                <c:pt idx="5506">
                  <c:v>31.87499421296296</c:v>
                </c:pt>
                <c:pt idx="5507">
                  <c:v>31.880781249999998</c:v>
                </c:pt>
                <c:pt idx="5508">
                  <c:v>31.886568287037033</c:v>
                </c:pt>
                <c:pt idx="5509">
                  <c:v>31.892361111111111</c:v>
                </c:pt>
                <c:pt idx="5510">
                  <c:v>31.898142361111109</c:v>
                </c:pt>
                <c:pt idx="5511">
                  <c:v>31.903929398148144</c:v>
                </c:pt>
                <c:pt idx="5512">
                  <c:v>31.909716435185182</c:v>
                </c:pt>
                <c:pt idx="5513">
                  <c:v>31.91550347222222</c:v>
                </c:pt>
                <c:pt idx="5514">
                  <c:v>31.921290509259258</c:v>
                </c:pt>
                <c:pt idx="5515">
                  <c:v>31.927077546296296</c:v>
                </c:pt>
                <c:pt idx="5516">
                  <c:v>31.932864583333334</c:v>
                </c:pt>
                <c:pt idx="5517">
                  <c:v>31.938651620370369</c:v>
                </c:pt>
                <c:pt idx="5518">
                  <c:v>31.944432870370367</c:v>
                </c:pt>
                <c:pt idx="5519">
                  <c:v>31.950225694444445</c:v>
                </c:pt>
                <c:pt idx="5520">
                  <c:v>31.956012731481479</c:v>
                </c:pt>
                <c:pt idx="5521">
                  <c:v>31.961805555555554</c:v>
                </c:pt>
                <c:pt idx="5522">
                  <c:v>31.967586805555552</c:v>
                </c:pt>
                <c:pt idx="5523">
                  <c:v>31.973379629629626</c:v>
                </c:pt>
                <c:pt idx="5524">
                  <c:v>31.979160879629628</c:v>
                </c:pt>
                <c:pt idx="5525">
                  <c:v>31.984953703703702</c:v>
                </c:pt>
                <c:pt idx="5526">
                  <c:v>31.990734953703701</c:v>
                </c:pt>
                <c:pt idx="5527">
                  <c:v>31.996521990740739</c:v>
                </c:pt>
                <c:pt idx="5528">
                  <c:v>32.002309027777777</c:v>
                </c:pt>
                <c:pt idx="5529">
                  <c:v>32.008090277777775</c:v>
                </c:pt>
                <c:pt idx="5530">
                  <c:v>32.013883101851853</c:v>
                </c:pt>
                <c:pt idx="5531">
                  <c:v>32.019670138888891</c:v>
                </c:pt>
                <c:pt idx="5532">
                  <c:v>32.025457175925922</c:v>
                </c:pt>
                <c:pt idx="5533">
                  <c:v>32.03124421296296</c:v>
                </c:pt>
                <c:pt idx="5534">
                  <c:v>32.037037037037038</c:v>
                </c:pt>
                <c:pt idx="5535">
                  <c:v>32.042818287037036</c:v>
                </c:pt>
                <c:pt idx="5536">
                  <c:v>32.048605324074074</c:v>
                </c:pt>
                <c:pt idx="5537">
                  <c:v>32.054392361111105</c:v>
                </c:pt>
                <c:pt idx="5538">
                  <c:v>32.060179398148144</c:v>
                </c:pt>
                <c:pt idx="5539">
                  <c:v>32.065972222222221</c:v>
                </c:pt>
                <c:pt idx="5540">
                  <c:v>32.07175347222222</c:v>
                </c:pt>
                <c:pt idx="5541">
                  <c:v>32.077540509259258</c:v>
                </c:pt>
                <c:pt idx="5542">
                  <c:v>32.083327546296296</c:v>
                </c:pt>
                <c:pt idx="5543">
                  <c:v>32.089114583333327</c:v>
                </c:pt>
                <c:pt idx="5544">
                  <c:v>32.094901620370372</c:v>
                </c:pt>
                <c:pt idx="5545">
                  <c:v>32.10068287037037</c:v>
                </c:pt>
                <c:pt idx="5546">
                  <c:v>32.106475694444448</c:v>
                </c:pt>
                <c:pt idx="5547">
                  <c:v>32.112262731481479</c:v>
                </c:pt>
                <c:pt idx="5548">
                  <c:v>32.118049768518517</c:v>
                </c:pt>
                <c:pt idx="5549">
                  <c:v>32.123842592592588</c:v>
                </c:pt>
                <c:pt idx="5550">
                  <c:v>32.129618055555554</c:v>
                </c:pt>
                <c:pt idx="5551">
                  <c:v>32.135410879629625</c:v>
                </c:pt>
                <c:pt idx="5552">
                  <c:v>32.141197916666663</c:v>
                </c:pt>
                <c:pt idx="5553">
                  <c:v>32.146984953703701</c:v>
                </c:pt>
                <c:pt idx="5554">
                  <c:v>32.152771990740739</c:v>
                </c:pt>
                <c:pt idx="5555">
                  <c:v>32.158559027777777</c:v>
                </c:pt>
                <c:pt idx="5556">
                  <c:v>32.164346064814808</c:v>
                </c:pt>
                <c:pt idx="5557">
                  <c:v>32.170133101851853</c:v>
                </c:pt>
                <c:pt idx="5558">
                  <c:v>32.175920138888884</c:v>
                </c:pt>
                <c:pt idx="5559">
                  <c:v>32.181707175925922</c:v>
                </c:pt>
                <c:pt idx="5560">
                  <c:v>32.18749421296296</c:v>
                </c:pt>
                <c:pt idx="5561">
                  <c:v>32.193281249999998</c:v>
                </c:pt>
                <c:pt idx="5562">
                  <c:v>32.199068287037036</c:v>
                </c:pt>
                <c:pt idx="5563">
                  <c:v>32.204849537037035</c:v>
                </c:pt>
                <c:pt idx="5564">
                  <c:v>32.210642361111113</c:v>
                </c:pt>
                <c:pt idx="5565">
                  <c:v>32.216429398148151</c:v>
                </c:pt>
                <c:pt idx="5566">
                  <c:v>32.222222222222221</c:v>
                </c:pt>
                <c:pt idx="5567">
                  <c:v>32.22800347222222</c:v>
                </c:pt>
                <c:pt idx="5568">
                  <c:v>32.233790509259258</c:v>
                </c:pt>
                <c:pt idx="5569">
                  <c:v>32.239577546296296</c:v>
                </c:pt>
                <c:pt idx="5570">
                  <c:v>32.245364583333327</c:v>
                </c:pt>
                <c:pt idx="5571">
                  <c:v>32.251151620370365</c:v>
                </c:pt>
                <c:pt idx="5572">
                  <c:v>32.256938657407403</c:v>
                </c:pt>
                <c:pt idx="5573">
                  <c:v>32.262725694444441</c:v>
                </c:pt>
                <c:pt idx="5574">
                  <c:v>32.268512731481479</c:v>
                </c:pt>
                <c:pt idx="5575">
                  <c:v>32.274299768518517</c:v>
                </c:pt>
                <c:pt idx="5576">
                  <c:v>32.280092592592595</c:v>
                </c:pt>
                <c:pt idx="5577">
                  <c:v>32.285873842592594</c:v>
                </c:pt>
                <c:pt idx="5578">
                  <c:v>32.291660879629625</c:v>
                </c:pt>
                <c:pt idx="5579">
                  <c:v>32.29744791666667</c:v>
                </c:pt>
                <c:pt idx="5580">
                  <c:v>32.303234953703701</c:v>
                </c:pt>
                <c:pt idx="5581">
                  <c:v>32.309021990740739</c:v>
                </c:pt>
                <c:pt idx="5582">
                  <c:v>32.31481481481481</c:v>
                </c:pt>
                <c:pt idx="5583">
                  <c:v>32.320596064814808</c:v>
                </c:pt>
                <c:pt idx="5584">
                  <c:v>32.326383101851853</c:v>
                </c:pt>
                <c:pt idx="5585">
                  <c:v>32.332170138888884</c:v>
                </c:pt>
                <c:pt idx="5586">
                  <c:v>32.337957175925922</c:v>
                </c:pt>
                <c:pt idx="5587">
                  <c:v>32.34374421296296</c:v>
                </c:pt>
                <c:pt idx="5588">
                  <c:v>32.349531249999998</c:v>
                </c:pt>
                <c:pt idx="5589">
                  <c:v>32.355318287037036</c:v>
                </c:pt>
                <c:pt idx="5590">
                  <c:v>32.361105324074074</c:v>
                </c:pt>
                <c:pt idx="5591">
                  <c:v>32.366892361111113</c:v>
                </c:pt>
                <c:pt idx="5592">
                  <c:v>32.372679398148151</c:v>
                </c:pt>
                <c:pt idx="5593">
                  <c:v>32.378466435185182</c:v>
                </c:pt>
                <c:pt idx="5594">
                  <c:v>32.38425347222222</c:v>
                </c:pt>
                <c:pt idx="5595">
                  <c:v>32.390040509259258</c:v>
                </c:pt>
                <c:pt idx="5596">
                  <c:v>32.395827546296296</c:v>
                </c:pt>
                <c:pt idx="5597">
                  <c:v>32.401614583333327</c:v>
                </c:pt>
                <c:pt idx="5598">
                  <c:v>32.407407407407405</c:v>
                </c:pt>
                <c:pt idx="5599">
                  <c:v>32.413188657407403</c:v>
                </c:pt>
                <c:pt idx="5600">
                  <c:v>32.418975694444441</c:v>
                </c:pt>
                <c:pt idx="5601">
                  <c:v>32.424762731481479</c:v>
                </c:pt>
                <c:pt idx="5602">
                  <c:v>32.430543981481478</c:v>
                </c:pt>
                <c:pt idx="5603">
                  <c:v>32.436336805555555</c:v>
                </c:pt>
                <c:pt idx="5604">
                  <c:v>32.442123842592594</c:v>
                </c:pt>
                <c:pt idx="5605">
                  <c:v>32.447910879629625</c:v>
                </c:pt>
                <c:pt idx="5606">
                  <c:v>32.45369791666667</c:v>
                </c:pt>
                <c:pt idx="5607">
                  <c:v>32.459484953703701</c:v>
                </c:pt>
                <c:pt idx="5608">
                  <c:v>32.465271990740739</c:v>
                </c:pt>
                <c:pt idx="5609">
                  <c:v>32.471053240740737</c:v>
                </c:pt>
                <c:pt idx="5610">
                  <c:v>32.476846064814815</c:v>
                </c:pt>
                <c:pt idx="5611">
                  <c:v>32.482633101851853</c:v>
                </c:pt>
                <c:pt idx="5612">
                  <c:v>32.488420138888884</c:v>
                </c:pt>
                <c:pt idx="5613">
                  <c:v>32.494207175925922</c:v>
                </c:pt>
                <c:pt idx="5614">
                  <c:v>32.5</c:v>
                </c:pt>
                <c:pt idx="5615">
                  <c:v>32.505781249999998</c:v>
                </c:pt>
                <c:pt idx="5616">
                  <c:v>32.511568287037029</c:v>
                </c:pt>
                <c:pt idx="5617">
                  <c:v>32.517355324074074</c:v>
                </c:pt>
                <c:pt idx="5618">
                  <c:v>32.523142361111105</c:v>
                </c:pt>
                <c:pt idx="5619">
                  <c:v>32.528929398148151</c:v>
                </c:pt>
                <c:pt idx="5620">
                  <c:v>32.534716435185182</c:v>
                </c:pt>
                <c:pt idx="5621">
                  <c:v>32.54050347222222</c:v>
                </c:pt>
                <c:pt idx="5622">
                  <c:v>32.546284722222218</c:v>
                </c:pt>
                <c:pt idx="5623">
                  <c:v>32.552077546296296</c:v>
                </c:pt>
                <c:pt idx="5624">
                  <c:v>32.557864583333334</c:v>
                </c:pt>
                <c:pt idx="5625">
                  <c:v>32.563651620370372</c:v>
                </c:pt>
                <c:pt idx="5626">
                  <c:v>32.569438657407403</c:v>
                </c:pt>
                <c:pt idx="5627">
                  <c:v>32.575225694444441</c:v>
                </c:pt>
                <c:pt idx="5628">
                  <c:v>32.581012731481479</c:v>
                </c:pt>
                <c:pt idx="5629">
                  <c:v>32.586799768518517</c:v>
                </c:pt>
                <c:pt idx="5630">
                  <c:v>32.592592592592588</c:v>
                </c:pt>
                <c:pt idx="5631">
                  <c:v>32.598373842592586</c:v>
                </c:pt>
                <c:pt idx="5632">
                  <c:v>32.604160879629625</c:v>
                </c:pt>
                <c:pt idx="5633">
                  <c:v>32.609947916666663</c:v>
                </c:pt>
                <c:pt idx="5634">
                  <c:v>32.615734953703701</c:v>
                </c:pt>
                <c:pt idx="5635">
                  <c:v>32.621521990740739</c:v>
                </c:pt>
                <c:pt idx="5636">
                  <c:v>32.627309027777777</c:v>
                </c:pt>
                <c:pt idx="5637">
                  <c:v>32.633096064814815</c:v>
                </c:pt>
                <c:pt idx="5638">
                  <c:v>32.638883101851853</c:v>
                </c:pt>
                <c:pt idx="5639">
                  <c:v>32.644670138888891</c:v>
                </c:pt>
                <c:pt idx="5640">
                  <c:v>32.650457175925922</c:v>
                </c:pt>
                <c:pt idx="5641">
                  <c:v>32.65624421296296</c:v>
                </c:pt>
                <c:pt idx="5642">
                  <c:v>32.662031249999998</c:v>
                </c:pt>
                <c:pt idx="5643">
                  <c:v>32.667818287037029</c:v>
                </c:pt>
                <c:pt idx="5644">
                  <c:v>32.673605324074074</c:v>
                </c:pt>
                <c:pt idx="5645">
                  <c:v>32.679392361111105</c:v>
                </c:pt>
                <c:pt idx="5646">
                  <c:v>32.685185185185183</c:v>
                </c:pt>
                <c:pt idx="5647">
                  <c:v>32.690966435185182</c:v>
                </c:pt>
                <c:pt idx="5648">
                  <c:v>32.69675347222222</c:v>
                </c:pt>
                <c:pt idx="5649">
                  <c:v>32.702540509259258</c:v>
                </c:pt>
                <c:pt idx="5650">
                  <c:v>32.708327546296296</c:v>
                </c:pt>
                <c:pt idx="5651">
                  <c:v>32.714114583333334</c:v>
                </c:pt>
                <c:pt idx="5652">
                  <c:v>32.719901620370372</c:v>
                </c:pt>
                <c:pt idx="5653">
                  <c:v>32.725694444444443</c:v>
                </c:pt>
                <c:pt idx="5654">
                  <c:v>32.731475694444448</c:v>
                </c:pt>
                <c:pt idx="5655">
                  <c:v>32.737262731481479</c:v>
                </c:pt>
                <c:pt idx="5656">
                  <c:v>32.743049768518517</c:v>
                </c:pt>
                <c:pt idx="5657">
                  <c:v>32.748836805555555</c:v>
                </c:pt>
                <c:pt idx="5658">
                  <c:v>32.754623842592586</c:v>
                </c:pt>
                <c:pt idx="5659">
                  <c:v>32.760410879629625</c:v>
                </c:pt>
                <c:pt idx="5660">
                  <c:v>32.766197916666663</c:v>
                </c:pt>
                <c:pt idx="5661">
                  <c:v>32.771984953703701</c:v>
                </c:pt>
                <c:pt idx="5662">
                  <c:v>32.777777777777779</c:v>
                </c:pt>
                <c:pt idx="5663">
                  <c:v>32.783564814814817</c:v>
                </c:pt>
                <c:pt idx="5664">
                  <c:v>32.789346064814815</c:v>
                </c:pt>
                <c:pt idx="5665">
                  <c:v>32.795133101851853</c:v>
                </c:pt>
                <c:pt idx="5666">
                  <c:v>32.800920138888891</c:v>
                </c:pt>
                <c:pt idx="5667">
                  <c:v>32.806707175925922</c:v>
                </c:pt>
                <c:pt idx="5668">
                  <c:v>32.81249421296296</c:v>
                </c:pt>
                <c:pt idx="5669">
                  <c:v>32.818281249999998</c:v>
                </c:pt>
                <c:pt idx="5670">
                  <c:v>32.824068287037036</c:v>
                </c:pt>
                <c:pt idx="5671">
                  <c:v>32.829855324074074</c:v>
                </c:pt>
                <c:pt idx="5672">
                  <c:v>32.835642361111105</c:v>
                </c:pt>
                <c:pt idx="5673">
                  <c:v>32.841429398148144</c:v>
                </c:pt>
                <c:pt idx="5674">
                  <c:v>32.847216435185182</c:v>
                </c:pt>
                <c:pt idx="5675">
                  <c:v>32.85300347222222</c:v>
                </c:pt>
                <c:pt idx="5676">
                  <c:v>32.858790509259258</c:v>
                </c:pt>
                <c:pt idx="5677">
                  <c:v>32.864577546296296</c:v>
                </c:pt>
                <c:pt idx="5678">
                  <c:v>32.870370370370374</c:v>
                </c:pt>
                <c:pt idx="5679">
                  <c:v>32.876157407407405</c:v>
                </c:pt>
                <c:pt idx="5680">
                  <c:v>32.881938657407403</c:v>
                </c:pt>
                <c:pt idx="5681">
                  <c:v>32.887725694444448</c:v>
                </c:pt>
                <c:pt idx="5682">
                  <c:v>32.893512731481479</c:v>
                </c:pt>
                <c:pt idx="5683">
                  <c:v>32.899305555555557</c:v>
                </c:pt>
                <c:pt idx="5684">
                  <c:v>32.905086805555555</c:v>
                </c:pt>
                <c:pt idx="5685">
                  <c:v>32.910873842592594</c:v>
                </c:pt>
                <c:pt idx="5686">
                  <c:v>32.916660879629625</c:v>
                </c:pt>
                <c:pt idx="5687">
                  <c:v>32.922447916666663</c:v>
                </c:pt>
                <c:pt idx="5688">
                  <c:v>32.928234953703701</c:v>
                </c:pt>
                <c:pt idx="5689">
                  <c:v>32.934021990740739</c:v>
                </c:pt>
                <c:pt idx="5690">
                  <c:v>32.939809027777777</c:v>
                </c:pt>
                <c:pt idx="5691">
                  <c:v>32.945596064814808</c:v>
                </c:pt>
                <c:pt idx="5692">
                  <c:v>32.951383101851853</c:v>
                </c:pt>
                <c:pt idx="5693">
                  <c:v>32.957170138888884</c:v>
                </c:pt>
                <c:pt idx="5694">
                  <c:v>32.962962962962962</c:v>
                </c:pt>
                <c:pt idx="5695">
                  <c:v>32.96874421296296</c:v>
                </c:pt>
                <c:pt idx="5696">
                  <c:v>32.974531249999998</c:v>
                </c:pt>
                <c:pt idx="5697">
                  <c:v>32.980318287037036</c:v>
                </c:pt>
                <c:pt idx="5698">
                  <c:v>32.986105324074074</c:v>
                </c:pt>
                <c:pt idx="5699">
                  <c:v>32.991892361111113</c:v>
                </c:pt>
                <c:pt idx="5700">
                  <c:v>32.997679398148151</c:v>
                </c:pt>
                <c:pt idx="5701">
                  <c:v>33.003466435185182</c:v>
                </c:pt>
                <c:pt idx="5702">
                  <c:v>33.00925347222222</c:v>
                </c:pt>
                <c:pt idx="5703">
                  <c:v>33.015040509259258</c:v>
                </c:pt>
                <c:pt idx="5704">
                  <c:v>33.020827546296296</c:v>
                </c:pt>
                <c:pt idx="5705">
                  <c:v>33.026614583333327</c:v>
                </c:pt>
                <c:pt idx="5706">
                  <c:v>33.032401620370365</c:v>
                </c:pt>
                <c:pt idx="5707">
                  <c:v>33.038188657407403</c:v>
                </c:pt>
                <c:pt idx="5708">
                  <c:v>33.043975694444441</c:v>
                </c:pt>
                <c:pt idx="5709">
                  <c:v>33.049762731481479</c:v>
                </c:pt>
                <c:pt idx="5710">
                  <c:v>33.055555555555557</c:v>
                </c:pt>
                <c:pt idx="5711">
                  <c:v>33.061336805555555</c:v>
                </c:pt>
                <c:pt idx="5712">
                  <c:v>33.067123842592594</c:v>
                </c:pt>
                <c:pt idx="5713">
                  <c:v>33.072910879629625</c:v>
                </c:pt>
                <c:pt idx="5714">
                  <c:v>33.07869791666667</c:v>
                </c:pt>
                <c:pt idx="5715">
                  <c:v>33.084484953703701</c:v>
                </c:pt>
                <c:pt idx="5716">
                  <c:v>33.090271990740739</c:v>
                </c:pt>
                <c:pt idx="5717">
                  <c:v>33.096059027777777</c:v>
                </c:pt>
                <c:pt idx="5718">
                  <c:v>33.101846064814808</c:v>
                </c:pt>
                <c:pt idx="5719">
                  <c:v>33.107633101851853</c:v>
                </c:pt>
                <c:pt idx="5720">
                  <c:v>33.113420138888884</c:v>
                </c:pt>
                <c:pt idx="5721">
                  <c:v>33.119207175925922</c:v>
                </c:pt>
                <c:pt idx="5722">
                  <c:v>33.12499421296296</c:v>
                </c:pt>
                <c:pt idx="5723">
                  <c:v>33.130781249999998</c:v>
                </c:pt>
                <c:pt idx="5724">
                  <c:v>33.136574074074076</c:v>
                </c:pt>
                <c:pt idx="5725">
                  <c:v>33.142355324074074</c:v>
                </c:pt>
                <c:pt idx="5726">
                  <c:v>33.148148148148152</c:v>
                </c:pt>
                <c:pt idx="5727">
                  <c:v>33.153929398148151</c:v>
                </c:pt>
                <c:pt idx="5728">
                  <c:v>33.159716435185182</c:v>
                </c:pt>
                <c:pt idx="5729">
                  <c:v>33.16550347222222</c:v>
                </c:pt>
                <c:pt idx="5730">
                  <c:v>33.171290509259258</c:v>
                </c:pt>
                <c:pt idx="5731">
                  <c:v>33.177077546296296</c:v>
                </c:pt>
                <c:pt idx="5732">
                  <c:v>33.182864583333327</c:v>
                </c:pt>
                <c:pt idx="5733">
                  <c:v>33.188651620370365</c:v>
                </c:pt>
                <c:pt idx="5734">
                  <c:v>33.194438657407403</c:v>
                </c:pt>
                <c:pt idx="5735">
                  <c:v>33.200225694444441</c:v>
                </c:pt>
                <c:pt idx="5736">
                  <c:v>33.206012731481479</c:v>
                </c:pt>
                <c:pt idx="5737">
                  <c:v>33.211799768518517</c:v>
                </c:pt>
                <c:pt idx="5738">
                  <c:v>33.217586805555555</c:v>
                </c:pt>
                <c:pt idx="5739">
                  <c:v>33.223368055555547</c:v>
                </c:pt>
                <c:pt idx="5740">
                  <c:v>33.229160879629625</c:v>
                </c:pt>
                <c:pt idx="5741">
                  <c:v>33.23494791666667</c:v>
                </c:pt>
                <c:pt idx="5742">
                  <c:v>33.24074074074074</c:v>
                </c:pt>
                <c:pt idx="5743">
                  <c:v>33.246521990740739</c:v>
                </c:pt>
                <c:pt idx="5744">
                  <c:v>33.252309027777777</c:v>
                </c:pt>
                <c:pt idx="5745">
                  <c:v>33.258096064814815</c:v>
                </c:pt>
                <c:pt idx="5746">
                  <c:v>33.263883101851853</c:v>
                </c:pt>
                <c:pt idx="5747">
                  <c:v>33.269670138888884</c:v>
                </c:pt>
                <c:pt idx="5748">
                  <c:v>33.275457175925922</c:v>
                </c:pt>
                <c:pt idx="5749">
                  <c:v>33.28124421296296</c:v>
                </c:pt>
                <c:pt idx="5750">
                  <c:v>33.287031249999998</c:v>
                </c:pt>
                <c:pt idx="5751">
                  <c:v>33.292818287037029</c:v>
                </c:pt>
                <c:pt idx="5752">
                  <c:v>33.298611111111107</c:v>
                </c:pt>
                <c:pt idx="5753">
                  <c:v>33.304392361111105</c:v>
                </c:pt>
                <c:pt idx="5754">
                  <c:v>33.310185185185183</c:v>
                </c:pt>
                <c:pt idx="5755">
                  <c:v>33.315966435185182</c:v>
                </c:pt>
                <c:pt idx="5756">
                  <c:v>33.32175347222222</c:v>
                </c:pt>
                <c:pt idx="5757">
                  <c:v>33.327540509259258</c:v>
                </c:pt>
                <c:pt idx="5758">
                  <c:v>33.333333333333336</c:v>
                </c:pt>
                <c:pt idx="5759">
                  <c:v>33.339114583333334</c:v>
                </c:pt>
                <c:pt idx="5760">
                  <c:v>33.344895833333332</c:v>
                </c:pt>
                <c:pt idx="5761">
                  <c:v>33.350688657407403</c:v>
                </c:pt>
                <c:pt idx="5762">
                  <c:v>33.356475694444441</c:v>
                </c:pt>
                <c:pt idx="5763">
                  <c:v>33.362262731481479</c:v>
                </c:pt>
                <c:pt idx="5764">
                  <c:v>33.368049768518517</c:v>
                </c:pt>
                <c:pt idx="5765">
                  <c:v>33.373836805555555</c:v>
                </c:pt>
                <c:pt idx="5766">
                  <c:v>33.379623842592586</c:v>
                </c:pt>
                <c:pt idx="5767">
                  <c:v>33.385410879629625</c:v>
                </c:pt>
                <c:pt idx="5768">
                  <c:v>33.391197916666663</c:v>
                </c:pt>
                <c:pt idx="5769">
                  <c:v>33.396984953703701</c:v>
                </c:pt>
                <c:pt idx="5770">
                  <c:v>33.402771990740739</c:v>
                </c:pt>
                <c:pt idx="5771">
                  <c:v>33.408559027777777</c:v>
                </c:pt>
                <c:pt idx="5772">
                  <c:v>33.414346064814815</c:v>
                </c:pt>
                <c:pt idx="5773">
                  <c:v>33.420133101851853</c:v>
                </c:pt>
                <c:pt idx="5774">
                  <c:v>33.425925925925924</c:v>
                </c:pt>
                <c:pt idx="5775">
                  <c:v>33.431707175925922</c:v>
                </c:pt>
                <c:pt idx="5776">
                  <c:v>33.43749421296296</c:v>
                </c:pt>
                <c:pt idx="5777">
                  <c:v>33.443281249999998</c:v>
                </c:pt>
                <c:pt idx="5778">
                  <c:v>33.449068287037029</c:v>
                </c:pt>
                <c:pt idx="5779">
                  <c:v>33.454855324074074</c:v>
                </c:pt>
                <c:pt idx="5780">
                  <c:v>33.460642361111105</c:v>
                </c:pt>
                <c:pt idx="5781">
                  <c:v>33.466429398148144</c:v>
                </c:pt>
                <c:pt idx="5782">
                  <c:v>33.472216435185182</c:v>
                </c:pt>
                <c:pt idx="5783">
                  <c:v>33.47800347222222</c:v>
                </c:pt>
                <c:pt idx="5784">
                  <c:v>33.483790509259258</c:v>
                </c:pt>
                <c:pt idx="5785">
                  <c:v>33.489577546296296</c:v>
                </c:pt>
                <c:pt idx="5786">
                  <c:v>33.495364583333334</c:v>
                </c:pt>
                <c:pt idx="5787">
                  <c:v>33.501151620370372</c:v>
                </c:pt>
                <c:pt idx="5788">
                  <c:v>33.506938657407403</c:v>
                </c:pt>
                <c:pt idx="5789">
                  <c:v>33.512725694444448</c:v>
                </c:pt>
                <c:pt idx="5790">
                  <c:v>33.518518518518512</c:v>
                </c:pt>
                <c:pt idx="5791">
                  <c:v>33.524299768518517</c:v>
                </c:pt>
                <c:pt idx="5792">
                  <c:v>33.530086805555555</c:v>
                </c:pt>
                <c:pt idx="5793">
                  <c:v>33.535873842592586</c:v>
                </c:pt>
                <c:pt idx="5794">
                  <c:v>33.541660879629625</c:v>
                </c:pt>
                <c:pt idx="5795">
                  <c:v>33.547447916666663</c:v>
                </c:pt>
                <c:pt idx="5796">
                  <c:v>33.553234953703701</c:v>
                </c:pt>
                <c:pt idx="5797">
                  <c:v>33.559027777777779</c:v>
                </c:pt>
                <c:pt idx="5798">
                  <c:v>33.564809027777777</c:v>
                </c:pt>
                <c:pt idx="5799">
                  <c:v>33.570596064814815</c:v>
                </c:pt>
                <c:pt idx="5800">
                  <c:v>33.576383101851853</c:v>
                </c:pt>
                <c:pt idx="5801">
                  <c:v>33.582170138888891</c:v>
                </c:pt>
                <c:pt idx="5802">
                  <c:v>33.587957175925922</c:v>
                </c:pt>
                <c:pt idx="5803">
                  <c:v>33.59374421296296</c:v>
                </c:pt>
                <c:pt idx="5804">
                  <c:v>33.599531249999998</c:v>
                </c:pt>
                <c:pt idx="5805">
                  <c:v>33.605318287037036</c:v>
                </c:pt>
                <c:pt idx="5806">
                  <c:v>33.611099537037035</c:v>
                </c:pt>
                <c:pt idx="5807">
                  <c:v>33.616892361111105</c:v>
                </c:pt>
                <c:pt idx="5808">
                  <c:v>33.622679398148144</c:v>
                </c:pt>
                <c:pt idx="5809">
                  <c:v>33.628466435185182</c:v>
                </c:pt>
                <c:pt idx="5810">
                  <c:v>33.63425347222222</c:v>
                </c:pt>
                <c:pt idx="5811">
                  <c:v>33.640040509259258</c:v>
                </c:pt>
                <c:pt idx="5812">
                  <c:v>33.645827546296296</c:v>
                </c:pt>
                <c:pt idx="5813">
                  <c:v>33.651614583333327</c:v>
                </c:pt>
                <c:pt idx="5814">
                  <c:v>33.657401620370372</c:v>
                </c:pt>
                <c:pt idx="5815">
                  <c:v>33.663188657407403</c:v>
                </c:pt>
                <c:pt idx="5816">
                  <c:v>33.668975694444448</c:v>
                </c:pt>
                <c:pt idx="5817">
                  <c:v>33.674762731481479</c:v>
                </c:pt>
                <c:pt idx="5818">
                  <c:v>33.680549768518517</c:v>
                </c:pt>
                <c:pt idx="5819">
                  <c:v>33.686336805555555</c:v>
                </c:pt>
                <c:pt idx="5820">
                  <c:v>33.692123842592594</c:v>
                </c:pt>
                <c:pt idx="5821">
                  <c:v>33.697910879629625</c:v>
                </c:pt>
                <c:pt idx="5822">
                  <c:v>33.70369212962963</c:v>
                </c:pt>
                <c:pt idx="5823">
                  <c:v>33.709484953703701</c:v>
                </c:pt>
                <c:pt idx="5824">
                  <c:v>33.715271990740739</c:v>
                </c:pt>
                <c:pt idx="5825">
                  <c:v>33.721059027777777</c:v>
                </c:pt>
                <c:pt idx="5826">
                  <c:v>33.726846064814808</c:v>
                </c:pt>
                <c:pt idx="5827">
                  <c:v>33.732638888888886</c:v>
                </c:pt>
                <c:pt idx="5828">
                  <c:v>33.738420138888884</c:v>
                </c:pt>
                <c:pt idx="5829">
                  <c:v>33.744207175925922</c:v>
                </c:pt>
                <c:pt idx="5830">
                  <c:v>33.74999421296296</c:v>
                </c:pt>
                <c:pt idx="5831">
                  <c:v>33.755781249999998</c:v>
                </c:pt>
                <c:pt idx="5832">
                  <c:v>33.761568287037036</c:v>
                </c:pt>
                <c:pt idx="5833">
                  <c:v>33.767355324074074</c:v>
                </c:pt>
                <c:pt idx="5834">
                  <c:v>33.773142361111113</c:v>
                </c:pt>
                <c:pt idx="5835">
                  <c:v>33.778929398148151</c:v>
                </c:pt>
                <c:pt idx="5836">
                  <c:v>33.784716435185182</c:v>
                </c:pt>
                <c:pt idx="5837">
                  <c:v>33.79050347222222</c:v>
                </c:pt>
                <c:pt idx="5838">
                  <c:v>33.796296296296291</c:v>
                </c:pt>
                <c:pt idx="5839">
                  <c:v>33.802077546296296</c:v>
                </c:pt>
                <c:pt idx="5840">
                  <c:v>33.807864583333327</c:v>
                </c:pt>
                <c:pt idx="5841">
                  <c:v>33.813651620370365</c:v>
                </c:pt>
                <c:pt idx="5842">
                  <c:v>33.819438657407403</c:v>
                </c:pt>
                <c:pt idx="5843">
                  <c:v>33.825225694444441</c:v>
                </c:pt>
                <c:pt idx="5844">
                  <c:v>33.831012731481479</c:v>
                </c:pt>
                <c:pt idx="5845">
                  <c:v>33.836799768518517</c:v>
                </c:pt>
                <c:pt idx="5846">
                  <c:v>33.842586805555555</c:v>
                </c:pt>
                <c:pt idx="5847">
                  <c:v>33.848373842592594</c:v>
                </c:pt>
                <c:pt idx="5848">
                  <c:v>33.854160879629625</c:v>
                </c:pt>
                <c:pt idx="5849">
                  <c:v>33.85994791666667</c:v>
                </c:pt>
                <c:pt idx="5850">
                  <c:v>33.865734953703701</c:v>
                </c:pt>
                <c:pt idx="5851">
                  <c:v>33.871521990740739</c:v>
                </c:pt>
                <c:pt idx="5852">
                  <c:v>33.877309027777777</c:v>
                </c:pt>
                <c:pt idx="5853">
                  <c:v>33.883096064814808</c:v>
                </c:pt>
                <c:pt idx="5854">
                  <c:v>33.888888888888886</c:v>
                </c:pt>
                <c:pt idx="5855">
                  <c:v>33.894670138888884</c:v>
                </c:pt>
                <c:pt idx="5856">
                  <c:v>33.900457175925922</c:v>
                </c:pt>
                <c:pt idx="5857">
                  <c:v>33.90624421296296</c:v>
                </c:pt>
                <c:pt idx="5858">
                  <c:v>33.912031249999998</c:v>
                </c:pt>
                <c:pt idx="5859">
                  <c:v>33.917818287037036</c:v>
                </c:pt>
                <c:pt idx="5860">
                  <c:v>33.923605324074074</c:v>
                </c:pt>
                <c:pt idx="5861">
                  <c:v>33.929392361111113</c:v>
                </c:pt>
                <c:pt idx="5862">
                  <c:v>33.935179398148151</c:v>
                </c:pt>
                <c:pt idx="5863">
                  <c:v>33.940972222222221</c:v>
                </c:pt>
                <c:pt idx="5864">
                  <c:v>33.94675347222222</c:v>
                </c:pt>
                <c:pt idx="5865">
                  <c:v>33.952534722222218</c:v>
                </c:pt>
                <c:pt idx="5866">
                  <c:v>33.958327546296296</c:v>
                </c:pt>
                <c:pt idx="5867">
                  <c:v>33.964114583333327</c:v>
                </c:pt>
                <c:pt idx="5868">
                  <c:v>33.969907407407405</c:v>
                </c:pt>
                <c:pt idx="5869">
                  <c:v>33.975688657407403</c:v>
                </c:pt>
                <c:pt idx="5870">
                  <c:v>33.981481481481481</c:v>
                </c:pt>
                <c:pt idx="5871">
                  <c:v>33.987262731481479</c:v>
                </c:pt>
                <c:pt idx="5872">
                  <c:v>33.993049768518517</c:v>
                </c:pt>
                <c:pt idx="5873">
                  <c:v>33.998836805555555</c:v>
                </c:pt>
                <c:pt idx="5874">
                  <c:v>34.004623842592594</c:v>
                </c:pt>
                <c:pt idx="5875">
                  <c:v>34.010410879629625</c:v>
                </c:pt>
                <c:pt idx="5876">
                  <c:v>34.01619791666667</c:v>
                </c:pt>
                <c:pt idx="5877">
                  <c:v>34.021984953703701</c:v>
                </c:pt>
                <c:pt idx="5878">
                  <c:v>34.027771990740739</c:v>
                </c:pt>
                <c:pt idx="5879">
                  <c:v>34.033559027777777</c:v>
                </c:pt>
                <c:pt idx="5880">
                  <c:v>34.039346064814815</c:v>
                </c:pt>
                <c:pt idx="5881">
                  <c:v>34.045133101851853</c:v>
                </c:pt>
                <c:pt idx="5882">
                  <c:v>34.050920138888884</c:v>
                </c:pt>
                <c:pt idx="5883">
                  <c:v>34.056707175925922</c:v>
                </c:pt>
                <c:pt idx="5884">
                  <c:v>34.06249421296296</c:v>
                </c:pt>
                <c:pt idx="5885">
                  <c:v>34.068281249999998</c:v>
                </c:pt>
                <c:pt idx="5886">
                  <c:v>34.074074074074076</c:v>
                </c:pt>
                <c:pt idx="5887">
                  <c:v>34.079855324074074</c:v>
                </c:pt>
                <c:pt idx="5888">
                  <c:v>34.085642361111105</c:v>
                </c:pt>
                <c:pt idx="5889">
                  <c:v>34.091429398148151</c:v>
                </c:pt>
                <c:pt idx="5890">
                  <c:v>34.097210648148142</c:v>
                </c:pt>
                <c:pt idx="5891">
                  <c:v>34.10300925925926</c:v>
                </c:pt>
                <c:pt idx="5892">
                  <c:v>34.108790509259258</c:v>
                </c:pt>
                <c:pt idx="5893">
                  <c:v>34.114577546296296</c:v>
                </c:pt>
                <c:pt idx="5894">
                  <c:v>34.120364583333334</c:v>
                </c:pt>
                <c:pt idx="5895">
                  <c:v>34.126151620370372</c:v>
                </c:pt>
                <c:pt idx="5896">
                  <c:v>34.131938657407403</c:v>
                </c:pt>
                <c:pt idx="5897">
                  <c:v>34.137725694444441</c:v>
                </c:pt>
                <c:pt idx="5898">
                  <c:v>34.143512731481479</c:v>
                </c:pt>
                <c:pt idx="5899">
                  <c:v>34.149299768518517</c:v>
                </c:pt>
                <c:pt idx="5900">
                  <c:v>34.155086805555555</c:v>
                </c:pt>
                <c:pt idx="5901">
                  <c:v>34.160873842592586</c:v>
                </c:pt>
                <c:pt idx="5902">
                  <c:v>34.166666666666664</c:v>
                </c:pt>
                <c:pt idx="5903">
                  <c:v>34.172447916666663</c:v>
                </c:pt>
                <c:pt idx="5904">
                  <c:v>34.178234953703701</c:v>
                </c:pt>
                <c:pt idx="5905">
                  <c:v>34.184021990740739</c:v>
                </c:pt>
                <c:pt idx="5906">
                  <c:v>34.189809027777777</c:v>
                </c:pt>
                <c:pt idx="5907">
                  <c:v>34.195596064814815</c:v>
                </c:pt>
                <c:pt idx="5908">
                  <c:v>34.201383101851853</c:v>
                </c:pt>
                <c:pt idx="5909">
                  <c:v>34.207175925925924</c:v>
                </c:pt>
                <c:pt idx="5910">
                  <c:v>34.212957175925922</c:v>
                </c:pt>
                <c:pt idx="5911">
                  <c:v>34.21874421296296</c:v>
                </c:pt>
                <c:pt idx="5912">
                  <c:v>34.224531249999998</c:v>
                </c:pt>
                <c:pt idx="5913">
                  <c:v>34.230312499999997</c:v>
                </c:pt>
                <c:pt idx="5914">
                  <c:v>34.236105324074074</c:v>
                </c:pt>
                <c:pt idx="5915">
                  <c:v>34.241892361111105</c:v>
                </c:pt>
                <c:pt idx="5916">
                  <c:v>34.247679398148144</c:v>
                </c:pt>
                <c:pt idx="5917">
                  <c:v>34.253466435185182</c:v>
                </c:pt>
                <c:pt idx="5918">
                  <c:v>34.25925925925926</c:v>
                </c:pt>
                <c:pt idx="5919">
                  <c:v>34.265040509259258</c:v>
                </c:pt>
                <c:pt idx="5920">
                  <c:v>34.270827546296296</c:v>
                </c:pt>
                <c:pt idx="5921">
                  <c:v>34.276614583333334</c:v>
                </c:pt>
                <c:pt idx="5922">
                  <c:v>34.282401620370372</c:v>
                </c:pt>
                <c:pt idx="5923">
                  <c:v>34.288188657407403</c:v>
                </c:pt>
                <c:pt idx="5924">
                  <c:v>34.293975694444448</c:v>
                </c:pt>
                <c:pt idx="5925">
                  <c:v>34.299762731481479</c:v>
                </c:pt>
                <c:pt idx="5926">
                  <c:v>34.305549768518517</c:v>
                </c:pt>
                <c:pt idx="5927">
                  <c:v>34.311336805555555</c:v>
                </c:pt>
                <c:pt idx="5928">
                  <c:v>34.317123842592586</c:v>
                </c:pt>
                <c:pt idx="5929">
                  <c:v>34.322910879629625</c:v>
                </c:pt>
                <c:pt idx="5930">
                  <c:v>34.328697916666663</c:v>
                </c:pt>
                <c:pt idx="5931">
                  <c:v>34.334484953703701</c:v>
                </c:pt>
                <c:pt idx="5932">
                  <c:v>34.340271990740739</c:v>
                </c:pt>
                <c:pt idx="5933">
                  <c:v>34.346059027777777</c:v>
                </c:pt>
                <c:pt idx="5934">
                  <c:v>34.351851851851855</c:v>
                </c:pt>
                <c:pt idx="5935">
                  <c:v>34.357633101851853</c:v>
                </c:pt>
                <c:pt idx="5936">
                  <c:v>34.363420138888891</c:v>
                </c:pt>
                <c:pt idx="5937">
                  <c:v>34.369207175925922</c:v>
                </c:pt>
                <c:pt idx="5938">
                  <c:v>34.37499421296296</c:v>
                </c:pt>
                <c:pt idx="5939">
                  <c:v>34.380781249999998</c:v>
                </c:pt>
                <c:pt idx="5940">
                  <c:v>34.386568287037036</c:v>
                </c:pt>
                <c:pt idx="5941">
                  <c:v>34.392355324074074</c:v>
                </c:pt>
                <c:pt idx="5942">
                  <c:v>34.398142361111105</c:v>
                </c:pt>
                <c:pt idx="5943">
                  <c:v>34.403929398148144</c:v>
                </c:pt>
                <c:pt idx="5944">
                  <c:v>34.409716435185182</c:v>
                </c:pt>
                <c:pt idx="5945">
                  <c:v>34.41549768518518</c:v>
                </c:pt>
                <c:pt idx="5946">
                  <c:v>34.421290509259258</c:v>
                </c:pt>
                <c:pt idx="5947">
                  <c:v>34.427077546296296</c:v>
                </c:pt>
                <c:pt idx="5948">
                  <c:v>34.432864583333327</c:v>
                </c:pt>
                <c:pt idx="5949">
                  <c:v>34.438651620370372</c:v>
                </c:pt>
                <c:pt idx="5950">
                  <c:v>34.444444444444443</c:v>
                </c:pt>
                <c:pt idx="5951">
                  <c:v>34.450225694444448</c:v>
                </c:pt>
                <c:pt idx="5952">
                  <c:v>34.456012731481479</c:v>
                </c:pt>
                <c:pt idx="5953">
                  <c:v>34.461799768518517</c:v>
                </c:pt>
                <c:pt idx="5954">
                  <c:v>34.467586805555555</c:v>
                </c:pt>
                <c:pt idx="5955">
                  <c:v>34.473373842592594</c:v>
                </c:pt>
                <c:pt idx="5956">
                  <c:v>34.479160879629625</c:v>
                </c:pt>
                <c:pt idx="5957">
                  <c:v>34.484947916666663</c:v>
                </c:pt>
                <c:pt idx="5958">
                  <c:v>34.490734953703701</c:v>
                </c:pt>
                <c:pt idx="5959">
                  <c:v>34.496521990740739</c:v>
                </c:pt>
                <c:pt idx="5960">
                  <c:v>34.502309027777777</c:v>
                </c:pt>
                <c:pt idx="5961">
                  <c:v>34.508096064814808</c:v>
                </c:pt>
                <c:pt idx="5962">
                  <c:v>34.513883101851853</c:v>
                </c:pt>
                <c:pt idx="5963">
                  <c:v>34.519670138888884</c:v>
                </c:pt>
                <c:pt idx="5964">
                  <c:v>34.525457175925922</c:v>
                </c:pt>
                <c:pt idx="5965">
                  <c:v>34.53124421296296</c:v>
                </c:pt>
                <c:pt idx="5966">
                  <c:v>34.537037037037038</c:v>
                </c:pt>
                <c:pt idx="5967">
                  <c:v>34.542818287037036</c:v>
                </c:pt>
                <c:pt idx="5968">
                  <c:v>34.548605324074074</c:v>
                </c:pt>
                <c:pt idx="5969">
                  <c:v>34.554392361111113</c:v>
                </c:pt>
                <c:pt idx="5970">
                  <c:v>34.560179398148151</c:v>
                </c:pt>
                <c:pt idx="5971">
                  <c:v>34.565972222222221</c:v>
                </c:pt>
                <c:pt idx="5972">
                  <c:v>34.57175347222222</c:v>
                </c:pt>
                <c:pt idx="5973">
                  <c:v>34.577540509259258</c:v>
                </c:pt>
                <c:pt idx="5974">
                  <c:v>34.583327546296296</c:v>
                </c:pt>
                <c:pt idx="5975">
                  <c:v>34.589114583333327</c:v>
                </c:pt>
                <c:pt idx="5976">
                  <c:v>34.594901620370365</c:v>
                </c:pt>
                <c:pt idx="5977">
                  <c:v>34.60068287037037</c:v>
                </c:pt>
                <c:pt idx="5978">
                  <c:v>34.606475694444441</c:v>
                </c:pt>
                <c:pt idx="5979">
                  <c:v>34.612262731481479</c:v>
                </c:pt>
                <c:pt idx="5980">
                  <c:v>34.618049768518517</c:v>
                </c:pt>
                <c:pt idx="5981">
                  <c:v>34.623836805555555</c:v>
                </c:pt>
                <c:pt idx="5982">
                  <c:v>34.629629629629633</c:v>
                </c:pt>
                <c:pt idx="5983">
                  <c:v>34.635410879629625</c:v>
                </c:pt>
                <c:pt idx="5984">
                  <c:v>34.64119791666667</c:v>
                </c:pt>
                <c:pt idx="5985">
                  <c:v>34.646984953703701</c:v>
                </c:pt>
                <c:pt idx="5986">
                  <c:v>34.652771990740739</c:v>
                </c:pt>
                <c:pt idx="5987">
                  <c:v>34.658559027777777</c:v>
                </c:pt>
                <c:pt idx="5988">
                  <c:v>34.664346064814808</c:v>
                </c:pt>
                <c:pt idx="5989">
                  <c:v>34.670133101851853</c:v>
                </c:pt>
                <c:pt idx="5990">
                  <c:v>34.675920138888884</c:v>
                </c:pt>
                <c:pt idx="5991">
                  <c:v>34.681707175925922</c:v>
                </c:pt>
                <c:pt idx="5992">
                  <c:v>34.68749421296296</c:v>
                </c:pt>
                <c:pt idx="5993">
                  <c:v>34.693281249999998</c:v>
                </c:pt>
                <c:pt idx="5994">
                  <c:v>34.699068287037036</c:v>
                </c:pt>
                <c:pt idx="5995">
                  <c:v>34.704855324074074</c:v>
                </c:pt>
                <c:pt idx="5996">
                  <c:v>34.710642361111113</c:v>
                </c:pt>
                <c:pt idx="5997">
                  <c:v>34.716429398148151</c:v>
                </c:pt>
                <c:pt idx="5998">
                  <c:v>34.722222222222221</c:v>
                </c:pt>
                <c:pt idx="5999">
                  <c:v>34.72800347222222</c:v>
                </c:pt>
                <c:pt idx="6000">
                  <c:v>34.733790509259258</c:v>
                </c:pt>
                <c:pt idx="6001">
                  <c:v>34.739577546296296</c:v>
                </c:pt>
                <c:pt idx="6002">
                  <c:v>34.745364583333327</c:v>
                </c:pt>
                <c:pt idx="6003">
                  <c:v>34.751151620370365</c:v>
                </c:pt>
                <c:pt idx="6004">
                  <c:v>34.756938657407403</c:v>
                </c:pt>
                <c:pt idx="6005">
                  <c:v>34.762725694444441</c:v>
                </c:pt>
                <c:pt idx="6006">
                  <c:v>34.768512731481479</c:v>
                </c:pt>
                <c:pt idx="6007">
                  <c:v>34.774299768518517</c:v>
                </c:pt>
                <c:pt idx="6008">
                  <c:v>34.780086805555555</c:v>
                </c:pt>
                <c:pt idx="6009">
                  <c:v>34.785873842592594</c:v>
                </c:pt>
                <c:pt idx="6010">
                  <c:v>34.791660879629625</c:v>
                </c:pt>
                <c:pt idx="6011">
                  <c:v>34.797453703703702</c:v>
                </c:pt>
                <c:pt idx="6012">
                  <c:v>34.803234953703701</c:v>
                </c:pt>
                <c:pt idx="6013">
                  <c:v>34.809021990740739</c:v>
                </c:pt>
                <c:pt idx="6014">
                  <c:v>34.81481481481481</c:v>
                </c:pt>
                <c:pt idx="6015">
                  <c:v>34.820596064814815</c:v>
                </c:pt>
                <c:pt idx="6016">
                  <c:v>34.826383101851853</c:v>
                </c:pt>
                <c:pt idx="6017">
                  <c:v>34.832170138888884</c:v>
                </c:pt>
                <c:pt idx="6018">
                  <c:v>34.837957175925922</c:v>
                </c:pt>
                <c:pt idx="6019">
                  <c:v>34.84374421296296</c:v>
                </c:pt>
                <c:pt idx="6020">
                  <c:v>34.849531249999998</c:v>
                </c:pt>
                <c:pt idx="6021">
                  <c:v>34.855318287037029</c:v>
                </c:pt>
                <c:pt idx="6022">
                  <c:v>34.861105324074074</c:v>
                </c:pt>
                <c:pt idx="6023">
                  <c:v>34.866892361111105</c:v>
                </c:pt>
                <c:pt idx="6024">
                  <c:v>34.872679398148151</c:v>
                </c:pt>
                <c:pt idx="6025">
                  <c:v>34.878466435185182</c:v>
                </c:pt>
                <c:pt idx="6026">
                  <c:v>34.88425347222222</c:v>
                </c:pt>
                <c:pt idx="6027">
                  <c:v>34.890040509259258</c:v>
                </c:pt>
                <c:pt idx="6028">
                  <c:v>34.895827546296296</c:v>
                </c:pt>
                <c:pt idx="6029">
                  <c:v>34.901614583333334</c:v>
                </c:pt>
                <c:pt idx="6030">
                  <c:v>34.907407407407405</c:v>
                </c:pt>
                <c:pt idx="6031">
                  <c:v>34.913188657407403</c:v>
                </c:pt>
                <c:pt idx="6032">
                  <c:v>34.918975694444441</c:v>
                </c:pt>
                <c:pt idx="6033">
                  <c:v>34.924762731481479</c:v>
                </c:pt>
                <c:pt idx="6034">
                  <c:v>34.930549768518517</c:v>
                </c:pt>
                <c:pt idx="6035">
                  <c:v>34.936336805555555</c:v>
                </c:pt>
                <c:pt idx="6036">
                  <c:v>34.942123842592586</c:v>
                </c:pt>
                <c:pt idx="6037">
                  <c:v>34.947910879629625</c:v>
                </c:pt>
                <c:pt idx="6038">
                  <c:v>34.953697916666663</c:v>
                </c:pt>
                <c:pt idx="6039">
                  <c:v>34.959484953703701</c:v>
                </c:pt>
                <c:pt idx="6040">
                  <c:v>34.965271990740739</c:v>
                </c:pt>
                <c:pt idx="6041">
                  <c:v>34.971059027777777</c:v>
                </c:pt>
                <c:pt idx="6042">
                  <c:v>34.976846064814815</c:v>
                </c:pt>
                <c:pt idx="6043">
                  <c:v>34.982633101851853</c:v>
                </c:pt>
                <c:pt idx="6044">
                  <c:v>34.988420138888891</c:v>
                </c:pt>
                <c:pt idx="6045">
                  <c:v>34.994207175925922</c:v>
                </c:pt>
                <c:pt idx="6046">
                  <c:v>35</c:v>
                </c:pt>
                <c:pt idx="6047">
                  <c:v>35.005781249999998</c:v>
                </c:pt>
                <c:pt idx="6048">
                  <c:v>35.011568287037029</c:v>
                </c:pt>
                <c:pt idx="6049">
                  <c:v>35.017355324074074</c:v>
                </c:pt>
                <c:pt idx="6050">
                  <c:v>35.023142361111105</c:v>
                </c:pt>
                <c:pt idx="6051">
                  <c:v>35.028929398148144</c:v>
                </c:pt>
                <c:pt idx="6052">
                  <c:v>35.034716435185182</c:v>
                </c:pt>
                <c:pt idx="6053">
                  <c:v>35.04050347222222</c:v>
                </c:pt>
                <c:pt idx="6054">
                  <c:v>35.046290509259258</c:v>
                </c:pt>
                <c:pt idx="6055">
                  <c:v>35.052077546296296</c:v>
                </c:pt>
                <c:pt idx="6056">
                  <c:v>35.057864583333334</c:v>
                </c:pt>
                <c:pt idx="6057">
                  <c:v>35.063651620370372</c:v>
                </c:pt>
                <c:pt idx="6058">
                  <c:v>35.069438657407403</c:v>
                </c:pt>
                <c:pt idx="6059">
                  <c:v>35.075225694444448</c:v>
                </c:pt>
                <c:pt idx="6060">
                  <c:v>35.081012731481479</c:v>
                </c:pt>
                <c:pt idx="6061">
                  <c:v>35.086799768518517</c:v>
                </c:pt>
                <c:pt idx="6062">
                  <c:v>35.092581018518516</c:v>
                </c:pt>
                <c:pt idx="6063">
                  <c:v>35.098373842592586</c:v>
                </c:pt>
                <c:pt idx="6064">
                  <c:v>35.104160879629625</c:v>
                </c:pt>
                <c:pt idx="6065">
                  <c:v>35.109947916666663</c:v>
                </c:pt>
                <c:pt idx="6066">
                  <c:v>35.115729166666661</c:v>
                </c:pt>
                <c:pt idx="6067">
                  <c:v>35.121521990740739</c:v>
                </c:pt>
                <c:pt idx="6068">
                  <c:v>35.127309027777777</c:v>
                </c:pt>
                <c:pt idx="6069">
                  <c:v>35.133096064814815</c:v>
                </c:pt>
                <c:pt idx="6070">
                  <c:v>35.138883101851853</c:v>
                </c:pt>
                <c:pt idx="6071">
                  <c:v>35.144670138888891</c:v>
                </c:pt>
                <c:pt idx="6072">
                  <c:v>35.150457175925922</c:v>
                </c:pt>
                <c:pt idx="6073">
                  <c:v>35.15624421296296</c:v>
                </c:pt>
                <c:pt idx="6074">
                  <c:v>35.162031249999998</c:v>
                </c:pt>
                <c:pt idx="6075">
                  <c:v>35.167818287037036</c:v>
                </c:pt>
                <c:pt idx="6076">
                  <c:v>35.173605324074074</c:v>
                </c:pt>
                <c:pt idx="6077">
                  <c:v>35.179392361111105</c:v>
                </c:pt>
                <c:pt idx="6078">
                  <c:v>35.185185185185183</c:v>
                </c:pt>
                <c:pt idx="6079">
                  <c:v>35.190966435185182</c:v>
                </c:pt>
                <c:pt idx="6080">
                  <c:v>35.19675347222222</c:v>
                </c:pt>
                <c:pt idx="6081">
                  <c:v>35.202540509259258</c:v>
                </c:pt>
                <c:pt idx="6082">
                  <c:v>35.208327546296296</c:v>
                </c:pt>
                <c:pt idx="6083">
                  <c:v>35.214120370370374</c:v>
                </c:pt>
                <c:pt idx="6084">
                  <c:v>35.219901620370372</c:v>
                </c:pt>
                <c:pt idx="6085">
                  <c:v>35.225694444444443</c:v>
                </c:pt>
                <c:pt idx="6086">
                  <c:v>35.231475694444448</c:v>
                </c:pt>
                <c:pt idx="6087">
                  <c:v>35.237256944444439</c:v>
                </c:pt>
                <c:pt idx="6088">
                  <c:v>35.243049768518517</c:v>
                </c:pt>
                <c:pt idx="6089">
                  <c:v>35.248836805555555</c:v>
                </c:pt>
                <c:pt idx="6090">
                  <c:v>35.254623842592594</c:v>
                </c:pt>
                <c:pt idx="6091">
                  <c:v>35.260405092592592</c:v>
                </c:pt>
                <c:pt idx="6092">
                  <c:v>35.266197916666663</c:v>
                </c:pt>
                <c:pt idx="6093">
                  <c:v>35.271984953703701</c:v>
                </c:pt>
                <c:pt idx="6094">
                  <c:v>35.277777777777779</c:v>
                </c:pt>
                <c:pt idx="6095">
                  <c:v>35.283559027777777</c:v>
                </c:pt>
                <c:pt idx="6096">
                  <c:v>35.289346064814808</c:v>
                </c:pt>
                <c:pt idx="6097">
                  <c:v>35.295133101851853</c:v>
                </c:pt>
                <c:pt idx="6098">
                  <c:v>35.300920138888884</c:v>
                </c:pt>
                <c:pt idx="6099">
                  <c:v>35.306707175925922</c:v>
                </c:pt>
                <c:pt idx="6100">
                  <c:v>35.31249421296296</c:v>
                </c:pt>
                <c:pt idx="6101">
                  <c:v>35.318287037037038</c:v>
                </c:pt>
                <c:pt idx="6102">
                  <c:v>35.324068287037036</c:v>
                </c:pt>
                <c:pt idx="6103">
                  <c:v>35.329855324074074</c:v>
                </c:pt>
                <c:pt idx="6104">
                  <c:v>35.335642361111113</c:v>
                </c:pt>
                <c:pt idx="6105">
                  <c:v>35.341429398148151</c:v>
                </c:pt>
                <c:pt idx="6106">
                  <c:v>35.347216435185182</c:v>
                </c:pt>
                <c:pt idx="6107">
                  <c:v>35.35300347222222</c:v>
                </c:pt>
                <c:pt idx="6108">
                  <c:v>35.358790509259258</c:v>
                </c:pt>
                <c:pt idx="6109">
                  <c:v>35.364577546296296</c:v>
                </c:pt>
                <c:pt idx="6110">
                  <c:v>35.370370370370367</c:v>
                </c:pt>
                <c:pt idx="6111">
                  <c:v>35.376151620370365</c:v>
                </c:pt>
                <c:pt idx="6112">
                  <c:v>35.381938657407403</c:v>
                </c:pt>
                <c:pt idx="6113">
                  <c:v>35.387725694444441</c:v>
                </c:pt>
                <c:pt idx="6114">
                  <c:v>35.393512731481479</c:v>
                </c:pt>
                <c:pt idx="6115">
                  <c:v>35.399299768518517</c:v>
                </c:pt>
                <c:pt idx="6116">
                  <c:v>35.405086805555555</c:v>
                </c:pt>
                <c:pt idx="6117">
                  <c:v>35.410879629629633</c:v>
                </c:pt>
                <c:pt idx="6118">
                  <c:v>35.416660879629625</c:v>
                </c:pt>
                <c:pt idx="6119">
                  <c:v>35.42244791666667</c:v>
                </c:pt>
                <c:pt idx="6120">
                  <c:v>35.428234953703701</c:v>
                </c:pt>
                <c:pt idx="6121">
                  <c:v>35.434021990740739</c:v>
                </c:pt>
                <c:pt idx="6122">
                  <c:v>35.439809027777777</c:v>
                </c:pt>
                <c:pt idx="6123">
                  <c:v>35.445596064814808</c:v>
                </c:pt>
                <c:pt idx="6124">
                  <c:v>35.451388888888886</c:v>
                </c:pt>
                <c:pt idx="6125">
                  <c:v>35.457170138888884</c:v>
                </c:pt>
                <c:pt idx="6126">
                  <c:v>35.462962962962962</c:v>
                </c:pt>
                <c:pt idx="6127">
                  <c:v>35.46874421296296</c:v>
                </c:pt>
                <c:pt idx="6128">
                  <c:v>35.474525462962958</c:v>
                </c:pt>
                <c:pt idx="6129">
                  <c:v>35.480318287037036</c:v>
                </c:pt>
                <c:pt idx="6130">
                  <c:v>35.486105324074074</c:v>
                </c:pt>
                <c:pt idx="6131">
                  <c:v>35.491892361111113</c:v>
                </c:pt>
                <c:pt idx="6132">
                  <c:v>35.497679398148151</c:v>
                </c:pt>
                <c:pt idx="6133">
                  <c:v>35.503466435185182</c:v>
                </c:pt>
                <c:pt idx="6134">
                  <c:v>35.50925347222222</c:v>
                </c:pt>
                <c:pt idx="6135">
                  <c:v>35.515040509259258</c:v>
                </c:pt>
                <c:pt idx="6136">
                  <c:v>35.520827546296296</c:v>
                </c:pt>
                <c:pt idx="6137">
                  <c:v>35.526614583333327</c:v>
                </c:pt>
                <c:pt idx="6138">
                  <c:v>35.532401620370365</c:v>
                </c:pt>
                <c:pt idx="6139">
                  <c:v>35.538188657407403</c:v>
                </c:pt>
                <c:pt idx="6140">
                  <c:v>35.543975694444441</c:v>
                </c:pt>
                <c:pt idx="6141">
                  <c:v>35.549762731481479</c:v>
                </c:pt>
                <c:pt idx="6142">
                  <c:v>35.555555555555557</c:v>
                </c:pt>
                <c:pt idx="6143">
                  <c:v>35.561336805555548</c:v>
                </c:pt>
                <c:pt idx="6144">
                  <c:v>35.567123842592594</c:v>
                </c:pt>
                <c:pt idx="6145">
                  <c:v>35.572910879629625</c:v>
                </c:pt>
                <c:pt idx="6146">
                  <c:v>35.57869791666667</c:v>
                </c:pt>
                <c:pt idx="6147">
                  <c:v>35.584484953703708</c:v>
                </c:pt>
                <c:pt idx="6148">
                  <c:v>35.590271990740739</c:v>
                </c:pt>
                <c:pt idx="6149">
                  <c:v>35.596059027777777</c:v>
                </c:pt>
                <c:pt idx="6150">
                  <c:v>35.601846064814808</c:v>
                </c:pt>
                <c:pt idx="6151">
                  <c:v>35.607633101851853</c:v>
                </c:pt>
                <c:pt idx="6152">
                  <c:v>35.613420138888891</c:v>
                </c:pt>
                <c:pt idx="6153">
                  <c:v>35.619207175925922</c:v>
                </c:pt>
                <c:pt idx="6154">
                  <c:v>35.62499421296296</c:v>
                </c:pt>
                <c:pt idx="6155">
                  <c:v>35.630781249999991</c:v>
                </c:pt>
                <c:pt idx="6156">
                  <c:v>35.636568287037029</c:v>
                </c:pt>
                <c:pt idx="6157">
                  <c:v>35.642355324074074</c:v>
                </c:pt>
                <c:pt idx="6158">
                  <c:v>35.648148148148152</c:v>
                </c:pt>
                <c:pt idx="6159">
                  <c:v>35.653929398148151</c:v>
                </c:pt>
                <c:pt idx="6160">
                  <c:v>35.659716435185182</c:v>
                </c:pt>
                <c:pt idx="6161">
                  <c:v>35.66550347222222</c:v>
                </c:pt>
                <c:pt idx="6162">
                  <c:v>35.671290509259265</c:v>
                </c:pt>
                <c:pt idx="6163">
                  <c:v>35.677077546296296</c:v>
                </c:pt>
                <c:pt idx="6164">
                  <c:v>35.682864583333334</c:v>
                </c:pt>
                <c:pt idx="6165">
                  <c:v>35.688657407407405</c:v>
                </c:pt>
                <c:pt idx="6166">
                  <c:v>35.694438657407403</c:v>
                </c:pt>
                <c:pt idx="6167">
                  <c:v>35.700225694444448</c:v>
                </c:pt>
                <c:pt idx="6168">
                  <c:v>35.706012731481479</c:v>
                </c:pt>
                <c:pt idx="6169">
                  <c:v>35.711799768518517</c:v>
                </c:pt>
                <c:pt idx="6170">
                  <c:v>35.717586805555548</c:v>
                </c:pt>
                <c:pt idx="6171">
                  <c:v>35.723373842592586</c:v>
                </c:pt>
                <c:pt idx="6172">
                  <c:v>35.729160879629625</c:v>
                </c:pt>
                <c:pt idx="6173">
                  <c:v>35.734947916666663</c:v>
                </c:pt>
                <c:pt idx="6174">
                  <c:v>35.740729166666661</c:v>
                </c:pt>
                <c:pt idx="6175">
                  <c:v>35.746521990740739</c:v>
                </c:pt>
                <c:pt idx="6176">
                  <c:v>35.75230324074073</c:v>
                </c:pt>
                <c:pt idx="6177">
                  <c:v>35.758096064814815</c:v>
                </c:pt>
                <c:pt idx="6178">
                  <c:v>35.763883101851853</c:v>
                </c:pt>
                <c:pt idx="6179">
                  <c:v>35.769670138888891</c:v>
                </c:pt>
                <c:pt idx="6180">
                  <c:v>35.775457175925922</c:v>
                </c:pt>
                <c:pt idx="6181">
                  <c:v>35.78124421296296</c:v>
                </c:pt>
                <c:pt idx="6182">
                  <c:v>35.787031249999998</c:v>
                </c:pt>
                <c:pt idx="6183">
                  <c:v>35.792818287037029</c:v>
                </c:pt>
                <c:pt idx="6184">
                  <c:v>35.798605324074074</c:v>
                </c:pt>
                <c:pt idx="6185">
                  <c:v>35.804392361111105</c:v>
                </c:pt>
                <c:pt idx="6186">
                  <c:v>35.810179398148144</c:v>
                </c:pt>
                <c:pt idx="6187">
                  <c:v>35.815966435185182</c:v>
                </c:pt>
                <c:pt idx="6188">
                  <c:v>35.82175925925926</c:v>
                </c:pt>
                <c:pt idx="6189">
                  <c:v>35.827540509259265</c:v>
                </c:pt>
                <c:pt idx="6190">
                  <c:v>35.833333333333336</c:v>
                </c:pt>
                <c:pt idx="6191">
                  <c:v>35.839114583333334</c:v>
                </c:pt>
                <c:pt idx="6192">
                  <c:v>35.844901620370372</c:v>
                </c:pt>
                <c:pt idx="6193">
                  <c:v>35.850688657407403</c:v>
                </c:pt>
                <c:pt idx="6194">
                  <c:v>35.856475694444448</c:v>
                </c:pt>
                <c:pt idx="6195">
                  <c:v>35.862262731481479</c:v>
                </c:pt>
                <c:pt idx="6196">
                  <c:v>35.868049768518517</c:v>
                </c:pt>
                <c:pt idx="6197">
                  <c:v>35.873836805555555</c:v>
                </c:pt>
                <c:pt idx="6198">
                  <c:v>35.879623842592586</c:v>
                </c:pt>
                <c:pt idx="6199">
                  <c:v>35.885410879629625</c:v>
                </c:pt>
                <c:pt idx="6200">
                  <c:v>35.891197916666663</c:v>
                </c:pt>
                <c:pt idx="6201">
                  <c:v>35.896984953703701</c:v>
                </c:pt>
                <c:pt idx="6202">
                  <c:v>35.902771990740739</c:v>
                </c:pt>
                <c:pt idx="6203">
                  <c:v>35.90855902777777</c:v>
                </c:pt>
                <c:pt idx="6204">
                  <c:v>35.914346064814815</c:v>
                </c:pt>
                <c:pt idx="6205">
                  <c:v>35.920127314814813</c:v>
                </c:pt>
                <c:pt idx="6206">
                  <c:v>35.925925925925931</c:v>
                </c:pt>
                <c:pt idx="6207">
                  <c:v>35.931707175925929</c:v>
                </c:pt>
                <c:pt idx="6208">
                  <c:v>35.93749421296296</c:v>
                </c:pt>
                <c:pt idx="6209">
                  <c:v>35.943281249999998</c:v>
                </c:pt>
                <c:pt idx="6210">
                  <c:v>35.949068287037029</c:v>
                </c:pt>
                <c:pt idx="6211">
                  <c:v>35.954855324074074</c:v>
                </c:pt>
                <c:pt idx="6212">
                  <c:v>35.960642361111113</c:v>
                </c:pt>
                <c:pt idx="6213">
                  <c:v>35.966429398148144</c:v>
                </c:pt>
                <c:pt idx="6214">
                  <c:v>35.972216435185182</c:v>
                </c:pt>
                <c:pt idx="6215">
                  <c:v>35.978003472222213</c:v>
                </c:pt>
                <c:pt idx="6216">
                  <c:v>35.983790509259258</c:v>
                </c:pt>
                <c:pt idx="6217">
                  <c:v>35.989577546296296</c:v>
                </c:pt>
                <c:pt idx="6218">
                  <c:v>35.995364583333327</c:v>
                </c:pt>
                <c:pt idx="6219">
                  <c:v>36.001151620370372</c:v>
                </c:pt>
                <c:pt idx="6220">
                  <c:v>36.006938657407403</c:v>
                </c:pt>
                <c:pt idx="6221">
                  <c:v>36.012725694444448</c:v>
                </c:pt>
                <c:pt idx="6222">
                  <c:v>36.018518518518512</c:v>
                </c:pt>
                <c:pt idx="6223">
                  <c:v>36.024299768518517</c:v>
                </c:pt>
                <c:pt idx="6224">
                  <c:v>36.030086805555555</c:v>
                </c:pt>
                <c:pt idx="6225">
                  <c:v>36.035873842592586</c:v>
                </c:pt>
                <c:pt idx="6226">
                  <c:v>36.041660879629625</c:v>
                </c:pt>
                <c:pt idx="6227">
                  <c:v>36.04744791666667</c:v>
                </c:pt>
                <c:pt idx="6228">
                  <c:v>36.053234953703701</c:v>
                </c:pt>
                <c:pt idx="6229">
                  <c:v>36.059021990740739</c:v>
                </c:pt>
                <c:pt idx="6230">
                  <c:v>36.06480902777777</c:v>
                </c:pt>
                <c:pt idx="6231">
                  <c:v>36.070596064814808</c:v>
                </c:pt>
                <c:pt idx="6232">
                  <c:v>36.076377314814813</c:v>
                </c:pt>
                <c:pt idx="6233">
                  <c:v>36.082170138888884</c:v>
                </c:pt>
                <c:pt idx="6234">
                  <c:v>36.087957175925929</c:v>
                </c:pt>
                <c:pt idx="6235">
                  <c:v>36.09374421296296</c:v>
                </c:pt>
                <c:pt idx="6236">
                  <c:v>36.099531249999998</c:v>
                </c:pt>
                <c:pt idx="6237">
                  <c:v>36.105318287037043</c:v>
                </c:pt>
                <c:pt idx="6238">
                  <c:v>36.111111111111107</c:v>
                </c:pt>
                <c:pt idx="6239">
                  <c:v>36.116892361111113</c:v>
                </c:pt>
                <c:pt idx="6240">
                  <c:v>36.122679398148144</c:v>
                </c:pt>
                <c:pt idx="6241">
                  <c:v>36.128466435185182</c:v>
                </c:pt>
                <c:pt idx="6242">
                  <c:v>36.13425347222222</c:v>
                </c:pt>
                <c:pt idx="6243">
                  <c:v>36.140046296296291</c:v>
                </c:pt>
                <c:pt idx="6244">
                  <c:v>36.145827546296296</c:v>
                </c:pt>
                <c:pt idx="6245">
                  <c:v>36.151620370370367</c:v>
                </c:pt>
                <c:pt idx="6246">
                  <c:v>36.157401620370365</c:v>
                </c:pt>
                <c:pt idx="6247">
                  <c:v>36.163188657407403</c:v>
                </c:pt>
                <c:pt idx="6248">
                  <c:v>36.168975694444434</c:v>
                </c:pt>
                <c:pt idx="6249">
                  <c:v>36.174762731481486</c:v>
                </c:pt>
                <c:pt idx="6250">
                  <c:v>36.180549768518517</c:v>
                </c:pt>
                <c:pt idx="6251">
                  <c:v>36.186336805555555</c:v>
                </c:pt>
                <c:pt idx="6252">
                  <c:v>36.192123842592594</c:v>
                </c:pt>
                <c:pt idx="6253">
                  <c:v>36.197910879629625</c:v>
                </c:pt>
                <c:pt idx="6254">
                  <c:v>36.20369212962963</c:v>
                </c:pt>
                <c:pt idx="6255">
                  <c:v>36.209484953703701</c:v>
                </c:pt>
                <c:pt idx="6256">
                  <c:v>36.215271990740739</c:v>
                </c:pt>
                <c:pt idx="6257">
                  <c:v>36.221059027777777</c:v>
                </c:pt>
                <c:pt idx="6258">
                  <c:v>36.226846064814808</c:v>
                </c:pt>
                <c:pt idx="6259">
                  <c:v>36.232633101851853</c:v>
                </c:pt>
                <c:pt idx="6260">
                  <c:v>36.238420138888884</c:v>
                </c:pt>
                <c:pt idx="6261">
                  <c:v>36.244207175925922</c:v>
                </c:pt>
                <c:pt idx="6262">
                  <c:v>36.24999421296296</c:v>
                </c:pt>
                <c:pt idx="6263">
                  <c:v>36.255781249999991</c:v>
                </c:pt>
                <c:pt idx="6264">
                  <c:v>36.261568287037043</c:v>
                </c:pt>
                <c:pt idx="6265">
                  <c:v>36.267355324074074</c:v>
                </c:pt>
                <c:pt idx="6266">
                  <c:v>36.273142361111113</c:v>
                </c:pt>
                <c:pt idx="6267">
                  <c:v>36.278929398148151</c:v>
                </c:pt>
                <c:pt idx="6268">
                  <c:v>36.284716435185182</c:v>
                </c:pt>
                <c:pt idx="6269">
                  <c:v>36.29050347222222</c:v>
                </c:pt>
                <c:pt idx="6270">
                  <c:v>36.296296296296291</c:v>
                </c:pt>
                <c:pt idx="6271">
                  <c:v>36.302077546296296</c:v>
                </c:pt>
                <c:pt idx="6272">
                  <c:v>36.307864583333334</c:v>
                </c:pt>
                <c:pt idx="6273">
                  <c:v>36.313651620370365</c:v>
                </c:pt>
                <c:pt idx="6274">
                  <c:v>36.319438657407403</c:v>
                </c:pt>
                <c:pt idx="6275">
                  <c:v>36.325225694444434</c:v>
                </c:pt>
                <c:pt idx="6276">
                  <c:v>36.331012731481479</c:v>
                </c:pt>
                <c:pt idx="6277">
                  <c:v>36.336799768518517</c:v>
                </c:pt>
                <c:pt idx="6278">
                  <c:v>36.342586805555548</c:v>
                </c:pt>
                <c:pt idx="6279">
                  <c:v>36.348373842592594</c:v>
                </c:pt>
                <c:pt idx="6280">
                  <c:v>36.354160879629625</c:v>
                </c:pt>
                <c:pt idx="6281">
                  <c:v>36.35994791666667</c:v>
                </c:pt>
                <c:pt idx="6282">
                  <c:v>36.365734953703708</c:v>
                </c:pt>
                <c:pt idx="6283">
                  <c:v>36.371521990740739</c:v>
                </c:pt>
                <c:pt idx="6284">
                  <c:v>36.377309027777777</c:v>
                </c:pt>
                <c:pt idx="6285">
                  <c:v>36.383096064814808</c:v>
                </c:pt>
                <c:pt idx="6286">
                  <c:v>36.388888888888886</c:v>
                </c:pt>
                <c:pt idx="6287">
                  <c:v>36.394670138888891</c:v>
                </c:pt>
                <c:pt idx="6288">
                  <c:v>36.400457175925922</c:v>
                </c:pt>
                <c:pt idx="6289">
                  <c:v>36.40624421296296</c:v>
                </c:pt>
                <c:pt idx="6290">
                  <c:v>36.412031249999991</c:v>
                </c:pt>
                <c:pt idx="6291">
                  <c:v>36.417824074074076</c:v>
                </c:pt>
                <c:pt idx="6292">
                  <c:v>36.423605324074074</c:v>
                </c:pt>
                <c:pt idx="6293">
                  <c:v>36.429392361111105</c:v>
                </c:pt>
                <c:pt idx="6294">
                  <c:v>36.435179398148151</c:v>
                </c:pt>
                <c:pt idx="6295">
                  <c:v>36.440966435185182</c:v>
                </c:pt>
                <c:pt idx="6296">
                  <c:v>36.44675347222222</c:v>
                </c:pt>
                <c:pt idx="6297">
                  <c:v>36.452540509259265</c:v>
                </c:pt>
                <c:pt idx="6298">
                  <c:v>36.458327546296296</c:v>
                </c:pt>
                <c:pt idx="6299">
                  <c:v>36.464114583333334</c:v>
                </c:pt>
                <c:pt idx="6300">
                  <c:v>36.469901620370365</c:v>
                </c:pt>
                <c:pt idx="6301">
                  <c:v>36.475688657407403</c:v>
                </c:pt>
                <c:pt idx="6302">
                  <c:v>36.481481481481474</c:v>
                </c:pt>
                <c:pt idx="6303">
                  <c:v>36.487268518518512</c:v>
                </c:pt>
                <c:pt idx="6304">
                  <c:v>36.493049768518517</c:v>
                </c:pt>
                <c:pt idx="6305">
                  <c:v>36.498836805555548</c:v>
                </c:pt>
                <c:pt idx="6306">
                  <c:v>36.504623842592586</c:v>
                </c:pt>
                <c:pt idx="6307">
                  <c:v>36.510410879629625</c:v>
                </c:pt>
                <c:pt idx="6308">
                  <c:v>36.516197916666663</c:v>
                </c:pt>
                <c:pt idx="6309">
                  <c:v>36.521984953703708</c:v>
                </c:pt>
                <c:pt idx="6310">
                  <c:v>36.527771990740739</c:v>
                </c:pt>
                <c:pt idx="6311">
                  <c:v>36.533559027777777</c:v>
                </c:pt>
                <c:pt idx="6312">
                  <c:v>36.539346064814815</c:v>
                </c:pt>
                <c:pt idx="6313">
                  <c:v>36.545133101851853</c:v>
                </c:pt>
                <c:pt idx="6314">
                  <c:v>36.550920138888891</c:v>
                </c:pt>
                <c:pt idx="6315">
                  <c:v>36.556707175925922</c:v>
                </c:pt>
                <c:pt idx="6316">
                  <c:v>36.56249421296296</c:v>
                </c:pt>
                <c:pt idx="6317">
                  <c:v>36.568281249999998</c:v>
                </c:pt>
                <c:pt idx="6318">
                  <c:v>36.574074074074069</c:v>
                </c:pt>
                <c:pt idx="6319">
                  <c:v>36.579861111111107</c:v>
                </c:pt>
                <c:pt idx="6320">
                  <c:v>36.585642361111105</c:v>
                </c:pt>
                <c:pt idx="6321">
                  <c:v>36.591429398148144</c:v>
                </c:pt>
                <c:pt idx="6322">
                  <c:v>36.597216435185182</c:v>
                </c:pt>
                <c:pt idx="6323">
                  <c:v>36.603003472222213</c:v>
                </c:pt>
                <c:pt idx="6324">
                  <c:v>36.608790509259265</c:v>
                </c:pt>
                <c:pt idx="6325">
                  <c:v>36.614577546296296</c:v>
                </c:pt>
                <c:pt idx="6326">
                  <c:v>36.620364583333334</c:v>
                </c:pt>
                <c:pt idx="6327">
                  <c:v>36.626151620370372</c:v>
                </c:pt>
                <c:pt idx="6328">
                  <c:v>36.631944444444443</c:v>
                </c:pt>
                <c:pt idx="6329">
                  <c:v>36.637725694444448</c:v>
                </c:pt>
                <c:pt idx="6330">
                  <c:v>36.643512731481479</c:v>
                </c:pt>
                <c:pt idx="6331">
                  <c:v>36.649299768518517</c:v>
                </c:pt>
                <c:pt idx="6332">
                  <c:v>36.655086805555555</c:v>
                </c:pt>
                <c:pt idx="6333">
                  <c:v>36.660873842592586</c:v>
                </c:pt>
                <c:pt idx="6334">
                  <c:v>36.666666666666664</c:v>
                </c:pt>
                <c:pt idx="6335">
                  <c:v>36.672447916666663</c:v>
                </c:pt>
                <c:pt idx="6336">
                  <c:v>36.678234953703701</c:v>
                </c:pt>
                <c:pt idx="6337">
                  <c:v>36.684021990740739</c:v>
                </c:pt>
                <c:pt idx="6338">
                  <c:v>36.68980902777777</c:v>
                </c:pt>
                <c:pt idx="6339">
                  <c:v>36.695596064814815</c:v>
                </c:pt>
                <c:pt idx="6340">
                  <c:v>36.701383101851853</c:v>
                </c:pt>
                <c:pt idx="6341">
                  <c:v>36.707170138888891</c:v>
                </c:pt>
                <c:pt idx="6342">
                  <c:v>36.712957175925929</c:v>
                </c:pt>
                <c:pt idx="6343">
                  <c:v>36.71873842592592</c:v>
                </c:pt>
                <c:pt idx="6344">
                  <c:v>36.724531249999998</c:v>
                </c:pt>
                <c:pt idx="6345">
                  <c:v>36.730318287037029</c:v>
                </c:pt>
                <c:pt idx="6346">
                  <c:v>36.736105324074074</c:v>
                </c:pt>
                <c:pt idx="6347">
                  <c:v>36.741892361111113</c:v>
                </c:pt>
                <c:pt idx="6348">
                  <c:v>36.747679398148144</c:v>
                </c:pt>
                <c:pt idx="6349">
                  <c:v>36.753466435185182</c:v>
                </c:pt>
                <c:pt idx="6350">
                  <c:v>36.759259259259252</c:v>
                </c:pt>
                <c:pt idx="6351">
                  <c:v>36.765040509259258</c:v>
                </c:pt>
                <c:pt idx="6352">
                  <c:v>36.770827546296296</c:v>
                </c:pt>
                <c:pt idx="6353">
                  <c:v>36.776614583333327</c:v>
                </c:pt>
                <c:pt idx="6354">
                  <c:v>36.782401620370372</c:v>
                </c:pt>
                <c:pt idx="6355">
                  <c:v>36.788188657407403</c:v>
                </c:pt>
                <c:pt idx="6356">
                  <c:v>36.793975694444448</c:v>
                </c:pt>
                <c:pt idx="6357">
                  <c:v>36.799768518518512</c:v>
                </c:pt>
                <c:pt idx="6358">
                  <c:v>36.805549768518517</c:v>
                </c:pt>
                <c:pt idx="6359">
                  <c:v>36.811336805555555</c:v>
                </c:pt>
                <c:pt idx="6360">
                  <c:v>36.817123842592586</c:v>
                </c:pt>
                <c:pt idx="6361">
                  <c:v>36.822910879629625</c:v>
                </c:pt>
                <c:pt idx="6362">
                  <c:v>36.82869791666667</c:v>
                </c:pt>
                <c:pt idx="6363">
                  <c:v>36.834484953703701</c:v>
                </c:pt>
                <c:pt idx="6364">
                  <c:v>36.840277777777779</c:v>
                </c:pt>
                <c:pt idx="6365">
                  <c:v>36.84605902777777</c:v>
                </c:pt>
                <c:pt idx="6366">
                  <c:v>36.851851851851855</c:v>
                </c:pt>
                <c:pt idx="6367">
                  <c:v>36.857633101851853</c:v>
                </c:pt>
                <c:pt idx="6368">
                  <c:v>36.863420138888884</c:v>
                </c:pt>
                <c:pt idx="6369">
                  <c:v>36.869207175925929</c:v>
                </c:pt>
                <c:pt idx="6370">
                  <c:v>36.87498842592592</c:v>
                </c:pt>
                <c:pt idx="6371">
                  <c:v>36.880781249999998</c:v>
                </c:pt>
                <c:pt idx="6372">
                  <c:v>36.886568287037043</c:v>
                </c:pt>
                <c:pt idx="6373">
                  <c:v>36.892355324074074</c:v>
                </c:pt>
                <c:pt idx="6374">
                  <c:v>36.898142361111113</c:v>
                </c:pt>
                <c:pt idx="6375">
                  <c:v>36.903929398148144</c:v>
                </c:pt>
                <c:pt idx="6376">
                  <c:v>36.909716435185182</c:v>
                </c:pt>
                <c:pt idx="6377">
                  <c:v>36.91550347222222</c:v>
                </c:pt>
                <c:pt idx="6378">
                  <c:v>36.921290509259258</c:v>
                </c:pt>
                <c:pt idx="6379">
                  <c:v>36.927077546296296</c:v>
                </c:pt>
                <c:pt idx="6380">
                  <c:v>36.932864583333327</c:v>
                </c:pt>
                <c:pt idx="6381">
                  <c:v>36.938651620370365</c:v>
                </c:pt>
                <c:pt idx="6382">
                  <c:v>36.944444444444443</c:v>
                </c:pt>
                <c:pt idx="6383">
                  <c:v>36.950225694444434</c:v>
                </c:pt>
                <c:pt idx="6384">
                  <c:v>36.956012731481486</c:v>
                </c:pt>
                <c:pt idx="6385">
                  <c:v>36.961799768518517</c:v>
                </c:pt>
                <c:pt idx="6386">
                  <c:v>36.967586805555555</c:v>
                </c:pt>
                <c:pt idx="6387">
                  <c:v>36.973373842592594</c:v>
                </c:pt>
                <c:pt idx="6388">
                  <c:v>36.979160879629625</c:v>
                </c:pt>
                <c:pt idx="6389">
                  <c:v>36.98494791666667</c:v>
                </c:pt>
                <c:pt idx="6390">
                  <c:v>36.990734953703701</c:v>
                </c:pt>
                <c:pt idx="6391">
                  <c:v>36.996521990740739</c:v>
                </c:pt>
                <c:pt idx="6392">
                  <c:v>37.002309027777777</c:v>
                </c:pt>
                <c:pt idx="6393">
                  <c:v>37.008096064814808</c:v>
                </c:pt>
                <c:pt idx="6394">
                  <c:v>37.013883101851853</c:v>
                </c:pt>
                <c:pt idx="6395">
                  <c:v>37.019670138888884</c:v>
                </c:pt>
                <c:pt idx="6396">
                  <c:v>37.025462962962969</c:v>
                </c:pt>
                <c:pt idx="6397">
                  <c:v>37.03124421296296</c:v>
                </c:pt>
                <c:pt idx="6398">
                  <c:v>37.037037037037038</c:v>
                </c:pt>
                <c:pt idx="6399">
                  <c:v>37.042818287037043</c:v>
                </c:pt>
                <c:pt idx="6400">
                  <c:v>37.048605324074074</c:v>
                </c:pt>
                <c:pt idx="6401">
                  <c:v>37.054392361111113</c:v>
                </c:pt>
                <c:pt idx="6402">
                  <c:v>37.060179398148151</c:v>
                </c:pt>
                <c:pt idx="6403">
                  <c:v>37.065966435185182</c:v>
                </c:pt>
                <c:pt idx="6404">
                  <c:v>37.07175347222222</c:v>
                </c:pt>
                <c:pt idx="6405">
                  <c:v>37.077540509259258</c:v>
                </c:pt>
                <c:pt idx="6406">
                  <c:v>37.083321759259256</c:v>
                </c:pt>
                <c:pt idx="6407">
                  <c:v>37.089114583333334</c:v>
                </c:pt>
                <c:pt idx="6408">
                  <c:v>37.094907407407405</c:v>
                </c:pt>
                <c:pt idx="6409">
                  <c:v>37.100688657407403</c:v>
                </c:pt>
                <c:pt idx="6410">
                  <c:v>37.106475694444434</c:v>
                </c:pt>
                <c:pt idx="6411">
                  <c:v>37.112262731481479</c:v>
                </c:pt>
                <c:pt idx="6412">
                  <c:v>37.118049768518517</c:v>
                </c:pt>
                <c:pt idx="6413">
                  <c:v>37.123836805555548</c:v>
                </c:pt>
                <c:pt idx="6414">
                  <c:v>37.129629629629633</c:v>
                </c:pt>
                <c:pt idx="6415">
                  <c:v>37.135410879629625</c:v>
                </c:pt>
                <c:pt idx="6416">
                  <c:v>37.14119791666667</c:v>
                </c:pt>
                <c:pt idx="6417">
                  <c:v>37.146984953703708</c:v>
                </c:pt>
                <c:pt idx="6418">
                  <c:v>37.152771990740739</c:v>
                </c:pt>
                <c:pt idx="6419">
                  <c:v>37.158559027777777</c:v>
                </c:pt>
                <c:pt idx="6420">
                  <c:v>37.164346064814808</c:v>
                </c:pt>
                <c:pt idx="6421">
                  <c:v>37.170133101851853</c:v>
                </c:pt>
                <c:pt idx="6422">
                  <c:v>37.175920138888891</c:v>
                </c:pt>
                <c:pt idx="6423">
                  <c:v>37.181707175925922</c:v>
                </c:pt>
                <c:pt idx="6424">
                  <c:v>37.18749421296296</c:v>
                </c:pt>
                <c:pt idx="6425">
                  <c:v>37.193281249999991</c:v>
                </c:pt>
                <c:pt idx="6426">
                  <c:v>37.199068287037029</c:v>
                </c:pt>
                <c:pt idx="6427">
                  <c:v>37.204849537037035</c:v>
                </c:pt>
                <c:pt idx="6428">
                  <c:v>37.210642361111105</c:v>
                </c:pt>
                <c:pt idx="6429">
                  <c:v>37.216429398148151</c:v>
                </c:pt>
                <c:pt idx="6430">
                  <c:v>37.222222222222221</c:v>
                </c:pt>
                <c:pt idx="6431">
                  <c:v>37.22800347222222</c:v>
                </c:pt>
                <c:pt idx="6432">
                  <c:v>37.233790509259265</c:v>
                </c:pt>
                <c:pt idx="6433">
                  <c:v>37.239577546296296</c:v>
                </c:pt>
                <c:pt idx="6434">
                  <c:v>37.245364583333334</c:v>
                </c:pt>
                <c:pt idx="6435">
                  <c:v>37.251151620370365</c:v>
                </c:pt>
                <c:pt idx="6436">
                  <c:v>37.256938657407403</c:v>
                </c:pt>
                <c:pt idx="6437">
                  <c:v>37.262731481481474</c:v>
                </c:pt>
                <c:pt idx="6438">
                  <c:v>37.268512731481479</c:v>
                </c:pt>
                <c:pt idx="6439">
                  <c:v>37.274299768518517</c:v>
                </c:pt>
                <c:pt idx="6440">
                  <c:v>37.280086805555548</c:v>
                </c:pt>
                <c:pt idx="6441">
                  <c:v>37.285873842592586</c:v>
                </c:pt>
                <c:pt idx="6442">
                  <c:v>37.291660879629625</c:v>
                </c:pt>
                <c:pt idx="6443">
                  <c:v>37.297447916666663</c:v>
                </c:pt>
                <c:pt idx="6444">
                  <c:v>37.303234953703708</c:v>
                </c:pt>
                <c:pt idx="6445">
                  <c:v>37.309021990740739</c:v>
                </c:pt>
                <c:pt idx="6446">
                  <c:v>37.31480324074073</c:v>
                </c:pt>
                <c:pt idx="6447">
                  <c:v>37.320596064814815</c:v>
                </c:pt>
                <c:pt idx="6448">
                  <c:v>37.326383101851853</c:v>
                </c:pt>
                <c:pt idx="6449">
                  <c:v>37.332170138888891</c:v>
                </c:pt>
                <c:pt idx="6450">
                  <c:v>37.337957175925922</c:v>
                </c:pt>
                <c:pt idx="6451">
                  <c:v>37.34374421296296</c:v>
                </c:pt>
              </c:numCache>
            </c:numRef>
          </c:xVal>
          <c:yVal>
            <c:numRef>
              <c:f>Sheet1!$B$3:$B$6454</c:f>
              <c:numCache>
                <c:formatCode>General</c:formatCode>
                <c:ptCount val="6452"/>
                <c:pt idx="0">
                  <c:v>-590.86612903225819</c:v>
                </c:pt>
                <c:pt idx="1">
                  <c:v>-590.86612903225807</c:v>
                </c:pt>
                <c:pt idx="2">
                  <c:v>-590.86612903225807</c:v>
                </c:pt>
                <c:pt idx="3">
                  <c:v>-590.86612903225807</c:v>
                </c:pt>
                <c:pt idx="4">
                  <c:v>-590.86612903225807</c:v>
                </c:pt>
                <c:pt idx="5">
                  <c:v>-590.86612903225807</c:v>
                </c:pt>
                <c:pt idx="6">
                  <c:v>-590.86612903225807</c:v>
                </c:pt>
                <c:pt idx="7">
                  <c:v>-590.86612903225807</c:v>
                </c:pt>
                <c:pt idx="8">
                  <c:v>-590.86612903225807</c:v>
                </c:pt>
                <c:pt idx="9">
                  <c:v>-590.86612903225807</c:v>
                </c:pt>
                <c:pt idx="10">
                  <c:v>-590.86612903225807</c:v>
                </c:pt>
                <c:pt idx="11">
                  <c:v>-590.86612903225807</c:v>
                </c:pt>
                <c:pt idx="12">
                  <c:v>-590.86612903225807</c:v>
                </c:pt>
                <c:pt idx="13">
                  <c:v>-590.86612903225807</c:v>
                </c:pt>
                <c:pt idx="14">
                  <c:v>-590.86612903225807</c:v>
                </c:pt>
                <c:pt idx="15">
                  <c:v>-570.30225806451608</c:v>
                </c:pt>
                <c:pt idx="16">
                  <c:v>-549.84258064516121</c:v>
                </c:pt>
                <c:pt idx="17">
                  <c:v>-529.38290322580644</c:v>
                </c:pt>
                <c:pt idx="18">
                  <c:v>-508.92322580645157</c:v>
                </c:pt>
                <c:pt idx="19">
                  <c:v>-505.26967741935482</c:v>
                </c:pt>
                <c:pt idx="20">
                  <c:v>-485.01870967741928</c:v>
                </c:pt>
                <c:pt idx="21">
                  <c:v>-485.01870967741934</c:v>
                </c:pt>
                <c:pt idx="22">
                  <c:v>-464.4548387096774</c:v>
                </c:pt>
                <c:pt idx="23">
                  <c:v>-444.09967741935486</c:v>
                </c:pt>
                <c:pt idx="24">
                  <c:v>-442.84709677419357</c:v>
                </c:pt>
                <c:pt idx="25">
                  <c:v>-423.53580645161293</c:v>
                </c:pt>
                <c:pt idx="26">
                  <c:v>-403.18064516129033</c:v>
                </c:pt>
                <c:pt idx="27">
                  <c:v>-402.65870967741938</c:v>
                </c:pt>
                <c:pt idx="28">
                  <c:v>-427.92</c:v>
                </c:pt>
                <c:pt idx="29">
                  <c:v>-428.33741935483869</c:v>
                </c:pt>
                <c:pt idx="30">
                  <c:v>-428.33741935483869</c:v>
                </c:pt>
                <c:pt idx="31">
                  <c:v>-436.79258064516131</c:v>
                </c:pt>
                <c:pt idx="32">
                  <c:v>-436.79258064516131</c:v>
                </c:pt>
                <c:pt idx="33">
                  <c:v>-436.79258064516131</c:v>
                </c:pt>
                <c:pt idx="34">
                  <c:v>-436.79258064516131</c:v>
                </c:pt>
                <c:pt idx="35">
                  <c:v>-416.33290322580649</c:v>
                </c:pt>
                <c:pt idx="36">
                  <c:v>-395.97774193548383</c:v>
                </c:pt>
                <c:pt idx="37">
                  <c:v>-375.72677419354835</c:v>
                </c:pt>
                <c:pt idx="38">
                  <c:v>-355.26709677419353</c:v>
                </c:pt>
                <c:pt idx="39">
                  <c:v>-334.80741935483866</c:v>
                </c:pt>
                <c:pt idx="40">
                  <c:v>-314.45225806451606</c:v>
                </c:pt>
                <c:pt idx="41">
                  <c:v>-293.99258064516124</c:v>
                </c:pt>
                <c:pt idx="42">
                  <c:v>-273.53290322580642</c:v>
                </c:pt>
                <c:pt idx="43">
                  <c:v>-253.0732258064516</c:v>
                </c:pt>
                <c:pt idx="44">
                  <c:v>-232.718064516129</c:v>
                </c:pt>
                <c:pt idx="45">
                  <c:v>-212.25838709677416</c:v>
                </c:pt>
                <c:pt idx="46">
                  <c:v>-212.36258064516124</c:v>
                </c:pt>
                <c:pt idx="47">
                  <c:v>-212.36258064516124</c:v>
                </c:pt>
                <c:pt idx="48">
                  <c:v>-212.36258064516124</c:v>
                </c:pt>
                <c:pt idx="49">
                  <c:v>-212.46709677419349</c:v>
                </c:pt>
                <c:pt idx="50">
                  <c:v>-195.66096774193545</c:v>
                </c:pt>
                <c:pt idx="51">
                  <c:v>-195.55677419354836</c:v>
                </c:pt>
                <c:pt idx="52">
                  <c:v>-175.09709677419352</c:v>
                </c:pt>
                <c:pt idx="53">
                  <c:v>-175.30580645161285</c:v>
                </c:pt>
                <c:pt idx="54">
                  <c:v>-175.2012903225806</c:v>
                </c:pt>
                <c:pt idx="55">
                  <c:v>-156.09870967741932</c:v>
                </c:pt>
                <c:pt idx="56">
                  <c:v>-154.95032258064509</c:v>
                </c:pt>
                <c:pt idx="57">
                  <c:v>-154.84580645161284</c:v>
                </c:pt>
                <c:pt idx="58">
                  <c:v>-134.908064516129</c:v>
                </c:pt>
                <c:pt idx="59">
                  <c:v>-114.55290322580639</c:v>
                </c:pt>
                <c:pt idx="60">
                  <c:v>-94.197741935483805</c:v>
                </c:pt>
                <c:pt idx="61">
                  <c:v>-73.738064516128958</c:v>
                </c:pt>
                <c:pt idx="62">
                  <c:v>-53.382903225806459</c:v>
                </c:pt>
                <c:pt idx="63">
                  <c:v>-33.027741935483874</c:v>
                </c:pt>
                <c:pt idx="64">
                  <c:v>-12.568064516129036</c:v>
                </c:pt>
                <c:pt idx="65">
                  <c:v>7.8916129032258038</c:v>
                </c:pt>
                <c:pt idx="66">
                  <c:v>7.8916129032258047</c:v>
                </c:pt>
                <c:pt idx="67">
                  <c:v>7.9961290322580627</c:v>
                </c:pt>
                <c:pt idx="68">
                  <c:v>8.2048387096774178</c:v>
                </c:pt>
                <c:pt idx="69">
                  <c:v>8.1003225806451606</c:v>
                </c:pt>
                <c:pt idx="70">
                  <c:v>8.2045161290322568</c:v>
                </c:pt>
                <c:pt idx="71">
                  <c:v>8.2045161290322568</c:v>
                </c:pt>
                <c:pt idx="72">
                  <c:v>8.0999999999999979</c:v>
                </c:pt>
                <c:pt idx="73">
                  <c:v>8.0999999999999979</c:v>
                </c:pt>
                <c:pt idx="74">
                  <c:v>7.9954838709677398</c:v>
                </c:pt>
                <c:pt idx="75">
                  <c:v>8.0999999999999979</c:v>
                </c:pt>
                <c:pt idx="76">
                  <c:v>7.9954838709677398</c:v>
                </c:pt>
                <c:pt idx="77">
                  <c:v>7.9954838709677407</c:v>
                </c:pt>
                <c:pt idx="78">
                  <c:v>7.8909677419354818</c:v>
                </c:pt>
                <c:pt idx="79">
                  <c:v>7.8909677419354818</c:v>
                </c:pt>
                <c:pt idx="80">
                  <c:v>7.9954838709677407</c:v>
                </c:pt>
                <c:pt idx="81">
                  <c:v>7.9954838709677407</c:v>
                </c:pt>
                <c:pt idx="82">
                  <c:v>7.9954838709677398</c:v>
                </c:pt>
                <c:pt idx="83">
                  <c:v>7.8909677419354809</c:v>
                </c:pt>
                <c:pt idx="84">
                  <c:v>7.7867741935483847</c:v>
                </c:pt>
                <c:pt idx="85">
                  <c:v>7.6822580645161267</c:v>
                </c:pt>
                <c:pt idx="86">
                  <c:v>7.6822580645161267</c:v>
                </c:pt>
                <c:pt idx="87">
                  <c:v>7.5777419354838687</c:v>
                </c:pt>
                <c:pt idx="88">
                  <c:v>7.4732258064516106</c:v>
                </c:pt>
                <c:pt idx="89">
                  <c:v>7.5774193548387068</c:v>
                </c:pt>
                <c:pt idx="90">
                  <c:v>7.6819354838709657</c:v>
                </c:pt>
                <c:pt idx="91">
                  <c:v>7.7864516129032237</c:v>
                </c:pt>
                <c:pt idx="92">
                  <c:v>7.7864516129032237</c:v>
                </c:pt>
                <c:pt idx="93">
                  <c:v>7.7864516129032237</c:v>
                </c:pt>
                <c:pt idx="94">
                  <c:v>7.8909677419354818</c:v>
                </c:pt>
                <c:pt idx="95">
                  <c:v>7.7864516129032237</c:v>
                </c:pt>
                <c:pt idx="96">
                  <c:v>7.6819354838709657</c:v>
                </c:pt>
                <c:pt idx="97">
                  <c:v>7.5774193548387068</c:v>
                </c:pt>
                <c:pt idx="98">
                  <c:v>7.5774193548387068</c:v>
                </c:pt>
                <c:pt idx="99">
                  <c:v>7.4729032258064496</c:v>
                </c:pt>
                <c:pt idx="100">
                  <c:v>7.4729032258064496</c:v>
                </c:pt>
                <c:pt idx="101">
                  <c:v>7.3687096774193543</c:v>
                </c:pt>
                <c:pt idx="102">
                  <c:v>7.2645161290322564</c:v>
                </c:pt>
                <c:pt idx="103">
                  <c:v>7.2645161290322564</c:v>
                </c:pt>
                <c:pt idx="104">
                  <c:v>7.1599999999999984</c:v>
                </c:pt>
                <c:pt idx="105">
                  <c:v>7.2645161290322564</c:v>
                </c:pt>
                <c:pt idx="106">
                  <c:v>7.2645161290322564</c:v>
                </c:pt>
                <c:pt idx="107">
                  <c:v>7.3690322580645145</c:v>
                </c:pt>
                <c:pt idx="108">
                  <c:v>7.2645161290322555</c:v>
                </c:pt>
                <c:pt idx="109">
                  <c:v>7.2645161290322555</c:v>
                </c:pt>
                <c:pt idx="110">
                  <c:v>7.2645161290322564</c:v>
                </c:pt>
                <c:pt idx="111">
                  <c:v>7.2645161290322564</c:v>
                </c:pt>
                <c:pt idx="112">
                  <c:v>7.2645161290322573</c:v>
                </c:pt>
                <c:pt idx="113">
                  <c:v>7.3690322580645162</c:v>
                </c:pt>
                <c:pt idx="114">
                  <c:v>7.3690322580645153</c:v>
                </c:pt>
                <c:pt idx="115">
                  <c:v>7.3690322580645162</c:v>
                </c:pt>
                <c:pt idx="116">
                  <c:v>7.2648387096774192</c:v>
                </c:pt>
                <c:pt idx="117">
                  <c:v>7.2648387096774183</c:v>
                </c:pt>
                <c:pt idx="118">
                  <c:v>7.2648387096774183</c:v>
                </c:pt>
                <c:pt idx="119">
                  <c:v>7.1606451612903221</c:v>
                </c:pt>
                <c:pt idx="120">
                  <c:v>6.84774193548387</c:v>
                </c:pt>
                <c:pt idx="121">
                  <c:v>6.84774193548387</c:v>
                </c:pt>
                <c:pt idx="122">
                  <c:v>6.84774193548387</c:v>
                </c:pt>
                <c:pt idx="123">
                  <c:v>6.9519354838709662</c:v>
                </c:pt>
                <c:pt idx="124">
                  <c:v>7.1606451612903212</c:v>
                </c:pt>
                <c:pt idx="125">
                  <c:v>7.0561290322580632</c:v>
                </c:pt>
                <c:pt idx="126">
                  <c:v>7.1606451612903212</c:v>
                </c:pt>
                <c:pt idx="127">
                  <c:v>7.1606451612903212</c:v>
                </c:pt>
                <c:pt idx="128">
                  <c:v>7.1606451612903204</c:v>
                </c:pt>
                <c:pt idx="129">
                  <c:v>7.0561290322580632</c:v>
                </c:pt>
                <c:pt idx="130">
                  <c:v>7.0561290322580632</c:v>
                </c:pt>
                <c:pt idx="131">
                  <c:v>7.0561290322580623</c:v>
                </c:pt>
                <c:pt idx="132">
                  <c:v>7.0561290322580632</c:v>
                </c:pt>
                <c:pt idx="133">
                  <c:v>7.2648387096774165</c:v>
                </c:pt>
                <c:pt idx="134">
                  <c:v>7.3693548387096754</c:v>
                </c:pt>
                <c:pt idx="135">
                  <c:v>7.4738709677419335</c:v>
                </c:pt>
                <c:pt idx="136">
                  <c:v>7.4738709677419344</c:v>
                </c:pt>
                <c:pt idx="137">
                  <c:v>7.4738709677419344</c:v>
                </c:pt>
                <c:pt idx="138">
                  <c:v>7.3693548387096763</c:v>
                </c:pt>
                <c:pt idx="139">
                  <c:v>7.4738709677419335</c:v>
                </c:pt>
                <c:pt idx="140">
                  <c:v>7.5783870967741915</c:v>
                </c:pt>
                <c:pt idx="141">
                  <c:v>7.5783870967741942</c:v>
                </c:pt>
                <c:pt idx="142">
                  <c:v>7.4738709677419353</c:v>
                </c:pt>
                <c:pt idx="143">
                  <c:v>7.3693548387096772</c:v>
                </c:pt>
                <c:pt idx="144">
                  <c:v>7.2648387096774183</c:v>
                </c:pt>
                <c:pt idx="145">
                  <c:v>7.3693548387096772</c:v>
                </c:pt>
                <c:pt idx="146">
                  <c:v>7.4735483870967743</c:v>
                </c:pt>
                <c:pt idx="147">
                  <c:v>7.6822580645161285</c:v>
                </c:pt>
                <c:pt idx="148">
                  <c:v>7.6822580645161285</c:v>
                </c:pt>
                <c:pt idx="149">
                  <c:v>7.7867741935483865</c:v>
                </c:pt>
                <c:pt idx="150">
                  <c:v>7.9954838709677407</c:v>
                </c:pt>
                <c:pt idx="151">
                  <c:v>8.2041935483870958</c:v>
                </c:pt>
                <c:pt idx="152">
                  <c:v>8.2041935483870958</c:v>
                </c:pt>
                <c:pt idx="153">
                  <c:v>8.2041935483870958</c:v>
                </c:pt>
                <c:pt idx="154">
                  <c:v>8.1</c:v>
                </c:pt>
                <c:pt idx="155">
                  <c:v>7.8912903225806428</c:v>
                </c:pt>
                <c:pt idx="156">
                  <c:v>7.9958064516129017</c:v>
                </c:pt>
                <c:pt idx="157">
                  <c:v>7.9958064516129026</c:v>
                </c:pt>
                <c:pt idx="158">
                  <c:v>7.9958064516129026</c:v>
                </c:pt>
                <c:pt idx="159">
                  <c:v>8.1003225806451606</c:v>
                </c:pt>
                <c:pt idx="160">
                  <c:v>8.2048387096774178</c:v>
                </c:pt>
                <c:pt idx="161">
                  <c:v>8.3093548387096767</c:v>
                </c:pt>
                <c:pt idx="162">
                  <c:v>8.4138709677419357</c:v>
                </c:pt>
                <c:pt idx="163">
                  <c:v>8.4138709677419357</c:v>
                </c:pt>
                <c:pt idx="164">
                  <c:v>8.4138709677419357</c:v>
                </c:pt>
                <c:pt idx="165">
                  <c:v>8.4138709677419357</c:v>
                </c:pt>
                <c:pt idx="166">
                  <c:v>8.4138709677419357</c:v>
                </c:pt>
                <c:pt idx="167">
                  <c:v>8.4138709677419357</c:v>
                </c:pt>
                <c:pt idx="168">
                  <c:v>8.4138709677419357</c:v>
                </c:pt>
                <c:pt idx="169">
                  <c:v>8.5183870967741928</c:v>
                </c:pt>
                <c:pt idx="170">
                  <c:v>8.5183870967741928</c:v>
                </c:pt>
                <c:pt idx="171">
                  <c:v>8.5183870967741928</c:v>
                </c:pt>
                <c:pt idx="172">
                  <c:v>8.4138709677419357</c:v>
                </c:pt>
                <c:pt idx="173">
                  <c:v>8.4138709677419357</c:v>
                </c:pt>
                <c:pt idx="174">
                  <c:v>8.5183870967741928</c:v>
                </c:pt>
                <c:pt idx="175">
                  <c:v>8.6229032258064517</c:v>
                </c:pt>
                <c:pt idx="176">
                  <c:v>8.5183870967741928</c:v>
                </c:pt>
                <c:pt idx="177">
                  <c:v>8.6229032258064517</c:v>
                </c:pt>
                <c:pt idx="178">
                  <c:v>8.62290322580645</c:v>
                </c:pt>
                <c:pt idx="179">
                  <c:v>8.7274193548387089</c:v>
                </c:pt>
                <c:pt idx="180">
                  <c:v>8.62290322580645</c:v>
                </c:pt>
                <c:pt idx="181">
                  <c:v>8.62290322580645</c:v>
                </c:pt>
                <c:pt idx="182">
                  <c:v>8.62290322580645</c:v>
                </c:pt>
                <c:pt idx="183">
                  <c:v>8.518387096774191</c:v>
                </c:pt>
                <c:pt idx="184">
                  <c:v>8.518387096774191</c:v>
                </c:pt>
                <c:pt idx="185">
                  <c:v>8.518387096774191</c:v>
                </c:pt>
                <c:pt idx="186">
                  <c:v>8.62290322580645</c:v>
                </c:pt>
                <c:pt idx="187">
                  <c:v>8.62290322580645</c:v>
                </c:pt>
                <c:pt idx="188">
                  <c:v>8.62290322580645</c:v>
                </c:pt>
                <c:pt idx="189">
                  <c:v>8.7274193548387089</c:v>
                </c:pt>
                <c:pt idx="190">
                  <c:v>8.7274193548387089</c:v>
                </c:pt>
                <c:pt idx="191">
                  <c:v>8.7274193548387089</c:v>
                </c:pt>
                <c:pt idx="192">
                  <c:v>8.7274193548387089</c:v>
                </c:pt>
                <c:pt idx="193">
                  <c:v>8.7274193548387107</c:v>
                </c:pt>
                <c:pt idx="194">
                  <c:v>8.7274193548387107</c:v>
                </c:pt>
                <c:pt idx="195">
                  <c:v>8.7274193548387107</c:v>
                </c:pt>
                <c:pt idx="196">
                  <c:v>8.7274193548387107</c:v>
                </c:pt>
                <c:pt idx="197">
                  <c:v>8.7274193548387107</c:v>
                </c:pt>
                <c:pt idx="198">
                  <c:v>8.7274193548387107</c:v>
                </c:pt>
                <c:pt idx="199">
                  <c:v>8.7274193548387107</c:v>
                </c:pt>
                <c:pt idx="200">
                  <c:v>8.7274193548387107</c:v>
                </c:pt>
                <c:pt idx="201">
                  <c:v>8.7274193548387107</c:v>
                </c:pt>
                <c:pt idx="202">
                  <c:v>8.7274193548387107</c:v>
                </c:pt>
                <c:pt idx="203">
                  <c:v>8.8319354838709678</c:v>
                </c:pt>
                <c:pt idx="204">
                  <c:v>8.936451612903225</c:v>
                </c:pt>
                <c:pt idx="205">
                  <c:v>8.936451612903225</c:v>
                </c:pt>
                <c:pt idx="206">
                  <c:v>8.936451612903225</c:v>
                </c:pt>
                <c:pt idx="207">
                  <c:v>9.0409677419354839</c:v>
                </c:pt>
                <c:pt idx="208">
                  <c:v>9.0409677419354839</c:v>
                </c:pt>
                <c:pt idx="209">
                  <c:v>9.0409677419354839</c:v>
                </c:pt>
                <c:pt idx="210">
                  <c:v>9.0409677419354839</c:v>
                </c:pt>
                <c:pt idx="211">
                  <c:v>9.1454838709677411</c:v>
                </c:pt>
                <c:pt idx="212">
                  <c:v>9.1454838709677411</c:v>
                </c:pt>
                <c:pt idx="213">
                  <c:v>9.1454838709677411</c:v>
                </c:pt>
                <c:pt idx="214">
                  <c:v>9.25</c:v>
                </c:pt>
                <c:pt idx="215">
                  <c:v>9.25</c:v>
                </c:pt>
                <c:pt idx="216">
                  <c:v>9.25</c:v>
                </c:pt>
                <c:pt idx="217">
                  <c:v>9.25</c:v>
                </c:pt>
                <c:pt idx="218">
                  <c:v>9.25</c:v>
                </c:pt>
                <c:pt idx="219">
                  <c:v>9.25</c:v>
                </c:pt>
                <c:pt idx="220">
                  <c:v>9.25</c:v>
                </c:pt>
                <c:pt idx="221">
                  <c:v>9.25</c:v>
                </c:pt>
                <c:pt idx="222">
                  <c:v>9.25</c:v>
                </c:pt>
                <c:pt idx="223">
                  <c:v>9.25</c:v>
                </c:pt>
                <c:pt idx="224">
                  <c:v>9.25</c:v>
                </c:pt>
                <c:pt idx="225">
                  <c:v>9.25</c:v>
                </c:pt>
                <c:pt idx="226">
                  <c:v>9.25</c:v>
                </c:pt>
                <c:pt idx="227">
                  <c:v>9.25</c:v>
                </c:pt>
                <c:pt idx="228">
                  <c:v>9.25</c:v>
                </c:pt>
                <c:pt idx="229">
                  <c:v>9.25</c:v>
                </c:pt>
                <c:pt idx="230">
                  <c:v>9.25</c:v>
                </c:pt>
                <c:pt idx="231">
                  <c:v>9.25</c:v>
                </c:pt>
                <c:pt idx="232">
                  <c:v>9.25</c:v>
                </c:pt>
                <c:pt idx="233">
                  <c:v>9.25</c:v>
                </c:pt>
                <c:pt idx="234">
                  <c:v>9.25</c:v>
                </c:pt>
                <c:pt idx="235">
                  <c:v>9.25</c:v>
                </c:pt>
                <c:pt idx="236">
                  <c:v>9.25</c:v>
                </c:pt>
                <c:pt idx="237">
                  <c:v>9.25</c:v>
                </c:pt>
                <c:pt idx="238">
                  <c:v>9.25</c:v>
                </c:pt>
                <c:pt idx="239">
                  <c:v>9.25</c:v>
                </c:pt>
                <c:pt idx="240">
                  <c:v>9.25</c:v>
                </c:pt>
                <c:pt idx="241">
                  <c:v>9.25</c:v>
                </c:pt>
                <c:pt idx="242">
                  <c:v>9.25</c:v>
                </c:pt>
                <c:pt idx="243">
                  <c:v>9.25</c:v>
                </c:pt>
                <c:pt idx="244">
                  <c:v>9.25</c:v>
                </c:pt>
                <c:pt idx="245">
                  <c:v>9.25</c:v>
                </c:pt>
                <c:pt idx="246">
                  <c:v>9.25</c:v>
                </c:pt>
                <c:pt idx="247">
                  <c:v>9.25</c:v>
                </c:pt>
                <c:pt idx="248">
                  <c:v>9.25</c:v>
                </c:pt>
                <c:pt idx="249">
                  <c:v>9.25</c:v>
                </c:pt>
                <c:pt idx="250">
                  <c:v>9.25</c:v>
                </c:pt>
                <c:pt idx="251">
                  <c:v>9.25</c:v>
                </c:pt>
                <c:pt idx="252">
                  <c:v>9.25</c:v>
                </c:pt>
                <c:pt idx="253">
                  <c:v>9.3541935483870979</c:v>
                </c:pt>
                <c:pt idx="254">
                  <c:v>9.3541935483870979</c:v>
                </c:pt>
                <c:pt idx="255">
                  <c:v>9.3541935483870979</c:v>
                </c:pt>
                <c:pt idx="256">
                  <c:v>9.3541935483870979</c:v>
                </c:pt>
                <c:pt idx="257">
                  <c:v>9.3541935483870979</c:v>
                </c:pt>
                <c:pt idx="258">
                  <c:v>9.3541935483870979</c:v>
                </c:pt>
                <c:pt idx="259">
                  <c:v>9.3541935483870979</c:v>
                </c:pt>
                <c:pt idx="260">
                  <c:v>9.3541935483870979</c:v>
                </c:pt>
                <c:pt idx="261">
                  <c:v>9.3541935483870979</c:v>
                </c:pt>
                <c:pt idx="262">
                  <c:v>9.3541935483870979</c:v>
                </c:pt>
                <c:pt idx="263">
                  <c:v>9.3541935483870979</c:v>
                </c:pt>
                <c:pt idx="264">
                  <c:v>9.3541935483870979</c:v>
                </c:pt>
                <c:pt idx="265">
                  <c:v>9.3541935483870979</c:v>
                </c:pt>
                <c:pt idx="266">
                  <c:v>9.3541935483870979</c:v>
                </c:pt>
                <c:pt idx="267">
                  <c:v>9.3541935483870979</c:v>
                </c:pt>
                <c:pt idx="268">
                  <c:v>9.3541935483870979</c:v>
                </c:pt>
                <c:pt idx="269">
                  <c:v>9.3541935483870979</c:v>
                </c:pt>
                <c:pt idx="270">
                  <c:v>9.3541935483870979</c:v>
                </c:pt>
                <c:pt idx="271">
                  <c:v>9.3541935483870979</c:v>
                </c:pt>
                <c:pt idx="272">
                  <c:v>9.3541935483870979</c:v>
                </c:pt>
                <c:pt idx="273">
                  <c:v>9.3541935483870979</c:v>
                </c:pt>
                <c:pt idx="274">
                  <c:v>9.3541935483870979</c:v>
                </c:pt>
                <c:pt idx="275">
                  <c:v>9.3541935483870979</c:v>
                </c:pt>
                <c:pt idx="276">
                  <c:v>9.3541935483870979</c:v>
                </c:pt>
                <c:pt idx="277">
                  <c:v>9.3541935483870979</c:v>
                </c:pt>
                <c:pt idx="278">
                  <c:v>9.3541935483870979</c:v>
                </c:pt>
                <c:pt idx="279">
                  <c:v>9.3541935483870979</c:v>
                </c:pt>
                <c:pt idx="280">
                  <c:v>9.3541935483870979</c:v>
                </c:pt>
                <c:pt idx="281">
                  <c:v>9.3541935483870979</c:v>
                </c:pt>
                <c:pt idx="282">
                  <c:v>9.3541935483870979</c:v>
                </c:pt>
                <c:pt idx="283">
                  <c:v>9.3541935483870979</c:v>
                </c:pt>
                <c:pt idx="284">
                  <c:v>9.25</c:v>
                </c:pt>
                <c:pt idx="285">
                  <c:v>9.25</c:v>
                </c:pt>
                <c:pt idx="286">
                  <c:v>9.25</c:v>
                </c:pt>
                <c:pt idx="287">
                  <c:v>9.3541935483870979</c:v>
                </c:pt>
                <c:pt idx="288">
                  <c:v>9.3541935483870979</c:v>
                </c:pt>
                <c:pt idx="289">
                  <c:v>9.3541935483870979</c:v>
                </c:pt>
                <c:pt idx="290">
                  <c:v>9.3541935483870979</c:v>
                </c:pt>
                <c:pt idx="291">
                  <c:v>9.3541935483870979</c:v>
                </c:pt>
                <c:pt idx="292">
                  <c:v>9.3541935483870979</c:v>
                </c:pt>
                <c:pt idx="293">
                  <c:v>9.3541935483870979</c:v>
                </c:pt>
                <c:pt idx="294">
                  <c:v>9.3541935483870979</c:v>
                </c:pt>
                <c:pt idx="295">
                  <c:v>9.3541935483870979</c:v>
                </c:pt>
                <c:pt idx="296">
                  <c:v>9.3541935483870979</c:v>
                </c:pt>
                <c:pt idx="297">
                  <c:v>9.3541935483870979</c:v>
                </c:pt>
                <c:pt idx="298">
                  <c:v>9.3541935483870979</c:v>
                </c:pt>
                <c:pt idx="299">
                  <c:v>9.3541935483870979</c:v>
                </c:pt>
                <c:pt idx="300">
                  <c:v>9.3541935483870979</c:v>
                </c:pt>
                <c:pt idx="301">
                  <c:v>9.3541935483870979</c:v>
                </c:pt>
                <c:pt idx="302">
                  <c:v>9.3541935483870979</c:v>
                </c:pt>
                <c:pt idx="303">
                  <c:v>9.3541935483870979</c:v>
                </c:pt>
                <c:pt idx="304">
                  <c:v>9.4583870967741941</c:v>
                </c:pt>
                <c:pt idx="305">
                  <c:v>9.562580645161292</c:v>
                </c:pt>
                <c:pt idx="306">
                  <c:v>9.562580645161292</c:v>
                </c:pt>
                <c:pt idx="307">
                  <c:v>9.562580645161292</c:v>
                </c:pt>
                <c:pt idx="308">
                  <c:v>9.562580645161292</c:v>
                </c:pt>
                <c:pt idx="309">
                  <c:v>9.5625806451612902</c:v>
                </c:pt>
                <c:pt idx="310">
                  <c:v>9.5625806451612902</c:v>
                </c:pt>
                <c:pt idx="311">
                  <c:v>9.5625806451612902</c:v>
                </c:pt>
                <c:pt idx="312">
                  <c:v>9.5625806451612902</c:v>
                </c:pt>
                <c:pt idx="313">
                  <c:v>9.6667741935483882</c:v>
                </c:pt>
                <c:pt idx="314">
                  <c:v>9.7709677419354843</c:v>
                </c:pt>
                <c:pt idx="315">
                  <c:v>9.7709677419354843</c:v>
                </c:pt>
                <c:pt idx="316">
                  <c:v>9.7709677419354843</c:v>
                </c:pt>
                <c:pt idx="317">
                  <c:v>9.7709677419354843</c:v>
                </c:pt>
                <c:pt idx="318">
                  <c:v>9.6667741935483864</c:v>
                </c:pt>
                <c:pt idx="319">
                  <c:v>9.6667741935483864</c:v>
                </c:pt>
                <c:pt idx="320">
                  <c:v>9.7709677419354826</c:v>
                </c:pt>
                <c:pt idx="321">
                  <c:v>9.7709677419354826</c:v>
                </c:pt>
                <c:pt idx="322">
                  <c:v>9.8751612903225805</c:v>
                </c:pt>
                <c:pt idx="323">
                  <c:v>9.8751612903225805</c:v>
                </c:pt>
                <c:pt idx="324">
                  <c:v>9.8751612903225805</c:v>
                </c:pt>
                <c:pt idx="325">
                  <c:v>9.8751612903225805</c:v>
                </c:pt>
                <c:pt idx="326">
                  <c:v>9.8751612903225805</c:v>
                </c:pt>
                <c:pt idx="327">
                  <c:v>9.8751612903225805</c:v>
                </c:pt>
                <c:pt idx="328">
                  <c:v>9.9793548387096784</c:v>
                </c:pt>
                <c:pt idx="329">
                  <c:v>10.083548387096775</c:v>
                </c:pt>
                <c:pt idx="330">
                  <c:v>10.083548387096775</c:v>
                </c:pt>
                <c:pt idx="331">
                  <c:v>10.083548387096775</c:v>
                </c:pt>
                <c:pt idx="332">
                  <c:v>10.187741935483873</c:v>
                </c:pt>
                <c:pt idx="333">
                  <c:v>10.29193548387097</c:v>
                </c:pt>
                <c:pt idx="334">
                  <c:v>10.396129032258065</c:v>
                </c:pt>
                <c:pt idx="335">
                  <c:v>10.396129032258065</c:v>
                </c:pt>
                <c:pt idx="336">
                  <c:v>10.396129032258067</c:v>
                </c:pt>
                <c:pt idx="337">
                  <c:v>10.500322580645163</c:v>
                </c:pt>
                <c:pt idx="338">
                  <c:v>10.500322580645163</c:v>
                </c:pt>
                <c:pt idx="339">
                  <c:v>10.604516129032261</c:v>
                </c:pt>
                <c:pt idx="340">
                  <c:v>10.708709677419357</c:v>
                </c:pt>
                <c:pt idx="341">
                  <c:v>10.812903225806453</c:v>
                </c:pt>
                <c:pt idx="342">
                  <c:v>10.917096774193551</c:v>
                </c:pt>
                <c:pt idx="343">
                  <c:v>11.021290322580647</c:v>
                </c:pt>
                <c:pt idx="344">
                  <c:v>10.917096774193549</c:v>
                </c:pt>
                <c:pt idx="345">
                  <c:v>10.917096774193549</c:v>
                </c:pt>
                <c:pt idx="346">
                  <c:v>11.021290322580645</c:v>
                </c:pt>
                <c:pt idx="347">
                  <c:v>11.125483870967743</c:v>
                </c:pt>
                <c:pt idx="348">
                  <c:v>11.229677419354841</c:v>
                </c:pt>
                <c:pt idx="349">
                  <c:v>11.333870967741936</c:v>
                </c:pt>
                <c:pt idx="350">
                  <c:v>11.438064516129034</c:v>
                </c:pt>
                <c:pt idx="351">
                  <c:v>11.438064516129034</c:v>
                </c:pt>
                <c:pt idx="352">
                  <c:v>11.438064516129034</c:v>
                </c:pt>
                <c:pt idx="353">
                  <c:v>11.438064516129035</c:v>
                </c:pt>
                <c:pt idx="354">
                  <c:v>11.542258064516131</c:v>
                </c:pt>
                <c:pt idx="355">
                  <c:v>11.646451612903228</c:v>
                </c:pt>
                <c:pt idx="356">
                  <c:v>11.646451612903226</c:v>
                </c:pt>
                <c:pt idx="357">
                  <c:v>11.750645161290326</c:v>
                </c:pt>
                <c:pt idx="358">
                  <c:v>11.854838709677422</c:v>
                </c:pt>
                <c:pt idx="359">
                  <c:v>11.854838709677422</c:v>
                </c:pt>
                <c:pt idx="360">
                  <c:v>11.750645161290324</c:v>
                </c:pt>
                <c:pt idx="361">
                  <c:v>11.854838709677422</c:v>
                </c:pt>
                <c:pt idx="362">
                  <c:v>11.959032258064518</c:v>
                </c:pt>
                <c:pt idx="363">
                  <c:v>11.959032258064518</c:v>
                </c:pt>
                <c:pt idx="364">
                  <c:v>11.959032258064518</c:v>
                </c:pt>
                <c:pt idx="365">
                  <c:v>11.959032258064518</c:v>
                </c:pt>
                <c:pt idx="366">
                  <c:v>11.959032258064518</c:v>
                </c:pt>
                <c:pt idx="367">
                  <c:v>11.959032258064518</c:v>
                </c:pt>
                <c:pt idx="368">
                  <c:v>11.959032258064518</c:v>
                </c:pt>
                <c:pt idx="369">
                  <c:v>12.063225806451616</c:v>
                </c:pt>
                <c:pt idx="370">
                  <c:v>12.063225806451616</c:v>
                </c:pt>
                <c:pt idx="371">
                  <c:v>12.063225806451616</c:v>
                </c:pt>
                <c:pt idx="372">
                  <c:v>12.063225806451616</c:v>
                </c:pt>
                <c:pt idx="373">
                  <c:v>12.063225806451616</c:v>
                </c:pt>
                <c:pt idx="374">
                  <c:v>12.063225806451616</c:v>
                </c:pt>
                <c:pt idx="375">
                  <c:v>12.167419354838714</c:v>
                </c:pt>
                <c:pt idx="376">
                  <c:v>12.167419354838714</c:v>
                </c:pt>
                <c:pt idx="377">
                  <c:v>12.167419354838714</c:v>
                </c:pt>
                <c:pt idx="378">
                  <c:v>12.167419354838714</c:v>
                </c:pt>
                <c:pt idx="379">
                  <c:v>12.167419354838714</c:v>
                </c:pt>
                <c:pt idx="380">
                  <c:v>12.167419354838714</c:v>
                </c:pt>
                <c:pt idx="381">
                  <c:v>12.167419354838714</c:v>
                </c:pt>
                <c:pt idx="382">
                  <c:v>12.167419354838714</c:v>
                </c:pt>
                <c:pt idx="383">
                  <c:v>12.271612903225808</c:v>
                </c:pt>
                <c:pt idx="384">
                  <c:v>12.271612903225808</c:v>
                </c:pt>
                <c:pt idx="385">
                  <c:v>12.271612903225808</c:v>
                </c:pt>
                <c:pt idx="386">
                  <c:v>12.271612903225808</c:v>
                </c:pt>
                <c:pt idx="387">
                  <c:v>12.271612903225808</c:v>
                </c:pt>
                <c:pt idx="388">
                  <c:v>12.271612903225808</c:v>
                </c:pt>
                <c:pt idx="389">
                  <c:v>12.271612903225808</c:v>
                </c:pt>
                <c:pt idx="390">
                  <c:v>12.271612903225808</c:v>
                </c:pt>
                <c:pt idx="391">
                  <c:v>12.375806451612906</c:v>
                </c:pt>
                <c:pt idx="392">
                  <c:v>12.375806451612906</c:v>
                </c:pt>
                <c:pt idx="393">
                  <c:v>12.375806451612906</c:v>
                </c:pt>
                <c:pt idx="394">
                  <c:v>12.375806451612906</c:v>
                </c:pt>
                <c:pt idx="395">
                  <c:v>12.375806451612906</c:v>
                </c:pt>
                <c:pt idx="396">
                  <c:v>12.375806451612906</c:v>
                </c:pt>
                <c:pt idx="397">
                  <c:v>12.375806451612906</c:v>
                </c:pt>
                <c:pt idx="398">
                  <c:v>12.375806451612908</c:v>
                </c:pt>
                <c:pt idx="399">
                  <c:v>12.375806451612908</c:v>
                </c:pt>
                <c:pt idx="400">
                  <c:v>12.375806451612908</c:v>
                </c:pt>
                <c:pt idx="401">
                  <c:v>12.375806451612908</c:v>
                </c:pt>
                <c:pt idx="402">
                  <c:v>12.375806451612908</c:v>
                </c:pt>
                <c:pt idx="403">
                  <c:v>12.375806451612908</c:v>
                </c:pt>
                <c:pt idx="404">
                  <c:v>12.375806451612908</c:v>
                </c:pt>
                <c:pt idx="405">
                  <c:v>12.375806451612908</c:v>
                </c:pt>
                <c:pt idx="406">
                  <c:v>12.375806451612908</c:v>
                </c:pt>
                <c:pt idx="407">
                  <c:v>12.375806451612906</c:v>
                </c:pt>
                <c:pt idx="408">
                  <c:v>12.375806451612906</c:v>
                </c:pt>
                <c:pt idx="409">
                  <c:v>12.375806451612906</c:v>
                </c:pt>
                <c:pt idx="410">
                  <c:v>12.375806451612906</c:v>
                </c:pt>
                <c:pt idx="411">
                  <c:v>12.375806451612906</c:v>
                </c:pt>
                <c:pt idx="412">
                  <c:v>12.375806451612906</c:v>
                </c:pt>
                <c:pt idx="413">
                  <c:v>12.375806451612906</c:v>
                </c:pt>
                <c:pt idx="414">
                  <c:v>12.375806451612906</c:v>
                </c:pt>
                <c:pt idx="415">
                  <c:v>12.375806451612906</c:v>
                </c:pt>
                <c:pt idx="416">
                  <c:v>12.375806451612906</c:v>
                </c:pt>
                <c:pt idx="417">
                  <c:v>12.375806451612906</c:v>
                </c:pt>
                <c:pt idx="418">
                  <c:v>12.480000000000004</c:v>
                </c:pt>
                <c:pt idx="419">
                  <c:v>12.480000000000004</c:v>
                </c:pt>
                <c:pt idx="420">
                  <c:v>12.480000000000004</c:v>
                </c:pt>
                <c:pt idx="421">
                  <c:v>12.480000000000004</c:v>
                </c:pt>
                <c:pt idx="422">
                  <c:v>12.480000000000004</c:v>
                </c:pt>
                <c:pt idx="423">
                  <c:v>12.480000000000004</c:v>
                </c:pt>
                <c:pt idx="424">
                  <c:v>12.480000000000004</c:v>
                </c:pt>
                <c:pt idx="425">
                  <c:v>12.480000000000004</c:v>
                </c:pt>
                <c:pt idx="426">
                  <c:v>12.480000000000004</c:v>
                </c:pt>
                <c:pt idx="427">
                  <c:v>12.480000000000004</c:v>
                </c:pt>
                <c:pt idx="428">
                  <c:v>12.480000000000004</c:v>
                </c:pt>
                <c:pt idx="429">
                  <c:v>12.480000000000004</c:v>
                </c:pt>
                <c:pt idx="430">
                  <c:v>12.480000000000004</c:v>
                </c:pt>
                <c:pt idx="431">
                  <c:v>12.480000000000004</c:v>
                </c:pt>
                <c:pt idx="432">
                  <c:v>12.480000000000004</c:v>
                </c:pt>
                <c:pt idx="433">
                  <c:v>12.480000000000004</c:v>
                </c:pt>
                <c:pt idx="434">
                  <c:v>12.480000000000004</c:v>
                </c:pt>
                <c:pt idx="435">
                  <c:v>12.480000000000004</c:v>
                </c:pt>
                <c:pt idx="436">
                  <c:v>12.480000000000004</c:v>
                </c:pt>
                <c:pt idx="437">
                  <c:v>12.480000000000004</c:v>
                </c:pt>
                <c:pt idx="438">
                  <c:v>12.480000000000004</c:v>
                </c:pt>
                <c:pt idx="439">
                  <c:v>12.480000000000004</c:v>
                </c:pt>
                <c:pt idx="440">
                  <c:v>12.480000000000004</c:v>
                </c:pt>
                <c:pt idx="441">
                  <c:v>12.480000000000004</c:v>
                </c:pt>
                <c:pt idx="442">
                  <c:v>12.480000000000004</c:v>
                </c:pt>
                <c:pt idx="443">
                  <c:v>12.480000000000004</c:v>
                </c:pt>
                <c:pt idx="444">
                  <c:v>12.480000000000004</c:v>
                </c:pt>
                <c:pt idx="445">
                  <c:v>12.480000000000004</c:v>
                </c:pt>
                <c:pt idx="446">
                  <c:v>12.480000000000004</c:v>
                </c:pt>
                <c:pt idx="447">
                  <c:v>12.584516129032261</c:v>
                </c:pt>
                <c:pt idx="448">
                  <c:v>12.584516129032261</c:v>
                </c:pt>
                <c:pt idx="449">
                  <c:v>12.584516129032261</c:v>
                </c:pt>
                <c:pt idx="450">
                  <c:v>12.68903225806452</c:v>
                </c:pt>
                <c:pt idx="451">
                  <c:v>12.68903225806452</c:v>
                </c:pt>
                <c:pt idx="452">
                  <c:v>12.68903225806452</c:v>
                </c:pt>
                <c:pt idx="453">
                  <c:v>12.793548387096779</c:v>
                </c:pt>
                <c:pt idx="454">
                  <c:v>12.898064516129036</c:v>
                </c:pt>
                <c:pt idx="455">
                  <c:v>12.898064516129036</c:v>
                </c:pt>
                <c:pt idx="456">
                  <c:v>12.898064516129036</c:v>
                </c:pt>
                <c:pt idx="457">
                  <c:v>12.79387096774194</c:v>
                </c:pt>
                <c:pt idx="458">
                  <c:v>12.79387096774194</c:v>
                </c:pt>
                <c:pt idx="459">
                  <c:v>12.79387096774194</c:v>
                </c:pt>
                <c:pt idx="460">
                  <c:v>12.79387096774194</c:v>
                </c:pt>
                <c:pt idx="461">
                  <c:v>12.793870967741942</c:v>
                </c:pt>
                <c:pt idx="462">
                  <c:v>12.793870967741942</c:v>
                </c:pt>
                <c:pt idx="463">
                  <c:v>12.898387096774199</c:v>
                </c:pt>
                <c:pt idx="464">
                  <c:v>13.002903225806458</c:v>
                </c:pt>
                <c:pt idx="465">
                  <c:v>13.002903225806458</c:v>
                </c:pt>
                <c:pt idx="466">
                  <c:v>13.002903225806458</c:v>
                </c:pt>
                <c:pt idx="467">
                  <c:v>13.107419354838717</c:v>
                </c:pt>
                <c:pt idx="468">
                  <c:v>13.107419354838715</c:v>
                </c:pt>
                <c:pt idx="469">
                  <c:v>13.107419354838717</c:v>
                </c:pt>
                <c:pt idx="470">
                  <c:v>13.107419354838717</c:v>
                </c:pt>
                <c:pt idx="471">
                  <c:v>13.107419354838717</c:v>
                </c:pt>
                <c:pt idx="472">
                  <c:v>13.211935483870972</c:v>
                </c:pt>
                <c:pt idx="473">
                  <c:v>13.211935483870972</c:v>
                </c:pt>
                <c:pt idx="474">
                  <c:v>13.316451612903231</c:v>
                </c:pt>
                <c:pt idx="475">
                  <c:v>13.316451612903231</c:v>
                </c:pt>
                <c:pt idx="476">
                  <c:v>13.42096774193549</c:v>
                </c:pt>
                <c:pt idx="477">
                  <c:v>13.42096774193549</c:v>
                </c:pt>
                <c:pt idx="478">
                  <c:v>13.316451612903231</c:v>
                </c:pt>
                <c:pt idx="479">
                  <c:v>13.42096774193549</c:v>
                </c:pt>
                <c:pt idx="480">
                  <c:v>13.42096774193549</c:v>
                </c:pt>
                <c:pt idx="481">
                  <c:v>13.42096774193549</c:v>
                </c:pt>
                <c:pt idx="482">
                  <c:v>13.525483870967749</c:v>
                </c:pt>
                <c:pt idx="483">
                  <c:v>13.525483870967749</c:v>
                </c:pt>
                <c:pt idx="484">
                  <c:v>13.525483870967751</c:v>
                </c:pt>
                <c:pt idx="485">
                  <c:v>13.525483870967749</c:v>
                </c:pt>
                <c:pt idx="486">
                  <c:v>13.630000000000006</c:v>
                </c:pt>
                <c:pt idx="487">
                  <c:v>13.630000000000006</c:v>
                </c:pt>
                <c:pt idx="488">
                  <c:v>13.838709677419363</c:v>
                </c:pt>
                <c:pt idx="489">
                  <c:v>13.838709677419363</c:v>
                </c:pt>
                <c:pt idx="490">
                  <c:v>13.838709677419363</c:v>
                </c:pt>
                <c:pt idx="491">
                  <c:v>13.94322580645162</c:v>
                </c:pt>
                <c:pt idx="492">
                  <c:v>13.94322580645162</c:v>
                </c:pt>
                <c:pt idx="493">
                  <c:v>14.047741935483879</c:v>
                </c:pt>
                <c:pt idx="494">
                  <c:v>14.047741935483879</c:v>
                </c:pt>
                <c:pt idx="495">
                  <c:v>14.047741935483879</c:v>
                </c:pt>
                <c:pt idx="496">
                  <c:v>14.152258064516138</c:v>
                </c:pt>
                <c:pt idx="497">
                  <c:v>14.256774193548395</c:v>
                </c:pt>
                <c:pt idx="498">
                  <c:v>14.152258064516138</c:v>
                </c:pt>
                <c:pt idx="499">
                  <c:v>14.256774193548395</c:v>
                </c:pt>
                <c:pt idx="500">
                  <c:v>14.361290322580654</c:v>
                </c:pt>
                <c:pt idx="501">
                  <c:v>14.465806451612915</c:v>
                </c:pt>
                <c:pt idx="502">
                  <c:v>14.570322580645172</c:v>
                </c:pt>
                <c:pt idx="503">
                  <c:v>14.57032258064517</c:v>
                </c:pt>
                <c:pt idx="504">
                  <c:v>14.674838709677429</c:v>
                </c:pt>
                <c:pt idx="505">
                  <c:v>14.674838709677429</c:v>
                </c:pt>
                <c:pt idx="506">
                  <c:v>14.779354838709688</c:v>
                </c:pt>
                <c:pt idx="507">
                  <c:v>14.779354838709688</c:v>
                </c:pt>
                <c:pt idx="508">
                  <c:v>14.883870967741945</c:v>
                </c:pt>
                <c:pt idx="509">
                  <c:v>14.988387096774204</c:v>
                </c:pt>
                <c:pt idx="510">
                  <c:v>14.988387096774204</c:v>
                </c:pt>
                <c:pt idx="511">
                  <c:v>15.092903225806463</c:v>
                </c:pt>
                <c:pt idx="512">
                  <c:v>14.988387096774204</c:v>
                </c:pt>
                <c:pt idx="513">
                  <c:v>14.988387096774204</c:v>
                </c:pt>
                <c:pt idx="514">
                  <c:v>15.092903225806463</c:v>
                </c:pt>
                <c:pt idx="515">
                  <c:v>15.092903225806463</c:v>
                </c:pt>
                <c:pt idx="516">
                  <c:v>15.092903225806463</c:v>
                </c:pt>
                <c:pt idx="517">
                  <c:v>15.092903225806463</c:v>
                </c:pt>
                <c:pt idx="518">
                  <c:v>15.19741935483872</c:v>
                </c:pt>
                <c:pt idx="519">
                  <c:v>15.19741935483872</c:v>
                </c:pt>
                <c:pt idx="520">
                  <c:v>15.301935483870979</c:v>
                </c:pt>
                <c:pt idx="521">
                  <c:v>15.406451612903238</c:v>
                </c:pt>
                <c:pt idx="522">
                  <c:v>15.406451612903238</c:v>
                </c:pt>
                <c:pt idx="523">
                  <c:v>15.510967741935495</c:v>
                </c:pt>
                <c:pt idx="524">
                  <c:v>15.510967741935495</c:v>
                </c:pt>
                <c:pt idx="525">
                  <c:v>15.510967741935495</c:v>
                </c:pt>
                <c:pt idx="526">
                  <c:v>15.510967741935495</c:v>
                </c:pt>
                <c:pt idx="527">
                  <c:v>15.510967741935495</c:v>
                </c:pt>
                <c:pt idx="528">
                  <c:v>15.510967741935495</c:v>
                </c:pt>
                <c:pt idx="529">
                  <c:v>15.615483870967754</c:v>
                </c:pt>
                <c:pt idx="530">
                  <c:v>15.615483870967754</c:v>
                </c:pt>
                <c:pt idx="531">
                  <c:v>15.615483870967754</c:v>
                </c:pt>
                <c:pt idx="532">
                  <c:v>15.615483870967754</c:v>
                </c:pt>
                <c:pt idx="533">
                  <c:v>15.615483870967754</c:v>
                </c:pt>
                <c:pt idx="534">
                  <c:v>15.615483870967754</c:v>
                </c:pt>
                <c:pt idx="535">
                  <c:v>15.615483870967754</c:v>
                </c:pt>
                <c:pt idx="536">
                  <c:v>15.615483870967754</c:v>
                </c:pt>
                <c:pt idx="537">
                  <c:v>15.615483870967754</c:v>
                </c:pt>
                <c:pt idx="538">
                  <c:v>15.615483870967754</c:v>
                </c:pt>
                <c:pt idx="539">
                  <c:v>15.615483870967754</c:v>
                </c:pt>
                <c:pt idx="540">
                  <c:v>15.615483870967754</c:v>
                </c:pt>
                <c:pt idx="541">
                  <c:v>15.615483870967754</c:v>
                </c:pt>
                <c:pt idx="542">
                  <c:v>15.615483870967754</c:v>
                </c:pt>
                <c:pt idx="543">
                  <c:v>15.720000000000013</c:v>
                </c:pt>
                <c:pt idx="544">
                  <c:v>15.720000000000013</c:v>
                </c:pt>
                <c:pt idx="545">
                  <c:v>15.720000000000013</c:v>
                </c:pt>
                <c:pt idx="546">
                  <c:v>15.615483870967754</c:v>
                </c:pt>
                <c:pt idx="547">
                  <c:v>15.615483870967754</c:v>
                </c:pt>
                <c:pt idx="548">
                  <c:v>15.615483870967754</c:v>
                </c:pt>
                <c:pt idx="549">
                  <c:v>15.615483870967754</c:v>
                </c:pt>
                <c:pt idx="550">
                  <c:v>15.615483870967754</c:v>
                </c:pt>
                <c:pt idx="551">
                  <c:v>15.615483870967754</c:v>
                </c:pt>
                <c:pt idx="552">
                  <c:v>15.615483870967754</c:v>
                </c:pt>
                <c:pt idx="553">
                  <c:v>15.615483870967754</c:v>
                </c:pt>
                <c:pt idx="554">
                  <c:v>15.615483870967754</c:v>
                </c:pt>
                <c:pt idx="555">
                  <c:v>15.615483870967754</c:v>
                </c:pt>
                <c:pt idx="556">
                  <c:v>15.615483870967754</c:v>
                </c:pt>
                <c:pt idx="557">
                  <c:v>15.615483870967754</c:v>
                </c:pt>
                <c:pt idx="558">
                  <c:v>15.615483870967754</c:v>
                </c:pt>
                <c:pt idx="559">
                  <c:v>15.615483870967754</c:v>
                </c:pt>
                <c:pt idx="560">
                  <c:v>15.615483870967754</c:v>
                </c:pt>
                <c:pt idx="561">
                  <c:v>15.615483870967754</c:v>
                </c:pt>
                <c:pt idx="562">
                  <c:v>15.615483870967754</c:v>
                </c:pt>
                <c:pt idx="563">
                  <c:v>15.615483870967754</c:v>
                </c:pt>
                <c:pt idx="564">
                  <c:v>15.615483870967754</c:v>
                </c:pt>
                <c:pt idx="565">
                  <c:v>15.615483870967754</c:v>
                </c:pt>
                <c:pt idx="566">
                  <c:v>15.615483870967754</c:v>
                </c:pt>
                <c:pt idx="567">
                  <c:v>15.615483870967754</c:v>
                </c:pt>
                <c:pt idx="568">
                  <c:v>15.615483870967754</c:v>
                </c:pt>
                <c:pt idx="569">
                  <c:v>15.615483870967754</c:v>
                </c:pt>
                <c:pt idx="570">
                  <c:v>15.615483870967754</c:v>
                </c:pt>
                <c:pt idx="571">
                  <c:v>15.615483870967754</c:v>
                </c:pt>
                <c:pt idx="572">
                  <c:v>15.615483870967754</c:v>
                </c:pt>
                <c:pt idx="573">
                  <c:v>15.615483870967754</c:v>
                </c:pt>
                <c:pt idx="574">
                  <c:v>15.615483870967754</c:v>
                </c:pt>
                <c:pt idx="575">
                  <c:v>15.615483870967754</c:v>
                </c:pt>
                <c:pt idx="576">
                  <c:v>15.615483870967754</c:v>
                </c:pt>
                <c:pt idx="577">
                  <c:v>15.720000000000013</c:v>
                </c:pt>
                <c:pt idx="578">
                  <c:v>15.720000000000013</c:v>
                </c:pt>
                <c:pt idx="579">
                  <c:v>15.720000000000013</c:v>
                </c:pt>
                <c:pt idx="580">
                  <c:v>15.720000000000013</c:v>
                </c:pt>
                <c:pt idx="581">
                  <c:v>15.720000000000013</c:v>
                </c:pt>
                <c:pt idx="582">
                  <c:v>15.720000000000013</c:v>
                </c:pt>
                <c:pt idx="583">
                  <c:v>15.720000000000013</c:v>
                </c:pt>
                <c:pt idx="584">
                  <c:v>15.720000000000013</c:v>
                </c:pt>
                <c:pt idx="585">
                  <c:v>15.720000000000013</c:v>
                </c:pt>
                <c:pt idx="586">
                  <c:v>15.720000000000013</c:v>
                </c:pt>
                <c:pt idx="587">
                  <c:v>15.720000000000013</c:v>
                </c:pt>
                <c:pt idx="588">
                  <c:v>15.720000000000013</c:v>
                </c:pt>
                <c:pt idx="589">
                  <c:v>15.720000000000013</c:v>
                </c:pt>
                <c:pt idx="590">
                  <c:v>15.720000000000013</c:v>
                </c:pt>
                <c:pt idx="591">
                  <c:v>15.720000000000013</c:v>
                </c:pt>
                <c:pt idx="592">
                  <c:v>15.720000000000013</c:v>
                </c:pt>
                <c:pt idx="593">
                  <c:v>15.720000000000013</c:v>
                </c:pt>
                <c:pt idx="594">
                  <c:v>15.720000000000013</c:v>
                </c:pt>
                <c:pt idx="595">
                  <c:v>15.720000000000013</c:v>
                </c:pt>
                <c:pt idx="596">
                  <c:v>15.720000000000013</c:v>
                </c:pt>
                <c:pt idx="597">
                  <c:v>15.720000000000013</c:v>
                </c:pt>
                <c:pt idx="598">
                  <c:v>15.720000000000013</c:v>
                </c:pt>
                <c:pt idx="599">
                  <c:v>15.720000000000013</c:v>
                </c:pt>
                <c:pt idx="600">
                  <c:v>15.824193548387107</c:v>
                </c:pt>
                <c:pt idx="601">
                  <c:v>15.824193548387107</c:v>
                </c:pt>
                <c:pt idx="602">
                  <c:v>15.824193548387107</c:v>
                </c:pt>
                <c:pt idx="603">
                  <c:v>15.824193548387107</c:v>
                </c:pt>
                <c:pt idx="604">
                  <c:v>15.824193548387107</c:v>
                </c:pt>
                <c:pt idx="605">
                  <c:v>15.824193548387107</c:v>
                </c:pt>
                <c:pt idx="606">
                  <c:v>15.824193548387107</c:v>
                </c:pt>
                <c:pt idx="607">
                  <c:v>15.824193548387107</c:v>
                </c:pt>
                <c:pt idx="608">
                  <c:v>15.824193548387107</c:v>
                </c:pt>
                <c:pt idx="609">
                  <c:v>15.824193548387107</c:v>
                </c:pt>
                <c:pt idx="610">
                  <c:v>15.824193548387107</c:v>
                </c:pt>
                <c:pt idx="611">
                  <c:v>15.824193548387107</c:v>
                </c:pt>
                <c:pt idx="612">
                  <c:v>15.824193548387107</c:v>
                </c:pt>
                <c:pt idx="613">
                  <c:v>15.824193548387107</c:v>
                </c:pt>
                <c:pt idx="614">
                  <c:v>15.824193548387109</c:v>
                </c:pt>
                <c:pt idx="615">
                  <c:v>15.824193548387109</c:v>
                </c:pt>
                <c:pt idx="616">
                  <c:v>15.928387096774205</c:v>
                </c:pt>
                <c:pt idx="617">
                  <c:v>15.928387096774205</c:v>
                </c:pt>
                <c:pt idx="618">
                  <c:v>15.928387096774205</c:v>
                </c:pt>
                <c:pt idx="619">
                  <c:v>15.928387096774205</c:v>
                </c:pt>
                <c:pt idx="620">
                  <c:v>15.928387096774205</c:v>
                </c:pt>
                <c:pt idx="621">
                  <c:v>15.928387096774205</c:v>
                </c:pt>
                <c:pt idx="622">
                  <c:v>16.0325806451613</c:v>
                </c:pt>
                <c:pt idx="623">
                  <c:v>16.0325806451613</c:v>
                </c:pt>
                <c:pt idx="624">
                  <c:v>16.136774193548398</c:v>
                </c:pt>
                <c:pt idx="625">
                  <c:v>16.136774193548398</c:v>
                </c:pt>
                <c:pt idx="626">
                  <c:v>16.136774193548398</c:v>
                </c:pt>
                <c:pt idx="627">
                  <c:v>16.136774193548398</c:v>
                </c:pt>
                <c:pt idx="628">
                  <c:v>16.240967741935492</c:v>
                </c:pt>
                <c:pt idx="629">
                  <c:v>16.345161290322586</c:v>
                </c:pt>
                <c:pt idx="630">
                  <c:v>16.449354838709684</c:v>
                </c:pt>
                <c:pt idx="631">
                  <c:v>16.449354838709684</c:v>
                </c:pt>
                <c:pt idx="632">
                  <c:v>16.553548387096779</c:v>
                </c:pt>
                <c:pt idx="633">
                  <c:v>16.657741935483873</c:v>
                </c:pt>
                <c:pt idx="634">
                  <c:v>16.761935483870971</c:v>
                </c:pt>
                <c:pt idx="635">
                  <c:v>16.866129032258065</c:v>
                </c:pt>
                <c:pt idx="636">
                  <c:v>16.866129032258065</c:v>
                </c:pt>
                <c:pt idx="637">
                  <c:v>16.970322580645163</c:v>
                </c:pt>
                <c:pt idx="638">
                  <c:v>17.074516129032261</c:v>
                </c:pt>
                <c:pt idx="639">
                  <c:v>17.074516129032261</c:v>
                </c:pt>
                <c:pt idx="640">
                  <c:v>17.074516129032258</c:v>
                </c:pt>
                <c:pt idx="641">
                  <c:v>17.178709677419352</c:v>
                </c:pt>
                <c:pt idx="642">
                  <c:v>17.178709677419352</c:v>
                </c:pt>
                <c:pt idx="643">
                  <c:v>17.28290322580645</c:v>
                </c:pt>
                <c:pt idx="644">
                  <c:v>17.387096774193548</c:v>
                </c:pt>
                <c:pt idx="645">
                  <c:v>17.491290322580646</c:v>
                </c:pt>
                <c:pt idx="646">
                  <c:v>17.491290322580646</c:v>
                </c:pt>
                <c:pt idx="647">
                  <c:v>17.491290322580646</c:v>
                </c:pt>
                <c:pt idx="648">
                  <c:v>17.491290322580646</c:v>
                </c:pt>
                <c:pt idx="649">
                  <c:v>17.595483870967744</c:v>
                </c:pt>
                <c:pt idx="650">
                  <c:v>17.595483870967744</c:v>
                </c:pt>
                <c:pt idx="651">
                  <c:v>17.699677419354842</c:v>
                </c:pt>
                <c:pt idx="652">
                  <c:v>17.803870967741936</c:v>
                </c:pt>
                <c:pt idx="653">
                  <c:v>17.80387096774194</c:v>
                </c:pt>
                <c:pt idx="654">
                  <c:v>17.908064516129034</c:v>
                </c:pt>
                <c:pt idx="655">
                  <c:v>17.803870967741936</c:v>
                </c:pt>
                <c:pt idx="656">
                  <c:v>17.803870967741936</c:v>
                </c:pt>
                <c:pt idx="657">
                  <c:v>17.908064516129034</c:v>
                </c:pt>
                <c:pt idx="658">
                  <c:v>18.012258064516132</c:v>
                </c:pt>
                <c:pt idx="659">
                  <c:v>18.012258064516132</c:v>
                </c:pt>
                <c:pt idx="660">
                  <c:v>18.012258064516132</c:v>
                </c:pt>
                <c:pt idx="661">
                  <c:v>18.012258064516132</c:v>
                </c:pt>
                <c:pt idx="662">
                  <c:v>18.012258064516132</c:v>
                </c:pt>
                <c:pt idx="663">
                  <c:v>18.012258064516132</c:v>
                </c:pt>
                <c:pt idx="664">
                  <c:v>18.012258064516129</c:v>
                </c:pt>
                <c:pt idx="665">
                  <c:v>18.012258064516129</c:v>
                </c:pt>
                <c:pt idx="666">
                  <c:v>18.012258064516129</c:v>
                </c:pt>
                <c:pt idx="667">
                  <c:v>18.116451612903226</c:v>
                </c:pt>
                <c:pt idx="668">
                  <c:v>18.116451612903226</c:v>
                </c:pt>
                <c:pt idx="669">
                  <c:v>18.116451612903226</c:v>
                </c:pt>
                <c:pt idx="670">
                  <c:v>18.220645161290324</c:v>
                </c:pt>
                <c:pt idx="671">
                  <c:v>18.324838709677419</c:v>
                </c:pt>
                <c:pt idx="672">
                  <c:v>18.324838709677419</c:v>
                </c:pt>
                <c:pt idx="673">
                  <c:v>18.429032258064513</c:v>
                </c:pt>
                <c:pt idx="674">
                  <c:v>18.429032258064513</c:v>
                </c:pt>
                <c:pt idx="675">
                  <c:v>18.429032258064513</c:v>
                </c:pt>
                <c:pt idx="676">
                  <c:v>18.429032258064513</c:v>
                </c:pt>
                <c:pt idx="677">
                  <c:v>18.429032258064513</c:v>
                </c:pt>
                <c:pt idx="678">
                  <c:v>18.429032258064513</c:v>
                </c:pt>
                <c:pt idx="679">
                  <c:v>18.533225806451611</c:v>
                </c:pt>
                <c:pt idx="680">
                  <c:v>18.533225806451611</c:v>
                </c:pt>
                <c:pt idx="681">
                  <c:v>18.637419354838709</c:v>
                </c:pt>
                <c:pt idx="682">
                  <c:v>18.637419354838709</c:v>
                </c:pt>
                <c:pt idx="683">
                  <c:v>18.637419354838709</c:v>
                </c:pt>
                <c:pt idx="684">
                  <c:v>18.637419354838709</c:v>
                </c:pt>
                <c:pt idx="685">
                  <c:v>18.637419354838709</c:v>
                </c:pt>
                <c:pt idx="686">
                  <c:v>18.741612903225807</c:v>
                </c:pt>
                <c:pt idx="687">
                  <c:v>18.845806451612905</c:v>
                </c:pt>
                <c:pt idx="688">
                  <c:v>18.845806451612905</c:v>
                </c:pt>
                <c:pt idx="689">
                  <c:v>18.845806451612905</c:v>
                </c:pt>
                <c:pt idx="690">
                  <c:v>18.845806451612905</c:v>
                </c:pt>
                <c:pt idx="691">
                  <c:v>18.845806451612905</c:v>
                </c:pt>
                <c:pt idx="692">
                  <c:v>18.845806451612905</c:v>
                </c:pt>
                <c:pt idx="693">
                  <c:v>18.845806451612905</c:v>
                </c:pt>
                <c:pt idx="694">
                  <c:v>18.845806451612901</c:v>
                </c:pt>
                <c:pt idx="695">
                  <c:v>18.845806451612901</c:v>
                </c:pt>
                <c:pt idx="696">
                  <c:v>18.845806451612901</c:v>
                </c:pt>
                <c:pt idx="697">
                  <c:v>18.845806451612901</c:v>
                </c:pt>
                <c:pt idx="698">
                  <c:v>18.845806451612901</c:v>
                </c:pt>
                <c:pt idx="699">
                  <c:v>18.845806451612901</c:v>
                </c:pt>
                <c:pt idx="700">
                  <c:v>18.741612903225803</c:v>
                </c:pt>
                <c:pt idx="701">
                  <c:v>18.741612903225803</c:v>
                </c:pt>
                <c:pt idx="702">
                  <c:v>18.741612903225803</c:v>
                </c:pt>
                <c:pt idx="703">
                  <c:v>18.741612903225803</c:v>
                </c:pt>
                <c:pt idx="704">
                  <c:v>18.846129032258066</c:v>
                </c:pt>
                <c:pt idx="705">
                  <c:v>18.846129032258066</c:v>
                </c:pt>
                <c:pt idx="706">
                  <c:v>18.846129032258066</c:v>
                </c:pt>
                <c:pt idx="707">
                  <c:v>18.846129032258066</c:v>
                </c:pt>
                <c:pt idx="708">
                  <c:v>18.950322580645164</c:v>
                </c:pt>
                <c:pt idx="709">
                  <c:v>18.950322580645164</c:v>
                </c:pt>
                <c:pt idx="710">
                  <c:v>18.950322580645164</c:v>
                </c:pt>
                <c:pt idx="711">
                  <c:v>18.950322580645164</c:v>
                </c:pt>
                <c:pt idx="712">
                  <c:v>18.950322580645164</c:v>
                </c:pt>
                <c:pt idx="713">
                  <c:v>18.950322580645164</c:v>
                </c:pt>
                <c:pt idx="714">
                  <c:v>18.950322580645164</c:v>
                </c:pt>
                <c:pt idx="715">
                  <c:v>18.950322580645164</c:v>
                </c:pt>
                <c:pt idx="716">
                  <c:v>18.950322580645164</c:v>
                </c:pt>
                <c:pt idx="717">
                  <c:v>18.95032258064516</c:v>
                </c:pt>
                <c:pt idx="718">
                  <c:v>18.95032258064516</c:v>
                </c:pt>
                <c:pt idx="719">
                  <c:v>18.95032258064516</c:v>
                </c:pt>
                <c:pt idx="720">
                  <c:v>18.95032258064516</c:v>
                </c:pt>
                <c:pt idx="721">
                  <c:v>18.95032258064516</c:v>
                </c:pt>
                <c:pt idx="722">
                  <c:v>19.054838709677416</c:v>
                </c:pt>
                <c:pt idx="723">
                  <c:v>19.054838709677416</c:v>
                </c:pt>
                <c:pt idx="724">
                  <c:v>19.054838709677416</c:v>
                </c:pt>
                <c:pt idx="725">
                  <c:v>19.054838709677416</c:v>
                </c:pt>
                <c:pt idx="726">
                  <c:v>19.054838709677419</c:v>
                </c:pt>
                <c:pt idx="727">
                  <c:v>19.054838709677419</c:v>
                </c:pt>
                <c:pt idx="728">
                  <c:v>19.054838709677419</c:v>
                </c:pt>
                <c:pt idx="729">
                  <c:v>19.054838709677419</c:v>
                </c:pt>
                <c:pt idx="730">
                  <c:v>19.054838709677419</c:v>
                </c:pt>
                <c:pt idx="731">
                  <c:v>19.159032258064514</c:v>
                </c:pt>
                <c:pt idx="732">
                  <c:v>19.263548387096776</c:v>
                </c:pt>
                <c:pt idx="733">
                  <c:v>19.263548387096776</c:v>
                </c:pt>
                <c:pt idx="734">
                  <c:v>19.263548387096776</c:v>
                </c:pt>
                <c:pt idx="735">
                  <c:v>19.159032258064517</c:v>
                </c:pt>
                <c:pt idx="736">
                  <c:v>19.159032258064517</c:v>
                </c:pt>
                <c:pt idx="737">
                  <c:v>19.159032258064517</c:v>
                </c:pt>
                <c:pt idx="738">
                  <c:v>19.159032258064517</c:v>
                </c:pt>
                <c:pt idx="739">
                  <c:v>19.159032258064517</c:v>
                </c:pt>
                <c:pt idx="740">
                  <c:v>19.263548387096776</c:v>
                </c:pt>
                <c:pt idx="741">
                  <c:v>19.263548387096776</c:v>
                </c:pt>
                <c:pt idx="742">
                  <c:v>19.263548387096776</c:v>
                </c:pt>
                <c:pt idx="743">
                  <c:v>19.263548387096776</c:v>
                </c:pt>
                <c:pt idx="744">
                  <c:v>19.263548387096776</c:v>
                </c:pt>
                <c:pt idx="745">
                  <c:v>19.263548387096776</c:v>
                </c:pt>
                <c:pt idx="746">
                  <c:v>19.263548387096776</c:v>
                </c:pt>
                <c:pt idx="747">
                  <c:v>19.263548387096773</c:v>
                </c:pt>
                <c:pt idx="748">
                  <c:v>19.263548387096773</c:v>
                </c:pt>
                <c:pt idx="749">
                  <c:v>19.263548387096773</c:v>
                </c:pt>
                <c:pt idx="750">
                  <c:v>19.368064516129035</c:v>
                </c:pt>
                <c:pt idx="751">
                  <c:v>19.368064516129035</c:v>
                </c:pt>
                <c:pt idx="752">
                  <c:v>19.368064516129035</c:v>
                </c:pt>
                <c:pt idx="753">
                  <c:v>19.263548387096776</c:v>
                </c:pt>
                <c:pt idx="754">
                  <c:v>19.263548387096776</c:v>
                </c:pt>
                <c:pt idx="755">
                  <c:v>19.263548387096776</c:v>
                </c:pt>
                <c:pt idx="756">
                  <c:v>19.159354838709678</c:v>
                </c:pt>
                <c:pt idx="757">
                  <c:v>19.159354838709675</c:v>
                </c:pt>
                <c:pt idx="758">
                  <c:v>19.263870967741934</c:v>
                </c:pt>
                <c:pt idx="759">
                  <c:v>19.368387096774192</c:v>
                </c:pt>
                <c:pt idx="760">
                  <c:v>19.472903225806455</c:v>
                </c:pt>
                <c:pt idx="761">
                  <c:v>19.577419354838714</c:v>
                </c:pt>
                <c:pt idx="762">
                  <c:v>19.577419354838714</c:v>
                </c:pt>
                <c:pt idx="763">
                  <c:v>19.472903225806455</c:v>
                </c:pt>
                <c:pt idx="764">
                  <c:v>19.577419354838714</c:v>
                </c:pt>
                <c:pt idx="765">
                  <c:v>19.681935483870969</c:v>
                </c:pt>
                <c:pt idx="766">
                  <c:v>19.681935483870969</c:v>
                </c:pt>
                <c:pt idx="767">
                  <c:v>19.786451612903228</c:v>
                </c:pt>
                <c:pt idx="768">
                  <c:v>19.786451612903228</c:v>
                </c:pt>
                <c:pt idx="769">
                  <c:v>19.890967741935491</c:v>
                </c:pt>
                <c:pt idx="770">
                  <c:v>19.890967741935491</c:v>
                </c:pt>
                <c:pt idx="771">
                  <c:v>19.890967741935491</c:v>
                </c:pt>
                <c:pt idx="772">
                  <c:v>19.99548387096775</c:v>
                </c:pt>
                <c:pt idx="773">
                  <c:v>20.100000000000005</c:v>
                </c:pt>
                <c:pt idx="774">
                  <c:v>20.100000000000005</c:v>
                </c:pt>
                <c:pt idx="775">
                  <c:v>20.100000000000005</c:v>
                </c:pt>
                <c:pt idx="776">
                  <c:v>20.204516129032264</c:v>
                </c:pt>
                <c:pt idx="777">
                  <c:v>20.204516129032264</c:v>
                </c:pt>
                <c:pt idx="778">
                  <c:v>20.204516129032264</c:v>
                </c:pt>
                <c:pt idx="779">
                  <c:v>20.204516129032264</c:v>
                </c:pt>
                <c:pt idx="780">
                  <c:v>20.309032258064523</c:v>
                </c:pt>
                <c:pt idx="781">
                  <c:v>20.309032258064523</c:v>
                </c:pt>
                <c:pt idx="782">
                  <c:v>20.309032258064523</c:v>
                </c:pt>
                <c:pt idx="783">
                  <c:v>20.413548387096778</c:v>
                </c:pt>
                <c:pt idx="784">
                  <c:v>20.413548387096778</c:v>
                </c:pt>
                <c:pt idx="785">
                  <c:v>20.518064516129037</c:v>
                </c:pt>
                <c:pt idx="786">
                  <c:v>20.622580645161296</c:v>
                </c:pt>
                <c:pt idx="787">
                  <c:v>20.831290322580653</c:v>
                </c:pt>
                <c:pt idx="788">
                  <c:v>20.831290322580653</c:v>
                </c:pt>
                <c:pt idx="789">
                  <c:v>20.831290322580653</c:v>
                </c:pt>
                <c:pt idx="790">
                  <c:v>20.831290322580653</c:v>
                </c:pt>
                <c:pt idx="791">
                  <c:v>20.831290322580653</c:v>
                </c:pt>
                <c:pt idx="792">
                  <c:v>20.726774193548394</c:v>
                </c:pt>
                <c:pt idx="793">
                  <c:v>20.726774193548394</c:v>
                </c:pt>
                <c:pt idx="794">
                  <c:v>20.831290322580653</c:v>
                </c:pt>
                <c:pt idx="795">
                  <c:v>20.726774193548394</c:v>
                </c:pt>
                <c:pt idx="796">
                  <c:v>20.726774193548394</c:v>
                </c:pt>
                <c:pt idx="797">
                  <c:v>20.726774193548394</c:v>
                </c:pt>
                <c:pt idx="798">
                  <c:v>20.726774193548394</c:v>
                </c:pt>
                <c:pt idx="799">
                  <c:v>20.831290322580653</c:v>
                </c:pt>
                <c:pt idx="800">
                  <c:v>20.726774193548394</c:v>
                </c:pt>
                <c:pt idx="801">
                  <c:v>20.831290322580653</c:v>
                </c:pt>
                <c:pt idx="802">
                  <c:v>20.726774193548394</c:v>
                </c:pt>
                <c:pt idx="803">
                  <c:v>20.622258064516135</c:v>
                </c:pt>
                <c:pt idx="804">
                  <c:v>20.622258064516139</c:v>
                </c:pt>
                <c:pt idx="805">
                  <c:v>20.622258064516135</c:v>
                </c:pt>
                <c:pt idx="806">
                  <c:v>20.622258064516135</c:v>
                </c:pt>
                <c:pt idx="807">
                  <c:v>20.622258064516135</c:v>
                </c:pt>
                <c:pt idx="808">
                  <c:v>20.726774193548394</c:v>
                </c:pt>
                <c:pt idx="809">
                  <c:v>20.831290322580653</c:v>
                </c:pt>
                <c:pt idx="810">
                  <c:v>20.935806451612912</c:v>
                </c:pt>
                <c:pt idx="811">
                  <c:v>20.935806451612912</c:v>
                </c:pt>
                <c:pt idx="812">
                  <c:v>20.935806451612912</c:v>
                </c:pt>
                <c:pt idx="813">
                  <c:v>20.935806451612912</c:v>
                </c:pt>
                <c:pt idx="814">
                  <c:v>20.831290322580653</c:v>
                </c:pt>
                <c:pt idx="815">
                  <c:v>20.935806451612912</c:v>
                </c:pt>
                <c:pt idx="816">
                  <c:v>20.935806451612912</c:v>
                </c:pt>
                <c:pt idx="817">
                  <c:v>20.935806451612912</c:v>
                </c:pt>
                <c:pt idx="818">
                  <c:v>20.935806451612912</c:v>
                </c:pt>
                <c:pt idx="819">
                  <c:v>21.040322580645167</c:v>
                </c:pt>
                <c:pt idx="820">
                  <c:v>21.040322580645167</c:v>
                </c:pt>
                <c:pt idx="821">
                  <c:v>21.040322580645167</c:v>
                </c:pt>
                <c:pt idx="822">
                  <c:v>21.040322580645167</c:v>
                </c:pt>
                <c:pt idx="823">
                  <c:v>21.144838709677426</c:v>
                </c:pt>
                <c:pt idx="824">
                  <c:v>21.249354838709685</c:v>
                </c:pt>
                <c:pt idx="825">
                  <c:v>21.249354838709685</c:v>
                </c:pt>
                <c:pt idx="826">
                  <c:v>21.353870967741944</c:v>
                </c:pt>
                <c:pt idx="827">
                  <c:v>21.353870967741944</c:v>
                </c:pt>
                <c:pt idx="828">
                  <c:v>21.458387096774203</c:v>
                </c:pt>
                <c:pt idx="829">
                  <c:v>21.458387096774203</c:v>
                </c:pt>
                <c:pt idx="830">
                  <c:v>21.458387096774203</c:v>
                </c:pt>
                <c:pt idx="831">
                  <c:v>21.562903225806465</c:v>
                </c:pt>
                <c:pt idx="832">
                  <c:v>21.562903225806465</c:v>
                </c:pt>
                <c:pt idx="833">
                  <c:v>21.667419354838721</c:v>
                </c:pt>
                <c:pt idx="834">
                  <c:v>21.667419354838721</c:v>
                </c:pt>
                <c:pt idx="835">
                  <c:v>21.667419354838721</c:v>
                </c:pt>
                <c:pt idx="836">
                  <c:v>21.77193548387098</c:v>
                </c:pt>
                <c:pt idx="837">
                  <c:v>21.876451612903239</c:v>
                </c:pt>
                <c:pt idx="838">
                  <c:v>21.876451612903239</c:v>
                </c:pt>
                <c:pt idx="839">
                  <c:v>21.876451612903239</c:v>
                </c:pt>
                <c:pt idx="840">
                  <c:v>21.876451612903239</c:v>
                </c:pt>
                <c:pt idx="841">
                  <c:v>21.876451612903239</c:v>
                </c:pt>
                <c:pt idx="842">
                  <c:v>21.876451612903239</c:v>
                </c:pt>
                <c:pt idx="843">
                  <c:v>21.876451612903239</c:v>
                </c:pt>
                <c:pt idx="844">
                  <c:v>21.980967741935498</c:v>
                </c:pt>
                <c:pt idx="845">
                  <c:v>22.085483870967757</c:v>
                </c:pt>
                <c:pt idx="846">
                  <c:v>22.085483870967757</c:v>
                </c:pt>
                <c:pt idx="847">
                  <c:v>22.085483870967757</c:v>
                </c:pt>
                <c:pt idx="848">
                  <c:v>22.085483870967757</c:v>
                </c:pt>
                <c:pt idx="849">
                  <c:v>22.085483870967757</c:v>
                </c:pt>
                <c:pt idx="850">
                  <c:v>22.085483870967757</c:v>
                </c:pt>
                <c:pt idx="851">
                  <c:v>22.085483870967757</c:v>
                </c:pt>
                <c:pt idx="852">
                  <c:v>22.085483870967757</c:v>
                </c:pt>
                <c:pt idx="853">
                  <c:v>22.085483870967757</c:v>
                </c:pt>
                <c:pt idx="854">
                  <c:v>22.085483870967757</c:v>
                </c:pt>
                <c:pt idx="855">
                  <c:v>22.085483870967757</c:v>
                </c:pt>
                <c:pt idx="856">
                  <c:v>22.085483870967757</c:v>
                </c:pt>
                <c:pt idx="857">
                  <c:v>22.085483870967757</c:v>
                </c:pt>
                <c:pt idx="858">
                  <c:v>22.085483870967757</c:v>
                </c:pt>
                <c:pt idx="859">
                  <c:v>22.085483870967757</c:v>
                </c:pt>
                <c:pt idx="860">
                  <c:v>22.085483870967757</c:v>
                </c:pt>
                <c:pt idx="861">
                  <c:v>22.085483870967757</c:v>
                </c:pt>
                <c:pt idx="862">
                  <c:v>22.085483870967757</c:v>
                </c:pt>
                <c:pt idx="863">
                  <c:v>22.085483870967757</c:v>
                </c:pt>
                <c:pt idx="864">
                  <c:v>22.085483870967757</c:v>
                </c:pt>
                <c:pt idx="865">
                  <c:v>22.190000000000015</c:v>
                </c:pt>
                <c:pt idx="866">
                  <c:v>22.190000000000015</c:v>
                </c:pt>
                <c:pt idx="867">
                  <c:v>22.190000000000015</c:v>
                </c:pt>
                <c:pt idx="868">
                  <c:v>22.190000000000015</c:v>
                </c:pt>
                <c:pt idx="869">
                  <c:v>22.190000000000015</c:v>
                </c:pt>
                <c:pt idx="870">
                  <c:v>22.190000000000015</c:v>
                </c:pt>
                <c:pt idx="871">
                  <c:v>22.190000000000015</c:v>
                </c:pt>
                <c:pt idx="872">
                  <c:v>22.190000000000015</c:v>
                </c:pt>
                <c:pt idx="873">
                  <c:v>22.190000000000015</c:v>
                </c:pt>
                <c:pt idx="874">
                  <c:v>22.190000000000015</c:v>
                </c:pt>
                <c:pt idx="875">
                  <c:v>22.190000000000015</c:v>
                </c:pt>
                <c:pt idx="876">
                  <c:v>22.190000000000015</c:v>
                </c:pt>
                <c:pt idx="877">
                  <c:v>22.190000000000015</c:v>
                </c:pt>
                <c:pt idx="878">
                  <c:v>22.190000000000015</c:v>
                </c:pt>
                <c:pt idx="879">
                  <c:v>22.190000000000015</c:v>
                </c:pt>
                <c:pt idx="880">
                  <c:v>22.190000000000015</c:v>
                </c:pt>
                <c:pt idx="881">
                  <c:v>22.190000000000015</c:v>
                </c:pt>
                <c:pt idx="882">
                  <c:v>22.190000000000015</c:v>
                </c:pt>
                <c:pt idx="883">
                  <c:v>22.190000000000015</c:v>
                </c:pt>
                <c:pt idx="884">
                  <c:v>22.190000000000015</c:v>
                </c:pt>
                <c:pt idx="885">
                  <c:v>22.190000000000015</c:v>
                </c:pt>
                <c:pt idx="886">
                  <c:v>22.190000000000015</c:v>
                </c:pt>
                <c:pt idx="887">
                  <c:v>22.190000000000015</c:v>
                </c:pt>
                <c:pt idx="888">
                  <c:v>22.190000000000015</c:v>
                </c:pt>
                <c:pt idx="889">
                  <c:v>22.190000000000015</c:v>
                </c:pt>
                <c:pt idx="890">
                  <c:v>22.190000000000015</c:v>
                </c:pt>
                <c:pt idx="891">
                  <c:v>22.190000000000015</c:v>
                </c:pt>
                <c:pt idx="892">
                  <c:v>22.190000000000015</c:v>
                </c:pt>
                <c:pt idx="893">
                  <c:v>22.190000000000015</c:v>
                </c:pt>
                <c:pt idx="894">
                  <c:v>22.294516129032267</c:v>
                </c:pt>
                <c:pt idx="895">
                  <c:v>22.294516129032267</c:v>
                </c:pt>
                <c:pt idx="896">
                  <c:v>22.399032258064523</c:v>
                </c:pt>
                <c:pt idx="897">
                  <c:v>22.399032258064523</c:v>
                </c:pt>
                <c:pt idx="898">
                  <c:v>22.503548387096778</c:v>
                </c:pt>
                <c:pt idx="899">
                  <c:v>22.503548387096778</c:v>
                </c:pt>
                <c:pt idx="900">
                  <c:v>22.503548387096778</c:v>
                </c:pt>
                <c:pt idx="901">
                  <c:v>22.503548387096778</c:v>
                </c:pt>
                <c:pt idx="902">
                  <c:v>22.503548387096782</c:v>
                </c:pt>
                <c:pt idx="903">
                  <c:v>22.503548387096782</c:v>
                </c:pt>
                <c:pt idx="904">
                  <c:v>22.608064516129041</c:v>
                </c:pt>
                <c:pt idx="905">
                  <c:v>22.712580645161296</c:v>
                </c:pt>
                <c:pt idx="906">
                  <c:v>22.712580645161299</c:v>
                </c:pt>
                <c:pt idx="907">
                  <c:v>22.712580645161299</c:v>
                </c:pt>
                <c:pt idx="908">
                  <c:v>22.712580645161299</c:v>
                </c:pt>
                <c:pt idx="909">
                  <c:v>22.712580645161299</c:v>
                </c:pt>
                <c:pt idx="910">
                  <c:v>22.712580645161299</c:v>
                </c:pt>
                <c:pt idx="911">
                  <c:v>22.712580645161299</c:v>
                </c:pt>
                <c:pt idx="912">
                  <c:v>22.712580645161303</c:v>
                </c:pt>
                <c:pt idx="913">
                  <c:v>22.712580645161303</c:v>
                </c:pt>
                <c:pt idx="914">
                  <c:v>22.712580645161307</c:v>
                </c:pt>
                <c:pt idx="915">
                  <c:v>22.712580645161307</c:v>
                </c:pt>
                <c:pt idx="916">
                  <c:v>22.712580645161307</c:v>
                </c:pt>
                <c:pt idx="917">
                  <c:v>22.712580645161307</c:v>
                </c:pt>
                <c:pt idx="918">
                  <c:v>22.712580645161307</c:v>
                </c:pt>
                <c:pt idx="919">
                  <c:v>22.817096774193562</c:v>
                </c:pt>
                <c:pt idx="920">
                  <c:v>22.817096774193562</c:v>
                </c:pt>
                <c:pt idx="921">
                  <c:v>22.817096774193562</c:v>
                </c:pt>
                <c:pt idx="922">
                  <c:v>22.817096774193562</c:v>
                </c:pt>
                <c:pt idx="923">
                  <c:v>22.817096774193562</c:v>
                </c:pt>
                <c:pt idx="924">
                  <c:v>22.817096774193562</c:v>
                </c:pt>
                <c:pt idx="925">
                  <c:v>22.712580645161303</c:v>
                </c:pt>
                <c:pt idx="926">
                  <c:v>22.712580645161303</c:v>
                </c:pt>
                <c:pt idx="927">
                  <c:v>22.608064516129044</c:v>
                </c:pt>
                <c:pt idx="928">
                  <c:v>22.712580645161303</c:v>
                </c:pt>
                <c:pt idx="929">
                  <c:v>22.608064516129044</c:v>
                </c:pt>
                <c:pt idx="930">
                  <c:v>22.608064516129044</c:v>
                </c:pt>
                <c:pt idx="931">
                  <c:v>22.608064516129044</c:v>
                </c:pt>
                <c:pt idx="932">
                  <c:v>22.712580645161299</c:v>
                </c:pt>
                <c:pt idx="933">
                  <c:v>22.712580645161299</c:v>
                </c:pt>
                <c:pt idx="934">
                  <c:v>22.712580645161299</c:v>
                </c:pt>
                <c:pt idx="935">
                  <c:v>22.608064516129041</c:v>
                </c:pt>
                <c:pt idx="936">
                  <c:v>22.503548387096785</c:v>
                </c:pt>
                <c:pt idx="937">
                  <c:v>22.503548387096785</c:v>
                </c:pt>
                <c:pt idx="938">
                  <c:v>22.503548387096785</c:v>
                </c:pt>
                <c:pt idx="939">
                  <c:v>22.503548387096785</c:v>
                </c:pt>
                <c:pt idx="940">
                  <c:v>22.608064516129044</c:v>
                </c:pt>
                <c:pt idx="941">
                  <c:v>22.608064516129044</c:v>
                </c:pt>
                <c:pt idx="942">
                  <c:v>22.608064516129044</c:v>
                </c:pt>
                <c:pt idx="943">
                  <c:v>22.712580645161299</c:v>
                </c:pt>
                <c:pt idx="944">
                  <c:v>22.817096774193555</c:v>
                </c:pt>
                <c:pt idx="945">
                  <c:v>22.921612903225807</c:v>
                </c:pt>
                <c:pt idx="946">
                  <c:v>22.921612903225807</c:v>
                </c:pt>
                <c:pt idx="947">
                  <c:v>22.921612903225807</c:v>
                </c:pt>
                <c:pt idx="948">
                  <c:v>23.026129032258062</c:v>
                </c:pt>
                <c:pt idx="949">
                  <c:v>23.130645161290321</c:v>
                </c:pt>
                <c:pt idx="950">
                  <c:v>23.026129032258062</c:v>
                </c:pt>
                <c:pt idx="951">
                  <c:v>23.130645161290317</c:v>
                </c:pt>
                <c:pt idx="952">
                  <c:v>23.130645161290325</c:v>
                </c:pt>
                <c:pt idx="953">
                  <c:v>23.23516129032258</c:v>
                </c:pt>
                <c:pt idx="954">
                  <c:v>23.235161290322583</c:v>
                </c:pt>
                <c:pt idx="955">
                  <c:v>23.339677419354839</c:v>
                </c:pt>
                <c:pt idx="956">
                  <c:v>23.444193548387094</c:v>
                </c:pt>
                <c:pt idx="957">
                  <c:v>23.54870967741935</c:v>
                </c:pt>
                <c:pt idx="958">
                  <c:v>23.653225806451609</c:v>
                </c:pt>
                <c:pt idx="959">
                  <c:v>23.653225806451605</c:v>
                </c:pt>
                <c:pt idx="960">
                  <c:v>23.757741935483864</c:v>
                </c:pt>
                <c:pt idx="961">
                  <c:v>23.862258064516119</c:v>
                </c:pt>
                <c:pt idx="962">
                  <c:v>23.862258064516123</c:v>
                </c:pt>
                <c:pt idx="963">
                  <c:v>23.862258064516119</c:v>
                </c:pt>
                <c:pt idx="964">
                  <c:v>23.966774193548378</c:v>
                </c:pt>
                <c:pt idx="965">
                  <c:v>24.071290322580634</c:v>
                </c:pt>
                <c:pt idx="966">
                  <c:v>24.071290322580641</c:v>
                </c:pt>
                <c:pt idx="967">
                  <c:v>24.175806451612896</c:v>
                </c:pt>
                <c:pt idx="968">
                  <c:v>24.280322580645155</c:v>
                </c:pt>
                <c:pt idx="969">
                  <c:v>24.384838709677414</c:v>
                </c:pt>
                <c:pt idx="970">
                  <c:v>24.384838709677418</c:v>
                </c:pt>
                <c:pt idx="971">
                  <c:v>24.280322580645159</c:v>
                </c:pt>
                <c:pt idx="972">
                  <c:v>24.384838709677418</c:v>
                </c:pt>
                <c:pt idx="973">
                  <c:v>24.489354838709673</c:v>
                </c:pt>
                <c:pt idx="974">
                  <c:v>24.489354838709673</c:v>
                </c:pt>
                <c:pt idx="975">
                  <c:v>24.489354838709673</c:v>
                </c:pt>
                <c:pt idx="976">
                  <c:v>24.489354838709673</c:v>
                </c:pt>
                <c:pt idx="977">
                  <c:v>24.593870967741928</c:v>
                </c:pt>
                <c:pt idx="978">
                  <c:v>24.698387096774187</c:v>
                </c:pt>
                <c:pt idx="979">
                  <c:v>24.698387096774187</c:v>
                </c:pt>
                <c:pt idx="980">
                  <c:v>24.698387096774187</c:v>
                </c:pt>
                <c:pt idx="981">
                  <c:v>24.802903225806439</c:v>
                </c:pt>
                <c:pt idx="982">
                  <c:v>24.802903225806435</c:v>
                </c:pt>
                <c:pt idx="983">
                  <c:v>24.907419354838694</c:v>
                </c:pt>
                <c:pt idx="984">
                  <c:v>24.907419354838694</c:v>
                </c:pt>
                <c:pt idx="985">
                  <c:v>25.011935483870953</c:v>
                </c:pt>
                <c:pt idx="986">
                  <c:v>25.011935483870953</c:v>
                </c:pt>
                <c:pt idx="987">
                  <c:v>25.011935483870953</c:v>
                </c:pt>
                <c:pt idx="988">
                  <c:v>25.011935483870953</c:v>
                </c:pt>
                <c:pt idx="989">
                  <c:v>25.011935483870953</c:v>
                </c:pt>
                <c:pt idx="990">
                  <c:v>25.011935483870953</c:v>
                </c:pt>
                <c:pt idx="991">
                  <c:v>25.011935483870953</c:v>
                </c:pt>
                <c:pt idx="992">
                  <c:v>25.011935483870953</c:v>
                </c:pt>
                <c:pt idx="993">
                  <c:v>25.116451612903212</c:v>
                </c:pt>
                <c:pt idx="994">
                  <c:v>25.116451612903212</c:v>
                </c:pt>
                <c:pt idx="995">
                  <c:v>25.116451612903212</c:v>
                </c:pt>
                <c:pt idx="996">
                  <c:v>25.116451612903212</c:v>
                </c:pt>
                <c:pt idx="997">
                  <c:v>25.220967741935471</c:v>
                </c:pt>
                <c:pt idx="998">
                  <c:v>25.220967741935471</c:v>
                </c:pt>
                <c:pt idx="999">
                  <c:v>25.116451612903216</c:v>
                </c:pt>
                <c:pt idx="1000">
                  <c:v>25.116451612903216</c:v>
                </c:pt>
                <c:pt idx="1001">
                  <c:v>25.220967741935475</c:v>
                </c:pt>
                <c:pt idx="1002">
                  <c:v>25.325483870967734</c:v>
                </c:pt>
                <c:pt idx="1003">
                  <c:v>25.325483870967734</c:v>
                </c:pt>
                <c:pt idx="1004">
                  <c:v>25.534193548387087</c:v>
                </c:pt>
                <c:pt idx="1005">
                  <c:v>25.534193548387087</c:v>
                </c:pt>
                <c:pt idx="1006">
                  <c:v>25.534193548387087</c:v>
                </c:pt>
                <c:pt idx="1007">
                  <c:v>25.534193548387087</c:v>
                </c:pt>
                <c:pt idx="1008">
                  <c:v>25.534193548387087</c:v>
                </c:pt>
                <c:pt idx="1009">
                  <c:v>25.534193548387083</c:v>
                </c:pt>
                <c:pt idx="1010">
                  <c:v>25.534193548387083</c:v>
                </c:pt>
                <c:pt idx="1011">
                  <c:v>25.534193548387083</c:v>
                </c:pt>
                <c:pt idx="1012">
                  <c:v>25.534193548387083</c:v>
                </c:pt>
                <c:pt idx="1013">
                  <c:v>25.534193548387083</c:v>
                </c:pt>
                <c:pt idx="1014">
                  <c:v>25.534193548387083</c:v>
                </c:pt>
                <c:pt idx="1015">
                  <c:v>25.53419354838708</c:v>
                </c:pt>
                <c:pt idx="1016">
                  <c:v>25.53419354838708</c:v>
                </c:pt>
                <c:pt idx="1017">
                  <c:v>25.53419354838708</c:v>
                </c:pt>
                <c:pt idx="1018">
                  <c:v>25.638387096774178</c:v>
                </c:pt>
                <c:pt idx="1019">
                  <c:v>25.638387096774181</c:v>
                </c:pt>
                <c:pt idx="1020">
                  <c:v>25.638387096774178</c:v>
                </c:pt>
                <c:pt idx="1021">
                  <c:v>25.638387096774178</c:v>
                </c:pt>
                <c:pt idx="1022">
                  <c:v>25.638387096774178</c:v>
                </c:pt>
                <c:pt idx="1023">
                  <c:v>25.638387096774178</c:v>
                </c:pt>
                <c:pt idx="1024">
                  <c:v>25.638387096774181</c:v>
                </c:pt>
                <c:pt idx="1025">
                  <c:v>25.638387096774181</c:v>
                </c:pt>
                <c:pt idx="1026">
                  <c:v>25.638387096774181</c:v>
                </c:pt>
                <c:pt idx="1027">
                  <c:v>25.638387096774181</c:v>
                </c:pt>
                <c:pt idx="1028">
                  <c:v>25.638387096774181</c:v>
                </c:pt>
                <c:pt idx="1029">
                  <c:v>25.742580645161276</c:v>
                </c:pt>
                <c:pt idx="1030">
                  <c:v>25.847096774193535</c:v>
                </c:pt>
                <c:pt idx="1031">
                  <c:v>25.847096774193535</c:v>
                </c:pt>
                <c:pt idx="1032">
                  <c:v>25.847096774193535</c:v>
                </c:pt>
                <c:pt idx="1033">
                  <c:v>25.847096774193535</c:v>
                </c:pt>
                <c:pt idx="1034">
                  <c:v>25.847096774193535</c:v>
                </c:pt>
                <c:pt idx="1035">
                  <c:v>25.638387096774181</c:v>
                </c:pt>
                <c:pt idx="1036">
                  <c:v>25.638387096774181</c:v>
                </c:pt>
                <c:pt idx="1037">
                  <c:v>25.638387096774181</c:v>
                </c:pt>
                <c:pt idx="1038">
                  <c:v>25.638387096774181</c:v>
                </c:pt>
                <c:pt idx="1039">
                  <c:v>25.638387096774181</c:v>
                </c:pt>
                <c:pt idx="1040">
                  <c:v>25.638387096774178</c:v>
                </c:pt>
                <c:pt idx="1041">
                  <c:v>25.638387096774178</c:v>
                </c:pt>
                <c:pt idx="1042">
                  <c:v>25.638387096774178</c:v>
                </c:pt>
                <c:pt idx="1043">
                  <c:v>25.638387096774178</c:v>
                </c:pt>
                <c:pt idx="1044">
                  <c:v>25.638387096774178</c:v>
                </c:pt>
                <c:pt idx="1045">
                  <c:v>25.638387096774178</c:v>
                </c:pt>
                <c:pt idx="1046">
                  <c:v>25.638387096774178</c:v>
                </c:pt>
                <c:pt idx="1047">
                  <c:v>25.638387096774178</c:v>
                </c:pt>
                <c:pt idx="1048">
                  <c:v>25.638387096774178</c:v>
                </c:pt>
                <c:pt idx="1049">
                  <c:v>25.534193548387083</c:v>
                </c:pt>
                <c:pt idx="1050">
                  <c:v>25.534193548387083</c:v>
                </c:pt>
                <c:pt idx="1051">
                  <c:v>25.534193548387083</c:v>
                </c:pt>
                <c:pt idx="1052">
                  <c:v>25.534193548387083</c:v>
                </c:pt>
                <c:pt idx="1053">
                  <c:v>25.534193548387083</c:v>
                </c:pt>
                <c:pt idx="1054">
                  <c:v>25.534193548387083</c:v>
                </c:pt>
                <c:pt idx="1055">
                  <c:v>25.534193548387083</c:v>
                </c:pt>
                <c:pt idx="1056">
                  <c:v>25.534193548387083</c:v>
                </c:pt>
                <c:pt idx="1057">
                  <c:v>25.534193548387083</c:v>
                </c:pt>
                <c:pt idx="1058">
                  <c:v>25.534193548387083</c:v>
                </c:pt>
                <c:pt idx="1059">
                  <c:v>25.534193548387083</c:v>
                </c:pt>
                <c:pt idx="1060">
                  <c:v>25.429999999999986</c:v>
                </c:pt>
                <c:pt idx="1061">
                  <c:v>25.429999999999986</c:v>
                </c:pt>
                <c:pt idx="1062">
                  <c:v>25.429999999999986</c:v>
                </c:pt>
                <c:pt idx="1063">
                  <c:v>25.429999999999986</c:v>
                </c:pt>
                <c:pt idx="1064">
                  <c:v>25.429999999999986</c:v>
                </c:pt>
                <c:pt idx="1065">
                  <c:v>25.429999999999986</c:v>
                </c:pt>
                <c:pt idx="1066">
                  <c:v>25.429999999999986</c:v>
                </c:pt>
                <c:pt idx="1067">
                  <c:v>25.429999999999986</c:v>
                </c:pt>
                <c:pt idx="1068">
                  <c:v>25.429999999999986</c:v>
                </c:pt>
                <c:pt idx="1069">
                  <c:v>25.429999999999986</c:v>
                </c:pt>
                <c:pt idx="1070">
                  <c:v>25.429999999999986</c:v>
                </c:pt>
                <c:pt idx="1071">
                  <c:v>25.429999999999986</c:v>
                </c:pt>
                <c:pt idx="1072">
                  <c:v>25.429999999999986</c:v>
                </c:pt>
                <c:pt idx="1073">
                  <c:v>25.429999999999986</c:v>
                </c:pt>
                <c:pt idx="1074">
                  <c:v>25.429999999999986</c:v>
                </c:pt>
                <c:pt idx="1075">
                  <c:v>25.429999999999986</c:v>
                </c:pt>
                <c:pt idx="1076">
                  <c:v>25.429999999999986</c:v>
                </c:pt>
                <c:pt idx="1077">
                  <c:v>25.429999999999986</c:v>
                </c:pt>
                <c:pt idx="1078">
                  <c:v>25.429999999999986</c:v>
                </c:pt>
                <c:pt idx="1079">
                  <c:v>25.534193548387083</c:v>
                </c:pt>
                <c:pt idx="1080">
                  <c:v>25.534193548387083</c:v>
                </c:pt>
                <c:pt idx="1081">
                  <c:v>25.534193548387083</c:v>
                </c:pt>
                <c:pt idx="1082">
                  <c:v>25.534193548387083</c:v>
                </c:pt>
                <c:pt idx="1083">
                  <c:v>25.638387096774181</c:v>
                </c:pt>
                <c:pt idx="1084">
                  <c:v>25.742580645161279</c:v>
                </c:pt>
                <c:pt idx="1085">
                  <c:v>25.742580645161279</c:v>
                </c:pt>
                <c:pt idx="1086">
                  <c:v>25.742580645161279</c:v>
                </c:pt>
                <c:pt idx="1087">
                  <c:v>25.846774193548377</c:v>
                </c:pt>
                <c:pt idx="1088">
                  <c:v>25.950967741935475</c:v>
                </c:pt>
                <c:pt idx="1089">
                  <c:v>26.05516129032257</c:v>
                </c:pt>
                <c:pt idx="1090">
                  <c:v>26.05516129032257</c:v>
                </c:pt>
                <c:pt idx="1091">
                  <c:v>26.159354838709667</c:v>
                </c:pt>
                <c:pt idx="1092">
                  <c:v>26.263548387096765</c:v>
                </c:pt>
                <c:pt idx="1093">
                  <c:v>26.367741935483863</c:v>
                </c:pt>
                <c:pt idx="1094">
                  <c:v>26.36774193548386</c:v>
                </c:pt>
                <c:pt idx="1095">
                  <c:v>26.471935483870958</c:v>
                </c:pt>
                <c:pt idx="1096">
                  <c:v>26.576129032258056</c:v>
                </c:pt>
                <c:pt idx="1097">
                  <c:v>26.68032258064515</c:v>
                </c:pt>
                <c:pt idx="1098">
                  <c:v>26.68032258064515</c:v>
                </c:pt>
                <c:pt idx="1099">
                  <c:v>26.68032258064515</c:v>
                </c:pt>
                <c:pt idx="1100">
                  <c:v>26.68032258064515</c:v>
                </c:pt>
                <c:pt idx="1101">
                  <c:v>26.68032258064515</c:v>
                </c:pt>
                <c:pt idx="1102">
                  <c:v>26.68032258064515</c:v>
                </c:pt>
                <c:pt idx="1103">
                  <c:v>26.68032258064515</c:v>
                </c:pt>
                <c:pt idx="1104">
                  <c:v>26.784516129032248</c:v>
                </c:pt>
                <c:pt idx="1105">
                  <c:v>26.888709677419342</c:v>
                </c:pt>
                <c:pt idx="1106">
                  <c:v>26.99290322580644</c:v>
                </c:pt>
                <c:pt idx="1107">
                  <c:v>27.097096774193538</c:v>
                </c:pt>
                <c:pt idx="1108">
                  <c:v>27.201290322580636</c:v>
                </c:pt>
                <c:pt idx="1109">
                  <c:v>27.305483870967731</c:v>
                </c:pt>
                <c:pt idx="1110">
                  <c:v>27.201290322580636</c:v>
                </c:pt>
                <c:pt idx="1111">
                  <c:v>27.305483870967731</c:v>
                </c:pt>
                <c:pt idx="1112">
                  <c:v>27.409677419354828</c:v>
                </c:pt>
                <c:pt idx="1113">
                  <c:v>27.513870967741926</c:v>
                </c:pt>
                <c:pt idx="1114">
                  <c:v>27.513870967741926</c:v>
                </c:pt>
                <c:pt idx="1115">
                  <c:v>27.513870967741926</c:v>
                </c:pt>
                <c:pt idx="1116">
                  <c:v>27.618064516129024</c:v>
                </c:pt>
                <c:pt idx="1117">
                  <c:v>27.722258064516119</c:v>
                </c:pt>
                <c:pt idx="1118">
                  <c:v>27.722258064516119</c:v>
                </c:pt>
                <c:pt idx="1119">
                  <c:v>27.722258064516119</c:v>
                </c:pt>
                <c:pt idx="1120">
                  <c:v>27.722258064516122</c:v>
                </c:pt>
                <c:pt idx="1121">
                  <c:v>27.82645161290322</c:v>
                </c:pt>
                <c:pt idx="1122">
                  <c:v>27.82645161290322</c:v>
                </c:pt>
                <c:pt idx="1123">
                  <c:v>27.82645161290322</c:v>
                </c:pt>
                <c:pt idx="1124">
                  <c:v>27.82645161290322</c:v>
                </c:pt>
                <c:pt idx="1125">
                  <c:v>27.930645161290315</c:v>
                </c:pt>
                <c:pt idx="1126">
                  <c:v>27.930645161290315</c:v>
                </c:pt>
                <c:pt idx="1127">
                  <c:v>27.82645161290322</c:v>
                </c:pt>
                <c:pt idx="1128">
                  <c:v>27.82645161290322</c:v>
                </c:pt>
                <c:pt idx="1129">
                  <c:v>27.930645161290315</c:v>
                </c:pt>
                <c:pt idx="1130">
                  <c:v>28.034838709677413</c:v>
                </c:pt>
                <c:pt idx="1131">
                  <c:v>28.139032258064507</c:v>
                </c:pt>
                <c:pt idx="1132">
                  <c:v>28.243225806451608</c:v>
                </c:pt>
                <c:pt idx="1133">
                  <c:v>28.347419354838703</c:v>
                </c:pt>
                <c:pt idx="1134">
                  <c:v>28.451612903225801</c:v>
                </c:pt>
                <c:pt idx="1135">
                  <c:v>28.451612903225801</c:v>
                </c:pt>
                <c:pt idx="1136">
                  <c:v>28.451612903225801</c:v>
                </c:pt>
                <c:pt idx="1137">
                  <c:v>28.451612903225801</c:v>
                </c:pt>
                <c:pt idx="1138">
                  <c:v>28.451612903225801</c:v>
                </c:pt>
                <c:pt idx="1139">
                  <c:v>28.347419354838703</c:v>
                </c:pt>
                <c:pt idx="1140">
                  <c:v>28.347419354838703</c:v>
                </c:pt>
                <c:pt idx="1141">
                  <c:v>28.451612903225801</c:v>
                </c:pt>
                <c:pt idx="1142">
                  <c:v>28.451612903225801</c:v>
                </c:pt>
                <c:pt idx="1143">
                  <c:v>28.451612903225801</c:v>
                </c:pt>
                <c:pt idx="1144">
                  <c:v>28.451612903225801</c:v>
                </c:pt>
                <c:pt idx="1145">
                  <c:v>28.451612903225801</c:v>
                </c:pt>
                <c:pt idx="1146">
                  <c:v>28.451612903225801</c:v>
                </c:pt>
                <c:pt idx="1147">
                  <c:v>28.451612903225801</c:v>
                </c:pt>
                <c:pt idx="1148">
                  <c:v>28.451612903225801</c:v>
                </c:pt>
                <c:pt idx="1149">
                  <c:v>28.451612903225801</c:v>
                </c:pt>
                <c:pt idx="1150">
                  <c:v>28.451612903225801</c:v>
                </c:pt>
                <c:pt idx="1151">
                  <c:v>28.451612903225801</c:v>
                </c:pt>
                <c:pt idx="1152">
                  <c:v>28.451612903225801</c:v>
                </c:pt>
                <c:pt idx="1153">
                  <c:v>28.451612903225801</c:v>
                </c:pt>
                <c:pt idx="1154">
                  <c:v>28.451612903225801</c:v>
                </c:pt>
                <c:pt idx="1155">
                  <c:v>28.451612903225801</c:v>
                </c:pt>
                <c:pt idx="1156">
                  <c:v>28.451612903225801</c:v>
                </c:pt>
                <c:pt idx="1157">
                  <c:v>28.451612903225801</c:v>
                </c:pt>
                <c:pt idx="1158">
                  <c:v>28.555806451612895</c:v>
                </c:pt>
                <c:pt idx="1159">
                  <c:v>28.555806451612895</c:v>
                </c:pt>
                <c:pt idx="1160">
                  <c:v>28.555806451612895</c:v>
                </c:pt>
                <c:pt idx="1161">
                  <c:v>28.555806451612895</c:v>
                </c:pt>
                <c:pt idx="1162">
                  <c:v>28.555806451612895</c:v>
                </c:pt>
                <c:pt idx="1163">
                  <c:v>28.555806451612895</c:v>
                </c:pt>
                <c:pt idx="1164">
                  <c:v>28.555806451612895</c:v>
                </c:pt>
                <c:pt idx="1165">
                  <c:v>28.555806451612895</c:v>
                </c:pt>
                <c:pt idx="1166">
                  <c:v>28.555806451612895</c:v>
                </c:pt>
                <c:pt idx="1167">
                  <c:v>28.555806451612895</c:v>
                </c:pt>
                <c:pt idx="1168">
                  <c:v>28.555806451612895</c:v>
                </c:pt>
                <c:pt idx="1169">
                  <c:v>28.555806451612895</c:v>
                </c:pt>
                <c:pt idx="1170">
                  <c:v>28.659999999999993</c:v>
                </c:pt>
                <c:pt idx="1171">
                  <c:v>28.659999999999993</c:v>
                </c:pt>
                <c:pt idx="1172">
                  <c:v>28.659999999999993</c:v>
                </c:pt>
                <c:pt idx="1173">
                  <c:v>28.659999999999993</c:v>
                </c:pt>
                <c:pt idx="1174">
                  <c:v>28.659999999999993</c:v>
                </c:pt>
                <c:pt idx="1175">
                  <c:v>28.659999999999993</c:v>
                </c:pt>
                <c:pt idx="1176">
                  <c:v>28.659999999999993</c:v>
                </c:pt>
                <c:pt idx="1177">
                  <c:v>28.659999999999993</c:v>
                </c:pt>
                <c:pt idx="1178">
                  <c:v>28.659999999999993</c:v>
                </c:pt>
                <c:pt idx="1179">
                  <c:v>28.659999999999993</c:v>
                </c:pt>
                <c:pt idx="1180">
                  <c:v>28.659999999999993</c:v>
                </c:pt>
                <c:pt idx="1181">
                  <c:v>28.659999999999993</c:v>
                </c:pt>
                <c:pt idx="1182">
                  <c:v>28.659999999999993</c:v>
                </c:pt>
                <c:pt idx="1183">
                  <c:v>28.659999999999993</c:v>
                </c:pt>
                <c:pt idx="1184">
                  <c:v>28.659999999999993</c:v>
                </c:pt>
                <c:pt idx="1185">
                  <c:v>28.659999999999993</c:v>
                </c:pt>
                <c:pt idx="1186">
                  <c:v>28.659999999999993</c:v>
                </c:pt>
                <c:pt idx="1187">
                  <c:v>28.659999999999993</c:v>
                </c:pt>
                <c:pt idx="1188">
                  <c:v>28.659999999999993</c:v>
                </c:pt>
                <c:pt idx="1189">
                  <c:v>28.659999999999993</c:v>
                </c:pt>
                <c:pt idx="1190">
                  <c:v>28.764516129032252</c:v>
                </c:pt>
                <c:pt idx="1191">
                  <c:v>28.764516129032252</c:v>
                </c:pt>
                <c:pt idx="1192">
                  <c:v>28.869032258064511</c:v>
                </c:pt>
                <c:pt idx="1193">
                  <c:v>28.869032258064511</c:v>
                </c:pt>
                <c:pt idx="1194">
                  <c:v>28.869032258064511</c:v>
                </c:pt>
                <c:pt idx="1195">
                  <c:v>28.869032258064511</c:v>
                </c:pt>
                <c:pt idx="1196">
                  <c:v>28.869032258064511</c:v>
                </c:pt>
                <c:pt idx="1197">
                  <c:v>28.869032258064511</c:v>
                </c:pt>
                <c:pt idx="1198">
                  <c:v>28.97354838709677</c:v>
                </c:pt>
                <c:pt idx="1199">
                  <c:v>28.97354838709677</c:v>
                </c:pt>
                <c:pt idx="1200">
                  <c:v>28.97354838709677</c:v>
                </c:pt>
                <c:pt idx="1201">
                  <c:v>28.97354838709677</c:v>
                </c:pt>
                <c:pt idx="1202">
                  <c:v>28.97354838709677</c:v>
                </c:pt>
                <c:pt idx="1203">
                  <c:v>28.97354838709677</c:v>
                </c:pt>
                <c:pt idx="1204">
                  <c:v>28.973548387096766</c:v>
                </c:pt>
                <c:pt idx="1205">
                  <c:v>28.973548387096766</c:v>
                </c:pt>
                <c:pt idx="1206">
                  <c:v>28.973548387096766</c:v>
                </c:pt>
                <c:pt idx="1207">
                  <c:v>28.973548387096766</c:v>
                </c:pt>
                <c:pt idx="1208">
                  <c:v>28.973548387096766</c:v>
                </c:pt>
                <c:pt idx="1209">
                  <c:v>28.973548387096766</c:v>
                </c:pt>
                <c:pt idx="1210">
                  <c:v>28.973548387096766</c:v>
                </c:pt>
                <c:pt idx="1211">
                  <c:v>28.973548387096766</c:v>
                </c:pt>
                <c:pt idx="1212">
                  <c:v>28.973548387096766</c:v>
                </c:pt>
                <c:pt idx="1213">
                  <c:v>28.973548387096766</c:v>
                </c:pt>
                <c:pt idx="1214">
                  <c:v>28.973548387096766</c:v>
                </c:pt>
                <c:pt idx="1215">
                  <c:v>28.973548387096766</c:v>
                </c:pt>
                <c:pt idx="1216">
                  <c:v>28.973548387096766</c:v>
                </c:pt>
                <c:pt idx="1217">
                  <c:v>28.973548387096766</c:v>
                </c:pt>
                <c:pt idx="1218">
                  <c:v>28.973548387096766</c:v>
                </c:pt>
                <c:pt idx="1219">
                  <c:v>28.973548387096766</c:v>
                </c:pt>
                <c:pt idx="1220">
                  <c:v>29.078064516129025</c:v>
                </c:pt>
                <c:pt idx="1221">
                  <c:v>29.078064516129029</c:v>
                </c:pt>
                <c:pt idx="1222">
                  <c:v>29.078064516129029</c:v>
                </c:pt>
                <c:pt idx="1223">
                  <c:v>28.97354838709677</c:v>
                </c:pt>
                <c:pt idx="1224">
                  <c:v>29.078064516129029</c:v>
                </c:pt>
                <c:pt idx="1225">
                  <c:v>29.078064516129029</c:v>
                </c:pt>
                <c:pt idx="1226">
                  <c:v>29.078064516129029</c:v>
                </c:pt>
                <c:pt idx="1227">
                  <c:v>29.078064516129029</c:v>
                </c:pt>
                <c:pt idx="1228">
                  <c:v>29.182580645161284</c:v>
                </c:pt>
                <c:pt idx="1229">
                  <c:v>29.182580645161284</c:v>
                </c:pt>
                <c:pt idx="1230">
                  <c:v>29.182580645161284</c:v>
                </c:pt>
                <c:pt idx="1231">
                  <c:v>29.182580645161284</c:v>
                </c:pt>
                <c:pt idx="1232">
                  <c:v>29.182580645161284</c:v>
                </c:pt>
                <c:pt idx="1233">
                  <c:v>29.182580645161284</c:v>
                </c:pt>
                <c:pt idx="1234">
                  <c:v>29.182580645161281</c:v>
                </c:pt>
                <c:pt idx="1235">
                  <c:v>29.182580645161281</c:v>
                </c:pt>
                <c:pt idx="1236">
                  <c:v>29.28709677419354</c:v>
                </c:pt>
                <c:pt idx="1237">
                  <c:v>29.391612903225798</c:v>
                </c:pt>
                <c:pt idx="1238">
                  <c:v>29.496129032258054</c:v>
                </c:pt>
                <c:pt idx="1239">
                  <c:v>29.600645161290313</c:v>
                </c:pt>
                <c:pt idx="1240">
                  <c:v>29.600645161290313</c:v>
                </c:pt>
                <c:pt idx="1241">
                  <c:v>29.705161290322572</c:v>
                </c:pt>
                <c:pt idx="1242">
                  <c:v>29.809677419354827</c:v>
                </c:pt>
                <c:pt idx="1243">
                  <c:v>29.809677419354827</c:v>
                </c:pt>
                <c:pt idx="1244">
                  <c:v>29.914193548387086</c:v>
                </c:pt>
                <c:pt idx="1245">
                  <c:v>30.018709677419345</c:v>
                </c:pt>
                <c:pt idx="1246">
                  <c:v>30.123225806451604</c:v>
                </c:pt>
                <c:pt idx="1247">
                  <c:v>30.227741935483866</c:v>
                </c:pt>
                <c:pt idx="1248">
                  <c:v>30.332258064516125</c:v>
                </c:pt>
                <c:pt idx="1249">
                  <c:v>30.436774193548381</c:v>
                </c:pt>
                <c:pt idx="1250">
                  <c:v>30.436774193548377</c:v>
                </c:pt>
                <c:pt idx="1251">
                  <c:v>30.332258064516122</c:v>
                </c:pt>
                <c:pt idx="1252">
                  <c:v>30.227741935483863</c:v>
                </c:pt>
                <c:pt idx="1253">
                  <c:v>30.332258064516122</c:v>
                </c:pt>
                <c:pt idx="1254">
                  <c:v>30.436774193548377</c:v>
                </c:pt>
                <c:pt idx="1255">
                  <c:v>30.436774193548374</c:v>
                </c:pt>
                <c:pt idx="1256">
                  <c:v>30.436774193548374</c:v>
                </c:pt>
                <c:pt idx="1257">
                  <c:v>30.43677419354837</c:v>
                </c:pt>
                <c:pt idx="1258">
                  <c:v>30.541290322580629</c:v>
                </c:pt>
                <c:pt idx="1259">
                  <c:v>30.541290322580629</c:v>
                </c:pt>
                <c:pt idx="1260">
                  <c:v>30.541290322580632</c:v>
                </c:pt>
                <c:pt idx="1261">
                  <c:v>30.541290322580632</c:v>
                </c:pt>
                <c:pt idx="1262">
                  <c:v>30.645806451612888</c:v>
                </c:pt>
                <c:pt idx="1263">
                  <c:v>30.750322580645147</c:v>
                </c:pt>
                <c:pt idx="1264">
                  <c:v>30.854838709677406</c:v>
                </c:pt>
                <c:pt idx="1265">
                  <c:v>30.959354838709665</c:v>
                </c:pt>
                <c:pt idx="1266">
                  <c:v>31.06387096774192</c:v>
                </c:pt>
                <c:pt idx="1267">
                  <c:v>31.063870967741924</c:v>
                </c:pt>
                <c:pt idx="1268">
                  <c:v>31.063870967741924</c:v>
                </c:pt>
                <c:pt idx="1269">
                  <c:v>31.063870967741924</c:v>
                </c:pt>
                <c:pt idx="1270">
                  <c:v>31.063870967741924</c:v>
                </c:pt>
                <c:pt idx="1271">
                  <c:v>31.168387096774183</c:v>
                </c:pt>
                <c:pt idx="1272">
                  <c:v>31.168387096774186</c:v>
                </c:pt>
                <c:pt idx="1273">
                  <c:v>31.168387096774183</c:v>
                </c:pt>
                <c:pt idx="1274">
                  <c:v>31.272903225806438</c:v>
                </c:pt>
                <c:pt idx="1275">
                  <c:v>31.272903225806438</c:v>
                </c:pt>
                <c:pt idx="1276">
                  <c:v>31.272903225806441</c:v>
                </c:pt>
                <c:pt idx="1277">
                  <c:v>31.168387096774183</c:v>
                </c:pt>
                <c:pt idx="1278">
                  <c:v>31.168387096774183</c:v>
                </c:pt>
                <c:pt idx="1279">
                  <c:v>31.06387096774192</c:v>
                </c:pt>
                <c:pt idx="1280">
                  <c:v>31.06387096774192</c:v>
                </c:pt>
                <c:pt idx="1281">
                  <c:v>31.168387096774179</c:v>
                </c:pt>
                <c:pt idx="1282">
                  <c:v>31.272903225806438</c:v>
                </c:pt>
                <c:pt idx="1283">
                  <c:v>31.377419354838693</c:v>
                </c:pt>
                <c:pt idx="1284">
                  <c:v>31.377419354838693</c:v>
                </c:pt>
                <c:pt idx="1285">
                  <c:v>31.377419354838693</c:v>
                </c:pt>
                <c:pt idx="1286">
                  <c:v>31.377419354838693</c:v>
                </c:pt>
                <c:pt idx="1287">
                  <c:v>31.481935483870952</c:v>
                </c:pt>
                <c:pt idx="1288">
                  <c:v>31.586451612903211</c:v>
                </c:pt>
                <c:pt idx="1289">
                  <c:v>31.586451612903211</c:v>
                </c:pt>
                <c:pt idx="1290">
                  <c:v>31.586451612903211</c:v>
                </c:pt>
                <c:pt idx="1291">
                  <c:v>31.586451612903211</c:v>
                </c:pt>
                <c:pt idx="1292">
                  <c:v>31.69096774193547</c:v>
                </c:pt>
                <c:pt idx="1293">
                  <c:v>31.69096774193547</c:v>
                </c:pt>
                <c:pt idx="1294">
                  <c:v>31.69096774193547</c:v>
                </c:pt>
                <c:pt idx="1295">
                  <c:v>31.69096774193547</c:v>
                </c:pt>
                <c:pt idx="1296">
                  <c:v>31.69096774193547</c:v>
                </c:pt>
                <c:pt idx="1297">
                  <c:v>31.69096774193547</c:v>
                </c:pt>
                <c:pt idx="1298">
                  <c:v>31.69096774193547</c:v>
                </c:pt>
                <c:pt idx="1299">
                  <c:v>31.69096774193547</c:v>
                </c:pt>
                <c:pt idx="1300">
                  <c:v>31.69096774193547</c:v>
                </c:pt>
                <c:pt idx="1301">
                  <c:v>31.690967741935467</c:v>
                </c:pt>
                <c:pt idx="1302">
                  <c:v>31.690967741935467</c:v>
                </c:pt>
                <c:pt idx="1303">
                  <c:v>31.690967741935467</c:v>
                </c:pt>
                <c:pt idx="1304">
                  <c:v>31.690967741935467</c:v>
                </c:pt>
                <c:pt idx="1305">
                  <c:v>31.690967741935467</c:v>
                </c:pt>
                <c:pt idx="1306">
                  <c:v>31.690967741935467</c:v>
                </c:pt>
                <c:pt idx="1307">
                  <c:v>31.690967741935467</c:v>
                </c:pt>
                <c:pt idx="1308">
                  <c:v>31.795483870967725</c:v>
                </c:pt>
                <c:pt idx="1309">
                  <c:v>31.795483870967725</c:v>
                </c:pt>
                <c:pt idx="1310">
                  <c:v>31.795483870967725</c:v>
                </c:pt>
                <c:pt idx="1311">
                  <c:v>31.795483870967725</c:v>
                </c:pt>
                <c:pt idx="1312">
                  <c:v>31.795483870967725</c:v>
                </c:pt>
                <c:pt idx="1313">
                  <c:v>31.795483870967725</c:v>
                </c:pt>
                <c:pt idx="1314">
                  <c:v>31.795483870967725</c:v>
                </c:pt>
                <c:pt idx="1315">
                  <c:v>31.795483870967725</c:v>
                </c:pt>
                <c:pt idx="1316">
                  <c:v>31.795483870967725</c:v>
                </c:pt>
                <c:pt idx="1317">
                  <c:v>31.795483870967725</c:v>
                </c:pt>
                <c:pt idx="1318">
                  <c:v>31.795483870967725</c:v>
                </c:pt>
                <c:pt idx="1319">
                  <c:v>31.795483870967725</c:v>
                </c:pt>
                <c:pt idx="1320">
                  <c:v>31.899677419354823</c:v>
                </c:pt>
                <c:pt idx="1321">
                  <c:v>31.899677419354823</c:v>
                </c:pt>
                <c:pt idx="1322">
                  <c:v>31.899677419354823</c:v>
                </c:pt>
                <c:pt idx="1323">
                  <c:v>31.899677419354823</c:v>
                </c:pt>
                <c:pt idx="1324">
                  <c:v>31.899677419354823</c:v>
                </c:pt>
                <c:pt idx="1325">
                  <c:v>31.899677419354827</c:v>
                </c:pt>
                <c:pt idx="1326">
                  <c:v>31.899677419354827</c:v>
                </c:pt>
                <c:pt idx="1327">
                  <c:v>31.899677419354827</c:v>
                </c:pt>
                <c:pt idx="1328">
                  <c:v>31.899677419354827</c:v>
                </c:pt>
                <c:pt idx="1329">
                  <c:v>31.899677419354827</c:v>
                </c:pt>
                <c:pt idx="1330">
                  <c:v>31.899677419354827</c:v>
                </c:pt>
                <c:pt idx="1331">
                  <c:v>31.899677419354827</c:v>
                </c:pt>
                <c:pt idx="1332">
                  <c:v>31.899677419354823</c:v>
                </c:pt>
                <c:pt idx="1333">
                  <c:v>31.899677419354823</c:v>
                </c:pt>
                <c:pt idx="1334">
                  <c:v>31.899677419354823</c:v>
                </c:pt>
                <c:pt idx="1335">
                  <c:v>31.899677419354823</c:v>
                </c:pt>
                <c:pt idx="1336">
                  <c:v>31.899677419354823</c:v>
                </c:pt>
                <c:pt idx="1337">
                  <c:v>31.899677419354823</c:v>
                </c:pt>
                <c:pt idx="1338">
                  <c:v>31.899677419354823</c:v>
                </c:pt>
                <c:pt idx="1339">
                  <c:v>31.899677419354823</c:v>
                </c:pt>
                <c:pt idx="1340">
                  <c:v>31.899677419354823</c:v>
                </c:pt>
                <c:pt idx="1341">
                  <c:v>32.004193548387079</c:v>
                </c:pt>
                <c:pt idx="1342">
                  <c:v>32.004193548387079</c:v>
                </c:pt>
                <c:pt idx="1343">
                  <c:v>32.004193548387079</c:v>
                </c:pt>
                <c:pt idx="1344">
                  <c:v>32.004193548387079</c:v>
                </c:pt>
                <c:pt idx="1345">
                  <c:v>32.004193548387079</c:v>
                </c:pt>
                <c:pt idx="1346">
                  <c:v>32.004193548387079</c:v>
                </c:pt>
                <c:pt idx="1347">
                  <c:v>32.004193548387079</c:v>
                </c:pt>
                <c:pt idx="1348">
                  <c:v>32.004193548387079</c:v>
                </c:pt>
                <c:pt idx="1349">
                  <c:v>32.004193548387079</c:v>
                </c:pt>
                <c:pt idx="1350">
                  <c:v>32.004193548387079</c:v>
                </c:pt>
                <c:pt idx="1351">
                  <c:v>31.899999999999984</c:v>
                </c:pt>
                <c:pt idx="1352">
                  <c:v>31.899999999999984</c:v>
                </c:pt>
                <c:pt idx="1353">
                  <c:v>31.899999999999984</c:v>
                </c:pt>
                <c:pt idx="1354">
                  <c:v>31.899999999999984</c:v>
                </c:pt>
                <c:pt idx="1355">
                  <c:v>31.899999999999984</c:v>
                </c:pt>
                <c:pt idx="1356">
                  <c:v>31.899999999999984</c:v>
                </c:pt>
                <c:pt idx="1357">
                  <c:v>31.899999999999984</c:v>
                </c:pt>
                <c:pt idx="1358">
                  <c:v>31.899999999999984</c:v>
                </c:pt>
                <c:pt idx="1359">
                  <c:v>31.899999999999984</c:v>
                </c:pt>
                <c:pt idx="1360">
                  <c:v>31.899999999999984</c:v>
                </c:pt>
                <c:pt idx="1361">
                  <c:v>32.004193548387079</c:v>
                </c:pt>
                <c:pt idx="1362">
                  <c:v>32.10838709677418</c:v>
                </c:pt>
                <c:pt idx="1363">
                  <c:v>32.10838709677418</c:v>
                </c:pt>
                <c:pt idx="1364">
                  <c:v>32.10838709677418</c:v>
                </c:pt>
                <c:pt idx="1365">
                  <c:v>32.10838709677418</c:v>
                </c:pt>
                <c:pt idx="1366">
                  <c:v>32.10838709677418</c:v>
                </c:pt>
                <c:pt idx="1367">
                  <c:v>32.10838709677418</c:v>
                </c:pt>
                <c:pt idx="1368">
                  <c:v>32.212580645161275</c:v>
                </c:pt>
                <c:pt idx="1369">
                  <c:v>32.316774193548376</c:v>
                </c:pt>
                <c:pt idx="1370">
                  <c:v>32.42096774193547</c:v>
                </c:pt>
                <c:pt idx="1371">
                  <c:v>32.42096774193547</c:v>
                </c:pt>
                <c:pt idx="1372">
                  <c:v>32.42096774193547</c:v>
                </c:pt>
                <c:pt idx="1373">
                  <c:v>32.42096774193547</c:v>
                </c:pt>
                <c:pt idx="1374">
                  <c:v>32.42096774193547</c:v>
                </c:pt>
                <c:pt idx="1375">
                  <c:v>32.525161290322572</c:v>
                </c:pt>
                <c:pt idx="1376">
                  <c:v>32.525161290322572</c:v>
                </c:pt>
                <c:pt idx="1377">
                  <c:v>32.629354838709666</c:v>
                </c:pt>
                <c:pt idx="1378">
                  <c:v>32.629354838709666</c:v>
                </c:pt>
                <c:pt idx="1379">
                  <c:v>32.733548387096761</c:v>
                </c:pt>
                <c:pt idx="1380">
                  <c:v>32.837741935483862</c:v>
                </c:pt>
                <c:pt idx="1381">
                  <c:v>32.941935483870957</c:v>
                </c:pt>
                <c:pt idx="1382">
                  <c:v>33.046129032258058</c:v>
                </c:pt>
                <c:pt idx="1383">
                  <c:v>33.15032258064516</c:v>
                </c:pt>
                <c:pt idx="1384">
                  <c:v>33.254516129032254</c:v>
                </c:pt>
                <c:pt idx="1385">
                  <c:v>33.358709677419348</c:v>
                </c:pt>
                <c:pt idx="1386">
                  <c:v>33.462903225806443</c:v>
                </c:pt>
                <c:pt idx="1387">
                  <c:v>33.462903225806443</c:v>
                </c:pt>
                <c:pt idx="1388">
                  <c:v>33.462903225806443</c:v>
                </c:pt>
                <c:pt idx="1389">
                  <c:v>33.46290322580645</c:v>
                </c:pt>
                <c:pt idx="1390">
                  <c:v>33.567096774193544</c:v>
                </c:pt>
                <c:pt idx="1391">
                  <c:v>33.671290322580646</c:v>
                </c:pt>
                <c:pt idx="1392">
                  <c:v>33.462580645161289</c:v>
                </c:pt>
                <c:pt idx="1393">
                  <c:v>33.462580645161282</c:v>
                </c:pt>
                <c:pt idx="1394">
                  <c:v>33.462580645161282</c:v>
                </c:pt>
                <c:pt idx="1395">
                  <c:v>33.566774193548376</c:v>
                </c:pt>
                <c:pt idx="1396">
                  <c:v>33.670967741935478</c:v>
                </c:pt>
                <c:pt idx="1397">
                  <c:v>33.775161290322572</c:v>
                </c:pt>
                <c:pt idx="1398">
                  <c:v>33.775161290322579</c:v>
                </c:pt>
                <c:pt idx="1399">
                  <c:v>33.775161290322572</c:v>
                </c:pt>
                <c:pt idx="1400">
                  <c:v>33.775161290322579</c:v>
                </c:pt>
                <c:pt idx="1401">
                  <c:v>33.775161290322572</c:v>
                </c:pt>
                <c:pt idx="1402">
                  <c:v>33.879354838709666</c:v>
                </c:pt>
                <c:pt idx="1403">
                  <c:v>33.983548387096768</c:v>
                </c:pt>
                <c:pt idx="1404">
                  <c:v>34.087741935483862</c:v>
                </c:pt>
                <c:pt idx="1405">
                  <c:v>34.191935483870971</c:v>
                </c:pt>
                <c:pt idx="1406">
                  <c:v>34.087741935483869</c:v>
                </c:pt>
                <c:pt idx="1407">
                  <c:v>34.191935483870971</c:v>
                </c:pt>
                <c:pt idx="1408">
                  <c:v>34.191935483870971</c:v>
                </c:pt>
                <c:pt idx="1409">
                  <c:v>34.296129032258065</c:v>
                </c:pt>
                <c:pt idx="1410">
                  <c:v>34.296129032258065</c:v>
                </c:pt>
                <c:pt idx="1411">
                  <c:v>34.296129032258065</c:v>
                </c:pt>
                <c:pt idx="1412">
                  <c:v>34.296129032258065</c:v>
                </c:pt>
                <c:pt idx="1413">
                  <c:v>34.296129032258065</c:v>
                </c:pt>
                <c:pt idx="1414">
                  <c:v>34.296129032258065</c:v>
                </c:pt>
                <c:pt idx="1415">
                  <c:v>34.296129032258065</c:v>
                </c:pt>
                <c:pt idx="1416">
                  <c:v>34.296129032258065</c:v>
                </c:pt>
                <c:pt idx="1417">
                  <c:v>34.296129032258065</c:v>
                </c:pt>
                <c:pt idx="1418">
                  <c:v>34.400322580645167</c:v>
                </c:pt>
                <c:pt idx="1419">
                  <c:v>34.504516129032261</c:v>
                </c:pt>
                <c:pt idx="1420">
                  <c:v>34.608709677419355</c:v>
                </c:pt>
                <c:pt idx="1421">
                  <c:v>34.608709677419355</c:v>
                </c:pt>
                <c:pt idx="1422">
                  <c:v>34.608709677419355</c:v>
                </c:pt>
                <c:pt idx="1423">
                  <c:v>34.817419354838712</c:v>
                </c:pt>
                <c:pt idx="1424">
                  <c:v>34.713225806451618</c:v>
                </c:pt>
                <c:pt idx="1425">
                  <c:v>34.713225806451618</c:v>
                </c:pt>
                <c:pt idx="1426">
                  <c:v>34.713225806451618</c:v>
                </c:pt>
                <c:pt idx="1427">
                  <c:v>34.713225806451618</c:v>
                </c:pt>
                <c:pt idx="1428">
                  <c:v>34.713225806451618</c:v>
                </c:pt>
                <c:pt idx="1429">
                  <c:v>34.817419354838712</c:v>
                </c:pt>
                <c:pt idx="1430">
                  <c:v>34.817419354838712</c:v>
                </c:pt>
                <c:pt idx="1431">
                  <c:v>34.817419354838712</c:v>
                </c:pt>
                <c:pt idx="1432">
                  <c:v>34.817419354838712</c:v>
                </c:pt>
                <c:pt idx="1433">
                  <c:v>34.817419354838712</c:v>
                </c:pt>
                <c:pt idx="1434">
                  <c:v>34.817419354838712</c:v>
                </c:pt>
                <c:pt idx="1435">
                  <c:v>34.817419354838712</c:v>
                </c:pt>
                <c:pt idx="1436">
                  <c:v>34.817419354838712</c:v>
                </c:pt>
                <c:pt idx="1437">
                  <c:v>34.921612903225814</c:v>
                </c:pt>
                <c:pt idx="1438">
                  <c:v>34.921612903225814</c:v>
                </c:pt>
                <c:pt idx="1439">
                  <c:v>34.921612903225814</c:v>
                </c:pt>
                <c:pt idx="1440">
                  <c:v>34.921612903225814</c:v>
                </c:pt>
                <c:pt idx="1441">
                  <c:v>34.921612903225814</c:v>
                </c:pt>
                <c:pt idx="1442">
                  <c:v>34.921612903225814</c:v>
                </c:pt>
                <c:pt idx="1443">
                  <c:v>34.921612903225814</c:v>
                </c:pt>
                <c:pt idx="1444">
                  <c:v>34.921612903225814</c:v>
                </c:pt>
                <c:pt idx="1445">
                  <c:v>34.921612903225814</c:v>
                </c:pt>
                <c:pt idx="1446">
                  <c:v>34.921612903225814</c:v>
                </c:pt>
                <c:pt idx="1447">
                  <c:v>34.921612903225814</c:v>
                </c:pt>
                <c:pt idx="1448">
                  <c:v>34.921612903225814</c:v>
                </c:pt>
                <c:pt idx="1449">
                  <c:v>34.921612903225814</c:v>
                </c:pt>
                <c:pt idx="1450">
                  <c:v>34.921612903225814</c:v>
                </c:pt>
                <c:pt idx="1451">
                  <c:v>34.921612903225814</c:v>
                </c:pt>
                <c:pt idx="1452">
                  <c:v>34.921612903225814</c:v>
                </c:pt>
                <c:pt idx="1453">
                  <c:v>34.921612903225814</c:v>
                </c:pt>
                <c:pt idx="1454">
                  <c:v>34.921612903225814</c:v>
                </c:pt>
                <c:pt idx="1455">
                  <c:v>35.025806451612908</c:v>
                </c:pt>
                <c:pt idx="1456">
                  <c:v>35.13000000000001</c:v>
                </c:pt>
                <c:pt idx="1457">
                  <c:v>35.13000000000001</c:v>
                </c:pt>
                <c:pt idx="1458">
                  <c:v>35.13000000000001</c:v>
                </c:pt>
                <c:pt idx="1459">
                  <c:v>35.13000000000001</c:v>
                </c:pt>
                <c:pt idx="1460">
                  <c:v>35.13000000000001</c:v>
                </c:pt>
                <c:pt idx="1461">
                  <c:v>35.13000000000001</c:v>
                </c:pt>
                <c:pt idx="1462">
                  <c:v>35.13000000000001</c:v>
                </c:pt>
                <c:pt idx="1463">
                  <c:v>35.13000000000001</c:v>
                </c:pt>
                <c:pt idx="1464">
                  <c:v>35.13000000000001</c:v>
                </c:pt>
                <c:pt idx="1465">
                  <c:v>35.13000000000001</c:v>
                </c:pt>
                <c:pt idx="1466">
                  <c:v>35.13000000000001</c:v>
                </c:pt>
                <c:pt idx="1467">
                  <c:v>35.13000000000001</c:v>
                </c:pt>
                <c:pt idx="1468">
                  <c:v>35.13000000000001</c:v>
                </c:pt>
                <c:pt idx="1469">
                  <c:v>35.13000000000001</c:v>
                </c:pt>
                <c:pt idx="1470">
                  <c:v>35.13000000000001</c:v>
                </c:pt>
                <c:pt idx="1471">
                  <c:v>35.13000000000001</c:v>
                </c:pt>
                <c:pt idx="1472">
                  <c:v>35.13000000000001</c:v>
                </c:pt>
                <c:pt idx="1473">
                  <c:v>35.13000000000001</c:v>
                </c:pt>
                <c:pt idx="1474">
                  <c:v>35.13000000000001</c:v>
                </c:pt>
                <c:pt idx="1475">
                  <c:v>35.13000000000001</c:v>
                </c:pt>
                <c:pt idx="1476">
                  <c:v>35.13000000000001</c:v>
                </c:pt>
                <c:pt idx="1477">
                  <c:v>35.13000000000001</c:v>
                </c:pt>
                <c:pt idx="1478">
                  <c:v>35.13000000000001</c:v>
                </c:pt>
                <c:pt idx="1479">
                  <c:v>35.13000000000001</c:v>
                </c:pt>
                <c:pt idx="1480">
                  <c:v>35.13000000000001</c:v>
                </c:pt>
                <c:pt idx="1481">
                  <c:v>35.13000000000001</c:v>
                </c:pt>
                <c:pt idx="1482">
                  <c:v>35.13000000000001</c:v>
                </c:pt>
                <c:pt idx="1483">
                  <c:v>35.13000000000001</c:v>
                </c:pt>
                <c:pt idx="1484">
                  <c:v>35.13000000000001</c:v>
                </c:pt>
                <c:pt idx="1485">
                  <c:v>35.13000000000001</c:v>
                </c:pt>
                <c:pt idx="1486">
                  <c:v>35.13000000000001</c:v>
                </c:pt>
                <c:pt idx="1487">
                  <c:v>35.13000000000001</c:v>
                </c:pt>
                <c:pt idx="1488">
                  <c:v>35.13000000000001</c:v>
                </c:pt>
                <c:pt idx="1489">
                  <c:v>35.13000000000001</c:v>
                </c:pt>
                <c:pt idx="1490">
                  <c:v>35.13000000000001</c:v>
                </c:pt>
                <c:pt idx="1491">
                  <c:v>35.13000000000001</c:v>
                </c:pt>
                <c:pt idx="1492">
                  <c:v>35.13000000000001</c:v>
                </c:pt>
                <c:pt idx="1493">
                  <c:v>35.234516129032258</c:v>
                </c:pt>
                <c:pt idx="1494">
                  <c:v>35.234516129032258</c:v>
                </c:pt>
                <c:pt idx="1495">
                  <c:v>35.234516129032265</c:v>
                </c:pt>
                <c:pt idx="1496">
                  <c:v>35.339032258064513</c:v>
                </c:pt>
                <c:pt idx="1497">
                  <c:v>35.443548387096769</c:v>
                </c:pt>
                <c:pt idx="1498">
                  <c:v>35.443548387096776</c:v>
                </c:pt>
                <c:pt idx="1499">
                  <c:v>35.443548387096783</c:v>
                </c:pt>
                <c:pt idx="1500">
                  <c:v>35.443548387096783</c:v>
                </c:pt>
                <c:pt idx="1501">
                  <c:v>35.443548387096783</c:v>
                </c:pt>
                <c:pt idx="1502">
                  <c:v>35.548064516129031</c:v>
                </c:pt>
                <c:pt idx="1503">
                  <c:v>35.548064516129031</c:v>
                </c:pt>
                <c:pt idx="1504">
                  <c:v>35.548064516129038</c:v>
                </c:pt>
                <c:pt idx="1505">
                  <c:v>35.548064516129038</c:v>
                </c:pt>
                <c:pt idx="1506">
                  <c:v>35.548064516129038</c:v>
                </c:pt>
                <c:pt idx="1507">
                  <c:v>35.548064516129038</c:v>
                </c:pt>
                <c:pt idx="1508">
                  <c:v>35.548064516129038</c:v>
                </c:pt>
                <c:pt idx="1509">
                  <c:v>35.548064516129038</c:v>
                </c:pt>
                <c:pt idx="1510">
                  <c:v>35.548064516129038</c:v>
                </c:pt>
                <c:pt idx="1511">
                  <c:v>35.548064516129038</c:v>
                </c:pt>
                <c:pt idx="1512">
                  <c:v>35.548064516129038</c:v>
                </c:pt>
                <c:pt idx="1513">
                  <c:v>35.652580645161294</c:v>
                </c:pt>
                <c:pt idx="1514">
                  <c:v>35.652580645161294</c:v>
                </c:pt>
                <c:pt idx="1515">
                  <c:v>35.652580645161301</c:v>
                </c:pt>
                <c:pt idx="1516">
                  <c:v>35.757096774193549</c:v>
                </c:pt>
                <c:pt idx="1517">
                  <c:v>35.757096774193549</c:v>
                </c:pt>
                <c:pt idx="1518">
                  <c:v>35.757096774193549</c:v>
                </c:pt>
                <c:pt idx="1519">
                  <c:v>35.861612903225804</c:v>
                </c:pt>
                <c:pt idx="1520">
                  <c:v>35.861612903225804</c:v>
                </c:pt>
                <c:pt idx="1521">
                  <c:v>35.96612903225806</c:v>
                </c:pt>
                <c:pt idx="1522">
                  <c:v>35.966129032258067</c:v>
                </c:pt>
                <c:pt idx="1523">
                  <c:v>35.966129032258067</c:v>
                </c:pt>
                <c:pt idx="1524">
                  <c:v>35.966129032258067</c:v>
                </c:pt>
                <c:pt idx="1525">
                  <c:v>36.070645161290315</c:v>
                </c:pt>
                <c:pt idx="1526">
                  <c:v>36.070645161290315</c:v>
                </c:pt>
                <c:pt idx="1527">
                  <c:v>36.070645161290315</c:v>
                </c:pt>
                <c:pt idx="1528">
                  <c:v>35.966129032258067</c:v>
                </c:pt>
                <c:pt idx="1529">
                  <c:v>35.966129032258067</c:v>
                </c:pt>
                <c:pt idx="1530">
                  <c:v>36.070645161290322</c:v>
                </c:pt>
                <c:pt idx="1531">
                  <c:v>36.070645161290322</c:v>
                </c:pt>
                <c:pt idx="1532">
                  <c:v>36.070645161290322</c:v>
                </c:pt>
                <c:pt idx="1533">
                  <c:v>36.070645161290322</c:v>
                </c:pt>
                <c:pt idx="1534">
                  <c:v>36.070645161290322</c:v>
                </c:pt>
                <c:pt idx="1535">
                  <c:v>36.175161290322578</c:v>
                </c:pt>
                <c:pt idx="1536">
                  <c:v>36.175161290322585</c:v>
                </c:pt>
                <c:pt idx="1537">
                  <c:v>36.279677419354833</c:v>
                </c:pt>
                <c:pt idx="1538">
                  <c:v>36.27967741935484</c:v>
                </c:pt>
                <c:pt idx="1539">
                  <c:v>36.27967741935484</c:v>
                </c:pt>
                <c:pt idx="1540">
                  <c:v>36.279677419354847</c:v>
                </c:pt>
                <c:pt idx="1541">
                  <c:v>36.279677419354847</c:v>
                </c:pt>
                <c:pt idx="1542">
                  <c:v>36.279677419354847</c:v>
                </c:pt>
                <c:pt idx="1543">
                  <c:v>36.384193548387103</c:v>
                </c:pt>
                <c:pt idx="1544">
                  <c:v>36.384193548387096</c:v>
                </c:pt>
                <c:pt idx="1545">
                  <c:v>36.488709677419344</c:v>
                </c:pt>
                <c:pt idx="1546">
                  <c:v>36.593225806451599</c:v>
                </c:pt>
                <c:pt idx="1547">
                  <c:v>36.488709677419351</c:v>
                </c:pt>
                <c:pt idx="1548">
                  <c:v>36.488709677419358</c:v>
                </c:pt>
                <c:pt idx="1549">
                  <c:v>36.488709677419365</c:v>
                </c:pt>
                <c:pt idx="1550">
                  <c:v>36.38419354838711</c:v>
                </c:pt>
                <c:pt idx="1551">
                  <c:v>36.488709677419358</c:v>
                </c:pt>
                <c:pt idx="1552">
                  <c:v>36.488709677419351</c:v>
                </c:pt>
                <c:pt idx="1553">
                  <c:v>36.593225806451599</c:v>
                </c:pt>
                <c:pt idx="1554">
                  <c:v>36.593225806451606</c:v>
                </c:pt>
                <c:pt idx="1555">
                  <c:v>36.488709677419358</c:v>
                </c:pt>
                <c:pt idx="1556">
                  <c:v>36.38419354838711</c:v>
                </c:pt>
                <c:pt idx="1557">
                  <c:v>36.38419354838711</c:v>
                </c:pt>
                <c:pt idx="1558">
                  <c:v>36.384193548387103</c:v>
                </c:pt>
                <c:pt idx="1559">
                  <c:v>36.488709677419351</c:v>
                </c:pt>
                <c:pt idx="1560">
                  <c:v>36.593225806451599</c:v>
                </c:pt>
                <c:pt idx="1561">
                  <c:v>36.593225806451599</c:v>
                </c:pt>
                <c:pt idx="1562">
                  <c:v>36.697741935483862</c:v>
                </c:pt>
                <c:pt idx="1563">
                  <c:v>36.802258064516117</c:v>
                </c:pt>
                <c:pt idx="1564">
                  <c:v>36.802258064516117</c:v>
                </c:pt>
                <c:pt idx="1565">
                  <c:v>36.802258064516124</c:v>
                </c:pt>
                <c:pt idx="1566">
                  <c:v>36.802258064516124</c:v>
                </c:pt>
                <c:pt idx="1567">
                  <c:v>36.802258064516131</c:v>
                </c:pt>
                <c:pt idx="1568">
                  <c:v>36.802258064516124</c:v>
                </c:pt>
                <c:pt idx="1569">
                  <c:v>36.802258064516131</c:v>
                </c:pt>
                <c:pt idx="1570">
                  <c:v>36.802258064516131</c:v>
                </c:pt>
                <c:pt idx="1571">
                  <c:v>36.802258064516138</c:v>
                </c:pt>
                <c:pt idx="1572">
                  <c:v>36.802258064516138</c:v>
                </c:pt>
                <c:pt idx="1573">
                  <c:v>36.802258064516138</c:v>
                </c:pt>
                <c:pt idx="1574">
                  <c:v>36.802258064516131</c:v>
                </c:pt>
                <c:pt idx="1575">
                  <c:v>36.802258064516124</c:v>
                </c:pt>
                <c:pt idx="1576">
                  <c:v>36.802258064516117</c:v>
                </c:pt>
                <c:pt idx="1577">
                  <c:v>36.697741935483869</c:v>
                </c:pt>
                <c:pt idx="1578">
                  <c:v>36.802258064516124</c:v>
                </c:pt>
                <c:pt idx="1579">
                  <c:v>36.906774193548387</c:v>
                </c:pt>
                <c:pt idx="1580">
                  <c:v>37.011290322580635</c:v>
                </c:pt>
                <c:pt idx="1581">
                  <c:v>37.115806451612883</c:v>
                </c:pt>
                <c:pt idx="1582">
                  <c:v>37.11580645161289</c:v>
                </c:pt>
                <c:pt idx="1583">
                  <c:v>37.11580645161289</c:v>
                </c:pt>
                <c:pt idx="1584">
                  <c:v>37.11580645161289</c:v>
                </c:pt>
                <c:pt idx="1585">
                  <c:v>37.220322580645153</c:v>
                </c:pt>
                <c:pt idx="1586">
                  <c:v>37.324838709677408</c:v>
                </c:pt>
                <c:pt idx="1587">
                  <c:v>37.324838709677415</c:v>
                </c:pt>
                <c:pt idx="1588">
                  <c:v>37.429354838709678</c:v>
                </c:pt>
                <c:pt idx="1589">
                  <c:v>37.429354838709678</c:v>
                </c:pt>
                <c:pt idx="1590">
                  <c:v>37.429354838709671</c:v>
                </c:pt>
                <c:pt idx="1591">
                  <c:v>37.429354838709671</c:v>
                </c:pt>
                <c:pt idx="1592">
                  <c:v>37.429354838709664</c:v>
                </c:pt>
                <c:pt idx="1593">
                  <c:v>37.429354838709671</c:v>
                </c:pt>
                <c:pt idx="1594">
                  <c:v>37.324838709677415</c:v>
                </c:pt>
                <c:pt idx="1595">
                  <c:v>37.324838709677415</c:v>
                </c:pt>
                <c:pt idx="1596">
                  <c:v>37.429354838709678</c:v>
                </c:pt>
                <c:pt idx="1597">
                  <c:v>37.429354838709671</c:v>
                </c:pt>
                <c:pt idx="1598">
                  <c:v>37.533870967741926</c:v>
                </c:pt>
                <c:pt idx="1599">
                  <c:v>37.533870967741926</c:v>
                </c:pt>
                <c:pt idx="1600">
                  <c:v>37.638387096774188</c:v>
                </c:pt>
                <c:pt idx="1601">
                  <c:v>37.742903225806444</c:v>
                </c:pt>
                <c:pt idx="1602">
                  <c:v>37.847419354838699</c:v>
                </c:pt>
                <c:pt idx="1603">
                  <c:v>37.951935483870962</c:v>
                </c:pt>
                <c:pt idx="1604">
                  <c:v>38.05645161290321</c:v>
                </c:pt>
                <c:pt idx="1605">
                  <c:v>38.05645161290321</c:v>
                </c:pt>
                <c:pt idx="1606">
                  <c:v>38.05645161290321</c:v>
                </c:pt>
                <c:pt idx="1607">
                  <c:v>38.05645161290321</c:v>
                </c:pt>
                <c:pt idx="1608">
                  <c:v>38.160967741935472</c:v>
                </c:pt>
                <c:pt idx="1609">
                  <c:v>38.160967741935472</c:v>
                </c:pt>
                <c:pt idx="1610">
                  <c:v>38.056451612903217</c:v>
                </c:pt>
                <c:pt idx="1611">
                  <c:v>38.056451612903217</c:v>
                </c:pt>
                <c:pt idx="1612">
                  <c:v>38.056451612903217</c:v>
                </c:pt>
                <c:pt idx="1613">
                  <c:v>38.056451612903217</c:v>
                </c:pt>
                <c:pt idx="1614">
                  <c:v>38.05645161290321</c:v>
                </c:pt>
                <c:pt idx="1615">
                  <c:v>38.05645161290321</c:v>
                </c:pt>
                <c:pt idx="1616">
                  <c:v>38.05645161290321</c:v>
                </c:pt>
                <c:pt idx="1617">
                  <c:v>38.05645161290321</c:v>
                </c:pt>
                <c:pt idx="1618">
                  <c:v>38.160967741935472</c:v>
                </c:pt>
                <c:pt idx="1619">
                  <c:v>38.160967741935472</c:v>
                </c:pt>
                <c:pt idx="1620">
                  <c:v>38.160967741935472</c:v>
                </c:pt>
                <c:pt idx="1621">
                  <c:v>38.160967741935472</c:v>
                </c:pt>
                <c:pt idx="1622">
                  <c:v>38.160967741935472</c:v>
                </c:pt>
                <c:pt idx="1623">
                  <c:v>38.160967741935472</c:v>
                </c:pt>
                <c:pt idx="1624">
                  <c:v>38.160967741935472</c:v>
                </c:pt>
                <c:pt idx="1625">
                  <c:v>38.265483870967728</c:v>
                </c:pt>
                <c:pt idx="1626">
                  <c:v>38.265483870967728</c:v>
                </c:pt>
                <c:pt idx="1627">
                  <c:v>38.265483870967728</c:v>
                </c:pt>
                <c:pt idx="1628">
                  <c:v>38.265483870967728</c:v>
                </c:pt>
                <c:pt idx="1629">
                  <c:v>38.265483870967728</c:v>
                </c:pt>
                <c:pt idx="1630">
                  <c:v>38.265483870967728</c:v>
                </c:pt>
                <c:pt idx="1631">
                  <c:v>38.265483870967728</c:v>
                </c:pt>
                <c:pt idx="1632">
                  <c:v>38.265483870967728</c:v>
                </c:pt>
                <c:pt idx="1633">
                  <c:v>38.265483870967728</c:v>
                </c:pt>
                <c:pt idx="1634">
                  <c:v>38.265483870967728</c:v>
                </c:pt>
                <c:pt idx="1635">
                  <c:v>38.265483870967728</c:v>
                </c:pt>
                <c:pt idx="1636">
                  <c:v>38.265483870967728</c:v>
                </c:pt>
                <c:pt idx="1637">
                  <c:v>38.265483870967728</c:v>
                </c:pt>
                <c:pt idx="1638">
                  <c:v>38.265483870967728</c:v>
                </c:pt>
                <c:pt idx="1639">
                  <c:v>38.265483870967728</c:v>
                </c:pt>
                <c:pt idx="1640">
                  <c:v>38.265483870967728</c:v>
                </c:pt>
                <c:pt idx="1641">
                  <c:v>38.369999999999983</c:v>
                </c:pt>
                <c:pt idx="1642">
                  <c:v>38.369999999999983</c:v>
                </c:pt>
                <c:pt idx="1643">
                  <c:v>38.369999999999983</c:v>
                </c:pt>
                <c:pt idx="1644">
                  <c:v>38.369999999999983</c:v>
                </c:pt>
                <c:pt idx="1645">
                  <c:v>38.474516129032246</c:v>
                </c:pt>
                <c:pt idx="1646">
                  <c:v>38.474516129032246</c:v>
                </c:pt>
                <c:pt idx="1647">
                  <c:v>38.474516129032246</c:v>
                </c:pt>
                <c:pt idx="1648">
                  <c:v>38.474516129032246</c:v>
                </c:pt>
                <c:pt idx="1649">
                  <c:v>38.474516129032246</c:v>
                </c:pt>
                <c:pt idx="1650">
                  <c:v>38.474516129032246</c:v>
                </c:pt>
                <c:pt idx="1651">
                  <c:v>38.474516129032246</c:v>
                </c:pt>
                <c:pt idx="1652">
                  <c:v>38.474516129032246</c:v>
                </c:pt>
                <c:pt idx="1653">
                  <c:v>38.474516129032246</c:v>
                </c:pt>
                <c:pt idx="1654">
                  <c:v>38.474516129032246</c:v>
                </c:pt>
                <c:pt idx="1655">
                  <c:v>38.474516129032246</c:v>
                </c:pt>
                <c:pt idx="1656">
                  <c:v>38.474516129032246</c:v>
                </c:pt>
                <c:pt idx="1657">
                  <c:v>38.474516129032246</c:v>
                </c:pt>
                <c:pt idx="1658">
                  <c:v>38.474516129032246</c:v>
                </c:pt>
                <c:pt idx="1659">
                  <c:v>38.474516129032246</c:v>
                </c:pt>
                <c:pt idx="1660">
                  <c:v>38.474516129032246</c:v>
                </c:pt>
                <c:pt idx="1661">
                  <c:v>38.474516129032246</c:v>
                </c:pt>
                <c:pt idx="1662">
                  <c:v>38.474516129032246</c:v>
                </c:pt>
                <c:pt idx="1663">
                  <c:v>38.474516129032246</c:v>
                </c:pt>
                <c:pt idx="1664">
                  <c:v>38.474516129032246</c:v>
                </c:pt>
                <c:pt idx="1665">
                  <c:v>38.474516129032246</c:v>
                </c:pt>
                <c:pt idx="1666">
                  <c:v>38.474516129032246</c:v>
                </c:pt>
                <c:pt idx="1667">
                  <c:v>38.474516129032246</c:v>
                </c:pt>
                <c:pt idx="1668">
                  <c:v>38.474516129032246</c:v>
                </c:pt>
                <c:pt idx="1669">
                  <c:v>38.474516129032246</c:v>
                </c:pt>
                <c:pt idx="1670">
                  <c:v>38.474516129032246</c:v>
                </c:pt>
                <c:pt idx="1671">
                  <c:v>38.474516129032246</c:v>
                </c:pt>
                <c:pt idx="1672">
                  <c:v>38.474516129032246</c:v>
                </c:pt>
                <c:pt idx="1673">
                  <c:v>38.474516129032246</c:v>
                </c:pt>
                <c:pt idx="1674">
                  <c:v>38.474516129032246</c:v>
                </c:pt>
                <c:pt idx="1675">
                  <c:v>38.474516129032246</c:v>
                </c:pt>
                <c:pt idx="1676">
                  <c:v>38.369999999999983</c:v>
                </c:pt>
                <c:pt idx="1677">
                  <c:v>38.369999999999983</c:v>
                </c:pt>
                <c:pt idx="1678">
                  <c:v>38.369999999999983</c:v>
                </c:pt>
                <c:pt idx="1679">
                  <c:v>38.369999999999983</c:v>
                </c:pt>
                <c:pt idx="1680">
                  <c:v>38.369999999999983</c:v>
                </c:pt>
                <c:pt idx="1681">
                  <c:v>38.369999999999983</c:v>
                </c:pt>
                <c:pt idx="1682">
                  <c:v>38.369999999999983</c:v>
                </c:pt>
                <c:pt idx="1683">
                  <c:v>38.369999999999983</c:v>
                </c:pt>
                <c:pt idx="1684">
                  <c:v>38.369999999999983</c:v>
                </c:pt>
                <c:pt idx="1685">
                  <c:v>38.369999999999983</c:v>
                </c:pt>
                <c:pt idx="1686">
                  <c:v>38.369999999999983</c:v>
                </c:pt>
                <c:pt idx="1687">
                  <c:v>38.369999999999983</c:v>
                </c:pt>
                <c:pt idx="1688">
                  <c:v>38.369999999999983</c:v>
                </c:pt>
                <c:pt idx="1689">
                  <c:v>38.369999999999983</c:v>
                </c:pt>
                <c:pt idx="1690">
                  <c:v>38.369999999999983</c:v>
                </c:pt>
                <c:pt idx="1691">
                  <c:v>38.369999999999983</c:v>
                </c:pt>
                <c:pt idx="1692">
                  <c:v>38.369999999999983</c:v>
                </c:pt>
                <c:pt idx="1693">
                  <c:v>38.369999999999983</c:v>
                </c:pt>
                <c:pt idx="1694">
                  <c:v>38.369999999999983</c:v>
                </c:pt>
                <c:pt idx="1695">
                  <c:v>38.474516129032246</c:v>
                </c:pt>
                <c:pt idx="1696">
                  <c:v>38.474516129032246</c:v>
                </c:pt>
                <c:pt idx="1697">
                  <c:v>38.579032258064501</c:v>
                </c:pt>
                <c:pt idx="1698">
                  <c:v>38.579032258064501</c:v>
                </c:pt>
                <c:pt idx="1699">
                  <c:v>38.683548387096764</c:v>
                </c:pt>
                <c:pt idx="1700">
                  <c:v>38.683548387096764</c:v>
                </c:pt>
                <c:pt idx="1701">
                  <c:v>38.788064516129019</c:v>
                </c:pt>
                <c:pt idx="1702">
                  <c:v>38.892580645161281</c:v>
                </c:pt>
                <c:pt idx="1703">
                  <c:v>38.997096774193537</c:v>
                </c:pt>
                <c:pt idx="1704">
                  <c:v>38.997096774193537</c:v>
                </c:pt>
                <c:pt idx="1705">
                  <c:v>39.101612903225792</c:v>
                </c:pt>
                <c:pt idx="1706">
                  <c:v>39.206129032258055</c:v>
                </c:pt>
                <c:pt idx="1707">
                  <c:v>39.206129032258055</c:v>
                </c:pt>
                <c:pt idx="1708">
                  <c:v>39.206129032258055</c:v>
                </c:pt>
                <c:pt idx="1709">
                  <c:v>39.206129032258055</c:v>
                </c:pt>
                <c:pt idx="1710">
                  <c:v>39.206129032258055</c:v>
                </c:pt>
                <c:pt idx="1711">
                  <c:v>39.206129032258055</c:v>
                </c:pt>
                <c:pt idx="1712">
                  <c:v>39.206129032258055</c:v>
                </c:pt>
                <c:pt idx="1713">
                  <c:v>39.206129032258055</c:v>
                </c:pt>
                <c:pt idx="1714">
                  <c:v>39.206129032258055</c:v>
                </c:pt>
                <c:pt idx="1715">
                  <c:v>39.206129032258055</c:v>
                </c:pt>
                <c:pt idx="1716">
                  <c:v>39.206129032258055</c:v>
                </c:pt>
                <c:pt idx="1717">
                  <c:v>39.206129032258055</c:v>
                </c:pt>
                <c:pt idx="1718">
                  <c:v>39.31064516129031</c:v>
                </c:pt>
                <c:pt idx="1719">
                  <c:v>39.415161290322573</c:v>
                </c:pt>
                <c:pt idx="1720">
                  <c:v>39.415161290322573</c:v>
                </c:pt>
                <c:pt idx="1721">
                  <c:v>39.519677419354828</c:v>
                </c:pt>
                <c:pt idx="1722">
                  <c:v>39.624193548387083</c:v>
                </c:pt>
                <c:pt idx="1723">
                  <c:v>39.624193548387076</c:v>
                </c:pt>
                <c:pt idx="1724">
                  <c:v>39.728709677419339</c:v>
                </c:pt>
                <c:pt idx="1725">
                  <c:v>39.833225806451594</c:v>
                </c:pt>
                <c:pt idx="1726">
                  <c:v>39.833225806451594</c:v>
                </c:pt>
                <c:pt idx="1727">
                  <c:v>39.937741935483857</c:v>
                </c:pt>
                <c:pt idx="1728">
                  <c:v>39.937741935483857</c:v>
                </c:pt>
                <c:pt idx="1729">
                  <c:v>40.042258064516112</c:v>
                </c:pt>
                <c:pt idx="1730">
                  <c:v>39.937741935483857</c:v>
                </c:pt>
                <c:pt idx="1731">
                  <c:v>40.042258064516112</c:v>
                </c:pt>
                <c:pt idx="1732">
                  <c:v>40.042258064516112</c:v>
                </c:pt>
                <c:pt idx="1733">
                  <c:v>40.042258064516112</c:v>
                </c:pt>
                <c:pt idx="1734">
                  <c:v>40.042258064516112</c:v>
                </c:pt>
                <c:pt idx="1735">
                  <c:v>40.146774193548374</c:v>
                </c:pt>
                <c:pt idx="1736">
                  <c:v>40.146774193548374</c:v>
                </c:pt>
                <c:pt idx="1737">
                  <c:v>40.146774193548374</c:v>
                </c:pt>
                <c:pt idx="1738">
                  <c:v>40.25129032258063</c:v>
                </c:pt>
                <c:pt idx="1739">
                  <c:v>40.355806451612885</c:v>
                </c:pt>
                <c:pt idx="1740">
                  <c:v>40.460322580645148</c:v>
                </c:pt>
                <c:pt idx="1741">
                  <c:v>40.564838709677403</c:v>
                </c:pt>
                <c:pt idx="1742">
                  <c:v>40.669354838709666</c:v>
                </c:pt>
                <c:pt idx="1743">
                  <c:v>40.669354838709666</c:v>
                </c:pt>
                <c:pt idx="1744">
                  <c:v>40.773870967741921</c:v>
                </c:pt>
                <c:pt idx="1745">
                  <c:v>40.878387096774176</c:v>
                </c:pt>
                <c:pt idx="1746">
                  <c:v>40.982903225806439</c:v>
                </c:pt>
                <c:pt idx="1747">
                  <c:v>40.982903225806439</c:v>
                </c:pt>
                <c:pt idx="1748">
                  <c:v>40.982903225806439</c:v>
                </c:pt>
                <c:pt idx="1749">
                  <c:v>40.982903225806439</c:v>
                </c:pt>
                <c:pt idx="1750">
                  <c:v>40.982903225806439</c:v>
                </c:pt>
                <c:pt idx="1751">
                  <c:v>40.982903225806439</c:v>
                </c:pt>
                <c:pt idx="1752">
                  <c:v>40.982903225806439</c:v>
                </c:pt>
                <c:pt idx="1753">
                  <c:v>40.982903225806439</c:v>
                </c:pt>
                <c:pt idx="1754">
                  <c:v>41.087419354838694</c:v>
                </c:pt>
                <c:pt idx="1755">
                  <c:v>41.087419354838694</c:v>
                </c:pt>
                <c:pt idx="1756">
                  <c:v>40.878387096774183</c:v>
                </c:pt>
                <c:pt idx="1757">
                  <c:v>40.878387096774183</c:v>
                </c:pt>
                <c:pt idx="1758">
                  <c:v>40.878387096774183</c:v>
                </c:pt>
                <c:pt idx="1759">
                  <c:v>40.878387096774183</c:v>
                </c:pt>
                <c:pt idx="1760">
                  <c:v>40.878387096774183</c:v>
                </c:pt>
                <c:pt idx="1761">
                  <c:v>40.982903225806446</c:v>
                </c:pt>
                <c:pt idx="1762">
                  <c:v>40.982903225806439</c:v>
                </c:pt>
                <c:pt idx="1763">
                  <c:v>40.982903225806439</c:v>
                </c:pt>
                <c:pt idx="1764">
                  <c:v>40.982903225806439</c:v>
                </c:pt>
                <c:pt idx="1765">
                  <c:v>40.982903225806439</c:v>
                </c:pt>
                <c:pt idx="1766">
                  <c:v>40.982903225806439</c:v>
                </c:pt>
                <c:pt idx="1767">
                  <c:v>40.982903225806439</c:v>
                </c:pt>
                <c:pt idx="1768">
                  <c:v>40.982903225806439</c:v>
                </c:pt>
                <c:pt idx="1769">
                  <c:v>40.982903225806439</c:v>
                </c:pt>
                <c:pt idx="1770">
                  <c:v>40.982903225806439</c:v>
                </c:pt>
                <c:pt idx="1771">
                  <c:v>40.982903225806439</c:v>
                </c:pt>
                <c:pt idx="1772">
                  <c:v>40.982903225806439</c:v>
                </c:pt>
                <c:pt idx="1773">
                  <c:v>40.982903225806439</c:v>
                </c:pt>
                <c:pt idx="1774">
                  <c:v>41.087419354838694</c:v>
                </c:pt>
                <c:pt idx="1775">
                  <c:v>41.087419354838694</c:v>
                </c:pt>
                <c:pt idx="1776">
                  <c:v>41.087419354838694</c:v>
                </c:pt>
                <c:pt idx="1777">
                  <c:v>41.087419354838694</c:v>
                </c:pt>
                <c:pt idx="1778">
                  <c:v>41.191935483870957</c:v>
                </c:pt>
                <c:pt idx="1779">
                  <c:v>41.296451612903212</c:v>
                </c:pt>
                <c:pt idx="1780">
                  <c:v>41.296451612903212</c:v>
                </c:pt>
                <c:pt idx="1781">
                  <c:v>41.296451612903212</c:v>
                </c:pt>
                <c:pt idx="1782">
                  <c:v>41.400967741935474</c:v>
                </c:pt>
                <c:pt idx="1783">
                  <c:v>41.400967741935474</c:v>
                </c:pt>
                <c:pt idx="1784">
                  <c:v>41.400967741935474</c:v>
                </c:pt>
                <c:pt idx="1785">
                  <c:v>41.400967741935474</c:v>
                </c:pt>
                <c:pt idx="1786">
                  <c:v>41.400967741935474</c:v>
                </c:pt>
                <c:pt idx="1787">
                  <c:v>41.609999999999985</c:v>
                </c:pt>
                <c:pt idx="1788">
                  <c:v>41.609999999999985</c:v>
                </c:pt>
                <c:pt idx="1789">
                  <c:v>41.609999999999985</c:v>
                </c:pt>
                <c:pt idx="1790">
                  <c:v>41.609999999999985</c:v>
                </c:pt>
                <c:pt idx="1791">
                  <c:v>41.609999999999985</c:v>
                </c:pt>
                <c:pt idx="1792">
                  <c:v>41.609999999999985</c:v>
                </c:pt>
                <c:pt idx="1793">
                  <c:v>41.609999999999985</c:v>
                </c:pt>
                <c:pt idx="1794">
                  <c:v>41.609999999999985</c:v>
                </c:pt>
                <c:pt idx="1795">
                  <c:v>41.609999999999985</c:v>
                </c:pt>
                <c:pt idx="1796">
                  <c:v>41.609999999999985</c:v>
                </c:pt>
                <c:pt idx="1797">
                  <c:v>41.609999999999985</c:v>
                </c:pt>
                <c:pt idx="1798">
                  <c:v>41.609999999999985</c:v>
                </c:pt>
                <c:pt idx="1799">
                  <c:v>41.609999999999985</c:v>
                </c:pt>
                <c:pt idx="1800">
                  <c:v>41.609999999999985</c:v>
                </c:pt>
                <c:pt idx="1801">
                  <c:v>41.609999999999985</c:v>
                </c:pt>
                <c:pt idx="1802">
                  <c:v>41.609999999999985</c:v>
                </c:pt>
                <c:pt idx="1803">
                  <c:v>41.609999999999985</c:v>
                </c:pt>
                <c:pt idx="1804">
                  <c:v>41.609999999999985</c:v>
                </c:pt>
                <c:pt idx="1805">
                  <c:v>41.609999999999985</c:v>
                </c:pt>
                <c:pt idx="1806">
                  <c:v>41.609999999999985</c:v>
                </c:pt>
                <c:pt idx="1807">
                  <c:v>41.609999999999985</c:v>
                </c:pt>
                <c:pt idx="1808">
                  <c:v>41.609999999999985</c:v>
                </c:pt>
                <c:pt idx="1809">
                  <c:v>41.609999999999985</c:v>
                </c:pt>
                <c:pt idx="1810">
                  <c:v>41.609999999999985</c:v>
                </c:pt>
                <c:pt idx="1811">
                  <c:v>41.609999999999985</c:v>
                </c:pt>
                <c:pt idx="1812">
                  <c:v>41.714193548387087</c:v>
                </c:pt>
                <c:pt idx="1813">
                  <c:v>41.714193548387087</c:v>
                </c:pt>
                <c:pt idx="1814">
                  <c:v>41.818387096774181</c:v>
                </c:pt>
                <c:pt idx="1815">
                  <c:v>41.818387096774181</c:v>
                </c:pt>
                <c:pt idx="1816">
                  <c:v>41.818387096774181</c:v>
                </c:pt>
                <c:pt idx="1817">
                  <c:v>41.818387096774181</c:v>
                </c:pt>
                <c:pt idx="1818">
                  <c:v>41.818387096774181</c:v>
                </c:pt>
                <c:pt idx="1819">
                  <c:v>41.818387096774181</c:v>
                </c:pt>
                <c:pt idx="1820">
                  <c:v>41.818387096774181</c:v>
                </c:pt>
                <c:pt idx="1821">
                  <c:v>41.818387096774181</c:v>
                </c:pt>
                <c:pt idx="1822">
                  <c:v>41.818387096774181</c:v>
                </c:pt>
                <c:pt idx="1823">
                  <c:v>41.818387096774181</c:v>
                </c:pt>
                <c:pt idx="1824">
                  <c:v>41.818387096774181</c:v>
                </c:pt>
                <c:pt idx="1825">
                  <c:v>41.818387096774181</c:v>
                </c:pt>
                <c:pt idx="1826">
                  <c:v>41.818387096774181</c:v>
                </c:pt>
                <c:pt idx="1827">
                  <c:v>41.818387096774181</c:v>
                </c:pt>
                <c:pt idx="1828">
                  <c:v>41.922580645161283</c:v>
                </c:pt>
                <c:pt idx="1829">
                  <c:v>42.026774193548377</c:v>
                </c:pt>
                <c:pt idx="1830">
                  <c:v>42.026774193548377</c:v>
                </c:pt>
                <c:pt idx="1831">
                  <c:v>42.026774193548377</c:v>
                </c:pt>
                <c:pt idx="1832">
                  <c:v>42.130967741935471</c:v>
                </c:pt>
                <c:pt idx="1833">
                  <c:v>42.130967741935471</c:v>
                </c:pt>
                <c:pt idx="1834">
                  <c:v>42.130967741935471</c:v>
                </c:pt>
                <c:pt idx="1835">
                  <c:v>42.130967741935471</c:v>
                </c:pt>
                <c:pt idx="1836">
                  <c:v>42.130967741935471</c:v>
                </c:pt>
                <c:pt idx="1837">
                  <c:v>42.130967741935471</c:v>
                </c:pt>
                <c:pt idx="1838">
                  <c:v>42.130967741935471</c:v>
                </c:pt>
                <c:pt idx="1839">
                  <c:v>42.130967741935471</c:v>
                </c:pt>
                <c:pt idx="1840">
                  <c:v>42.130967741935471</c:v>
                </c:pt>
                <c:pt idx="1841">
                  <c:v>42.235161290322573</c:v>
                </c:pt>
                <c:pt idx="1842">
                  <c:v>42.235161290322573</c:v>
                </c:pt>
                <c:pt idx="1843">
                  <c:v>42.235161290322573</c:v>
                </c:pt>
                <c:pt idx="1844">
                  <c:v>42.339354838709667</c:v>
                </c:pt>
                <c:pt idx="1845">
                  <c:v>42.235161290322573</c:v>
                </c:pt>
                <c:pt idx="1846">
                  <c:v>42.235161290322573</c:v>
                </c:pt>
                <c:pt idx="1847">
                  <c:v>42.339354838709667</c:v>
                </c:pt>
                <c:pt idx="1848">
                  <c:v>42.339354838709667</c:v>
                </c:pt>
                <c:pt idx="1849">
                  <c:v>42.339354838709667</c:v>
                </c:pt>
                <c:pt idx="1850">
                  <c:v>42.339354838709667</c:v>
                </c:pt>
                <c:pt idx="1851">
                  <c:v>42.443548387096769</c:v>
                </c:pt>
                <c:pt idx="1852">
                  <c:v>42.443548387096769</c:v>
                </c:pt>
                <c:pt idx="1853">
                  <c:v>42.443548387096769</c:v>
                </c:pt>
                <c:pt idx="1854">
                  <c:v>42.547741935483863</c:v>
                </c:pt>
                <c:pt idx="1855">
                  <c:v>42.651935483870965</c:v>
                </c:pt>
                <c:pt idx="1856">
                  <c:v>42.651935483870965</c:v>
                </c:pt>
                <c:pt idx="1857">
                  <c:v>42.756129032258059</c:v>
                </c:pt>
                <c:pt idx="1858">
                  <c:v>42.860322580645146</c:v>
                </c:pt>
                <c:pt idx="1859">
                  <c:v>42.756129032258059</c:v>
                </c:pt>
                <c:pt idx="1860">
                  <c:v>42.756129032258059</c:v>
                </c:pt>
                <c:pt idx="1861">
                  <c:v>42.860322580645153</c:v>
                </c:pt>
                <c:pt idx="1862">
                  <c:v>42.964516129032248</c:v>
                </c:pt>
                <c:pt idx="1863">
                  <c:v>42.964516129032255</c:v>
                </c:pt>
                <c:pt idx="1864">
                  <c:v>43.068709677419342</c:v>
                </c:pt>
                <c:pt idx="1865">
                  <c:v>43.172903225806444</c:v>
                </c:pt>
                <c:pt idx="1866">
                  <c:v>43.277096774193538</c:v>
                </c:pt>
                <c:pt idx="1867">
                  <c:v>43.381290322580632</c:v>
                </c:pt>
                <c:pt idx="1868">
                  <c:v>43.485483870967734</c:v>
                </c:pt>
                <c:pt idx="1869">
                  <c:v>43.589677419354828</c:v>
                </c:pt>
                <c:pt idx="1870">
                  <c:v>43.69387096774193</c:v>
                </c:pt>
                <c:pt idx="1871">
                  <c:v>43.798064516129024</c:v>
                </c:pt>
                <c:pt idx="1872">
                  <c:v>43.798064516129024</c:v>
                </c:pt>
                <c:pt idx="1873">
                  <c:v>43.902258064516126</c:v>
                </c:pt>
                <c:pt idx="1874">
                  <c:v>43.902258064516126</c:v>
                </c:pt>
                <c:pt idx="1875">
                  <c:v>43.902258064516126</c:v>
                </c:pt>
                <c:pt idx="1876">
                  <c:v>44.00645161290322</c:v>
                </c:pt>
                <c:pt idx="1877">
                  <c:v>44.110645161290314</c:v>
                </c:pt>
                <c:pt idx="1878">
                  <c:v>44.110645161290314</c:v>
                </c:pt>
                <c:pt idx="1879">
                  <c:v>44.214838709677416</c:v>
                </c:pt>
                <c:pt idx="1880">
                  <c:v>44.31903225806451</c:v>
                </c:pt>
                <c:pt idx="1881">
                  <c:v>44.423225806451612</c:v>
                </c:pt>
                <c:pt idx="1882">
                  <c:v>44.423225806451612</c:v>
                </c:pt>
                <c:pt idx="1883">
                  <c:v>44.527419354838706</c:v>
                </c:pt>
                <c:pt idx="1884">
                  <c:v>44.631612903225808</c:v>
                </c:pt>
                <c:pt idx="1885">
                  <c:v>44.631612903225808</c:v>
                </c:pt>
                <c:pt idx="1886">
                  <c:v>44.631612903225808</c:v>
                </c:pt>
                <c:pt idx="1887">
                  <c:v>44.735806451612902</c:v>
                </c:pt>
                <c:pt idx="1888">
                  <c:v>44.735806451612902</c:v>
                </c:pt>
                <c:pt idx="1889">
                  <c:v>44.735806451612902</c:v>
                </c:pt>
                <c:pt idx="1890">
                  <c:v>44.839999999999989</c:v>
                </c:pt>
                <c:pt idx="1891">
                  <c:v>44.839999999999989</c:v>
                </c:pt>
                <c:pt idx="1892">
                  <c:v>44.735806451612895</c:v>
                </c:pt>
                <c:pt idx="1893">
                  <c:v>44.735806451612895</c:v>
                </c:pt>
                <c:pt idx="1894">
                  <c:v>44.735806451612895</c:v>
                </c:pt>
                <c:pt idx="1895">
                  <c:v>44.735806451612895</c:v>
                </c:pt>
                <c:pt idx="1896">
                  <c:v>44.735806451612895</c:v>
                </c:pt>
                <c:pt idx="1897">
                  <c:v>44.735806451612895</c:v>
                </c:pt>
                <c:pt idx="1898">
                  <c:v>44.735806451612895</c:v>
                </c:pt>
                <c:pt idx="1899">
                  <c:v>44.735806451612895</c:v>
                </c:pt>
                <c:pt idx="1900">
                  <c:v>44.735806451612895</c:v>
                </c:pt>
                <c:pt idx="1901">
                  <c:v>44.735806451612895</c:v>
                </c:pt>
                <c:pt idx="1902">
                  <c:v>44.735806451612895</c:v>
                </c:pt>
                <c:pt idx="1903">
                  <c:v>44.735806451612895</c:v>
                </c:pt>
                <c:pt idx="1904">
                  <c:v>44.735806451612895</c:v>
                </c:pt>
                <c:pt idx="1905">
                  <c:v>44.735806451612895</c:v>
                </c:pt>
                <c:pt idx="1906">
                  <c:v>44.735806451612895</c:v>
                </c:pt>
                <c:pt idx="1907">
                  <c:v>44.735806451612895</c:v>
                </c:pt>
                <c:pt idx="1908">
                  <c:v>44.735806451612895</c:v>
                </c:pt>
                <c:pt idx="1909">
                  <c:v>44.735806451612895</c:v>
                </c:pt>
                <c:pt idx="1910">
                  <c:v>44.735806451612895</c:v>
                </c:pt>
                <c:pt idx="1911">
                  <c:v>44.735806451612895</c:v>
                </c:pt>
                <c:pt idx="1912">
                  <c:v>44.735806451612895</c:v>
                </c:pt>
                <c:pt idx="1913">
                  <c:v>44.735806451612895</c:v>
                </c:pt>
                <c:pt idx="1914">
                  <c:v>44.735806451612895</c:v>
                </c:pt>
                <c:pt idx="1915">
                  <c:v>44.735806451612895</c:v>
                </c:pt>
                <c:pt idx="1916">
                  <c:v>44.735806451612895</c:v>
                </c:pt>
                <c:pt idx="1917">
                  <c:v>44.735806451612895</c:v>
                </c:pt>
                <c:pt idx="1918">
                  <c:v>44.631612903225808</c:v>
                </c:pt>
                <c:pt idx="1919">
                  <c:v>44.631612903225793</c:v>
                </c:pt>
                <c:pt idx="1920">
                  <c:v>44.631612903225808</c:v>
                </c:pt>
                <c:pt idx="1921">
                  <c:v>44.631612903225808</c:v>
                </c:pt>
                <c:pt idx="1922">
                  <c:v>44.631612903225808</c:v>
                </c:pt>
                <c:pt idx="1923">
                  <c:v>44.735806451612895</c:v>
                </c:pt>
                <c:pt idx="1924">
                  <c:v>44.735806451612895</c:v>
                </c:pt>
                <c:pt idx="1925">
                  <c:v>44.735806451612895</c:v>
                </c:pt>
                <c:pt idx="1926">
                  <c:v>44.735806451612895</c:v>
                </c:pt>
                <c:pt idx="1927">
                  <c:v>44.735806451612895</c:v>
                </c:pt>
                <c:pt idx="1928">
                  <c:v>44.735806451612895</c:v>
                </c:pt>
                <c:pt idx="1929">
                  <c:v>44.735806451612895</c:v>
                </c:pt>
                <c:pt idx="1930">
                  <c:v>44.735806451612895</c:v>
                </c:pt>
                <c:pt idx="1931">
                  <c:v>44.735806451612895</c:v>
                </c:pt>
                <c:pt idx="1932">
                  <c:v>44.735806451612895</c:v>
                </c:pt>
                <c:pt idx="1933">
                  <c:v>44.735806451612895</c:v>
                </c:pt>
                <c:pt idx="1934">
                  <c:v>44.735806451612895</c:v>
                </c:pt>
                <c:pt idx="1935">
                  <c:v>44.735806451612895</c:v>
                </c:pt>
                <c:pt idx="1936">
                  <c:v>44.84032258064515</c:v>
                </c:pt>
                <c:pt idx="1937">
                  <c:v>44.84032258064515</c:v>
                </c:pt>
                <c:pt idx="1938">
                  <c:v>44.84032258064515</c:v>
                </c:pt>
                <c:pt idx="1939">
                  <c:v>44.84032258064515</c:v>
                </c:pt>
                <c:pt idx="1940">
                  <c:v>44.84032258064515</c:v>
                </c:pt>
                <c:pt idx="1941">
                  <c:v>44.84032258064515</c:v>
                </c:pt>
                <c:pt idx="1942">
                  <c:v>44.84032258064515</c:v>
                </c:pt>
                <c:pt idx="1943">
                  <c:v>44.84032258064515</c:v>
                </c:pt>
                <c:pt idx="1944">
                  <c:v>44.840322580645157</c:v>
                </c:pt>
                <c:pt idx="1945">
                  <c:v>44.84032258064515</c:v>
                </c:pt>
                <c:pt idx="1946">
                  <c:v>44.840322580645157</c:v>
                </c:pt>
                <c:pt idx="1947">
                  <c:v>44.840322580645157</c:v>
                </c:pt>
                <c:pt idx="1948">
                  <c:v>44.94483870967742</c:v>
                </c:pt>
                <c:pt idx="1949">
                  <c:v>45.049032258064507</c:v>
                </c:pt>
                <c:pt idx="1950">
                  <c:v>45.049032258064507</c:v>
                </c:pt>
                <c:pt idx="1951">
                  <c:v>45.049032258064507</c:v>
                </c:pt>
                <c:pt idx="1952">
                  <c:v>45.049032258064507</c:v>
                </c:pt>
                <c:pt idx="1953">
                  <c:v>45.049032258064507</c:v>
                </c:pt>
                <c:pt idx="1954">
                  <c:v>45.15354838709677</c:v>
                </c:pt>
                <c:pt idx="1955">
                  <c:v>45.15354838709677</c:v>
                </c:pt>
                <c:pt idx="1956">
                  <c:v>45.15354838709677</c:v>
                </c:pt>
                <c:pt idx="1957">
                  <c:v>45.15354838709677</c:v>
                </c:pt>
                <c:pt idx="1958">
                  <c:v>45.15354838709677</c:v>
                </c:pt>
                <c:pt idx="1959">
                  <c:v>45.15354838709677</c:v>
                </c:pt>
                <c:pt idx="1960">
                  <c:v>45.15354838709677</c:v>
                </c:pt>
                <c:pt idx="1961">
                  <c:v>45.15354838709677</c:v>
                </c:pt>
                <c:pt idx="1962">
                  <c:v>45.15354838709677</c:v>
                </c:pt>
                <c:pt idx="1963">
                  <c:v>45.15354838709677</c:v>
                </c:pt>
                <c:pt idx="1964">
                  <c:v>45.15354838709677</c:v>
                </c:pt>
                <c:pt idx="1965">
                  <c:v>45.15354838709677</c:v>
                </c:pt>
                <c:pt idx="1966">
                  <c:v>45.258064516129025</c:v>
                </c:pt>
                <c:pt idx="1967">
                  <c:v>45.258064516129025</c:v>
                </c:pt>
                <c:pt idx="1968">
                  <c:v>45.258064516129025</c:v>
                </c:pt>
                <c:pt idx="1969">
                  <c:v>45.258064516129025</c:v>
                </c:pt>
                <c:pt idx="1970">
                  <c:v>45.258064516129025</c:v>
                </c:pt>
                <c:pt idx="1971">
                  <c:v>45.36258064516128</c:v>
                </c:pt>
                <c:pt idx="1972">
                  <c:v>45.36258064516128</c:v>
                </c:pt>
                <c:pt idx="1973">
                  <c:v>45.467096774193543</c:v>
                </c:pt>
                <c:pt idx="1974">
                  <c:v>45.571612903225798</c:v>
                </c:pt>
                <c:pt idx="1975">
                  <c:v>45.676129032258061</c:v>
                </c:pt>
                <c:pt idx="1976">
                  <c:v>45.676129032258061</c:v>
                </c:pt>
                <c:pt idx="1977">
                  <c:v>45.676129032258061</c:v>
                </c:pt>
                <c:pt idx="1978">
                  <c:v>45.676129032258061</c:v>
                </c:pt>
                <c:pt idx="1979">
                  <c:v>45.571612903225798</c:v>
                </c:pt>
                <c:pt idx="1980">
                  <c:v>45.571612903225798</c:v>
                </c:pt>
                <c:pt idx="1981">
                  <c:v>45.676129032258061</c:v>
                </c:pt>
                <c:pt idx="1982">
                  <c:v>45.676129032258061</c:v>
                </c:pt>
                <c:pt idx="1983">
                  <c:v>45.780645161290316</c:v>
                </c:pt>
                <c:pt idx="1984">
                  <c:v>45.885161290322579</c:v>
                </c:pt>
                <c:pt idx="1985">
                  <c:v>45.780645161290316</c:v>
                </c:pt>
                <c:pt idx="1986">
                  <c:v>45.885161290322579</c:v>
                </c:pt>
                <c:pt idx="1987">
                  <c:v>45.885161290322579</c:v>
                </c:pt>
                <c:pt idx="1988">
                  <c:v>45.989677419354834</c:v>
                </c:pt>
                <c:pt idx="1989">
                  <c:v>46.094193548387089</c:v>
                </c:pt>
                <c:pt idx="1990">
                  <c:v>46.198709677419352</c:v>
                </c:pt>
                <c:pt idx="1991">
                  <c:v>46.303225806451607</c:v>
                </c:pt>
                <c:pt idx="1992">
                  <c:v>46.40774193548387</c:v>
                </c:pt>
                <c:pt idx="1993">
                  <c:v>46.512258064516118</c:v>
                </c:pt>
                <c:pt idx="1994">
                  <c:v>46.616774193548373</c:v>
                </c:pt>
                <c:pt idx="1995">
                  <c:v>46.721290322580636</c:v>
                </c:pt>
                <c:pt idx="1996">
                  <c:v>46.825806451612891</c:v>
                </c:pt>
                <c:pt idx="1997">
                  <c:v>46.825806451612891</c:v>
                </c:pt>
                <c:pt idx="1998">
                  <c:v>46.825806451612898</c:v>
                </c:pt>
                <c:pt idx="1999">
                  <c:v>46.930322580645161</c:v>
                </c:pt>
                <c:pt idx="2000">
                  <c:v>47.034838709677409</c:v>
                </c:pt>
                <c:pt idx="2001">
                  <c:v>47.139354838709671</c:v>
                </c:pt>
                <c:pt idx="2002">
                  <c:v>47.139354838709671</c:v>
                </c:pt>
                <c:pt idx="2003">
                  <c:v>47.243870967741927</c:v>
                </c:pt>
                <c:pt idx="2004">
                  <c:v>47.243870967741927</c:v>
                </c:pt>
                <c:pt idx="2005">
                  <c:v>47.243870967741927</c:v>
                </c:pt>
                <c:pt idx="2006">
                  <c:v>47.243870967741927</c:v>
                </c:pt>
                <c:pt idx="2007">
                  <c:v>47.348387096774182</c:v>
                </c:pt>
                <c:pt idx="2008">
                  <c:v>47.452903225806445</c:v>
                </c:pt>
                <c:pt idx="2009">
                  <c:v>47.5574193548387</c:v>
                </c:pt>
                <c:pt idx="2010">
                  <c:v>47.661935483870963</c:v>
                </c:pt>
                <c:pt idx="2011">
                  <c:v>47.766451612903218</c:v>
                </c:pt>
                <c:pt idx="2012">
                  <c:v>47.766451612903218</c:v>
                </c:pt>
                <c:pt idx="2013">
                  <c:v>47.870967741935473</c:v>
                </c:pt>
                <c:pt idx="2014">
                  <c:v>47.870967741935473</c:v>
                </c:pt>
                <c:pt idx="2015">
                  <c:v>47.870967741935466</c:v>
                </c:pt>
                <c:pt idx="2016">
                  <c:v>47.975483870967729</c:v>
                </c:pt>
                <c:pt idx="2017">
                  <c:v>47.975483870967729</c:v>
                </c:pt>
                <c:pt idx="2018">
                  <c:v>48.079999999999984</c:v>
                </c:pt>
                <c:pt idx="2019">
                  <c:v>48.079999999999984</c:v>
                </c:pt>
                <c:pt idx="2020">
                  <c:v>48.079999999999984</c:v>
                </c:pt>
                <c:pt idx="2021">
                  <c:v>48.079999999999984</c:v>
                </c:pt>
                <c:pt idx="2022">
                  <c:v>48.079999999999984</c:v>
                </c:pt>
                <c:pt idx="2023">
                  <c:v>47.975483870967729</c:v>
                </c:pt>
                <c:pt idx="2024">
                  <c:v>47.975483870967729</c:v>
                </c:pt>
                <c:pt idx="2025">
                  <c:v>47.975483870967729</c:v>
                </c:pt>
                <c:pt idx="2026">
                  <c:v>47.975483870967729</c:v>
                </c:pt>
                <c:pt idx="2027">
                  <c:v>47.975483870967729</c:v>
                </c:pt>
                <c:pt idx="2028">
                  <c:v>47.975483870967729</c:v>
                </c:pt>
                <c:pt idx="2029">
                  <c:v>47.975483870967729</c:v>
                </c:pt>
                <c:pt idx="2030">
                  <c:v>47.975483870967729</c:v>
                </c:pt>
                <c:pt idx="2031">
                  <c:v>47.975483870967729</c:v>
                </c:pt>
                <c:pt idx="2032">
                  <c:v>47.975483870967729</c:v>
                </c:pt>
                <c:pt idx="2033">
                  <c:v>47.975483870967729</c:v>
                </c:pt>
                <c:pt idx="2034">
                  <c:v>47.975483870967729</c:v>
                </c:pt>
                <c:pt idx="2035">
                  <c:v>47.975483870967729</c:v>
                </c:pt>
                <c:pt idx="2036">
                  <c:v>47.975483870967729</c:v>
                </c:pt>
                <c:pt idx="2037">
                  <c:v>47.975483870967729</c:v>
                </c:pt>
                <c:pt idx="2038">
                  <c:v>47.975483870967729</c:v>
                </c:pt>
                <c:pt idx="2039">
                  <c:v>47.975483870967729</c:v>
                </c:pt>
                <c:pt idx="2040">
                  <c:v>47.975483870967729</c:v>
                </c:pt>
                <c:pt idx="2041">
                  <c:v>47.975483870967729</c:v>
                </c:pt>
                <c:pt idx="2042">
                  <c:v>47.975483870967729</c:v>
                </c:pt>
                <c:pt idx="2043">
                  <c:v>47.975483870967729</c:v>
                </c:pt>
                <c:pt idx="2044">
                  <c:v>47.975483870967736</c:v>
                </c:pt>
                <c:pt idx="2045">
                  <c:v>47.975483870967729</c:v>
                </c:pt>
                <c:pt idx="2046">
                  <c:v>47.975483870967736</c:v>
                </c:pt>
                <c:pt idx="2047">
                  <c:v>47.975483870967729</c:v>
                </c:pt>
                <c:pt idx="2048">
                  <c:v>47.975483870967736</c:v>
                </c:pt>
                <c:pt idx="2049">
                  <c:v>47.975483870967736</c:v>
                </c:pt>
                <c:pt idx="2050">
                  <c:v>47.975483870967736</c:v>
                </c:pt>
                <c:pt idx="2051">
                  <c:v>47.975483870967729</c:v>
                </c:pt>
                <c:pt idx="2052">
                  <c:v>47.975483870967729</c:v>
                </c:pt>
                <c:pt idx="2053">
                  <c:v>47.975483870967729</c:v>
                </c:pt>
                <c:pt idx="2054">
                  <c:v>48.079999999999984</c:v>
                </c:pt>
                <c:pt idx="2055">
                  <c:v>48.079999999999984</c:v>
                </c:pt>
                <c:pt idx="2056">
                  <c:v>48.184193548387086</c:v>
                </c:pt>
                <c:pt idx="2057">
                  <c:v>48.184193548387086</c:v>
                </c:pt>
                <c:pt idx="2058">
                  <c:v>48.184193548387086</c:v>
                </c:pt>
                <c:pt idx="2059">
                  <c:v>48.184193548387086</c:v>
                </c:pt>
                <c:pt idx="2060">
                  <c:v>48.184193548387086</c:v>
                </c:pt>
                <c:pt idx="2061">
                  <c:v>48.184193548387086</c:v>
                </c:pt>
                <c:pt idx="2062">
                  <c:v>48.184193548387086</c:v>
                </c:pt>
                <c:pt idx="2063">
                  <c:v>48.184193548387086</c:v>
                </c:pt>
                <c:pt idx="2064">
                  <c:v>48.184193548387086</c:v>
                </c:pt>
                <c:pt idx="2065">
                  <c:v>48.184193548387086</c:v>
                </c:pt>
                <c:pt idx="2066">
                  <c:v>48.184193548387086</c:v>
                </c:pt>
                <c:pt idx="2067">
                  <c:v>48.184193548387086</c:v>
                </c:pt>
                <c:pt idx="2068">
                  <c:v>48.184193548387086</c:v>
                </c:pt>
                <c:pt idx="2069">
                  <c:v>48.184193548387086</c:v>
                </c:pt>
                <c:pt idx="2070">
                  <c:v>48.184193548387086</c:v>
                </c:pt>
                <c:pt idx="2071">
                  <c:v>48.184193548387086</c:v>
                </c:pt>
                <c:pt idx="2072">
                  <c:v>48.184193548387086</c:v>
                </c:pt>
                <c:pt idx="2073">
                  <c:v>48.184193548387086</c:v>
                </c:pt>
                <c:pt idx="2074">
                  <c:v>48.184193548387086</c:v>
                </c:pt>
                <c:pt idx="2075">
                  <c:v>48.184193548387086</c:v>
                </c:pt>
                <c:pt idx="2076">
                  <c:v>48.184193548387086</c:v>
                </c:pt>
                <c:pt idx="2077">
                  <c:v>48.184193548387086</c:v>
                </c:pt>
                <c:pt idx="2078">
                  <c:v>48.184193548387086</c:v>
                </c:pt>
                <c:pt idx="2079">
                  <c:v>48.184193548387086</c:v>
                </c:pt>
                <c:pt idx="2080">
                  <c:v>48.28838709677418</c:v>
                </c:pt>
                <c:pt idx="2081">
                  <c:v>48.392580645161281</c:v>
                </c:pt>
                <c:pt idx="2082">
                  <c:v>48.392580645161281</c:v>
                </c:pt>
                <c:pt idx="2083">
                  <c:v>48.392580645161281</c:v>
                </c:pt>
                <c:pt idx="2084">
                  <c:v>48.392580645161281</c:v>
                </c:pt>
                <c:pt idx="2085">
                  <c:v>48.392580645161281</c:v>
                </c:pt>
                <c:pt idx="2086">
                  <c:v>48.392580645161281</c:v>
                </c:pt>
                <c:pt idx="2087">
                  <c:v>48.28838709677418</c:v>
                </c:pt>
                <c:pt idx="2088">
                  <c:v>48.28838709677418</c:v>
                </c:pt>
                <c:pt idx="2089">
                  <c:v>48.392580645161281</c:v>
                </c:pt>
                <c:pt idx="2090">
                  <c:v>48.392580645161281</c:v>
                </c:pt>
                <c:pt idx="2091">
                  <c:v>48.392580645161267</c:v>
                </c:pt>
                <c:pt idx="2092">
                  <c:v>48.392580645161281</c:v>
                </c:pt>
                <c:pt idx="2093">
                  <c:v>48.392580645161267</c:v>
                </c:pt>
                <c:pt idx="2094">
                  <c:v>48.392580645161281</c:v>
                </c:pt>
                <c:pt idx="2095">
                  <c:v>48.392580645161267</c:v>
                </c:pt>
                <c:pt idx="2096">
                  <c:v>48.496774193548376</c:v>
                </c:pt>
                <c:pt idx="2097">
                  <c:v>48.600967741935463</c:v>
                </c:pt>
                <c:pt idx="2098">
                  <c:v>48.705161290322572</c:v>
                </c:pt>
                <c:pt idx="2099">
                  <c:v>48.809354838709659</c:v>
                </c:pt>
                <c:pt idx="2100">
                  <c:v>48.809354838709666</c:v>
                </c:pt>
                <c:pt idx="2101">
                  <c:v>48.913548387096768</c:v>
                </c:pt>
                <c:pt idx="2102">
                  <c:v>49.017741935483862</c:v>
                </c:pt>
                <c:pt idx="2103">
                  <c:v>49.121935483870956</c:v>
                </c:pt>
                <c:pt idx="2104">
                  <c:v>49.226129032258058</c:v>
                </c:pt>
                <c:pt idx="2105">
                  <c:v>49.226129032258058</c:v>
                </c:pt>
                <c:pt idx="2106">
                  <c:v>49.226129032258051</c:v>
                </c:pt>
                <c:pt idx="2107">
                  <c:v>49.226129032258051</c:v>
                </c:pt>
                <c:pt idx="2108">
                  <c:v>49.330322580645138</c:v>
                </c:pt>
                <c:pt idx="2109">
                  <c:v>49.434516129032239</c:v>
                </c:pt>
                <c:pt idx="2110">
                  <c:v>49.538709677419334</c:v>
                </c:pt>
                <c:pt idx="2111">
                  <c:v>49.538709677419334</c:v>
                </c:pt>
                <c:pt idx="2112">
                  <c:v>49.538709677419334</c:v>
                </c:pt>
                <c:pt idx="2113">
                  <c:v>49.642903225806421</c:v>
                </c:pt>
                <c:pt idx="2114">
                  <c:v>49.642903225806421</c:v>
                </c:pt>
                <c:pt idx="2115">
                  <c:v>49.747096774193516</c:v>
                </c:pt>
                <c:pt idx="2116">
                  <c:v>49.851290322580617</c:v>
                </c:pt>
                <c:pt idx="2117">
                  <c:v>49.955483870967718</c:v>
                </c:pt>
                <c:pt idx="2118">
                  <c:v>50.05967741935482</c:v>
                </c:pt>
                <c:pt idx="2119">
                  <c:v>50.163870967741921</c:v>
                </c:pt>
                <c:pt idx="2120">
                  <c:v>50.163870967741914</c:v>
                </c:pt>
                <c:pt idx="2121">
                  <c:v>50.268064516129009</c:v>
                </c:pt>
                <c:pt idx="2122">
                  <c:v>50.372258064516103</c:v>
                </c:pt>
                <c:pt idx="2123">
                  <c:v>50.372258064516103</c:v>
                </c:pt>
                <c:pt idx="2124">
                  <c:v>50.372258064516103</c:v>
                </c:pt>
                <c:pt idx="2125">
                  <c:v>50.372258064516103</c:v>
                </c:pt>
                <c:pt idx="2126">
                  <c:v>50.476451612903205</c:v>
                </c:pt>
                <c:pt idx="2127">
                  <c:v>50.372258064516096</c:v>
                </c:pt>
                <c:pt idx="2128">
                  <c:v>50.372258064516096</c:v>
                </c:pt>
                <c:pt idx="2129">
                  <c:v>50.372258064516096</c:v>
                </c:pt>
                <c:pt idx="2130">
                  <c:v>50.372258064516096</c:v>
                </c:pt>
                <c:pt idx="2131">
                  <c:v>50.476451612903197</c:v>
                </c:pt>
                <c:pt idx="2132">
                  <c:v>50.476451612903197</c:v>
                </c:pt>
                <c:pt idx="2133">
                  <c:v>50.476451612903197</c:v>
                </c:pt>
                <c:pt idx="2134">
                  <c:v>50.476451612903197</c:v>
                </c:pt>
                <c:pt idx="2135">
                  <c:v>50.476451612903197</c:v>
                </c:pt>
                <c:pt idx="2136">
                  <c:v>50.476451612903205</c:v>
                </c:pt>
                <c:pt idx="2137">
                  <c:v>50.580645161290299</c:v>
                </c:pt>
                <c:pt idx="2138">
                  <c:v>50.684838709677408</c:v>
                </c:pt>
                <c:pt idx="2139">
                  <c:v>50.684838709677408</c:v>
                </c:pt>
                <c:pt idx="2140">
                  <c:v>50.789354838709663</c:v>
                </c:pt>
                <c:pt idx="2141">
                  <c:v>50.789354838709663</c:v>
                </c:pt>
                <c:pt idx="2142">
                  <c:v>50.789354838709663</c:v>
                </c:pt>
                <c:pt idx="2143">
                  <c:v>50.789354838709656</c:v>
                </c:pt>
                <c:pt idx="2144">
                  <c:v>50.789354838709656</c:v>
                </c:pt>
                <c:pt idx="2145">
                  <c:v>50.893548387096743</c:v>
                </c:pt>
                <c:pt idx="2146">
                  <c:v>50.893548387096743</c:v>
                </c:pt>
                <c:pt idx="2147">
                  <c:v>50.893548387096743</c:v>
                </c:pt>
                <c:pt idx="2148">
                  <c:v>50.893548387096743</c:v>
                </c:pt>
                <c:pt idx="2149">
                  <c:v>50.893548387096743</c:v>
                </c:pt>
                <c:pt idx="2150">
                  <c:v>50.893548387096743</c:v>
                </c:pt>
                <c:pt idx="2151">
                  <c:v>50.893548387096743</c:v>
                </c:pt>
                <c:pt idx="2152">
                  <c:v>50.893548387096743</c:v>
                </c:pt>
                <c:pt idx="2153">
                  <c:v>50.893548387096743</c:v>
                </c:pt>
                <c:pt idx="2154">
                  <c:v>50.997741935483845</c:v>
                </c:pt>
                <c:pt idx="2155">
                  <c:v>51.101935483870939</c:v>
                </c:pt>
                <c:pt idx="2156">
                  <c:v>51.206129032258033</c:v>
                </c:pt>
                <c:pt idx="2157">
                  <c:v>51.206129032258033</c:v>
                </c:pt>
                <c:pt idx="2158">
                  <c:v>51.310322580645128</c:v>
                </c:pt>
                <c:pt idx="2159">
                  <c:v>51.310322580645128</c:v>
                </c:pt>
                <c:pt idx="2160">
                  <c:v>51.310322580645128</c:v>
                </c:pt>
                <c:pt idx="2161">
                  <c:v>51.310322580645128</c:v>
                </c:pt>
                <c:pt idx="2162">
                  <c:v>51.310322580645128</c:v>
                </c:pt>
                <c:pt idx="2163">
                  <c:v>51.206129032258033</c:v>
                </c:pt>
                <c:pt idx="2164">
                  <c:v>51.206129032258033</c:v>
                </c:pt>
                <c:pt idx="2165">
                  <c:v>51.206129032258033</c:v>
                </c:pt>
                <c:pt idx="2166">
                  <c:v>51.206129032258033</c:v>
                </c:pt>
                <c:pt idx="2167">
                  <c:v>51.41483870967739</c:v>
                </c:pt>
                <c:pt idx="2168">
                  <c:v>51.41483870967739</c:v>
                </c:pt>
                <c:pt idx="2169">
                  <c:v>51.519354838709646</c:v>
                </c:pt>
                <c:pt idx="2170">
                  <c:v>51.519354838709646</c:v>
                </c:pt>
                <c:pt idx="2171">
                  <c:v>51.41483870967739</c:v>
                </c:pt>
                <c:pt idx="2172">
                  <c:v>51.310645161290289</c:v>
                </c:pt>
                <c:pt idx="2173">
                  <c:v>51.310645161290289</c:v>
                </c:pt>
                <c:pt idx="2174">
                  <c:v>51.310645161290296</c:v>
                </c:pt>
                <c:pt idx="2175">
                  <c:v>51.310645161290296</c:v>
                </c:pt>
                <c:pt idx="2176">
                  <c:v>51.310645161290296</c:v>
                </c:pt>
                <c:pt idx="2177">
                  <c:v>51.415161290322558</c:v>
                </c:pt>
                <c:pt idx="2178">
                  <c:v>51.415161290322558</c:v>
                </c:pt>
                <c:pt idx="2179">
                  <c:v>51.519677419354814</c:v>
                </c:pt>
                <c:pt idx="2180">
                  <c:v>51.519677419354814</c:v>
                </c:pt>
                <c:pt idx="2181">
                  <c:v>51.519677419354814</c:v>
                </c:pt>
                <c:pt idx="2182">
                  <c:v>51.519677419354814</c:v>
                </c:pt>
                <c:pt idx="2183">
                  <c:v>51.519677419354807</c:v>
                </c:pt>
                <c:pt idx="2184">
                  <c:v>51.519677419354814</c:v>
                </c:pt>
                <c:pt idx="2185">
                  <c:v>51.519677419354814</c:v>
                </c:pt>
                <c:pt idx="2186">
                  <c:v>51.519677419354814</c:v>
                </c:pt>
                <c:pt idx="2187">
                  <c:v>51.415483870967719</c:v>
                </c:pt>
                <c:pt idx="2188">
                  <c:v>51.415483870967719</c:v>
                </c:pt>
                <c:pt idx="2189">
                  <c:v>51.415483870967719</c:v>
                </c:pt>
                <c:pt idx="2190">
                  <c:v>51.415483870967719</c:v>
                </c:pt>
                <c:pt idx="2191">
                  <c:v>51.415483870967719</c:v>
                </c:pt>
                <c:pt idx="2192">
                  <c:v>51.415483870967712</c:v>
                </c:pt>
                <c:pt idx="2193">
                  <c:v>51.415483870967712</c:v>
                </c:pt>
                <c:pt idx="2194">
                  <c:v>51.519677419354807</c:v>
                </c:pt>
                <c:pt idx="2195">
                  <c:v>51.519677419354807</c:v>
                </c:pt>
                <c:pt idx="2196">
                  <c:v>51.519677419354807</c:v>
                </c:pt>
                <c:pt idx="2197">
                  <c:v>51.519677419354799</c:v>
                </c:pt>
                <c:pt idx="2198">
                  <c:v>51.415161290322551</c:v>
                </c:pt>
                <c:pt idx="2199">
                  <c:v>51.415161290322558</c:v>
                </c:pt>
                <c:pt idx="2200">
                  <c:v>51.415161290322558</c:v>
                </c:pt>
                <c:pt idx="2201">
                  <c:v>51.415161290322558</c:v>
                </c:pt>
                <c:pt idx="2202">
                  <c:v>51.415161290322558</c:v>
                </c:pt>
                <c:pt idx="2203">
                  <c:v>51.519354838709653</c:v>
                </c:pt>
                <c:pt idx="2204">
                  <c:v>51.519354838709653</c:v>
                </c:pt>
                <c:pt idx="2205">
                  <c:v>51.519354838709653</c:v>
                </c:pt>
                <c:pt idx="2206">
                  <c:v>51.519354838709653</c:v>
                </c:pt>
                <c:pt idx="2207">
                  <c:v>51.623870967741901</c:v>
                </c:pt>
                <c:pt idx="2208">
                  <c:v>51.623870967741901</c:v>
                </c:pt>
                <c:pt idx="2209">
                  <c:v>51.623870967741901</c:v>
                </c:pt>
                <c:pt idx="2210">
                  <c:v>51.519354838709646</c:v>
                </c:pt>
                <c:pt idx="2211">
                  <c:v>51.519354838709646</c:v>
                </c:pt>
                <c:pt idx="2212">
                  <c:v>51.623870967741901</c:v>
                </c:pt>
                <c:pt idx="2213">
                  <c:v>51.623870967741901</c:v>
                </c:pt>
                <c:pt idx="2214">
                  <c:v>51.728387096774163</c:v>
                </c:pt>
                <c:pt idx="2215">
                  <c:v>51.832903225806419</c:v>
                </c:pt>
                <c:pt idx="2216">
                  <c:v>51.832903225806419</c:v>
                </c:pt>
                <c:pt idx="2217">
                  <c:v>51.832903225806419</c:v>
                </c:pt>
                <c:pt idx="2218">
                  <c:v>51.93709677419352</c:v>
                </c:pt>
                <c:pt idx="2219">
                  <c:v>51.93709677419352</c:v>
                </c:pt>
                <c:pt idx="2220">
                  <c:v>51.93709677419352</c:v>
                </c:pt>
                <c:pt idx="2221">
                  <c:v>51.93709677419352</c:v>
                </c:pt>
                <c:pt idx="2222">
                  <c:v>51.93709677419352</c:v>
                </c:pt>
                <c:pt idx="2223">
                  <c:v>51.93709677419352</c:v>
                </c:pt>
                <c:pt idx="2224">
                  <c:v>52.041612903225776</c:v>
                </c:pt>
                <c:pt idx="2225">
                  <c:v>52.041612903225776</c:v>
                </c:pt>
                <c:pt idx="2226">
                  <c:v>52.041612903225776</c:v>
                </c:pt>
                <c:pt idx="2227">
                  <c:v>52.146129032258031</c:v>
                </c:pt>
                <c:pt idx="2228">
                  <c:v>52.250645161290294</c:v>
                </c:pt>
                <c:pt idx="2229">
                  <c:v>52.355161290322549</c:v>
                </c:pt>
                <c:pt idx="2230">
                  <c:v>52.459677419354811</c:v>
                </c:pt>
                <c:pt idx="2231">
                  <c:v>52.459677419354811</c:v>
                </c:pt>
                <c:pt idx="2232">
                  <c:v>52.459677419354811</c:v>
                </c:pt>
                <c:pt idx="2233">
                  <c:v>52.564193548387067</c:v>
                </c:pt>
                <c:pt idx="2234">
                  <c:v>52.564193548387067</c:v>
                </c:pt>
                <c:pt idx="2235">
                  <c:v>52.668709677419329</c:v>
                </c:pt>
                <c:pt idx="2236">
                  <c:v>52.668709677419322</c:v>
                </c:pt>
                <c:pt idx="2237">
                  <c:v>52.773225806451578</c:v>
                </c:pt>
                <c:pt idx="2238">
                  <c:v>52.773225806451585</c:v>
                </c:pt>
                <c:pt idx="2239">
                  <c:v>52.668709677419329</c:v>
                </c:pt>
                <c:pt idx="2240">
                  <c:v>52.773225806451585</c:v>
                </c:pt>
                <c:pt idx="2241">
                  <c:v>52.87774193548384</c:v>
                </c:pt>
                <c:pt idx="2242">
                  <c:v>52.877741935483833</c:v>
                </c:pt>
                <c:pt idx="2243">
                  <c:v>52.877741935483833</c:v>
                </c:pt>
                <c:pt idx="2244">
                  <c:v>52.877741935483833</c:v>
                </c:pt>
                <c:pt idx="2245">
                  <c:v>52.87774193548384</c:v>
                </c:pt>
                <c:pt idx="2246">
                  <c:v>52.773225806451585</c:v>
                </c:pt>
                <c:pt idx="2247">
                  <c:v>52.773225806451585</c:v>
                </c:pt>
                <c:pt idx="2248">
                  <c:v>52.87774193548384</c:v>
                </c:pt>
                <c:pt idx="2249">
                  <c:v>52.87774193548384</c:v>
                </c:pt>
                <c:pt idx="2250">
                  <c:v>52.982258064516103</c:v>
                </c:pt>
                <c:pt idx="2251">
                  <c:v>53.086774193548358</c:v>
                </c:pt>
                <c:pt idx="2252">
                  <c:v>53.19129032258062</c:v>
                </c:pt>
                <c:pt idx="2253">
                  <c:v>53.295806451612876</c:v>
                </c:pt>
                <c:pt idx="2254">
                  <c:v>53.400322580645131</c:v>
                </c:pt>
                <c:pt idx="2255">
                  <c:v>53.295806451612876</c:v>
                </c:pt>
                <c:pt idx="2256">
                  <c:v>53.400322580645124</c:v>
                </c:pt>
                <c:pt idx="2257">
                  <c:v>53.504838709677387</c:v>
                </c:pt>
                <c:pt idx="2258">
                  <c:v>53.504838709677387</c:v>
                </c:pt>
                <c:pt idx="2259">
                  <c:v>53.400322580645124</c:v>
                </c:pt>
                <c:pt idx="2260">
                  <c:v>53.400322580645124</c:v>
                </c:pt>
                <c:pt idx="2261">
                  <c:v>53.400322580645124</c:v>
                </c:pt>
                <c:pt idx="2262">
                  <c:v>53.295806451612876</c:v>
                </c:pt>
                <c:pt idx="2263">
                  <c:v>53.400322580645124</c:v>
                </c:pt>
                <c:pt idx="2264">
                  <c:v>53.400322580645131</c:v>
                </c:pt>
                <c:pt idx="2265">
                  <c:v>53.400322580645124</c:v>
                </c:pt>
                <c:pt idx="2266">
                  <c:v>53.400322580645124</c:v>
                </c:pt>
                <c:pt idx="2267">
                  <c:v>53.504838709677387</c:v>
                </c:pt>
                <c:pt idx="2268">
                  <c:v>53.504838709677387</c:v>
                </c:pt>
                <c:pt idx="2269">
                  <c:v>53.504838709677387</c:v>
                </c:pt>
                <c:pt idx="2270">
                  <c:v>53.609354838709642</c:v>
                </c:pt>
                <c:pt idx="2271">
                  <c:v>53.609354838709642</c:v>
                </c:pt>
                <c:pt idx="2272">
                  <c:v>53.609354838709649</c:v>
                </c:pt>
                <c:pt idx="2273">
                  <c:v>53.713870967741904</c:v>
                </c:pt>
                <c:pt idx="2274">
                  <c:v>53.713870967741911</c:v>
                </c:pt>
                <c:pt idx="2275">
                  <c:v>53.818387096774167</c:v>
                </c:pt>
                <c:pt idx="2276">
                  <c:v>53.818387096774167</c:v>
                </c:pt>
                <c:pt idx="2277">
                  <c:v>53.922903225806429</c:v>
                </c:pt>
                <c:pt idx="2278">
                  <c:v>54.027419354838678</c:v>
                </c:pt>
                <c:pt idx="2279">
                  <c:v>54.027419354838678</c:v>
                </c:pt>
                <c:pt idx="2280">
                  <c:v>54.131935483870933</c:v>
                </c:pt>
                <c:pt idx="2281">
                  <c:v>54.131935483870933</c:v>
                </c:pt>
                <c:pt idx="2282">
                  <c:v>54.131935483870933</c:v>
                </c:pt>
                <c:pt idx="2283">
                  <c:v>54.131935483870933</c:v>
                </c:pt>
                <c:pt idx="2284">
                  <c:v>54.131935483870933</c:v>
                </c:pt>
                <c:pt idx="2285">
                  <c:v>54.131935483870933</c:v>
                </c:pt>
                <c:pt idx="2286">
                  <c:v>54.236451612903195</c:v>
                </c:pt>
                <c:pt idx="2287">
                  <c:v>54.236451612903195</c:v>
                </c:pt>
                <c:pt idx="2288">
                  <c:v>54.236451612903195</c:v>
                </c:pt>
                <c:pt idx="2289">
                  <c:v>54.236451612903195</c:v>
                </c:pt>
                <c:pt idx="2290">
                  <c:v>54.340967741935451</c:v>
                </c:pt>
                <c:pt idx="2291">
                  <c:v>54.340967741935451</c:v>
                </c:pt>
                <c:pt idx="2292">
                  <c:v>54.340967741935451</c:v>
                </c:pt>
                <c:pt idx="2293">
                  <c:v>54.445483870967713</c:v>
                </c:pt>
                <c:pt idx="2294">
                  <c:v>54.445483870967713</c:v>
                </c:pt>
                <c:pt idx="2295">
                  <c:v>54.445483870967713</c:v>
                </c:pt>
                <c:pt idx="2296">
                  <c:v>54.549999999999969</c:v>
                </c:pt>
                <c:pt idx="2297">
                  <c:v>54.549999999999969</c:v>
                </c:pt>
                <c:pt idx="2298">
                  <c:v>54.549999999999969</c:v>
                </c:pt>
                <c:pt idx="2299">
                  <c:v>54.549999999999969</c:v>
                </c:pt>
                <c:pt idx="2300">
                  <c:v>54.549999999999969</c:v>
                </c:pt>
                <c:pt idx="2301">
                  <c:v>54.549999999999969</c:v>
                </c:pt>
                <c:pt idx="2302">
                  <c:v>54.549999999999969</c:v>
                </c:pt>
                <c:pt idx="2303">
                  <c:v>54.549999999999969</c:v>
                </c:pt>
                <c:pt idx="2304">
                  <c:v>54.549999999999969</c:v>
                </c:pt>
                <c:pt idx="2305">
                  <c:v>54.549999999999969</c:v>
                </c:pt>
                <c:pt idx="2306">
                  <c:v>54.549999999999969</c:v>
                </c:pt>
                <c:pt idx="2307">
                  <c:v>54.549999999999969</c:v>
                </c:pt>
                <c:pt idx="2308">
                  <c:v>54.549999999999969</c:v>
                </c:pt>
                <c:pt idx="2309">
                  <c:v>54.549999999999969</c:v>
                </c:pt>
                <c:pt idx="2310">
                  <c:v>54.549999999999969</c:v>
                </c:pt>
                <c:pt idx="2311">
                  <c:v>54.654516129032224</c:v>
                </c:pt>
                <c:pt idx="2312">
                  <c:v>54.654516129032224</c:v>
                </c:pt>
                <c:pt idx="2313">
                  <c:v>54.654516129032224</c:v>
                </c:pt>
                <c:pt idx="2314">
                  <c:v>54.654516129032224</c:v>
                </c:pt>
                <c:pt idx="2315">
                  <c:v>54.654516129032224</c:v>
                </c:pt>
                <c:pt idx="2316">
                  <c:v>54.654516129032224</c:v>
                </c:pt>
                <c:pt idx="2317">
                  <c:v>54.654516129032224</c:v>
                </c:pt>
                <c:pt idx="2318">
                  <c:v>54.654516129032224</c:v>
                </c:pt>
                <c:pt idx="2319">
                  <c:v>54.654516129032224</c:v>
                </c:pt>
                <c:pt idx="2320">
                  <c:v>54.654516129032224</c:v>
                </c:pt>
                <c:pt idx="2321">
                  <c:v>54.654516129032224</c:v>
                </c:pt>
                <c:pt idx="2322">
                  <c:v>54.654516129032224</c:v>
                </c:pt>
                <c:pt idx="2323">
                  <c:v>54.759032258064487</c:v>
                </c:pt>
                <c:pt idx="2324">
                  <c:v>54.759032258064487</c:v>
                </c:pt>
                <c:pt idx="2325">
                  <c:v>54.759032258064487</c:v>
                </c:pt>
                <c:pt idx="2326">
                  <c:v>54.759032258064487</c:v>
                </c:pt>
                <c:pt idx="2327">
                  <c:v>54.759032258064487</c:v>
                </c:pt>
                <c:pt idx="2328">
                  <c:v>54.759032258064487</c:v>
                </c:pt>
                <c:pt idx="2329">
                  <c:v>54.863548387096742</c:v>
                </c:pt>
                <c:pt idx="2330">
                  <c:v>54.863548387096742</c:v>
                </c:pt>
                <c:pt idx="2331">
                  <c:v>54.968064516129004</c:v>
                </c:pt>
                <c:pt idx="2332">
                  <c:v>54.968064516129004</c:v>
                </c:pt>
                <c:pt idx="2333">
                  <c:v>54.968064516129004</c:v>
                </c:pt>
                <c:pt idx="2334">
                  <c:v>54.968064516129004</c:v>
                </c:pt>
                <c:pt idx="2335">
                  <c:v>54.968064516129004</c:v>
                </c:pt>
                <c:pt idx="2336">
                  <c:v>54.968064516129004</c:v>
                </c:pt>
                <c:pt idx="2337">
                  <c:v>54.968064516129004</c:v>
                </c:pt>
                <c:pt idx="2338">
                  <c:v>54.968064516129004</c:v>
                </c:pt>
                <c:pt idx="2339">
                  <c:v>54.968064516129004</c:v>
                </c:pt>
                <c:pt idx="2340">
                  <c:v>54.968064516129004</c:v>
                </c:pt>
                <c:pt idx="2341">
                  <c:v>54.968064516129004</c:v>
                </c:pt>
                <c:pt idx="2342">
                  <c:v>54.863548387096742</c:v>
                </c:pt>
                <c:pt idx="2343">
                  <c:v>54.863548387096742</c:v>
                </c:pt>
                <c:pt idx="2344">
                  <c:v>54.863548387096742</c:v>
                </c:pt>
                <c:pt idx="2345">
                  <c:v>54.863548387096742</c:v>
                </c:pt>
                <c:pt idx="2346">
                  <c:v>54.863548387096742</c:v>
                </c:pt>
                <c:pt idx="2347">
                  <c:v>54.863548387096742</c:v>
                </c:pt>
                <c:pt idx="2348">
                  <c:v>54.968064516129004</c:v>
                </c:pt>
                <c:pt idx="2349">
                  <c:v>54.968064516129004</c:v>
                </c:pt>
                <c:pt idx="2350">
                  <c:v>55.07258064516126</c:v>
                </c:pt>
                <c:pt idx="2351">
                  <c:v>55.07258064516126</c:v>
                </c:pt>
                <c:pt idx="2352">
                  <c:v>55.177096774193522</c:v>
                </c:pt>
                <c:pt idx="2353">
                  <c:v>55.281612903225778</c:v>
                </c:pt>
                <c:pt idx="2354">
                  <c:v>55.177096774193522</c:v>
                </c:pt>
                <c:pt idx="2355">
                  <c:v>55.281612903225778</c:v>
                </c:pt>
                <c:pt idx="2356">
                  <c:v>55.386129032258033</c:v>
                </c:pt>
                <c:pt idx="2357">
                  <c:v>55.386129032258033</c:v>
                </c:pt>
                <c:pt idx="2358">
                  <c:v>55.386129032258033</c:v>
                </c:pt>
                <c:pt idx="2359">
                  <c:v>55.490645161290296</c:v>
                </c:pt>
                <c:pt idx="2360">
                  <c:v>55.490645161290296</c:v>
                </c:pt>
                <c:pt idx="2361">
                  <c:v>55.595161290322551</c:v>
                </c:pt>
                <c:pt idx="2362">
                  <c:v>55.595161290322551</c:v>
                </c:pt>
                <c:pt idx="2363">
                  <c:v>55.595161290322551</c:v>
                </c:pt>
                <c:pt idx="2364">
                  <c:v>55.595161290322551</c:v>
                </c:pt>
                <c:pt idx="2365">
                  <c:v>55.699677419354813</c:v>
                </c:pt>
                <c:pt idx="2366">
                  <c:v>55.804193548387069</c:v>
                </c:pt>
                <c:pt idx="2367">
                  <c:v>55.908709677419331</c:v>
                </c:pt>
                <c:pt idx="2368">
                  <c:v>56.013225806451587</c:v>
                </c:pt>
                <c:pt idx="2369">
                  <c:v>56.117741935483842</c:v>
                </c:pt>
                <c:pt idx="2370">
                  <c:v>56.222258064516105</c:v>
                </c:pt>
                <c:pt idx="2371">
                  <c:v>56.32677419354836</c:v>
                </c:pt>
                <c:pt idx="2372">
                  <c:v>56.431290322580622</c:v>
                </c:pt>
                <c:pt idx="2373">
                  <c:v>56.535806451612878</c:v>
                </c:pt>
                <c:pt idx="2374">
                  <c:v>56.640322580645133</c:v>
                </c:pt>
                <c:pt idx="2375">
                  <c:v>56.744838709677396</c:v>
                </c:pt>
                <c:pt idx="2376">
                  <c:v>56.849354838709651</c:v>
                </c:pt>
                <c:pt idx="2377">
                  <c:v>56.953870967741913</c:v>
                </c:pt>
                <c:pt idx="2378">
                  <c:v>57.058387096774169</c:v>
                </c:pt>
                <c:pt idx="2379">
                  <c:v>57.058387096774169</c:v>
                </c:pt>
                <c:pt idx="2380">
                  <c:v>57.162903225806431</c:v>
                </c:pt>
                <c:pt idx="2381">
                  <c:v>57.162903225806431</c:v>
                </c:pt>
                <c:pt idx="2382">
                  <c:v>57.267419354838687</c:v>
                </c:pt>
                <c:pt idx="2383">
                  <c:v>57.267419354838687</c:v>
                </c:pt>
                <c:pt idx="2384">
                  <c:v>57.267419354838687</c:v>
                </c:pt>
                <c:pt idx="2385">
                  <c:v>57.371935483870942</c:v>
                </c:pt>
                <c:pt idx="2386">
                  <c:v>57.371935483870942</c:v>
                </c:pt>
                <c:pt idx="2387">
                  <c:v>57.371935483870942</c:v>
                </c:pt>
                <c:pt idx="2388">
                  <c:v>57.476451612903205</c:v>
                </c:pt>
                <c:pt idx="2389">
                  <c:v>57.58096774193546</c:v>
                </c:pt>
                <c:pt idx="2390">
                  <c:v>57.58096774193546</c:v>
                </c:pt>
                <c:pt idx="2391">
                  <c:v>57.58096774193546</c:v>
                </c:pt>
                <c:pt idx="2392">
                  <c:v>57.58096774193546</c:v>
                </c:pt>
                <c:pt idx="2393">
                  <c:v>57.58096774193546</c:v>
                </c:pt>
                <c:pt idx="2394">
                  <c:v>57.685483870967722</c:v>
                </c:pt>
                <c:pt idx="2395">
                  <c:v>57.789999999999978</c:v>
                </c:pt>
                <c:pt idx="2396">
                  <c:v>57.789999999999978</c:v>
                </c:pt>
                <c:pt idx="2397">
                  <c:v>57.789999999999978</c:v>
                </c:pt>
                <c:pt idx="2398">
                  <c:v>57.789999999999978</c:v>
                </c:pt>
                <c:pt idx="2399">
                  <c:v>57.789999999999978</c:v>
                </c:pt>
                <c:pt idx="2400">
                  <c:v>57.789999999999978</c:v>
                </c:pt>
                <c:pt idx="2401">
                  <c:v>57.685483870967722</c:v>
                </c:pt>
                <c:pt idx="2402">
                  <c:v>57.685483870967722</c:v>
                </c:pt>
                <c:pt idx="2403">
                  <c:v>57.685483870967722</c:v>
                </c:pt>
                <c:pt idx="2404">
                  <c:v>57.685483870967722</c:v>
                </c:pt>
                <c:pt idx="2405">
                  <c:v>57.685483870967722</c:v>
                </c:pt>
                <c:pt idx="2406">
                  <c:v>57.685483870967722</c:v>
                </c:pt>
                <c:pt idx="2407">
                  <c:v>57.685483870967722</c:v>
                </c:pt>
                <c:pt idx="2408">
                  <c:v>57.685483870967722</c:v>
                </c:pt>
                <c:pt idx="2409">
                  <c:v>57.685483870967722</c:v>
                </c:pt>
                <c:pt idx="2410">
                  <c:v>57.685483870967722</c:v>
                </c:pt>
                <c:pt idx="2411">
                  <c:v>57.685483870967722</c:v>
                </c:pt>
                <c:pt idx="2412">
                  <c:v>57.685483870967722</c:v>
                </c:pt>
                <c:pt idx="2413">
                  <c:v>57.685483870967722</c:v>
                </c:pt>
                <c:pt idx="2414">
                  <c:v>57.685483870967722</c:v>
                </c:pt>
                <c:pt idx="2415">
                  <c:v>57.685483870967722</c:v>
                </c:pt>
                <c:pt idx="2416">
                  <c:v>57.685483870967722</c:v>
                </c:pt>
                <c:pt idx="2417">
                  <c:v>57.685483870967722</c:v>
                </c:pt>
                <c:pt idx="2418">
                  <c:v>57.685483870967722</c:v>
                </c:pt>
                <c:pt idx="2419">
                  <c:v>57.685483870967722</c:v>
                </c:pt>
                <c:pt idx="2420">
                  <c:v>57.685483870967722</c:v>
                </c:pt>
                <c:pt idx="2421">
                  <c:v>57.685483870967722</c:v>
                </c:pt>
                <c:pt idx="2422">
                  <c:v>57.685483870967722</c:v>
                </c:pt>
                <c:pt idx="2423">
                  <c:v>57.685483870967722</c:v>
                </c:pt>
                <c:pt idx="2424">
                  <c:v>57.685483870967722</c:v>
                </c:pt>
                <c:pt idx="2425">
                  <c:v>57.685483870967722</c:v>
                </c:pt>
                <c:pt idx="2426">
                  <c:v>57.685483870967722</c:v>
                </c:pt>
                <c:pt idx="2427">
                  <c:v>57.685483870967722</c:v>
                </c:pt>
                <c:pt idx="2428">
                  <c:v>57.685483870967722</c:v>
                </c:pt>
                <c:pt idx="2429">
                  <c:v>57.685483870967722</c:v>
                </c:pt>
                <c:pt idx="2430">
                  <c:v>57.685483870967722</c:v>
                </c:pt>
                <c:pt idx="2431">
                  <c:v>57.685483870967722</c:v>
                </c:pt>
                <c:pt idx="2432">
                  <c:v>57.789999999999978</c:v>
                </c:pt>
                <c:pt idx="2433">
                  <c:v>57.789999999999978</c:v>
                </c:pt>
                <c:pt idx="2434">
                  <c:v>57.789999999999978</c:v>
                </c:pt>
                <c:pt idx="2435">
                  <c:v>57.789999999999978</c:v>
                </c:pt>
                <c:pt idx="2436">
                  <c:v>57.789999999999978</c:v>
                </c:pt>
                <c:pt idx="2437">
                  <c:v>57.789999999999978</c:v>
                </c:pt>
                <c:pt idx="2438">
                  <c:v>57.789999999999978</c:v>
                </c:pt>
                <c:pt idx="2439">
                  <c:v>57.789999999999978</c:v>
                </c:pt>
                <c:pt idx="2440">
                  <c:v>57.789999999999978</c:v>
                </c:pt>
                <c:pt idx="2441">
                  <c:v>57.789999999999978</c:v>
                </c:pt>
                <c:pt idx="2442">
                  <c:v>57.789999999999978</c:v>
                </c:pt>
                <c:pt idx="2443">
                  <c:v>57.789999999999978</c:v>
                </c:pt>
                <c:pt idx="2444">
                  <c:v>57.789999999999978</c:v>
                </c:pt>
                <c:pt idx="2445">
                  <c:v>57.789999999999978</c:v>
                </c:pt>
                <c:pt idx="2446">
                  <c:v>57.789999999999978</c:v>
                </c:pt>
                <c:pt idx="2447">
                  <c:v>57.789999999999978</c:v>
                </c:pt>
                <c:pt idx="2448">
                  <c:v>57.789999999999978</c:v>
                </c:pt>
                <c:pt idx="2449">
                  <c:v>57.789999999999978</c:v>
                </c:pt>
                <c:pt idx="2450">
                  <c:v>57.789999999999978</c:v>
                </c:pt>
                <c:pt idx="2451">
                  <c:v>57.789999999999978</c:v>
                </c:pt>
                <c:pt idx="2452">
                  <c:v>57.789999999999978</c:v>
                </c:pt>
                <c:pt idx="2453">
                  <c:v>57.789999999999978</c:v>
                </c:pt>
                <c:pt idx="2454">
                  <c:v>57.789999999999978</c:v>
                </c:pt>
                <c:pt idx="2455">
                  <c:v>57.789999999999978</c:v>
                </c:pt>
                <c:pt idx="2456">
                  <c:v>57.789999999999978</c:v>
                </c:pt>
                <c:pt idx="2457">
                  <c:v>57.789999999999978</c:v>
                </c:pt>
                <c:pt idx="2458">
                  <c:v>57.789999999999978</c:v>
                </c:pt>
                <c:pt idx="2459">
                  <c:v>57.789999999999978</c:v>
                </c:pt>
                <c:pt idx="2460">
                  <c:v>57.894193548387072</c:v>
                </c:pt>
                <c:pt idx="2461">
                  <c:v>57.894193548387072</c:v>
                </c:pt>
                <c:pt idx="2462">
                  <c:v>57.894193548387072</c:v>
                </c:pt>
                <c:pt idx="2463">
                  <c:v>57.894193548387072</c:v>
                </c:pt>
                <c:pt idx="2464">
                  <c:v>57.894193548387072</c:v>
                </c:pt>
                <c:pt idx="2465">
                  <c:v>57.894193548387072</c:v>
                </c:pt>
                <c:pt idx="2466">
                  <c:v>57.894193548387072</c:v>
                </c:pt>
                <c:pt idx="2467">
                  <c:v>57.894193548387072</c:v>
                </c:pt>
                <c:pt idx="2468">
                  <c:v>57.894193548387072</c:v>
                </c:pt>
                <c:pt idx="2469">
                  <c:v>57.894193548387072</c:v>
                </c:pt>
                <c:pt idx="2470">
                  <c:v>57.894193548387072</c:v>
                </c:pt>
                <c:pt idx="2471">
                  <c:v>57.998387096774174</c:v>
                </c:pt>
                <c:pt idx="2472">
                  <c:v>57.998387096774174</c:v>
                </c:pt>
                <c:pt idx="2473">
                  <c:v>57.998387096774174</c:v>
                </c:pt>
                <c:pt idx="2474">
                  <c:v>57.998387096774174</c:v>
                </c:pt>
                <c:pt idx="2475">
                  <c:v>57.998387096774174</c:v>
                </c:pt>
                <c:pt idx="2476">
                  <c:v>57.998387096774174</c:v>
                </c:pt>
                <c:pt idx="2477">
                  <c:v>57.998387096774174</c:v>
                </c:pt>
                <c:pt idx="2478">
                  <c:v>57.998387096774174</c:v>
                </c:pt>
                <c:pt idx="2479">
                  <c:v>57.998387096774174</c:v>
                </c:pt>
                <c:pt idx="2480">
                  <c:v>57.998387096774174</c:v>
                </c:pt>
                <c:pt idx="2481">
                  <c:v>57.998387096774174</c:v>
                </c:pt>
                <c:pt idx="2482">
                  <c:v>58.102580645161268</c:v>
                </c:pt>
                <c:pt idx="2483">
                  <c:v>58.311290322580625</c:v>
                </c:pt>
                <c:pt idx="2484">
                  <c:v>58.311290322580625</c:v>
                </c:pt>
                <c:pt idx="2485">
                  <c:v>58.311290322580625</c:v>
                </c:pt>
                <c:pt idx="2486">
                  <c:v>58.415483870967726</c:v>
                </c:pt>
                <c:pt idx="2487">
                  <c:v>58.415483870967726</c:v>
                </c:pt>
                <c:pt idx="2488">
                  <c:v>58.415483870967726</c:v>
                </c:pt>
                <c:pt idx="2489">
                  <c:v>58.415483870967726</c:v>
                </c:pt>
                <c:pt idx="2490">
                  <c:v>58.415483870967726</c:v>
                </c:pt>
                <c:pt idx="2491">
                  <c:v>58.311290322580625</c:v>
                </c:pt>
                <c:pt idx="2492">
                  <c:v>58.311290322580625</c:v>
                </c:pt>
                <c:pt idx="2493">
                  <c:v>58.20677419354837</c:v>
                </c:pt>
                <c:pt idx="2494">
                  <c:v>58.310967741935464</c:v>
                </c:pt>
                <c:pt idx="2495">
                  <c:v>58.310967741935464</c:v>
                </c:pt>
                <c:pt idx="2496">
                  <c:v>58.310967741935464</c:v>
                </c:pt>
                <c:pt idx="2497">
                  <c:v>58.415161290322565</c:v>
                </c:pt>
                <c:pt idx="2498">
                  <c:v>58.415161290322565</c:v>
                </c:pt>
                <c:pt idx="2499">
                  <c:v>58.415161290322565</c:v>
                </c:pt>
                <c:pt idx="2500">
                  <c:v>58.51935483870966</c:v>
                </c:pt>
                <c:pt idx="2501">
                  <c:v>58.51935483870966</c:v>
                </c:pt>
                <c:pt idx="2502">
                  <c:v>58.51935483870966</c:v>
                </c:pt>
                <c:pt idx="2503">
                  <c:v>58.51935483870966</c:v>
                </c:pt>
                <c:pt idx="2504">
                  <c:v>58.623548387096754</c:v>
                </c:pt>
                <c:pt idx="2505">
                  <c:v>58.623548387096754</c:v>
                </c:pt>
                <c:pt idx="2506">
                  <c:v>58.727741935483849</c:v>
                </c:pt>
                <c:pt idx="2507">
                  <c:v>58.831935483870943</c:v>
                </c:pt>
                <c:pt idx="2508">
                  <c:v>58.936129032258052</c:v>
                </c:pt>
                <c:pt idx="2509">
                  <c:v>59.040322580645146</c:v>
                </c:pt>
                <c:pt idx="2510">
                  <c:v>59.040322580645146</c:v>
                </c:pt>
                <c:pt idx="2511">
                  <c:v>59.040322580645139</c:v>
                </c:pt>
                <c:pt idx="2512">
                  <c:v>59.144516129032247</c:v>
                </c:pt>
                <c:pt idx="2513">
                  <c:v>59.144516129032247</c:v>
                </c:pt>
                <c:pt idx="2514">
                  <c:v>58.935806451612891</c:v>
                </c:pt>
                <c:pt idx="2515">
                  <c:v>58.935806451612891</c:v>
                </c:pt>
                <c:pt idx="2516">
                  <c:v>59.039999999999985</c:v>
                </c:pt>
                <c:pt idx="2517">
                  <c:v>58.935806451612891</c:v>
                </c:pt>
                <c:pt idx="2518">
                  <c:v>59.039999999999985</c:v>
                </c:pt>
                <c:pt idx="2519">
                  <c:v>59.144193548387086</c:v>
                </c:pt>
                <c:pt idx="2520">
                  <c:v>59.144193548387086</c:v>
                </c:pt>
                <c:pt idx="2521">
                  <c:v>59.248387096774181</c:v>
                </c:pt>
                <c:pt idx="2522">
                  <c:v>59.352580645161275</c:v>
                </c:pt>
                <c:pt idx="2523">
                  <c:v>59.45677419354837</c:v>
                </c:pt>
                <c:pt idx="2524">
                  <c:v>59.665483870967734</c:v>
                </c:pt>
                <c:pt idx="2525">
                  <c:v>59.665483870967726</c:v>
                </c:pt>
                <c:pt idx="2526">
                  <c:v>59.665483870967726</c:v>
                </c:pt>
                <c:pt idx="2527">
                  <c:v>59.769677419354821</c:v>
                </c:pt>
                <c:pt idx="2528">
                  <c:v>59.769677419354821</c:v>
                </c:pt>
                <c:pt idx="2529">
                  <c:v>59.873870967741915</c:v>
                </c:pt>
                <c:pt idx="2530">
                  <c:v>59.978064516129017</c:v>
                </c:pt>
                <c:pt idx="2531">
                  <c:v>59.978064516129017</c:v>
                </c:pt>
                <c:pt idx="2532">
                  <c:v>60.082258064516111</c:v>
                </c:pt>
                <c:pt idx="2533">
                  <c:v>60.082258064516111</c:v>
                </c:pt>
                <c:pt idx="2534">
                  <c:v>60.186451612903213</c:v>
                </c:pt>
                <c:pt idx="2535">
                  <c:v>60.186451612903213</c:v>
                </c:pt>
                <c:pt idx="2536">
                  <c:v>60.290645161290307</c:v>
                </c:pt>
                <c:pt idx="2537">
                  <c:v>60.290645161290307</c:v>
                </c:pt>
                <c:pt idx="2538">
                  <c:v>60.290645161290307</c:v>
                </c:pt>
                <c:pt idx="2539">
                  <c:v>60.290645161290307</c:v>
                </c:pt>
                <c:pt idx="2540">
                  <c:v>60.290645161290314</c:v>
                </c:pt>
                <c:pt idx="2541">
                  <c:v>60.394838709677408</c:v>
                </c:pt>
                <c:pt idx="2542">
                  <c:v>60.499032258064503</c:v>
                </c:pt>
                <c:pt idx="2543">
                  <c:v>60.499032258064503</c:v>
                </c:pt>
                <c:pt idx="2544">
                  <c:v>60.499032258064503</c:v>
                </c:pt>
                <c:pt idx="2545">
                  <c:v>60.603225806451597</c:v>
                </c:pt>
                <c:pt idx="2546">
                  <c:v>60.707419354838699</c:v>
                </c:pt>
                <c:pt idx="2547">
                  <c:v>60.707419354838699</c:v>
                </c:pt>
                <c:pt idx="2548">
                  <c:v>60.811612903225793</c:v>
                </c:pt>
                <c:pt idx="2549">
                  <c:v>60.811612903225793</c:v>
                </c:pt>
                <c:pt idx="2550">
                  <c:v>60.811612903225793</c:v>
                </c:pt>
                <c:pt idx="2551">
                  <c:v>60.915806451612895</c:v>
                </c:pt>
                <c:pt idx="2552">
                  <c:v>60.915806451612895</c:v>
                </c:pt>
                <c:pt idx="2553">
                  <c:v>60.915806451612895</c:v>
                </c:pt>
                <c:pt idx="2554">
                  <c:v>60.915806451612895</c:v>
                </c:pt>
                <c:pt idx="2555">
                  <c:v>60.915806451612895</c:v>
                </c:pt>
                <c:pt idx="2556">
                  <c:v>60.811612903225793</c:v>
                </c:pt>
                <c:pt idx="2557">
                  <c:v>60.915806451612895</c:v>
                </c:pt>
                <c:pt idx="2558">
                  <c:v>60.811612903225793</c:v>
                </c:pt>
                <c:pt idx="2559">
                  <c:v>60.916129032258056</c:v>
                </c:pt>
                <c:pt idx="2560">
                  <c:v>60.916129032258056</c:v>
                </c:pt>
                <c:pt idx="2561">
                  <c:v>60.916129032258056</c:v>
                </c:pt>
                <c:pt idx="2562">
                  <c:v>60.916129032258056</c:v>
                </c:pt>
                <c:pt idx="2563">
                  <c:v>61.020645161290311</c:v>
                </c:pt>
                <c:pt idx="2564">
                  <c:v>61.020645161290311</c:v>
                </c:pt>
                <c:pt idx="2565">
                  <c:v>61.020645161290311</c:v>
                </c:pt>
                <c:pt idx="2566">
                  <c:v>61.020645161290311</c:v>
                </c:pt>
                <c:pt idx="2567">
                  <c:v>61.020645161290311</c:v>
                </c:pt>
                <c:pt idx="2568">
                  <c:v>61.020645161290311</c:v>
                </c:pt>
                <c:pt idx="2569">
                  <c:v>61.020645161290311</c:v>
                </c:pt>
                <c:pt idx="2570">
                  <c:v>61.020645161290311</c:v>
                </c:pt>
                <c:pt idx="2571">
                  <c:v>61.020645161290311</c:v>
                </c:pt>
                <c:pt idx="2572">
                  <c:v>61.020645161290311</c:v>
                </c:pt>
                <c:pt idx="2573">
                  <c:v>61.020645161290311</c:v>
                </c:pt>
                <c:pt idx="2574">
                  <c:v>61.020645161290311</c:v>
                </c:pt>
                <c:pt idx="2575">
                  <c:v>61.020645161290311</c:v>
                </c:pt>
                <c:pt idx="2576">
                  <c:v>61.020645161290311</c:v>
                </c:pt>
                <c:pt idx="2577">
                  <c:v>61.020645161290311</c:v>
                </c:pt>
                <c:pt idx="2578">
                  <c:v>61.020645161290311</c:v>
                </c:pt>
                <c:pt idx="2579">
                  <c:v>61.020645161290311</c:v>
                </c:pt>
                <c:pt idx="2580">
                  <c:v>61.020645161290311</c:v>
                </c:pt>
                <c:pt idx="2581">
                  <c:v>61.125161290322566</c:v>
                </c:pt>
                <c:pt idx="2582">
                  <c:v>61.125161290322566</c:v>
                </c:pt>
                <c:pt idx="2583">
                  <c:v>61.229677419354829</c:v>
                </c:pt>
                <c:pt idx="2584">
                  <c:v>61.229677419354829</c:v>
                </c:pt>
                <c:pt idx="2585">
                  <c:v>61.334193548387084</c:v>
                </c:pt>
                <c:pt idx="2586">
                  <c:v>61.334193548387084</c:v>
                </c:pt>
                <c:pt idx="2587">
                  <c:v>61.542903225806441</c:v>
                </c:pt>
                <c:pt idx="2588">
                  <c:v>61.542903225806441</c:v>
                </c:pt>
                <c:pt idx="2589">
                  <c:v>61.647096774193543</c:v>
                </c:pt>
                <c:pt idx="2590">
                  <c:v>61.54258064516128</c:v>
                </c:pt>
                <c:pt idx="2591">
                  <c:v>61.54258064516128</c:v>
                </c:pt>
                <c:pt idx="2592">
                  <c:v>61.647096774193543</c:v>
                </c:pt>
                <c:pt idx="2593">
                  <c:v>61.647096774193543</c:v>
                </c:pt>
                <c:pt idx="2594">
                  <c:v>61.54258064516128</c:v>
                </c:pt>
                <c:pt idx="2595">
                  <c:v>61.54258064516128</c:v>
                </c:pt>
                <c:pt idx="2596">
                  <c:v>61.54258064516128</c:v>
                </c:pt>
                <c:pt idx="2597">
                  <c:v>61.54258064516128</c:v>
                </c:pt>
                <c:pt idx="2598">
                  <c:v>61.54258064516128</c:v>
                </c:pt>
                <c:pt idx="2599">
                  <c:v>61.54258064516128</c:v>
                </c:pt>
                <c:pt idx="2600">
                  <c:v>61.54258064516128</c:v>
                </c:pt>
                <c:pt idx="2601">
                  <c:v>61.647096774193543</c:v>
                </c:pt>
                <c:pt idx="2602">
                  <c:v>61.647096774193543</c:v>
                </c:pt>
                <c:pt idx="2603">
                  <c:v>61.751612903225798</c:v>
                </c:pt>
                <c:pt idx="2604">
                  <c:v>61.856129032258053</c:v>
                </c:pt>
                <c:pt idx="2605">
                  <c:v>61.856129032258053</c:v>
                </c:pt>
                <c:pt idx="2606">
                  <c:v>61.856129032258053</c:v>
                </c:pt>
                <c:pt idx="2607">
                  <c:v>61.856129032258053</c:v>
                </c:pt>
                <c:pt idx="2608">
                  <c:v>61.856129032258053</c:v>
                </c:pt>
                <c:pt idx="2609">
                  <c:v>61.960645161290316</c:v>
                </c:pt>
                <c:pt idx="2610">
                  <c:v>61.960645161290316</c:v>
                </c:pt>
                <c:pt idx="2611">
                  <c:v>61.960645161290316</c:v>
                </c:pt>
                <c:pt idx="2612">
                  <c:v>61.856129032258053</c:v>
                </c:pt>
                <c:pt idx="2613">
                  <c:v>61.960645161290316</c:v>
                </c:pt>
                <c:pt idx="2614">
                  <c:v>61.856129032258053</c:v>
                </c:pt>
                <c:pt idx="2615">
                  <c:v>61.960645161290316</c:v>
                </c:pt>
                <c:pt idx="2616">
                  <c:v>61.960645161290316</c:v>
                </c:pt>
                <c:pt idx="2617">
                  <c:v>62.065161290322571</c:v>
                </c:pt>
                <c:pt idx="2618">
                  <c:v>61.960645161290316</c:v>
                </c:pt>
                <c:pt idx="2619">
                  <c:v>62.065161290322571</c:v>
                </c:pt>
                <c:pt idx="2620">
                  <c:v>62.169677419354834</c:v>
                </c:pt>
                <c:pt idx="2621">
                  <c:v>62.274193548387089</c:v>
                </c:pt>
                <c:pt idx="2622">
                  <c:v>62.274193548387089</c:v>
                </c:pt>
                <c:pt idx="2623">
                  <c:v>62.274193548387089</c:v>
                </c:pt>
                <c:pt idx="2624">
                  <c:v>62.378709677419344</c:v>
                </c:pt>
                <c:pt idx="2625">
                  <c:v>62.483225806451607</c:v>
                </c:pt>
                <c:pt idx="2626">
                  <c:v>62.483225806451607</c:v>
                </c:pt>
                <c:pt idx="2627">
                  <c:v>62.483225806451607</c:v>
                </c:pt>
                <c:pt idx="2628">
                  <c:v>62.587741935483862</c:v>
                </c:pt>
                <c:pt idx="2629">
                  <c:v>62.587741935483862</c:v>
                </c:pt>
                <c:pt idx="2630">
                  <c:v>62.692258064516125</c:v>
                </c:pt>
                <c:pt idx="2631">
                  <c:v>62.79677419354838</c:v>
                </c:pt>
                <c:pt idx="2632">
                  <c:v>62.79677419354838</c:v>
                </c:pt>
                <c:pt idx="2633">
                  <c:v>62.901290322580643</c:v>
                </c:pt>
                <c:pt idx="2634">
                  <c:v>62.901290322580643</c:v>
                </c:pt>
                <c:pt idx="2635">
                  <c:v>62.79677419354838</c:v>
                </c:pt>
                <c:pt idx="2636">
                  <c:v>62.901290322580643</c:v>
                </c:pt>
                <c:pt idx="2637">
                  <c:v>63.005806451612898</c:v>
                </c:pt>
                <c:pt idx="2638">
                  <c:v>63.110322580645153</c:v>
                </c:pt>
                <c:pt idx="2639">
                  <c:v>63.214838709677416</c:v>
                </c:pt>
                <c:pt idx="2640">
                  <c:v>63.214838709677416</c:v>
                </c:pt>
                <c:pt idx="2641">
                  <c:v>63.319354838709671</c:v>
                </c:pt>
                <c:pt idx="2642">
                  <c:v>63.423870967741934</c:v>
                </c:pt>
                <c:pt idx="2643">
                  <c:v>63.528387096774189</c:v>
                </c:pt>
                <c:pt idx="2644">
                  <c:v>63.528387096774189</c:v>
                </c:pt>
                <c:pt idx="2645">
                  <c:v>63.632903225806452</c:v>
                </c:pt>
                <c:pt idx="2646">
                  <c:v>63.632903225806452</c:v>
                </c:pt>
                <c:pt idx="2647">
                  <c:v>63.632903225806452</c:v>
                </c:pt>
                <c:pt idx="2648">
                  <c:v>63.632903225806452</c:v>
                </c:pt>
                <c:pt idx="2649">
                  <c:v>63.737419354838707</c:v>
                </c:pt>
                <c:pt idx="2650">
                  <c:v>63.737419354838707</c:v>
                </c:pt>
                <c:pt idx="2651">
                  <c:v>63.737419354838707</c:v>
                </c:pt>
                <c:pt idx="2652">
                  <c:v>63.841612903225801</c:v>
                </c:pt>
                <c:pt idx="2653">
                  <c:v>63.946129032258064</c:v>
                </c:pt>
                <c:pt idx="2654">
                  <c:v>63.946129032258064</c:v>
                </c:pt>
                <c:pt idx="2655">
                  <c:v>63.946129032258064</c:v>
                </c:pt>
                <c:pt idx="2656">
                  <c:v>63.946129032258064</c:v>
                </c:pt>
                <c:pt idx="2657">
                  <c:v>64.050645161290319</c:v>
                </c:pt>
                <c:pt idx="2658">
                  <c:v>64.155161290322582</c:v>
                </c:pt>
                <c:pt idx="2659">
                  <c:v>64.155161290322582</c:v>
                </c:pt>
                <c:pt idx="2660">
                  <c:v>64.259677419354844</c:v>
                </c:pt>
                <c:pt idx="2661">
                  <c:v>64.259677419354844</c:v>
                </c:pt>
                <c:pt idx="2662">
                  <c:v>64.259677419354844</c:v>
                </c:pt>
                <c:pt idx="2663">
                  <c:v>64.259677419354844</c:v>
                </c:pt>
                <c:pt idx="2664">
                  <c:v>64.259677419354844</c:v>
                </c:pt>
                <c:pt idx="2665">
                  <c:v>64.259677419354844</c:v>
                </c:pt>
                <c:pt idx="2666">
                  <c:v>64.468387096774194</c:v>
                </c:pt>
                <c:pt idx="2667">
                  <c:v>64.46838709677418</c:v>
                </c:pt>
                <c:pt idx="2668">
                  <c:v>64.468387096774194</c:v>
                </c:pt>
                <c:pt idx="2669">
                  <c:v>64.468387096774194</c:v>
                </c:pt>
                <c:pt idx="2670">
                  <c:v>64.468387096774194</c:v>
                </c:pt>
                <c:pt idx="2671">
                  <c:v>64.468387096774194</c:v>
                </c:pt>
                <c:pt idx="2672">
                  <c:v>64.468387096774194</c:v>
                </c:pt>
                <c:pt idx="2673">
                  <c:v>64.468387096774194</c:v>
                </c:pt>
                <c:pt idx="2674">
                  <c:v>64.468387096774194</c:v>
                </c:pt>
                <c:pt idx="2675">
                  <c:v>64.46838709677418</c:v>
                </c:pt>
                <c:pt idx="2676">
                  <c:v>64.468387096774194</c:v>
                </c:pt>
                <c:pt idx="2677">
                  <c:v>64.468387096774194</c:v>
                </c:pt>
                <c:pt idx="2678">
                  <c:v>64.468387096774194</c:v>
                </c:pt>
                <c:pt idx="2679">
                  <c:v>64.468387096774194</c:v>
                </c:pt>
                <c:pt idx="2680">
                  <c:v>64.46838709677418</c:v>
                </c:pt>
                <c:pt idx="2681">
                  <c:v>64.46838709677418</c:v>
                </c:pt>
                <c:pt idx="2682">
                  <c:v>64.46838709677418</c:v>
                </c:pt>
                <c:pt idx="2683">
                  <c:v>64.364193548387092</c:v>
                </c:pt>
                <c:pt idx="2684">
                  <c:v>64.364193548387092</c:v>
                </c:pt>
                <c:pt idx="2685">
                  <c:v>64.364193548387092</c:v>
                </c:pt>
                <c:pt idx="2686">
                  <c:v>64.468387096774194</c:v>
                </c:pt>
                <c:pt idx="2687">
                  <c:v>64.468387096774194</c:v>
                </c:pt>
                <c:pt idx="2688">
                  <c:v>64.468387096774194</c:v>
                </c:pt>
                <c:pt idx="2689">
                  <c:v>64.46838709677418</c:v>
                </c:pt>
                <c:pt idx="2690">
                  <c:v>64.468387096774194</c:v>
                </c:pt>
                <c:pt idx="2691">
                  <c:v>64.468387096774194</c:v>
                </c:pt>
                <c:pt idx="2692">
                  <c:v>64.468387096774194</c:v>
                </c:pt>
                <c:pt idx="2693">
                  <c:v>64.468387096774194</c:v>
                </c:pt>
                <c:pt idx="2694">
                  <c:v>64.46838709677418</c:v>
                </c:pt>
                <c:pt idx="2695">
                  <c:v>64.46838709677418</c:v>
                </c:pt>
                <c:pt idx="2696">
                  <c:v>64.46838709677418</c:v>
                </c:pt>
                <c:pt idx="2697">
                  <c:v>64.468387096774194</c:v>
                </c:pt>
                <c:pt idx="2698">
                  <c:v>64.468387096774194</c:v>
                </c:pt>
                <c:pt idx="2699">
                  <c:v>64.468387096774194</c:v>
                </c:pt>
                <c:pt idx="2700">
                  <c:v>64.468387096774194</c:v>
                </c:pt>
                <c:pt idx="2701">
                  <c:v>64.46838709677418</c:v>
                </c:pt>
                <c:pt idx="2702">
                  <c:v>64.468387096774194</c:v>
                </c:pt>
                <c:pt idx="2703">
                  <c:v>64.468387096774194</c:v>
                </c:pt>
                <c:pt idx="2704">
                  <c:v>64.468387096774194</c:v>
                </c:pt>
                <c:pt idx="2705">
                  <c:v>64.572580645161295</c:v>
                </c:pt>
                <c:pt idx="2706">
                  <c:v>64.572580645161295</c:v>
                </c:pt>
                <c:pt idx="2707">
                  <c:v>64.572580645161295</c:v>
                </c:pt>
                <c:pt idx="2708">
                  <c:v>64.572580645161295</c:v>
                </c:pt>
                <c:pt idx="2709">
                  <c:v>64.572580645161281</c:v>
                </c:pt>
                <c:pt idx="2710">
                  <c:v>64.572580645161295</c:v>
                </c:pt>
                <c:pt idx="2711">
                  <c:v>64.572580645161295</c:v>
                </c:pt>
                <c:pt idx="2712">
                  <c:v>64.572580645161281</c:v>
                </c:pt>
                <c:pt idx="2713">
                  <c:v>64.572580645161295</c:v>
                </c:pt>
                <c:pt idx="2714">
                  <c:v>64.572580645161281</c:v>
                </c:pt>
                <c:pt idx="2715">
                  <c:v>64.572580645161281</c:v>
                </c:pt>
                <c:pt idx="2716">
                  <c:v>64.676774193548383</c:v>
                </c:pt>
                <c:pt idx="2717">
                  <c:v>64.572580645161295</c:v>
                </c:pt>
                <c:pt idx="2718">
                  <c:v>64.572580645161295</c:v>
                </c:pt>
                <c:pt idx="2719">
                  <c:v>64.572580645161295</c:v>
                </c:pt>
                <c:pt idx="2720">
                  <c:v>64.676774193548383</c:v>
                </c:pt>
                <c:pt idx="2721">
                  <c:v>64.676774193548383</c:v>
                </c:pt>
                <c:pt idx="2722">
                  <c:v>64.676774193548383</c:v>
                </c:pt>
                <c:pt idx="2723">
                  <c:v>64.676774193548383</c:v>
                </c:pt>
                <c:pt idx="2724">
                  <c:v>64.676774193548383</c:v>
                </c:pt>
                <c:pt idx="2725">
                  <c:v>64.676774193548383</c:v>
                </c:pt>
                <c:pt idx="2726">
                  <c:v>64.676774193548383</c:v>
                </c:pt>
                <c:pt idx="2727">
                  <c:v>64.780967741935484</c:v>
                </c:pt>
                <c:pt idx="2728">
                  <c:v>64.676774193548383</c:v>
                </c:pt>
                <c:pt idx="2729">
                  <c:v>64.780967741935484</c:v>
                </c:pt>
                <c:pt idx="2730">
                  <c:v>64.885161290322586</c:v>
                </c:pt>
                <c:pt idx="2731">
                  <c:v>65.093870967741935</c:v>
                </c:pt>
                <c:pt idx="2732">
                  <c:v>65.093870967741935</c:v>
                </c:pt>
                <c:pt idx="2733">
                  <c:v>65.198064516129023</c:v>
                </c:pt>
                <c:pt idx="2734">
                  <c:v>65.302258064516124</c:v>
                </c:pt>
                <c:pt idx="2735">
                  <c:v>65.406451612903226</c:v>
                </c:pt>
                <c:pt idx="2736">
                  <c:v>65.406451612903226</c:v>
                </c:pt>
                <c:pt idx="2737">
                  <c:v>65.406451612903226</c:v>
                </c:pt>
                <c:pt idx="2738">
                  <c:v>65.406451612903226</c:v>
                </c:pt>
                <c:pt idx="2739">
                  <c:v>65.615161290322575</c:v>
                </c:pt>
                <c:pt idx="2740">
                  <c:v>65.719354838709677</c:v>
                </c:pt>
                <c:pt idx="2741">
                  <c:v>65.719354838709677</c:v>
                </c:pt>
                <c:pt idx="2742">
                  <c:v>65.823548387096778</c:v>
                </c:pt>
                <c:pt idx="2743">
                  <c:v>65.927741935483866</c:v>
                </c:pt>
                <c:pt idx="2744">
                  <c:v>66.031935483870967</c:v>
                </c:pt>
                <c:pt idx="2745">
                  <c:v>66.240645161290317</c:v>
                </c:pt>
                <c:pt idx="2746">
                  <c:v>66.344838709677418</c:v>
                </c:pt>
                <c:pt idx="2747">
                  <c:v>66.344838709677418</c:v>
                </c:pt>
                <c:pt idx="2748">
                  <c:v>66.44903225806452</c:v>
                </c:pt>
                <c:pt idx="2749">
                  <c:v>66.553225806451621</c:v>
                </c:pt>
                <c:pt idx="2750">
                  <c:v>66.657419354838709</c:v>
                </c:pt>
                <c:pt idx="2751">
                  <c:v>66.657419354838709</c:v>
                </c:pt>
                <c:pt idx="2752">
                  <c:v>66.76161290322581</c:v>
                </c:pt>
                <c:pt idx="2753">
                  <c:v>66.865806451612912</c:v>
                </c:pt>
                <c:pt idx="2754">
                  <c:v>66.97</c:v>
                </c:pt>
                <c:pt idx="2755">
                  <c:v>67.178709677419349</c:v>
                </c:pt>
                <c:pt idx="2756">
                  <c:v>67.28290322580645</c:v>
                </c:pt>
                <c:pt idx="2757">
                  <c:v>67.387096774193552</c:v>
                </c:pt>
                <c:pt idx="2758">
                  <c:v>67.387096774193552</c:v>
                </c:pt>
                <c:pt idx="2759">
                  <c:v>67.491290322580639</c:v>
                </c:pt>
                <c:pt idx="2760">
                  <c:v>67.491290322580639</c:v>
                </c:pt>
                <c:pt idx="2761">
                  <c:v>67.491290322580639</c:v>
                </c:pt>
                <c:pt idx="2762">
                  <c:v>67.386774193548391</c:v>
                </c:pt>
                <c:pt idx="2763">
                  <c:v>67.386774193548391</c:v>
                </c:pt>
                <c:pt idx="2764">
                  <c:v>67.386774193548391</c:v>
                </c:pt>
                <c:pt idx="2765">
                  <c:v>67.386774193548391</c:v>
                </c:pt>
                <c:pt idx="2766">
                  <c:v>67.386774193548391</c:v>
                </c:pt>
                <c:pt idx="2767">
                  <c:v>67.386774193548391</c:v>
                </c:pt>
                <c:pt idx="2768">
                  <c:v>67.386774193548391</c:v>
                </c:pt>
                <c:pt idx="2769">
                  <c:v>67.490967741935492</c:v>
                </c:pt>
                <c:pt idx="2770">
                  <c:v>67.38645161290323</c:v>
                </c:pt>
                <c:pt idx="2771">
                  <c:v>67.38645161290323</c:v>
                </c:pt>
                <c:pt idx="2772">
                  <c:v>67.490645161290317</c:v>
                </c:pt>
                <c:pt idx="2773">
                  <c:v>67.490645161290317</c:v>
                </c:pt>
                <c:pt idx="2774">
                  <c:v>67.490645161290317</c:v>
                </c:pt>
                <c:pt idx="2775">
                  <c:v>67.490645161290317</c:v>
                </c:pt>
                <c:pt idx="2776">
                  <c:v>67.386129032258054</c:v>
                </c:pt>
                <c:pt idx="2777">
                  <c:v>67.386129032258054</c:v>
                </c:pt>
                <c:pt idx="2778">
                  <c:v>67.386129032258069</c:v>
                </c:pt>
                <c:pt idx="2779">
                  <c:v>67.386129032258054</c:v>
                </c:pt>
                <c:pt idx="2780">
                  <c:v>67.386129032258054</c:v>
                </c:pt>
                <c:pt idx="2781">
                  <c:v>67.386129032258054</c:v>
                </c:pt>
                <c:pt idx="2782">
                  <c:v>67.386129032258054</c:v>
                </c:pt>
                <c:pt idx="2783">
                  <c:v>67.386129032258069</c:v>
                </c:pt>
                <c:pt idx="2784">
                  <c:v>67.386129032258054</c:v>
                </c:pt>
                <c:pt idx="2785">
                  <c:v>67.386129032258054</c:v>
                </c:pt>
                <c:pt idx="2786">
                  <c:v>67.281612903225806</c:v>
                </c:pt>
                <c:pt idx="2787">
                  <c:v>67.281612903225806</c:v>
                </c:pt>
                <c:pt idx="2788">
                  <c:v>67.281612903225806</c:v>
                </c:pt>
                <c:pt idx="2789">
                  <c:v>67.177419354838705</c:v>
                </c:pt>
                <c:pt idx="2790">
                  <c:v>67.281935483870967</c:v>
                </c:pt>
                <c:pt idx="2791">
                  <c:v>67.38645161290323</c:v>
                </c:pt>
                <c:pt idx="2792">
                  <c:v>67.282258064516142</c:v>
                </c:pt>
                <c:pt idx="2793">
                  <c:v>67.386774193548391</c:v>
                </c:pt>
                <c:pt idx="2794">
                  <c:v>67.490967741935478</c:v>
                </c:pt>
                <c:pt idx="2795">
                  <c:v>67.59548387096774</c:v>
                </c:pt>
                <c:pt idx="2796">
                  <c:v>67.7</c:v>
                </c:pt>
                <c:pt idx="2797">
                  <c:v>67.804516129032265</c:v>
                </c:pt>
                <c:pt idx="2798">
                  <c:v>67.804516129032265</c:v>
                </c:pt>
                <c:pt idx="2799">
                  <c:v>67.908709677419353</c:v>
                </c:pt>
                <c:pt idx="2800">
                  <c:v>67.908709677419353</c:v>
                </c:pt>
                <c:pt idx="2801">
                  <c:v>67.908709677419353</c:v>
                </c:pt>
                <c:pt idx="2802">
                  <c:v>67.804516129032265</c:v>
                </c:pt>
                <c:pt idx="2803">
                  <c:v>67.804516129032265</c:v>
                </c:pt>
                <c:pt idx="2804">
                  <c:v>67.909032258064528</c:v>
                </c:pt>
                <c:pt idx="2805">
                  <c:v>67.909032258064514</c:v>
                </c:pt>
                <c:pt idx="2806">
                  <c:v>67.909032258064514</c:v>
                </c:pt>
                <c:pt idx="2807">
                  <c:v>67.909032258064528</c:v>
                </c:pt>
                <c:pt idx="2808">
                  <c:v>68.013548387096776</c:v>
                </c:pt>
                <c:pt idx="2809">
                  <c:v>68.013548387096776</c:v>
                </c:pt>
                <c:pt idx="2810">
                  <c:v>68.013548387096776</c:v>
                </c:pt>
                <c:pt idx="2811">
                  <c:v>68.222580645161287</c:v>
                </c:pt>
                <c:pt idx="2812">
                  <c:v>68.118387096774214</c:v>
                </c:pt>
                <c:pt idx="2813">
                  <c:v>68.222903225806448</c:v>
                </c:pt>
                <c:pt idx="2814">
                  <c:v>68.222903225806448</c:v>
                </c:pt>
                <c:pt idx="2815">
                  <c:v>68.222903225806462</c:v>
                </c:pt>
                <c:pt idx="2816">
                  <c:v>68.222903225806448</c:v>
                </c:pt>
                <c:pt idx="2817">
                  <c:v>68.32741935483871</c:v>
                </c:pt>
                <c:pt idx="2818">
                  <c:v>68.32741935483871</c:v>
                </c:pt>
                <c:pt idx="2819">
                  <c:v>68.32741935483871</c:v>
                </c:pt>
                <c:pt idx="2820">
                  <c:v>68.431612903225812</c:v>
                </c:pt>
                <c:pt idx="2821">
                  <c:v>68.431612903225812</c:v>
                </c:pt>
                <c:pt idx="2822">
                  <c:v>68.327096774193549</c:v>
                </c:pt>
                <c:pt idx="2823">
                  <c:v>68.535806451612913</c:v>
                </c:pt>
                <c:pt idx="2824">
                  <c:v>68.431290322580637</c:v>
                </c:pt>
                <c:pt idx="2825">
                  <c:v>68.535806451612913</c:v>
                </c:pt>
                <c:pt idx="2826">
                  <c:v>68.535806451612913</c:v>
                </c:pt>
                <c:pt idx="2827">
                  <c:v>68.535806451612913</c:v>
                </c:pt>
                <c:pt idx="2828">
                  <c:v>68.431290322580637</c:v>
                </c:pt>
                <c:pt idx="2829">
                  <c:v>68.535806451612913</c:v>
                </c:pt>
                <c:pt idx="2830">
                  <c:v>68.535806451612913</c:v>
                </c:pt>
                <c:pt idx="2831">
                  <c:v>68.535806451612913</c:v>
                </c:pt>
                <c:pt idx="2832">
                  <c:v>68.640322580645176</c:v>
                </c:pt>
                <c:pt idx="2833">
                  <c:v>68.849032258064526</c:v>
                </c:pt>
                <c:pt idx="2834">
                  <c:v>68.849032258064511</c:v>
                </c:pt>
                <c:pt idx="2835">
                  <c:v>68.744516129032249</c:v>
                </c:pt>
                <c:pt idx="2836">
                  <c:v>68.744516129032249</c:v>
                </c:pt>
                <c:pt idx="2837">
                  <c:v>68.849032258064526</c:v>
                </c:pt>
                <c:pt idx="2838">
                  <c:v>68.953548387096774</c:v>
                </c:pt>
                <c:pt idx="2839">
                  <c:v>68.953548387096774</c:v>
                </c:pt>
                <c:pt idx="2840">
                  <c:v>69.058064516129036</c:v>
                </c:pt>
                <c:pt idx="2841">
                  <c:v>69.058064516129036</c:v>
                </c:pt>
                <c:pt idx="2842">
                  <c:v>68.953548387096788</c:v>
                </c:pt>
                <c:pt idx="2843">
                  <c:v>69.057741935483875</c:v>
                </c:pt>
                <c:pt idx="2844">
                  <c:v>69.057741935483875</c:v>
                </c:pt>
                <c:pt idx="2845">
                  <c:v>69.162258064516138</c:v>
                </c:pt>
                <c:pt idx="2846">
                  <c:v>69.162258064516124</c:v>
                </c:pt>
                <c:pt idx="2847">
                  <c:v>69.266774193548386</c:v>
                </c:pt>
                <c:pt idx="2848">
                  <c:v>69.266774193548386</c:v>
                </c:pt>
                <c:pt idx="2849">
                  <c:v>69.371290322580649</c:v>
                </c:pt>
                <c:pt idx="2850">
                  <c:v>69.371290322580634</c:v>
                </c:pt>
                <c:pt idx="2851">
                  <c:v>69.475806451612897</c:v>
                </c:pt>
                <c:pt idx="2852">
                  <c:v>69.475806451612897</c:v>
                </c:pt>
                <c:pt idx="2853">
                  <c:v>69.580322580645174</c:v>
                </c:pt>
                <c:pt idx="2854">
                  <c:v>69.580322580645174</c:v>
                </c:pt>
                <c:pt idx="2855">
                  <c:v>69.684838709677422</c:v>
                </c:pt>
                <c:pt idx="2856">
                  <c:v>69.580322580645159</c:v>
                </c:pt>
                <c:pt idx="2857">
                  <c:v>69.580322580645174</c:v>
                </c:pt>
                <c:pt idx="2858">
                  <c:v>69.580322580645174</c:v>
                </c:pt>
                <c:pt idx="2859">
                  <c:v>69.684838709677422</c:v>
                </c:pt>
                <c:pt idx="2860">
                  <c:v>69.684838709677422</c:v>
                </c:pt>
                <c:pt idx="2861">
                  <c:v>69.789354838709684</c:v>
                </c:pt>
                <c:pt idx="2862">
                  <c:v>69.893870967741933</c:v>
                </c:pt>
                <c:pt idx="2863">
                  <c:v>69.893870967741933</c:v>
                </c:pt>
                <c:pt idx="2864">
                  <c:v>69.893870967741933</c:v>
                </c:pt>
                <c:pt idx="2865">
                  <c:v>69.893870967741933</c:v>
                </c:pt>
                <c:pt idx="2866">
                  <c:v>69.998387096774209</c:v>
                </c:pt>
                <c:pt idx="2867">
                  <c:v>70.102903225806457</c:v>
                </c:pt>
                <c:pt idx="2868">
                  <c:v>70.102903225806457</c:v>
                </c:pt>
                <c:pt idx="2869">
                  <c:v>70.102903225806457</c:v>
                </c:pt>
                <c:pt idx="2870">
                  <c:v>70.102903225806457</c:v>
                </c:pt>
                <c:pt idx="2871">
                  <c:v>70.102903225806457</c:v>
                </c:pt>
                <c:pt idx="2872">
                  <c:v>70.20741935483872</c:v>
                </c:pt>
                <c:pt idx="2873">
                  <c:v>70.20741935483872</c:v>
                </c:pt>
                <c:pt idx="2874">
                  <c:v>70.416451612903217</c:v>
                </c:pt>
                <c:pt idx="2875">
                  <c:v>70.416451612903231</c:v>
                </c:pt>
                <c:pt idx="2876">
                  <c:v>70.311935483870968</c:v>
                </c:pt>
                <c:pt idx="2877">
                  <c:v>70.416451612903231</c:v>
                </c:pt>
                <c:pt idx="2878">
                  <c:v>70.311935483870968</c:v>
                </c:pt>
                <c:pt idx="2879">
                  <c:v>70.311935483870968</c:v>
                </c:pt>
                <c:pt idx="2880">
                  <c:v>70.311935483870968</c:v>
                </c:pt>
                <c:pt idx="2881">
                  <c:v>70.416451612903231</c:v>
                </c:pt>
                <c:pt idx="2882">
                  <c:v>70.416451612903231</c:v>
                </c:pt>
                <c:pt idx="2883">
                  <c:v>70.416451612903231</c:v>
                </c:pt>
                <c:pt idx="2884">
                  <c:v>70.416451612903231</c:v>
                </c:pt>
                <c:pt idx="2885">
                  <c:v>70.416451612903231</c:v>
                </c:pt>
                <c:pt idx="2886">
                  <c:v>70.416451612903231</c:v>
                </c:pt>
                <c:pt idx="2887">
                  <c:v>70.625483870967741</c:v>
                </c:pt>
                <c:pt idx="2888">
                  <c:v>70.625483870967756</c:v>
                </c:pt>
                <c:pt idx="2889">
                  <c:v>70.625483870967756</c:v>
                </c:pt>
                <c:pt idx="2890">
                  <c:v>70.73</c:v>
                </c:pt>
                <c:pt idx="2891">
                  <c:v>70.73</c:v>
                </c:pt>
                <c:pt idx="2892">
                  <c:v>70.73</c:v>
                </c:pt>
                <c:pt idx="2893">
                  <c:v>70.73</c:v>
                </c:pt>
                <c:pt idx="2894">
                  <c:v>70.73</c:v>
                </c:pt>
                <c:pt idx="2895">
                  <c:v>70.625483870967741</c:v>
                </c:pt>
                <c:pt idx="2896">
                  <c:v>70.73</c:v>
                </c:pt>
                <c:pt idx="2897">
                  <c:v>70.73</c:v>
                </c:pt>
                <c:pt idx="2898">
                  <c:v>70.73</c:v>
                </c:pt>
                <c:pt idx="2899">
                  <c:v>70.73</c:v>
                </c:pt>
                <c:pt idx="2900">
                  <c:v>70.73</c:v>
                </c:pt>
                <c:pt idx="2901">
                  <c:v>70.73</c:v>
                </c:pt>
                <c:pt idx="2902">
                  <c:v>70.73</c:v>
                </c:pt>
                <c:pt idx="2903">
                  <c:v>70.73</c:v>
                </c:pt>
                <c:pt idx="2904">
                  <c:v>70.73</c:v>
                </c:pt>
                <c:pt idx="2905">
                  <c:v>70.625483870967756</c:v>
                </c:pt>
                <c:pt idx="2906">
                  <c:v>70.625483870967756</c:v>
                </c:pt>
                <c:pt idx="2907">
                  <c:v>70.73</c:v>
                </c:pt>
                <c:pt idx="2908">
                  <c:v>70.834516129032252</c:v>
                </c:pt>
                <c:pt idx="2909">
                  <c:v>70.939032258064515</c:v>
                </c:pt>
                <c:pt idx="2910">
                  <c:v>70.939032258064515</c:v>
                </c:pt>
                <c:pt idx="2911">
                  <c:v>71.147741935483864</c:v>
                </c:pt>
                <c:pt idx="2912">
                  <c:v>71.252258064516113</c:v>
                </c:pt>
                <c:pt idx="2913">
                  <c:v>71.460967741935477</c:v>
                </c:pt>
                <c:pt idx="2914">
                  <c:v>71.460967741935477</c:v>
                </c:pt>
                <c:pt idx="2915">
                  <c:v>71.460967741935491</c:v>
                </c:pt>
                <c:pt idx="2916">
                  <c:v>71.460967741935491</c:v>
                </c:pt>
                <c:pt idx="2917">
                  <c:v>71.565483870967753</c:v>
                </c:pt>
                <c:pt idx="2918">
                  <c:v>71.460967741935477</c:v>
                </c:pt>
                <c:pt idx="2919">
                  <c:v>71.460967741935491</c:v>
                </c:pt>
                <c:pt idx="2920">
                  <c:v>71.460967741935491</c:v>
                </c:pt>
                <c:pt idx="2921">
                  <c:v>71.356451612903228</c:v>
                </c:pt>
                <c:pt idx="2922">
                  <c:v>71.251935483870966</c:v>
                </c:pt>
                <c:pt idx="2923">
                  <c:v>71.251935483870966</c:v>
                </c:pt>
                <c:pt idx="2924">
                  <c:v>71.25193548387098</c:v>
                </c:pt>
                <c:pt idx="2925">
                  <c:v>71.25193548387098</c:v>
                </c:pt>
                <c:pt idx="2926">
                  <c:v>71.356451612903228</c:v>
                </c:pt>
                <c:pt idx="2927">
                  <c:v>71.356451612903228</c:v>
                </c:pt>
                <c:pt idx="2928">
                  <c:v>71.356451612903228</c:v>
                </c:pt>
                <c:pt idx="2929">
                  <c:v>71.356451612903228</c:v>
                </c:pt>
                <c:pt idx="2930">
                  <c:v>71.356451612903228</c:v>
                </c:pt>
                <c:pt idx="2931">
                  <c:v>71.356451612903228</c:v>
                </c:pt>
                <c:pt idx="2932">
                  <c:v>71.356451612903228</c:v>
                </c:pt>
                <c:pt idx="2933">
                  <c:v>71.356451612903228</c:v>
                </c:pt>
                <c:pt idx="2934">
                  <c:v>71.356451612903228</c:v>
                </c:pt>
                <c:pt idx="2935">
                  <c:v>71.356451612903228</c:v>
                </c:pt>
                <c:pt idx="2936">
                  <c:v>71.356451612903228</c:v>
                </c:pt>
                <c:pt idx="2937">
                  <c:v>71.356451612903228</c:v>
                </c:pt>
                <c:pt idx="2938">
                  <c:v>71.356451612903228</c:v>
                </c:pt>
                <c:pt idx="2939">
                  <c:v>71.25193548387098</c:v>
                </c:pt>
                <c:pt idx="2940">
                  <c:v>71.25193548387098</c:v>
                </c:pt>
                <c:pt idx="2941">
                  <c:v>71.25193548387098</c:v>
                </c:pt>
                <c:pt idx="2942">
                  <c:v>71.147741935483864</c:v>
                </c:pt>
                <c:pt idx="2943">
                  <c:v>71.147741935483864</c:v>
                </c:pt>
                <c:pt idx="2944">
                  <c:v>71.043548387096777</c:v>
                </c:pt>
                <c:pt idx="2945">
                  <c:v>71.043548387096777</c:v>
                </c:pt>
                <c:pt idx="2946">
                  <c:v>71.14806451612904</c:v>
                </c:pt>
                <c:pt idx="2947">
                  <c:v>71.252580645161288</c:v>
                </c:pt>
                <c:pt idx="2948">
                  <c:v>71.14806451612904</c:v>
                </c:pt>
                <c:pt idx="2949">
                  <c:v>71.14806451612904</c:v>
                </c:pt>
                <c:pt idx="2950">
                  <c:v>71.252580645161288</c:v>
                </c:pt>
                <c:pt idx="2951">
                  <c:v>71.357096774193536</c:v>
                </c:pt>
                <c:pt idx="2952">
                  <c:v>71.461612903225799</c:v>
                </c:pt>
                <c:pt idx="2953">
                  <c:v>71.670645161290324</c:v>
                </c:pt>
                <c:pt idx="2954">
                  <c:v>71.775161290322572</c:v>
                </c:pt>
                <c:pt idx="2955">
                  <c:v>71.775161290322586</c:v>
                </c:pt>
                <c:pt idx="2956">
                  <c:v>71.879677419354834</c:v>
                </c:pt>
                <c:pt idx="2957">
                  <c:v>71.984193548387083</c:v>
                </c:pt>
                <c:pt idx="2958">
                  <c:v>71.984193548387097</c:v>
                </c:pt>
                <c:pt idx="2959">
                  <c:v>72.088709677419359</c:v>
                </c:pt>
                <c:pt idx="2960">
                  <c:v>72.193225806451608</c:v>
                </c:pt>
                <c:pt idx="2961">
                  <c:v>72.29774193548387</c:v>
                </c:pt>
                <c:pt idx="2962">
                  <c:v>72.402258064516118</c:v>
                </c:pt>
                <c:pt idx="2963">
                  <c:v>72.402258064516133</c:v>
                </c:pt>
                <c:pt idx="2964">
                  <c:v>72.506774193548395</c:v>
                </c:pt>
                <c:pt idx="2965">
                  <c:v>72.611290322580643</c:v>
                </c:pt>
                <c:pt idx="2966">
                  <c:v>72.715806451612906</c:v>
                </c:pt>
                <c:pt idx="2967">
                  <c:v>72.820322580645154</c:v>
                </c:pt>
                <c:pt idx="2968">
                  <c:v>72.924838709677417</c:v>
                </c:pt>
                <c:pt idx="2969">
                  <c:v>72.820322580645154</c:v>
                </c:pt>
                <c:pt idx="2970">
                  <c:v>72.924838709677417</c:v>
                </c:pt>
                <c:pt idx="2971">
                  <c:v>73.029354838709679</c:v>
                </c:pt>
                <c:pt idx="2972">
                  <c:v>73.133870967741942</c:v>
                </c:pt>
                <c:pt idx="2973">
                  <c:v>73.133870967741942</c:v>
                </c:pt>
                <c:pt idx="2974">
                  <c:v>73.029354838709693</c:v>
                </c:pt>
                <c:pt idx="2975">
                  <c:v>73.029354838709693</c:v>
                </c:pt>
                <c:pt idx="2976">
                  <c:v>73.133870967741942</c:v>
                </c:pt>
                <c:pt idx="2977">
                  <c:v>73.133870967741942</c:v>
                </c:pt>
                <c:pt idx="2978">
                  <c:v>73.133870967741942</c:v>
                </c:pt>
                <c:pt idx="2979">
                  <c:v>73.23838709677419</c:v>
                </c:pt>
                <c:pt idx="2980">
                  <c:v>73.342903225806438</c:v>
                </c:pt>
                <c:pt idx="2981">
                  <c:v>73.342903225806438</c:v>
                </c:pt>
                <c:pt idx="2982">
                  <c:v>73.23838709677419</c:v>
                </c:pt>
                <c:pt idx="2983">
                  <c:v>73.23838709677419</c:v>
                </c:pt>
                <c:pt idx="2984">
                  <c:v>73.23838709677419</c:v>
                </c:pt>
                <c:pt idx="2985">
                  <c:v>73.23838709677419</c:v>
                </c:pt>
                <c:pt idx="2986">
                  <c:v>73.342903225806438</c:v>
                </c:pt>
                <c:pt idx="2987">
                  <c:v>73.342903225806438</c:v>
                </c:pt>
                <c:pt idx="2988">
                  <c:v>73.342903225806438</c:v>
                </c:pt>
                <c:pt idx="2989">
                  <c:v>73.447419354838701</c:v>
                </c:pt>
                <c:pt idx="2990">
                  <c:v>73.447419354838701</c:v>
                </c:pt>
                <c:pt idx="2991">
                  <c:v>73.447419354838701</c:v>
                </c:pt>
                <c:pt idx="2992">
                  <c:v>73.447419354838701</c:v>
                </c:pt>
                <c:pt idx="2993">
                  <c:v>73.447419354838701</c:v>
                </c:pt>
                <c:pt idx="2994">
                  <c:v>73.551935483870963</c:v>
                </c:pt>
                <c:pt idx="2995">
                  <c:v>73.551935483870963</c:v>
                </c:pt>
                <c:pt idx="2996">
                  <c:v>73.551935483870963</c:v>
                </c:pt>
                <c:pt idx="2997">
                  <c:v>73.551935483870963</c:v>
                </c:pt>
                <c:pt idx="2998">
                  <c:v>73.551935483870963</c:v>
                </c:pt>
                <c:pt idx="2999">
                  <c:v>73.551935483870963</c:v>
                </c:pt>
                <c:pt idx="3000">
                  <c:v>73.760967741935474</c:v>
                </c:pt>
                <c:pt idx="3001">
                  <c:v>73.760967741935474</c:v>
                </c:pt>
                <c:pt idx="3002">
                  <c:v>73.760967741935474</c:v>
                </c:pt>
                <c:pt idx="3003">
                  <c:v>73.760967741935474</c:v>
                </c:pt>
                <c:pt idx="3004">
                  <c:v>73.760967741935474</c:v>
                </c:pt>
                <c:pt idx="3005">
                  <c:v>73.865483870967736</c:v>
                </c:pt>
                <c:pt idx="3006">
                  <c:v>73.865483870967736</c:v>
                </c:pt>
                <c:pt idx="3007">
                  <c:v>73.865483870967736</c:v>
                </c:pt>
                <c:pt idx="3008">
                  <c:v>73.865483870967736</c:v>
                </c:pt>
                <c:pt idx="3009">
                  <c:v>73.865483870967736</c:v>
                </c:pt>
                <c:pt idx="3010">
                  <c:v>73.865483870967736</c:v>
                </c:pt>
                <c:pt idx="3011">
                  <c:v>73.865483870967736</c:v>
                </c:pt>
                <c:pt idx="3012">
                  <c:v>73.865483870967736</c:v>
                </c:pt>
                <c:pt idx="3013">
                  <c:v>73.969999999999985</c:v>
                </c:pt>
                <c:pt idx="3014">
                  <c:v>73.969999999999985</c:v>
                </c:pt>
                <c:pt idx="3015">
                  <c:v>73.969999999999985</c:v>
                </c:pt>
                <c:pt idx="3016">
                  <c:v>73.969999999999985</c:v>
                </c:pt>
                <c:pt idx="3017">
                  <c:v>73.969999999999985</c:v>
                </c:pt>
                <c:pt idx="3018">
                  <c:v>73.969999999999985</c:v>
                </c:pt>
                <c:pt idx="3019">
                  <c:v>73.969999999999985</c:v>
                </c:pt>
                <c:pt idx="3020">
                  <c:v>73.969999999999985</c:v>
                </c:pt>
                <c:pt idx="3021">
                  <c:v>73.969999999999985</c:v>
                </c:pt>
                <c:pt idx="3022">
                  <c:v>73.969999999999985</c:v>
                </c:pt>
                <c:pt idx="3023">
                  <c:v>73.969999999999985</c:v>
                </c:pt>
                <c:pt idx="3024">
                  <c:v>73.969999999999985</c:v>
                </c:pt>
                <c:pt idx="3025">
                  <c:v>73.969999999999985</c:v>
                </c:pt>
                <c:pt idx="3026">
                  <c:v>73.969999999999985</c:v>
                </c:pt>
                <c:pt idx="3027">
                  <c:v>73.969999999999985</c:v>
                </c:pt>
                <c:pt idx="3028">
                  <c:v>73.969999999999985</c:v>
                </c:pt>
                <c:pt idx="3029">
                  <c:v>73.969999999999985</c:v>
                </c:pt>
                <c:pt idx="3030">
                  <c:v>73.969999999999985</c:v>
                </c:pt>
                <c:pt idx="3031">
                  <c:v>73.969999999999985</c:v>
                </c:pt>
                <c:pt idx="3032">
                  <c:v>74.074193548387086</c:v>
                </c:pt>
                <c:pt idx="3033">
                  <c:v>74.178387096774188</c:v>
                </c:pt>
                <c:pt idx="3034">
                  <c:v>74.178387096774188</c:v>
                </c:pt>
                <c:pt idx="3035">
                  <c:v>74.282580645161289</c:v>
                </c:pt>
                <c:pt idx="3036">
                  <c:v>74.386774193548376</c:v>
                </c:pt>
                <c:pt idx="3037">
                  <c:v>74.386774193548376</c:v>
                </c:pt>
                <c:pt idx="3038">
                  <c:v>74.490967741935478</c:v>
                </c:pt>
                <c:pt idx="3039">
                  <c:v>74.595161290322579</c:v>
                </c:pt>
                <c:pt idx="3040">
                  <c:v>74.595161290322579</c:v>
                </c:pt>
                <c:pt idx="3041">
                  <c:v>74.699354838709667</c:v>
                </c:pt>
                <c:pt idx="3042">
                  <c:v>74.803548387096768</c:v>
                </c:pt>
                <c:pt idx="3043">
                  <c:v>74.90774193548387</c:v>
                </c:pt>
                <c:pt idx="3044">
                  <c:v>74.90774193548387</c:v>
                </c:pt>
                <c:pt idx="3045">
                  <c:v>75.011935483870971</c:v>
                </c:pt>
                <c:pt idx="3046">
                  <c:v>75.116129032258058</c:v>
                </c:pt>
                <c:pt idx="3047">
                  <c:v>75.22032258064516</c:v>
                </c:pt>
                <c:pt idx="3048">
                  <c:v>75.22032258064516</c:v>
                </c:pt>
                <c:pt idx="3049">
                  <c:v>75.324516129032261</c:v>
                </c:pt>
                <c:pt idx="3050">
                  <c:v>75.428709677419349</c:v>
                </c:pt>
                <c:pt idx="3051">
                  <c:v>75.428709677419349</c:v>
                </c:pt>
                <c:pt idx="3052">
                  <c:v>75.53290322580645</c:v>
                </c:pt>
                <c:pt idx="3053">
                  <c:v>75.637096774193552</c:v>
                </c:pt>
                <c:pt idx="3054">
                  <c:v>75.741290322580639</c:v>
                </c:pt>
                <c:pt idx="3055">
                  <c:v>75.84548387096774</c:v>
                </c:pt>
                <c:pt idx="3056">
                  <c:v>75.949677419354842</c:v>
                </c:pt>
                <c:pt idx="3057">
                  <c:v>76.053870967741943</c:v>
                </c:pt>
                <c:pt idx="3058">
                  <c:v>76.158064516129031</c:v>
                </c:pt>
                <c:pt idx="3059">
                  <c:v>76.262258064516132</c:v>
                </c:pt>
                <c:pt idx="3060">
                  <c:v>76.262258064516118</c:v>
                </c:pt>
                <c:pt idx="3061">
                  <c:v>76.366451612903234</c:v>
                </c:pt>
                <c:pt idx="3062">
                  <c:v>76.470645161290321</c:v>
                </c:pt>
                <c:pt idx="3063">
                  <c:v>76.470645161290307</c:v>
                </c:pt>
                <c:pt idx="3064">
                  <c:v>76.470645161290321</c:v>
                </c:pt>
                <c:pt idx="3065">
                  <c:v>76.574838709677422</c:v>
                </c:pt>
                <c:pt idx="3066">
                  <c:v>76.574838709677408</c:v>
                </c:pt>
                <c:pt idx="3067">
                  <c:v>76.574838709677422</c:v>
                </c:pt>
                <c:pt idx="3068">
                  <c:v>76.67903225806451</c:v>
                </c:pt>
                <c:pt idx="3069">
                  <c:v>76.574838709677422</c:v>
                </c:pt>
                <c:pt idx="3070">
                  <c:v>76.574838709677408</c:v>
                </c:pt>
                <c:pt idx="3071">
                  <c:v>76.679032258064524</c:v>
                </c:pt>
                <c:pt idx="3072">
                  <c:v>76.67903225806451</c:v>
                </c:pt>
                <c:pt idx="3073">
                  <c:v>76.679032258064524</c:v>
                </c:pt>
                <c:pt idx="3074">
                  <c:v>76.67903225806451</c:v>
                </c:pt>
                <c:pt idx="3075">
                  <c:v>76.783225806451625</c:v>
                </c:pt>
                <c:pt idx="3076">
                  <c:v>76.783225806451625</c:v>
                </c:pt>
                <c:pt idx="3077">
                  <c:v>76.783225806451611</c:v>
                </c:pt>
                <c:pt idx="3078">
                  <c:v>76.783225806451625</c:v>
                </c:pt>
                <c:pt idx="3079">
                  <c:v>76.887419354838698</c:v>
                </c:pt>
                <c:pt idx="3080">
                  <c:v>76.991935483870961</c:v>
                </c:pt>
                <c:pt idx="3081">
                  <c:v>76.991935483870961</c:v>
                </c:pt>
                <c:pt idx="3082">
                  <c:v>77.096129032258062</c:v>
                </c:pt>
                <c:pt idx="3083">
                  <c:v>77.096129032258062</c:v>
                </c:pt>
                <c:pt idx="3084">
                  <c:v>77.096129032258062</c:v>
                </c:pt>
                <c:pt idx="3085">
                  <c:v>77.096129032258062</c:v>
                </c:pt>
                <c:pt idx="3086">
                  <c:v>77.096129032258062</c:v>
                </c:pt>
                <c:pt idx="3087">
                  <c:v>77.096129032258062</c:v>
                </c:pt>
                <c:pt idx="3088">
                  <c:v>77.096129032258062</c:v>
                </c:pt>
                <c:pt idx="3089">
                  <c:v>77.096129032258062</c:v>
                </c:pt>
                <c:pt idx="3090">
                  <c:v>77.096129032258062</c:v>
                </c:pt>
                <c:pt idx="3091">
                  <c:v>77.200322580645164</c:v>
                </c:pt>
                <c:pt idx="3092">
                  <c:v>77.200322580645164</c:v>
                </c:pt>
                <c:pt idx="3093">
                  <c:v>77.304838709677426</c:v>
                </c:pt>
                <c:pt idx="3094">
                  <c:v>77.409354838709689</c:v>
                </c:pt>
                <c:pt idx="3095">
                  <c:v>77.409354838709689</c:v>
                </c:pt>
                <c:pt idx="3096">
                  <c:v>77.409354838709689</c:v>
                </c:pt>
                <c:pt idx="3097">
                  <c:v>77.513870967741951</c:v>
                </c:pt>
                <c:pt idx="3098">
                  <c:v>77.618387096774214</c:v>
                </c:pt>
                <c:pt idx="3099">
                  <c:v>77.618387096774214</c:v>
                </c:pt>
                <c:pt idx="3100">
                  <c:v>77.722580645161301</c:v>
                </c:pt>
                <c:pt idx="3101">
                  <c:v>77.722580645161287</c:v>
                </c:pt>
                <c:pt idx="3102">
                  <c:v>77.722580645161287</c:v>
                </c:pt>
                <c:pt idx="3103">
                  <c:v>77.722580645161287</c:v>
                </c:pt>
                <c:pt idx="3104">
                  <c:v>77.722580645161287</c:v>
                </c:pt>
                <c:pt idx="3105">
                  <c:v>77.722580645161287</c:v>
                </c:pt>
                <c:pt idx="3106">
                  <c:v>77.722580645161287</c:v>
                </c:pt>
                <c:pt idx="3107">
                  <c:v>77.827096774193564</c:v>
                </c:pt>
                <c:pt idx="3108">
                  <c:v>77.722903225806462</c:v>
                </c:pt>
                <c:pt idx="3109">
                  <c:v>77.827419354838725</c:v>
                </c:pt>
                <c:pt idx="3110">
                  <c:v>77.827419354838725</c:v>
                </c:pt>
                <c:pt idx="3111">
                  <c:v>77.722903225806462</c:v>
                </c:pt>
                <c:pt idx="3112">
                  <c:v>77.827419354838725</c:v>
                </c:pt>
                <c:pt idx="3113">
                  <c:v>77.82741935483871</c:v>
                </c:pt>
                <c:pt idx="3114">
                  <c:v>77.82741935483871</c:v>
                </c:pt>
                <c:pt idx="3115">
                  <c:v>77.931935483870973</c:v>
                </c:pt>
                <c:pt idx="3116">
                  <c:v>77.827741935483886</c:v>
                </c:pt>
                <c:pt idx="3117">
                  <c:v>78.036451612903249</c:v>
                </c:pt>
                <c:pt idx="3118">
                  <c:v>78.245161290322613</c:v>
                </c:pt>
                <c:pt idx="3119">
                  <c:v>78.349677419354862</c:v>
                </c:pt>
                <c:pt idx="3120">
                  <c:v>78.454193548387124</c:v>
                </c:pt>
                <c:pt idx="3121">
                  <c:v>78.558709677419387</c:v>
                </c:pt>
                <c:pt idx="3122">
                  <c:v>78.558709677419372</c:v>
                </c:pt>
                <c:pt idx="3123">
                  <c:v>78.663225806451635</c:v>
                </c:pt>
                <c:pt idx="3124">
                  <c:v>78.663225806451635</c:v>
                </c:pt>
                <c:pt idx="3125">
                  <c:v>78.663225806451635</c:v>
                </c:pt>
                <c:pt idx="3126">
                  <c:v>78.767741935483912</c:v>
                </c:pt>
                <c:pt idx="3127">
                  <c:v>78.87225806451616</c:v>
                </c:pt>
                <c:pt idx="3128">
                  <c:v>78.87225806451616</c:v>
                </c:pt>
                <c:pt idx="3129">
                  <c:v>78.87225806451616</c:v>
                </c:pt>
                <c:pt idx="3130">
                  <c:v>78.976774193548422</c:v>
                </c:pt>
                <c:pt idx="3131">
                  <c:v>79.081290322580671</c:v>
                </c:pt>
                <c:pt idx="3132">
                  <c:v>79.185806451612933</c:v>
                </c:pt>
                <c:pt idx="3133">
                  <c:v>79.29032258064521</c:v>
                </c:pt>
                <c:pt idx="3134">
                  <c:v>79.394838709677458</c:v>
                </c:pt>
                <c:pt idx="3135">
                  <c:v>79.499354838709706</c:v>
                </c:pt>
                <c:pt idx="3136">
                  <c:v>79.603870967741955</c:v>
                </c:pt>
                <c:pt idx="3137">
                  <c:v>79.708387096774217</c:v>
                </c:pt>
                <c:pt idx="3138">
                  <c:v>79.708387096774217</c:v>
                </c:pt>
                <c:pt idx="3139">
                  <c:v>79.917096774193567</c:v>
                </c:pt>
                <c:pt idx="3140">
                  <c:v>79.917096774193567</c:v>
                </c:pt>
                <c:pt idx="3141">
                  <c:v>80.021612903225844</c:v>
                </c:pt>
                <c:pt idx="3142">
                  <c:v>80.126129032258106</c:v>
                </c:pt>
                <c:pt idx="3143">
                  <c:v>80.126129032258106</c:v>
                </c:pt>
                <c:pt idx="3144">
                  <c:v>80.02193548387099</c:v>
                </c:pt>
                <c:pt idx="3145">
                  <c:v>80.126451612903253</c:v>
                </c:pt>
                <c:pt idx="3146">
                  <c:v>80.126451612903253</c:v>
                </c:pt>
                <c:pt idx="3147">
                  <c:v>80.335161290322603</c:v>
                </c:pt>
                <c:pt idx="3148">
                  <c:v>80.230967741935515</c:v>
                </c:pt>
                <c:pt idx="3149">
                  <c:v>80.126774193548428</c:v>
                </c:pt>
                <c:pt idx="3150">
                  <c:v>80.126774193548428</c:v>
                </c:pt>
                <c:pt idx="3151">
                  <c:v>80.126774193548428</c:v>
                </c:pt>
                <c:pt idx="3152">
                  <c:v>80.126774193548428</c:v>
                </c:pt>
                <c:pt idx="3153">
                  <c:v>80.231290322580676</c:v>
                </c:pt>
                <c:pt idx="3154">
                  <c:v>80.231290322580676</c:v>
                </c:pt>
                <c:pt idx="3155">
                  <c:v>80.231290322580676</c:v>
                </c:pt>
                <c:pt idx="3156">
                  <c:v>80.231290322580676</c:v>
                </c:pt>
                <c:pt idx="3157">
                  <c:v>80.231290322580676</c:v>
                </c:pt>
                <c:pt idx="3158">
                  <c:v>80.231290322580676</c:v>
                </c:pt>
                <c:pt idx="3159">
                  <c:v>80.231290322580676</c:v>
                </c:pt>
                <c:pt idx="3160">
                  <c:v>80.231290322580676</c:v>
                </c:pt>
                <c:pt idx="3161">
                  <c:v>80.231290322580676</c:v>
                </c:pt>
                <c:pt idx="3162">
                  <c:v>80.231290322580676</c:v>
                </c:pt>
                <c:pt idx="3163">
                  <c:v>80.231290322580676</c:v>
                </c:pt>
                <c:pt idx="3164">
                  <c:v>80.231290322580676</c:v>
                </c:pt>
                <c:pt idx="3165">
                  <c:v>80.231290322580676</c:v>
                </c:pt>
                <c:pt idx="3166">
                  <c:v>80.231290322580676</c:v>
                </c:pt>
                <c:pt idx="3167">
                  <c:v>80.231290322580676</c:v>
                </c:pt>
                <c:pt idx="3168">
                  <c:v>80.231290322580676</c:v>
                </c:pt>
                <c:pt idx="3169">
                  <c:v>80.231290322580676</c:v>
                </c:pt>
                <c:pt idx="3170">
                  <c:v>80.231290322580676</c:v>
                </c:pt>
                <c:pt idx="3171">
                  <c:v>80.231290322580676</c:v>
                </c:pt>
                <c:pt idx="3172">
                  <c:v>80.335483870967778</c:v>
                </c:pt>
                <c:pt idx="3173">
                  <c:v>80.230967741935515</c:v>
                </c:pt>
                <c:pt idx="3174">
                  <c:v>80.230967741935515</c:v>
                </c:pt>
                <c:pt idx="3175">
                  <c:v>80.439677419354865</c:v>
                </c:pt>
                <c:pt idx="3176">
                  <c:v>80.439677419354865</c:v>
                </c:pt>
                <c:pt idx="3177">
                  <c:v>80.439677419354865</c:v>
                </c:pt>
                <c:pt idx="3178">
                  <c:v>80.439677419354865</c:v>
                </c:pt>
                <c:pt idx="3179">
                  <c:v>80.543870967741967</c:v>
                </c:pt>
                <c:pt idx="3180">
                  <c:v>80.648064516129068</c:v>
                </c:pt>
                <c:pt idx="3181">
                  <c:v>80.75225806451617</c:v>
                </c:pt>
                <c:pt idx="3182">
                  <c:v>80.75225806451617</c:v>
                </c:pt>
                <c:pt idx="3183">
                  <c:v>80.856451612903257</c:v>
                </c:pt>
                <c:pt idx="3184">
                  <c:v>80.960645161290358</c:v>
                </c:pt>
                <c:pt idx="3185">
                  <c:v>80.960645161290358</c:v>
                </c:pt>
                <c:pt idx="3186">
                  <c:v>80.960645161290358</c:v>
                </c:pt>
                <c:pt idx="3187">
                  <c:v>80.960645161290358</c:v>
                </c:pt>
                <c:pt idx="3188">
                  <c:v>81.06483870967746</c:v>
                </c:pt>
                <c:pt idx="3189">
                  <c:v>81.169032258064547</c:v>
                </c:pt>
                <c:pt idx="3190">
                  <c:v>81.064516129032285</c:v>
                </c:pt>
                <c:pt idx="3191">
                  <c:v>81.168709677419386</c:v>
                </c:pt>
                <c:pt idx="3192">
                  <c:v>81.168709677419386</c:v>
                </c:pt>
                <c:pt idx="3193">
                  <c:v>81.272903225806488</c:v>
                </c:pt>
                <c:pt idx="3194">
                  <c:v>81.377096774193575</c:v>
                </c:pt>
                <c:pt idx="3195">
                  <c:v>81.481290322580676</c:v>
                </c:pt>
                <c:pt idx="3196">
                  <c:v>81.585483870967792</c:v>
                </c:pt>
                <c:pt idx="3197">
                  <c:v>81.689677419354879</c:v>
                </c:pt>
                <c:pt idx="3198">
                  <c:v>81.689677419354865</c:v>
                </c:pt>
                <c:pt idx="3199">
                  <c:v>81.793870967741967</c:v>
                </c:pt>
                <c:pt idx="3200">
                  <c:v>81.898064516129068</c:v>
                </c:pt>
                <c:pt idx="3201">
                  <c:v>82.00225806451617</c:v>
                </c:pt>
                <c:pt idx="3202">
                  <c:v>82.002258064516155</c:v>
                </c:pt>
                <c:pt idx="3203">
                  <c:v>82.00225806451617</c:v>
                </c:pt>
                <c:pt idx="3204">
                  <c:v>82.210967741935505</c:v>
                </c:pt>
                <c:pt idx="3205">
                  <c:v>82.315161290322621</c:v>
                </c:pt>
                <c:pt idx="3206">
                  <c:v>82.419354838709722</c:v>
                </c:pt>
                <c:pt idx="3207">
                  <c:v>82.52354838709681</c:v>
                </c:pt>
                <c:pt idx="3208">
                  <c:v>82.627741935483911</c:v>
                </c:pt>
                <c:pt idx="3209">
                  <c:v>82.731935483871013</c:v>
                </c:pt>
                <c:pt idx="3210">
                  <c:v>82.731935483870998</c:v>
                </c:pt>
                <c:pt idx="3211">
                  <c:v>82.731935483870998</c:v>
                </c:pt>
                <c:pt idx="3212">
                  <c:v>82.731935483870998</c:v>
                </c:pt>
                <c:pt idx="3213">
                  <c:v>82.8361290322581</c:v>
                </c:pt>
                <c:pt idx="3214">
                  <c:v>82.8361290322581</c:v>
                </c:pt>
                <c:pt idx="3215">
                  <c:v>82.8361290322581</c:v>
                </c:pt>
                <c:pt idx="3216">
                  <c:v>82.940322580645187</c:v>
                </c:pt>
                <c:pt idx="3217">
                  <c:v>83.044516129032289</c:v>
                </c:pt>
                <c:pt idx="3218">
                  <c:v>83.14870967741939</c:v>
                </c:pt>
                <c:pt idx="3219">
                  <c:v>83.14870967741939</c:v>
                </c:pt>
                <c:pt idx="3220">
                  <c:v>83.14870967741939</c:v>
                </c:pt>
                <c:pt idx="3221">
                  <c:v>83.357419354838754</c:v>
                </c:pt>
                <c:pt idx="3222">
                  <c:v>83.35741935483874</c:v>
                </c:pt>
                <c:pt idx="3223">
                  <c:v>83.461612903225856</c:v>
                </c:pt>
                <c:pt idx="3224">
                  <c:v>83.461612903225827</c:v>
                </c:pt>
                <c:pt idx="3225">
                  <c:v>83.461612903225856</c:v>
                </c:pt>
                <c:pt idx="3226">
                  <c:v>83.461612903225827</c:v>
                </c:pt>
                <c:pt idx="3227">
                  <c:v>83.461612903225827</c:v>
                </c:pt>
                <c:pt idx="3228">
                  <c:v>83.461612903225827</c:v>
                </c:pt>
                <c:pt idx="3229">
                  <c:v>83.565806451612929</c:v>
                </c:pt>
                <c:pt idx="3230">
                  <c:v>83.565806451612929</c:v>
                </c:pt>
                <c:pt idx="3231">
                  <c:v>83.565806451612929</c:v>
                </c:pt>
                <c:pt idx="3232">
                  <c:v>83.565806451612929</c:v>
                </c:pt>
                <c:pt idx="3233">
                  <c:v>83.67000000000003</c:v>
                </c:pt>
                <c:pt idx="3234">
                  <c:v>83.67000000000003</c:v>
                </c:pt>
                <c:pt idx="3235">
                  <c:v>83.67000000000003</c:v>
                </c:pt>
                <c:pt idx="3236">
                  <c:v>83.67000000000003</c:v>
                </c:pt>
                <c:pt idx="3237">
                  <c:v>83.67000000000003</c:v>
                </c:pt>
                <c:pt idx="3238">
                  <c:v>83.67000000000003</c:v>
                </c:pt>
                <c:pt idx="3239">
                  <c:v>83.67000000000003</c:v>
                </c:pt>
                <c:pt idx="3240">
                  <c:v>83.67000000000003</c:v>
                </c:pt>
                <c:pt idx="3241">
                  <c:v>83.67000000000003</c:v>
                </c:pt>
                <c:pt idx="3242">
                  <c:v>83.774516129032278</c:v>
                </c:pt>
                <c:pt idx="3243">
                  <c:v>83.774516129032278</c:v>
                </c:pt>
                <c:pt idx="3244">
                  <c:v>83.774516129032278</c:v>
                </c:pt>
                <c:pt idx="3245">
                  <c:v>83.774516129032278</c:v>
                </c:pt>
                <c:pt idx="3246">
                  <c:v>83.774516129032278</c:v>
                </c:pt>
                <c:pt idx="3247">
                  <c:v>83.879032258064527</c:v>
                </c:pt>
                <c:pt idx="3248">
                  <c:v>83.879032258064541</c:v>
                </c:pt>
                <c:pt idx="3249">
                  <c:v>83.879032258064541</c:v>
                </c:pt>
                <c:pt idx="3250">
                  <c:v>83.879032258064541</c:v>
                </c:pt>
                <c:pt idx="3251">
                  <c:v>83.879032258064541</c:v>
                </c:pt>
                <c:pt idx="3252">
                  <c:v>83.879032258064541</c:v>
                </c:pt>
                <c:pt idx="3253">
                  <c:v>83.983548387096803</c:v>
                </c:pt>
                <c:pt idx="3254">
                  <c:v>83.983548387096803</c:v>
                </c:pt>
                <c:pt idx="3255">
                  <c:v>84.088064516129052</c:v>
                </c:pt>
                <c:pt idx="3256">
                  <c:v>84.1925806451613</c:v>
                </c:pt>
                <c:pt idx="3257">
                  <c:v>84.297096774193548</c:v>
                </c:pt>
                <c:pt idx="3258">
                  <c:v>84.297096774193548</c:v>
                </c:pt>
                <c:pt idx="3259">
                  <c:v>84.297096774193562</c:v>
                </c:pt>
                <c:pt idx="3260">
                  <c:v>84.297096774193562</c:v>
                </c:pt>
                <c:pt idx="3261">
                  <c:v>84.401612903225811</c:v>
                </c:pt>
                <c:pt idx="3262">
                  <c:v>84.506129032258087</c:v>
                </c:pt>
                <c:pt idx="3263">
                  <c:v>84.506129032258087</c:v>
                </c:pt>
                <c:pt idx="3264">
                  <c:v>84.506129032258087</c:v>
                </c:pt>
                <c:pt idx="3265">
                  <c:v>84.610645161290336</c:v>
                </c:pt>
                <c:pt idx="3266">
                  <c:v>84.715161290322584</c:v>
                </c:pt>
                <c:pt idx="3267">
                  <c:v>84.819677419354846</c:v>
                </c:pt>
                <c:pt idx="3268">
                  <c:v>84.924193548387095</c:v>
                </c:pt>
                <c:pt idx="3269">
                  <c:v>85.028709677419357</c:v>
                </c:pt>
                <c:pt idx="3270">
                  <c:v>85.133225806451605</c:v>
                </c:pt>
                <c:pt idx="3271">
                  <c:v>85.237741935483868</c:v>
                </c:pt>
                <c:pt idx="3272">
                  <c:v>85.342258064516116</c:v>
                </c:pt>
                <c:pt idx="3273">
                  <c:v>85.342258064516116</c:v>
                </c:pt>
                <c:pt idx="3274">
                  <c:v>85.446774193548379</c:v>
                </c:pt>
                <c:pt idx="3275">
                  <c:v>85.551290322580641</c:v>
                </c:pt>
                <c:pt idx="3276">
                  <c:v>85.551290322580655</c:v>
                </c:pt>
                <c:pt idx="3277">
                  <c:v>85.655806451612904</c:v>
                </c:pt>
                <c:pt idx="3278">
                  <c:v>85.655806451612904</c:v>
                </c:pt>
                <c:pt idx="3279">
                  <c:v>85.760322580645152</c:v>
                </c:pt>
                <c:pt idx="3280">
                  <c:v>85.864838709677414</c:v>
                </c:pt>
                <c:pt idx="3281">
                  <c:v>85.969354838709663</c:v>
                </c:pt>
                <c:pt idx="3282">
                  <c:v>86.073870967741925</c:v>
                </c:pt>
                <c:pt idx="3283">
                  <c:v>86.178387096774173</c:v>
                </c:pt>
                <c:pt idx="3284">
                  <c:v>86.178387096774188</c:v>
                </c:pt>
                <c:pt idx="3285">
                  <c:v>86.28290322580645</c:v>
                </c:pt>
                <c:pt idx="3286">
                  <c:v>86.282903225806436</c:v>
                </c:pt>
                <c:pt idx="3287">
                  <c:v>86.282903225806436</c:v>
                </c:pt>
                <c:pt idx="3288">
                  <c:v>86.282903225806436</c:v>
                </c:pt>
                <c:pt idx="3289">
                  <c:v>86.387419354838698</c:v>
                </c:pt>
                <c:pt idx="3290">
                  <c:v>86.491935483870947</c:v>
                </c:pt>
                <c:pt idx="3291">
                  <c:v>86.596451612903223</c:v>
                </c:pt>
                <c:pt idx="3292">
                  <c:v>86.596451612903223</c:v>
                </c:pt>
                <c:pt idx="3293">
                  <c:v>86.700967741935486</c:v>
                </c:pt>
                <c:pt idx="3294">
                  <c:v>86.805483870967734</c:v>
                </c:pt>
                <c:pt idx="3295">
                  <c:v>86.91</c:v>
                </c:pt>
                <c:pt idx="3296">
                  <c:v>86.91</c:v>
                </c:pt>
                <c:pt idx="3297">
                  <c:v>86.91</c:v>
                </c:pt>
                <c:pt idx="3298">
                  <c:v>86.91</c:v>
                </c:pt>
                <c:pt idx="3299">
                  <c:v>86.91</c:v>
                </c:pt>
                <c:pt idx="3300">
                  <c:v>86.909999999999982</c:v>
                </c:pt>
                <c:pt idx="3301">
                  <c:v>86.909999999999982</c:v>
                </c:pt>
                <c:pt idx="3302">
                  <c:v>86.909999999999982</c:v>
                </c:pt>
                <c:pt idx="3303">
                  <c:v>86.909999999999982</c:v>
                </c:pt>
                <c:pt idx="3304">
                  <c:v>86.909999999999982</c:v>
                </c:pt>
                <c:pt idx="3305">
                  <c:v>86.909999999999982</c:v>
                </c:pt>
                <c:pt idx="3306">
                  <c:v>86.909999999999982</c:v>
                </c:pt>
                <c:pt idx="3307">
                  <c:v>87.014516129032259</c:v>
                </c:pt>
                <c:pt idx="3308">
                  <c:v>87.014516129032259</c:v>
                </c:pt>
                <c:pt idx="3309">
                  <c:v>87.014516129032259</c:v>
                </c:pt>
                <c:pt idx="3310">
                  <c:v>87.014516129032259</c:v>
                </c:pt>
                <c:pt idx="3311">
                  <c:v>87.014516129032259</c:v>
                </c:pt>
                <c:pt idx="3312">
                  <c:v>87.014516129032259</c:v>
                </c:pt>
                <c:pt idx="3313">
                  <c:v>87.014516129032259</c:v>
                </c:pt>
                <c:pt idx="3314">
                  <c:v>87.014516129032259</c:v>
                </c:pt>
                <c:pt idx="3315">
                  <c:v>87.014516129032259</c:v>
                </c:pt>
                <c:pt idx="3316">
                  <c:v>87.014516129032259</c:v>
                </c:pt>
                <c:pt idx="3317">
                  <c:v>87.014516129032259</c:v>
                </c:pt>
                <c:pt idx="3318">
                  <c:v>87.014516129032259</c:v>
                </c:pt>
                <c:pt idx="3319">
                  <c:v>87.014516129032259</c:v>
                </c:pt>
                <c:pt idx="3320">
                  <c:v>87.014516129032259</c:v>
                </c:pt>
                <c:pt idx="3321">
                  <c:v>87.014516129032259</c:v>
                </c:pt>
                <c:pt idx="3322">
                  <c:v>87.119032258064522</c:v>
                </c:pt>
                <c:pt idx="3323">
                  <c:v>87.223548387096784</c:v>
                </c:pt>
                <c:pt idx="3324">
                  <c:v>87.223548387096784</c:v>
                </c:pt>
                <c:pt idx="3325">
                  <c:v>87.328064516129047</c:v>
                </c:pt>
                <c:pt idx="3326">
                  <c:v>87.328064516129047</c:v>
                </c:pt>
                <c:pt idx="3327">
                  <c:v>87.328064516129047</c:v>
                </c:pt>
                <c:pt idx="3328">
                  <c:v>87.328064516129047</c:v>
                </c:pt>
                <c:pt idx="3329">
                  <c:v>87.53677419354841</c:v>
                </c:pt>
                <c:pt idx="3330">
                  <c:v>87.536774193548396</c:v>
                </c:pt>
                <c:pt idx="3331">
                  <c:v>87.536774193548396</c:v>
                </c:pt>
                <c:pt idx="3332">
                  <c:v>87.641290322580645</c:v>
                </c:pt>
                <c:pt idx="3333">
                  <c:v>87.745806451612921</c:v>
                </c:pt>
                <c:pt idx="3334">
                  <c:v>87.745806451612921</c:v>
                </c:pt>
                <c:pt idx="3335">
                  <c:v>87.850322580645184</c:v>
                </c:pt>
                <c:pt idx="3336">
                  <c:v>87.850322580645184</c:v>
                </c:pt>
                <c:pt idx="3337">
                  <c:v>87.954838709677432</c:v>
                </c:pt>
                <c:pt idx="3338">
                  <c:v>88.059354838709709</c:v>
                </c:pt>
                <c:pt idx="3339">
                  <c:v>88.163870967741957</c:v>
                </c:pt>
                <c:pt idx="3340">
                  <c:v>88.163870967741957</c:v>
                </c:pt>
                <c:pt idx="3341">
                  <c:v>88.268387096774219</c:v>
                </c:pt>
                <c:pt idx="3342">
                  <c:v>88.268387096774219</c:v>
                </c:pt>
                <c:pt idx="3343">
                  <c:v>88.372903225806482</c:v>
                </c:pt>
                <c:pt idx="3344">
                  <c:v>88.477419354838744</c:v>
                </c:pt>
                <c:pt idx="3345">
                  <c:v>88.47741935483873</c:v>
                </c:pt>
                <c:pt idx="3346">
                  <c:v>88.47741935483873</c:v>
                </c:pt>
                <c:pt idx="3347">
                  <c:v>88.581935483870978</c:v>
                </c:pt>
                <c:pt idx="3348">
                  <c:v>88.581935483870978</c:v>
                </c:pt>
                <c:pt idx="3349">
                  <c:v>88.686451612903241</c:v>
                </c:pt>
                <c:pt idx="3350">
                  <c:v>88.790967741935518</c:v>
                </c:pt>
                <c:pt idx="3351">
                  <c:v>88.895483870967766</c:v>
                </c:pt>
                <c:pt idx="3352">
                  <c:v>89.000000000000028</c:v>
                </c:pt>
                <c:pt idx="3353">
                  <c:v>89.000000000000043</c:v>
                </c:pt>
                <c:pt idx="3354">
                  <c:v>89.000000000000043</c:v>
                </c:pt>
                <c:pt idx="3355">
                  <c:v>89.000000000000043</c:v>
                </c:pt>
                <c:pt idx="3356">
                  <c:v>89.000000000000043</c:v>
                </c:pt>
                <c:pt idx="3357">
                  <c:v>89.104516129032305</c:v>
                </c:pt>
                <c:pt idx="3358">
                  <c:v>89.209032258064568</c:v>
                </c:pt>
                <c:pt idx="3359">
                  <c:v>89.31354838709683</c:v>
                </c:pt>
                <c:pt idx="3360">
                  <c:v>89.209354838709729</c:v>
                </c:pt>
                <c:pt idx="3361">
                  <c:v>89.313870967741977</c:v>
                </c:pt>
                <c:pt idx="3362">
                  <c:v>89.418387096774239</c:v>
                </c:pt>
                <c:pt idx="3363">
                  <c:v>89.418387096774239</c:v>
                </c:pt>
                <c:pt idx="3364">
                  <c:v>89.418387096774239</c:v>
                </c:pt>
                <c:pt idx="3365">
                  <c:v>89.522903225806502</c:v>
                </c:pt>
                <c:pt idx="3366">
                  <c:v>89.522903225806502</c:v>
                </c:pt>
                <c:pt idx="3367">
                  <c:v>89.627419354838764</c:v>
                </c:pt>
                <c:pt idx="3368">
                  <c:v>89.627419354838764</c:v>
                </c:pt>
                <c:pt idx="3369">
                  <c:v>89.627419354838764</c:v>
                </c:pt>
                <c:pt idx="3370">
                  <c:v>89.627419354838764</c:v>
                </c:pt>
                <c:pt idx="3371">
                  <c:v>89.731935483871013</c:v>
                </c:pt>
                <c:pt idx="3372">
                  <c:v>89.731935483871013</c:v>
                </c:pt>
                <c:pt idx="3373">
                  <c:v>89.836451612903275</c:v>
                </c:pt>
                <c:pt idx="3374">
                  <c:v>89.836451612903275</c:v>
                </c:pt>
                <c:pt idx="3375">
                  <c:v>89.836451612903275</c:v>
                </c:pt>
                <c:pt idx="3376">
                  <c:v>89.940967741935523</c:v>
                </c:pt>
                <c:pt idx="3377">
                  <c:v>90.0454838709678</c:v>
                </c:pt>
                <c:pt idx="3378">
                  <c:v>90.149677419354887</c:v>
                </c:pt>
                <c:pt idx="3379">
                  <c:v>90.25419354838715</c:v>
                </c:pt>
                <c:pt idx="3380">
                  <c:v>90.25419354838715</c:v>
                </c:pt>
                <c:pt idx="3381">
                  <c:v>90.25419354838715</c:v>
                </c:pt>
                <c:pt idx="3382">
                  <c:v>90.25419354838715</c:v>
                </c:pt>
                <c:pt idx="3383">
                  <c:v>90.25419354838715</c:v>
                </c:pt>
                <c:pt idx="3384">
                  <c:v>90.25419354838715</c:v>
                </c:pt>
                <c:pt idx="3385">
                  <c:v>90.25419354838715</c:v>
                </c:pt>
                <c:pt idx="3386">
                  <c:v>90.25419354838715</c:v>
                </c:pt>
                <c:pt idx="3387">
                  <c:v>90.25419354838715</c:v>
                </c:pt>
                <c:pt idx="3388">
                  <c:v>90.25419354838715</c:v>
                </c:pt>
                <c:pt idx="3389">
                  <c:v>90.25419354838715</c:v>
                </c:pt>
                <c:pt idx="3390">
                  <c:v>90.25419354838715</c:v>
                </c:pt>
                <c:pt idx="3391">
                  <c:v>90.25419354838715</c:v>
                </c:pt>
                <c:pt idx="3392">
                  <c:v>90.25419354838715</c:v>
                </c:pt>
                <c:pt idx="3393">
                  <c:v>90.25419354838715</c:v>
                </c:pt>
                <c:pt idx="3394">
                  <c:v>90.25419354838715</c:v>
                </c:pt>
                <c:pt idx="3395">
                  <c:v>90.25419354838715</c:v>
                </c:pt>
                <c:pt idx="3396">
                  <c:v>90.25419354838715</c:v>
                </c:pt>
                <c:pt idx="3397">
                  <c:v>90.25419354838715</c:v>
                </c:pt>
                <c:pt idx="3398">
                  <c:v>90.25419354838715</c:v>
                </c:pt>
                <c:pt idx="3399">
                  <c:v>90.25419354838715</c:v>
                </c:pt>
                <c:pt idx="3400">
                  <c:v>90.358387096774237</c:v>
                </c:pt>
                <c:pt idx="3401">
                  <c:v>90.358387096774237</c:v>
                </c:pt>
                <c:pt idx="3402">
                  <c:v>90.462580645161339</c:v>
                </c:pt>
                <c:pt idx="3403">
                  <c:v>90.462580645161339</c:v>
                </c:pt>
                <c:pt idx="3404">
                  <c:v>90.462580645161339</c:v>
                </c:pt>
                <c:pt idx="3405">
                  <c:v>90.56677419354844</c:v>
                </c:pt>
                <c:pt idx="3406">
                  <c:v>90.670967741935527</c:v>
                </c:pt>
                <c:pt idx="3407">
                  <c:v>90.775161290322629</c:v>
                </c:pt>
                <c:pt idx="3408">
                  <c:v>90.775161290322629</c:v>
                </c:pt>
                <c:pt idx="3409">
                  <c:v>90.775161290322629</c:v>
                </c:pt>
                <c:pt idx="3410">
                  <c:v>90.87935483870973</c:v>
                </c:pt>
                <c:pt idx="3411">
                  <c:v>90.983548387096832</c:v>
                </c:pt>
                <c:pt idx="3412">
                  <c:v>90.983548387096832</c:v>
                </c:pt>
                <c:pt idx="3413">
                  <c:v>91.087741935483919</c:v>
                </c:pt>
                <c:pt idx="3414">
                  <c:v>91.191935483871021</c:v>
                </c:pt>
                <c:pt idx="3415">
                  <c:v>91.296129032258122</c:v>
                </c:pt>
                <c:pt idx="3416">
                  <c:v>91.400322580645209</c:v>
                </c:pt>
                <c:pt idx="3417">
                  <c:v>91.504516129032311</c:v>
                </c:pt>
                <c:pt idx="3418">
                  <c:v>91.608709677419412</c:v>
                </c:pt>
                <c:pt idx="3419">
                  <c:v>91.608709677419412</c:v>
                </c:pt>
                <c:pt idx="3420">
                  <c:v>91.608709677419412</c:v>
                </c:pt>
                <c:pt idx="3421">
                  <c:v>91.712903225806514</c:v>
                </c:pt>
                <c:pt idx="3422">
                  <c:v>91.817096774193601</c:v>
                </c:pt>
                <c:pt idx="3423">
                  <c:v>91.921290322580703</c:v>
                </c:pt>
                <c:pt idx="3424">
                  <c:v>92.025483870967804</c:v>
                </c:pt>
                <c:pt idx="3425">
                  <c:v>92.129677419354891</c:v>
                </c:pt>
                <c:pt idx="3426">
                  <c:v>92.233870967741993</c:v>
                </c:pt>
                <c:pt idx="3427">
                  <c:v>92.338064516129094</c:v>
                </c:pt>
                <c:pt idx="3428">
                  <c:v>92.442258064516196</c:v>
                </c:pt>
                <c:pt idx="3429">
                  <c:v>92.546451612903283</c:v>
                </c:pt>
                <c:pt idx="3430">
                  <c:v>92.650645161290385</c:v>
                </c:pt>
                <c:pt idx="3431">
                  <c:v>92.650645161290385</c:v>
                </c:pt>
                <c:pt idx="3432">
                  <c:v>92.754838709677486</c:v>
                </c:pt>
                <c:pt idx="3433">
                  <c:v>92.754838709677486</c:v>
                </c:pt>
                <c:pt idx="3434">
                  <c:v>92.859032258064573</c:v>
                </c:pt>
                <c:pt idx="3435">
                  <c:v>92.963225806451675</c:v>
                </c:pt>
                <c:pt idx="3436">
                  <c:v>92.963225806451675</c:v>
                </c:pt>
                <c:pt idx="3437">
                  <c:v>92.963225806451675</c:v>
                </c:pt>
                <c:pt idx="3438">
                  <c:v>92.963225806451675</c:v>
                </c:pt>
                <c:pt idx="3439">
                  <c:v>93.067419354838776</c:v>
                </c:pt>
                <c:pt idx="3440">
                  <c:v>93.067419354838776</c:v>
                </c:pt>
                <c:pt idx="3441">
                  <c:v>93.067419354838776</c:v>
                </c:pt>
                <c:pt idx="3442">
                  <c:v>93.067419354838776</c:v>
                </c:pt>
                <c:pt idx="3443">
                  <c:v>93.171612903225864</c:v>
                </c:pt>
                <c:pt idx="3444">
                  <c:v>93.171612903225864</c:v>
                </c:pt>
                <c:pt idx="3445">
                  <c:v>93.171612903225864</c:v>
                </c:pt>
                <c:pt idx="3446">
                  <c:v>93.171612903225864</c:v>
                </c:pt>
                <c:pt idx="3447">
                  <c:v>93.171612903225864</c:v>
                </c:pt>
                <c:pt idx="3448">
                  <c:v>93.171612903225864</c:v>
                </c:pt>
                <c:pt idx="3449">
                  <c:v>93.171612903225864</c:v>
                </c:pt>
                <c:pt idx="3450">
                  <c:v>93.275806451612965</c:v>
                </c:pt>
                <c:pt idx="3451">
                  <c:v>93.380000000000067</c:v>
                </c:pt>
                <c:pt idx="3452">
                  <c:v>93.484516129032315</c:v>
                </c:pt>
                <c:pt idx="3453">
                  <c:v>93.484516129032315</c:v>
                </c:pt>
                <c:pt idx="3454">
                  <c:v>93.484516129032315</c:v>
                </c:pt>
                <c:pt idx="3455">
                  <c:v>93.484516129032315</c:v>
                </c:pt>
                <c:pt idx="3456">
                  <c:v>93.484516129032315</c:v>
                </c:pt>
                <c:pt idx="3457">
                  <c:v>93.484516129032315</c:v>
                </c:pt>
                <c:pt idx="3458">
                  <c:v>93.484516129032315</c:v>
                </c:pt>
                <c:pt idx="3459">
                  <c:v>93.484516129032315</c:v>
                </c:pt>
                <c:pt idx="3460">
                  <c:v>93.484516129032315</c:v>
                </c:pt>
                <c:pt idx="3461">
                  <c:v>93.484516129032315</c:v>
                </c:pt>
                <c:pt idx="3462">
                  <c:v>93.484516129032315</c:v>
                </c:pt>
                <c:pt idx="3463">
                  <c:v>93.484516129032315</c:v>
                </c:pt>
                <c:pt idx="3464">
                  <c:v>93.484516129032315</c:v>
                </c:pt>
                <c:pt idx="3465">
                  <c:v>93.484516129032315</c:v>
                </c:pt>
                <c:pt idx="3466">
                  <c:v>93.484516129032315</c:v>
                </c:pt>
                <c:pt idx="3467">
                  <c:v>93.484516129032315</c:v>
                </c:pt>
                <c:pt idx="3468">
                  <c:v>93.484516129032315</c:v>
                </c:pt>
                <c:pt idx="3469">
                  <c:v>93.484516129032315</c:v>
                </c:pt>
                <c:pt idx="3470">
                  <c:v>93.589032258064563</c:v>
                </c:pt>
                <c:pt idx="3471">
                  <c:v>93.589032258064563</c:v>
                </c:pt>
                <c:pt idx="3472">
                  <c:v>93.589032258064577</c:v>
                </c:pt>
                <c:pt idx="3473">
                  <c:v>93.69354838709684</c:v>
                </c:pt>
                <c:pt idx="3474">
                  <c:v>93.69354838709684</c:v>
                </c:pt>
                <c:pt idx="3475">
                  <c:v>93.69354838709684</c:v>
                </c:pt>
                <c:pt idx="3476">
                  <c:v>93.798064516129088</c:v>
                </c:pt>
                <c:pt idx="3477">
                  <c:v>93.902580645161336</c:v>
                </c:pt>
                <c:pt idx="3478">
                  <c:v>93.902580645161336</c:v>
                </c:pt>
                <c:pt idx="3479">
                  <c:v>94.007096774193585</c:v>
                </c:pt>
                <c:pt idx="3480">
                  <c:v>94.111612903225833</c:v>
                </c:pt>
                <c:pt idx="3481">
                  <c:v>94.111612903225833</c:v>
                </c:pt>
                <c:pt idx="3482">
                  <c:v>94.216129032258081</c:v>
                </c:pt>
                <c:pt idx="3483">
                  <c:v>94.216129032258067</c:v>
                </c:pt>
                <c:pt idx="3484">
                  <c:v>94.320645161290329</c:v>
                </c:pt>
                <c:pt idx="3485">
                  <c:v>94.425161290322578</c:v>
                </c:pt>
                <c:pt idx="3486">
                  <c:v>94.529677419354826</c:v>
                </c:pt>
                <c:pt idx="3487">
                  <c:v>94.529677419354826</c:v>
                </c:pt>
                <c:pt idx="3488">
                  <c:v>94.634193548387074</c:v>
                </c:pt>
                <c:pt idx="3489">
                  <c:v>94.634193548387074</c:v>
                </c:pt>
                <c:pt idx="3490">
                  <c:v>94.634193548387088</c:v>
                </c:pt>
                <c:pt idx="3491">
                  <c:v>94.738709677419337</c:v>
                </c:pt>
                <c:pt idx="3492">
                  <c:v>94.843225806451599</c:v>
                </c:pt>
                <c:pt idx="3493">
                  <c:v>94.947741935483847</c:v>
                </c:pt>
                <c:pt idx="3494">
                  <c:v>94.947741935483847</c:v>
                </c:pt>
                <c:pt idx="3495">
                  <c:v>95.052258064516096</c:v>
                </c:pt>
                <c:pt idx="3496">
                  <c:v>95.156774193548358</c:v>
                </c:pt>
                <c:pt idx="3497">
                  <c:v>95.261290322580606</c:v>
                </c:pt>
                <c:pt idx="3498">
                  <c:v>95.365806451612869</c:v>
                </c:pt>
                <c:pt idx="3499">
                  <c:v>95.470322580645131</c:v>
                </c:pt>
                <c:pt idx="3500">
                  <c:v>95.57483870967738</c:v>
                </c:pt>
                <c:pt idx="3501">
                  <c:v>95.57483870967738</c:v>
                </c:pt>
                <c:pt idx="3502">
                  <c:v>95.679354838709628</c:v>
                </c:pt>
                <c:pt idx="3503">
                  <c:v>95.78387096774189</c:v>
                </c:pt>
                <c:pt idx="3504">
                  <c:v>95.78387096774189</c:v>
                </c:pt>
                <c:pt idx="3505">
                  <c:v>95.888387096774153</c:v>
                </c:pt>
                <c:pt idx="3506">
                  <c:v>95.992903225806415</c:v>
                </c:pt>
                <c:pt idx="3507">
                  <c:v>95.992903225806401</c:v>
                </c:pt>
                <c:pt idx="3508">
                  <c:v>95.992903225806401</c:v>
                </c:pt>
                <c:pt idx="3509">
                  <c:v>96.097419354838649</c:v>
                </c:pt>
                <c:pt idx="3510">
                  <c:v>96.097419354838649</c:v>
                </c:pt>
                <c:pt idx="3511">
                  <c:v>96.097419354838649</c:v>
                </c:pt>
                <c:pt idx="3512">
                  <c:v>96.201935483870898</c:v>
                </c:pt>
                <c:pt idx="3513">
                  <c:v>96.201935483870898</c:v>
                </c:pt>
                <c:pt idx="3514">
                  <c:v>96.201935483870898</c:v>
                </c:pt>
                <c:pt idx="3515">
                  <c:v>96.201935483870898</c:v>
                </c:pt>
                <c:pt idx="3516">
                  <c:v>96.201935483870898</c:v>
                </c:pt>
                <c:pt idx="3517">
                  <c:v>96.201935483870898</c:v>
                </c:pt>
                <c:pt idx="3518">
                  <c:v>96.306451612903146</c:v>
                </c:pt>
                <c:pt idx="3519">
                  <c:v>96.306451612903146</c:v>
                </c:pt>
                <c:pt idx="3520">
                  <c:v>96.410967741935423</c:v>
                </c:pt>
                <c:pt idx="3521">
                  <c:v>96.515483870967671</c:v>
                </c:pt>
                <c:pt idx="3522">
                  <c:v>96.515483870967671</c:v>
                </c:pt>
                <c:pt idx="3523">
                  <c:v>96.515483870967671</c:v>
                </c:pt>
                <c:pt idx="3524">
                  <c:v>96.515483870967671</c:v>
                </c:pt>
                <c:pt idx="3525">
                  <c:v>96.619999999999933</c:v>
                </c:pt>
                <c:pt idx="3526">
                  <c:v>96.619999999999933</c:v>
                </c:pt>
                <c:pt idx="3527">
                  <c:v>96.619999999999933</c:v>
                </c:pt>
                <c:pt idx="3528">
                  <c:v>96.619999999999933</c:v>
                </c:pt>
                <c:pt idx="3529">
                  <c:v>96.724193548387035</c:v>
                </c:pt>
                <c:pt idx="3530">
                  <c:v>96.724193548387035</c:v>
                </c:pt>
                <c:pt idx="3531">
                  <c:v>96.619677419354787</c:v>
                </c:pt>
                <c:pt idx="3532">
                  <c:v>96.619677419354787</c:v>
                </c:pt>
                <c:pt idx="3533">
                  <c:v>96.619677419354787</c:v>
                </c:pt>
                <c:pt idx="3534">
                  <c:v>96.619677419354787</c:v>
                </c:pt>
                <c:pt idx="3535">
                  <c:v>96.723870967741874</c:v>
                </c:pt>
                <c:pt idx="3536">
                  <c:v>96.723870967741874</c:v>
                </c:pt>
                <c:pt idx="3537">
                  <c:v>96.723870967741874</c:v>
                </c:pt>
                <c:pt idx="3538">
                  <c:v>96.723870967741874</c:v>
                </c:pt>
                <c:pt idx="3539">
                  <c:v>96.723870967741874</c:v>
                </c:pt>
                <c:pt idx="3540">
                  <c:v>96.723870967741874</c:v>
                </c:pt>
                <c:pt idx="3541">
                  <c:v>96.723870967741874</c:v>
                </c:pt>
                <c:pt idx="3542">
                  <c:v>96.828064516128975</c:v>
                </c:pt>
                <c:pt idx="3543">
                  <c:v>96.932258064516077</c:v>
                </c:pt>
                <c:pt idx="3544">
                  <c:v>97.036451612903164</c:v>
                </c:pt>
                <c:pt idx="3545">
                  <c:v>97.140645161290266</c:v>
                </c:pt>
                <c:pt idx="3546">
                  <c:v>97.244838709677367</c:v>
                </c:pt>
                <c:pt idx="3547">
                  <c:v>97.244838709677367</c:v>
                </c:pt>
                <c:pt idx="3548">
                  <c:v>97.349032258064469</c:v>
                </c:pt>
                <c:pt idx="3549">
                  <c:v>97.349032258064469</c:v>
                </c:pt>
                <c:pt idx="3550">
                  <c:v>97.453225806451556</c:v>
                </c:pt>
                <c:pt idx="3551">
                  <c:v>97.557419354838643</c:v>
                </c:pt>
                <c:pt idx="3552">
                  <c:v>97.661612903225745</c:v>
                </c:pt>
                <c:pt idx="3553">
                  <c:v>97.765806451612832</c:v>
                </c:pt>
                <c:pt idx="3554">
                  <c:v>97.869999999999933</c:v>
                </c:pt>
                <c:pt idx="3555">
                  <c:v>97.974193548387035</c:v>
                </c:pt>
                <c:pt idx="3556">
                  <c:v>98.078387096774136</c:v>
                </c:pt>
                <c:pt idx="3557">
                  <c:v>98.182580645161224</c:v>
                </c:pt>
                <c:pt idx="3558">
                  <c:v>98.286774193548325</c:v>
                </c:pt>
                <c:pt idx="3559">
                  <c:v>98.390967741935427</c:v>
                </c:pt>
                <c:pt idx="3560">
                  <c:v>98.390967741935427</c:v>
                </c:pt>
                <c:pt idx="3561">
                  <c:v>98.495161290322514</c:v>
                </c:pt>
                <c:pt idx="3562">
                  <c:v>98.703870967741878</c:v>
                </c:pt>
                <c:pt idx="3563">
                  <c:v>98.808064516128979</c:v>
                </c:pt>
                <c:pt idx="3564">
                  <c:v>98.912258064516081</c:v>
                </c:pt>
                <c:pt idx="3565">
                  <c:v>99.016451612903168</c:v>
                </c:pt>
                <c:pt idx="3566">
                  <c:v>99.016451612903168</c:v>
                </c:pt>
                <c:pt idx="3567">
                  <c:v>99.12064516129027</c:v>
                </c:pt>
                <c:pt idx="3568">
                  <c:v>99.224838709677371</c:v>
                </c:pt>
                <c:pt idx="3569">
                  <c:v>99.329032258064473</c:v>
                </c:pt>
                <c:pt idx="3570">
                  <c:v>99.43322580645156</c:v>
                </c:pt>
                <c:pt idx="3571">
                  <c:v>99.537419354838661</c:v>
                </c:pt>
                <c:pt idx="3572">
                  <c:v>99.641612903225763</c:v>
                </c:pt>
                <c:pt idx="3573">
                  <c:v>99.641612903225763</c:v>
                </c:pt>
                <c:pt idx="3574">
                  <c:v>99.641612903225763</c:v>
                </c:pt>
                <c:pt idx="3575">
                  <c:v>99.641612903225763</c:v>
                </c:pt>
                <c:pt idx="3576">
                  <c:v>99.641612903225763</c:v>
                </c:pt>
                <c:pt idx="3577">
                  <c:v>99.641612903225763</c:v>
                </c:pt>
                <c:pt idx="3578">
                  <c:v>99.74580645161285</c:v>
                </c:pt>
                <c:pt idx="3579">
                  <c:v>99.74580645161285</c:v>
                </c:pt>
                <c:pt idx="3580">
                  <c:v>99.849999999999952</c:v>
                </c:pt>
                <c:pt idx="3581">
                  <c:v>99.849999999999952</c:v>
                </c:pt>
                <c:pt idx="3582">
                  <c:v>99.849999999999952</c:v>
                </c:pt>
                <c:pt idx="3583">
                  <c:v>99.849999999999952</c:v>
                </c:pt>
                <c:pt idx="3584">
                  <c:v>99.849999999999952</c:v>
                </c:pt>
                <c:pt idx="3585">
                  <c:v>99.849999999999952</c:v>
                </c:pt>
                <c:pt idx="3586">
                  <c:v>99.849999999999952</c:v>
                </c:pt>
                <c:pt idx="3587">
                  <c:v>99.849999999999952</c:v>
                </c:pt>
                <c:pt idx="3588">
                  <c:v>99.849999999999952</c:v>
                </c:pt>
                <c:pt idx="3589">
                  <c:v>99.849999999999952</c:v>
                </c:pt>
                <c:pt idx="3590">
                  <c:v>99.849999999999952</c:v>
                </c:pt>
                <c:pt idx="3591">
                  <c:v>99.849999999999952</c:v>
                </c:pt>
                <c:pt idx="3592">
                  <c:v>99.849999999999952</c:v>
                </c:pt>
                <c:pt idx="3593">
                  <c:v>99.849999999999952</c:v>
                </c:pt>
                <c:pt idx="3594">
                  <c:v>99.849999999999952</c:v>
                </c:pt>
                <c:pt idx="3595">
                  <c:v>99.849999999999952</c:v>
                </c:pt>
                <c:pt idx="3596">
                  <c:v>99.849999999999952</c:v>
                </c:pt>
                <c:pt idx="3597">
                  <c:v>99.849999999999952</c:v>
                </c:pt>
                <c:pt idx="3598">
                  <c:v>99.849999999999952</c:v>
                </c:pt>
                <c:pt idx="3599">
                  <c:v>99.849999999999952</c:v>
                </c:pt>
                <c:pt idx="3600">
                  <c:v>99.954516129032214</c:v>
                </c:pt>
                <c:pt idx="3601">
                  <c:v>99.954516129032214</c:v>
                </c:pt>
                <c:pt idx="3602">
                  <c:v>100.05903225806449</c:v>
                </c:pt>
                <c:pt idx="3603">
                  <c:v>100.16354838709675</c:v>
                </c:pt>
                <c:pt idx="3604">
                  <c:v>100.26806451612902</c:v>
                </c:pt>
                <c:pt idx="3605">
                  <c:v>100.26806451612902</c:v>
                </c:pt>
                <c:pt idx="3606">
                  <c:v>100.37258064516128</c:v>
                </c:pt>
                <c:pt idx="3607">
                  <c:v>100.47709677419354</c:v>
                </c:pt>
                <c:pt idx="3608">
                  <c:v>100.58161290322582</c:v>
                </c:pt>
                <c:pt idx="3609">
                  <c:v>100.68612903225808</c:v>
                </c:pt>
                <c:pt idx="3610">
                  <c:v>100.79064516129033</c:v>
                </c:pt>
                <c:pt idx="3611">
                  <c:v>100.89516129032259</c:v>
                </c:pt>
                <c:pt idx="3612">
                  <c:v>100.99967741935487</c:v>
                </c:pt>
                <c:pt idx="3613">
                  <c:v>100.99967741935485</c:v>
                </c:pt>
                <c:pt idx="3614">
                  <c:v>101.10419354838712</c:v>
                </c:pt>
                <c:pt idx="3615">
                  <c:v>101.20870967741938</c:v>
                </c:pt>
                <c:pt idx="3616">
                  <c:v>101.31322580645163</c:v>
                </c:pt>
                <c:pt idx="3617">
                  <c:v>101.41774193548389</c:v>
                </c:pt>
                <c:pt idx="3618">
                  <c:v>101.41774193548387</c:v>
                </c:pt>
                <c:pt idx="3619">
                  <c:v>101.52225806451615</c:v>
                </c:pt>
                <c:pt idx="3620">
                  <c:v>101.6267741935484</c:v>
                </c:pt>
                <c:pt idx="3621">
                  <c:v>101.73129032258066</c:v>
                </c:pt>
                <c:pt idx="3622">
                  <c:v>101.83580645161291</c:v>
                </c:pt>
                <c:pt idx="3623">
                  <c:v>101.94032258064517</c:v>
                </c:pt>
                <c:pt idx="3624">
                  <c:v>102.04483870967745</c:v>
                </c:pt>
                <c:pt idx="3625">
                  <c:v>102.1493548387097</c:v>
                </c:pt>
                <c:pt idx="3626">
                  <c:v>102.25387096774196</c:v>
                </c:pt>
                <c:pt idx="3627">
                  <c:v>102.35838709677421</c:v>
                </c:pt>
                <c:pt idx="3628">
                  <c:v>102.46290322580647</c:v>
                </c:pt>
                <c:pt idx="3629">
                  <c:v>102.56741935483875</c:v>
                </c:pt>
                <c:pt idx="3630">
                  <c:v>102.671935483871</c:v>
                </c:pt>
                <c:pt idx="3631">
                  <c:v>102.671935483871</c:v>
                </c:pt>
                <c:pt idx="3632">
                  <c:v>102.77645161290326</c:v>
                </c:pt>
                <c:pt idx="3633">
                  <c:v>102.77645161290326</c:v>
                </c:pt>
                <c:pt idx="3634">
                  <c:v>102.77645161290326</c:v>
                </c:pt>
                <c:pt idx="3635">
                  <c:v>102.77645161290326</c:v>
                </c:pt>
                <c:pt idx="3636">
                  <c:v>102.88096774193551</c:v>
                </c:pt>
                <c:pt idx="3637">
                  <c:v>102.88096774193551</c:v>
                </c:pt>
                <c:pt idx="3638">
                  <c:v>102.88096774193551</c:v>
                </c:pt>
                <c:pt idx="3639">
                  <c:v>102.98548387096777</c:v>
                </c:pt>
                <c:pt idx="3640">
                  <c:v>102.98548387096777</c:v>
                </c:pt>
                <c:pt idx="3641">
                  <c:v>102.98548387096777</c:v>
                </c:pt>
                <c:pt idx="3642">
                  <c:v>102.98548387096777</c:v>
                </c:pt>
                <c:pt idx="3643">
                  <c:v>102.98548387096777</c:v>
                </c:pt>
                <c:pt idx="3644">
                  <c:v>103.09000000000003</c:v>
                </c:pt>
                <c:pt idx="3645">
                  <c:v>103.09000000000003</c:v>
                </c:pt>
                <c:pt idx="3646">
                  <c:v>103.09000000000003</c:v>
                </c:pt>
                <c:pt idx="3647">
                  <c:v>103.09000000000003</c:v>
                </c:pt>
                <c:pt idx="3648">
                  <c:v>103.09000000000003</c:v>
                </c:pt>
                <c:pt idx="3649">
                  <c:v>103.19451612903228</c:v>
                </c:pt>
                <c:pt idx="3650">
                  <c:v>103.19451612903229</c:v>
                </c:pt>
                <c:pt idx="3651">
                  <c:v>103.29903225806454</c:v>
                </c:pt>
                <c:pt idx="3652">
                  <c:v>103.29903225806454</c:v>
                </c:pt>
                <c:pt idx="3653">
                  <c:v>103.29903225806454</c:v>
                </c:pt>
                <c:pt idx="3654">
                  <c:v>103.29903225806454</c:v>
                </c:pt>
                <c:pt idx="3655">
                  <c:v>103.29903225806454</c:v>
                </c:pt>
                <c:pt idx="3656">
                  <c:v>103.29903225806454</c:v>
                </c:pt>
                <c:pt idx="3657">
                  <c:v>103.29903225806454</c:v>
                </c:pt>
                <c:pt idx="3658">
                  <c:v>103.40354838709679</c:v>
                </c:pt>
                <c:pt idx="3659">
                  <c:v>103.40354838709679</c:v>
                </c:pt>
                <c:pt idx="3660">
                  <c:v>103.50806451612905</c:v>
                </c:pt>
                <c:pt idx="3661">
                  <c:v>103.6125806451613</c:v>
                </c:pt>
                <c:pt idx="3662">
                  <c:v>103.71709677419355</c:v>
                </c:pt>
                <c:pt idx="3663">
                  <c:v>103.8216129032258</c:v>
                </c:pt>
                <c:pt idx="3664">
                  <c:v>103.92612903225805</c:v>
                </c:pt>
                <c:pt idx="3665">
                  <c:v>103.92612903225805</c:v>
                </c:pt>
                <c:pt idx="3666">
                  <c:v>104.03064516129031</c:v>
                </c:pt>
                <c:pt idx="3667">
                  <c:v>104.13516129032256</c:v>
                </c:pt>
                <c:pt idx="3668">
                  <c:v>104.23967741935481</c:v>
                </c:pt>
                <c:pt idx="3669">
                  <c:v>104.34419354838707</c:v>
                </c:pt>
                <c:pt idx="3670">
                  <c:v>104.34419354838705</c:v>
                </c:pt>
                <c:pt idx="3671">
                  <c:v>104.44870967741932</c:v>
                </c:pt>
                <c:pt idx="3672">
                  <c:v>104.55322580645158</c:v>
                </c:pt>
                <c:pt idx="3673">
                  <c:v>104.65774193548384</c:v>
                </c:pt>
                <c:pt idx="3674">
                  <c:v>104.76225806451609</c:v>
                </c:pt>
                <c:pt idx="3675">
                  <c:v>104.86677419354835</c:v>
                </c:pt>
                <c:pt idx="3676">
                  <c:v>104.9712903225806</c:v>
                </c:pt>
                <c:pt idx="3677">
                  <c:v>105.07580645161286</c:v>
                </c:pt>
                <c:pt idx="3678">
                  <c:v>105.18032258064513</c:v>
                </c:pt>
                <c:pt idx="3679">
                  <c:v>105.28483870967737</c:v>
                </c:pt>
                <c:pt idx="3680">
                  <c:v>105.38935483870964</c:v>
                </c:pt>
                <c:pt idx="3681">
                  <c:v>105.49387096774188</c:v>
                </c:pt>
                <c:pt idx="3682">
                  <c:v>105.49387096774188</c:v>
                </c:pt>
                <c:pt idx="3683">
                  <c:v>105.59838709677416</c:v>
                </c:pt>
                <c:pt idx="3684">
                  <c:v>105.70290322580641</c:v>
                </c:pt>
                <c:pt idx="3685">
                  <c:v>105.80741935483867</c:v>
                </c:pt>
                <c:pt idx="3686">
                  <c:v>105.91193548387092</c:v>
                </c:pt>
                <c:pt idx="3687">
                  <c:v>106.01645161290318</c:v>
                </c:pt>
                <c:pt idx="3688">
                  <c:v>106.12096774193544</c:v>
                </c:pt>
                <c:pt idx="3689">
                  <c:v>106.12096774193544</c:v>
                </c:pt>
                <c:pt idx="3690">
                  <c:v>106.22548387096771</c:v>
                </c:pt>
                <c:pt idx="3691">
                  <c:v>106.22548387096771</c:v>
                </c:pt>
                <c:pt idx="3692">
                  <c:v>106.22548387096771</c:v>
                </c:pt>
                <c:pt idx="3693">
                  <c:v>106.22548387096771</c:v>
                </c:pt>
                <c:pt idx="3694">
                  <c:v>106.22548387096771</c:v>
                </c:pt>
                <c:pt idx="3695">
                  <c:v>106.22548387096771</c:v>
                </c:pt>
                <c:pt idx="3696">
                  <c:v>106.32999999999996</c:v>
                </c:pt>
                <c:pt idx="3697">
                  <c:v>106.32999999999996</c:v>
                </c:pt>
                <c:pt idx="3698">
                  <c:v>106.32999999999996</c:v>
                </c:pt>
                <c:pt idx="3699">
                  <c:v>106.32999999999996</c:v>
                </c:pt>
                <c:pt idx="3700">
                  <c:v>106.32999999999996</c:v>
                </c:pt>
                <c:pt idx="3701">
                  <c:v>106.32999999999996</c:v>
                </c:pt>
                <c:pt idx="3702">
                  <c:v>106.32999999999996</c:v>
                </c:pt>
                <c:pt idx="3703">
                  <c:v>106.43419354838706</c:v>
                </c:pt>
                <c:pt idx="3704">
                  <c:v>106.43419354838706</c:v>
                </c:pt>
                <c:pt idx="3705">
                  <c:v>106.43419354838706</c:v>
                </c:pt>
                <c:pt idx="3706">
                  <c:v>106.43419354838706</c:v>
                </c:pt>
                <c:pt idx="3707">
                  <c:v>106.53838709677414</c:v>
                </c:pt>
                <c:pt idx="3708">
                  <c:v>106.53838709677414</c:v>
                </c:pt>
                <c:pt idx="3709">
                  <c:v>106.53838709677414</c:v>
                </c:pt>
                <c:pt idx="3710">
                  <c:v>106.53838709677414</c:v>
                </c:pt>
                <c:pt idx="3711">
                  <c:v>106.53838709677414</c:v>
                </c:pt>
                <c:pt idx="3712">
                  <c:v>106.53838709677414</c:v>
                </c:pt>
                <c:pt idx="3713">
                  <c:v>106.64258064516125</c:v>
                </c:pt>
                <c:pt idx="3714">
                  <c:v>106.64258064516125</c:v>
                </c:pt>
                <c:pt idx="3715">
                  <c:v>106.64258064516125</c:v>
                </c:pt>
                <c:pt idx="3716">
                  <c:v>106.64258064516125</c:v>
                </c:pt>
                <c:pt idx="3717">
                  <c:v>106.64258064516125</c:v>
                </c:pt>
                <c:pt idx="3718">
                  <c:v>106.64258064516125</c:v>
                </c:pt>
                <c:pt idx="3719">
                  <c:v>106.64258064516125</c:v>
                </c:pt>
                <c:pt idx="3720">
                  <c:v>106.74677419354835</c:v>
                </c:pt>
                <c:pt idx="3721">
                  <c:v>106.85096774193545</c:v>
                </c:pt>
                <c:pt idx="3722">
                  <c:v>106.95516129032254</c:v>
                </c:pt>
                <c:pt idx="3723">
                  <c:v>106.95516129032254</c:v>
                </c:pt>
                <c:pt idx="3724">
                  <c:v>106.95516129032254</c:v>
                </c:pt>
                <c:pt idx="3725">
                  <c:v>106.95516129032254</c:v>
                </c:pt>
                <c:pt idx="3726">
                  <c:v>107.05935483870964</c:v>
                </c:pt>
                <c:pt idx="3727">
                  <c:v>107.16354838709674</c:v>
                </c:pt>
                <c:pt idx="3728">
                  <c:v>107.26774193548383</c:v>
                </c:pt>
                <c:pt idx="3729">
                  <c:v>107.37193548387093</c:v>
                </c:pt>
                <c:pt idx="3730">
                  <c:v>107.47612903225803</c:v>
                </c:pt>
                <c:pt idx="3731">
                  <c:v>107.58032258064513</c:v>
                </c:pt>
                <c:pt idx="3732">
                  <c:v>107.68451612903222</c:v>
                </c:pt>
                <c:pt idx="3733">
                  <c:v>107.78870967741932</c:v>
                </c:pt>
                <c:pt idx="3734">
                  <c:v>107.78870967741932</c:v>
                </c:pt>
                <c:pt idx="3735">
                  <c:v>107.89290322580642</c:v>
                </c:pt>
                <c:pt idx="3736">
                  <c:v>107.99709677419351</c:v>
                </c:pt>
                <c:pt idx="3737">
                  <c:v>108.10129032258061</c:v>
                </c:pt>
                <c:pt idx="3738">
                  <c:v>108.10129032258061</c:v>
                </c:pt>
                <c:pt idx="3739">
                  <c:v>108.20548387096771</c:v>
                </c:pt>
                <c:pt idx="3740">
                  <c:v>108.30967741935481</c:v>
                </c:pt>
                <c:pt idx="3741">
                  <c:v>108.30967741935481</c:v>
                </c:pt>
                <c:pt idx="3742">
                  <c:v>108.4138709677419</c:v>
                </c:pt>
                <c:pt idx="3743">
                  <c:v>108.518064516129</c:v>
                </c:pt>
                <c:pt idx="3744">
                  <c:v>108.51806451612899</c:v>
                </c:pt>
                <c:pt idx="3745">
                  <c:v>108.6222580645161</c:v>
                </c:pt>
                <c:pt idx="3746">
                  <c:v>108.72645161290319</c:v>
                </c:pt>
                <c:pt idx="3747">
                  <c:v>108.83064516129029</c:v>
                </c:pt>
                <c:pt idx="3748">
                  <c:v>108.93483870967739</c:v>
                </c:pt>
                <c:pt idx="3749">
                  <c:v>109.03903225806449</c:v>
                </c:pt>
                <c:pt idx="3750">
                  <c:v>109.14322580645157</c:v>
                </c:pt>
                <c:pt idx="3751">
                  <c:v>109.14322580645157</c:v>
                </c:pt>
                <c:pt idx="3752">
                  <c:v>109.14322580645157</c:v>
                </c:pt>
                <c:pt idx="3753">
                  <c:v>109.14322580645157</c:v>
                </c:pt>
                <c:pt idx="3754">
                  <c:v>109.24741935483867</c:v>
                </c:pt>
                <c:pt idx="3755">
                  <c:v>109.35161290322577</c:v>
                </c:pt>
                <c:pt idx="3756">
                  <c:v>109.45580645161286</c:v>
                </c:pt>
                <c:pt idx="3757">
                  <c:v>109.45580645161286</c:v>
                </c:pt>
                <c:pt idx="3758">
                  <c:v>109.45580645161286</c:v>
                </c:pt>
                <c:pt idx="3759">
                  <c:v>109.45580645161286</c:v>
                </c:pt>
                <c:pt idx="3760">
                  <c:v>109.45580645161286</c:v>
                </c:pt>
                <c:pt idx="3761">
                  <c:v>109.45580645161286</c:v>
                </c:pt>
                <c:pt idx="3762">
                  <c:v>109.45580645161286</c:v>
                </c:pt>
                <c:pt idx="3763">
                  <c:v>109.45580645161286</c:v>
                </c:pt>
                <c:pt idx="3764">
                  <c:v>109.45580645161286</c:v>
                </c:pt>
                <c:pt idx="3765">
                  <c:v>109.45580645161286</c:v>
                </c:pt>
                <c:pt idx="3766">
                  <c:v>109.45580645161286</c:v>
                </c:pt>
                <c:pt idx="3767">
                  <c:v>109.45580645161286</c:v>
                </c:pt>
                <c:pt idx="3768">
                  <c:v>109.45580645161286</c:v>
                </c:pt>
                <c:pt idx="3769">
                  <c:v>109.45580645161286</c:v>
                </c:pt>
                <c:pt idx="3770">
                  <c:v>109.45580645161286</c:v>
                </c:pt>
                <c:pt idx="3771">
                  <c:v>109.45580645161286</c:v>
                </c:pt>
                <c:pt idx="3772">
                  <c:v>109.55999999999996</c:v>
                </c:pt>
                <c:pt idx="3773">
                  <c:v>109.55999999999996</c:v>
                </c:pt>
                <c:pt idx="3774">
                  <c:v>109.66451612903222</c:v>
                </c:pt>
                <c:pt idx="3775">
                  <c:v>109.66451612903222</c:v>
                </c:pt>
                <c:pt idx="3776">
                  <c:v>109.66451612903222</c:v>
                </c:pt>
                <c:pt idx="3777">
                  <c:v>109.66451612903222</c:v>
                </c:pt>
                <c:pt idx="3778">
                  <c:v>109.76903225806448</c:v>
                </c:pt>
                <c:pt idx="3779">
                  <c:v>109.76903225806448</c:v>
                </c:pt>
                <c:pt idx="3780">
                  <c:v>109.76903225806448</c:v>
                </c:pt>
                <c:pt idx="3781">
                  <c:v>109.87354838709676</c:v>
                </c:pt>
                <c:pt idx="3782">
                  <c:v>109.87354838709676</c:v>
                </c:pt>
                <c:pt idx="3783">
                  <c:v>109.97806451612902</c:v>
                </c:pt>
                <c:pt idx="3784">
                  <c:v>110.08258064516129</c:v>
                </c:pt>
                <c:pt idx="3785">
                  <c:v>110.08258064516129</c:v>
                </c:pt>
                <c:pt idx="3786">
                  <c:v>110.08258064516127</c:v>
                </c:pt>
                <c:pt idx="3787">
                  <c:v>110.18709677419353</c:v>
                </c:pt>
                <c:pt idx="3788">
                  <c:v>110.18709677419353</c:v>
                </c:pt>
                <c:pt idx="3789">
                  <c:v>110.29161290322581</c:v>
                </c:pt>
                <c:pt idx="3790">
                  <c:v>110.29161290322581</c:v>
                </c:pt>
                <c:pt idx="3791">
                  <c:v>110.29161290322581</c:v>
                </c:pt>
                <c:pt idx="3792">
                  <c:v>110.39612903225807</c:v>
                </c:pt>
                <c:pt idx="3793">
                  <c:v>110.50064516129032</c:v>
                </c:pt>
                <c:pt idx="3794">
                  <c:v>110.50064516129032</c:v>
                </c:pt>
                <c:pt idx="3795">
                  <c:v>110.60516129032258</c:v>
                </c:pt>
                <c:pt idx="3796">
                  <c:v>110.60516129032257</c:v>
                </c:pt>
                <c:pt idx="3797">
                  <c:v>110.60516129032257</c:v>
                </c:pt>
                <c:pt idx="3798">
                  <c:v>110.70967741935483</c:v>
                </c:pt>
                <c:pt idx="3799">
                  <c:v>110.81419354838711</c:v>
                </c:pt>
                <c:pt idx="3800">
                  <c:v>110.91870967741937</c:v>
                </c:pt>
                <c:pt idx="3801">
                  <c:v>111.02322580645162</c:v>
                </c:pt>
                <c:pt idx="3802">
                  <c:v>111.12774193548388</c:v>
                </c:pt>
                <c:pt idx="3803">
                  <c:v>111.23225806451616</c:v>
                </c:pt>
                <c:pt idx="3804">
                  <c:v>111.33677419354842</c:v>
                </c:pt>
                <c:pt idx="3805">
                  <c:v>111.33677419354842</c:v>
                </c:pt>
                <c:pt idx="3806">
                  <c:v>111.44129032258068</c:v>
                </c:pt>
                <c:pt idx="3807">
                  <c:v>111.54580645161293</c:v>
                </c:pt>
                <c:pt idx="3808">
                  <c:v>111.6503225806452</c:v>
                </c:pt>
                <c:pt idx="3809">
                  <c:v>111.65032258064521</c:v>
                </c:pt>
                <c:pt idx="3810">
                  <c:v>111.75483870967747</c:v>
                </c:pt>
                <c:pt idx="3811">
                  <c:v>111.85935483870973</c:v>
                </c:pt>
                <c:pt idx="3812">
                  <c:v>111.85935483870973</c:v>
                </c:pt>
                <c:pt idx="3813">
                  <c:v>111.96387096774198</c:v>
                </c:pt>
                <c:pt idx="3814">
                  <c:v>111.85935483870972</c:v>
                </c:pt>
                <c:pt idx="3815">
                  <c:v>111.85935483870972</c:v>
                </c:pt>
                <c:pt idx="3816">
                  <c:v>111.96387096774198</c:v>
                </c:pt>
                <c:pt idx="3817">
                  <c:v>112.06838709677423</c:v>
                </c:pt>
                <c:pt idx="3818">
                  <c:v>112.06838709677423</c:v>
                </c:pt>
                <c:pt idx="3819">
                  <c:v>112.17290322580649</c:v>
                </c:pt>
                <c:pt idx="3820">
                  <c:v>112.17290322580649</c:v>
                </c:pt>
                <c:pt idx="3821">
                  <c:v>112.27741935483876</c:v>
                </c:pt>
                <c:pt idx="3822">
                  <c:v>112.38193548387102</c:v>
                </c:pt>
                <c:pt idx="3823">
                  <c:v>112.38193548387102</c:v>
                </c:pt>
                <c:pt idx="3824">
                  <c:v>112.38193548387102</c:v>
                </c:pt>
                <c:pt idx="3825">
                  <c:v>112.48645161290327</c:v>
                </c:pt>
                <c:pt idx="3826">
                  <c:v>112.48645161290328</c:v>
                </c:pt>
                <c:pt idx="3827">
                  <c:v>112.59096774193553</c:v>
                </c:pt>
                <c:pt idx="3828">
                  <c:v>112.69548387096781</c:v>
                </c:pt>
                <c:pt idx="3829">
                  <c:v>112.69548387096781</c:v>
                </c:pt>
                <c:pt idx="3830">
                  <c:v>112.69548387096781</c:v>
                </c:pt>
                <c:pt idx="3831">
                  <c:v>112.69548387096781</c:v>
                </c:pt>
                <c:pt idx="3832">
                  <c:v>112.69548387096781</c:v>
                </c:pt>
                <c:pt idx="3833">
                  <c:v>112.69548387096781</c:v>
                </c:pt>
                <c:pt idx="3834">
                  <c:v>112.79967741935489</c:v>
                </c:pt>
                <c:pt idx="3835">
                  <c:v>112.79967741935489</c:v>
                </c:pt>
                <c:pt idx="3836">
                  <c:v>112.79967741935489</c:v>
                </c:pt>
                <c:pt idx="3837">
                  <c:v>112.90387096774199</c:v>
                </c:pt>
                <c:pt idx="3838">
                  <c:v>113.0080645161291</c:v>
                </c:pt>
                <c:pt idx="3839">
                  <c:v>113.11225806451618</c:v>
                </c:pt>
                <c:pt idx="3840">
                  <c:v>113.11225806451618</c:v>
                </c:pt>
                <c:pt idx="3841">
                  <c:v>113.11225806451618</c:v>
                </c:pt>
                <c:pt idx="3842">
                  <c:v>113.11225806451618</c:v>
                </c:pt>
                <c:pt idx="3843">
                  <c:v>113.21645161290328</c:v>
                </c:pt>
                <c:pt idx="3844">
                  <c:v>113.21645161290328</c:v>
                </c:pt>
                <c:pt idx="3845">
                  <c:v>113.32096774193553</c:v>
                </c:pt>
                <c:pt idx="3846">
                  <c:v>113.32096774193553</c:v>
                </c:pt>
                <c:pt idx="3847">
                  <c:v>113.32096774193553</c:v>
                </c:pt>
                <c:pt idx="3848">
                  <c:v>113.32096774193553</c:v>
                </c:pt>
                <c:pt idx="3849">
                  <c:v>113.32096774193553</c:v>
                </c:pt>
                <c:pt idx="3850">
                  <c:v>113.32096774193553</c:v>
                </c:pt>
                <c:pt idx="3851">
                  <c:v>113.32096774193553</c:v>
                </c:pt>
                <c:pt idx="3852">
                  <c:v>113.32096774193553</c:v>
                </c:pt>
                <c:pt idx="3853">
                  <c:v>113.32096774193553</c:v>
                </c:pt>
                <c:pt idx="3854">
                  <c:v>113.42516129032263</c:v>
                </c:pt>
                <c:pt idx="3855">
                  <c:v>113.42516129032263</c:v>
                </c:pt>
                <c:pt idx="3856">
                  <c:v>113.52935483870974</c:v>
                </c:pt>
                <c:pt idx="3857">
                  <c:v>113.52935483870974</c:v>
                </c:pt>
                <c:pt idx="3858">
                  <c:v>113.52935483870974</c:v>
                </c:pt>
                <c:pt idx="3859">
                  <c:v>113.52935483870974</c:v>
                </c:pt>
                <c:pt idx="3860">
                  <c:v>113.52935483870974</c:v>
                </c:pt>
                <c:pt idx="3861">
                  <c:v>113.52935483870974</c:v>
                </c:pt>
                <c:pt idx="3862">
                  <c:v>113.52935483870974</c:v>
                </c:pt>
                <c:pt idx="3863">
                  <c:v>113.52935483870974</c:v>
                </c:pt>
                <c:pt idx="3864">
                  <c:v>113.63354838709682</c:v>
                </c:pt>
                <c:pt idx="3865">
                  <c:v>113.52935483870974</c:v>
                </c:pt>
                <c:pt idx="3866">
                  <c:v>113.63354838709682</c:v>
                </c:pt>
                <c:pt idx="3867">
                  <c:v>113.63354838709682</c:v>
                </c:pt>
                <c:pt idx="3868">
                  <c:v>113.63354838709682</c:v>
                </c:pt>
                <c:pt idx="3869">
                  <c:v>113.52935483870974</c:v>
                </c:pt>
                <c:pt idx="3870">
                  <c:v>113.52935483870974</c:v>
                </c:pt>
                <c:pt idx="3871">
                  <c:v>113.63354838709682</c:v>
                </c:pt>
                <c:pt idx="3872">
                  <c:v>113.63354838709682</c:v>
                </c:pt>
                <c:pt idx="3873">
                  <c:v>113.73774193548392</c:v>
                </c:pt>
                <c:pt idx="3874">
                  <c:v>113.63354838709682</c:v>
                </c:pt>
                <c:pt idx="3875">
                  <c:v>113.63354838709682</c:v>
                </c:pt>
                <c:pt idx="3876">
                  <c:v>113.73774193548392</c:v>
                </c:pt>
                <c:pt idx="3877">
                  <c:v>113.84193548387103</c:v>
                </c:pt>
                <c:pt idx="3878">
                  <c:v>113.94612903225813</c:v>
                </c:pt>
                <c:pt idx="3879">
                  <c:v>114.05032258064521</c:v>
                </c:pt>
                <c:pt idx="3880">
                  <c:v>114.05032258064521</c:v>
                </c:pt>
                <c:pt idx="3881">
                  <c:v>114.15451612903232</c:v>
                </c:pt>
                <c:pt idx="3882">
                  <c:v>114.25870967741942</c:v>
                </c:pt>
                <c:pt idx="3883">
                  <c:v>114.36290322580652</c:v>
                </c:pt>
                <c:pt idx="3884">
                  <c:v>114.46709677419362</c:v>
                </c:pt>
                <c:pt idx="3885">
                  <c:v>114.46709677419362</c:v>
                </c:pt>
                <c:pt idx="3886">
                  <c:v>114.57129032258072</c:v>
                </c:pt>
                <c:pt idx="3887">
                  <c:v>114.57129032258072</c:v>
                </c:pt>
                <c:pt idx="3888">
                  <c:v>114.67548387096782</c:v>
                </c:pt>
                <c:pt idx="3889">
                  <c:v>114.77967741935491</c:v>
                </c:pt>
                <c:pt idx="3890">
                  <c:v>114.88387096774201</c:v>
                </c:pt>
                <c:pt idx="3891">
                  <c:v>114.98806451612911</c:v>
                </c:pt>
                <c:pt idx="3892">
                  <c:v>115.0922580645162</c:v>
                </c:pt>
                <c:pt idx="3893">
                  <c:v>115.1964516129033</c:v>
                </c:pt>
                <c:pt idx="3894">
                  <c:v>115.3006451612904</c:v>
                </c:pt>
                <c:pt idx="3895">
                  <c:v>115.3006451612904</c:v>
                </c:pt>
                <c:pt idx="3896">
                  <c:v>115.40483870967749</c:v>
                </c:pt>
                <c:pt idx="3897">
                  <c:v>115.40483870967749</c:v>
                </c:pt>
                <c:pt idx="3898">
                  <c:v>115.50903225806459</c:v>
                </c:pt>
                <c:pt idx="3899">
                  <c:v>115.50903225806459</c:v>
                </c:pt>
                <c:pt idx="3900">
                  <c:v>115.61322580645169</c:v>
                </c:pt>
                <c:pt idx="3901">
                  <c:v>115.61322580645169</c:v>
                </c:pt>
                <c:pt idx="3902">
                  <c:v>115.61322580645169</c:v>
                </c:pt>
                <c:pt idx="3903">
                  <c:v>115.7174193548388</c:v>
                </c:pt>
                <c:pt idx="3904">
                  <c:v>115.7174193548388</c:v>
                </c:pt>
                <c:pt idx="3905">
                  <c:v>115.82161290322588</c:v>
                </c:pt>
                <c:pt idx="3906">
                  <c:v>115.92580645161298</c:v>
                </c:pt>
                <c:pt idx="3907">
                  <c:v>115.92580645161298</c:v>
                </c:pt>
                <c:pt idx="3908">
                  <c:v>115.92580645161298</c:v>
                </c:pt>
                <c:pt idx="3909">
                  <c:v>115.92580645161298</c:v>
                </c:pt>
                <c:pt idx="3910">
                  <c:v>115.92580645161298</c:v>
                </c:pt>
                <c:pt idx="3911">
                  <c:v>116.03000000000009</c:v>
                </c:pt>
                <c:pt idx="3912">
                  <c:v>116.03000000000009</c:v>
                </c:pt>
                <c:pt idx="3913">
                  <c:v>116.03000000000009</c:v>
                </c:pt>
                <c:pt idx="3914">
                  <c:v>116.03000000000009</c:v>
                </c:pt>
                <c:pt idx="3915">
                  <c:v>116.03000000000009</c:v>
                </c:pt>
                <c:pt idx="3916">
                  <c:v>116.13451612903233</c:v>
                </c:pt>
                <c:pt idx="3917">
                  <c:v>116.13451612903233</c:v>
                </c:pt>
                <c:pt idx="3918">
                  <c:v>116.13451612903233</c:v>
                </c:pt>
                <c:pt idx="3919">
                  <c:v>116.13451612903233</c:v>
                </c:pt>
                <c:pt idx="3920">
                  <c:v>116.13451612903233</c:v>
                </c:pt>
                <c:pt idx="3921">
                  <c:v>116.23903225806458</c:v>
                </c:pt>
                <c:pt idx="3922">
                  <c:v>116.34354838709683</c:v>
                </c:pt>
                <c:pt idx="3923">
                  <c:v>116.44806451612909</c:v>
                </c:pt>
                <c:pt idx="3924">
                  <c:v>116.55258064516134</c:v>
                </c:pt>
                <c:pt idx="3925">
                  <c:v>116.55258064516134</c:v>
                </c:pt>
                <c:pt idx="3926">
                  <c:v>116.65709677419359</c:v>
                </c:pt>
                <c:pt idx="3927">
                  <c:v>116.76161290322584</c:v>
                </c:pt>
                <c:pt idx="3928">
                  <c:v>116.86612903225809</c:v>
                </c:pt>
                <c:pt idx="3929">
                  <c:v>116.97064516129034</c:v>
                </c:pt>
                <c:pt idx="3930">
                  <c:v>117.0751612903226</c:v>
                </c:pt>
                <c:pt idx="3931">
                  <c:v>117.17967741935485</c:v>
                </c:pt>
                <c:pt idx="3932">
                  <c:v>117.28419354838709</c:v>
                </c:pt>
                <c:pt idx="3933">
                  <c:v>117.38870967741934</c:v>
                </c:pt>
                <c:pt idx="3934">
                  <c:v>117.4932258064516</c:v>
                </c:pt>
                <c:pt idx="3935">
                  <c:v>117.4932258064516</c:v>
                </c:pt>
                <c:pt idx="3936">
                  <c:v>117.70225806451614</c:v>
                </c:pt>
                <c:pt idx="3937">
                  <c:v>117.80677419354839</c:v>
                </c:pt>
                <c:pt idx="3938">
                  <c:v>117.91129032258064</c:v>
                </c:pt>
                <c:pt idx="3939">
                  <c:v>118.01580645161292</c:v>
                </c:pt>
                <c:pt idx="3940">
                  <c:v>118.12032258064517</c:v>
                </c:pt>
                <c:pt idx="3941">
                  <c:v>118.22483870967743</c:v>
                </c:pt>
                <c:pt idx="3942">
                  <c:v>118.32935483870968</c:v>
                </c:pt>
                <c:pt idx="3943">
                  <c:v>118.43387096774194</c:v>
                </c:pt>
                <c:pt idx="3944">
                  <c:v>118.5383870967742</c:v>
                </c:pt>
                <c:pt idx="3945">
                  <c:v>118.64290322580646</c:v>
                </c:pt>
                <c:pt idx="3946">
                  <c:v>118.74741935483871</c:v>
                </c:pt>
                <c:pt idx="3947">
                  <c:v>118.64290322580646</c:v>
                </c:pt>
                <c:pt idx="3948">
                  <c:v>118.74741935483871</c:v>
                </c:pt>
                <c:pt idx="3949">
                  <c:v>118.85193548387096</c:v>
                </c:pt>
                <c:pt idx="3950">
                  <c:v>118.95645161290322</c:v>
                </c:pt>
                <c:pt idx="3951">
                  <c:v>119.06096774193549</c:v>
                </c:pt>
                <c:pt idx="3952">
                  <c:v>119.06096774193549</c:v>
                </c:pt>
                <c:pt idx="3953">
                  <c:v>119.06096774193549</c:v>
                </c:pt>
                <c:pt idx="3954">
                  <c:v>119.06096774193549</c:v>
                </c:pt>
                <c:pt idx="3955">
                  <c:v>119.06096774193549</c:v>
                </c:pt>
                <c:pt idx="3956">
                  <c:v>119.16548387096775</c:v>
                </c:pt>
                <c:pt idx="3957">
                  <c:v>119.16548387096775</c:v>
                </c:pt>
                <c:pt idx="3958">
                  <c:v>119.16548387096775</c:v>
                </c:pt>
                <c:pt idx="3959">
                  <c:v>119.16548387096775</c:v>
                </c:pt>
                <c:pt idx="3960">
                  <c:v>119.16548387096773</c:v>
                </c:pt>
                <c:pt idx="3961">
                  <c:v>119.16548387096773</c:v>
                </c:pt>
                <c:pt idx="3962">
                  <c:v>119.16548387096773</c:v>
                </c:pt>
                <c:pt idx="3963">
                  <c:v>119.16548387096773</c:v>
                </c:pt>
                <c:pt idx="3964">
                  <c:v>119.16548387096773</c:v>
                </c:pt>
                <c:pt idx="3965">
                  <c:v>119.16548387096773</c:v>
                </c:pt>
                <c:pt idx="3966">
                  <c:v>119.27</c:v>
                </c:pt>
                <c:pt idx="3967">
                  <c:v>119.16548387096773</c:v>
                </c:pt>
                <c:pt idx="3968">
                  <c:v>119.16548387096773</c:v>
                </c:pt>
                <c:pt idx="3969">
                  <c:v>119.27</c:v>
                </c:pt>
                <c:pt idx="3970">
                  <c:v>119.27</c:v>
                </c:pt>
                <c:pt idx="3971">
                  <c:v>119.27</c:v>
                </c:pt>
                <c:pt idx="3972">
                  <c:v>119.37451612903226</c:v>
                </c:pt>
                <c:pt idx="3973">
                  <c:v>119.37451612903226</c:v>
                </c:pt>
                <c:pt idx="3974">
                  <c:v>119.47903225806452</c:v>
                </c:pt>
                <c:pt idx="3975">
                  <c:v>119.5835483870968</c:v>
                </c:pt>
                <c:pt idx="3976">
                  <c:v>119.5835483870968</c:v>
                </c:pt>
                <c:pt idx="3977">
                  <c:v>119.68806451612906</c:v>
                </c:pt>
                <c:pt idx="3978">
                  <c:v>119.89709677419359</c:v>
                </c:pt>
                <c:pt idx="3979">
                  <c:v>119.89709677419359</c:v>
                </c:pt>
                <c:pt idx="3980">
                  <c:v>119.89709677419359</c:v>
                </c:pt>
                <c:pt idx="3981">
                  <c:v>120.00161290322586</c:v>
                </c:pt>
                <c:pt idx="3982">
                  <c:v>120.10612903225811</c:v>
                </c:pt>
                <c:pt idx="3983">
                  <c:v>120.21064516129037</c:v>
                </c:pt>
                <c:pt idx="3984">
                  <c:v>120.31516129032264</c:v>
                </c:pt>
                <c:pt idx="3985">
                  <c:v>120.4196774193549</c:v>
                </c:pt>
                <c:pt idx="3986">
                  <c:v>120.4196774193549</c:v>
                </c:pt>
                <c:pt idx="3987">
                  <c:v>120.52419354838716</c:v>
                </c:pt>
                <c:pt idx="3988">
                  <c:v>120.62870967741942</c:v>
                </c:pt>
                <c:pt idx="3989">
                  <c:v>120.62870967741942</c:v>
                </c:pt>
                <c:pt idx="3990">
                  <c:v>120.73322580645167</c:v>
                </c:pt>
                <c:pt idx="3991">
                  <c:v>120.83774193548393</c:v>
                </c:pt>
                <c:pt idx="3992">
                  <c:v>120.94225806451621</c:v>
                </c:pt>
                <c:pt idx="3993">
                  <c:v>121.04677419354847</c:v>
                </c:pt>
                <c:pt idx="3994">
                  <c:v>121.15129032258072</c:v>
                </c:pt>
                <c:pt idx="3995">
                  <c:v>121.15129032258072</c:v>
                </c:pt>
                <c:pt idx="3996">
                  <c:v>121.25580645161298</c:v>
                </c:pt>
                <c:pt idx="3997">
                  <c:v>121.36032258064523</c:v>
                </c:pt>
                <c:pt idx="3998">
                  <c:v>121.36032258064523</c:v>
                </c:pt>
                <c:pt idx="3999">
                  <c:v>121.46483870967749</c:v>
                </c:pt>
                <c:pt idx="4000">
                  <c:v>121.46483870967751</c:v>
                </c:pt>
                <c:pt idx="4001">
                  <c:v>121.56935483870976</c:v>
                </c:pt>
                <c:pt idx="4002">
                  <c:v>121.67387096774202</c:v>
                </c:pt>
                <c:pt idx="4003">
                  <c:v>121.67387096774202</c:v>
                </c:pt>
                <c:pt idx="4004">
                  <c:v>121.77838709677428</c:v>
                </c:pt>
                <c:pt idx="4005">
                  <c:v>121.77838709677428</c:v>
                </c:pt>
                <c:pt idx="4006">
                  <c:v>121.77838709677428</c:v>
                </c:pt>
                <c:pt idx="4007">
                  <c:v>121.88290322580653</c:v>
                </c:pt>
                <c:pt idx="4008">
                  <c:v>121.88290322580653</c:v>
                </c:pt>
                <c:pt idx="4009">
                  <c:v>121.88290322580654</c:v>
                </c:pt>
                <c:pt idx="4010">
                  <c:v>121.98741935483881</c:v>
                </c:pt>
                <c:pt idx="4011">
                  <c:v>122.09193548387107</c:v>
                </c:pt>
                <c:pt idx="4012">
                  <c:v>122.09193548387107</c:v>
                </c:pt>
                <c:pt idx="4013">
                  <c:v>122.09193548387107</c:v>
                </c:pt>
                <c:pt idx="4014">
                  <c:v>122.09193548387107</c:v>
                </c:pt>
                <c:pt idx="4015">
                  <c:v>122.19612903225816</c:v>
                </c:pt>
                <c:pt idx="4016">
                  <c:v>122.19612903225816</c:v>
                </c:pt>
                <c:pt idx="4017">
                  <c:v>122.30064516129042</c:v>
                </c:pt>
                <c:pt idx="4018">
                  <c:v>122.19612903225816</c:v>
                </c:pt>
                <c:pt idx="4019">
                  <c:v>122.19612903225816</c:v>
                </c:pt>
                <c:pt idx="4020">
                  <c:v>122.3006451612904</c:v>
                </c:pt>
                <c:pt idx="4021">
                  <c:v>122.3006451612904</c:v>
                </c:pt>
                <c:pt idx="4022">
                  <c:v>122.3006451612904</c:v>
                </c:pt>
                <c:pt idx="4023">
                  <c:v>122.3006451612904</c:v>
                </c:pt>
                <c:pt idx="4024">
                  <c:v>122.3006451612904</c:v>
                </c:pt>
                <c:pt idx="4025">
                  <c:v>122.3006451612904</c:v>
                </c:pt>
                <c:pt idx="4026">
                  <c:v>122.40516129032267</c:v>
                </c:pt>
                <c:pt idx="4027">
                  <c:v>122.40516129032267</c:v>
                </c:pt>
                <c:pt idx="4028">
                  <c:v>122.40516129032267</c:v>
                </c:pt>
                <c:pt idx="4029">
                  <c:v>122.50967741935493</c:v>
                </c:pt>
                <c:pt idx="4030">
                  <c:v>122.50967741935493</c:v>
                </c:pt>
                <c:pt idx="4031">
                  <c:v>122.50967741935493</c:v>
                </c:pt>
                <c:pt idx="4032">
                  <c:v>122.50967741935494</c:v>
                </c:pt>
                <c:pt idx="4033">
                  <c:v>122.61387096774203</c:v>
                </c:pt>
                <c:pt idx="4034">
                  <c:v>122.61387096774203</c:v>
                </c:pt>
                <c:pt idx="4035">
                  <c:v>122.61387096774203</c:v>
                </c:pt>
                <c:pt idx="4036">
                  <c:v>122.61387096774203</c:v>
                </c:pt>
                <c:pt idx="4037">
                  <c:v>122.61387096774202</c:v>
                </c:pt>
                <c:pt idx="4038">
                  <c:v>122.71806451612912</c:v>
                </c:pt>
                <c:pt idx="4039">
                  <c:v>122.71806451612912</c:v>
                </c:pt>
                <c:pt idx="4040">
                  <c:v>122.71806451612912</c:v>
                </c:pt>
                <c:pt idx="4041">
                  <c:v>122.7180645161291</c:v>
                </c:pt>
                <c:pt idx="4042">
                  <c:v>122.71806451612912</c:v>
                </c:pt>
                <c:pt idx="4043">
                  <c:v>122.82225806451618</c:v>
                </c:pt>
                <c:pt idx="4044">
                  <c:v>122.92645161290326</c:v>
                </c:pt>
                <c:pt idx="4045">
                  <c:v>122.92645161290326</c:v>
                </c:pt>
                <c:pt idx="4046">
                  <c:v>122.82225806451618</c:v>
                </c:pt>
                <c:pt idx="4047">
                  <c:v>122.82225806451618</c:v>
                </c:pt>
                <c:pt idx="4048">
                  <c:v>122.82225806451619</c:v>
                </c:pt>
                <c:pt idx="4049">
                  <c:v>122.92677419354844</c:v>
                </c:pt>
                <c:pt idx="4050">
                  <c:v>122.92677419354844</c:v>
                </c:pt>
                <c:pt idx="4051">
                  <c:v>122.92677419354844</c:v>
                </c:pt>
                <c:pt idx="4052">
                  <c:v>123.03096774193554</c:v>
                </c:pt>
                <c:pt idx="4053">
                  <c:v>123.03096774193554</c:v>
                </c:pt>
                <c:pt idx="4054">
                  <c:v>123.13516129032263</c:v>
                </c:pt>
                <c:pt idx="4055">
                  <c:v>123.13516129032263</c:v>
                </c:pt>
                <c:pt idx="4056">
                  <c:v>123.13516129032263</c:v>
                </c:pt>
                <c:pt idx="4057">
                  <c:v>123.23935483870973</c:v>
                </c:pt>
                <c:pt idx="4058">
                  <c:v>123.23935483870974</c:v>
                </c:pt>
                <c:pt idx="4059">
                  <c:v>123.34354838709682</c:v>
                </c:pt>
                <c:pt idx="4060">
                  <c:v>123.34354838709682</c:v>
                </c:pt>
                <c:pt idx="4061">
                  <c:v>123.34354838709682</c:v>
                </c:pt>
                <c:pt idx="4062">
                  <c:v>123.34354838709682</c:v>
                </c:pt>
                <c:pt idx="4063">
                  <c:v>123.4477419354839</c:v>
                </c:pt>
                <c:pt idx="4064">
                  <c:v>123.3435483870968</c:v>
                </c:pt>
                <c:pt idx="4065">
                  <c:v>123.44774193548389</c:v>
                </c:pt>
                <c:pt idx="4066">
                  <c:v>123.55193548387098</c:v>
                </c:pt>
                <c:pt idx="4067">
                  <c:v>123.65612903225806</c:v>
                </c:pt>
                <c:pt idx="4068">
                  <c:v>123.65612903225806</c:v>
                </c:pt>
                <c:pt idx="4069">
                  <c:v>123.65612903225806</c:v>
                </c:pt>
                <c:pt idx="4070">
                  <c:v>123.76032258064515</c:v>
                </c:pt>
                <c:pt idx="4071">
                  <c:v>123.86451612903224</c:v>
                </c:pt>
                <c:pt idx="4072">
                  <c:v>123.96870967741933</c:v>
                </c:pt>
                <c:pt idx="4073">
                  <c:v>123.96870967741933</c:v>
                </c:pt>
                <c:pt idx="4074">
                  <c:v>123.96870967741933</c:v>
                </c:pt>
                <c:pt idx="4075">
                  <c:v>123.96870967741931</c:v>
                </c:pt>
                <c:pt idx="4076">
                  <c:v>124.0729032258064</c:v>
                </c:pt>
                <c:pt idx="4077">
                  <c:v>124.1770967741935</c:v>
                </c:pt>
                <c:pt idx="4078">
                  <c:v>124.1770967741935</c:v>
                </c:pt>
                <c:pt idx="4079">
                  <c:v>124.1770967741935</c:v>
                </c:pt>
                <c:pt idx="4080">
                  <c:v>124.28129032258059</c:v>
                </c:pt>
                <c:pt idx="4081">
                  <c:v>124.38548387096769</c:v>
                </c:pt>
                <c:pt idx="4082">
                  <c:v>124.3854838709677</c:v>
                </c:pt>
                <c:pt idx="4083">
                  <c:v>124.38548387096769</c:v>
                </c:pt>
                <c:pt idx="4084">
                  <c:v>124.48967741935479</c:v>
                </c:pt>
                <c:pt idx="4085">
                  <c:v>124.48967741935479</c:v>
                </c:pt>
                <c:pt idx="4086">
                  <c:v>124.59387096774189</c:v>
                </c:pt>
                <c:pt idx="4087">
                  <c:v>124.69806451612898</c:v>
                </c:pt>
                <c:pt idx="4088">
                  <c:v>124.69806451612897</c:v>
                </c:pt>
                <c:pt idx="4089">
                  <c:v>124.80225806451607</c:v>
                </c:pt>
                <c:pt idx="4090">
                  <c:v>124.80225806451608</c:v>
                </c:pt>
                <c:pt idx="4091">
                  <c:v>124.90645161290317</c:v>
                </c:pt>
                <c:pt idx="4092">
                  <c:v>125.01064516129026</c:v>
                </c:pt>
                <c:pt idx="4093">
                  <c:v>125.11483870967734</c:v>
                </c:pt>
                <c:pt idx="4094">
                  <c:v>125.11483870967733</c:v>
                </c:pt>
                <c:pt idx="4095">
                  <c:v>125.21903225806443</c:v>
                </c:pt>
                <c:pt idx="4096">
                  <c:v>125.21903225806443</c:v>
                </c:pt>
                <c:pt idx="4097">
                  <c:v>125.11483870967733</c:v>
                </c:pt>
                <c:pt idx="4098">
                  <c:v>125.11483870967733</c:v>
                </c:pt>
                <c:pt idx="4099">
                  <c:v>125.21903225806443</c:v>
                </c:pt>
                <c:pt idx="4100">
                  <c:v>125.21903225806443</c:v>
                </c:pt>
                <c:pt idx="4101">
                  <c:v>125.21903225806443</c:v>
                </c:pt>
                <c:pt idx="4102">
                  <c:v>125.21903225806443</c:v>
                </c:pt>
                <c:pt idx="4103">
                  <c:v>125.21903225806443</c:v>
                </c:pt>
                <c:pt idx="4104">
                  <c:v>125.32322580645152</c:v>
                </c:pt>
                <c:pt idx="4105">
                  <c:v>125.32322580645152</c:v>
                </c:pt>
                <c:pt idx="4106">
                  <c:v>125.32322580645152</c:v>
                </c:pt>
                <c:pt idx="4107">
                  <c:v>125.32322580645152</c:v>
                </c:pt>
                <c:pt idx="4108">
                  <c:v>125.32322580645152</c:v>
                </c:pt>
                <c:pt idx="4109">
                  <c:v>125.42741935483862</c:v>
                </c:pt>
                <c:pt idx="4110">
                  <c:v>125.53161290322572</c:v>
                </c:pt>
                <c:pt idx="4111">
                  <c:v>125.53161290322572</c:v>
                </c:pt>
                <c:pt idx="4112">
                  <c:v>125.53161290322571</c:v>
                </c:pt>
                <c:pt idx="4113">
                  <c:v>125.74032258064507</c:v>
                </c:pt>
                <c:pt idx="4114">
                  <c:v>125.74032258064507</c:v>
                </c:pt>
                <c:pt idx="4115">
                  <c:v>125.84483870967733</c:v>
                </c:pt>
                <c:pt idx="4116">
                  <c:v>125.84483870967733</c:v>
                </c:pt>
                <c:pt idx="4117">
                  <c:v>125.9493548387096</c:v>
                </c:pt>
                <c:pt idx="4118">
                  <c:v>125.9493548387096</c:v>
                </c:pt>
                <c:pt idx="4119">
                  <c:v>125.9493548387096</c:v>
                </c:pt>
                <c:pt idx="4120">
                  <c:v>125.9493548387096</c:v>
                </c:pt>
                <c:pt idx="4121">
                  <c:v>125.9493548387096</c:v>
                </c:pt>
                <c:pt idx="4122">
                  <c:v>125.9493548387096</c:v>
                </c:pt>
                <c:pt idx="4123">
                  <c:v>125.9493548387096</c:v>
                </c:pt>
                <c:pt idx="4124">
                  <c:v>126.05387096774186</c:v>
                </c:pt>
                <c:pt idx="4125">
                  <c:v>126.05387096774186</c:v>
                </c:pt>
                <c:pt idx="4126">
                  <c:v>126.15838709677413</c:v>
                </c:pt>
                <c:pt idx="4127">
                  <c:v>126.15838709677413</c:v>
                </c:pt>
                <c:pt idx="4128">
                  <c:v>126.36709677419348</c:v>
                </c:pt>
                <c:pt idx="4129">
                  <c:v>126.36709677419348</c:v>
                </c:pt>
                <c:pt idx="4130">
                  <c:v>126.47161290322575</c:v>
                </c:pt>
                <c:pt idx="4131">
                  <c:v>126.576129032258</c:v>
                </c:pt>
                <c:pt idx="4132">
                  <c:v>126.68064516129026</c:v>
                </c:pt>
                <c:pt idx="4133">
                  <c:v>126.68064516129026</c:v>
                </c:pt>
                <c:pt idx="4134">
                  <c:v>126.78516129032252</c:v>
                </c:pt>
                <c:pt idx="4135">
                  <c:v>126.8896774193548</c:v>
                </c:pt>
                <c:pt idx="4136">
                  <c:v>126.78548387096771</c:v>
                </c:pt>
                <c:pt idx="4137">
                  <c:v>126.88999999999997</c:v>
                </c:pt>
                <c:pt idx="4138">
                  <c:v>126.99451612903223</c:v>
                </c:pt>
                <c:pt idx="4139">
                  <c:v>126.89032258064516</c:v>
                </c:pt>
                <c:pt idx="4140">
                  <c:v>126.99483870967741</c:v>
                </c:pt>
                <c:pt idx="4141">
                  <c:v>127.09935483870967</c:v>
                </c:pt>
                <c:pt idx="4142">
                  <c:v>127.20387096774193</c:v>
                </c:pt>
                <c:pt idx="4143">
                  <c:v>127.30838709677421</c:v>
                </c:pt>
                <c:pt idx="4144">
                  <c:v>127.30838709677421</c:v>
                </c:pt>
                <c:pt idx="4145">
                  <c:v>127.41290322580646</c:v>
                </c:pt>
                <c:pt idx="4146">
                  <c:v>127.41290322580646</c:v>
                </c:pt>
                <c:pt idx="4147">
                  <c:v>127.51741935483872</c:v>
                </c:pt>
                <c:pt idx="4148">
                  <c:v>127.51741935483872</c:v>
                </c:pt>
                <c:pt idx="4149">
                  <c:v>127.62193548387098</c:v>
                </c:pt>
                <c:pt idx="4150">
                  <c:v>127.72645161290323</c:v>
                </c:pt>
                <c:pt idx="4151">
                  <c:v>127.72645161290322</c:v>
                </c:pt>
                <c:pt idx="4152">
                  <c:v>127.8309677419355</c:v>
                </c:pt>
                <c:pt idx="4153">
                  <c:v>127.93548387096774</c:v>
                </c:pt>
                <c:pt idx="4154">
                  <c:v>128.04</c:v>
                </c:pt>
                <c:pt idx="4155">
                  <c:v>128.04</c:v>
                </c:pt>
                <c:pt idx="4156">
                  <c:v>128.04</c:v>
                </c:pt>
                <c:pt idx="4157">
                  <c:v>128.04</c:v>
                </c:pt>
                <c:pt idx="4158">
                  <c:v>128.14451612903224</c:v>
                </c:pt>
                <c:pt idx="4159">
                  <c:v>128.24870967741933</c:v>
                </c:pt>
                <c:pt idx="4160">
                  <c:v>128.3532258064516</c:v>
                </c:pt>
                <c:pt idx="4161">
                  <c:v>128.3532258064516</c:v>
                </c:pt>
                <c:pt idx="4162">
                  <c:v>128.3532258064516</c:v>
                </c:pt>
                <c:pt idx="4163">
                  <c:v>128.3532258064516</c:v>
                </c:pt>
                <c:pt idx="4164">
                  <c:v>128.45774193548385</c:v>
                </c:pt>
                <c:pt idx="4165">
                  <c:v>128.45774193548388</c:v>
                </c:pt>
                <c:pt idx="4166">
                  <c:v>128.45774193548388</c:v>
                </c:pt>
                <c:pt idx="4167">
                  <c:v>128.66645161290322</c:v>
                </c:pt>
                <c:pt idx="4168">
                  <c:v>128.66645161290324</c:v>
                </c:pt>
                <c:pt idx="4169">
                  <c:v>128.66645161290324</c:v>
                </c:pt>
                <c:pt idx="4170">
                  <c:v>128.87516129032258</c:v>
                </c:pt>
                <c:pt idx="4171">
                  <c:v>128.87516129032258</c:v>
                </c:pt>
                <c:pt idx="4172">
                  <c:v>128.87516129032258</c:v>
                </c:pt>
                <c:pt idx="4173">
                  <c:v>128.87516129032258</c:v>
                </c:pt>
                <c:pt idx="4174">
                  <c:v>128.87516129032258</c:v>
                </c:pt>
                <c:pt idx="4175">
                  <c:v>128.97935483870967</c:v>
                </c:pt>
                <c:pt idx="4176">
                  <c:v>128.97935483870967</c:v>
                </c:pt>
                <c:pt idx="4177">
                  <c:v>128.97935483870967</c:v>
                </c:pt>
                <c:pt idx="4178">
                  <c:v>128.97935483870967</c:v>
                </c:pt>
                <c:pt idx="4179">
                  <c:v>128.97935483870967</c:v>
                </c:pt>
                <c:pt idx="4180">
                  <c:v>128.97935483870967</c:v>
                </c:pt>
                <c:pt idx="4181">
                  <c:v>128.97935483870967</c:v>
                </c:pt>
                <c:pt idx="4182">
                  <c:v>129.08387096774194</c:v>
                </c:pt>
                <c:pt idx="4183">
                  <c:v>129.08387096774194</c:v>
                </c:pt>
                <c:pt idx="4184">
                  <c:v>129.08387096774194</c:v>
                </c:pt>
                <c:pt idx="4185">
                  <c:v>129.08387096774194</c:v>
                </c:pt>
                <c:pt idx="4186">
                  <c:v>129.08387096774194</c:v>
                </c:pt>
                <c:pt idx="4187">
                  <c:v>129.18838709677419</c:v>
                </c:pt>
                <c:pt idx="4188">
                  <c:v>129.18838709677419</c:v>
                </c:pt>
                <c:pt idx="4189">
                  <c:v>129.18838709677419</c:v>
                </c:pt>
                <c:pt idx="4190">
                  <c:v>129.08419354838711</c:v>
                </c:pt>
                <c:pt idx="4191">
                  <c:v>129.08419354838711</c:v>
                </c:pt>
                <c:pt idx="4192">
                  <c:v>129.08419354838711</c:v>
                </c:pt>
                <c:pt idx="4193">
                  <c:v>129.08419354838711</c:v>
                </c:pt>
                <c:pt idx="4194">
                  <c:v>129.08419354838711</c:v>
                </c:pt>
                <c:pt idx="4195">
                  <c:v>129.08419354838711</c:v>
                </c:pt>
                <c:pt idx="4196">
                  <c:v>129.08419354838711</c:v>
                </c:pt>
                <c:pt idx="4197">
                  <c:v>129.08419354838711</c:v>
                </c:pt>
                <c:pt idx="4198">
                  <c:v>129.08419354838711</c:v>
                </c:pt>
                <c:pt idx="4199">
                  <c:v>129.08419354838711</c:v>
                </c:pt>
                <c:pt idx="4200">
                  <c:v>129.08419354838711</c:v>
                </c:pt>
                <c:pt idx="4201">
                  <c:v>129.08419354838711</c:v>
                </c:pt>
                <c:pt idx="4202">
                  <c:v>129.08419354838711</c:v>
                </c:pt>
                <c:pt idx="4203">
                  <c:v>129.08419354838711</c:v>
                </c:pt>
                <c:pt idx="4204">
                  <c:v>129.08419354838711</c:v>
                </c:pt>
                <c:pt idx="4205">
                  <c:v>129.08419354838711</c:v>
                </c:pt>
                <c:pt idx="4206">
                  <c:v>128.97999999999999</c:v>
                </c:pt>
                <c:pt idx="4207">
                  <c:v>128.97999999999999</c:v>
                </c:pt>
                <c:pt idx="4208">
                  <c:v>128.97999999999999</c:v>
                </c:pt>
                <c:pt idx="4209">
                  <c:v>128.97999999999999</c:v>
                </c:pt>
                <c:pt idx="4210">
                  <c:v>128.97999999999999</c:v>
                </c:pt>
                <c:pt idx="4211">
                  <c:v>128.97999999999999</c:v>
                </c:pt>
                <c:pt idx="4212">
                  <c:v>128.97999999999999</c:v>
                </c:pt>
                <c:pt idx="4213">
                  <c:v>128.97999999999999</c:v>
                </c:pt>
                <c:pt idx="4214">
                  <c:v>128.97999999999999</c:v>
                </c:pt>
                <c:pt idx="4215">
                  <c:v>128.87548387096774</c:v>
                </c:pt>
                <c:pt idx="4216">
                  <c:v>128.87548387096774</c:v>
                </c:pt>
                <c:pt idx="4217">
                  <c:v>128.87548387096774</c:v>
                </c:pt>
                <c:pt idx="4218">
                  <c:v>128.97967741935483</c:v>
                </c:pt>
                <c:pt idx="4219">
                  <c:v>128.97967741935483</c:v>
                </c:pt>
                <c:pt idx="4220">
                  <c:v>128.97967741935483</c:v>
                </c:pt>
                <c:pt idx="4221">
                  <c:v>128.97967741935483</c:v>
                </c:pt>
                <c:pt idx="4222">
                  <c:v>129.08387096774194</c:v>
                </c:pt>
                <c:pt idx="4223">
                  <c:v>129.08387096774194</c:v>
                </c:pt>
                <c:pt idx="4224">
                  <c:v>129.18806451612903</c:v>
                </c:pt>
                <c:pt idx="4225">
                  <c:v>129.18806451612903</c:v>
                </c:pt>
                <c:pt idx="4226">
                  <c:v>129.18806451612903</c:v>
                </c:pt>
                <c:pt idx="4227">
                  <c:v>129.18806451612903</c:v>
                </c:pt>
                <c:pt idx="4228">
                  <c:v>129.18806451612903</c:v>
                </c:pt>
                <c:pt idx="4229">
                  <c:v>129.18806451612903</c:v>
                </c:pt>
                <c:pt idx="4230">
                  <c:v>129.18806451612903</c:v>
                </c:pt>
                <c:pt idx="4231">
                  <c:v>129.18806451612903</c:v>
                </c:pt>
                <c:pt idx="4232">
                  <c:v>129.18806451612903</c:v>
                </c:pt>
                <c:pt idx="4233">
                  <c:v>129.08354838709678</c:v>
                </c:pt>
                <c:pt idx="4234">
                  <c:v>129.18774193548387</c:v>
                </c:pt>
                <c:pt idx="4235">
                  <c:v>129.08322580645162</c:v>
                </c:pt>
                <c:pt idx="4236">
                  <c:v>129.08322580645162</c:v>
                </c:pt>
                <c:pt idx="4237">
                  <c:v>129.08322580645162</c:v>
                </c:pt>
                <c:pt idx="4238">
                  <c:v>129.08322580645162</c:v>
                </c:pt>
                <c:pt idx="4239">
                  <c:v>129.08322580645162</c:v>
                </c:pt>
                <c:pt idx="4240">
                  <c:v>128.97870967741935</c:v>
                </c:pt>
                <c:pt idx="4241">
                  <c:v>129.08290322580643</c:v>
                </c:pt>
                <c:pt idx="4242">
                  <c:v>129.18709677419355</c:v>
                </c:pt>
                <c:pt idx="4243">
                  <c:v>129.18709677419355</c:v>
                </c:pt>
                <c:pt idx="4244">
                  <c:v>129.29129032258064</c:v>
                </c:pt>
                <c:pt idx="4245">
                  <c:v>129.29129032258064</c:v>
                </c:pt>
                <c:pt idx="4246">
                  <c:v>129.49999999999997</c:v>
                </c:pt>
                <c:pt idx="4247">
                  <c:v>129.60419354838709</c:v>
                </c:pt>
                <c:pt idx="4248">
                  <c:v>129.60419354838709</c:v>
                </c:pt>
                <c:pt idx="4249">
                  <c:v>129.5</c:v>
                </c:pt>
                <c:pt idx="4250">
                  <c:v>129.5</c:v>
                </c:pt>
                <c:pt idx="4251">
                  <c:v>129.39548387096772</c:v>
                </c:pt>
                <c:pt idx="4252">
                  <c:v>129.39548387096772</c:v>
                </c:pt>
                <c:pt idx="4253">
                  <c:v>129.29129032258064</c:v>
                </c:pt>
                <c:pt idx="4254">
                  <c:v>129.29129032258064</c:v>
                </c:pt>
                <c:pt idx="4255">
                  <c:v>129.18709677419355</c:v>
                </c:pt>
                <c:pt idx="4256">
                  <c:v>129.29129032258066</c:v>
                </c:pt>
                <c:pt idx="4257">
                  <c:v>129.29129032258066</c:v>
                </c:pt>
                <c:pt idx="4258">
                  <c:v>129.29129032258066</c:v>
                </c:pt>
                <c:pt idx="4259">
                  <c:v>129.29129032258066</c:v>
                </c:pt>
                <c:pt idx="4260">
                  <c:v>129.29129032258066</c:v>
                </c:pt>
                <c:pt idx="4261">
                  <c:v>129.29129032258066</c:v>
                </c:pt>
                <c:pt idx="4262">
                  <c:v>129.29129032258066</c:v>
                </c:pt>
                <c:pt idx="4263">
                  <c:v>129.39548387096775</c:v>
                </c:pt>
                <c:pt idx="4264">
                  <c:v>129.60419354838709</c:v>
                </c:pt>
                <c:pt idx="4265">
                  <c:v>129.60419354838709</c:v>
                </c:pt>
                <c:pt idx="4266">
                  <c:v>129.70870967741936</c:v>
                </c:pt>
                <c:pt idx="4267">
                  <c:v>129.81290322580645</c:v>
                </c:pt>
                <c:pt idx="4268">
                  <c:v>129.81290322580645</c:v>
                </c:pt>
                <c:pt idx="4269">
                  <c:v>129.81290322580645</c:v>
                </c:pt>
                <c:pt idx="4270">
                  <c:v>129.81290322580645</c:v>
                </c:pt>
                <c:pt idx="4271">
                  <c:v>129.91741935483873</c:v>
                </c:pt>
                <c:pt idx="4272">
                  <c:v>129.81322580645164</c:v>
                </c:pt>
                <c:pt idx="4273">
                  <c:v>129.70903225806452</c:v>
                </c:pt>
                <c:pt idx="4274">
                  <c:v>129.60451612903228</c:v>
                </c:pt>
                <c:pt idx="4275">
                  <c:v>129.50032258064516</c:v>
                </c:pt>
                <c:pt idx="4276">
                  <c:v>129.50032258064516</c:v>
                </c:pt>
                <c:pt idx="4277">
                  <c:v>129.39612903225807</c:v>
                </c:pt>
                <c:pt idx="4278">
                  <c:v>129.29193548387099</c:v>
                </c:pt>
                <c:pt idx="4279">
                  <c:v>129.08322580645162</c:v>
                </c:pt>
                <c:pt idx="4280">
                  <c:v>128.97870967741935</c:v>
                </c:pt>
                <c:pt idx="4281">
                  <c:v>128.97870967741935</c:v>
                </c:pt>
                <c:pt idx="4282">
                  <c:v>129.08322580645162</c:v>
                </c:pt>
                <c:pt idx="4283">
                  <c:v>129.18741935483871</c:v>
                </c:pt>
                <c:pt idx="4284">
                  <c:v>129.2916129032258</c:v>
                </c:pt>
                <c:pt idx="4285">
                  <c:v>129.2916129032258</c:v>
                </c:pt>
                <c:pt idx="4286">
                  <c:v>129.2916129032258</c:v>
                </c:pt>
                <c:pt idx="4287">
                  <c:v>129.18741935483871</c:v>
                </c:pt>
                <c:pt idx="4288">
                  <c:v>129.18741935483871</c:v>
                </c:pt>
                <c:pt idx="4289">
                  <c:v>129.18741935483871</c:v>
                </c:pt>
                <c:pt idx="4290">
                  <c:v>129.18741935483871</c:v>
                </c:pt>
                <c:pt idx="4291">
                  <c:v>129.18741935483871</c:v>
                </c:pt>
                <c:pt idx="4292">
                  <c:v>129.18741935483871</c:v>
                </c:pt>
                <c:pt idx="4293">
                  <c:v>129.18741935483871</c:v>
                </c:pt>
                <c:pt idx="4294">
                  <c:v>129.08322580645162</c:v>
                </c:pt>
                <c:pt idx="4295">
                  <c:v>128.97903225806454</c:v>
                </c:pt>
                <c:pt idx="4296">
                  <c:v>128.87483870967742</c:v>
                </c:pt>
                <c:pt idx="4297">
                  <c:v>128.87483870967742</c:v>
                </c:pt>
                <c:pt idx="4298">
                  <c:v>128.77064516129033</c:v>
                </c:pt>
                <c:pt idx="4299">
                  <c:v>128.77064516129033</c:v>
                </c:pt>
                <c:pt idx="4300">
                  <c:v>128.77064516129033</c:v>
                </c:pt>
                <c:pt idx="4301">
                  <c:v>128.77064516129033</c:v>
                </c:pt>
                <c:pt idx="4302">
                  <c:v>128.77064516129033</c:v>
                </c:pt>
                <c:pt idx="4303">
                  <c:v>128.77064516129033</c:v>
                </c:pt>
                <c:pt idx="4304">
                  <c:v>128.77064516129033</c:v>
                </c:pt>
                <c:pt idx="4305">
                  <c:v>128.87516129032258</c:v>
                </c:pt>
                <c:pt idx="4306">
                  <c:v>128.87516129032258</c:v>
                </c:pt>
                <c:pt idx="4307">
                  <c:v>128.87516129032258</c:v>
                </c:pt>
                <c:pt idx="4308">
                  <c:v>128.87516129032261</c:v>
                </c:pt>
                <c:pt idx="4309">
                  <c:v>128.87516129032261</c:v>
                </c:pt>
                <c:pt idx="4310">
                  <c:v>129.08387096774194</c:v>
                </c:pt>
                <c:pt idx="4311">
                  <c:v>129.29258064516131</c:v>
                </c:pt>
                <c:pt idx="4312">
                  <c:v>129.29258064516131</c:v>
                </c:pt>
                <c:pt idx="4313">
                  <c:v>129.29258064516131</c:v>
                </c:pt>
                <c:pt idx="4314">
                  <c:v>129.18838709677419</c:v>
                </c:pt>
                <c:pt idx="4315">
                  <c:v>129.08419354838711</c:v>
                </c:pt>
                <c:pt idx="4316">
                  <c:v>129.08419354838711</c:v>
                </c:pt>
                <c:pt idx="4317">
                  <c:v>129.08419354838711</c:v>
                </c:pt>
                <c:pt idx="4318">
                  <c:v>129.08419354838711</c:v>
                </c:pt>
                <c:pt idx="4319">
                  <c:v>129.18838709677419</c:v>
                </c:pt>
                <c:pt idx="4320">
                  <c:v>129.29258064516131</c:v>
                </c:pt>
                <c:pt idx="4321">
                  <c:v>129.29258064516131</c:v>
                </c:pt>
                <c:pt idx="4322">
                  <c:v>129.29258064516131</c:v>
                </c:pt>
                <c:pt idx="4323">
                  <c:v>129.29258064516131</c:v>
                </c:pt>
                <c:pt idx="4324">
                  <c:v>129.3967741935484</c:v>
                </c:pt>
                <c:pt idx="4325">
                  <c:v>129.3967741935484</c:v>
                </c:pt>
                <c:pt idx="4326">
                  <c:v>129.50096774193548</c:v>
                </c:pt>
                <c:pt idx="4327">
                  <c:v>129.50096774193548</c:v>
                </c:pt>
                <c:pt idx="4328">
                  <c:v>129.50096774193548</c:v>
                </c:pt>
                <c:pt idx="4329">
                  <c:v>129.50096774193548</c:v>
                </c:pt>
                <c:pt idx="4330">
                  <c:v>129.50096774193548</c:v>
                </c:pt>
                <c:pt idx="4331">
                  <c:v>129.50096774193548</c:v>
                </c:pt>
                <c:pt idx="4332">
                  <c:v>129.6051612903226</c:v>
                </c:pt>
                <c:pt idx="4333">
                  <c:v>129.6051612903226</c:v>
                </c:pt>
                <c:pt idx="4334">
                  <c:v>129.70935483870969</c:v>
                </c:pt>
                <c:pt idx="4335">
                  <c:v>129.70935483870969</c:v>
                </c:pt>
                <c:pt idx="4336">
                  <c:v>129.70935483870969</c:v>
                </c:pt>
                <c:pt idx="4337">
                  <c:v>129.70935483870969</c:v>
                </c:pt>
                <c:pt idx="4338">
                  <c:v>129.70935483870969</c:v>
                </c:pt>
                <c:pt idx="4339">
                  <c:v>129.70935483870969</c:v>
                </c:pt>
                <c:pt idx="4340">
                  <c:v>129.70935483870969</c:v>
                </c:pt>
                <c:pt idx="4341">
                  <c:v>129.70935483870969</c:v>
                </c:pt>
                <c:pt idx="4342">
                  <c:v>129.6051612903226</c:v>
                </c:pt>
                <c:pt idx="4343">
                  <c:v>129.6051612903226</c:v>
                </c:pt>
                <c:pt idx="4344">
                  <c:v>129.6051612903226</c:v>
                </c:pt>
                <c:pt idx="4345">
                  <c:v>129.6051612903226</c:v>
                </c:pt>
                <c:pt idx="4346">
                  <c:v>129.6051612903226</c:v>
                </c:pt>
                <c:pt idx="4347">
                  <c:v>129.6051612903226</c:v>
                </c:pt>
                <c:pt idx="4348">
                  <c:v>129.6051612903226</c:v>
                </c:pt>
                <c:pt idx="4349">
                  <c:v>129.6051612903226</c:v>
                </c:pt>
                <c:pt idx="4350">
                  <c:v>129.50096774193548</c:v>
                </c:pt>
                <c:pt idx="4351">
                  <c:v>129.3967741935484</c:v>
                </c:pt>
                <c:pt idx="4352">
                  <c:v>129.50096774193548</c:v>
                </c:pt>
                <c:pt idx="4353">
                  <c:v>129.50096774193548</c:v>
                </c:pt>
                <c:pt idx="4354">
                  <c:v>129.50096774193548</c:v>
                </c:pt>
                <c:pt idx="4355">
                  <c:v>129.3967741935484</c:v>
                </c:pt>
                <c:pt idx="4356">
                  <c:v>129.3967741935484</c:v>
                </c:pt>
                <c:pt idx="4357">
                  <c:v>129.29258064516131</c:v>
                </c:pt>
                <c:pt idx="4358">
                  <c:v>129.29258064516131</c:v>
                </c:pt>
                <c:pt idx="4359">
                  <c:v>129.18806451612903</c:v>
                </c:pt>
                <c:pt idx="4360">
                  <c:v>129.18806451612903</c:v>
                </c:pt>
                <c:pt idx="4361">
                  <c:v>129.18806451612903</c:v>
                </c:pt>
                <c:pt idx="4362">
                  <c:v>129.18806451612903</c:v>
                </c:pt>
                <c:pt idx="4363">
                  <c:v>129.08387096774194</c:v>
                </c:pt>
                <c:pt idx="4364">
                  <c:v>129.08387096774194</c:v>
                </c:pt>
                <c:pt idx="4365">
                  <c:v>128.97967741935483</c:v>
                </c:pt>
                <c:pt idx="4366">
                  <c:v>129.08387096774194</c:v>
                </c:pt>
                <c:pt idx="4367">
                  <c:v>129.08387096774194</c:v>
                </c:pt>
                <c:pt idx="4368">
                  <c:v>129.08387096774194</c:v>
                </c:pt>
                <c:pt idx="4369">
                  <c:v>129.08387096774194</c:v>
                </c:pt>
                <c:pt idx="4370">
                  <c:v>129.18806451612903</c:v>
                </c:pt>
                <c:pt idx="4371">
                  <c:v>129.29225806451612</c:v>
                </c:pt>
                <c:pt idx="4372">
                  <c:v>129.29225806451612</c:v>
                </c:pt>
                <c:pt idx="4373">
                  <c:v>129.29225806451612</c:v>
                </c:pt>
                <c:pt idx="4374">
                  <c:v>129.29225806451615</c:v>
                </c:pt>
                <c:pt idx="4375">
                  <c:v>129.29225806451615</c:v>
                </c:pt>
                <c:pt idx="4376">
                  <c:v>129.39645161290323</c:v>
                </c:pt>
                <c:pt idx="4377">
                  <c:v>129.39645161290323</c:v>
                </c:pt>
                <c:pt idx="4378">
                  <c:v>129.39645161290323</c:v>
                </c:pt>
                <c:pt idx="4379">
                  <c:v>129.39645161290323</c:v>
                </c:pt>
                <c:pt idx="4380">
                  <c:v>129.39645161290323</c:v>
                </c:pt>
                <c:pt idx="4381">
                  <c:v>129.39645161290323</c:v>
                </c:pt>
                <c:pt idx="4382">
                  <c:v>129.39645161290323</c:v>
                </c:pt>
                <c:pt idx="4383">
                  <c:v>129.29225806451615</c:v>
                </c:pt>
                <c:pt idx="4384">
                  <c:v>129.29225806451615</c:v>
                </c:pt>
                <c:pt idx="4385">
                  <c:v>129.29225806451615</c:v>
                </c:pt>
                <c:pt idx="4386">
                  <c:v>129.39645161290323</c:v>
                </c:pt>
                <c:pt idx="4387">
                  <c:v>129.50064516129035</c:v>
                </c:pt>
                <c:pt idx="4388">
                  <c:v>129.50064516129035</c:v>
                </c:pt>
                <c:pt idx="4389">
                  <c:v>129.50064516129035</c:v>
                </c:pt>
                <c:pt idx="4390">
                  <c:v>129.6051612903226</c:v>
                </c:pt>
                <c:pt idx="4391">
                  <c:v>129.6051612903226</c:v>
                </c:pt>
                <c:pt idx="4392">
                  <c:v>129.6051612903226</c:v>
                </c:pt>
                <c:pt idx="4393">
                  <c:v>129.6051612903226</c:v>
                </c:pt>
                <c:pt idx="4394">
                  <c:v>129.6051612903226</c:v>
                </c:pt>
                <c:pt idx="4395">
                  <c:v>129.6051612903226</c:v>
                </c:pt>
                <c:pt idx="4396">
                  <c:v>129.6051612903226</c:v>
                </c:pt>
                <c:pt idx="4397">
                  <c:v>129.50096774193548</c:v>
                </c:pt>
                <c:pt idx="4398">
                  <c:v>129.50096774193548</c:v>
                </c:pt>
                <c:pt idx="4399">
                  <c:v>129.50096774193548</c:v>
                </c:pt>
                <c:pt idx="4400">
                  <c:v>129.50096774193548</c:v>
                </c:pt>
                <c:pt idx="4401">
                  <c:v>129.50096774193548</c:v>
                </c:pt>
                <c:pt idx="4402">
                  <c:v>129.3967741935484</c:v>
                </c:pt>
                <c:pt idx="4403">
                  <c:v>129.3967741935484</c:v>
                </c:pt>
                <c:pt idx="4404">
                  <c:v>129.3967741935484</c:v>
                </c:pt>
                <c:pt idx="4405">
                  <c:v>129.3967741935484</c:v>
                </c:pt>
                <c:pt idx="4406">
                  <c:v>129.3967741935484</c:v>
                </c:pt>
                <c:pt idx="4407">
                  <c:v>129.29258064516131</c:v>
                </c:pt>
                <c:pt idx="4408">
                  <c:v>129.29258064516131</c:v>
                </c:pt>
                <c:pt idx="4409">
                  <c:v>129.29258064516131</c:v>
                </c:pt>
                <c:pt idx="4410">
                  <c:v>129.29258064516131</c:v>
                </c:pt>
                <c:pt idx="4411">
                  <c:v>129.29258064516131</c:v>
                </c:pt>
                <c:pt idx="4412">
                  <c:v>129.29258064516131</c:v>
                </c:pt>
                <c:pt idx="4413">
                  <c:v>129.29258064516131</c:v>
                </c:pt>
                <c:pt idx="4414">
                  <c:v>129.29258064516131</c:v>
                </c:pt>
                <c:pt idx="4415">
                  <c:v>129.29258064516131</c:v>
                </c:pt>
                <c:pt idx="4416">
                  <c:v>129.3967741935484</c:v>
                </c:pt>
                <c:pt idx="4417">
                  <c:v>129.29258064516131</c:v>
                </c:pt>
                <c:pt idx="4418">
                  <c:v>129.18838709677419</c:v>
                </c:pt>
                <c:pt idx="4419">
                  <c:v>129.18838709677419</c:v>
                </c:pt>
                <c:pt idx="4420">
                  <c:v>129.18838709677419</c:v>
                </c:pt>
                <c:pt idx="4421">
                  <c:v>129.18838709677419</c:v>
                </c:pt>
                <c:pt idx="4422">
                  <c:v>129.18838709677419</c:v>
                </c:pt>
                <c:pt idx="4423">
                  <c:v>129.18838709677419</c:v>
                </c:pt>
                <c:pt idx="4424">
                  <c:v>129.18838709677419</c:v>
                </c:pt>
                <c:pt idx="4425">
                  <c:v>129.18838709677419</c:v>
                </c:pt>
                <c:pt idx="4426">
                  <c:v>129.18838709677419</c:v>
                </c:pt>
                <c:pt idx="4427">
                  <c:v>129.18838709677419</c:v>
                </c:pt>
                <c:pt idx="4428">
                  <c:v>129.18838709677419</c:v>
                </c:pt>
                <c:pt idx="4429">
                  <c:v>129.18838709677419</c:v>
                </c:pt>
                <c:pt idx="4430">
                  <c:v>129.18838709677419</c:v>
                </c:pt>
                <c:pt idx="4431">
                  <c:v>129.18838709677419</c:v>
                </c:pt>
                <c:pt idx="4432">
                  <c:v>129.08419354838711</c:v>
                </c:pt>
                <c:pt idx="4433">
                  <c:v>129.08419354838711</c:v>
                </c:pt>
                <c:pt idx="4434">
                  <c:v>129.08419354838711</c:v>
                </c:pt>
                <c:pt idx="4435">
                  <c:v>129.08419354838711</c:v>
                </c:pt>
                <c:pt idx="4436">
                  <c:v>129.08419354838711</c:v>
                </c:pt>
                <c:pt idx="4437">
                  <c:v>129.08419354838711</c:v>
                </c:pt>
                <c:pt idx="4438">
                  <c:v>129.08419354838711</c:v>
                </c:pt>
                <c:pt idx="4439">
                  <c:v>129.08419354838711</c:v>
                </c:pt>
                <c:pt idx="4440">
                  <c:v>129.08419354838711</c:v>
                </c:pt>
                <c:pt idx="4441">
                  <c:v>129.18838709677419</c:v>
                </c:pt>
                <c:pt idx="4442">
                  <c:v>129.18838709677419</c:v>
                </c:pt>
                <c:pt idx="4443">
                  <c:v>129.18838709677419</c:v>
                </c:pt>
                <c:pt idx="4444">
                  <c:v>129.29258064516131</c:v>
                </c:pt>
                <c:pt idx="4445">
                  <c:v>129.29258064516131</c:v>
                </c:pt>
                <c:pt idx="4446">
                  <c:v>129.29258064516131</c:v>
                </c:pt>
                <c:pt idx="4447">
                  <c:v>129.18838709677419</c:v>
                </c:pt>
                <c:pt idx="4448">
                  <c:v>129.18838709677419</c:v>
                </c:pt>
                <c:pt idx="4449">
                  <c:v>129.18838709677419</c:v>
                </c:pt>
                <c:pt idx="4450">
                  <c:v>129.18838709677419</c:v>
                </c:pt>
                <c:pt idx="4451">
                  <c:v>129.18838709677419</c:v>
                </c:pt>
                <c:pt idx="4452">
                  <c:v>129.18838709677419</c:v>
                </c:pt>
                <c:pt idx="4453">
                  <c:v>129.18838709677419</c:v>
                </c:pt>
                <c:pt idx="4454">
                  <c:v>129.18838709677419</c:v>
                </c:pt>
                <c:pt idx="4455">
                  <c:v>129.18838709677419</c:v>
                </c:pt>
                <c:pt idx="4456">
                  <c:v>129.18838709677419</c:v>
                </c:pt>
                <c:pt idx="4457">
                  <c:v>129.18838709677419</c:v>
                </c:pt>
                <c:pt idx="4458">
                  <c:v>129.18838709677419</c:v>
                </c:pt>
                <c:pt idx="4459">
                  <c:v>129.18838709677419</c:v>
                </c:pt>
                <c:pt idx="4460">
                  <c:v>129.29258064516131</c:v>
                </c:pt>
                <c:pt idx="4461">
                  <c:v>129.29258064516131</c:v>
                </c:pt>
                <c:pt idx="4462">
                  <c:v>129.29258064516131</c:v>
                </c:pt>
                <c:pt idx="4463">
                  <c:v>129.3967741935484</c:v>
                </c:pt>
                <c:pt idx="4464">
                  <c:v>129.50096774193548</c:v>
                </c:pt>
                <c:pt idx="4465">
                  <c:v>129.50096774193548</c:v>
                </c:pt>
                <c:pt idx="4466">
                  <c:v>129.6051612903226</c:v>
                </c:pt>
                <c:pt idx="4467">
                  <c:v>129.6051612903226</c:v>
                </c:pt>
                <c:pt idx="4468">
                  <c:v>129.6051612903226</c:v>
                </c:pt>
                <c:pt idx="4469">
                  <c:v>129.6051612903226</c:v>
                </c:pt>
                <c:pt idx="4470">
                  <c:v>129.6051612903226</c:v>
                </c:pt>
                <c:pt idx="4471">
                  <c:v>129.6051612903226</c:v>
                </c:pt>
                <c:pt idx="4472">
                  <c:v>129.50096774193548</c:v>
                </c:pt>
                <c:pt idx="4473">
                  <c:v>129.50096774193548</c:v>
                </c:pt>
                <c:pt idx="4474">
                  <c:v>129.50096774193548</c:v>
                </c:pt>
                <c:pt idx="4475">
                  <c:v>129.3967741935484</c:v>
                </c:pt>
                <c:pt idx="4476">
                  <c:v>129.3967741935484</c:v>
                </c:pt>
                <c:pt idx="4477">
                  <c:v>129.3967741935484</c:v>
                </c:pt>
                <c:pt idx="4478">
                  <c:v>129.3967741935484</c:v>
                </c:pt>
                <c:pt idx="4479">
                  <c:v>129.3967741935484</c:v>
                </c:pt>
                <c:pt idx="4480">
                  <c:v>129.3967741935484</c:v>
                </c:pt>
                <c:pt idx="4481">
                  <c:v>129.3967741935484</c:v>
                </c:pt>
                <c:pt idx="4482">
                  <c:v>129.3967741935484</c:v>
                </c:pt>
                <c:pt idx="4483">
                  <c:v>129.50096774193548</c:v>
                </c:pt>
                <c:pt idx="4484">
                  <c:v>129.50096774193548</c:v>
                </c:pt>
                <c:pt idx="4485">
                  <c:v>129.50096774193548</c:v>
                </c:pt>
                <c:pt idx="4486">
                  <c:v>129.50096774193548</c:v>
                </c:pt>
                <c:pt idx="4487">
                  <c:v>129.50096774193548</c:v>
                </c:pt>
                <c:pt idx="4488">
                  <c:v>129.6051612903226</c:v>
                </c:pt>
                <c:pt idx="4489">
                  <c:v>129.6051612903226</c:v>
                </c:pt>
                <c:pt idx="4490">
                  <c:v>129.70935483870969</c:v>
                </c:pt>
                <c:pt idx="4491">
                  <c:v>129.6051612903226</c:v>
                </c:pt>
                <c:pt idx="4492">
                  <c:v>129.6051612903226</c:v>
                </c:pt>
                <c:pt idx="4493">
                  <c:v>129.6051612903226</c:v>
                </c:pt>
                <c:pt idx="4494">
                  <c:v>129.50096774193548</c:v>
                </c:pt>
                <c:pt idx="4495">
                  <c:v>129.3967741935484</c:v>
                </c:pt>
                <c:pt idx="4496">
                  <c:v>129.3967741935484</c:v>
                </c:pt>
                <c:pt idx="4497">
                  <c:v>129.29258064516131</c:v>
                </c:pt>
                <c:pt idx="4498">
                  <c:v>129.29258064516131</c:v>
                </c:pt>
                <c:pt idx="4499">
                  <c:v>129.29258064516131</c:v>
                </c:pt>
                <c:pt idx="4500">
                  <c:v>129.3967741935484</c:v>
                </c:pt>
                <c:pt idx="4501">
                  <c:v>129.3967741935484</c:v>
                </c:pt>
                <c:pt idx="4502">
                  <c:v>129.3967741935484</c:v>
                </c:pt>
                <c:pt idx="4503">
                  <c:v>129.3967741935484</c:v>
                </c:pt>
                <c:pt idx="4504">
                  <c:v>129.50096774193548</c:v>
                </c:pt>
                <c:pt idx="4505">
                  <c:v>129.50096774193548</c:v>
                </c:pt>
                <c:pt idx="4506">
                  <c:v>129.50096774193548</c:v>
                </c:pt>
                <c:pt idx="4507">
                  <c:v>129.50096774193548</c:v>
                </c:pt>
                <c:pt idx="4508">
                  <c:v>129.6051612903226</c:v>
                </c:pt>
                <c:pt idx="4509">
                  <c:v>129.70935483870969</c:v>
                </c:pt>
                <c:pt idx="4510">
                  <c:v>129.81354838709677</c:v>
                </c:pt>
                <c:pt idx="4511">
                  <c:v>129.91774193548389</c:v>
                </c:pt>
                <c:pt idx="4512">
                  <c:v>130.02193548387098</c:v>
                </c:pt>
                <c:pt idx="4513">
                  <c:v>130.12612903225806</c:v>
                </c:pt>
                <c:pt idx="4514">
                  <c:v>130.12612903225806</c:v>
                </c:pt>
                <c:pt idx="4515">
                  <c:v>130.23032258064518</c:v>
                </c:pt>
                <c:pt idx="4516">
                  <c:v>130.33451612903227</c:v>
                </c:pt>
                <c:pt idx="4517">
                  <c:v>130.43870967741935</c:v>
                </c:pt>
                <c:pt idx="4518">
                  <c:v>130.54290322580647</c:v>
                </c:pt>
                <c:pt idx="4519">
                  <c:v>130.54290322580647</c:v>
                </c:pt>
                <c:pt idx="4520">
                  <c:v>130.64709677419356</c:v>
                </c:pt>
                <c:pt idx="4521">
                  <c:v>130.64709677419356</c:v>
                </c:pt>
                <c:pt idx="4522">
                  <c:v>130.75129032258067</c:v>
                </c:pt>
                <c:pt idx="4523">
                  <c:v>130.85548387096776</c:v>
                </c:pt>
                <c:pt idx="4524">
                  <c:v>130.95967741935485</c:v>
                </c:pt>
                <c:pt idx="4525">
                  <c:v>131.06387096774196</c:v>
                </c:pt>
                <c:pt idx="4526">
                  <c:v>131.16806451612905</c:v>
                </c:pt>
                <c:pt idx="4527">
                  <c:v>131.27225806451614</c:v>
                </c:pt>
                <c:pt idx="4528">
                  <c:v>131.37645161290325</c:v>
                </c:pt>
                <c:pt idx="4529">
                  <c:v>131.48064516129034</c:v>
                </c:pt>
                <c:pt idx="4530">
                  <c:v>131.58483870967743</c:v>
                </c:pt>
                <c:pt idx="4531">
                  <c:v>131.58483870967743</c:v>
                </c:pt>
                <c:pt idx="4532">
                  <c:v>131.68903225806454</c:v>
                </c:pt>
                <c:pt idx="4533">
                  <c:v>131.79322580645163</c:v>
                </c:pt>
                <c:pt idx="4534">
                  <c:v>131.89741935483872</c:v>
                </c:pt>
                <c:pt idx="4535">
                  <c:v>131.89741935483872</c:v>
                </c:pt>
                <c:pt idx="4536">
                  <c:v>132.00161290322583</c:v>
                </c:pt>
                <c:pt idx="4537">
                  <c:v>132.10580645161292</c:v>
                </c:pt>
                <c:pt idx="4538">
                  <c:v>132.21</c:v>
                </c:pt>
                <c:pt idx="4539">
                  <c:v>132.21</c:v>
                </c:pt>
                <c:pt idx="4540">
                  <c:v>132.21</c:v>
                </c:pt>
                <c:pt idx="4541">
                  <c:v>132.21</c:v>
                </c:pt>
                <c:pt idx="4542">
                  <c:v>132.21</c:v>
                </c:pt>
                <c:pt idx="4543">
                  <c:v>132.21</c:v>
                </c:pt>
                <c:pt idx="4544">
                  <c:v>132.21</c:v>
                </c:pt>
                <c:pt idx="4545">
                  <c:v>132.21</c:v>
                </c:pt>
                <c:pt idx="4546">
                  <c:v>132.21</c:v>
                </c:pt>
                <c:pt idx="4547">
                  <c:v>132.21</c:v>
                </c:pt>
                <c:pt idx="4548">
                  <c:v>132.21</c:v>
                </c:pt>
                <c:pt idx="4549">
                  <c:v>132.21</c:v>
                </c:pt>
                <c:pt idx="4550">
                  <c:v>132.21</c:v>
                </c:pt>
                <c:pt idx="4551">
                  <c:v>132.21</c:v>
                </c:pt>
                <c:pt idx="4552">
                  <c:v>132.21</c:v>
                </c:pt>
                <c:pt idx="4553">
                  <c:v>132.21</c:v>
                </c:pt>
                <c:pt idx="4554">
                  <c:v>132.21</c:v>
                </c:pt>
                <c:pt idx="4555">
                  <c:v>132.21</c:v>
                </c:pt>
                <c:pt idx="4556">
                  <c:v>132.21</c:v>
                </c:pt>
                <c:pt idx="4557">
                  <c:v>132.31451612903228</c:v>
                </c:pt>
                <c:pt idx="4558">
                  <c:v>132.31451612903226</c:v>
                </c:pt>
                <c:pt idx="4559">
                  <c:v>132.31451612903226</c:v>
                </c:pt>
                <c:pt idx="4560">
                  <c:v>132.31451612903226</c:v>
                </c:pt>
                <c:pt idx="4561">
                  <c:v>132.31451612903226</c:v>
                </c:pt>
                <c:pt idx="4562">
                  <c:v>132.31451612903226</c:v>
                </c:pt>
                <c:pt idx="4563">
                  <c:v>132.31451612903226</c:v>
                </c:pt>
                <c:pt idx="4564">
                  <c:v>132.31451612903226</c:v>
                </c:pt>
                <c:pt idx="4565">
                  <c:v>132.31451612903226</c:v>
                </c:pt>
                <c:pt idx="4566">
                  <c:v>132.31451612903226</c:v>
                </c:pt>
                <c:pt idx="4567">
                  <c:v>132.41903225806453</c:v>
                </c:pt>
                <c:pt idx="4568">
                  <c:v>132.4190322580645</c:v>
                </c:pt>
                <c:pt idx="4569">
                  <c:v>132.4190322580645</c:v>
                </c:pt>
                <c:pt idx="4570">
                  <c:v>132.4190322580645</c:v>
                </c:pt>
                <c:pt idx="4571">
                  <c:v>132.52354838709678</c:v>
                </c:pt>
                <c:pt idx="4572">
                  <c:v>132.52354838709678</c:v>
                </c:pt>
                <c:pt idx="4573">
                  <c:v>132.52354838709678</c:v>
                </c:pt>
                <c:pt idx="4574">
                  <c:v>132.62806451612903</c:v>
                </c:pt>
                <c:pt idx="4575">
                  <c:v>132.62806451612903</c:v>
                </c:pt>
                <c:pt idx="4576">
                  <c:v>132.94129032258064</c:v>
                </c:pt>
                <c:pt idx="4577">
                  <c:v>132.94129032258064</c:v>
                </c:pt>
                <c:pt idx="4578">
                  <c:v>133.04580645161292</c:v>
                </c:pt>
                <c:pt idx="4579">
                  <c:v>133.15032258064517</c:v>
                </c:pt>
                <c:pt idx="4580">
                  <c:v>133.15032258064517</c:v>
                </c:pt>
                <c:pt idx="4581">
                  <c:v>133.25483870967741</c:v>
                </c:pt>
                <c:pt idx="4582">
                  <c:v>133.25483870967741</c:v>
                </c:pt>
                <c:pt idx="4583">
                  <c:v>133.35935483870966</c:v>
                </c:pt>
                <c:pt idx="4584">
                  <c:v>133.35935483870966</c:v>
                </c:pt>
                <c:pt idx="4585">
                  <c:v>133.35935483870966</c:v>
                </c:pt>
                <c:pt idx="4586">
                  <c:v>133.46387096774194</c:v>
                </c:pt>
                <c:pt idx="4587">
                  <c:v>133.56838709677419</c:v>
                </c:pt>
                <c:pt idx="4588">
                  <c:v>133.56838709677416</c:v>
                </c:pt>
                <c:pt idx="4589">
                  <c:v>133.67290322580644</c:v>
                </c:pt>
                <c:pt idx="4590">
                  <c:v>133.77741935483868</c:v>
                </c:pt>
                <c:pt idx="4591">
                  <c:v>133.88193548387093</c:v>
                </c:pt>
                <c:pt idx="4592">
                  <c:v>133.98645161290318</c:v>
                </c:pt>
                <c:pt idx="4593">
                  <c:v>134.09096774193546</c:v>
                </c:pt>
                <c:pt idx="4594">
                  <c:v>134.19548387096771</c:v>
                </c:pt>
                <c:pt idx="4595">
                  <c:v>134.29999999999995</c:v>
                </c:pt>
                <c:pt idx="4596">
                  <c:v>134.4045161290322</c:v>
                </c:pt>
                <c:pt idx="4597">
                  <c:v>134.50903225806445</c:v>
                </c:pt>
                <c:pt idx="4598">
                  <c:v>134.50903225806445</c:v>
                </c:pt>
                <c:pt idx="4599">
                  <c:v>134.6135483870967</c:v>
                </c:pt>
                <c:pt idx="4600">
                  <c:v>134.71806451612895</c:v>
                </c:pt>
                <c:pt idx="4601">
                  <c:v>134.8225806451612</c:v>
                </c:pt>
                <c:pt idx="4602">
                  <c:v>134.82258064516122</c:v>
                </c:pt>
                <c:pt idx="4603">
                  <c:v>134.92709677419347</c:v>
                </c:pt>
                <c:pt idx="4604">
                  <c:v>135.03161290322572</c:v>
                </c:pt>
                <c:pt idx="4605">
                  <c:v>135.03161290322572</c:v>
                </c:pt>
                <c:pt idx="4606">
                  <c:v>135.136129032258</c:v>
                </c:pt>
                <c:pt idx="4607">
                  <c:v>134.92741935483866</c:v>
                </c:pt>
                <c:pt idx="4608">
                  <c:v>135.03193548387091</c:v>
                </c:pt>
                <c:pt idx="4609">
                  <c:v>135.03193548387091</c:v>
                </c:pt>
                <c:pt idx="4610">
                  <c:v>135.03193548387091</c:v>
                </c:pt>
                <c:pt idx="4611">
                  <c:v>135.13645161290316</c:v>
                </c:pt>
                <c:pt idx="4612">
                  <c:v>135.03193548387091</c:v>
                </c:pt>
                <c:pt idx="4613">
                  <c:v>135.13645161290316</c:v>
                </c:pt>
                <c:pt idx="4614">
                  <c:v>135.13645161290316</c:v>
                </c:pt>
                <c:pt idx="4615">
                  <c:v>135.24096774193544</c:v>
                </c:pt>
                <c:pt idx="4616">
                  <c:v>135.34548387096768</c:v>
                </c:pt>
                <c:pt idx="4617">
                  <c:v>135.24096774193541</c:v>
                </c:pt>
                <c:pt idx="4618">
                  <c:v>135.24096774193544</c:v>
                </c:pt>
                <c:pt idx="4619">
                  <c:v>135.24096774193544</c:v>
                </c:pt>
                <c:pt idx="4620">
                  <c:v>135.24096774193544</c:v>
                </c:pt>
                <c:pt idx="4621">
                  <c:v>135.24096774193544</c:v>
                </c:pt>
                <c:pt idx="4622">
                  <c:v>135.24096774193544</c:v>
                </c:pt>
                <c:pt idx="4623">
                  <c:v>135.24096774193544</c:v>
                </c:pt>
                <c:pt idx="4624">
                  <c:v>135.24096774193544</c:v>
                </c:pt>
                <c:pt idx="4625">
                  <c:v>135.13645161290316</c:v>
                </c:pt>
                <c:pt idx="4626">
                  <c:v>135.03193548387091</c:v>
                </c:pt>
                <c:pt idx="4627">
                  <c:v>134.92741935483866</c:v>
                </c:pt>
                <c:pt idx="4628">
                  <c:v>134.82290322580641</c:v>
                </c:pt>
                <c:pt idx="4629">
                  <c:v>134.71838709677414</c:v>
                </c:pt>
                <c:pt idx="4630">
                  <c:v>134.61387096774189</c:v>
                </c:pt>
                <c:pt idx="4631">
                  <c:v>134.50935483870964</c:v>
                </c:pt>
                <c:pt idx="4632">
                  <c:v>134.40483870967739</c:v>
                </c:pt>
                <c:pt idx="4633">
                  <c:v>134.30032258064514</c:v>
                </c:pt>
                <c:pt idx="4634">
                  <c:v>134.1958064516129</c:v>
                </c:pt>
                <c:pt idx="4635">
                  <c:v>134.09129032258065</c:v>
                </c:pt>
                <c:pt idx="4636">
                  <c:v>133.9867741935484</c:v>
                </c:pt>
                <c:pt idx="4637">
                  <c:v>133.88225806451615</c:v>
                </c:pt>
                <c:pt idx="4638">
                  <c:v>133.7777419354839</c:v>
                </c:pt>
                <c:pt idx="4639">
                  <c:v>133.67322580645163</c:v>
                </c:pt>
                <c:pt idx="4640">
                  <c:v>133.46451612903226</c:v>
                </c:pt>
                <c:pt idx="4641">
                  <c:v>133.25580645161293</c:v>
                </c:pt>
                <c:pt idx="4642">
                  <c:v>133.04709677419359</c:v>
                </c:pt>
                <c:pt idx="4643">
                  <c:v>132.94290322580648</c:v>
                </c:pt>
                <c:pt idx="4644">
                  <c:v>132.73419354838711</c:v>
                </c:pt>
                <c:pt idx="4645">
                  <c:v>132.52548387096778</c:v>
                </c:pt>
                <c:pt idx="4646">
                  <c:v>132.31677419354841</c:v>
                </c:pt>
                <c:pt idx="4647">
                  <c:v>132.10806451612905</c:v>
                </c:pt>
                <c:pt idx="4648">
                  <c:v>132.00387096774196</c:v>
                </c:pt>
                <c:pt idx="4649">
                  <c:v>131.7951612903226</c:v>
                </c:pt>
                <c:pt idx="4650">
                  <c:v>131.58645161290326</c:v>
                </c:pt>
                <c:pt idx="4651">
                  <c:v>131.3777419354839</c:v>
                </c:pt>
                <c:pt idx="4652">
                  <c:v>131.16903225806453</c:v>
                </c:pt>
                <c:pt idx="4653">
                  <c:v>130.96032258064517</c:v>
                </c:pt>
                <c:pt idx="4654">
                  <c:v>130.75161290322583</c:v>
                </c:pt>
                <c:pt idx="4655">
                  <c:v>130.54290322580647</c:v>
                </c:pt>
                <c:pt idx="4656">
                  <c:v>130.43870967741935</c:v>
                </c:pt>
                <c:pt idx="4657">
                  <c:v>130.22999999999999</c:v>
                </c:pt>
                <c:pt idx="4658">
                  <c:v>130.02129032258065</c:v>
                </c:pt>
                <c:pt idx="4659">
                  <c:v>129.81258064516129</c:v>
                </c:pt>
                <c:pt idx="4660">
                  <c:v>129.60387096774193</c:v>
                </c:pt>
                <c:pt idx="4661">
                  <c:v>129.39516129032256</c:v>
                </c:pt>
                <c:pt idx="4662">
                  <c:v>129.1864516129032</c:v>
                </c:pt>
                <c:pt idx="4663">
                  <c:v>128.97774193548383</c:v>
                </c:pt>
                <c:pt idx="4664">
                  <c:v>128.76903225806447</c:v>
                </c:pt>
                <c:pt idx="4665">
                  <c:v>128.56032258064511</c:v>
                </c:pt>
                <c:pt idx="4666">
                  <c:v>128.35161290322574</c:v>
                </c:pt>
                <c:pt idx="4667">
                  <c:v>128.14290322580638</c:v>
                </c:pt>
                <c:pt idx="4668">
                  <c:v>127.93419354838701</c:v>
                </c:pt>
                <c:pt idx="4669">
                  <c:v>127.72548387096765</c:v>
                </c:pt>
                <c:pt idx="4670">
                  <c:v>127.51677419354829</c:v>
                </c:pt>
                <c:pt idx="4671">
                  <c:v>127.30806451612894</c:v>
                </c:pt>
                <c:pt idx="4672">
                  <c:v>127.20354838709669</c:v>
                </c:pt>
                <c:pt idx="4673">
                  <c:v>126.99483870967734</c:v>
                </c:pt>
                <c:pt idx="4674">
                  <c:v>126.786129032258</c:v>
                </c:pt>
                <c:pt idx="4675">
                  <c:v>126.68161290322574</c:v>
                </c:pt>
                <c:pt idx="4676">
                  <c:v>126.47290322580641</c:v>
                </c:pt>
                <c:pt idx="4677">
                  <c:v>126.26419354838707</c:v>
                </c:pt>
                <c:pt idx="4678">
                  <c:v>126.05548387096772</c:v>
                </c:pt>
                <c:pt idx="4679">
                  <c:v>125.84677419354838</c:v>
                </c:pt>
                <c:pt idx="4680">
                  <c:v>125.42903225806452</c:v>
                </c:pt>
                <c:pt idx="4681">
                  <c:v>125.22032258064519</c:v>
                </c:pt>
                <c:pt idx="4682">
                  <c:v>124.90709677419358</c:v>
                </c:pt>
                <c:pt idx="4683">
                  <c:v>124.80258064516133</c:v>
                </c:pt>
                <c:pt idx="4684">
                  <c:v>124.59387096774198</c:v>
                </c:pt>
                <c:pt idx="4685">
                  <c:v>124.38516129032263</c:v>
                </c:pt>
                <c:pt idx="4686">
                  <c:v>124.07193548387102</c:v>
                </c:pt>
                <c:pt idx="4687">
                  <c:v>123.7587096774194</c:v>
                </c:pt>
                <c:pt idx="4688">
                  <c:v>123.6545161290323</c:v>
                </c:pt>
                <c:pt idx="4689">
                  <c:v>123.55032258064521</c:v>
                </c:pt>
                <c:pt idx="4690">
                  <c:v>123.34161290322585</c:v>
                </c:pt>
                <c:pt idx="4691">
                  <c:v>123.13290322580649</c:v>
                </c:pt>
                <c:pt idx="4692">
                  <c:v>122.81967741935487</c:v>
                </c:pt>
                <c:pt idx="4693">
                  <c:v>122.61096774193553</c:v>
                </c:pt>
                <c:pt idx="4694">
                  <c:v>122.40225806451615</c:v>
                </c:pt>
                <c:pt idx="4695">
                  <c:v>122.1935483870968</c:v>
                </c:pt>
                <c:pt idx="4696">
                  <c:v>122.08935483870971</c:v>
                </c:pt>
                <c:pt idx="4697">
                  <c:v>121.77612903225811</c:v>
                </c:pt>
                <c:pt idx="4698">
                  <c:v>121.56741935483875</c:v>
                </c:pt>
                <c:pt idx="4699">
                  <c:v>121.35870967741938</c:v>
                </c:pt>
                <c:pt idx="4700">
                  <c:v>121.15000000000003</c:v>
                </c:pt>
                <c:pt idx="4701">
                  <c:v>120.83677419354842</c:v>
                </c:pt>
                <c:pt idx="4702">
                  <c:v>120.73225806451616</c:v>
                </c:pt>
                <c:pt idx="4703">
                  <c:v>120.41903225806453</c:v>
                </c:pt>
                <c:pt idx="4704">
                  <c:v>120.21000000000004</c:v>
                </c:pt>
                <c:pt idx="4705">
                  <c:v>120.00096774193553</c:v>
                </c:pt>
                <c:pt idx="4706">
                  <c:v>119.79225806451618</c:v>
                </c:pt>
                <c:pt idx="4707">
                  <c:v>119.58322580645165</c:v>
                </c:pt>
                <c:pt idx="4708">
                  <c:v>119.27000000000005</c:v>
                </c:pt>
                <c:pt idx="4709">
                  <c:v>119.16548387096778</c:v>
                </c:pt>
                <c:pt idx="4710">
                  <c:v>118.95645161290328</c:v>
                </c:pt>
                <c:pt idx="4711">
                  <c:v>119.06096774193553</c:v>
                </c:pt>
                <c:pt idx="4712">
                  <c:v>118.851935483871</c:v>
                </c:pt>
                <c:pt idx="4713">
                  <c:v>118.64322580645165</c:v>
                </c:pt>
                <c:pt idx="4714">
                  <c:v>118.22580645161297</c:v>
                </c:pt>
                <c:pt idx="4715">
                  <c:v>118.01677419354844</c:v>
                </c:pt>
                <c:pt idx="4716">
                  <c:v>117.91225806451618</c:v>
                </c:pt>
                <c:pt idx="4717">
                  <c:v>117.80774193548393</c:v>
                </c:pt>
                <c:pt idx="4718">
                  <c:v>117.70322580645167</c:v>
                </c:pt>
                <c:pt idx="4719">
                  <c:v>117.49419354838716</c:v>
                </c:pt>
                <c:pt idx="4720">
                  <c:v>117.28516129032265</c:v>
                </c:pt>
                <c:pt idx="4721">
                  <c:v>117.07645161290328</c:v>
                </c:pt>
                <c:pt idx="4722">
                  <c:v>116.97193548387104</c:v>
                </c:pt>
                <c:pt idx="4723">
                  <c:v>116.97193548387104</c:v>
                </c:pt>
                <c:pt idx="4724">
                  <c:v>116.76322580645169</c:v>
                </c:pt>
                <c:pt idx="4725">
                  <c:v>116.55451612903234</c:v>
                </c:pt>
                <c:pt idx="4726">
                  <c:v>116.34580645161297</c:v>
                </c:pt>
                <c:pt idx="4727">
                  <c:v>116.03258064516136</c:v>
                </c:pt>
                <c:pt idx="4728">
                  <c:v>115.92838709677426</c:v>
                </c:pt>
                <c:pt idx="4729">
                  <c:v>115.61516129032265</c:v>
                </c:pt>
                <c:pt idx="4730">
                  <c:v>115.4064516129033</c:v>
                </c:pt>
                <c:pt idx="4731">
                  <c:v>115.19774193548393</c:v>
                </c:pt>
                <c:pt idx="4732">
                  <c:v>115.09354838709683</c:v>
                </c:pt>
                <c:pt idx="4733">
                  <c:v>114.78032258064522</c:v>
                </c:pt>
                <c:pt idx="4734">
                  <c:v>114.67612903225812</c:v>
                </c:pt>
                <c:pt idx="4735">
                  <c:v>114.57193548387103</c:v>
                </c:pt>
                <c:pt idx="4736">
                  <c:v>114.46774193548393</c:v>
                </c:pt>
                <c:pt idx="4737">
                  <c:v>114.25903225806456</c:v>
                </c:pt>
                <c:pt idx="4738">
                  <c:v>114.15483870967746</c:v>
                </c:pt>
                <c:pt idx="4739">
                  <c:v>114.15483870967746</c:v>
                </c:pt>
                <c:pt idx="4740">
                  <c:v>113.84161290322585</c:v>
                </c:pt>
                <c:pt idx="4741">
                  <c:v>113.73741935483876</c:v>
                </c:pt>
                <c:pt idx="4742">
                  <c:v>113.42419354838714</c:v>
                </c:pt>
                <c:pt idx="4743">
                  <c:v>113.32000000000005</c:v>
                </c:pt>
                <c:pt idx="4744">
                  <c:v>113.21548387096779</c:v>
                </c:pt>
                <c:pt idx="4745">
                  <c:v>113.11096774193551</c:v>
                </c:pt>
                <c:pt idx="4746">
                  <c:v>112.90225806451615</c:v>
                </c:pt>
                <c:pt idx="4747">
                  <c:v>112.58903225806452</c:v>
                </c:pt>
                <c:pt idx="4748">
                  <c:v>112.38032258064516</c:v>
                </c:pt>
                <c:pt idx="4749">
                  <c:v>112.17161290322579</c:v>
                </c:pt>
                <c:pt idx="4750">
                  <c:v>111.96290322580643</c:v>
                </c:pt>
                <c:pt idx="4751">
                  <c:v>111.75419354838706</c:v>
                </c:pt>
                <c:pt idx="4752">
                  <c:v>111.64967741935482</c:v>
                </c:pt>
                <c:pt idx="4753">
                  <c:v>111.44096774193545</c:v>
                </c:pt>
                <c:pt idx="4754">
                  <c:v>111.23225806451609</c:v>
                </c:pt>
                <c:pt idx="4755">
                  <c:v>111.12774193548383</c:v>
                </c:pt>
                <c:pt idx="4756">
                  <c:v>111.02322580645158</c:v>
                </c:pt>
                <c:pt idx="4757">
                  <c:v>110.91870967741932</c:v>
                </c:pt>
                <c:pt idx="4758">
                  <c:v>110.81419354838707</c:v>
                </c:pt>
                <c:pt idx="4759">
                  <c:v>110.70967741935479</c:v>
                </c:pt>
                <c:pt idx="4760">
                  <c:v>110.6054838709677</c:v>
                </c:pt>
                <c:pt idx="4761">
                  <c:v>110.39677419354835</c:v>
                </c:pt>
                <c:pt idx="4762">
                  <c:v>110.18806451612899</c:v>
                </c:pt>
                <c:pt idx="4763">
                  <c:v>109.97935483870964</c:v>
                </c:pt>
                <c:pt idx="4764">
                  <c:v>109.87516129032254</c:v>
                </c:pt>
                <c:pt idx="4765">
                  <c:v>109.66645161290317</c:v>
                </c:pt>
                <c:pt idx="4766">
                  <c:v>109.45774193548382</c:v>
                </c:pt>
                <c:pt idx="4767">
                  <c:v>109.24903225806446</c:v>
                </c:pt>
                <c:pt idx="4768">
                  <c:v>109.04032258064511</c:v>
                </c:pt>
                <c:pt idx="4769">
                  <c:v>108.83161290322576</c:v>
                </c:pt>
                <c:pt idx="4770">
                  <c:v>108.62290322580641</c:v>
                </c:pt>
                <c:pt idx="4771">
                  <c:v>108.51870967741931</c:v>
                </c:pt>
                <c:pt idx="4772">
                  <c:v>108.30999999999995</c:v>
                </c:pt>
                <c:pt idx="4773">
                  <c:v>108.20580645161284</c:v>
                </c:pt>
                <c:pt idx="4774">
                  <c:v>107.99709677419349</c:v>
                </c:pt>
                <c:pt idx="4775">
                  <c:v>107.89290322580641</c:v>
                </c:pt>
                <c:pt idx="4776">
                  <c:v>107.78870967741931</c:v>
                </c:pt>
                <c:pt idx="4777">
                  <c:v>107.6845161290322</c:v>
                </c:pt>
                <c:pt idx="4778">
                  <c:v>107.58032258064512</c:v>
                </c:pt>
                <c:pt idx="4779">
                  <c:v>107.47612903225802</c:v>
                </c:pt>
                <c:pt idx="4780">
                  <c:v>107.37193548387091</c:v>
                </c:pt>
                <c:pt idx="4781">
                  <c:v>107.26774193548381</c:v>
                </c:pt>
                <c:pt idx="4782">
                  <c:v>107.16354838709672</c:v>
                </c:pt>
                <c:pt idx="4783">
                  <c:v>107.05935483870962</c:v>
                </c:pt>
                <c:pt idx="4784">
                  <c:v>106.95516129032254</c:v>
                </c:pt>
                <c:pt idx="4785">
                  <c:v>106.74645161290319</c:v>
                </c:pt>
                <c:pt idx="4786">
                  <c:v>106.6422580645161</c:v>
                </c:pt>
                <c:pt idx="4787">
                  <c:v>106.43354838709675</c:v>
                </c:pt>
                <c:pt idx="4788">
                  <c:v>106.2248387096774</c:v>
                </c:pt>
                <c:pt idx="4789">
                  <c:v>106.01612903225805</c:v>
                </c:pt>
                <c:pt idx="4790">
                  <c:v>105.8074193548387</c:v>
                </c:pt>
                <c:pt idx="4791">
                  <c:v>105.70290322580645</c:v>
                </c:pt>
                <c:pt idx="4792">
                  <c:v>105.5983870967742</c:v>
                </c:pt>
                <c:pt idx="4793">
                  <c:v>105.49387096774196</c:v>
                </c:pt>
                <c:pt idx="4794">
                  <c:v>105.38935483870969</c:v>
                </c:pt>
                <c:pt idx="4795">
                  <c:v>105.28483870967744</c:v>
                </c:pt>
                <c:pt idx="4796">
                  <c:v>105.1803225806452</c:v>
                </c:pt>
                <c:pt idx="4797">
                  <c:v>105.07580645161295</c:v>
                </c:pt>
                <c:pt idx="4798">
                  <c:v>104.97129032258069</c:v>
                </c:pt>
                <c:pt idx="4799">
                  <c:v>104.86677419354842</c:v>
                </c:pt>
                <c:pt idx="4800">
                  <c:v>104.76225806451616</c:v>
                </c:pt>
                <c:pt idx="4801">
                  <c:v>104.65774193548391</c:v>
                </c:pt>
                <c:pt idx="4802">
                  <c:v>104.55322580645165</c:v>
                </c:pt>
                <c:pt idx="4803">
                  <c:v>104.44870967741939</c:v>
                </c:pt>
                <c:pt idx="4804">
                  <c:v>104.34419354838712</c:v>
                </c:pt>
                <c:pt idx="4805">
                  <c:v>104.23967741935488</c:v>
                </c:pt>
                <c:pt idx="4806">
                  <c:v>104.13516129032261</c:v>
                </c:pt>
                <c:pt idx="4807">
                  <c:v>104.03064516129037</c:v>
                </c:pt>
                <c:pt idx="4808">
                  <c:v>103.92612903225809</c:v>
                </c:pt>
                <c:pt idx="4809">
                  <c:v>103.82161290322584</c:v>
                </c:pt>
                <c:pt idx="4810">
                  <c:v>103.71709677419358</c:v>
                </c:pt>
                <c:pt idx="4811">
                  <c:v>103.61258064516133</c:v>
                </c:pt>
                <c:pt idx="4812">
                  <c:v>103.50806451612907</c:v>
                </c:pt>
                <c:pt idx="4813">
                  <c:v>103.40354838709681</c:v>
                </c:pt>
                <c:pt idx="4814">
                  <c:v>103.29903225806454</c:v>
                </c:pt>
                <c:pt idx="4815">
                  <c:v>103.19451612903229</c:v>
                </c:pt>
                <c:pt idx="4816">
                  <c:v>103.19451612903229</c:v>
                </c:pt>
                <c:pt idx="4817">
                  <c:v>103.09000000000003</c:v>
                </c:pt>
                <c:pt idx="4818">
                  <c:v>103.09000000000003</c:v>
                </c:pt>
                <c:pt idx="4819">
                  <c:v>103.09000000000003</c:v>
                </c:pt>
                <c:pt idx="4820">
                  <c:v>103.09000000000003</c:v>
                </c:pt>
                <c:pt idx="4821">
                  <c:v>103.09000000000003</c:v>
                </c:pt>
                <c:pt idx="4822">
                  <c:v>103.09000000000003</c:v>
                </c:pt>
                <c:pt idx="4823">
                  <c:v>103.09000000000003</c:v>
                </c:pt>
                <c:pt idx="4824">
                  <c:v>103.09000000000003</c:v>
                </c:pt>
                <c:pt idx="4825">
                  <c:v>103.09000000000003</c:v>
                </c:pt>
                <c:pt idx="4826">
                  <c:v>103.09000000000003</c:v>
                </c:pt>
                <c:pt idx="4827">
                  <c:v>103.09000000000003</c:v>
                </c:pt>
                <c:pt idx="4828">
                  <c:v>103.09000000000003</c:v>
                </c:pt>
                <c:pt idx="4829">
                  <c:v>103.09000000000003</c:v>
                </c:pt>
                <c:pt idx="4830">
                  <c:v>103.09000000000003</c:v>
                </c:pt>
                <c:pt idx="4831">
                  <c:v>103.09000000000003</c:v>
                </c:pt>
                <c:pt idx="4832">
                  <c:v>103.09000000000003</c:v>
                </c:pt>
                <c:pt idx="4833">
                  <c:v>103.09000000000003</c:v>
                </c:pt>
                <c:pt idx="4834">
                  <c:v>103.09000000000003</c:v>
                </c:pt>
                <c:pt idx="4835">
                  <c:v>103.09000000000003</c:v>
                </c:pt>
                <c:pt idx="4836">
                  <c:v>103.09000000000003</c:v>
                </c:pt>
                <c:pt idx="4837">
                  <c:v>103.09000000000003</c:v>
                </c:pt>
                <c:pt idx="4838">
                  <c:v>103.09000000000003</c:v>
                </c:pt>
                <c:pt idx="4839">
                  <c:v>103.09000000000003</c:v>
                </c:pt>
                <c:pt idx="4840">
                  <c:v>103.09000000000003</c:v>
                </c:pt>
                <c:pt idx="4841">
                  <c:v>103.19451612903228</c:v>
                </c:pt>
                <c:pt idx="4842">
                  <c:v>103.19451612903228</c:v>
                </c:pt>
                <c:pt idx="4843">
                  <c:v>103.19451612903228</c:v>
                </c:pt>
                <c:pt idx="4844">
                  <c:v>103.19451612903228</c:v>
                </c:pt>
                <c:pt idx="4845">
                  <c:v>103.19451612903228</c:v>
                </c:pt>
                <c:pt idx="4846">
                  <c:v>103.19451612903228</c:v>
                </c:pt>
                <c:pt idx="4847">
                  <c:v>103.19451612903228</c:v>
                </c:pt>
                <c:pt idx="4848">
                  <c:v>103.19451612903228</c:v>
                </c:pt>
                <c:pt idx="4849">
                  <c:v>103.19451612903228</c:v>
                </c:pt>
                <c:pt idx="4850">
                  <c:v>103.19451612903228</c:v>
                </c:pt>
                <c:pt idx="4851">
                  <c:v>103.19451612903228</c:v>
                </c:pt>
                <c:pt idx="4852">
                  <c:v>103.19451612903229</c:v>
                </c:pt>
                <c:pt idx="4853">
                  <c:v>103.19451612903229</c:v>
                </c:pt>
                <c:pt idx="4854">
                  <c:v>103.19451612903229</c:v>
                </c:pt>
                <c:pt idx="4855">
                  <c:v>103.19451612903229</c:v>
                </c:pt>
                <c:pt idx="4856">
                  <c:v>103.29903225806454</c:v>
                </c:pt>
                <c:pt idx="4857">
                  <c:v>103.29903225806454</c:v>
                </c:pt>
                <c:pt idx="4858">
                  <c:v>103.29903225806454</c:v>
                </c:pt>
                <c:pt idx="4859">
                  <c:v>103.29903225806454</c:v>
                </c:pt>
                <c:pt idx="4860">
                  <c:v>103.29903225806454</c:v>
                </c:pt>
                <c:pt idx="4861">
                  <c:v>103.29903225806454</c:v>
                </c:pt>
                <c:pt idx="4862">
                  <c:v>103.29903225806454</c:v>
                </c:pt>
                <c:pt idx="4863">
                  <c:v>103.29903225806454</c:v>
                </c:pt>
                <c:pt idx="4864">
                  <c:v>103.29903225806454</c:v>
                </c:pt>
                <c:pt idx="4865">
                  <c:v>103.29903225806454</c:v>
                </c:pt>
                <c:pt idx="4866">
                  <c:v>103.29903225806454</c:v>
                </c:pt>
                <c:pt idx="4867">
                  <c:v>103.40354838709679</c:v>
                </c:pt>
                <c:pt idx="4868">
                  <c:v>103.40354838709679</c:v>
                </c:pt>
                <c:pt idx="4869">
                  <c:v>103.40354838709679</c:v>
                </c:pt>
                <c:pt idx="4870">
                  <c:v>103.40354838709679</c:v>
                </c:pt>
                <c:pt idx="4871">
                  <c:v>103.40354838709679</c:v>
                </c:pt>
                <c:pt idx="4872">
                  <c:v>103.29903225806454</c:v>
                </c:pt>
                <c:pt idx="4873">
                  <c:v>103.29903225806454</c:v>
                </c:pt>
                <c:pt idx="4874">
                  <c:v>103.29903225806454</c:v>
                </c:pt>
                <c:pt idx="4875">
                  <c:v>103.40354838709679</c:v>
                </c:pt>
                <c:pt idx="4876">
                  <c:v>103.40354838709679</c:v>
                </c:pt>
                <c:pt idx="4877">
                  <c:v>103.40354838709679</c:v>
                </c:pt>
                <c:pt idx="4878">
                  <c:v>103.40354838709679</c:v>
                </c:pt>
                <c:pt idx="4879">
                  <c:v>103.50806451612905</c:v>
                </c:pt>
                <c:pt idx="4880">
                  <c:v>103.6125806451613</c:v>
                </c:pt>
                <c:pt idx="4881">
                  <c:v>103.6125806451613</c:v>
                </c:pt>
                <c:pt idx="4882">
                  <c:v>103.6125806451613</c:v>
                </c:pt>
                <c:pt idx="4883">
                  <c:v>103.71709677419355</c:v>
                </c:pt>
                <c:pt idx="4884">
                  <c:v>103.8216129032258</c:v>
                </c:pt>
                <c:pt idx="4885">
                  <c:v>103.8216129032258</c:v>
                </c:pt>
                <c:pt idx="4886">
                  <c:v>103.82161290322581</c:v>
                </c:pt>
                <c:pt idx="4887">
                  <c:v>103.8216129032258</c:v>
                </c:pt>
                <c:pt idx="4888">
                  <c:v>103.92612903225805</c:v>
                </c:pt>
                <c:pt idx="4889">
                  <c:v>104.03064516129031</c:v>
                </c:pt>
                <c:pt idx="4890">
                  <c:v>104.13516129032257</c:v>
                </c:pt>
                <c:pt idx="4891">
                  <c:v>104.23967741935482</c:v>
                </c:pt>
                <c:pt idx="4892">
                  <c:v>104.23967741935482</c:v>
                </c:pt>
                <c:pt idx="4893">
                  <c:v>104.23967741935482</c:v>
                </c:pt>
                <c:pt idx="4894">
                  <c:v>104.34419354838708</c:v>
                </c:pt>
                <c:pt idx="4895">
                  <c:v>104.44870967741933</c:v>
                </c:pt>
                <c:pt idx="4896">
                  <c:v>104.55322580645159</c:v>
                </c:pt>
                <c:pt idx="4897">
                  <c:v>104.65774193548384</c:v>
                </c:pt>
                <c:pt idx="4898">
                  <c:v>104.65774193548384</c:v>
                </c:pt>
                <c:pt idx="4899">
                  <c:v>104.7622580645161</c:v>
                </c:pt>
                <c:pt idx="4900">
                  <c:v>104.86677419354835</c:v>
                </c:pt>
                <c:pt idx="4901">
                  <c:v>104.97129032258061</c:v>
                </c:pt>
                <c:pt idx="4902">
                  <c:v>105.07580645161288</c:v>
                </c:pt>
                <c:pt idx="4903">
                  <c:v>105.18032258064513</c:v>
                </c:pt>
                <c:pt idx="4904">
                  <c:v>105.28483870967737</c:v>
                </c:pt>
                <c:pt idx="4905">
                  <c:v>105.38935483870964</c:v>
                </c:pt>
                <c:pt idx="4906">
                  <c:v>105.38935483870964</c:v>
                </c:pt>
                <c:pt idx="4907">
                  <c:v>105.49387096774188</c:v>
                </c:pt>
                <c:pt idx="4908">
                  <c:v>105.59838709677416</c:v>
                </c:pt>
                <c:pt idx="4909">
                  <c:v>105.70290322580641</c:v>
                </c:pt>
                <c:pt idx="4910">
                  <c:v>105.70290322580641</c:v>
                </c:pt>
                <c:pt idx="4911">
                  <c:v>105.70290322580641</c:v>
                </c:pt>
                <c:pt idx="4912">
                  <c:v>105.80741935483867</c:v>
                </c:pt>
                <c:pt idx="4913">
                  <c:v>105.91193548387092</c:v>
                </c:pt>
                <c:pt idx="4914">
                  <c:v>105.91193548387092</c:v>
                </c:pt>
                <c:pt idx="4915">
                  <c:v>105.91193548387092</c:v>
                </c:pt>
                <c:pt idx="4916">
                  <c:v>106.01645161290318</c:v>
                </c:pt>
                <c:pt idx="4917">
                  <c:v>106.12096774193544</c:v>
                </c:pt>
                <c:pt idx="4918">
                  <c:v>106.12096774193544</c:v>
                </c:pt>
                <c:pt idx="4919">
                  <c:v>106.12096774193544</c:v>
                </c:pt>
                <c:pt idx="4920">
                  <c:v>106.12096774193544</c:v>
                </c:pt>
                <c:pt idx="4921">
                  <c:v>106.12096774193544</c:v>
                </c:pt>
                <c:pt idx="4922">
                  <c:v>106.32967741935481</c:v>
                </c:pt>
                <c:pt idx="4923">
                  <c:v>106.43419354838707</c:v>
                </c:pt>
                <c:pt idx="4924">
                  <c:v>106.53870967741932</c:v>
                </c:pt>
                <c:pt idx="4925">
                  <c:v>106.53870967741932</c:v>
                </c:pt>
                <c:pt idx="4926">
                  <c:v>106.53870967741932</c:v>
                </c:pt>
                <c:pt idx="4927">
                  <c:v>106.53870967741932</c:v>
                </c:pt>
                <c:pt idx="4928">
                  <c:v>106.53870967741932</c:v>
                </c:pt>
                <c:pt idx="4929">
                  <c:v>106.53870967741932</c:v>
                </c:pt>
                <c:pt idx="4930">
                  <c:v>106.53870967741932</c:v>
                </c:pt>
                <c:pt idx="4931">
                  <c:v>106.53870967741932</c:v>
                </c:pt>
                <c:pt idx="4932">
                  <c:v>106.53870967741932</c:v>
                </c:pt>
                <c:pt idx="4933">
                  <c:v>106.53870967741932</c:v>
                </c:pt>
                <c:pt idx="4934">
                  <c:v>106.53870967741932</c:v>
                </c:pt>
                <c:pt idx="4935">
                  <c:v>106.53870967741932</c:v>
                </c:pt>
                <c:pt idx="4936">
                  <c:v>106.53870967741932</c:v>
                </c:pt>
                <c:pt idx="4937">
                  <c:v>106.53870967741932</c:v>
                </c:pt>
                <c:pt idx="4938">
                  <c:v>106.64290322580642</c:v>
                </c:pt>
                <c:pt idx="4939">
                  <c:v>106.74709677419351</c:v>
                </c:pt>
                <c:pt idx="4940">
                  <c:v>106.74709677419351</c:v>
                </c:pt>
                <c:pt idx="4941">
                  <c:v>106.85129032258061</c:v>
                </c:pt>
                <c:pt idx="4942">
                  <c:v>106.95548387096771</c:v>
                </c:pt>
                <c:pt idx="4943">
                  <c:v>106.95548387096771</c:v>
                </c:pt>
                <c:pt idx="4944">
                  <c:v>107.0596774193548</c:v>
                </c:pt>
                <c:pt idx="4945">
                  <c:v>107.0596774193548</c:v>
                </c:pt>
                <c:pt idx="4946">
                  <c:v>107.0596774193548</c:v>
                </c:pt>
                <c:pt idx="4947">
                  <c:v>107.0596774193548</c:v>
                </c:pt>
                <c:pt idx="4948">
                  <c:v>107.1638709677419</c:v>
                </c:pt>
                <c:pt idx="4949">
                  <c:v>107.268064516129</c:v>
                </c:pt>
                <c:pt idx="4950">
                  <c:v>107.3722580645161</c:v>
                </c:pt>
                <c:pt idx="4951">
                  <c:v>107.47645161290319</c:v>
                </c:pt>
                <c:pt idx="4952">
                  <c:v>107.47645161290319</c:v>
                </c:pt>
                <c:pt idx="4953">
                  <c:v>107.37193548387093</c:v>
                </c:pt>
                <c:pt idx="4954">
                  <c:v>107.37193548387093</c:v>
                </c:pt>
                <c:pt idx="4955">
                  <c:v>107.47612903225803</c:v>
                </c:pt>
                <c:pt idx="4956">
                  <c:v>107.58032258064513</c:v>
                </c:pt>
                <c:pt idx="4957">
                  <c:v>107.58032258064513</c:v>
                </c:pt>
                <c:pt idx="4958">
                  <c:v>107.68451612903222</c:v>
                </c:pt>
                <c:pt idx="4959">
                  <c:v>107.78870967741932</c:v>
                </c:pt>
                <c:pt idx="4960">
                  <c:v>107.89290322580642</c:v>
                </c:pt>
                <c:pt idx="4961">
                  <c:v>107.99709677419351</c:v>
                </c:pt>
                <c:pt idx="4962">
                  <c:v>108.10129032258061</c:v>
                </c:pt>
                <c:pt idx="4963">
                  <c:v>108.20548387096771</c:v>
                </c:pt>
                <c:pt idx="4964">
                  <c:v>108.30967741935481</c:v>
                </c:pt>
                <c:pt idx="4965">
                  <c:v>108.4138709677419</c:v>
                </c:pt>
                <c:pt idx="4966">
                  <c:v>108.518064516129</c:v>
                </c:pt>
                <c:pt idx="4967">
                  <c:v>108.6222580645161</c:v>
                </c:pt>
                <c:pt idx="4968">
                  <c:v>108.72645161290319</c:v>
                </c:pt>
                <c:pt idx="4969">
                  <c:v>108.72645161290319</c:v>
                </c:pt>
                <c:pt idx="4970">
                  <c:v>108.72645161290319</c:v>
                </c:pt>
                <c:pt idx="4971">
                  <c:v>108.83064516129029</c:v>
                </c:pt>
                <c:pt idx="4972">
                  <c:v>108.83064516129028</c:v>
                </c:pt>
                <c:pt idx="4973">
                  <c:v>108.83064516129028</c:v>
                </c:pt>
                <c:pt idx="4974">
                  <c:v>108.93483870967738</c:v>
                </c:pt>
                <c:pt idx="4975">
                  <c:v>108.83064516129029</c:v>
                </c:pt>
                <c:pt idx="4976">
                  <c:v>108.93483870967739</c:v>
                </c:pt>
                <c:pt idx="4977">
                  <c:v>109.03903225806449</c:v>
                </c:pt>
                <c:pt idx="4978">
                  <c:v>109.14322580645158</c:v>
                </c:pt>
                <c:pt idx="4979">
                  <c:v>109.14322580645158</c:v>
                </c:pt>
                <c:pt idx="4980">
                  <c:v>109.14322580645158</c:v>
                </c:pt>
                <c:pt idx="4981">
                  <c:v>109.14322580645157</c:v>
                </c:pt>
                <c:pt idx="4982">
                  <c:v>109.14322580645157</c:v>
                </c:pt>
                <c:pt idx="4983">
                  <c:v>109.24741935483867</c:v>
                </c:pt>
                <c:pt idx="4984">
                  <c:v>109.24741935483867</c:v>
                </c:pt>
                <c:pt idx="4985">
                  <c:v>109.35161290322577</c:v>
                </c:pt>
                <c:pt idx="4986">
                  <c:v>109.35161290322577</c:v>
                </c:pt>
                <c:pt idx="4987">
                  <c:v>109.35161290322577</c:v>
                </c:pt>
                <c:pt idx="4988">
                  <c:v>109.45580645161286</c:v>
                </c:pt>
                <c:pt idx="4989">
                  <c:v>109.45580645161286</c:v>
                </c:pt>
                <c:pt idx="4990">
                  <c:v>109.45580645161286</c:v>
                </c:pt>
                <c:pt idx="4991">
                  <c:v>109.45580645161286</c:v>
                </c:pt>
                <c:pt idx="4992">
                  <c:v>109.56032258064513</c:v>
                </c:pt>
                <c:pt idx="4993">
                  <c:v>109.6648387096774</c:v>
                </c:pt>
                <c:pt idx="4994">
                  <c:v>109.6648387096774</c:v>
                </c:pt>
                <c:pt idx="4995">
                  <c:v>109.6648387096774</c:v>
                </c:pt>
                <c:pt idx="4996">
                  <c:v>109.6648387096774</c:v>
                </c:pt>
                <c:pt idx="4997">
                  <c:v>109.76935483870966</c:v>
                </c:pt>
                <c:pt idx="4998">
                  <c:v>109.87387096774192</c:v>
                </c:pt>
                <c:pt idx="4999">
                  <c:v>109.87387096774192</c:v>
                </c:pt>
                <c:pt idx="5000">
                  <c:v>109.87387096774192</c:v>
                </c:pt>
                <c:pt idx="5001">
                  <c:v>109.97838709677418</c:v>
                </c:pt>
                <c:pt idx="5002">
                  <c:v>109.97838709677418</c:v>
                </c:pt>
                <c:pt idx="5003">
                  <c:v>110.08290322580646</c:v>
                </c:pt>
                <c:pt idx="5004">
                  <c:v>110.18741935483871</c:v>
                </c:pt>
                <c:pt idx="5005">
                  <c:v>110.18741935483871</c:v>
                </c:pt>
                <c:pt idx="5006">
                  <c:v>110.29161290322581</c:v>
                </c:pt>
                <c:pt idx="5007">
                  <c:v>110.39612903225807</c:v>
                </c:pt>
                <c:pt idx="5008">
                  <c:v>110.50064516129034</c:v>
                </c:pt>
                <c:pt idx="5009">
                  <c:v>110.60516129032258</c:v>
                </c:pt>
                <c:pt idx="5010">
                  <c:v>110.70967741935485</c:v>
                </c:pt>
                <c:pt idx="5011">
                  <c:v>110.81419354838712</c:v>
                </c:pt>
                <c:pt idx="5012">
                  <c:v>110.81419354838712</c:v>
                </c:pt>
                <c:pt idx="5013">
                  <c:v>110.81419354838711</c:v>
                </c:pt>
                <c:pt idx="5014">
                  <c:v>110.91870967741937</c:v>
                </c:pt>
                <c:pt idx="5015">
                  <c:v>111.02322580645163</c:v>
                </c:pt>
                <c:pt idx="5016">
                  <c:v>111.12774193548388</c:v>
                </c:pt>
                <c:pt idx="5017">
                  <c:v>111.23225806451616</c:v>
                </c:pt>
                <c:pt idx="5018">
                  <c:v>111.33677419354842</c:v>
                </c:pt>
                <c:pt idx="5019">
                  <c:v>111.44129032258068</c:v>
                </c:pt>
                <c:pt idx="5020">
                  <c:v>111.54580645161293</c:v>
                </c:pt>
                <c:pt idx="5021">
                  <c:v>111.6503225806452</c:v>
                </c:pt>
                <c:pt idx="5022">
                  <c:v>111.75483870967746</c:v>
                </c:pt>
                <c:pt idx="5023">
                  <c:v>111.75483870967746</c:v>
                </c:pt>
                <c:pt idx="5024">
                  <c:v>111.75483870967747</c:v>
                </c:pt>
                <c:pt idx="5025">
                  <c:v>111.85935483870973</c:v>
                </c:pt>
                <c:pt idx="5026">
                  <c:v>111.96387096774198</c:v>
                </c:pt>
                <c:pt idx="5027">
                  <c:v>112.06838709677425</c:v>
                </c:pt>
                <c:pt idx="5028">
                  <c:v>112.06838709677425</c:v>
                </c:pt>
                <c:pt idx="5029">
                  <c:v>112.06838709677425</c:v>
                </c:pt>
                <c:pt idx="5030">
                  <c:v>112.17290322580649</c:v>
                </c:pt>
                <c:pt idx="5031">
                  <c:v>112.27741935483877</c:v>
                </c:pt>
                <c:pt idx="5032">
                  <c:v>112.27741935483877</c:v>
                </c:pt>
                <c:pt idx="5033">
                  <c:v>112.38193548387102</c:v>
                </c:pt>
                <c:pt idx="5034">
                  <c:v>112.38193548387102</c:v>
                </c:pt>
                <c:pt idx="5035">
                  <c:v>112.38193548387102</c:v>
                </c:pt>
                <c:pt idx="5036">
                  <c:v>112.48645161290328</c:v>
                </c:pt>
                <c:pt idx="5037">
                  <c:v>112.59096774193553</c:v>
                </c:pt>
                <c:pt idx="5038">
                  <c:v>112.59096774193553</c:v>
                </c:pt>
                <c:pt idx="5039">
                  <c:v>112.59096774193553</c:v>
                </c:pt>
                <c:pt idx="5040">
                  <c:v>112.59096774193553</c:v>
                </c:pt>
                <c:pt idx="5041">
                  <c:v>112.59096774193553</c:v>
                </c:pt>
                <c:pt idx="5042">
                  <c:v>112.59096774193553</c:v>
                </c:pt>
                <c:pt idx="5043">
                  <c:v>112.69548387096781</c:v>
                </c:pt>
                <c:pt idx="5044">
                  <c:v>112.80000000000005</c:v>
                </c:pt>
                <c:pt idx="5045">
                  <c:v>112.80000000000005</c:v>
                </c:pt>
                <c:pt idx="5046">
                  <c:v>112.80000000000005</c:v>
                </c:pt>
                <c:pt idx="5047">
                  <c:v>112.80000000000005</c:v>
                </c:pt>
                <c:pt idx="5048">
                  <c:v>112.80000000000005</c:v>
                </c:pt>
                <c:pt idx="5049">
                  <c:v>112.80000000000005</c:v>
                </c:pt>
                <c:pt idx="5050">
                  <c:v>112.80000000000005</c:v>
                </c:pt>
                <c:pt idx="5051">
                  <c:v>112.80000000000005</c:v>
                </c:pt>
                <c:pt idx="5052">
                  <c:v>112.80000000000005</c:v>
                </c:pt>
                <c:pt idx="5053">
                  <c:v>112.90419354838714</c:v>
                </c:pt>
                <c:pt idx="5054">
                  <c:v>112.90419354838714</c:v>
                </c:pt>
                <c:pt idx="5055">
                  <c:v>112.90419354838714</c:v>
                </c:pt>
                <c:pt idx="5056">
                  <c:v>112.90419354838714</c:v>
                </c:pt>
                <c:pt idx="5057">
                  <c:v>113.00838709677424</c:v>
                </c:pt>
                <c:pt idx="5058">
                  <c:v>113.00838709677424</c:v>
                </c:pt>
                <c:pt idx="5059">
                  <c:v>113.00838709677424</c:v>
                </c:pt>
                <c:pt idx="5060">
                  <c:v>113.11258064516134</c:v>
                </c:pt>
                <c:pt idx="5061">
                  <c:v>113.21677419354845</c:v>
                </c:pt>
                <c:pt idx="5062">
                  <c:v>113.21677419354845</c:v>
                </c:pt>
                <c:pt idx="5063">
                  <c:v>113.21677419354845</c:v>
                </c:pt>
                <c:pt idx="5064">
                  <c:v>113.21677419354845</c:v>
                </c:pt>
                <c:pt idx="5065">
                  <c:v>113.21677419354845</c:v>
                </c:pt>
                <c:pt idx="5066">
                  <c:v>113.21677419354845</c:v>
                </c:pt>
                <c:pt idx="5067">
                  <c:v>113.21677419354845</c:v>
                </c:pt>
                <c:pt idx="5068">
                  <c:v>113.32096774193553</c:v>
                </c:pt>
                <c:pt idx="5069">
                  <c:v>113.32096774193553</c:v>
                </c:pt>
                <c:pt idx="5070">
                  <c:v>113.42516129032263</c:v>
                </c:pt>
                <c:pt idx="5071">
                  <c:v>113.52935483870974</c:v>
                </c:pt>
                <c:pt idx="5072">
                  <c:v>113.63354838709682</c:v>
                </c:pt>
                <c:pt idx="5073">
                  <c:v>113.73774193548392</c:v>
                </c:pt>
                <c:pt idx="5074">
                  <c:v>113.73774193548392</c:v>
                </c:pt>
                <c:pt idx="5075">
                  <c:v>113.73774193548392</c:v>
                </c:pt>
                <c:pt idx="5076">
                  <c:v>113.84193548387103</c:v>
                </c:pt>
                <c:pt idx="5077">
                  <c:v>113.94612903225813</c:v>
                </c:pt>
                <c:pt idx="5078">
                  <c:v>114.05032258064521</c:v>
                </c:pt>
                <c:pt idx="5079">
                  <c:v>114.15451612903232</c:v>
                </c:pt>
                <c:pt idx="5080">
                  <c:v>114.25870967741942</c:v>
                </c:pt>
                <c:pt idx="5081">
                  <c:v>114.36290322580651</c:v>
                </c:pt>
                <c:pt idx="5082">
                  <c:v>114.46709677419361</c:v>
                </c:pt>
                <c:pt idx="5083">
                  <c:v>114.46709677419362</c:v>
                </c:pt>
                <c:pt idx="5084">
                  <c:v>114.46709677419362</c:v>
                </c:pt>
                <c:pt idx="5085">
                  <c:v>114.57129032258072</c:v>
                </c:pt>
                <c:pt idx="5086">
                  <c:v>114.67548387096782</c:v>
                </c:pt>
                <c:pt idx="5087">
                  <c:v>114.77967741935491</c:v>
                </c:pt>
                <c:pt idx="5088">
                  <c:v>114.77967741935491</c:v>
                </c:pt>
                <c:pt idx="5089">
                  <c:v>114.88387096774201</c:v>
                </c:pt>
                <c:pt idx="5090">
                  <c:v>114.98806451612911</c:v>
                </c:pt>
                <c:pt idx="5091">
                  <c:v>114.98806451612911</c:v>
                </c:pt>
                <c:pt idx="5092">
                  <c:v>114.98806451612911</c:v>
                </c:pt>
                <c:pt idx="5093">
                  <c:v>115.0922580645162</c:v>
                </c:pt>
                <c:pt idx="5094">
                  <c:v>115.1964516129033</c:v>
                </c:pt>
                <c:pt idx="5095">
                  <c:v>115.3006451612904</c:v>
                </c:pt>
                <c:pt idx="5096">
                  <c:v>115.40483870967749</c:v>
                </c:pt>
                <c:pt idx="5097">
                  <c:v>115.50903225806459</c:v>
                </c:pt>
                <c:pt idx="5098">
                  <c:v>115.61322580645169</c:v>
                </c:pt>
                <c:pt idx="5099">
                  <c:v>115.61322580645169</c:v>
                </c:pt>
                <c:pt idx="5100">
                  <c:v>115.7174193548388</c:v>
                </c:pt>
                <c:pt idx="5101">
                  <c:v>115.7174193548388</c:v>
                </c:pt>
                <c:pt idx="5102">
                  <c:v>115.7174193548388</c:v>
                </c:pt>
                <c:pt idx="5103">
                  <c:v>115.7174193548388</c:v>
                </c:pt>
                <c:pt idx="5104">
                  <c:v>115.7174193548388</c:v>
                </c:pt>
                <c:pt idx="5105">
                  <c:v>115.82161290322588</c:v>
                </c:pt>
                <c:pt idx="5106">
                  <c:v>115.92580645161298</c:v>
                </c:pt>
                <c:pt idx="5107">
                  <c:v>115.92580645161298</c:v>
                </c:pt>
                <c:pt idx="5108">
                  <c:v>115.92580645161298</c:v>
                </c:pt>
                <c:pt idx="5109">
                  <c:v>115.92580645161298</c:v>
                </c:pt>
                <c:pt idx="5110">
                  <c:v>115.92580645161298</c:v>
                </c:pt>
                <c:pt idx="5111">
                  <c:v>115.92580645161298</c:v>
                </c:pt>
                <c:pt idx="5112">
                  <c:v>115.92580645161298</c:v>
                </c:pt>
                <c:pt idx="5113">
                  <c:v>115.92580645161298</c:v>
                </c:pt>
                <c:pt idx="5114">
                  <c:v>116.03000000000009</c:v>
                </c:pt>
                <c:pt idx="5115">
                  <c:v>116.03000000000009</c:v>
                </c:pt>
                <c:pt idx="5116">
                  <c:v>116.03000000000009</c:v>
                </c:pt>
                <c:pt idx="5117">
                  <c:v>116.03000000000009</c:v>
                </c:pt>
                <c:pt idx="5118">
                  <c:v>116.03000000000009</c:v>
                </c:pt>
                <c:pt idx="5119">
                  <c:v>116.03000000000009</c:v>
                </c:pt>
                <c:pt idx="5120">
                  <c:v>116.03000000000009</c:v>
                </c:pt>
                <c:pt idx="5121">
                  <c:v>116.03000000000009</c:v>
                </c:pt>
                <c:pt idx="5122">
                  <c:v>116.03000000000009</c:v>
                </c:pt>
                <c:pt idx="5123">
                  <c:v>116.03000000000009</c:v>
                </c:pt>
                <c:pt idx="5124">
                  <c:v>116.03000000000009</c:v>
                </c:pt>
                <c:pt idx="5125">
                  <c:v>116.13451612903233</c:v>
                </c:pt>
                <c:pt idx="5126">
                  <c:v>116.13451612903233</c:v>
                </c:pt>
                <c:pt idx="5127">
                  <c:v>116.13451612903233</c:v>
                </c:pt>
                <c:pt idx="5128">
                  <c:v>116.13451612903233</c:v>
                </c:pt>
                <c:pt idx="5129">
                  <c:v>116.13451612903233</c:v>
                </c:pt>
                <c:pt idx="5130">
                  <c:v>116.13451612903233</c:v>
                </c:pt>
                <c:pt idx="5131">
                  <c:v>116.13451612903233</c:v>
                </c:pt>
                <c:pt idx="5132">
                  <c:v>116.13451612903233</c:v>
                </c:pt>
                <c:pt idx="5133">
                  <c:v>116.13451612903233</c:v>
                </c:pt>
                <c:pt idx="5134">
                  <c:v>116.13451612903233</c:v>
                </c:pt>
                <c:pt idx="5135">
                  <c:v>116.03032258064523</c:v>
                </c:pt>
                <c:pt idx="5136">
                  <c:v>116.03032258064523</c:v>
                </c:pt>
                <c:pt idx="5137">
                  <c:v>116.03032258064523</c:v>
                </c:pt>
                <c:pt idx="5138">
                  <c:v>116.03032258064523</c:v>
                </c:pt>
                <c:pt idx="5139">
                  <c:v>116.13483870967748</c:v>
                </c:pt>
                <c:pt idx="5140">
                  <c:v>116.13483870967748</c:v>
                </c:pt>
                <c:pt idx="5141">
                  <c:v>116.23935483870974</c:v>
                </c:pt>
                <c:pt idx="5142">
                  <c:v>116.34387096774199</c:v>
                </c:pt>
                <c:pt idx="5143">
                  <c:v>116.34387096774199</c:v>
                </c:pt>
                <c:pt idx="5144">
                  <c:v>116.34387096774199</c:v>
                </c:pt>
                <c:pt idx="5145">
                  <c:v>116.44838709677424</c:v>
                </c:pt>
                <c:pt idx="5146">
                  <c:v>116.55290322580649</c:v>
                </c:pt>
                <c:pt idx="5147">
                  <c:v>116.44870967741939</c:v>
                </c:pt>
                <c:pt idx="5148">
                  <c:v>116.55322580645165</c:v>
                </c:pt>
                <c:pt idx="5149">
                  <c:v>116.6577419354839</c:v>
                </c:pt>
                <c:pt idx="5150">
                  <c:v>116.6577419354839</c:v>
                </c:pt>
                <c:pt idx="5151">
                  <c:v>116.6577419354839</c:v>
                </c:pt>
                <c:pt idx="5152">
                  <c:v>116.65774193548391</c:v>
                </c:pt>
                <c:pt idx="5153">
                  <c:v>116.76225806451616</c:v>
                </c:pt>
                <c:pt idx="5154">
                  <c:v>116.76225806451616</c:v>
                </c:pt>
                <c:pt idx="5155">
                  <c:v>116.76225806451617</c:v>
                </c:pt>
                <c:pt idx="5156">
                  <c:v>116.76225806451616</c:v>
                </c:pt>
                <c:pt idx="5157">
                  <c:v>116.86677419354841</c:v>
                </c:pt>
                <c:pt idx="5158">
                  <c:v>116.97129032258069</c:v>
                </c:pt>
                <c:pt idx="5159">
                  <c:v>117.07580645161293</c:v>
                </c:pt>
                <c:pt idx="5160">
                  <c:v>117.18032258064518</c:v>
                </c:pt>
                <c:pt idx="5161">
                  <c:v>117.28483870967744</c:v>
                </c:pt>
                <c:pt idx="5162">
                  <c:v>117.38935483870969</c:v>
                </c:pt>
                <c:pt idx="5163">
                  <c:v>117.49387096774196</c:v>
                </c:pt>
                <c:pt idx="5164">
                  <c:v>117.5983870967742</c:v>
                </c:pt>
                <c:pt idx="5165">
                  <c:v>117.5983870967742</c:v>
                </c:pt>
                <c:pt idx="5166">
                  <c:v>117.80709677419357</c:v>
                </c:pt>
                <c:pt idx="5167">
                  <c:v>117.91161290322582</c:v>
                </c:pt>
                <c:pt idx="5168">
                  <c:v>117.91161290322582</c:v>
                </c:pt>
                <c:pt idx="5169">
                  <c:v>118.01612903225806</c:v>
                </c:pt>
                <c:pt idx="5170">
                  <c:v>118.01612903225806</c:v>
                </c:pt>
                <c:pt idx="5171">
                  <c:v>118.12064516129033</c:v>
                </c:pt>
                <c:pt idx="5172">
                  <c:v>118.12064516129033</c:v>
                </c:pt>
                <c:pt idx="5173">
                  <c:v>118.12064516129033</c:v>
                </c:pt>
                <c:pt idx="5174">
                  <c:v>118.12064516129033</c:v>
                </c:pt>
                <c:pt idx="5175">
                  <c:v>118.22516129032259</c:v>
                </c:pt>
                <c:pt idx="5176">
                  <c:v>118.12064516129034</c:v>
                </c:pt>
                <c:pt idx="5177">
                  <c:v>118.12064516129034</c:v>
                </c:pt>
                <c:pt idx="5178">
                  <c:v>118.32935483870969</c:v>
                </c:pt>
                <c:pt idx="5179">
                  <c:v>118.32935483870969</c:v>
                </c:pt>
                <c:pt idx="5180">
                  <c:v>118.32935483870969</c:v>
                </c:pt>
                <c:pt idx="5181">
                  <c:v>118.43387096774194</c:v>
                </c:pt>
                <c:pt idx="5182">
                  <c:v>118.5383870967742</c:v>
                </c:pt>
                <c:pt idx="5183">
                  <c:v>118.64290322580646</c:v>
                </c:pt>
                <c:pt idx="5184">
                  <c:v>118.64290322580646</c:v>
                </c:pt>
                <c:pt idx="5185">
                  <c:v>118.74741935483871</c:v>
                </c:pt>
                <c:pt idx="5186">
                  <c:v>118.85193548387097</c:v>
                </c:pt>
                <c:pt idx="5187">
                  <c:v>118.85193548387096</c:v>
                </c:pt>
                <c:pt idx="5188">
                  <c:v>118.74741935483871</c:v>
                </c:pt>
                <c:pt idx="5189">
                  <c:v>118.74741935483871</c:v>
                </c:pt>
                <c:pt idx="5190">
                  <c:v>118.74741935483871</c:v>
                </c:pt>
                <c:pt idx="5191">
                  <c:v>118.74741935483871</c:v>
                </c:pt>
                <c:pt idx="5192">
                  <c:v>118.74741935483871</c:v>
                </c:pt>
                <c:pt idx="5193">
                  <c:v>118.74741935483871</c:v>
                </c:pt>
                <c:pt idx="5194">
                  <c:v>118.74741935483871</c:v>
                </c:pt>
                <c:pt idx="5195">
                  <c:v>118.74741935483871</c:v>
                </c:pt>
                <c:pt idx="5196">
                  <c:v>118.85193548387096</c:v>
                </c:pt>
                <c:pt idx="5197">
                  <c:v>118.85193548387096</c:v>
                </c:pt>
                <c:pt idx="5198">
                  <c:v>118.85193548387096</c:v>
                </c:pt>
                <c:pt idx="5199">
                  <c:v>118.95645161290322</c:v>
                </c:pt>
                <c:pt idx="5200">
                  <c:v>118.95645161290322</c:v>
                </c:pt>
                <c:pt idx="5201">
                  <c:v>118.95645161290321</c:v>
                </c:pt>
                <c:pt idx="5202">
                  <c:v>118.95645161290321</c:v>
                </c:pt>
                <c:pt idx="5203">
                  <c:v>118.95645161290321</c:v>
                </c:pt>
                <c:pt idx="5204">
                  <c:v>118.95645161290321</c:v>
                </c:pt>
                <c:pt idx="5205">
                  <c:v>119.06096774193549</c:v>
                </c:pt>
                <c:pt idx="5206">
                  <c:v>119.06096774193549</c:v>
                </c:pt>
                <c:pt idx="5207">
                  <c:v>119.16548387096773</c:v>
                </c:pt>
                <c:pt idx="5208">
                  <c:v>119.16548387096773</c:v>
                </c:pt>
                <c:pt idx="5209">
                  <c:v>119.16548387096773</c:v>
                </c:pt>
                <c:pt idx="5210">
                  <c:v>119.16548387096773</c:v>
                </c:pt>
                <c:pt idx="5211">
                  <c:v>119.16548387096773</c:v>
                </c:pt>
                <c:pt idx="5212">
                  <c:v>119.27</c:v>
                </c:pt>
                <c:pt idx="5213">
                  <c:v>119.37451612903226</c:v>
                </c:pt>
                <c:pt idx="5214">
                  <c:v>119.37451612903226</c:v>
                </c:pt>
                <c:pt idx="5215">
                  <c:v>119.47903225806452</c:v>
                </c:pt>
                <c:pt idx="5216">
                  <c:v>119.5835483870968</c:v>
                </c:pt>
                <c:pt idx="5217">
                  <c:v>119.68806451612906</c:v>
                </c:pt>
                <c:pt idx="5218">
                  <c:v>119.79258064516132</c:v>
                </c:pt>
                <c:pt idx="5219">
                  <c:v>120.00161290322586</c:v>
                </c:pt>
                <c:pt idx="5220">
                  <c:v>120.10612903225812</c:v>
                </c:pt>
                <c:pt idx="5221">
                  <c:v>120.21064516129039</c:v>
                </c:pt>
                <c:pt idx="5222">
                  <c:v>120.31516129032265</c:v>
                </c:pt>
                <c:pt idx="5223">
                  <c:v>120.41967741935493</c:v>
                </c:pt>
                <c:pt idx="5224">
                  <c:v>120.52419354838719</c:v>
                </c:pt>
                <c:pt idx="5225">
                  <c:v>120.62870967741944</c:v>
                </c:pt>
                <c:pt idx="5226">
                  <c:v>120.62870967741944</c:v>
                </c:pt>
                <c:pt idx="5227">
                  <c:v>120.7332258064517</c:v>
                </c:pt>
                <c:pt idx="5228">
                  <c:v>120.83774193548395</c:v>
                </c:pt>
                <c:pt idx="5229">
                  <c:v>120.94225806451622</c:v>
                </c:pt>
                <c:pt idx="5230">
                  <c:v>121.04677419354847</c:v>
                </c:pt>
                <c:pt idx="5231">
                  <c:v>121.15129032258073</c:v>
                </c:pt>
                <c:pt idx="5232">
                  <c:v>121.25580645161298</c:v>
                </c:pt>
                <c:pt idx="5233">
                  <c:v>121.36032258064525</c:v>
                </c:pt>
                <c:pt idx="5234">
                  <c:v>121.46483870967752</c:v>
                </c:pt>
                <c:pt idx="5235">
                  <c:v>121.56935483870977</c:v>
                </c:pt>
                <c:pt idx="5236">
                  <c:v>121.67387096774203</c:v>
                </c:pt>
                <c:pt idx="5237">
                  <c:v>121.77838709677428</c:v>
                </c:pt>
                <c:pt idx="5238">
                  <c:v>121.77838709677428</c:v>
                </c:pt>
                <c:pt idx="5239">
                  <c:v>121.88290322580653</c:v>
                </c:pt>
                <c:pt idx="5240">
                  <c:v>121.98741935483881</c:v>
                </c:pt>
                <c:pt idx="5241">
                  <c:v>122.09193548387107</c:v>
                </c:pt>
                <c:pt idx="5242">
                  <c:v>122.19645161290332</c:v>
                </c:pt>
                <c:pt idx="5243">
                  <c:v>122.19645161290332</c:v>
                </c:pt>
                <c:pt idx="5244">
                  <c:v>122.19645161290332</c:v>
                </c:pt>
                <c:pt idx="5245">
                  <c:v>122.30096774193558</c:v>
                </c:pt>
                <c:pt idx="5246">
                  <c:v>122.30096774193558</c:v>
                </c:pt>
                <c:pt idx="5247">
                  <c:v>122.30096774193558</c:v>
                </c:pt>
                <c:pt idx="5248">
                  <c:v>122.30096774193558</c:v>
                </c:pt>
                <c:pt idx="5249">
                  <c:v>122.30096774193558</c:v>
                </c:pt>
                <c:pt idx="5250">
                  <c:v>122.30096774193558</c:v>
                </c:pt>
                <c:pt idx="5251">
                  <c:v>122.30096774193558</c:v>
                </c:pt>
                <c:pt idx="5252">
                  <c:v>122.30096774193558</c:v>
                </c:pt>
                <c:pt idx="5253">
                  <c:v>122.30096774193558</c:v>
                </c:pt>
                <c:pt idx="5254">
                  <c:v>122.40516129032267</c:v>
                </c:pt>
                <c:pt idx="5255">
                  <c:v>122.40516129032267</c:v>
                </c:pt>
                <c:pt idx="5256">
                  <c:v>122.40516129032267</c:v>
                </c:pt>
                <c:pt idx="5257">
                  <c:v>122.50967741935493</c:v>
                </c:pt>
                <c:pt idx="5258">
                  <c:v>122.61387096774202</c:v>
                </c:pt>
                <c:pt idx="5259">
                  <c:v>122.61387096774202</c:v>
                </c:pt>
                <c:pt idx="5260">
                  <c:v>122.61387096774202</c:v>
                </c:pt>
                <c:pt idx="5261">
                  <c:v>122.61387096774202</c:v>
                </c:pt>
                <c:pt idx="5262">
                  <c:v>122.7180645161291</c:v>
                </c:pt>
                <c:pt idx="5263">
                  <c:v>122.7180645161291</c:v>
                </c:pt>
                <c:pt idx="5264">
                  <c:v>122.82225806451618</c:v>
                </c:pt>
                <c:pt idx="5265">
                  <c:v>122.82225806451618</c:v>
                </c:pt>
                <c:pt idx="5266">
                  <c:v>122.92645161290326</c:v>
                </c:pt>
                <c:pt idx="5267">
                  <c:v>122.92645161290326</c:v>
                </c:pt>
                <c:pt idx="5268">
                  <c:v>123.03064516129035</c:v>
                </c:pt>
                <c:pt idx="5269">
                  <c:v>123.13516129032261</c:v>
                </c:pt>
                <c:pt idx="5270">
                  <c:v>123.13516129032261</c:v>
                </c:pt>
                <c:pt idx="5271">
                  <c:v>123.2393548387097</c:v>
                </c:pt>
                <c:pt idx="5272">
                  <c:v>123.23935483870972</c:v>
                </c:pt>
                <c:pt idx="5273">
                  <c:v>123.23935483870972</c:v>
                </c:pt>
                <c:pt idx="5274">
                  <c:v>123.34354838709679</c:v>
                </c:pt>
                <c:pt idx="5275">
                  <c:v>123.34354838709679</c:v>
                </c:pt>
                <c:pt idx="5276">
                  <c:v>123.44774193548388</c:v>
                </c:pt>
                <c:pt idx="5277">
                  <c:v>123.44774193548389</c:v>
                </c:pt>
                <c:pt idx="5278">
                  <c:v>123.55193548387099</c:v>
                </c:pt>
                <c:pt idx="5279">
                  <c:v>123.65612903225806</c:v>
                </c:pt>
                <c:pt idx="5280">
                  <c:v>123.76032258064515</c:v>
                </c:pt>
                <c:pt idx="5281">
                  <c:v>123.86451612903225</c:v>
                </c:pt>
                <c:pt idx="5282">
                  <c:v>123.96870967741933</c:v>
                </c:pt>
                <c:pt idx="5283">
                  <c:v>124.07290322580643</c:v>
                </c:pt>
                <c:pt idx="5284">
                  <c:v>124.17709677419352</c:v>
                </c:pt>
                <c:pt idx="5285">
                  <c:v>124.17709677419352</c:v>
                </c:pt>
                <c:pt idx="5286">
                  <c:v>124.28129032258059</c:v>
                </c:pt>
                <c:pt idx="5287">
                  <c:v>124.38548387096768</c:v>
                </c:pt>
                <c:pt idx="5288">
                  <c:v>124.48967741935476</c:v>
                </c:pt>
                <c:pt idx="5289">
                  <c:v>124.48967741935476</c:v>
                </c:pt>
                <c:pt idx="5290">
                  <c:v>124.59387096774184</c:v>
                </c:pt>
                <c:pt idx="5291">
                  <c:v>124.69806451612894</c:v>
                </c:pt>
                <c:pt idx="5292">
                  <c:v>124.80225806451602</c:v>
                </c:pt>
                <c:pt idx="5293">
                  <c:v>124.80225806451602</c:v>
                </c:pt>
                <c:pt idx="5294">
                  <c:v>124.90645161290313</c:v>
                </c:pt>
                <c:pt idx="5295">
                  <c:v>124.90645161290313</c:v>
                </c:pt>
                <c:pt idx="5296">
                  <c:v>125.01064516129021</c:v>
                </c:pt>
                <c:pt idx="5297">
                  <c:v>125.01064516129021</c:v>
                </c:pt>
                <c:pt idx="5298">
                  <c:v>125.11483870967731</c:v>
                </c:pt>
                <c:pt idx="5299">
                  <c:v>125.11483870967731</c:v>
                </c:pt>
                <c:pt idx="5300">
                  <c:v>125.21903225806442</c:v>
                </c:pt>
                <c:pt idx="5301">
                  <c:v>125.3232258064515</c:v>
                </c:pt>
                <c:pt idx="5302">
                  <c:v>125.3232258064515</c:v>
                </c:pt>
                <c:pt idx="5303">
                  <c:v>125.42741935483861</c:v>
                </c:pt>
                <c:pt idx="5304">
                  <c:v>125.53161290322571</c:v>
                </c:pt>
                <c:pt idx="5305">
                  <c:v>125.53161290322571</c:v>
                </c:pt>
                <c:pt idx="5306">
                  <c:v>125.63580645161281</c:v>
                </c:pt>
                <c:pt idx="5307">
                  <c:v>125.63580645161281</c:v>
                </c:pt>
                <c:pt idx="5308">
                  <c:v>125.7399999999999</c:v>
                </c:pt>
                <c:pt idx="5309">
                  <c:v>125.84451612903216</c:v>
                </c:pt>
                <c:pt idx="5310">
                  <c:v>125.84451612903216</c:v>
                </c:pt>
                <c:pt idx="5311">
                  <c:v>125.84451612903216</c:v>
                </c:pt>
                <c:pt idx="5312">
                  <c:v>125.94903225806443</c:v>
                </c:pt>
                <c:pt idx="5313">
                  <c:v>125.94903225806443</c:v>
                </c:pt>
                <c:pt idx="5314">
                  <c:v>126.0535483870967</c:v>
                </c:pt>
                <c:pt idx="5315">
                  <c:v>126.0535483870967</c:v>
                </c:pt>
                <c:pt idx="5316">
                  <c:v>126.15806451612896</c:v>
                </c:pt>
                <c:pt idx="5317">
                  <c:v>126.05387096774187</c:v>
                </c:pt>
                <c:pt idx="5318">
                  <c:v>126.15838709677415</c:v>
                </c:pt>
                <c:pt idx="5319">
                  <c:v>126.26290322580641</c:v>
                </c:pt>
                <c:pt idx="5320">
                  <c:v>126.36741935483867</c:v>
                </c:pt>
                <c:pt idx="5321">
                  <c:v>126.47193548387094</c:v>
                </c:pt>
                <c:pt idx="5322">
                  <c:v>126.57645161290321</c:v>
                </c:pt>
                <c:pt idx="5323">
                  <c:v>126.68096774193546</c:v>
                </c:pt>
                <c:pt idx="5324">
                  <c:v>126.78548387096772</c:v>
                </c:pt>
                <c:pt idx="5325">
                  <c:v>126.88999999999999</c:v>
                </c:pt>
                <c:pt idx="5326">
                  <c:v>126.88999999999999</c:v>
                </c:pt>
                <c:pt idx="5327">
                  <c:v>126.99451612903225</c:v>
                </c:pt>
                <c:pt idx="5328">
                  <c:v>127.09903225806451</c:v>
                </c:pt>
                <c:pt idx="5329">
                  <c:v>127.20354838709677</c:v>
                </c:pt>
                <c:pt idx="5330">
                  <c:v>127.30806451612904</c:v>
                </c:pt>
                <c:pt idx="5331">
                  <c:v>127.41258064516128</c:v>
                </c:pt>
                <c:pt idx="5332">
                  <c:v>127.51709677419355</c:v>
                </c:pt>
                <c:pt idx="5333">
                  <c:v>127.7258064516129</c:v>
                </c:pt>
                <c:pt idx="5334">
                  <c:v>127.83032258064516</c:v>
                </c:pt>
                <c:pt idx="5335">
                  <c:v>127.93483870967742</c:v>
                </c:pt>
                <c:pt idx="5336">
                  <c:v>128.03935483870967</c:v>
                </c:pt>
                <c:pt idx="5337">
                  <c:v>128.14387096774195</c:v>
                </c:pt>
                <c:pt idx="5338">
                  <c:v>128.2483870967742</c:v>
                </c:pt>
                <c:pt idx="5339">
                  <c:v>128.35290322580644</c:v>
                </c:pt>
                <c:pt idx="5340">
                  <c:v>128.35290322580644</c:v>
                </c:pt>
                <c:pt idx="5341">
                  <c:v>128.45741935483872</c:v>
                </c:pt>
                <c:pt idx="5342">
                  <c:v>128.56193548387097</c:v>
                </c:pt>
                <c:pt idx="5343">
                  <c:v>128.56193548387097</c:v>
                </c:pt>
                <c:pt idx="5344">
                  <c:v>128.66645161290324</c:v>
                </c:pt>
                <c:pt idx="5345">
                  <c:v>128.66645161290324</c:v>
                </c:pt>
                <c:pt idx="5346">
                  <c:v>128.77096774193549</c:v>
                </c:pt>
                <c:pt idx="5347">
                  <c:v>128.77096774193549</c:v>
                </c:pt>
                <c:pt idx="5348">
                  <c:v>128.97967741935486</c:v>
                </c:pt>
                <c:pt idx="5349">
                  <c:v>128.97967741935486</c:v>
                </c:pt>
                <c:pt idx="5350">
                  <c:v>128.97967741935486</c:v>
                </c:pt>
                <c:pt idx="5351">
                  <c:v>128.97967741935486</c:v>
                </c:pt>
                <c:pt idx="5352">
                  <c:v>128.97967741935486</c:v>
                </c:pt>
                <c:pt idx="5353">
                  <c:v>128.97967741935486</c:v>
                </c:pt>
                <c:pt idx="5354">
                  <c:v>128.97967741935486</c:v>
                </c:pt>
                <c:pt idx="5355">
                  <c:v>128.97967741935486</c:v>
                </c:pt>
                <c:pt idx="5356">
                  <c:v>128.97967741935486</c:v>
                </c:pt>
                <c:pt idx="5357">
                  <c:v>129.08419354838711</c:v>
                </c:pt>
                <c:pt idx="5358">
                  <c:v>129.08419354838711</c:v>
                </c:pt>
                <c:pt idx="5359">
                  <c:v>129.08419354838711</c:v>
                </c:pt>
                <c:pt idx="5360">
                  <c:v>129.18838709677419</c:v>
                </c:pt>
                <c:pt idx="5361">
                  <c:v>129.29258064516131</c:v>
                </c:pt>
                <c:pt idx="5362">
                  <c:v>129.29258064516131</c:v>
                </c:pt>
                <c:pt idx="5363">
                  <c:v>129.29258064516131</c:v>
                </c:pt>
                <c:pt idx="5364">
                  <c:v>129.18838709677419</c:v>
                </c:pt>
                <c:pt idx="5365">
                  <c:v>129.18838709677419</c:v>
                </c:pt>
                <c:pt idx="5366">
                  <c:v>129.29258064516131</c:v>
                </c:pt>
                <c:pt idx="5367">
                  <c:v>129.29258064516131</c:v>
                </c:pt>
                <c:pt idx="5368">
                  <c:v>129.29258064516131</c:v>
                </c:pt>
                <c:pt idx="5369">
                  <c:v>129.3967741935484</c:v>
                </c:pt>
                <c:pt idx="5370">
                  <c:v>129.50096774193548</c:v>
                </c:pt>
                <c:pt idx="5371">
                  <c:v>129.6051612903226</c:v>
                </c:pt>
                <c:pt idx="5372">
                  <c:v>129.70935483870969</c:v>
                </c:pt>
                <c:pt idx="5373">
                  <c:v>129.81354838709677</c:v>
                </c:pt>
                <c:pt idx="5374">
                  <c:v>129.81354838709677</c:v>
                </c:pt>
                <c:pt idx="5375">
                  <c:v>129.81354838709677</c:v>
                </c:pt>
                <c:pt idx="5376">
                  <c:v>129.91774193548389</c:v>
                </c:pt>
                <c:pt idx="5377">
                  <c:v>130.02193548387098</c:v>
                </c:pt>
                <c:pt idx="5378">
                  <c:v>130.12612903225806</c:v>
                </c:pt>
                <c:pt idx="5379">
                  <c:v>130.23032258064518</c:v>
                </c:pt>
                <c:pt idx="5380">
                  <c:v>130.33451612903227</c:v>
                </c:pt>
                <c:pt idx="5381">
                  <c:v>130.43870967741935</c:v>
                </c:pt>
                <c:pt idx="5382">
                  <c:v>130.54290322580647</c:v>
                </c:pt>
                <c:pt idx="5383">
                  <c:v>130.64709677419356</c:v>
                </c:pt>
                <c:pt idx="5384">
                  <c:v>130.75129032258067</c:v>
                </c:pt>
                <c:pt idx="5385">
                  <c:v>130.85548387096776</c:v>
                </c:pt>
                <c:pt idx="5386">
                  <c:v>130.95967741935485</c:v>
                </c:pt>
                <c:pt idx="5387">
                  <c:v>131.06387096774196</c:v>
                </c:pt>
                <c:pt idx="5388">
                  <c:v>131.16806451612905</c:v>
                </c:pt>
                <c:pt idx="5389">
                  <c:v>131.16806451612905</c:v>
                </c:pt>
                <c:pt idx="5390">
                  <c:v>131.27225806451614</c:v>
                </c:pt>
                <c:pt idx="5391">
                  <c:v>131.27225806451614</c:v>
                </c:pt>
                <c:pt idx="5392">
                  <c:v>131.27225806451614</c:v>
                </c:pt>
                <c:pt idx="5393">
                  <c:v>131.37645161290325</c:v>
                </c:pt>
                <c:pt idx="5394">
                  <c:v>131.48064516129034</c:v>
                </c:pt>
                <c:pt idx="5395">
                  <c:v>131.58483870967743</c:v>
                </c:pt>
                <c:pt idx="5396">
                  <c:v>131.68903225806454</c:v>
                </c:pt>
                <c:pt idx="5397">
                  <c:v>131.68903225806454</c:v>
                </c:pt>
                <c:pt idx="5398">
                  <c:v>131.79322580645163</c:v>
                </c:pt>
                <c:pt idx="5399">
                  <c:v>131.89741935483872</c:v>
                </c:pt>
                <c:pt idx="5400">
                  <c:v>131.89741935483872</c:v>
                </c:pt>
                <c:pt idx="5401">
                  <c:v>131.89741935483872</c:v>
                </c:pt>
                <c:pt idx="5402">
                  <c:v>131.89741935483872</c:v>
                </c:pt>
                <c:pt idx="5403">
                  <c:v>131.89741935483872</c:v>
                </c:pt>
                <c:pt idx="5404">
                  <c:v>131.89741935483872</c:v>
                </c:pt>
                <c:pt idx="5405">
                  <c:v>132.00161290322583</c:v>
                </c:pt>
                <c:pt idx="5406">
                  <c:v>132.10580645161292</c:v>
                </c:pt>
                <c:pt idx="5407">
                  <c:v>132.10580645161292</c:v>
                </c:pt>
                <c:pt idx="5408">
                  <c:v>132.10580645161292</c:v>
                </c:pt>
                <c:pt idx="5409">
                  <c:v>132.10580645161292</c:v>
                </c:pt>
                <c:pt idx="5410">
                  <c:v>132.10580645161292</c:v>
                </c:pt>
                <c:pt idx="5411">
                  <c:v>132.10580645161292</c:v>
                </c:pt>
                <c:pt idx="5412">
                  <c:v>132.21032258064517</c:v>
                </c:pt>
                <c:pt idx="5413">
                  <c:v>132.21032258064517</c:v>
                </c:pt>
                <c:pt idx="5414">
                  <c:v>132.31483870967742</c:v>
                </c:pt>
                <c:pt idx="5415">
                  <c:v>132.41935483870967</c:v>
                </c:pt>
                <c:pt idx="5416">
                  <c:v>132.52387096774194</c:v>
                </c:pt>
                <c:pt idx="5417">
                  <c:v>132.62838709677419</c:v>
                </c:pt>
                <c:pt idx="5418">
                  <c:v>132.62838709677419</c:v>
                </c:pt>
                <c:pt idx="5419">
                  <c:v>132.62838709677419</c:v>
                </c:pt>
                <c:pt idx="5420">
                  <c:v>132.73258064516125</c:v>
                </c:pt>
                <c:pt idx="5421">
                  <c:v>132.73258064516125</c:v>
                </c:pt>
                <c:pt idx="5422">
                  <c:v>132.73258064516125</c:v>
                </c:pt>
                <c:pt idx="5423">
                  <c:v>132.73258064516125</c:v>
                </c:pt>
                <c:pt idx="5424">
                  <c:v>132.73258064516125</c:v>
                </c:pt>
                <c:pt idx="5425">
                  <c:v>132.83709677419355</c:v>
                </c:pt>
                <c:pt idx="5426">
                  <c:v>132.83709677419353</c:v>
                </c:pt>
                <c:pt idx="5427">
                  <c:v>132.9416129032258</c:v>
                </c:pt>
                <c:pt idx="5428">
                  <c:v>133.04612903225805</c:v>
                </c:pt>
                <c:pt idx="5429">
                  <c:v>133.1506451612903</c:v>
                </c:pt>
                <c:pt idx="5430">
                  <c:v>133.25516129032258</c:v>
                </c:pt>
                <c:pt idx="5431">
                  <c:v>133.25516129032255</c:v>
                </c:pt>
                <c:pt idx="5432">
                  <c:v>133.35967741935482</c:v>
                </c:pt>
                <c:pt idx="5433">
                  <c:v>133.46419354838707</c:v>
                </c:pt>
                <c:pt idx="5434">
                  <c:v>133.56870967741932</c:v>
                </c:pt>
                <c:pt idx="5435">
                  <c:v>133.67322580645157</c:v>
                </c:pt>
                <c:pt idx="5436">
                  <c:v>133.77774193548382</c:v>
                </c:pt>
                <c:pt idx="5437">
                  <c:v>133.88225806451609</c:v>
                </c:pt>
                <c:pt idx="5438">
                  <c:v>133.98677419354834</c:v>
                </c:pt>
                <c:pt idx="5439">
                  <c:v>134.09129032258059</c:v>
                </c:pt>
                <c:pt idx="5440">
                  <c:v>134.19580645161284</c:v>
                </c:pt>
                <c:pt idx="5441">
                  <c:v>134.30032258064509</c:v>
                </c:pt>
                <c:pt idx="5442">
                  <c:v>134.40483870967736</c:v>
                </c:pt>
                <c:pt idx="5443">
                  <c:v>134.40483870967736</c:v>
                </c:pt>
                <c:pt idx="5444">
                  <c:v>134.50935483870961</c:v>
                </c:pt>
                <c:pt idx="5445">
                  <c:v>134.50935483870961</c:v>
                </c:pt>
                <c:pt idx="5446">
                  <c:v>134.50935483870961</c:v>
                </c:pt>
                <c:pt idx="5447">
                  <c:v>134.50935483870961</c:v>
                </c:pt>
                <c:pt idx="5448">
                  <c:v>134.50935483870961</c:v>
                </c:pt>
                <c:pt idx="5449">
                  <c:v>134.61387096774186</c:v>
                </c:pt>
                <c:pt idx="5450">
                  <c:v>134.71838709677411</c:v>
                </c:pt>
                <c:pt idx="5451">
                  <c:v>134.82290322580636</c:v>
                </c:pt>
                <c:pt idx="5452">
                  <c:v>134.92741935483866</c:v>
                </c:pt>
                <c:pt idx="5453">
                  <c:v>135.13645161290316</c:v>
                </c:pt>
                <c:pt idx="5454">
                  <c:v>135.24096774193544</c:v>
                </c:pt>
                <c:pt idx="5455">
                  <c:v>135.44999999999993</c:v>
                </c:pt>
                <c:pt idx="5456">
                  <c:v>135.44999999999993</c:v>
                </c:pt>
                <c:pt idx="5457">
                  <c:v>135.65903225806446</c:v>
                </c:pt>
                <c:pt idx="5458">
                  <c:v>135.86774193548382</c:v>
                </c:pt>
                <c:pt idx="5459">
                  <c:v>136.07645161290318</c:v>
                </c:pt>
                <c:pt idx="5460">
                  <c:v>136.28516129032255</c:v>
                </c:pt>
                <c:pt idx="5461">
                  <c:v>136.28516129032255</c:v>
                </c:pt>
                <c:pt idx="5462">
                  <c:v>136.49419354838705</c:v>
                </c:pt>
                <c:pt idx="5463">
                  <c:v>136.59870967741935</c:v>
                </c:pt>
                <c:pt idx="5464">
                  <c:v>136.59870967741935</c:v>
                </c:pt>
                <c:pt idx="5465">
                  <c:v>136.59870967741935</c:v>
                </c:pt>
                <c:pt idx="5466">
                  <c:v>136.59870967741935</c:v>
                </c:pt>
                <c:pt idx="5467">
                  <c:v>136.7032258064516</c:v>
                </c:pt>
                <c:pt idx="5468">
                  <c:v>136.7032258064516</c:v>
                </c:pt>
                <c:pt idx="5469">
                  <c:v>136.59870967741938</c:v>
                </c:pt>
                <c:pt idx="5470">
                  <c:v>136.49419354838707</c:v>
                </c:pt>
                <c:pt idx="5471">
                  <c:v>136.49419354838707</c:v>
                </c:pt>
                <c:pt idx="5472">
                  <c:v>136.49419354838707</c:v>
                </c:pt>
                <c:pt idx="5473">
                  <c:v>136.49419354838707</c:v>
                </c:pt>
                <c:pt idx="5474">
                  <c:v>136.49419354838707</c:v>
                </c:pt>
                <c:pt idx="5475">
                  <c:v>136.80741935483869</c:v>
                </c:pt>
                <c:pt idx="5476">
                  <c:v>137.22483870967739</c:v>
                </c:pt>
                <c:pt idx="5477">
                  <c:v>137.32935483870966</c:v>
                </c:pt>
                <c:pt idx="5478">
                  <c:v>137.43387096774188</c:v>
                </c:pt>
                <c:pt idx="5479">
                  <c:v>137.43387096774191</c:v>
                </c:pt>
                <c:pt idx="5480">
                  <c:v>137.53838709677416</c:v>
                </c:pt>
                <c:pt idx="5481">
                  <c:v>137.64290322580641</c:v>
                </c:pt>
                <c:pt idx="5482">
                  <c:v>137.74741935483866</c:v>
                </c:pt>
                <c:pt idx="5483">
                  <c:v>137.74741935483868</c:v>
                </c:pt>
                <c:pt idx="5484">
                  <c:v>137.95612903225805</c:v>
                </c:pt>
                <c:pt idx="5485">
                  <c:v>138.16483870967741</c:v>
                </c:pt>
                <c:pt idx="5486">
                  <c:v>138.2690322580645</c:v>
                </c:pt>
                <c:pt idx="5487">
                  <c:v>138.2690322580645</c:v>
                </c:pt>
                <c:pt idx="5488">
                  <c:v>138.47774193548386</c:v>
                </c:pt>
                <c:pt idx="5489">
                  <c:v>138.47774193548389</c:v>
                </c:pt>
                <c:pt idx="5490">
                  <c:v>138.37354838709675</c:v>
                </c:pt>
                <c:pt idx="5491">
                  <c:v>138.16483870967741</c:v>
                </c:pt>
                <c:pt idx="5492">
                  <c:v>138.26935483870966</c:v>
                </c:pt>
                <c:pt idx="5493">
                  <c:v>138.26935483870966</c:v>
                </c:pt>
                <c:pt idx="5494">
                  <c:v>138.26935483870966</c:v>
                </c:pt>
                <c:pt idx="5495">
                  <c:v>138.26935483870966</c:v>
                </c:pt>
                <c:pt idx="5496">
                  <c:v>138.16483870967741</c:v>
                </c:pt>
                <c:pt idx="5497">
                  <c:v>138.47806451612902</c:v>
                </c:pt>
                <c:pt idx="5498">
                  <c:v>138.58225806451614</c:v>
                </c:pt>
                <c:pt idx="5499">
                  <c:v>138.58225806451611</c:v>
                </c:pt>
                <c:pt idx="5500">
                  <c:v>138.79129032258064</c:v>
                </c:pt>
                <c:pt idx="5501">
                  <c:v>139.10451612903225</c:v>
                </c:pt>
                <c:pt idx="5502">
                  <c:v>139.31322580645161</c:v>
                </c:pt>
                <c:pt idx="5503">
                  <c:v>139.41774193548386</c:v>
                </c:pt>
                <c:pt idx="5504">
                  <c:v>139.62645161290322</c:v>
                </c:pt>
                <c:pt idx="5505">
                  <c:v>139.83516129032259</c:v>
                </c:pt>
                <c:pt idx="5506">
                  <c:v>139.73064516129034</c:v>
                </c:pt>
                <c:pt idx="5507">
                  <c:v>139.52193548387098</c:v>
                </c:pt>
                <c:pt idx="5508">
                  <c:v>139.9393548387097</c:v>
                </c:pt>
                <c:pt idx="5509">
                  <c:v>140.25225806451616</c:v>
                </c:pt>
                <c:pt idx="5510">
                  <c:v>140.3567741935484</c:v>
                </c:pt>
                <c:pt idx="5511">
                  <c:v>140.3567741935484</c:v>
                </c:pt>
                <c:pt idx="5512">
                  <c:v>140.35677419354838</c:v>
                </c:pt>
                <c:pt idx="5513">
                  <c:v>140.46096774193552</c:v>
                </c:pt>
                <c:pt idx="5514">
                  <c:v>140.35645161290327</c:v>
                </c:pt>
                <c:pt idx="5515">
                  <c:v>140.14774193548391</c:v>
                </c:pt>
                <c:pt idx="5516">
                  <c:v>140.04354838709679</c:v>
                </c:pt>
                <c:pt idx="5517">
                  <c:v>140.14806451612907</c:v>
                </c:pt>
                <c:pt idx="5518">
                  <c:v>140.25258064516132</c:v>
                </c:pt>
                <c:pt idx="5519">
                  <c:v>140.04387096774195</c:v>
                </c:pt>
                <c:pt idx="5520">
                  <c:v>139.73064516129034</c:v>
                </c:pt>
                <c:pt idx="5521">
                  <c:v>139.73064516129034</c:v>
                </c:pt>
                <c:pt idx="5522">
                  <c:v>139.9393548387097</c:v>
                </c:pt>
                <c:pt idx="5523">
                  <c:v>140.25225806451616</c:v>
                </c:pt>
                <c:pt idx="5524">
                  <c:v>140.35645161290327</c:v>
                </c:pt>
                <c:pt idx="5525">
                  <c:v>140.46064516129033</c:v>
                </c:pt>
                <c:pt idx="5526">
                  <c:v>140.77387096774197</c:v>
                </c:pt>
                <c:pt idx="5527">
                  <c:v>141.08709677419358</c:v>
                </c:pt>
                <c:pt idx="5528">
                  <c:v>140.87838709677419</c:v>
                </c:pt>
                <c:pt idx="5529">
                  <c:v>140.87838709677422</c:v>
                </c:pt>
                <c:pt idx="5530">
                  <c:v>141.29580645161292</c:v>
                </c:pt>
                <c:pt idx="5531">
                  <c:v>141.29580645161292</c:v>
                </c:pt>
                <c:pt idx="5532">
                  <c:v>141.1916129032258</c:v>
                </c:pt>
                <c:pt idx="5533">
                  <c:v>140.87838709677419</c:v>
                </c:pt>
                <c:pt idx="5534">
                  <c:v>140.98258064516128</c:v>
                </c:pt>
                <c:pt idx="5535">
                  <c:v>141.08709677419358</c:v>
                </c:pt>
                <c:pt idx="5536">
                  <c:v>140.77387096774197</c:v>
                </c:pt>
                <c:pt idx="5537">
                  <c:v>140.56516129032258</c:v>
                </c:pt>
                <c:pt idx="5538">
                  <c:v>140.56516129032261</c:v>
                </c:pt>
                <c:pt idx="5539">
                  <c:v>140.25193548387099</c:v>
                </c:pt>
                <c:pt idx="5540">
                  <c:v>139.72999999999999</c:v>
                </c:pt>
                <c:pt idx="5541">
                  <c:v>139.52096774193549</c:v>
                </c:pt>
                <c:pt idx="5542">
                  <c:v>139.72967741935483</c:v>
                </c:pt>
                <c:pt idx="5543">
                  <c:v>139.93838709677419</c:v>
                </c:pt>
                <c:pt idx="5544">
                  <c:v>140.04290322580644</c:v>
                </c:pt>
                <c:pt idx="5545">
                  <c:v>140.4606451612903</c:v>
                </c:pt>
                <c:pt idx="5546">
                  <c:v>140.87806451612903</c:v>
                </c:pt>
                <c:pt idx="5547">
                  <c:v>141.08677419354837</c:v>
                </c:pt>
                <c:pt idx="5548">
                  <c:v>141.08677419354837</c:v>
                </c:pt>
                <c:pt idx="5549">
                  <c:v>141.50419354838709</c:v>
                </c:pt>
                <c:pt idx="5550">
                  <c:v>141.71290322580643</c:v>
                </c:pt>
                <c:pt idx="5551">
                  <c:v>142.13064516129029</c:v>
                </c:pt>
                <c:pt idx="5552">
                  <c:v>142.33935483870965</c:v>
                </c:pt>
                <c:pt idx="5553">
                  <c:v>142.54806451612902</c:v>
                </c:pt>
                <c:pt idx="5554">
                  <c:v>142.54806451612902</c:v>
                </c:pt>
                <c:pt idx="5555">
                  <c:v>142.65258064516127</c:v>
                </c:pt>
                <c:pt idx="5556">
                  <c:v>142.65258064516127</c:v>
                </c:pt>
                <c:pt idx="5557">
                  <c:v>142.54806451612899</c:v>
                </c:pt>
                <c:pt idx="5558">
                  <c:v>142.54806451612899</c:v>
                </c:pt>
                <c:pt idx="5559">
                  <c:v>142.6522580645161</c:v>
                </c:pt>
                <c:pt idx="5560">
                  <c:v>142.6522580645161</c:v>
                </c:pt>
                <c:pt idx="5561">
                  <c:v>142.44354838709677</c:v>
                </c:pt>
                <c:pt idx="5562">
                  <c:v>142.44354838709674</c:v>
                </c:pt>
                <c:pt idx="5563">
                  <c:v>142.44354838709674</c:v>
                </c:pt>
                <c:pt idx="5564">
                  <c:v>142.86129032258063</c:v>
                </c:pt>
                <c:pt idx="5565">
                  <c:v>142.65258064516127</c:v>
                </c:pt>
                <c:pt idx="5566">
                  <c:v>142.96548387096772</c:v>
                </c:pt>
                <c:pt idx="5567">
                  <c:v>143.38322580645161</c:v>
                </c:pt>
                <c:pt idx="5568">
                  <c:v>143.59193548387094</c:v>
                </c:pt>
                <c:pt idx="5569">
                  <c:v>143.90516129032258</c:v>
                </c:pt>
                <c:pt idx="5570">
                  <c:v>144.00967741935486</c:v>
                </c:pt>
                <c:pt idx="5571">
                  <c:v>144.74032258064514</c:v>
                </c:pt>
                <c:pt idx="5572">
                  <c:v>145.68</c:v>
                </c:pt>
                <c:pt idx="5573">
                  <c:v>145.47129032258064</c:v>
                </c:pt>
                <c:pt idx="5574">
                  <c:v>145.05354838709678</c:v>
                </c:pt>
                <c:pt idx="5575">
                  <c:v>145.15774193548387</c:v>
                </c:pt>
                <c:pt idx="5576">
                  <c:v>145.36645161290323</c:v>
                </c:pt>
                <c:pt idx="5577">
                  <c:v>145.67967741935485</c:v>
                </c:pt>
                <c:pt idx="5578">
                  <c:v>144.94903225806451</c:v>
                </c:pt>
                <c:pt idx="5579">
                  <c:v>144.84451612903226</c:v>
                </c:pt>
                <c:pt idx="5580">
                  <c:v>144.74000000000004</c:v>
                </c:pt>
                <c:pt idx="5581">
                  <c:v>144.84419354838712</c:v>
                </c:pt>
                <c:pt idx="5582">
                  <c:v>144.94838709677424</c:v>
                </c:pt>
                <c:pt idx="5583">
                  <c:v>144.94838709677421</c:v>
                </c:pt>
                <c:pt idx="5584">
                  <c:v>144.8441935483871</c:v>
                </c:pt>
                <c:pt idx="5585">
                  <c:v>144.74</c:v>
                </c:pt>
                <c:pt idx="5586">
                  <c:v>144.73999999999998</c:v>
                </c:pt>
                <c:pt idx="5587">
                  <c:v>144.63580645161289</c:v>
                </c:pt>
                <c:pt idx="5588">
                  <c:v>144.74032258064511</c:v>
                </c:pt>
                <c:pt idx="5589">
                  <c:v>144.63612903225803</c:v>
                </c:pt>
                <c:pt idx="5590">
                  <c:v>144.84483870967742</c:v>
                </c:pt>
                <c:pt idx="5591">
                  <c:v>144.7406451612903</c:v>
                </c:pt>
                <c:pt idx="5592">
                  <c:v>144.53193548387094</c:v>
                </c:pt>
                <c:pt idx="5593">
                  <c:v>144.84483870967742</c:v>
                </c:pt>
                <c:pt idx="5594">
                  <c:v>145.15774193548387</c:v>
                </c:pt>
                <c:pt idx="5595">
                  <c:v>145.15774193548384</c:v>
                </c:pt>
                <c:pt idx="5596">
                  <c:v>145.57516129032254</c:v>
                </c:pt>
                <c:pt idx="5597">
                  <c:v>145.26225806451609</c:v>
                </c:pt>
                <c:pt idx="5598">
                  <c:v>145.57516129032251</c:v>
                </c:pt>
                <c:pt idx="5599">
                  <c:v>145.88838709677412</c:v>
                </c:pt>
                <c:pt idx="5600">
                  <c:v>145.57516129032251</c:v>
                </c:pt>
                <c:pt idx="5601">
                  <c:v>145.57516129032254</c:v>
                </c:pt>
                <c:pt idx="5602">
                  <c:v>145.57516129032254</c:v>
                </c:pt>
                <c:pt idx="5603">
                  <c:v>145.47064516129029</c:v>
                </c:pt>
                <c:pt idx="5604">
                  <c:v>145.99225806451611</c:v>
                </c:pt>
                <c:pt idx="5605">
                  <c:v>146.61870967741933</c:v>
                </c:pt>
                <c:pt idx="5606">
                  <c:v>146.61870967741936</c:v>
                </c:pt>
                <c:pt idx="5607">
                  <c:v>146.41</c:v>
                </c:pt>
                <c:pt idx="5608">
                  <c:v>145.88806451612902</c:v>
                </c:pt>
                <c:pt idx="5609">
                  <c:v>146.61870967741933</c:v>
                </c:pt>
                <c:pt idx="5610">
                  <c:v>146.61870967741936</c:v>
                </c:pt>
                <c:pt idx="5611">
                  <c:v>146.51451612903224</c:v>
                </c:pt>
                <c:pt idx="5612">
                  <c:v>146.41032258064513</c:v>
                </c:pt>
                <c:pt idx="5613">
                  <c:v>146.20161290322577</c:v>
                </c:pt>
                <c:pt idx="5614">
                  <c:v>146.09709677419355</c:v>
                </c:pt>
                <c:pt idx="5615">
                  <c:v>146.30580645161288</c:v>
                </c:pt>
                <c:pt idx="5616">
                  <c:v>146.30580645161288</c:v>
                </c:pt>
                <c:pt idx="5617">
                  <c:v>146.41</c:v>
                </c:pt>
                <c:pt idx="5618">
                  <c:v>146.72290322580645</c:v>
                </c:pt>
                <c:pt idx="5619">
                  <c:v>146.72290322580648</c:v>
                </c:pt>
                <c:pt idx="5620">
                  <c:v>146.93161290322581</c:v>
                </c:pt>
                <c:pt idx="5621">
                  <c:v>146.82741935483867</c:v>
                </c:pt>
                <c:pt idx="5622">
                  <c:v>147.03612903225803</c:v>
                </c:pt>
                <c:pt idx="5623">
                  <c:v>147.45354838709676</c:v>
                </c:pt>
                <c:pt idx="5624">
                  <c:v>147.2448387096774</c:v>
                </c:pt>
                <c:pt idx="5625">
                  <c:v>147.24483870967742</c:v>
                </c:pt>
                <c:pt idx="5626">
                  <c:v>147.97548387096774</c:v>
                </c:pt>
                <c:pt idx="5627">
                  <c:v>147.66258064516126</c:v>
                </c:pt>
                <c:pt idx="5628">
                  <c:v>147.76677419354837</c:v>
                </c:pt>
                <c:pt idx="5629">
                  <c:v>148.39322580645157</c:v>
                </c:pt>
                <c:pt idx="5630">
                  <c:v>148.18451612903223</c:v>
                </c:pt>
                <c:pt idx="5631">
                  <c:v>147.34935483870964</c:v>
                </c:pt>
                <c:pt idx="5632">
                  <c:v>147.45354838709676</c:v>
                </c:pt>
                <c:pt idx="5633">
                  <c:v>147.24483870967742</c:v>
                </c:pt>
                <c:pt idx="5634">
                  <c:v>146.8274193548387</c:v>
                </c:pt>
                <c:pt idx="5635">
                  <c:v>147.03645161290322</c:v>
                </c:pt>
                <c:pt idx="5636">
                  <c:v>146.93193548387097</c:v>
                </c:pt>
                <c:pt idx="5637">
                  <c:v>147.03645161290322</c:v>
                </c:pt>
                <c:pt idx="5638">
                  <c:v>147.03645161290322</c:v>
                </c:pt>
                <c:pt idx="5639">
                  <c:v>147.24516129032259</c:v>
                </c:pt>
                <c:pt idx="5640">
                  <c:v>147.24516129032256</c:v>
                </c:pt>
                <c:pt idx="5641">
                  <c:v>147.34967741935483</c:v>
                </c:pt>
                <c:pt idx="5642">
                  <c:v>147.14096774193544</c:v>
                </c:pt>
                <c:pt idx="5643">
                  <c:v>147.14096774193544</c:v>
                </c:pt>
                <c:pt idx="5644">
                  <c:v>147.55838709677414</c:v>
                </c:pt>
                <c:pt idx="5645">
                  <c:v>147.55838709677414</c:v>
                </c:pt>
                <c:pt idx="5646">
                  <c:v>147.55838709677417</c:v>
                </c:pt>
                <c:pt idx="5647">
                  <c:v>147.76709677419353</c:v>
                </c:pt>
                <c:pt idx="5648">
                  <c:v>148.28903225806448</c:v>
                </c:pt>
                <c:pt idx="5649">
                  <c:v>148.39354838709676</c:v>
                </c:pt>
                <c:pt idx="5650">
                  <c:v>148.28903225806451</c:v>
                </c:pt>
                <c:pt idx="5651">
                  <c:v>148.70645161290324</c:v>
                </c:pt>
                <c:pt idx="5652">
                  <c:v>148.9151612903226</c:v>
                </c:pt>
                <c:pt idx="5653">
                  <c:v>149.12387096774196</c:v>
                </c:pt>
                <c:pt idx="5654">
                  <c:v>148.81096774193549</c:v>
                </c:pt>
                <c:pt idx="5655">
                  <c:v>149.43741935483868</c:v>
                </c:pt>
                <c:pt idx="5656">
                  <c:v>149.33322580645162</c:v>
                </c:pt>
                <c:pt idx="5657">
                  <c:v>148.39387096774195</c:v>
                </c:pt>
                <c:pt idx="5658">
                  <c:v>148.7067741935484</c:v>
                </c:pt>
                <c:pt idx="5659">
                  <c:v>148.70677419354845</c:v>
                </c:pt>
                <c:pt idx="5660">
                  <c:v>147.76741935483878</c:v>
                </c:pt>
                <c:pt idx="5661">
                  <c:v>147.97612903225811</c:v>
                </c:pt>
                <c:pt idx="5662">
                  <c:v>149.43774193548393</c:v>
                </c:pt>
                <c:pt idx="5663">
                  <c:v>149.22903225806456</c:v>
                </c:pt>
                <c:pt idx="5664">
                  <c:v>149.12483870967745</c:v>
                </c:pt>
                <c:pt idx="5665">
                  <c:v>148.28967741935489</c:v>
                </c:pt>
                <c:pt idx="5666">
                  <c:v>147.871935483871</c:v>
                </c:pt>
                <c:pt idx="5667">
                  <c:v>147.66322580645166</c:v>
                </c:pt>
                <c:pt idx="5668">
                  <c:v>147.45451612903227</c:v>
                </c:pt>
                <c:pt idx="5669">
                  <c:v>147.45451612903224</c:v>
                </c:pt>
                <c:pt idx="5670">
                  <c:v>147.14129032258063</c:v>
                </c:pt>
                <c:pt idx="5671">
                  <c:v>146.61935483870968</c:v>
                </c:pt>
                <c:pt idx="5672">
                  <c:v>146.61935483870968</c:v>
                </c:pt>
                <c:pt idx="5673">
                  <c:v>146.72354838709674</c:v>
                </c:pt>
                <c:pt idx="5674">
                  <c:v>146.61903225806449</c:v>
                </c:pt>
                <c:pt idx="5675">
                  <c:v>146.30612903225807</c:v>
                </c:pt>
                <c:pt idx="5676">
                  <c:v>146.09741935483871</c:v>
                </c:pt>
                <c:pt idx="5677">
                  <c:v>145.78419354838709</c:v>
                </c:pt>
                <c:pt idx="5678">
                  <c:v>145.57548387096773</c:v>
                </c:pt>
                <c:pt idx="5679">
                  <c:v>144.94935483870964</c:v>
                </c:pt>
                <c:pt idx="5680">
                  <c:v>144.7406451612903</c:v>
                </c:pt>
                <c:pt idx="5681">
                  <c:v>144.84516129032255</c:v>
                </c:pt>
                <c:pt idx="5682">
                  <c:v>144.00999999999996</c:v>
                </c:pt>
                <c:pt idx="5683">
                  <c:v>143.80129032258063</c:v>
                </c:pt>
                <c:pt idx="5684">
                  <c:v>143.59258064516123</c:v>
                </c:pt>
                <c:pt idx="5685">
                  <c:v>143.59258064516126</c:v>
                </c:pt>
                <c:pt idx="5686">
                  <c:v>142.96612903225804</c:v>
                </c:pt>
                <c:pt idx="5687">
                  <c:v>143.07032258064515</c:v>
                </c:pt>
                <c:pt idx="5688">
                  <c:v>143.59193548387094</c:v>
                </c:pt>
                <c:pt idx="5689">
                  <c:v>143.80064516129028</c:v>
                </c:pt>
                <c:pt idx="5690">
                  <c:v>143.59193548387091</c:v>
                </c:pt>
                <c:pt idx="5691">
                  <c:v>143.48741935483869</c:v>
                </c:pt>
                <c:pt idx="5692">
                  <c:v>143.38290322580644</c:v>
                </c:pt>
                <c:pt idx="5693">
                  <c:v>142.54774193548386</c:v>
                </c:pt>
                <c:pt idx="5694">
                  <c:v>142.44354838709674</c:v>
                </c:pt>
                <c:pt idx="5695">
                  <c:v>142.33903225806449</c:v>
                </c:pt>
                <c:pt idx="5696">
                  <c:v>142.1073808410645</c:v>
                </c:pt>
                <c:pt idx="5697">
                  <c:v>141.8757294240645</c:v>
                </c:pt>
                <c:pt idx="5698">
                  <c:v>141.64407800706451</c:v>
                </c:pt>
                <c:pt idx="5699">
                  <c:v>141.41242659006451</c:v>
                </c:pt>
                <c:pt idx="5700">
                  <c:v>141.18077517306452</c:v>
                </c:pt>
                <c:pt idx="5701">
                  <c:v>140.94912375606452</c:v>
                </c:pt>
                <c:pt idx="5702">
                  <c:v>139.96460875606454</c:v>
                </c:pt>
                <c:pt idx="5703">
                  <c:v>138.98009375606455</c:v>
                </c:pt>
                <c:pt idx="5704">
                  <c:v>137.99557875606456</c:v>
                </c:pt>
                <c:pt idx="5705">
                  <c:v>137.01106375606457</c:v>
                </c:pt>
                <c:pt idx="5706">
                  <c:v>136.02654875606459</c:v>
                </c:pt>
                <c:pt idx="5707">
                  <c:v>135.0420337560646</c:v>
                </c:pt>
                <c:pt idx="5708">
                  <c:v>134.05751875606461</c:v>
                </c:pt>
                <c:pt idx="5709">
                  <c:v>133.07300375606462</c:v>
                </c:pt>
                <c:pt idx="5710">
                  <c:v>132.08848875606463</c:v>
                </c:pt>
                <c:pt idx="5711">
                  <c:v>131.10397375606465</c:v>
                </c:pt>
                <c:pt idx="5712">
                  <c:v>130.11945875606466</c:v>
                </c:pt>
                <c:pt idx="5713">
                  <c:v>129.13494375606467</c:v>
                </c:pt>
                <c:pt idx="5714">
                  <c:v>128.15042875606468</c:v>
                </c:pt>
                <c:pt idx="5715">
                  <c:v>127.16591375606468</c:v>
                </c:pt>
                <c:pt idx="5716">
                  <c:v>126.18139875606468</c:v>
                </c:pt>
                <c:pt idx="5717">
                  <c:v>125.19688375606468</c:v>
                </c:pt>
                <c:pt idx="5718">
                  <c:v>124.21236875606468</c:v>
                </c:pt>
                <c:pt idx="5719">
                  <c:v>123.22785375606468</c:v>
                </c:pt>
                <c:pt idx="5720">
                  <c:v>122.24333875606467</c:v>
                </c:pt>
                <c:pt idx="5721">
                  <c:v>121.25882375606467</c:v>
                </c:pt>
                <c:pt idx="5722">
                  <c:v>120.27430875606467</c:v>
                </c:pt>
                <c:pt idx="5723">
                  <c:v>119.28979375606467</c:v>
                </c:pt>
                <c:pt idx="5724">
                  <c:v>118.30527875606467</c:v>
                </c:pt>
                <c:pt idx="5725">
                  <c:v>117.32076375606466</c:v>
                </c:pt>
                <c:pt idx="5726">
                  <c:v>116.60682375606467</c:v>
                </c:pt>
                <c:pt idx="5727">
                  <c:v>115.89288375606468</c:v>
                </c:pt>
                <c:pt idx="5728">
                  <c:v>115.17894375606468</c:v>
                </c:pt>
                <c:pt idx="5729">
                  <c:v>114.46500375606469</c:v>
                </c:pt>
                <c:pt idx="5730">
                  <c:v>113.7510637560647</c:v>
                </c:pt>
                <c:pt idx="5731">
                  <c:v>113.0371237560647</c:v>
                </c:pt>
                <c:pt idx="5732">
                  <c:v>112.32318375606471</c:v>
                </c:pt>
                <c:pt idx="5733">
                  <c:v>111.60924375606471</c:v>
                </c:pt>
                <c:pt idx="5734">
                  <c:v>110.89530375606472</c:v>
                </c:pt>
                <c:pt idx="5735">
                  <c:v>110.18136375606473</c:v>
                </c:pt>
                <c:pt idx="5736">
                  <c:v>109.46742375606473</c:v>
                </c:pt>
                <c:pt idx="5737">
                  <c:v>108.75348375606474</c:v>
                </c:pt>
                <c:pt idx="5738">
                  <c:v>108.03954375606475</c:v>
                </c:pt>
                <c:pt idx="5739">
                  <c:v>107.32560375606475</c:v>
                </c:pt>
                <c:pt idx="5740">
                  <c:v>106.61166375606476</c:v>
                </c:pt>
                <c:pt idx="5741">
                  <c:v>106.12203755606475</c:v>
                </c:pt>
                <c:pt idx="5742">
                  <c:v>105.63241135606475</c:v>
                </c:pt>
                <c:pt idx="5743">
                  <c:v>105.14278515606475</c:v>
                </c:pt>
                <c:pt idx="5744">
                  <c:v>104.65315895606474</c:v>
                </c:pt>
                <c:pt idx="5745">
                  <c:v>104.16353275606474</c:v>
                </c:pt>
                <c:pt idx="5746">
                  <c:v>103.67390655606474</c:v>
                </c:pt>
                <c:pt idx="5747">
                  <c:v>103.18428035606473</c:v>
                </c:pt>
                <c:pt idx="5748">
                  <c:v>102.69465415606473</c:v>
                </c:pt>
                <c:pt idx="5749">
                  <c:v>102.20502795606473</c:v>
                </c:pt>
                <c:pt idx="5750">
                  <c:v>101.71540175606472</c:v>
                </c:pt>
                <c:pt idx="5751">
                  <c:v>101.22577555606472</c:v>
                </c:pt>
                <c:pt idx="5752">
                  <c:v>100.73614935606471</c:v>
                </c:pt>
                <c:pt idx="5753">
                  <c:v>100.24652315606471</c:v>
                </c:pt>
                <c:pt idx="5754">
                  <c:v>99.756896956064708</c:v>
                </c:pt>
                <c:pt idx="5755">
                  <c:v>99.267270756064704</c:v>
                </c:pt>
                <c:pt idx="5756">
                  <c:v>98.941651216064699</c:v>
                </c:pt>
                <c:pt idx="5757">
                  <c:v>98.616031676064694</c:v>
                </c:pt>
                <c:pt idx="5758">
                  <c:v>98.290412136064688</c:v>
                </c:pt>
                <c:pt idx="5759">
                  <c:v>97.964792596064683</c:v>
                </c:pt>
                <c:pt idx="5760">
                  <c:v>97.639173056064678</c:v>
                </c:pt>
                <c:pt idx="5761">
                  <c:v>97.313553516064673</c:v>
                </c:pt>
                <c:pt idx="5762">
                  <c:v>96.987933976064667</c:v>
                </c:pt>
                <c:pt idx="5763">
                  <c:v>96.662314436064662</c:v>
                </c:pt>
                <c:pt idx="5764">
                  <c:v>96.336694896064657</c:v>
                </c:pt>
                <c:pt idx="5765">
                  <c:v>96.011075356064651</c:v>
                </c:pt>
                <c:pt idx="5766">
                  <c:v>95.685455816064646</c:v>
                </c:pt>
                <c:pt idx="5767">
                  <c:v>95.463860921174643</c:v>
                </c:pt>
                <c:pt idx="5768">
                  <c:v>95.242266026284639</c:v>
                </c:pt>
                <c:pt idx="5769">
                  <c:v>95.020671131394636</c:v>
                </c:pt>
                <c:pt idx="5770">
                  <c:v>94.799076236504632</c:v>
                </c:pt>
                <c:pt idx="5771">
                  <c:v>94.577481341614629</c:v>
                </c:pt>
                <c:pt idx="5772">
                  <c:v>94.355886446724625</c:v>
                </c:pt>
                <c:pt idx="5773">
                  <c:v>94.134291551834622</c:v>
                </c:pt>
                <c:pt idx="5774">
                  <c:v>93.912696656944618</c:v>
                </c:pt>
                <c:pt idx="5775">
                  <c:v>93.691101762054615</c:v>
                </c:pt>
                <c:pt idx="5776">
                  <c:v>93.469506867164611</c:v>
                </c:pt>
                <c:pt idx="5777">
                  <c:v>93.247911972274608</c:v>
                </c:pt>
                <c:pt idx="5778">
                  <c:v>93.026317077384604</c:v>
                </c:pt>
                <c:pt idx="5779">
                  <c:v>92.804722182494601</c:v>
                </c:pt>
                <c:pt idx="5780">
                  <c:v>92.583127287604597</c:v>
                </c:pt>
                <c:pt idx="5781">
                  <c:v>92.361532392714594</c:v>
                </c:pt>
                <c:pt idx="5782">
                  <c:v>92.13993749782459</c:v>
                </c:pt>
                <c:pt idx="5783">
                  <c:v>91.987987697824593</c:v>
                </c:pt>
                <c:pt idx="5784">
                  <c:v>91.836037897824596</c:v>
                </c:pt>
                <c:pt idx="5785">
                  <c:v>91.684088097824599</c:v>
                </c:pt>
                <c:pt idx="5786">
                  <c:v>91.532138297824602</c:v>
                </c:pt>
                <c:pt idx="5787">
                  <c:v>91.380188497824605</c:v>
                </c:pt>
                <c:pt idx="5788">
                  <c:v>91.228238697824608</c:v>
                </c:pt>
                <c:pt idx="5789">
                  <c:v>91.076288897824611</c:v>
                </c:pt>
                <c:pt idx="5790">
                  <c:v>90.924339097824614</c:v>
                </c:pt>
                <c:pt idx="5791">
                  <c:v>90.772389297824617</c:v>
                </c:pt>
                <c:pt idx="5792">
                  <c:v>90.62043949782462</c:v>
                </c:pt>
                <c:pt idx="5793">
                  <c:v>90.468489697824623</c:v>
                </c:pt>
                <c:pt idx="5794">
                  <c:v>90.316539897824626</c:v>
                </c:pt>
                <c:pt idx="5795">
                  <c:v>90.164590097824629</c:v>
                </c:pt>
                <c:pt idx="5796">
                  <c:v>90.012640297824632</c:v>
                </c:pt>
                <c:pt idx="5797">
                  <c:v>89.860690497824635</c:v>
                </c:pt>
                <c:pt idx="5798">
                  <c:v>89.708740697824638</c:v>
                </c:pt>
                <c:pt idx="5799">
                  <c:v>89.556790897824641</c:v>
                </c:pt>
                <c:pt idx="5800">
                  <c:v>89.433635912844636</c:v>
                </c:pt>
                <c:pt idx="5801">
                  <c:v>89.310480927864631</c:v>
                </c:pt>
                <c:pt idx="5802">
                  <c:v>89.187325942884627</c:v>
                </c:pt>
                <c:pt idx="5803">
                  <c:v>89.064170957904622</c:v>
                </c:pt>
                <c:pt idx="5804">
                  <c:v>88.941015972924617</c:v>
                </c:pt>
                <c:pt idx="5805">
                  <c:v>88.817860987944613</c:v>
                </c:pt>
                <c:pt idx="5806">
                  <c:v>88.694706002964608</c:v>
                </c:pt>
                <c:pt idx="5807">
                  <c:v>88.571551017984604</c:v>
                </c:pt>
                <c:pt idx="5808">
                  <c:v>88.448396033004599</c:v>
                </c:pt>
                <c:pt idx="5809">
                  <c:v>88.325241048024594</c:v>
                </c:pt>
                <c:pt idx="5810">
                  <c:v>88.20208606304459</c:v>
                </c:pt>
                <c:pt idx="5811">
                  <c:v>88.078931078064585</c:v>
                </c:pt>
                <c:pt idx="5812">
                  <c:v>87.95577609308458</c:v>
                </c:pt>
                <c:pt idx="5813">
                  <c:v>87.832621108104576</c:v>
                </c:pt>
                <c:pt idx="5814">
                  <c:v>87.709466123124571</c:v>
                </c:pt>
                <c:pt idx="5815">
                  <c:v>87.586311138144566</c:v>
                </c:pt>
                <c:pt idx="5816">
                  <c:v>87.463156153164562</c:v>
                </c:pt>
                <c:pt idx="5817">
                  <c:v>87.340001168184557</c:v>
                </c:pt>
                <c:pt idx="5818">
                  <c:v>87.216846183204552</c:v>
                </c:pt>
                <c:pt idx="5819">
                  <c:v>87.093691198224548</c:v>
                </c:pt>
                <c:pt idx="5820">
                  <c:v>86.970536213244543</c:v>
                </c:pt>
                <c:pt idx="5821">
                  <c:v>86.847381228264538</c:v>
                </c:pt>
                <c:pt idx="5822">
                  <c:v>86.724226243284534</c:v>
                </c:pt>
                <c:pt idx="5823">
                  <c:v>86.601071258304529</c:v>
                </c:pt>
                <c:pt idx="5824">
                  <c:v>86.477916273324524</c:v>
                </c:pt>
                <c:pt idx="5825">
                  <c:v>86.35476128834452</c:v>
                </c:pt>
                <c:pt idx="5826">
                  <c:v>86.231606303364515</c:v>
                </c:pt>
                <c:pt idx="5827">
                  <c:v>86.10845131838451</c:v>
                </c:pt>
                <c:pt idx="5828">
                  <c:v>85.985296333404506</c:v>
                </c:pt>
                <c:pt idx="5829">
                  <c:v>85.862141348424501</c:v>
                </c:pt>
                <c:pt idx="5830">
                  <c:v>85.738986363444496</c:v>
                </c:pt>
                <c:pt idx="5831">
                  <c:v>85.615831378464492</c:v>
                </c:pt>
                <c:pt idx="5832">
                  <c:v>85.492676393484487</c:v>
                </c:pt>
                <c:pt idx="5833">
                  <c:v>85.369521408504482</c:v>
                </c:pt>
                <c:pt idx="5834">
                  <c:v>85.246366423524478</c:v>
                </c:pt>
                <c:pt idx="5835">
                  <c:v>85.123211438544473</c:v>
                </c:pt>
                <c:pt idx="5836">
                  <c:v>85.000056453564468</c:v>
                </c:pt>
                <c:pt idx="5837">
                  <c:v>84.876901468584464</c:v>
                </c:pt>
                <c:pt idx="5838">
                  <c:v>84.753746483604459</c:v>
                </c:pt>
                <c:pt idx="5839">
                  <c:v>84.630591498624455</c:v>
                </c:pt>
                <c:pt idx="5840">
                  <c:v>84.50743651364445</c:v>
                </c:pt>
                <c:pt idx="5841">
                  <c:v>84.384281528664445</c:v>
                </c:pt>
                <c:pt idx="5842">
                  <c:v>84.261126543684441</c:v>
                </c:pt>
                <c:pt idx="5843">
                  <c:v>84.137971558704436</c:v>
                </c:pt>
                <c:pt idx="5844">
                  <c:v>84.014816573724431</c:v>
                </c:pt>
                <c:pt idx="5845">
                  <c:v>83.891661588744427</c:v>
                </c:pt>
                <c:pt idx="5846">
                  <c:v>83.768506603764422</c:v>
                </c:pt>
                <c:pt idx="5847">
                  <c:v>83.645351618784417</c:v>
                </c:pt>
                <c:pt idx="5848">
                  <c:v>83.522196633804413</c:v>
                </c:pt>
                <c:pt idx="5849">
                  <c:v>83.399041648824408</c:v>
                </c:pt>
                <c:pt idx="5850">
                  <c:v>83.275886663844403</c:v>
                </c:pt>
                <c:pt idx="5851">
                  <c:v>83.152731678864399</c:v>
                </c:pt>
                <c:pt idx="5852">
                  <c:v>83.029576693884394</c:v>
                </c:pt>
                <c:pt idx="5853">
                  <c:v>82.906421708904389</c:v>
                </c:pt>
                <c:pt idx="5854">
                  <c:v>82.783266723924385</c:v>
                </c:pt>
                <c:pt idx="5855">
                  <c:v>82.66011173894438</c:v>
                </c:pt>
                <c:pt idx="5856">
                  <c:v>82.536956753964375</c:v>
                </c:pt>
                <c:pt idx="5857">
                  <c:v>82.413801768984371</c:v>
                </c:pt>
                <c:pt idx="5858">
                  <c:v>82.290646784004366</c:v>
                </c:pt>
                <c:pt idx="5859">
                  <c:v>82.167491799024361</c:v>
                </c:pt>
                <c:pt idx="5860">
                  <c:v>82.044336814044357</c:v>
                </c:pt>
                <c:pt idx="5861">
                  <c:v>81.921181829064352</c:v>
                </c:pt>
                <c:pt idx="5862">
                  <c:v>81.798026844084347</c:v>
                </c:pt>
                <c:pt idx="5863">
                  <c:v>81.674871859104343</c:v>
                </c:pt>
                <c:pt idx="5864">
                  <c:v>81.551716874124338</c:v>
                </c:pt>
                <c:pt idx="5865">
                  <c:v>81.428561889144333</c:v>
                </c:pt>
                <c:pt idx="5866">
                  <c:v>81.305406904164329</c:v>
                </c:pt>
                <c:pt idx="5867">
                  <c:v>81.182251919184324</c:v>
                </c:pt>
                <c:pt idx="5868">
                  <c:v>81.059096934204319</c:v>
                </c:pt>
                <c:pt idx="5869">
                  <c:v>80.935941949224315</c:v>
                </c:pt>
                <c:pt idx="5870">
                  <c:v>80.81278696424431</c:v>
                </c:pt>
                <c:pt idx="5871">
                  <c:v>80.689631979264306</c:v>
                </c:pt>
                <c:pt idx="5872">
                  <c:v>80.566476994284301</c:v>
                </c:pt>
                <c:pt idx="5873">
                  <c:v>80.443322009304296</c:v>
                </c:pt>
                <c:pt idx="5874">
                  <c:v>80.320167024324292</c:v>
                </c:pt>
                <c:pt idx="5875">
                  <c:v>80.197012039344287</c:v>
                </c:pt>
                <c:pt idx="5876">
                  <c:v>80.073857054364282</c:v>
                </c:pt>
                <c:pt idx="5877">
                  <c:v>79.950702069384278</c:v>
                </c:pt>
                <c:pt idx="5878">
                  <c:v>79.827547084404273</c:v>
                </c:pt>
                <c:pt idx="5879">
                  <c:v>79.704392099424268</c:v>
                </c:pt>
                <c:pt idx="5880">
                  <c:v>79.581237114444264</c:v>
                </c:pt>
                <c:pt idx="5881">
                  <c:v>79.458082129464259</c:v>
                </c:pt>
                <c:pt idx="5882">
                  <c:v>79.334927144484254</c:v>
                </c:pt>
                <c:pt idx="5883">
                  <c:v>79.21177215950425</c:v>
                </c:pt>
                <c:pt idx="5884">
                  <c:v>79.088617174524245</c:v>
                </c:pt>
                <c:pt idx="5885">
                  <c:v>78.96546218954424</c:v>
                </c:pt>
                <c:pt idx="5886">
                  <c:v>78.860783559544245</c:v>
                </c:pt>
                <c:pt idx="5887">
                  <c:v>78.75610492954425</c:v>
                </c:pt>
                <c:pt idx="5888">
                  <c:v>78.651426299544255</c:v>
                </c:pt>
                <c:pt idx="5889">
                  <c:v>78.54674766954426</c:v>
                </c:pt>
                <c:pt idx="5890">
                  <c:v>78.442069039544265</c:v>
                </c:pt>
                <c:pt idx="5891">
                  <c:v>78.33739040954427</c:v>
                </c:pt>
                <c:pt idx="5892">
                  <c:v>78.232711779544275</c:v>
                </c:pt>
                <c:pt idx="5893">
                  <c:v>78.128033149544279</c:v>
                </c:pt>
                <c:pt idx="5894">
                  <c:v>78.023354519544284</c:v>
                </c:pt>
                <c:pt idx="5895">
                  <c:v>77.918675889544289</c:v>
                </c:pt>
                <c:pt idx="5896">
                  <c:v>77.813997259544294</c:v>
                </c:pt>
                <c:pt idx="5897">
                  <c:v>77.709318629544299</c:v>
                </c:pt>
                <c:pt idx="5898">
                  <c:v>77.604639999544304</c:v>
                </c:pt>
                <c:pt idx="5899">
                  <c:v>77.499961369544309</c:v>
                </c:pt>
                <c:pt idx="5900">
                  <c:v>77.395282739544314</c:v>
                </c:pt>
                <c:pt idx="5901">
                  <c:v>77.290604109544319</c:v>
                </c:pt>
                <c:pt idx="5902">
                  <c:v>77.185925479544323</c:v>
                </c:pt>
                <c:pt idx="5903">
                  <c:v>77.081246849544328</c:v>
                </c:pt>
                <c:pt idx="5904">
                  <c:v>76.976568219544333</c:v>
                </c:pt>
                <c:pt idx="5905">
                  <c:v>76.871889589544338</c:v>
                </c:pt>
                <c:pt idx="5906">
                  <c:v>76.767210959544343</c:v>
                </c:pt>
                <c:pt idx="5907">
                  <c:v>76.662532329544348</c:v>
                </c:pt>
                <c:pt idx="5908">
                  <c:v>76.557853699544353</c:v>
                </c:pt>
                <c:pt idx="5909">
                  <c:v>76.453175069544358</c:v>
                </c:pt>
                <c:pt idx="5910">
                  <c:v>76.355637219544363</c:v>
                </c:pt>
                <c:pt idx="5911">
                  <c:v>76.258099369544368</c:v>
                </c:pt>
                <c:pt idx="5912">
                  <c:v>76.160561519544373</c:v>
                </c:pt>
                <c:pt idx="5913">
                  <c:v>76.063023669544378</c:v>
                </c:pt>
                <c:pt idx="5914">
                  <c:v>75.965485819544384</c:v>
                </c:pt>
                <c:pt idx="5915">
                  <c:v>75.867947969544389</c:v>
                </c:pt>
                <c:pt idx="5916">
                  <c:v>75.770410119544394</c:v>
                </c:pt>
                <c:pt idx="5917">
                  <c:v>75.672872269544399</c:v>
                </c:pt>
                <c:pt idx="5918">
                  <c:v>75.575334419544404</c:v>
                </c:pt>
                <c:pt idx="5919">
                  <c:v>75.47779656954441</c:v>
                </c:pt>
                <c:pt idx="5920">
                  <c:v>75.380258719544415</c:v>
                </c:pt>
                <c:pt idx="5921">
                  <c:v>75.28272086954442</c:v>
                </c:pt>
                <c:pt idx="5922">
                  <c:v>75.185183019544425</c:v>
                </c:pt>
                <c:pt idx="5923">
                  <c:v>75.08764516954443</c:v>
                </c:pt>
                <c:pt idx="5924">
                  <c:v>74.990107319544435</c:v>
                </c:pt>
                <c:pt idx="5925">
                  <c:v>74.892569469544441</c:v>
                </c:pt>
                <c:pt idx="5926">
                  <c:v>74.795031619544446</c:v>
                </c:pt>
                <c:pt idx="5927">
                  <c:v>74.697493769544451</c:v>
                </c:pt>
                <c:pt idx="5928">
                  <c:v>74.599955919544456</c:v>
                </c:pt>
                <c:pt idx="5929">
                  <c:v>74.502418069544461</c:v>
                </c:pt>
                <c:pt idx="5930">
                  <c:v>74.404880219544467</c:v>
                </c:pt>
                <c:pt idx="5931">
                  <c:v>74.307342369544472</c:v>
                </c:pt>
                <c:pt idx="5932">
                  <c:v>74.209804519544477</c:v>
                </c:pt>
                <c:pt idx="5933">
                  <c:v>74.112266669544482</c:v>
                </c:pt>
                <c:pt idx="5934">
                  <c:v>74.014728819544487</c:v>
                </c:pt>
                <c:pt idx="5935">
                  <c:v>73.917190969544492</c:v>
                </c:pt>
                <c:pt idx="5936">
                  <c:v>73.819653119544498</c:v>
                </c:pt>
                <c:pt idx="5937">
                  <c:v>73.722115269544503</c:v>
                </c:pt>
                <c:pt idx="5938">
                  <c:v>73.624577419544508</c:v>
                </c:pt>
                <c:pt idx="5939">
                  <c:v>73.527039569544513</c:v>
                </c:pt>
                <c:pt idx="5940">
                  <c:v>73.429501719544518</c:v>
                </c:pt>
                <c:pt idx="5941">
                  <c:v>73.331963869544524</c:v>
                </c:pt>
                <c:pt idx="5942">
                  <c:v>73.234426019544529</c:v>
                </c:pt>
                <c:pt idx="5943">
                  <c:v>73.136888169544534</c:v>
                </c:pt>
                <c:pt idx="5944">
                  <c:v>73.039350319544539</c:v>
                </c:pt>
                <c:pt idx="5945">
                  <c:v>72.941812469544544</c:v>
                </c:pt>
                <c:pt idx="5946">
                  <c:v>72.862667124544544</c:v>
                </c:pt>
                <c:pt idx="5947">
                  <c:v>72.783521779544543</c:v>
                </c:pt>
                <c:pt idx="5948">
                  <c:v>72.704376434544542</c:v>
                </c:pt>
                <c:pt idx="5949">
                  <c:v>72.625231089544542</c:v>
                </c:pt>
                <c:pt idx="5950">
                  <c:v>72.546085744544541</c:v>
                </c:pt>
                <c:pt idx="5951">
                  <c:v>72.466940399544541</c:v>
                </c:pt>
                <c:pt idx="5952">
                  <c:v>72.38779505454454</c:v>
                </c:pt>
                <c:pt idx="5953">
                  <c:v>72.30864970954454</c:v>
                </c:pt>
                <c:pt idx="5954">
                  <c:v>72.229504364544539</c:v>
                </c:pt>
                <c:pt idx="5955">
                  <c:v>72.150359019544538</c:v>
                </c:pt>
                <c:pt idx="5956">
                  <c:v>72.071213674544538</c:v>
                </c:pt>
                <c:pt idx="5957">
                  <c:v>71.992068329544537</c:v>
                </c:pt>
                <c:pt idx="5958">
                  <c:v>71.912922984544537</c:v>
                </c:pt>
                <c:pt idx="5959">
                  <c:v>71.833777639544536</c:v>
                </c:pt>
                <c:pt idx="5960">
                  <c:v>71.754632294544535</c:v>
                </c:pt>
                <c:pt idx="5961">
                  <c:v>71.675486949544535</c:v>
                </c:pt>
                <c:pt idx="5962">
                  <c:v>71.596341604544534</c:v>
                </c:pt>
                <c:pt idx="5963">
                  <c:v>71.517196259544534</c:v>
                </c:pt>
                <c:pt idx="5964">
                  <c:v>71.438050914544533</c:v>
                </c:pt>
                <c:pt idx="5965">
                  <c:v>71.358905569544532</c:v>
                </c:pt>
                <c:pt idx="5966">
                  <c:v>71.279760224544532</c:v>
                </c:pt>
                <c:pt idx="5967">
                  <c:v>71.200614879544531</c:v>
                </c:pt>
                <c:pt idx="5968">
                  <c:v>71.121469534544531</c:v>
                </c:pt>
                <c:pt idx="5969">
                  <c:v>71.04232418954453</c:v>
                </c:pt>
                <c:pt idx="5970">
                  <c:v>70.96317884454453</c:v>
                </c:pt>
                <c:pt idx="5971">
                  <c:v>70.884033499544529</c:v>
                </c:pt>
                <c:pt idx="5972">
                  <c:v>70.804888154544528</c:v>
                </c:pt>
                <c:pt idx="5973">
                  <c:v>70.725742809544528</c:v>
                </c:pt>
                <c:pt idx="5974">
                  <c:v>70.646597464544527</c:v>
                </c:pt>
                <c:pt idx="5975">
                  <c:v>70.567452119544527</c:v>
                </c:pt>
                <c:pt idx="5976">
                  <c:v>70.488306774544526</c:v>
                </c:pt>
                <c:pt idx="5977">
                  <c:v>70.409161429544525</c:v>
                </c:pt>
                <c:pt idx="5978">
                  <c:v>70.330016084544525</c:v>
                </c:pt>
                <c:pt idx="5979">
                  <c:v>70.250870739544524</c:v>
                </c:pt>
                <c:pt idx="5980">
                  <c:v>70.171725394544524</c:v>
                </c:pt>
                <c:pt idx="5981">
                  <c:v>70.092580049544523</c:v>
                </c:pt>
                <c:pt idx="5982">
                  <c:v>70.013434704544522</c:v>
                </c:pt>
                <c:pt idx="5983">
                  <c:v>69.934289359544522</c:v>
                </c:pt>
                <c:pt idx="5984">
                  <c:v>69.855144014544521</c:v>
                </c:pt>
                <c:pt idx="5985">
                  <c:v>69.775998669544521</c:v>
                </c:pt>
                <c:pt idx="5986">
                  <c:v>69.69685332454452</c:v>
                </c:pt>
                <c:pt idx="5987">
                  <c:v>69.61770797954452</c:v>
                </c:pt>
                <c:pt idx="5988">
                  <c:v>69.538562634544519</c:v>
                </c:pt>
                <c:pt idx="5989">
                  <c:v>69.459417289544518</c:v>
                </c:pt>
                <c:pt idx="5990">
                  <c:v>69.380271944544518</c:v>
                </c:pt>
                <c:pt idx="5991">
                  <c:v>69.301126599544517</c:v>
                </c:pt>
                <c:pt idx="5992">
                  <c:v>69.221981254544517</c:v>
                </c:pt>
                <c:pt idx="5993">
                  <c:v>69.142835909544516</c:v>
                </c:pt>
                <c:pt idx="5994">
                  <c:v>69.063690564544515</c:v>
                </c:pt>
                <c:pt idx="5995">
                  <c:v>68.984545219544515</c:v>
                </c:pt>
                <c:pt idx="5996">
                  <c:v>68.905399874544514</c:v>
                </c:pt>
                <c:pt idx="5997">
                  <c:v>68.826254529544514</c:v>
                </c:pt>
                <c:pt idx="5998">
                  <c:v>68.747109184544513</c:v>
                </c:pt>
                <c:pt idx="5999">
                  <c:v>68.689274646744508</c:v>
                </c:pt>
                <c:pt idx="6000">
                  <c:v>68.631440108944503</c:v>
                </c:pt>
                <c:pt idx="6001">
                  <c:v>68.573605571144498</c:v>
                </c:pt>
                <c:pt idx="6002">
                  <c:v>68.515771033344492</c:v>
                </c:pt>
                <c:pt idx="6003">
                  <c:v>68.457936495544487</c:v>
                </c:pt>
                <c:pt idx="6004">
                  <c:v>68.400101957744482</c:v>
                </c:pt>
                <c:pt idx="6005">
                  <c:v>68.342267419944477</c:v>
                </c:pt>
                <c:pt idx="6006">
                  <c:v>68.284432882144472</c:v>
                </c:pt>
                <c:pt idx="6007">
                  <c:v>68.226598344344467</c:v>
                </c:pt>
                <c:pt idx="6008">
                  <c:v>68.168763806544462</c:v>
                </c:pt>
                <c:pt idx="6009">
                  <c:v>68.110929268744457</c:v>
                </c:pt>
                <c:pt idx="6010">
                  <c:v>68.053094730944451</c:v>
                </c:pt>
                <c:pt idx="6011">
                  <c:v>67.995260193144446</c:v>
                </c:pt>
                <c:pt idx="6012">
                  <c:v>67.937425655344441</c:v>
                </c:pt>
                <c:pt idx="6013">
                  <c:v>67.879591117544436</c:v>
                </c:pt>
                <c:pt idx="6014">
                  <c:v>67.821756579744431</c:v>
                </c:pt>
                <c:pt idx="6015">
                  <c:v>67.763922041944426</c:v>
                </c:pt>
                <c:pt idx="6016">
                  <c:v>67.706087504144421</c:v>
                </c:pt>
                <c:pt idx="6017">
                  <c:v>67.648252966344415</c:v>
                </c:pt>
                <c:pt idx="6018">
                  <c:v>67.59041842854441</c:v>
                </c:pt>
                <c:pt idx="6019">
                  <c:v>67.532583890744405</c:v>
                </c:pt>
                <c:pt idx="6020">
                  <c:v>67.4747493529444</c:v>
                </c:pt>
                <c:pt idx="6021">
                  <c:v>67.416914815144395</c:v>
                </c:pt>
                <c:pt idx="6022">
                  <c:v>67.35908027734439</c:v>
                </c:pt>
                <c:pt idx="6023">
                  <c:v>67.301245739544385</c:v>
                </c:pt>
                <c:pt idx="6024">
                  <c:v>67.243411201744379</c:v>
                </c:pt>
                <c:pt idx="6025">
                  <c:v>67.185576663944374</c:v>
                </c:pt>
                <c:pt idx="6026">
                  <c:v>67.127742126144369</c:v>
                </c:pt>
                <c:pt idx="6027">
                  <c:v>67.069907588344364</c:v>
                </c:pt>
                <c:pt idx="6028">
                  <c:v>67.012073050544359</c:v>
                </c:pt>
                <c:pt idx="6029">
                  <c:v>66.954238512744354</c:v>
                </c:pt>
                <c:pt idx="6030">
                  <c:v>66.896403974944349</c:v>
                </c:pt>
                <c:pt idx="6031">
                  <c:v>66.838569437144344</c:v>
                </c:pt>
                <c:pt idx="6032">
                  <c:v>66.780734899344338</c:v>
                </c:pt>
                <c:pt idx="6033">
                  <c:v>66.722900361544333</c:v>
                </c:pt>
                <c:pt idx="6034">
                  <c:v>66.665065823744328</c:v>
                </c:pt>
                <c:pt idx="6035">
                  <c:v>66.607231285944323</c:v>
                </c:pt>
                <c:pt idx="6036">
                  <c:v>66.549396748144318</c:v>
                </c:pt>
                <c:pt idx="6037">
                  <c:v>66.518052961344324</c:v>
                </c:pt>
                <c:pt idx="6038">
                  <c:v>66.48670917454433</c:v>
                </c:pt>
                <c:pt idx="6039">
                  <c:v>66.455365387744337</c:v>
                </c:pt>
                <c:pt idx="6040">
                  <c:v>66.424021600944343</c:v>
                </c:pt>
                <c:pt idx="6041">
                  <c:v>66.392677814144349</c:v>
                </c:pt>
                <c:pt idx="6042">
                  <c:v>66.361334027344355</c:v>
                </c:pt>
                <c:pt idx="6043">
                  <c:v>66.329990240544362</c:v>
                </c:pt>
                <c:pt idx="6044">
                  <c:v>66.298646453744368</c:v>
                </c:pt>
                <c:pt idx="6045">
                  <c:v>66.267302666944374</c:v>
                </c:pt>
                <c:pt idx="6046">
                  <c:v>66.235958880144381</c:v>
                </c:pt>
                <c:pt idx="6047">
                  <c:v>66.204615093344387</c:v>
                </c:pt>
                <c:pt idx="6048">
                  <c:v>66.173271306544393</c:v>
                </c:pt>
                <c:pt idx="6049">
                  <c:v>66.141927519744399</c:v>
                </c:pt>
                <c:pt idx="6050">
                  <c:v>66.110583732944406</c:v>
                </c:pt>
                <c:pt idx="6051">
                  <c:v>66.079239946144412</c:v>
                </c:pt>
                <c:pt idx="6052">
                  <c:v>66.047896159344418</c:v>
                </c:pt>
                <c:pt idx="6053">
                  <c:v>66.016552372544425</c:v>
                </c:pt>
                <c:pt idx="6054">
                  <c:v>65.985208585744431</c:v>
                </c:pt>
                <c:pt idx="6055">
                  <c:v>65.953864798944437</c:v>
                </c:pt>
                <c:pt idx="6056">
                  <c:v>65.922521012144443</c:v>
                </c:pt>
                <c:pt idx="6057">
                  <c:v>65.89117722534445</c:v>
                </c:pt>
                <c:pt idx="6058">
                  <c:v>65.859833438544456</c:v>
                </c:pt>
                <c:pt idx="6059">
                  <c:v>65.828489651744462</c:v>
                </c:pt>
                <c:pt idx="6060">
                  <c:v>65.797145864944468</c:v>
                </c:pt>
                <c:pt idx="6061">
                  <c:v>65.765802078144475</c:v>
                </c:pt>
                <c:pt idx="6062">
                  <c:v>65.734458291344481</c:v>
                </c:pt>
                <c:pt idx="6063">
                  <c:v>65.703114504544487</c:v>
                </c:pt>
                <c:pt idx="6064">
                  <c:v>65.671770717744494</c:v>
                </c:pt>
                <c:pt idx="6065">
                  <c:v>65.6404269309445</c:v>
                </c:pt>
                <c:pt idx="6066">
                  <c:v>65.609083144144506</c:v>
                </c:pt>
                <c:pt idx="6067">
                  <c:v>65.577739357344512</c:v>
                </c:pt>
                <c:pt idx="6068">
                  <c:v>65.546395570544519</c:v>
                </c:pt>
                <c:pt idx="6069">
                  <c:v>65.515051783744525</c:v>
                </c:pt>
                <c:pt idx="6070">
                  <c:v>65.513818220744525</c:v>
                </c:pt>
                <c:pt idx="6071">
                  <c:v>65.512584657744526</c:v>
                </c:pt>
                <c:pt idx="6072">
                  <c:v>65.511351094744526</c:v>
                </c:pt>
                <c:pt idx="6073">
                  <c:v>65.510117531744527</c:v>
                </c:pt>
                <c:pt idx="6074">
                  <c:v>65.508883968744527</c:v>
                </c:pt>
                <c:pt idx="6075">
                  <c:v>65.507650405744528</c:v>
                </c:pt>
                <c:pt idx="6076">
                  <c:v>65.506416842744528</c:v>
                </c:pt>
                <c:pt idx="6077">
                  <c:v>65.505183279744529</c:v>
                </c:pt>
                <c:pt idx="6078">
                  <c:v>65.503949716744529</c:v>
                </c:pt>
                <c:pt idx="6079">
                  <c:v>65.502716153744529</c:v>
                </c:pt>
                <c:pt idx="6080">
                  <c:v>65.50148259074453</c:v>
                </c:pt>
                <c:pt idx="6081">
                  <c:v>65.50024902774453</c:v>
                </c:pt>
                <c:pt idx="6082">
                  <c:v>65.499015464744531</c:v>
                </c:pt>
                <c:pt idx="6083">
                  <c:v>65.497781901744531</c:v>
                </c:pt>
                <c:pt idx="6084">
                  <c:v>65.496548338744532</c:v>
                </c:pt>
                <c:pt idx="6085">
                  <c:v>65.495314775744532</c:v>
                </c:pt>
                <c:pt idx="6086">
                  <c:v>65.494081212744533</c:v>
                </c:pt>
                <c:pt idx="6087">
                  <c:v>65.492847649744533</c:v>
                </c:pt>
                <c:pt idx="6088">
                  <c:v>65.491614086744534</c:v>
                </c:pt>
                <c:pt idx="6089">
                  <c:v>65.490380523744534</c:v>
                </c:pt>
                <c:pt idx="6090">
                  <c:v>65.489430673929533</c:v>
                </c:pt>
                <c:pt idx="6091">
                  <c:v>65.488480824114532</c:v>
                </c:pt>
                <c:pt idx="6092">
                  <c:v>65.487530974299531</c:v>
                </c:pt>
                <c:pt idx="6093">
                  <c:v>65.48658112448453</c:v>
                </c:pt>
                <c:pt idx="6094">
                  <c:v>65.485631274669529</c:v>
                </c:pt>
                <c:pt idx="6095">
                  <c:v>65.484681424854529</c:v>
                </c:pt>
                <c:pt idx="6096">
                  <c:v>65.483731575039528</c:v>
                </c:pt>
                <c:pt idx="6097">
                  <c:v>65.482781725224527</c:v>
                </c:pt>
                <c:pt idx="6098">
                  <c:v>65.481831875409526</c:v>
                </c:pt>
                <c:pt idx="6099">
                  <c:v>65.480882025594525</c:v>
                </c:pt>
                <c:pt idx="6100">
                  <c:v>65.479932175779524</c:v>
                </c:pt>
                <c:pt idx="6101">
                  <c:v>65.478982325964523</c:v>
                </c:pt>
                <c:pt idx="6102">
                  <c:v>65.478032476149522</c:v>
                </c:pt>
                <c:pt idx="6103">
                  <c:v>65.477082626334521</c:v>
                </c:pt>
                <c:pt idx="6104">
                  <c:v>65.47613277651952</c:v>
                </c:pt>
                <c:pt idx="6105">
                  <c:v>65.47518292670452</c:v>
                </c:pt>
                <c:pt idx="6106">
                  <c:v>65.474233076889519</c:v>
                </c:pt>
                <c:pt idx="6107">
                  <c:v>65.473283227074518</c:v>
                </c:pt>
                <c:pt idx="6108">
                  <c:v>65.472333377259517</c:v>
                </c:pt>
                <c:pt idx="6109">
                  <c:v>65.471383527444516</c:v>
                </c:pt>
                <c:pt idx="6110">
                  <c:v>65.470433677629515</c:v>
                </c:pt>
                <c:pt idx="6111">
                  <c:v>65.469483827814514</c:v>
                </c:pt>
                <c:pt idx="6112">
                  <c:v>65.468533977999513</c:v>
                </c:pt>
                <c:pt idx="6113">
                  <c:v>65.467584128184512</c:v>
                </c:pt>
                <c:pt idx="6114">
                  <c:v>65.466634278369511</c:v>
                </c:pt>
                <c:pt idx="6115">
                  <c:v>65.465684428554511</c:v>
                </c:pt>
                <c:pt idx="6116">
                  <c:v>65.46473457873951</c:v>
                </c:pt>
                <c:pt idx="6117">
                  <c:v>65.463784728924509</c:v>
                </c:pt>
                <c:pt idx="6118">
                  <c:v>65.462834879109508</c:v>
                </c:pt>
                <c:pt idx="6119">
                  <c:v>65.461885029294507</c:v>
                </c:pt>
                <c:pt idx="6120">
                  <c:v>65.460935179479506</c:v>
                </c:pt>
                <c:pt idx="6121">
                  <c:v>65.459985329664505</c:v>
                </c:pt>
                <c:pt idx="6122">
                  <c:v>65.459035479849504</c:v>
                </c:pt>
                <c:pt idx="6123">
                  <c:v>65.458085630034503</c:v>
                </c:pt>
                <c:pt idx="6124">
                  <c:v>65.457135780219502</c:v>
                </c:pt>
                <c:pt idx="6125">
                  <c:v>65.456185930404502</c:v>
                </c:pt>
                <c:pt idx="6126">
                  <c:v>65.455236080589501</c:v>
                </c:pt>
                <c:pt idx="6127">
                  <c:v>65.4542862307745</c:v>
                </c:pt>
                <c:pt idx="6128">
                  <c:v>65.453336380959499</c:v>
                </c:pt>
                <c:pt idx="6129">
                  <c:v>65.452386531144498</c:v>
                </c:pt>
                <c:pt idx="6130">
                  <c:v>65.451436681329497</c:v>
                </c:pt>
                <c:pt idx="6131">
                  <c:v>65.450486831514496</c:v>
                </c:pt>
                <c:pt idx="6132">
                  <c:v>65.449536981699495</c:v>
                </c:pt>
                <c:pt idx="6133">
                  <c:v>65.448587131884494</c:v>
                </c:pt>
                <c:pt idx="6134">
                  <c:v>65.447637282069493</c:v>
                </c:pt>
                <c:pt idx="6135">
                  <c:v>65.446687432254492</c:v>
                </c:pt>
                <c:pt idx="6136">
                  <c:v>65.445737582439492</c:v>
                </c:pt>
                <c:pt idx="6137">
                  <c:v>65.444787732624491</c:v>
                </c:pt>
                <c:pt idx="6138">
                  <c:v>65.44383788280949</c:v>
                </c:pt>
                <c:pt idx="6139">
                  <c:v>65.442888032994489</c:v>
                </c:pt>
                <c:pt idx="6140">
                  <c:v>65.441938183179488</c:v>
                </c:pt>
                <c:pt idx="6141">
                  <c:v>65.440988333364487</c:v>
                </c:pt>
                <c:pt idx="6142">
                  <c:v>65.440038483549486</c:v>
                </c:pt>
                <c:pt idx="6143">
                  <c:v>65.439088633734485</c:v>
                </c:pt>
                <c:pt idx="6144">
                  <c:v>65.438138783919484</c:v>
                </c:pt>
                <c:pt idx="6145">
                  <c:v>65.437188934104483</c:v>
                </c:pt>
                <c:pt idx="6146">
                  <c:v>65.436239084289483</c:v>
                </c:pt>
                <c:pt idx="6147">
                  <c:v>65.435289234474482</c:v>
                </c:pt>
                <c:pt idx="6148">
                  <c:v>65.434339384659481</c:v>
                </c:pt>
                <c:pt idx="6149">
                  <c:v>65.43338953484448</c:v>
                </c:pt>
                <c:pt idx="6150">
                  <c:v>65.432439685029479</c:v>
                </c:pt>
                <c:pt idx="6151">
                  <c:v>65.431489835214478</c:v>
                </c:pt>
                <c:pt idx="6152">
                  <c:v>65.430539985399477</c:v>
                </c:pt>
                <c:pt idx="6153">
                  <c:v>65.429590135584476</c:v>
                </c:pt>
                <c:pt idx="6154">
                  <c:v>65.428640285769475</c:v>
                </c:pt>
                <c:pt idx="6155">
                  <c:v>65.427690435954474</c:v>
                </c:pt>
                <c:pt idx="6156">
                  <c:v>65.426740586139474</c:v>
                </c:pt>
                <c:pt idx="6157">
                  <c:v>65.425790736324473</c:v>
                </c:pt>
                <c:pt idx="6158">
                  <c:v>65.424840886509472</c:v>
                </c:pt>
                <c:pt idx="6159">
                  <c:v>65.423891036694471</c:v>
                </c:pt>
                <c:pt idx="6160">
                  <c:v>65.42294118687947</c:v>
                </c:pt>
                <c:pt idx="6161">
                  <c:v>65.421991337064469</c:v>
                </c:pt>
                <c:pt idx="6162">
                  <c:v>65.421041487249468</c:v>
                </c:pt>
                <c:pt idx="6163">
                  <c:v>65.420091637434467</c:v>
                </c:pt>
                <c:pt idx="6164">
                  <c:v>65.419141787619466</c:v>
                </c:pt>
                <c:pt idx="6165">
                  <c:v>65.418191937804465</c:v>
                </c:pt>
                <c:pt idx="6166">
                  <c:v>65.417242087989464</c:v>
                </c:pt>
                <c:pt idx="6167">
                  <c:v>65.416292238174464</c:v>
                </c:pt>
                <c:pt idx="6168">
                  <c:v>65.415342388359463</c:v>
                </c:pt>
                <c:pt idx="6169">
                  <c:v>65.414392538544462</c:v>
                </c:pt>
                <c:pt idx="6170">
                  <c:v>65.413442688729461</c:v>
                </c:pt>
                <c:pt idx="6171">
                  <c:v>65.41249283891446</c:v>
                </c:pt>
                <c:pt idx="6172">
                  <c:v>65.411542989099459</c:v>
                </c:pt>
                <c:pt idx="6173">
                  <c:v>65.410593139284458</c:v>
                </c:pt>
                <c:pt idx="6174">
                  <c:v>65.409643289469457</c:v>
                </c:pt>
                <c:pt idx="6175">
                  <c:v>65.408693439654456</c:v>
                </c:pt>
                <c:pt idx="6176">
                  <c:v>65.407743589839455</c:v>
                </c:pt>
                <c:pt idx="6177">
                  <c:v>65.406793740024455</c:v>
                </c:pt>
                <c:pt idx="6178">
                  <c:v>65.405843890209454</c:v>
                </c:pt>
                <c:pt idx="6179">
                  <c:v>65.404894040394453</c:v>
                </c:pt>
                <c:pt idx="6180">
                  <c:v>65.403944190579452</c:v>
                </c:pt>
                <c:pt idx="6181">
                  <c:v>65.402994340764451</c:v>
                </c:pt>
                <c:pt idx="6182">
                  <c:v>65.40204449094945</c:v>
                </c:pt>
                <c:pt idx="6183">
                  <c:v>65.401094641134449</c:v>
                </c:pt>
                <c:pt idx="6184">
                  <c:v>65.400144791319448</c:v>
                </c:pt>
                <c:pt idx="6185">
                  <c:v>65.399194941504447</c:v>
                </c:pt>
                <c:pt idx="6186">
                  <c:v>65.398245091689446</c:v>
                </c:pt>
                <c:pt idx="6187">
                  <c:v>65.397295241874446</c:v>
                </c:pt>
                <c:pt idx="6188">
                  <c:v>65.396345392059445</c:v>
                </c:pt>
                <c:pt idx="6189">
                  <c:v>65.395395542244444</c:v>
                </c:pt>
                <c:pt idx="6190">
                  <c:v>65.394445692429443</c:v>
                </c:pt>
                <c:pt idx="6191">
                  <c:v>65.393495842614442</c:v>
                </c:pt>
                <c:pt idx="6192">
                  <c:v>65.392545992799441</c:v>
                </c:pt>
                <c:pt idx="6193">
                  <c:v>65.39159614298444</c:v>
                </c:pt>
                <c:pt idx="6194">
                  <c:v>65.390646293169439</c:v>
                </c:pt>
                <c:pt idx="6195">
                  <c:v>65.389696443354438</c:v>
                </c:pt>
                <c:pt idx="6196">
                  <c:v>65.388746593539437</c:v>
                </c:pt>
                <c:pt idx="6197">
                  <c:v>65.387796743724437</c:v>
                </c:pt>
                <c:pt idx="6198">
                  <c:v>65.386846893909436</c:v>
                </c:pt>
                <c:pt idx="6199">
                  <c:v>65.385897044094435</c:v>
                </c:pt>
                <c:pt idx="6200">
                  <c:v>65.384947194279434</c:v>
                </c:pt>
                <c:pt idx="6201">
                  <c:v>65.383997344464433</c:v>
                </c:pt>
                <c:pt idx="6202">
                  <c:v>65.383047494649432</c:v>
                </c:pt>
                <c:pt idx="6203">
                  <c:v>65.382097644834431</c:v>
                </c:pt>
                <c:pt idx="6204">
                  <c:v>65.38114779501943</c:v>
                </c:pt>
                <c:pt idx="6205">
                  <c:v>65.380197945204429</c:v>
                </c:pt>
                <c:pt idx="6206">
                  <c:v>65.379248095389428</c:v>
                </c:pt>
                <c:pt idx="6207">
                  <c:v>65.378298245574427</c:v>
                </c:pt>
                <c:pt idx="6208">
                  <c:v>65.377348395759427</c:v>
                </c:pt>
                <c:pt idx="6209">
                  <c:v>65.376398545944426</c:v>
                </c:pt>
                <c:pt idx="6210">
                  <c:v>65.375448696129425</c:v>
                </c:pt>
                <c:pt idx="6211">
                  <c:v>65.374498846314424</c:v>
                </c:pt>
                <c:pt idx="6212">
                  <c:v>65.373548996499423</c:v>
                </c:pt>
                <c:pt idx="6213">
                  <c:v>65.372599146684422</c:v>
                </c:pt>
                <c:pt idx="6214">
                  <c:v>65.371649296869421</c:v>
                </c:pt>
                <c:pt idx="6215">
                  <c:v>65.37069944705442</c:v>
                </c:pt>
                <c:pt idx="6216">
                  <c:v>65.369749597239419</c:v>
                </c:pt>
                <c:pt idx="6217">
                  <c:v>65.368799747424418</c:v>
                </c:pt>
                <c:pt idx="6218">
                  <c:v>65.367849897609418</c:v>
                </c:pt>
                <c:pt idx="6219">
                  <c:v>65.366900047794417</c:v>
                </c:pt>
                <c:pt idx="6220">
                  <c:v>65.365950197979416</c:v>
                </c:pt>
                <c:pt idx="6221">
                  <c:v>65.365000348164415</c:v>
                </c:pt>
                <c:pt idx="6222">
                  <c:v>65.364050498349414</c:v>
                </c:pt>
                <c:pt idx="6223">
                  <c:v>65.363100648534413</c:v>
                </c:pt>
                <c:pt idx="6224">
                  <c:v>65.362150798719412</c:v>
                </c:pt>
                <c:pt idx="6225">
                  <c:v>65.361200948904411</c:v>
                </c:pt>
                <c:pt idx="6226">
                  <c:v>65.36025109908941</c:v>
                </c:pt>
                <c:pt idx="6227">
                  <c:v>65.359301249274409</c:v>
                </c:pt>
                <c:pt idx="6228">
                  <c:v>65.358351399459409</c:v>
                </c:pt>
                <c:pt idx="6229">
                  <c:v>65.357401549644408</c:v>
                </c:pt>
                <c:pt idx="6230">
                  <c:v>65.356451699829407</c:v>
                </c:pt>
                <c:pt idx="6231">
                  <c:v>65.355501850014406</c:v>
                </c:pt>
                <c:pt idx="6232">
                  <c:v>65.354552000199405</c:v>
                </c:pt>
                <c:pt idx="6233">
                  <c:v>65.353602150384404</c:v>
                </c:pt>
                <c:pt idx="6234">
                  <c:v>65.352652300569403</c:v>
                </c:pt>
                <c:pt idx="6235">
                  <c:v>65.351702450754402</c:v>
                </c:pt>
                <c:pt idx="6236">
                  <c:v>65.350752600939401</c:v>
                </c:pt>
                <c:pt idx="6237">
                  <c:v>65.3498027511244</c:v>
                </c:pt>
                <c:pt idx="6238">
                  <c:v>65.348852901309399</c:v>
                </c:pt>
                <c:pt idx="6239">
                  <c:v>65.347903051494399</c:v>
                </c:pt>
                <c:pt idx="6240">
                  <c:v>65.346953201679398</c:v>
                </c:pt>
                <c:pt idx="6241">
                  <c:v>65.346003351864397</c:v>
                </c:pt>
                <c:pt idx="6242">
                  <c:v>65.345053502049396</c:v>
                </c:pt>
                <c:pt idx="6243">
                  <c:v>65.344103652234395</c:v>
                </c:pt>
                <c:pt idx="6244">
                  <c:v>65.343153802419394</c:v>
                </c:pt>
                <c:pt idx="6245">
                  <c:v>65.342203952604393</c:v>
                </c:pt>
                <c:pt idx="6246">
                  <c:v>65.341254102789392</c:v>
                </c:pt>
                <c:pt idx="6247">
                  <c:v>65.340304252974391</c:v>
                </c:pt>
                <c:pt idx="6248">
                  <c:v>65.33935440315939</c:v>
                </c:pt>
                <c:pt idx="6249">
                  <c:v>65.33840455334439</c:v>
                </c:pt>
                <c:pt idx="6250">
                  <c:v>65.337454703529389</c:v>
                </c:pt>
                <c:pt idx="6251">
                  <c:v>65.336504853714388</c:v>
                </c:pt>
                <c:pt idx="6252">
                  <c:v>65.335555003899387</c:v>
                </c:pt>
                <c:pt idx="6253">
                  <c:v>65.334605154084386</c:v>
                </c:pt>
                <c:pt idx="6254">
                  <c:v>65.333655304269385</c:v>
                </c:pt>
                <c:pt idx="6255">
                  <c:v>65.332705454454384</c:v>
                </c:pt>
                <c:pt idx="6256">
                  <c:v>65.331755604639383</c:v>
                </c:pt>
                <c:pt idx="6257">
                  <c:v>65.330805754824382</c:v>
                </c:pt>
                <c:pt idx="6258">
                  <c:v>65.329855905009381</c:v>
                </c:pt>
                <c:pt idx="6259">
                  <c:v>65.328906055194381</c:v>
                </c:pt>
                <c:pt idx="6260">
                  <c:v>65.32795620537938</c:v>
                </c:pt>
                <c:pt idx="6261">
                  <c:v>65.327006355564379</c:v>
                </c:pt>
                <c:pt idx="6262">
                  <c:v>65.326056505749378</c:v>
                </c:pt>
                <c:pt idx="6263">
                  <c:v>65.325106655934377</c:v>
                </c:pt>
                <c:pt idx="6264">
                  <c:v>65.324156806119376</c:v>
                </c:pt>
                <c:pt idx="6265">
                  <c:v>65.323206956304375</c:v>
                </c:pt>
                <c:pt idx="6266">
                  <c:v>65.322257106489374</c:v>
                </c:pt>
                <c:pt idx="6267">
                  <c:v>65.321307256674373</c:v>
                </c:pt>
                <c:pt idx="6268">
                  <c:v>65.320357406859372</c:v>
                </c:pt>
                <c:pt idx="6269">
                  <c:v>65.319407557044372</c:v>
                </c:pt>
                <c:pt idx="6270">
                  <c:v>65.318457707229371</c:v>
                </c:pt>
                <c:pt idx="6271">
                  <c:v>65.31750785741437</c:v>
                </c:pt>
                <c:pt idx="6272">
                  <c:v>65.316558007599369</c:v>
                </c:pt>
                <c:pt idx="6273">
                  <c:v>65.315608157784368</c:v>
                </c:pt>
                <c:pt idx="6274">
                  <c:v>65.314658307969367</c:v>
                </c:pt>
                <c:pt idx="6275">
                  <c:v>65.313708458154366</c:v>
                </c:pt>
                <c:pt idx="6276">
                  <c:v>65.312758608339365</c:v>
                </c:pt>
                <c:pt idx="6277">
                  <c:v>65.311808758524364</c:v>
                </c:pt>
                <c:pt idx="6278">
                  <c:v>65.310858908709363</c:v>
                </c:pt>
                <c:pt idx="6279">
                  <c:v>65.309909058894362</c:v>
                </c:pt>
                <c:pt idx="6280">
                  <c:v>65.308959209079362</c:v>
                </c:pt>
                <c:pt idx="6281">
                  <c:v>65.308009359264361</c:v>
                </c:pt>
                <c:pt idx="6282">
                  <c:v>65.30705950944936</c:v>
                </c:pt>
                <c:pt idx="6283">
                  <c:v>65.306109659634359</c:v>
                </c:pt>
                <c:pt idx="6284">
                  <c:v>65.305159809819358</c:v>
                </c:pt>
                <c:pt idx="6285">
                  <c:v>65.304209960004357</c:v>
                </c:pt>
                <c:pt idx="6286">
                  <c:v>65.303260110189356</c:v>
                </c:pt>
                <c:pt idx="6287">
                  <c:v>65.302310260374355</c:v>
                </c:pt>
                <c:pt idx="6288">
                  <c:v>65.301360410559354</c:v>
                </c:pt>
                <c:pt idx="6289">
                  <c:v>65.300410560744353</c:v>
                </c:pt>
                <c:pt idx="6290">
                  <c:v>65.299460710929353</c:v>
                </c:pt>
                <c:pt idx="6291">
                  <c:v>65.298510861114352</c:v>
                </c:pt>
                <c:pt idx="6292">
                  <c:v>65.297561011299351</c:v>
                </c:pt>
                <c:pt idx="6293">
                  <c:v>65.29661116148435</c:v>
                </c:pt>
                <c:pt idx="6294">
                  <c:v>65.295661311669349</c:v>
                </c:pt>
                <c:pt idx="6295">
                  <c:v>65.294711461854348</c:v>
                </c:pt>
                <c:pt idx="6296">
                  <c:v>65.293761612039347</c:v>
                </c:pt>
                <c:pt idx="6297">
                  <c:v>65.292811762224346</c:v>
                </c:pt>
                <c:pt idx="6298">
                  <c:v>65.291861912409345</c:v>
                </c:pt>
                <c:pt idx="6299">
                  <c:v>65.290912062594344</c:v>
                </c:pt>
                <c:pt idx="6300">
                  <c:v>65.289962212779344</c:v>
                </c:pt>
                <c:pt idx="6301">
                  <c:v>65.289012362964343</c:v>
                </c:pt>
                <c:pt idx="6302">
                  <c:v>65.288062513149342</c:v>
                </c:pt>
                <c:pt idx="6303">
                  <c:v>65.287112663334341</c:v>
                </c:pt>
                <c:pt idx="6304">
                  <c:v>65.28616281351934</c:v>
                </c:pt>
                <c:pt idx="6305">
                  <c:v>65.285212963704339</c:v>
                </c:pt>
                <c:pt idx="6306">
                  <c:v>65.284263113889338</c:v>
                </c:pt>
                <c:pt idx="6307">
                  <c:v>65.283313264074337</c:v>
                </c:pt>
                <c:pt idx="6308">
                  <c:v>65.282363414259336</c:v>
                </c:pt>
                <c:pt idx="6309">
                  <c:v>65.281413564444335</c:v>
                </c:pt>
                <c:pt idx="6310">
                  <c:v>65.280463714629335</c:v>
                </c:pt>
                <c:pt idx="6311">
                  <c:v>65.279513864814334</c:v>
                </c:pt>
                <c:pt idx="6312">
                  <c:v>65.278564014999333</c:v>
                </c:pt>
                <c:pt idx="6313">
                  <c:v>65.277614165184332</c:v>
                </c:pt>
                <c:pt idx="6314">
                  <c:v>65.276664315369331</c:v>
                </c:pt>
                <c:pt idx="6315">
                  <c:v>65.27571446555433</c:v>
                </c:pt>
                <c:pt idx="6316">
                  <c:v>65.274764615739329</c:v>
                </c:pt>
                <c:pt idx="6317">
                  <c:v>65.273814765924328</c:v>
                </c:pt>
                <c:pt idx="6318">
                  <c:v>65.272864916109327</c:v>
                </c:pt>
                <c:pt idx="6319">
                  <c:v>65.271915066294326</c:v>
                </c:pt>
                <c:pt idx="6320">
                  <c:v>65.270965216479325</c:v>
                </c:pt>
                <c:pt idx="6321">
                  <c:v>65.270015366664325</c:v>
                </c:pt>
                <c:pt idx="6322">
                  <c:v>65.269065516849324</c:v>
                </c:pt>
                <c:pt idx="6323">
                  <c:v>65.268115667034323</c:v>
                </c:pt>
                <c:pt idx="6324">
                  <c:v>65.267165817219322</c:v>
                </c:pt>
                <c:pt idx="6325">
                  <c:v>65.266215967404321</c:v>
                </c:pt>
                <c:pt idx="6326">
                  <c:v>65.26526611758932</c:v>
                </c:pt>
                <c:pt idx="6327">
                  <c:v>65.264316267774319</c:v>
                </c:pt>
                <c:pt idx="6328">
                  <c:v>65.263366417959318</c:v>
                </c:pt>
                <c:pt idx="6329">
                  <c:v>65.262416568144317</c:v>
                </c:pt>
                <c:pt idx="6330">
                  <c:v>65.261466718329316</c:v>
                </c:pt>
                <c:pt idx="6331">
                  <c:v>65.260516868514316</c:v>
                </c:pt>
                <c:pt idx="6332">
                  <c:v>65.259567018699315</c:v>
                </c:pt>
                <c:pt idx="6333">
                  <c:v>65.258617168884314</c:v>
                </c:pt>
                <c:pt idx="6334">
                  <c:v>65.257667319069313</c:v>
                </c:pt>
                <c:pt idx="6335">
                  <c:v>65.256717469254312</c:v>
                </c:pt>
                <c:pt idx="6336">
                  <c:v>65.255767619439311</c:v>
                </c:pt>
                <c:pt idx="6337">
                  <c:v>65.25481776962431</c:v>
                </c:pt>
                <c:pt idx="6338">
                  <c:v>65.253867919809309</c:v>
                </c:pt>
                <c:pt idx="6339">
                  <c:v>65.252918069994308</c:v>
                </c:pt>
                <c:pt idx="6340">
                  <c:v>65.251968220179307</c:v>
                </c:pt>
                <c:pt idx="6341">
                  <c:v>65.251018370364307</c:v>
                </c:pt>
                <c:pt idx="6342">
                  <c:v>65.250068520549306</c:v>
                </c:pt>
                <c:pt idx="6343">
                  <c:v>65.249118670734305</c:v>
                </c:pt>
                <c:pt idx="6344">
                  <c:v>65.248168820919304</c:v>
                </c:pt>
                <c:pt idx="6345">
                  <c:v>65.247218971104303</c:v>
                </c:pt>
                <c:pt idx="6346">
                  <c:v>65.246269121289302</c:v>
                </c:pt>
                <c:pt idx="6347">
                  <c:v>65.245319271474301</c:v>
                </c:pt>
                <c:pt idx="6348">
                  <c:v>65.2443694216593</c:v>
                </c:pt>
                <c:pt idx="6349">
                  <c:v>65.243419571844299</c:v>
                </c:pt>
                <c:pt idx="6350">
                  <c:v>65.242469722029298</c:v>
                </c:pt>
                <c:pt idx="6351">
                  <c:v>65.241519872214297</c:v>
                </c:pt>
                <c:pt idx="6352">
                  <c:v>65.240570022399297</c:v>
                </c:pt>
                <c:pt idx="6353">
                  <c:v>65.239620172584296</c:v>
                </c:pt>
                <c:pt idx="6354">
                  <c:v>65.238670322769295</c:v>
                </c:pt>
                <c:pt idx="6355">
                  <c:v>65.237720472954294</c:v>
                </c:pt>
                <c:pt idx="6356">
                  <c:v>65.236770623139293</c:v>
                </c:pt>
                <c:pt idx="6357">
                  <c:v>65.235820773324292</c:v>
                </c:pt>
                <c:pt idx="6358">
                  <c:v>65.234870923509291</c:v>
                </c:pt>
                <c:pt idx="6359">
                  <c:v>65.23392107369429</c:v>
                </c:pt>
                <c:pt idx="6360">
                  <c:v>65.232971223879289</c:v>
                </c:pt>
                <c:pt idx="6361">
                  <c:v>65.232021374064288</c:v>
                </c:pt>
                <c:pt idx="6362">
                  <c:v>65.231071524249288</c:v>
                </c:pt>
                <c:pt idx="6363">
                  <c:v>65.230121674434287</c:v>
                </c:pt>
                <c:pt idx="6364">
                  <c:v>65.229171824619286</c:v>
                </c:pt>
                <c:pt idx="6365">
                  <c:v>65.228221974804285</c:v>
                </c:pt>
                <c:pt idx="6366">
                  <c:v>65.227272124989284</c:v>
                </c:pt>
                <c:pt idx="6367">
                  <c:v>65.226322275174283</c:v>
                </c:pt>
                <c:pt idx="6368">
                  <c:v>65.225372425359282</c:v>
                </c:pt>
                <c:pt idx="6369">
                  <c:v>65.224422575544281</c:v>
                </c:pt>
                <c:pt idx="6370">
                  <c:v>65.22347272572928</c:v>
                </c:pt>
                <c:pt idx="6371">
                  <c:v>65.222522875914279</c:v>
                </c:pt>
                <c:pt idx="6372">
                  <c:v>65.221573026099279</c:v>
                </c:pt>
                <c:pt idx="6373">
                  <c:v>65.220623176284278</c:v>
                </c:pt>
                <c:pt idx="6374">
                  <c:v>65.219673326469277</c:v>
                </c:pt>
                <c:pt idx="6375">
                  <c:v>65.218723476654276</c:v>
                </c:pt>
                <c:pt idx="6376">
                  <c:v>65.217773626839275</c:v>
                </c:pt>
                <c:pt idx="6377">
                  <c:v>65.216823777024274</c:v>
                </c:pt>
                <c:pt idx="6378">
                  <c:v>65.215873927209273</c:v>
                </c:pt>
                <c:pt idx="6379">
                  <c:v>65.214924077394272</c:v>
                </c:pt>
                <c:pt idx="6380">
                  <c:v>65.213974227579271</c:v>
                </c:pt>
                <c:pt idx="6381">
                  <c:v>65.21302437776427</c:v>
                </c:pt>
                <c:pt idx="6382">
                  <c:v>65.21207452794927</c:v>
                </c:pt>
                <c:pt idx="6383">
                  <c:v>65.211124678134269</c:v>
                </c:pt>
                <c:pt idx="6384">
                  <c:v>65.210174828319268</c:v>
                </c:pt>
                <c:pt idx="6385">
                  <c:v>65.209224978504267</c:v>
                </c:pt>
                <c:pt idx="6386">
                  <c:v>65.208275128689266</c:v>
                </c:pt>
                <c:pt idx="6387">
                  <c:v>65.207325278874265</c:v>
                </c:pt>
                <c:pt idx="6388">
                  <c:v>65.206375429059264</c:v>
                </c:pt>
                <c:pt idx="6389">
                  <c:v>65.205425579244263</c:v>
                </c:pt>
                <c:pt idx="6390">
                  <c:v>65.204475729429262</c:v>
                </c:pt>
                <c:pt idx="6391">
                  <c:v>65.203525879614261</c:v>
                </c:pt>
                <c:pt idx="6392">
                  <c:v>63.683676939614259</c:v>
                </c:pt>
                <c:pt idx="6393">
                  <c:v>62.163827999614256</c:v>
                </c:pt>
                <c:pt idx="6394">
                  <c:v>60.643979059614253</c:v>
                </c:pt>
                <c:pt idx="6395">
                  <c:v>59.12413011961425</c:v>
                </c:pt>
                <c:pt idx="6396">
                  <c:v>57.604281179614247</c:v>
                </c:pt>
                <c:pt idx="6397">
                  <c:v>56.084432239614245</c:v>
                </c:pt>
                <c:pt idx="6398">
                  <c:v>54.564583299614242</c:v>
                </c:pt>
                <c:pt idx="6399">
                  <c:v>53.044734359614239</c:v>
                </c:pt>
                <c:pt idx="6400">
                  <c:v>51.524885419614236</c:v>
                </c:pt>
                <c:pt idx="6401">
                  <c:v>50.005036479614233</c:v>
                </c:pt>
                <c:pt idx="6402">
                  <c:v>48.48518753961423</c:v>
                </c:pt>
                <c:pt idx="6403">
                  <c:v>46.965338599614228</c:v>
                </c:pt>
                <c:pt idx="6404">
                  <c:v>45.445489659614225</c:v>
                </c:pt>
                <c:pt idx="6405">
                  <c:v>43.925640719614222</c:v>
                </c:pt>
                <c:pt idx="6406">
                  <c:v>42.405791779614219</c:v>
                </c:pt>
                <c:pt idx="6407">
                  <c:v>40.885942839614216</c:v>
                </c:pt>
                <c:pt idx="6408">
                  <c:v>39.366093899614214</c:v>
                </c:pt>
                <c:pt idx="6409">
                  <c:v>37.846244959614211</c:v>
                </c:pt>
                <c:pt idx="6410">
                  <c:v>36.326396019614208</c:v>
                </c:pt>
                <c:pt idx="6411">
                  <c:v>34.806547079614205</c:v>
                </c:pt>
                <c:pt idx="6412">
                  <c:v>33.286698139614202</c:v>
                </c:pt>
                <c:pt idx="6413">
                  <c:v>31.766849199614203</c:v>
                </c:pt>
                <c:pt idx="6414">
                  <c:v>30.247000259614204</c:v>
                </c:pt>
                <c:pt idx="6415">
                  <c:v>28.727151319614205</c:v>
                </c:pt>
                <c:pt idx="6416">
                  <c:v>27.207302379614205</c:v>
                </c:pt>
                <c:pt idx="6417">
                  <c:v>25.687453439614206</c:v>
                </c:pt>
                <c:pt idx="6418">
                  <c:v>24.167604499614207</c:v>
                </c:pt>
                <c:pt idx="6419">
                  <c:v>22.647755559614207</c:v>
                </c:pt>
                <c:pt idx="6420">
                  <c:v>21.127906619614208</c:v>
                </c:pt>
                <c:pt idx="6421">
                  <c:v>19.608057679614209</c:v>
                </c:pt>
                <c:pt idx="6422">
                  <c:v>18.08820873961421</c:v>
                </c:pt>
                <c:pt idx="6423">
                  <c:v>16.56835979961421</c:v>
                </c:pt>
                <c:pt idx="6424">
                  <c:v>15.048510859614211</c:v>
                </c:pt>
                <c:pt idx="6425">
                  <c:v>13.528661919614212</c:v>
                </c:pt>
                <c:pt idx="6426">
                  <c:v>12.008812979614213</c:v>
                </c:pt>
                <c:pt idx="6427">
                  <c:v>10.488964039614213</c:v>
                </c:pt>
                <c:pt idx="6428">
                  <c:v>8.9691150996142142</c:v>
                </c:pt>
                <c:pt idx="6429">
                  <c:v>7.449266159614214</c:v>
                </c:pt>
                <c:pt idx="6430">
                  <c:v>5.9294172196142139</c:v>
                </c:pt>
                <c:pt idx="6431">
                  <c:v>4.4095682796142137</c:v>
                </c:pt>
                <c:pt idx="6432">
                  <c:v>2.8897193396142136</c:v>
                </c:pt>
                <c:pt idx="6433">
                  <c:v>1.3698703996142136</c:v>
                </c:pt>
                <c:pt idx="6434">
                  <c:v>-0.14997854038578629</c:v>
                </c:pt>
                <c:pt idx="6435">
                  <c:v>-1.6698274803857862</c:v>
                </c:pt>
                <c:pt idx="6436">
                  <c:v>-3.1896764203857861</c:v>
                </c:pt>
                <c:pt idx="6437">
                  <c:v>-4.7095253603857863</c:v>
                </c:pt>
                <c:pt idx="6438">
                  <c:v>-6.2293743003857864</c:v>
                </c:pt>
                <c:pt idx="6439">
                  <c:v>-7.7492232403857866</c:v>
                </c:pt>
                <c:pt idx="6440">
                  <c:v>-9.2690721803857858</c:v>
                </c:pt>
                <c:pt idx="6441">
                  <c:v>-10.788921120385785</c:v>
                </c:pt>
                <c:pt idx="6442">
                  <c:v>-12.308770060385784</c:v>
                </c:pt>
                <c:pt idx="6443">
                  <c:v>-13.828619000385784</c:v>
                </c:pt>
                <c:pt idx="6444">
                  <c:v>-15.348467940385783</c:v>
                </c:pt>
                <c:pt idx="6445">
                  <c:v>-16.868316880385784</c:v>
                </c:pt>
                <c:pt idx="6446">
                  <c:v>-18.388165820385783</c:v>
                </c:pt>
                <c:pt idx="6447">
                  <c:v>-19.908014760385782</c:v>
                </c:pt>
                <c:pt idx="6448">
                  <c:v>-21.427863700385782</c:v>
                </c:pt>
                <c:pt idx="6449">
                  <c:v>-22.947712640385781</c:v>
                </c:pt>
                <c:pt idx="6450">
                  <c:v>-24.46756158038578</c:v>
                </c:pt>
                <c:pt idx="6451">
                  <c:v>-25.987410520385779</c:v>
                </c:pt>
              </c:numCache>
            </c:numRef>
          </c:yVal>
          <c:smooth val="0"/>
          <c:extLst>
            <c:ext xmlns:c16="http://schemas.microsoft.com/office/drawing/2014/chart" uri="{C3380CC4-5D6E-409C-BE32-E72D297353CC}">
              <c16:uniqueId val="{00000000-435B-40DB-9D3C-F9C579F67A72}"/>
            </c:ext>
          </c:extLst>
        </c:ser>
        <c:ser>
          <c:idx val="1"/>
          <c:order val="1"/>
          <c:tx>
            <c:strRef>
              <c:f>Sheet1!$C$1</c:f>
              <c:strCache>
                <c:ptCount val="1"/>
                <c:pt idx="0">
                  <c:v>NO Nano - CO2</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3:$A$6454</c:f>
              <c:numCache>
                <c:formatCode>General</c:formatCode>
                <c:ptCount val="6452"/>
                <c:pt idx="0">
                  <c:v>1.15625E-2</c:v>
                </c:pt>
                <c:pt idx="1">
                  <c:v>1.7355324074074075E-2</c:v>
                </c:pt>
                <c:pt idx="2">
                  <c:v>2.314236111111111E-2</c:v>
                </c:pt>
                <c:pt idx="3">
                  <c:v>2.8929398148148145E-2</c:v>
                </c:pt>
                <c:pt idx="4">
                  <c:v>3.4716435185185184E-2</c:v>
                </c:pt>
                <c:pt idx="5">
                  <c:v>4.0503472222222218E-2</c:v>
                </c:pt>
                <c:pt idx="6">
                  <c:v>4.6290509259259253E-2</c:v>
                </c:pt>
                <c:pt idx="7">
                  <c:v>5.2077546296296295E-2</c:v>
                </c:pt>
                <c:pt idx="8">
                  <c:v>5.7864583333333337E-2</c:v>
                </c:pt>
                <c:pt idx="9">
                  <c:v>6.3645833333333332E-2</c:v>
                </c:pt>
                <c:pt idx="10">
                  <c:v>6.9438657407407414E-2</c:v>
                </c:pt>
                <c:pt idx="11">
                  <c:v>7.5225694444444449E-2</c:v>
                </c:pt>
                <c:pt idx="12">
                  <c:v>8.1012731481481484E-2</c:v>
                </c:pt>
                <c:pt idx="13">
                  <c:v>8.6799768518518505E-2</c:v>
                </c:pt>
                <c:pt idx="14">
                  <c:v>9.2592592592592587E-2</c:v>
                </c:pt>
                <c:pt idx="15">
                  <c:v>9.8373842592592589E-2</c:v>
                </c:pt>
                <c:pt idx="16">
                  <c:v>0.10416087962962962</c:v>
                </c:pt>
                <c:pt idx="17">
                  <c:v>0.10994791666666667</c:v>
                </c:pt>
                <c:pt idx="18">
                  <c:v>0.11573495370370369</c:v>
                </c:pt>
                <c:pt idx="19">
                  <c:v>0.12152199074074073</c:v>
                </c:pt>
                <c:pt idx="20">
                  <c:v>0.12730902777777775</c:v>
                </c:pt>
                <c:pt idx="21">
                  <c:v>0.13309606481481479</c:v>
                </c:pt>
                <c:pt idx="22">
                  <c:v>0.13888310185185185</c:v>
                </c:pt>
                <c:pt idx="23">
                  <c:v>0.14467013888888886</c:v>
                </c:pt>
                <c:pt idx="24">
                  <c:v>0.15045717592592592</c:v>
                </c:pt>
                <c:pt idx="25">
                  <c:v>0.15624421296296295</c:v>
                </c:pt>
                <c:pt idx="26">
                  <c:v>0.16203124999999996</c:v>
                </c:pt>
                <c:pt idx="27">
                  <c:v>0.16781828703703705</c:v>
                </c:pt>
                <c:pt idx="28">
                  <c:v>0.17360532407407406</c:v>
                </c:pt>
                <c:pt idx="29">
                  <c:v>0.17939236111111109</c:v>
                </c:pt>
                <c:pt idx="30">
                  <c:v>0.18518518518518517</c:v>
                </c:pt>
                <c:pt idx="31">
                  <c:v>0.19096643518518519</c:v>
                </c:pt>
                <c:pt idx="32">
                  <c:v>0.19675347222222223</c:v>
                </c:pt>
                <c:pt idx="33">
                  <c:v>0.20254050925925926</c:v>
                </c:pt>
                <c:pt idx="34">
                  <c:v>0.20832754629629632</c:v>
                </c:pt>
                <c:pt idx="35">
                  <c:v>0.21411458333333333</c:v>
                </c:pt>
                <c:pt idx="36">
                  <c:v>0.21990162037037037</c:v>
                </c:pt>
                <c:pt idx="37">
                  <c:v>0.2256886574074074</c:v>
                </c:pt>
                <c:pt idx="38">
                  <c:v>0.23147569444444446</c:v>
                </c:pt>
                <c:pt idx="39">
                  <c:v>0.2372627314814815</c:v>
                </c:pt>
                <c:pt idx="40">
                  <c:v>0.24304976851851853</c:v>
                </c:pt>
                <c:pt idx="41">
                  <c:v>0.24883680555555554</c:v>
                </c:pt>
                <c:pt idx="42">
                  <c:v>0.25462384259259258</c:v>
                </c:pt>
                <c:pt idx="43">
                  <c:v>0.26040509259259259</c:v>
                </c:pt>
                <c:pt idx="44">
                  <c:v>0.2661979166666667</c:v>
                </c:pt>
                <c:pt idx="45">
                  <c:v>0.27198495370370374</c:v>
                </c:pt>
                <c:pt idx="46">
                  <c:v>0.27777777777777779</c:v>
                </c:pt>
                <c:pt idx="47">
                  <c:v>0.28355902777777775</c:v>
                </c:pt>
                <c:pt idx="48">
                  <c:v>0.28934606481481484</c:v>
                </c:pt>
                <c:pt idx="49">
                  <c:v>0.29513310185185188</c:v>
                </c:pt>
                <c:pt idx="50">
                  <c:v>0.30092013888888891</c:v>
                </c:pt>
                <c:pt idx="51">
                  <c:v>0.30670717592592595</c:v>
                </c:pt>
                <c:pt idx="52">
                  <c:v>0.31249421296296293</c:v>
                </c:pt>
                <c:pt idx="53">
                  <c:v>0.31828125000000002</c:v>
                </c:pt>
                <c:pt idx="54">
                  <c:v>0.32406828703703705</c:v>
                </c:pt>
                <c:pt idx="55">
                  <c:v>0.32985532407407414</c:v>
                </c:pt>
                <c:pt idx="56">
                  <c:v>0.33564236111111106</c:v>
                </c:pt>
                <c:pt idx="57">
                  <c:v>0.34142939814814816</c:v>
                </c:pt>
                <c:pt idx="58">
                  <c:v>0.34721643518518519</c:v>
                </c:pt>
                <c:pt idx="59">
                  <c:v>0.35300347222222223</c:v>
                </c:pt>
                <c:pt idx="60">
                  <c:v>0.35879050925925926</c:v>
                </c:pt>
                <c:pt idx="61">
                  <c:v>0.3645775462962963</c:v>
                </c:pt>
                <c:pt idx="62">
                  <c:v>0.37035879629629631</c:v>
                </c:pt>
                <c:pt idx="63">
                  <c:v>0.37615162037037031</c:v>
                </c:pt>
                <c:pt idx="64">
                  <c:v>0.3819386574074074</c:v>
                </c:pt>
                <c:pt idx="65">
                  <c:v>0.38772569444444438</c:v>
                </c:pt>
                <c:pt idx="66">
                  <c:v>0.39351273148148141</c:v>
                </c:pt>
                <c:pt idx="67">
                  <c:v>0.39929976851851851</c:v>
                </c:pt>
                <c:pt idx="68">
                  <c:v>0.40508680555555554</c:v>
                </c:pt>
                <c:pt idx="69">
                  <c:v>0.41087384259259252</c:v>
                </c:pt>
                <c:pt idx="70">
                  <c:v>0.41666087962962955</c:v>
                </c:pt>
                <c:pt idx="71">
                  <c:v>0.42244791666666665</c:v>
                </c:pt>
                <c:pt idx="72">
                  <c:v>0.42823495370370368</c:v>
                </c:pt>
                <c:pt idx="73">
                  <c:v>0.43402199074074066</c:v>
                </c:pt>
                <c:pt idx="74">
                  <c:v>0.43981481481481477</c:v>
                </c:pt>
                <c:pt idx="75">
                  <c:v>0.44559606481481484</c:v>
                </c:pt>
                <c:pt idx="76">
                  <c:v>0.45138310185185182</c:v>
                </c:pt>
                <c:pt idx="77">
                  <c:v>0.45717013888888886</c:v>
                </c:pt>
                <c:pt idx="78">
                  <c:v>0.46296296296296291</c:v>
                </c:pt>
                <c:pt idx="79">
                  <c:v>0.46874421296296293</c:v>
                </c:pt>
                <c:pt idx="80">
                  <c:v>0.47453124999999996</c:v>
                </c:pt>
                <c:pt idx="81">
                  <c:v>0.480318287037037</c:v>
                </c:pt>
                <c:pt idx="82">
                  <c:v>0.48610532407407403</c:v>
                </c:pt>
                <c:pt idx="83">
                  <c:v>0.49189236111111106</c:v>
                </c:pt>
                <c:pt idx="84">
                  <c:v>0.4976793981481481</c:v>
                </c:pt>
                <c:pt idx="85">
                  <c:v>0.50346643518518508</c:v>
                </c:pt>
                <c:pt idx="86">
                  <c:v>0.50925347222222217</c:v>
                </c:pt>
                <c:pt idx="87">
                  <c:v>0.51504050925925926</c:v>
                </c:pt>
                <c:pt idx="88">
                  <c:v>0.52082754629629624</c:v>
                </c:pt>
                <c:pt idx="89">
                  <c:v>0.52661458333333333</c:v>
                </c:pt>
                <c:pt idx="90">
                  <c:v>0.53240162037037042</c:v>
                </c:pt>
                <c:pt idx="91">
                  <c:v>0.5381886574074074</c:v>
                </c:pt>
                <c:pt idx="92">
                  <c:v>0.54397569444444438</c:v>
                </c:pt>
                <c:pt idx="93">
                  <c:v>0.54976273148148147</c:v>
                </c:pt>
                <c:pt idx="94">
                  <c:v>0.55555555555555558</c:v>
                </c:pt>
                <c:pt idx="95">
                  <c:v>0.56133680555555554</c:v>
                </c:pt>
                <c:pt idx="96">
                  <c:v>0.5671180555555555</c:v>
                </c:pt>
                <c:pt idx="97">
                  <c:v>0.57291087962962972</c:v>
                </c:pt>
                <c:pt idx="98">
                  <c:v>0.57869791666666659</c:v>
                </c:pt>
                <c:pt idx="99">
                  <c:v>0.58448495370370368</c:v>
                </c:pt>
                <c:pt idx="100">
                  <c:v>0.59027199074074066</c:v>
                </c:pt>
                <c:pt idx="101">
                  <c:v>0.59605902777777775</c:v>
                </c:pt>
                <c:pt idx="102">
                  <c:v>0.60184606481481484</c:v>
                </c:pt>
                <c:pt idx="103">
                  <c:v>0.6076273148148148</c:v>
                </c:pt>
                <c:pt idx="104">
                  <c:v>0.6134201388888888</c:v>
                </c:pt>
                <c:pt idx="105">
                  <c:v>0.61920717592592589</c:v>
                </c:pt>
                <c:pt idx="106">
                  <c:v>0.62498842592592585</c:v>
                </c:pt>
                <c:pt idx="107">
                  <c:v>0.63078124999999996</c:v>
                </c:pt>
                <c:pt idx="108">
                  <c:v>0.63656828703703694</c:v>
                </c:pt>
                <c:pt idx="109">
                  <c:v>0.64235532407407414</c:v>
                </c:pt>
                <c:pt idx="110">
                  <c:v>0.64814814814814814</c:v>
                </c:pt>
                <c:pt idx="111">
                  <c:v>0.65392939814814799</c:v>
                </c:pt>
                <c:pt idx="112">
                  <c:v>0.65971643518518519</c:v>
                </c:pt>
                <c:pt idx="113">
                  <c:v>0.66550347222222217</c:v>
                </c:pt>
                <c:pt idx="114">
                  <c:v>0.67129050925925926</c:v>
                </c:pt>
                <c:pt idx="115">
                  <c:v>0.67707754629629624</c:v>
                </c:pt>
                <c:pt idx="116">
                  <c:v>0.68286458333333333</c:v>
                </c:pt>
                <c:pt idx="117">
                  <c:v>0.68865740740740744</c:v>
                </c:pt>
                <c:pt idx="118">
                  <c:v>0.69443865740740729</c:v>
                </c:pt>
                <c:pt idx="119">
                  <c:v>0.70022569444444438</c:v>
                </c:pt>
                <c:pt idx="120">
                  <c:v>0.70601273148148136</c:v>
                </c:pt>
                <c:pt idx="121">
                  <c:v>0.71179976851851845</c:v>
                </c:pt>
                <c:pt idx="122">
                  <c:v>0.71758680555555554</c:v>
                </c:pt>
                <c:pt idx="123">
                  <c:v>0.72337384259259263</c:v>
                </c:pt>
                <c:pt idx="124">
                  <c:v>0.72916087962962972</c:v>
                </c:pt>
                <c:pt idx="125">
                  <c:v>0.73494212962962968</c:v>
                </c:pt>
                <c:pt idx="126">
                  <c:v>0.7407407407407407</c:v>
                </c:pt>
                <c:pt idx="127">
                  <c:v>0.74652199074074066</c:v>
                </c:pt>
                <c:pt idx="128">
                  <c:v>0.75230902777777775</c:v>
                </c:pt>
                <c:pt idx="129">
                  <c:v>0.75809606481481484</c:v>
                </c:pt>
                <c:pt idx="130">
                  <c:v>0.76388310185185193</c:v>
                </c:pt>
                <c:pt idx="131">
                  <c:v>0.7696701388888888</c:v>
                </c:pt>
                <c:pt idx="132">
                  <c:v>0.77545138888888876</c:v>
                </c:pt>
                <c:pt idx="133">
                  <c:v>0.78125</c:v>
                </c:pt>
                <c:pt idx="134">
                  <c:v>0.78703124999999996</c:v>
                </c:pt>
                <c:pt idx="135">
                  <c:v>0.79281249999999992</c:v>
                </c:pt>
                <c:pt idx="136">
                  <c:v>0.79860532407407403</c:v>
                </c:pt>
                <c:pt idx="137">
                  <c:v>0.80439236111111101</c:v>
                </c:pt>
                <c:pt idx="138">
                  <c:v>0.8101793981481481</c:v>
                </c:pt>
                <c:pt idx="139">
                  <c:v>0.81596643518518519</c:v>
                </c:pt>
                <c:pt idx="140">
                  <c:v>0.82175347222222217</c:v>
                </c:pt>
                <c:pt idx="141">
                  <c:v>0.82754050925925915</c:v>
                </c:pt>
                <c:pt idx="142">
                  <c:v>0.83333333333333326</c:v>
                </c:pt>
                <c:pt idx="143">
                  <c:v>0.83911458333333333</c:v>
                </c:pt>
                <c:pt idx="144">
                  <c:v>0.84490162037037031</c:v>
                </c:pt>
                <c:pt idx="145">
                  <c:v>0.8506886574074074</c:v>
                </c:pt>
                <c:pt idx="146">
                  <c:v>0.85647569444444438</c:v>
                </c:pt>
                <c:pt idx="147">
                  <c:v>0.86226273148148147</c:v>
                </c:pt>
                <c:pt idx="148">
                  <c:v>0.86804976851851845</c:v>
                </c:pt>
                <c:pt idx="149">
                  <c:v>0.87384259259259245</c:v>
                </c:pt>
                <c:pt idx="150">
                  <c:v>0.87962384259259241</c:v>
                </c:pt>
                <c:pt idx="151">
                  <c:v>0.8854108796296295</c:v>
                </c:pt>
                <c:pt idx="152">
                  <c:v>0.89119791666666659</c:v>
                </c:pt>
                <c:pt idx="153">
                  <c:v>0.89698495370370368</c:v>
                </c:pt>
                <c:pt idx="154">
                  <c:v>0.90277199074074077</c:v>
                </c:pt>
                <c:pt idx="155">
                  <c:v>0.90855902777777775</c:v>
                </c:pt>
                <c:pt idx="156">
                  <c:v>0.91434606481481473</c:v>
                </c:pt>
                <c:pt idx="157">
                  <c:v>0.92013310185185171</c:v>
                </c:pt>
                <c:pt idx="158">
                  <c:v>0.92592592592592582</c:v>
                </c:pt>
                <c:pt idx="159">
                  <c:v>0.93170717592592589</c:v>
                </c:pt>
                <c:pt idx="160">
                  <c:v>0.93749421296296298</c:v>
                </c:pt>
                <c:pt idx="161">
                  <c:v>0.94328124999999996</c:v>
                </c:pt>
                <c:pt idx="162">
                  <c:v>0.94906828703703705</c:v>
                </c:pt>
                <c:pt idx="163">
                  <c:v>0.95485532407407403</c:v>
                </c:pt>
                <c:pt idx="164">
                  <c:v>0.96063657407407399</c:v>
                </c:pt>
                <c:pt idx="165">
                  <c:v>0.96643518518518512</c:v>
                </c:pt>
                <c:pt idx="166">
                  <c:v>0.97221643518518508</c:v>
                </c:pt>
                <c:pt idx="167">
                  <c:v>0.97800347222222217</c:v>
                </c:pt>
                <c:pt idx="168">
                  <c:v>0.98379050925925926</c:v>
                </c:pt>
                <c:pt idx="169">
                  <c:v>0.98957754629629635</c:v>
                </c:pt>
                <c:pt idx="170">
                  <c:v>0.99536458333333333</c:v>
                </c:pt>
                <c:pt idx="171">
                  <c:v>1.0011516203703703</c:v>
                </c:pt>
                <c:pt idx="172">
                  <c:v>1.0069386574074073</c:v>
                </c:pt>
                <c:pt idx="173">
                  <c:v>1.0127256944444445</c:v>
                </c:pt>
                <c:pt idx="174">
                  <c:v>1.0185185185185184</c:v>
                </c:pt>
                <c:pt idx="175">
                  <c:v>1.0242997685185184</c:v>
                </c:pt>
                <c:pt idx="176">
                  <c:v>1.0300868055555554</c:v>
                </c:pt>
                <c:pt idx="177">
                  <c:v>1.0358738425925926</c:v>
                </c:pt>
                <c:pt idx="178">
                  <c:v>1.0416608796296296</c:v>
                </c:pt>
                <c:pt idx="179">
                  <c:v>1.0474479166666666</c:v>
                </c:pt>
                <c:pt idx="180">
                  <c:v>1.0532349537037036</c:v>
                </c:pt>
                <c:pt idx="181">
                  <c:v>1.0590219907407405</c:v>
                </c:pt>
                <c:pt idx="182">
                  <c:v>1.0648090277777778</c:v>
                </c:pt>
                <c:pt idx="183">
                  <c:v>1.0705960648148147</c:v>
                </c:pt>
                <c:pt idx="184">
                  <c:v>1.0763831018518519</c:v>
                </c:pt>
                <c:pt idx="185">
                  <c:v>1.0821701388888889</c:v>
                </c:pt>
                <c:pt idx="186">
                  <c:v>1.0879571759259259</c:v>
                </c:pt>
                <c:pt idx="187">
                  <c:v>1.0937442129629629</c:v>
                </c:pt>
                <c:pt idx="188">
                  <c:v>1.0995312499999998</c:v>
                </c:pt>
                <c:pt idx="189">
                  <c:v>1.1053182870370371</c:v>
                </c:pt>
                <c:pt idx="190">
                  <c:v>1.1111111111111112</c:v>
                </c:pt>
                <c:pt idx="191">
                  <c:v>1.116892361111111</c:v>
                </c:pt>
                <c:pt idx="192">
                  <c:v>1.1226736111111111</c:v>
                </c:pt>
                <c:pt idx="193">
                  <c:v>1.1284664351851852</c:v>
                </c:pt>
                <c:pt idx="194">
                  <c:v>1.1342534722222222</c:v>
                </c:pt>
                <c:pt idx="195">
                  <c:v>1.1400405092592591</c:v>
                </c:pt>
                <c:pt idx="196">
                  <c:v>1.1458275462962961</c:v>
                </c:pt>
                <c:pt idx="197">
                  <c:v>1.1516145833333333</c:v>
                </c:pt>
                <c:pt idx="198">
                  <c:v>1.1574016203703705</c:v>
                </c:pt>
                <c:pt idx="199">
                  <c:v>1.1631886574074075</c:v>
                </c:pt>
                <c:pt idx="200">
                  <c:v>1.1689756944444445</c:v>
                </c:pt>
                <c:pt idx="201">
                  <c:v>1.1747627314814812</c:v>
                </c:pt>
                <c:pt idx="202">
                  <c:v>1.1805497685185182</c:v>
                </c:pt>
                <c:pt idx="203">
                  <c:v>1.1863368055555554</c:v>
                </c:pt>
                <c:pt idx="204">
                  <c:v>1.1921238425925926</c:v>
                </c:pt>
                <c:pt idx="205">
                  <c:v>1.1979108796296296</c:v>
                </c:pt>
                <c:pt idx="206">
                  <c:v>1.2037037037037039</c:v>
                </c:pt>
                <c:pt idx="207">
                  <c:v>1.2094907407407407</c:v>
                </c:pt>
                <c:pt idx="208">
                  <c:v>1.2152662037037036</c:v>
                </c:pt>
                <c:pt idx="209">
                  <c:v>1.2210590277777778</c:v>
                </c:pt>
                <c:pt idx="210">
                  <c:v>1.2268460648148147</c:v>
                </c:pt>
                <c:pt idx="211">
                  <c:v>1.2326331018518517</c:v>
                </c:pt>
                <c:pt idx="212">
                  <c:v>1.2384201388888889</c:v>
                </c:pt>
                <c:pt idx="213">
                  <c:v>1.244212962962963</c:v>
                </c:pt>
                <c:pt idx="214">
                  <c:v>1.2499942129629631</c:v>
                </c:pt>
                <c:pt idx="215">
                  <c:v>1.2557812499999998</c:v>
                </c:pt>
                <c:pt idx="216">
                  <c:v>1.2615682870370368</c:v>
                </c:pt>
                <c:pt idx="217">
                  <c:v>1.2673495370370369</c:v>
                </c:pt>
                <c:pt idx="218">
                  <c:v>1.273142361111111</c:v>
                </c:pt>
                <c:pt idx="219">
                  <c:v>1.2789293981481482</c:v>
                </c:pt>
                <c:pt idx="220">
                  <c:v>1.2847164351851852</c:v>
                </c:pt>
                <c:pt idx="221">
                  <c:v>1.2905034722222222</c:v>
                </c:pt>
                <c:pt idx="222">
                  <c:v>1.2962962962962963</c:v>
                </c:pt>
                <c:pt idx="223">
                  <c:v>1.3020775462962964</c:v>
                </c:pt>
                <c:pt idx="224">
                  <c:v>1.3078645833333333</c:v>
                </c:pt>
                <c:pt idx="225">
                  <c:v>1.3136516203703703</c:v>
                </c:pt>
                <c:pt idx="226">
                  <c:v>1.3194386574074073</c:v>
                </c:pt>
                <c:pt idx="227">
                  <c:v>1.3252256944444445</c:v>
                </c:pt>
                <c:pt idx="228">
                  <c:v>1.3310127314814817</c:v>
                </c:pt>
                <c:pt idx="229">
                  <c:v>1.3367997685185184</c:v>
                </c:pt>
                <c:pt idx="230">
                  <c:v>1.3425868055555554</c:v>
                </c:pt>
                <c:pt idx="231">
                  <c:v>1.3483738425925924</c:v>
                </c:pt>
                <c:pt idx="232">
                  <c:v>1.3541608796296294</c:v>
                </c:pt>
                <c:pt idx="233">
                  <c:v>1.3599479166666666</c:v>
                </c:pt>
                <c:pt idx="234">
                  <c:v>1.3657349537037038</c:v>
                </c:pt>
                <c:pt idx="235">
                  <c:v>1.3715219907407408</c:v>
                </c:pt>
                <c:pt idx="236">
                  <c:v>1.3773090277777778</c:v>
                </c:pt>
                <c:pt idx="237">
                  <c:v>1.3830960648148147</c:v>
                </c:pt>
                <c:pt idx="238">
                  <c:v>1.3888888888888888</c:v>
                </c:pt>
                <c:pt idx="239">
                  <c:v>1.3946759259259258</c:v>
                </c:pt>
                <c:pt idx="240">
                  <c:v>1.4004513888888888</c:v>
                </c:pt>
                <c:pt idx="241">
                  <c:v>1.4062442129629631</c:v>
                </c:pt>
                <c:pt idx="242">
                  <c:v>1.4120312499999998</c:v>
                </c:pt>
                <c:pt idx="243">
                  <c:v>1.4178182870370371</c:v>
                </c:pt>
                <c:pt idx="244">
                  <c:v>1.423605324074074</c:v>
                </c:pt>
                <c:pt idx="245">
                  <c:v>1.429392361111111</c:v>
                </c:pt>
                <c:pt idx="246">
                  <c:v>1.435179398148148</c:v>
                </c:pt>
                <c:pt idx="247">
                  <c:v>1.440966435185185</c:v>
                </c:pt>
                <c:pt idx="248">
                  <c:v>1.4467534722222222</c:v>
                </c:pt>
                <c:pt idx="249">
                  <c:v>1.4525405092592591</c:v>
                </c:pt>
                <c:pt idx="250">
                  <c:v>1.4583275462962961</c:v>
                </c:pt>
                <c:pt idx="251">
                  <c:v>1.4641145833333333</c:v>
                </c:pt>
                <c:pt idx="252">
                  <c:v>1.4699016203703703</c:v>
                </c:pt>
                <c:pt idx="253">
                  <c:v>1.4756886574074075</c:v>
                </c:pt>
                <c:pt idx="254">
                  <c:v>1.4814814814814814</c:v>
                </c:pt>
                <c:pt idx="255">
                  <c:v>1.4872627314814817</c:v>
                </c:pt>
                <c:pt idx="256">
                  <c:v>1.4930497685185184</c:v>
                </c:pt>
                <c:pt idx="257">
                  <c:v>1.4988368055555554</c:v>
                </c:pt>
                <c:pt idx="258">
                  <c:v>1.5046238425925926</c:v>
                </c:pt>
                <c:pt idx="259">
                  <c:v>1.5104108796296296</c:v>
                </c:pt>
                <c:pt idx="260">
                  <c:v>1.5161979166666668</c:v>
                </c:pt>
                <c:pt idx="261">
                  <c:v>1.5219849537037038</c:v>
                </c:pt>
                <c:pt idx="262">
                  <c:v>1.527771990740741</c:v>
                </c:pt>
                <c:pt idx="263">
                  <c:v>1.533559027777778</c:v>
                </c:pt>
                <c:pt idx="264">
                  <c:v>1.539346064814815</c:v>
                </c:pt>
                <c:pt idx="265">
                  <c:v>1.5451331018518522</c:v>
                </c:pt>
                <c:pt idx="266">
                  <c:v>1.5509201388888891</c:v>
                </c:pt>
                <c:pt idx="267">
                  <c:v>1.5567071759259261</c:v>
                </c:pt>
                <c:pt idx="268">
                  <c:v>1.5624942129629629</c:v>
                </c:pt>
                <c:pt idx="269">
                  <c:v>1.5682812499999998</c:v>
                </c:pt>
                <c:pt idx="270">
                  <c:v>1.574074074074074</c:v>
                </c:pt>
                <c:pt idx="271">
                  <c:v>1.579855324074074</c:v>
                </c:pt>
                <c:pt idx="272">
                  <c:v>1.585642361111111</c:v>
                </c:pt>
                <c:pt idx="273">
                  <c:v>1.5914293981481482</c:v>
                </c:pt>
                <c:pt idx="274">
                  <c:v>1.5972164351851852</c:v>
                </c:pt>
                <c:pt idx="275">
                  <c:v>1.6030034722222224</c:v>
                </c:pt>
                <c:pt idx="276">
                  <c:v>1.6087905092592594</c:v>
                </c:pt>
                <c:pt idx="277">
                  <c:v>1.6145775462962966</c:v>
                </c:pt>
                <c:pt idx="278">
                  <c:v>1.6203587962962962</c:v>
                </c:pt>
                <c:pt idx="279">
                  <c:v>1.6261516203703705</c:v>
                </c:pt>
                <c:pt idx="280">
                  <c:v>1.6319386574074077</c:v>
                </c:pt>
                <c:pt idx="281">
                  <c:v>1.6377256944444447</c:v>
                </c:pt>
                <c:pt idx="282">
                  <c:v>1.6435127314814815</c:v>
                </c:pt>
                <c:pt idx="283">
                  <c:v>1.6492997685185184</c:v>
                </c:pt>
                <c:pt idx="284">
                  <c:v>1.6550868055555554</c:v>
                </c:pt>
                <c:pt idx="285">
                  <c:v>1.6608738425925926</c:v>
                </c:pt>
                <c:pt idx="286">
                  <c:v>1.6666666666666665</c:v>
                </c:pt>
                <c:pt idx="287">
                  <c:v>1.6724479166666666</c:v>
                </c:pt>
                <c:pt idx="288">
                  <c:v>1.6782349537037038</c:v>
                </c:pt>
                <c:pt idx="289">
                  <c:v>1.6840219907407408</c:v>
                </c:pt>
                <c:pt idx="290">
                  <c:v>1.689809027777778</c:v>
                </c:pt>
                <c:pt idx="291">
                  <c:v>1.695596064814815</c:v>
                </c:pt>
                <c:pt idx="292">
                  <c:v>1.7013831018518522</c:v>
                </c:pt>
                <c:pt idx="293">
                  <c:v>1.7071701388888891</c:v>
                </c:pt>
                <c:pt idx="294">
                  <c:v>1.7129571759259261</c:v>
                </c:pt>
                <c:pt idx="295">
                  <c:v>1.7187442129629633</c:v>
                </c:pt>
                <c:pt idx="296">
                  <c:v>1.7245312500000001</c:v>
                </c:pt>
                <c:pt idx="297">
                  <c:v>1.7303182870370371</c:v>
                </c:pt>
                <c:pt idx="298">
                  <c:v>1.736105324074074</c:v>
                </c:pt>
                <c:pt idx="299">
                  <c:v>1.741892361111111</c:v>
                </c:pt>
                <c:pt idx="300">
                  <c:v>1.7476793981481482</c:v>
                </c:pt>
                <c:pt idx="301">
                  <c:v>1.7534664351851852</c:v>
                </c:pt>
                <c:pt idx="302">
                  <c:v>1.7592592592592591</c:v>
                </c:pt>
                <c:pt idx="303">
                  <c:v>1.7650405092592594</c:v>
                </c:pt>
                <c:pt idx="304">
                  <c:v>1.770821759259259</c:v>
                </c:pt>
                <c:pt idx="305">
                  <c:v>1.7766145833333336</c:v>
                </c:pt>
                <c:pt idx="306">
                  <c:v>1.7824016203703705</c:v>
                </c:pt>
                <c:pt idx="307">
                  <c:v>1.7881886574074077</c:v>
                </c:pt>
                <c:pt idx="308">
                  <c:v>1.7939756944444447</c:v>
                </c:pt>
                <c:pt idx="309">
                  <c:v>1.7997627314814815</c:v>
                </c:pt>
                <c:pt idx="310">
                  <c:v>1.8055497685185187</c:v>
                </c:pt>
                <c:pt idx="311">
                  <c:v>1.8113368055555557</c:v>
                </c:pt>
                <c:pt idx="312">
                  <c:v>1.8171238425925926</c:v>
                </c:pt>
                <c:pt idx="313">
                  <c:v>1.8229108796296296</c:v>
                </c:pt>
                <c:pt idx="314">
                  <c:v>1.8286979166666666</c:v>
                </c:pt>
                <c:pt idx="315">
                  <c:v>1.8344849537037038</c:v>
                </c:pt>
                <c:pt idx="316">
                  <c:v>1.8402719907407408</c:v>
                </c:pt>
                <c:pt idx="317">
                  <c:v>1.8460590277777778</c:v>
                </c:pt>
                <c:pt idx="318">
                  <c:v>1.8518518518518516</c:v>
                </c:pt>
                <c:pt idx="319">
                  <c:v>1.8576331018518519</c:v>
                </c:pt>
                <c:pt idx="320">
                  <c:v>1.8634143518518518</c:v>
                </c:pt>
                <c:pt idx="321">
                  <c:v>1.8692071759259261</c:v>
                </c:pt>
                <c:pt idx="322">
                  <c:v>1.8749942129629633</c:v>
                </c:pt>
                <c:pt idx="323">
                  <c:v>1.8807812500000001</c:v>
                </c:pt>
                <c:pt idx="324">
                  <c:v>1.8865682870370371</c:v>
                </c:pt>
                <c:pt idx="325">
                  <c:v>1.8923553240740743</c:v>
                </c:pt>
                <c:pt idx="326">
                  <c:v>1.8981423611111112</c:v>
                </c:pt>
                <c:pt idx="327">
                  <c:v>1.9039293981481482</c:v>
                </c:pt>
                <c:pt idx="328">
                  <c:v>1.9097164351851852</c:v>
                </c:pt>
                <c:pt idx="329">
                  <c:v>1.9155034722222222</c:v>
                </c:pt>
                <c:pt idx="330">
                  <c:v>1.9212962962962961</c:v>
                </c:pt>
                <c:pt idx="331">
                  <c:v>1.927071759259259</c:v>
                </c:pt>
                <c:pt idx="332">
                  <c:v>1.9328645833333333</c:v>
                </c:pt>
                <c:pt idx="333">
                  <c:v>1.9386516203703705</c:v>
                </c:pt>
                <c:pt idx="334">
                  <c:v>1.9444444444444444</c:v>
                </c:pt>
                <c:pt idx="335">
                  <c:v>1.9502256944444447</c:v>
                </c:pt>
                <c:pt idx="336">
                  <c:v>1.9560127314814815</c:v>
                </c:pt>
                <c:pt idx="337">
                  <c:v>1.9617997685185187</c:v>
                </c:pt>
                <c:pt idx="338">
                  <c:v>1.9675868055555557</c:v>
                </c:pt>
                <c:pt idx="339">
                  <c:v>1.9733738425925926</c:v>
                </c:pt>
                <c:pt idx="340">
                  <c:v>1.9791608796296298</c:v>
                </c:pt>
                <c:pt idx="341">
                  <c:v>1.9849479166666668</c:v>
                </c:pt>
                <c:pt idx="342">
                  <c:v>1.9907349537037038</c:v>
                </c:pt>
                <c:pt idx="343">
                  <c:v>1.9965219907407408</c:v>
                </c:pt>
                <c:pt idx="344">
                  <c:v>2.0023090277777778</c:v>
                </c:pt>
                <c:pt idx="345">
                  <c:v>2.008096064814815</c:v>
                </c:pt>
                <c:pt idx="346">
                  <c:v>2.0138831018518517</c:v>
                </c:pt>
                <c:pt idx="347">
                  <c:v>2.0196701388888889</c:v>
                </c:pt>
                <c:pt idx="348">
                  <c:v>2.0254571759259261</c:v>
                </c:pt>
                <c:pt idx="349">
                  <c:v>2.0312442129629629</c:v>
                </c:pt>
                <c:pt idx="350">
                  <c:v>2.0370370370370368</c:v>
                </c:pt>
                <c:pt idx="351">
                  <c:v>2.0428182870370373</c:v>
                </c:pt>
                <c:pt idx="352">
                  <c:v>2.0486053240740745</c:v>
                </c:pt>
                <c:pt idx="353">
                  <c:v>2.0543865740740741</c:v>
                </c:pt>
                <c:pt idx="354">
                  <c:v>2.0601793981481484</c:v>
                </c:pt>
                <c:pt idx="355">
                  <c:v>2.0659664351851856</c:v>
                </c:pt>
                <c:pt idx="356">
                  <c:v>2.0717534722222224</c:v>
                </c:pt>
                <c:pt idx="357">
                  <c:v>2.0775405092592591</c:v>
                </c:pt>
                <c:pt idx="358">
                  <c:v>2.0833275462962964</c:v>
                </c:pt>
                <c:pt idx="359">
                  <c:v>2.0891145833333331</c:v>
                </c:pt>
                <c:pt idx="360">
                  <c:v>2.0949016203703703</c:v>
                </c:pt>
                <c:pt idx="361">
                  <c:v>2.1006886574074075</c:v>
                </c:pt>
                <c:pt idx="362">
                  <c:v>2.1064756944444443</c:v>
                </c:pt>
                <c:pt idx="363">
                  <c:v>2.1122627314814815</c:v>
                </c:pt>
                <c:pt idx="364">
                  <c:v>2.1180497685185187</c:v>
                </c:pt>
                <c:pt idx="365">
                  <c:v>2.1238368055555559</c:v>
                </c:pt>
                <c:pt idx="366">
                  <c:v>2.1296296296296298</c:v>
                </c:pt>
                <c:pt idx="367">
                  <c:v>2.1354108796296298</c:v>
                </c:pt>
                <c:pt idx="368">
                  <c:v>2.141197916666667</c:v>
                </c:pt>
                <c:pt idx="369">
                  <c:v>2.1469849537037038</c:v>
                </c:pt>
                <c:pt idx="370">
                  <c:v>2.152771990740741</c:v>
                </c:pt>
                <c:pt idx="371">
                  <c:v>2.1585590277777778</c:v>
                </c:pt>
                <c:pt idx="372">
                  <c:v>2.164346064814815</c:v>
                </c:pt>
                <c:pt idx="373">
                  <c:v>2.1701331018518517</c:v>
                </c:pt>
                <c:pt idx="374">
                  <c:v>2.1759201388888889</c:v>
                </c:pt>
                <c:pt idx="375">
                  <c:v>2.1817071759259261</c:v>
                </c:pt>
                <c:pt idx="376">
                  <c:v>2.1874942129629629</c:v>
                </c:pt>
                <c:pt idx="377">
                  <c:v>2.1932812500000001</c:v>
                </c:pt>
                <c:pt idx="378">
                  <c:v>2.1990682870370373</c:v>
                </c:pt>
                <c:pt idx="379">
                  <c:v>2.204855324074074</c:v>
                </c:pt>
                <c:pt idx="380">
                  <c:v>2.2106423611111112</c:v>
                </c:pt>
                <c:pt idx="381">
                  <c:v>2.2164293981481484</c:v>
                </c:pt>
                <c:pt idx="382">
                  <c:v>2.2222222222222223</c:v>
                </c:pt>
                <c:pt idx="383">
                  <c:v>2.2280092592592595</c:v>
                </c:pt>
                <c:pt idx="384">
                  <c:v>2.2337905092592591</c:v>
                </c:pt>
                <c:pt idx="385">
                  <c:v>2.2395775462962964</c:v>
                </c:pt>
                <c:pt idx="386">
                  <c:v>2.2453645833333331</c:v>
                </c:pt>
                <c:pt idx="387">
                  <c:v>2.2511516203703703</c:v>
                </c:pt>
                <c:pt idx="388">
                  <c:v>2.2569386574074075</c:v>
                </c:pt>
                <c:pt idx="389">
                  <c:v>2.2627256944444443</c:v>
                </c:pt>
                <c:pt idx="390">
                  <c:v>2.2685127314814815</c:v>
                </c:pt>
                <c:pt idx="391">
                  <c:v>2.2742939814814811</c:v>
                </c:pt>
                <c:pt idx="392">
                  <c:v>2.2800868055555554</c:v>
                </c:pt>
                <c:pt idx="393">
                  <c:v>2.2858738425925926</c:v>
                </c:pt>
                <c:pt idx="394">
                  <c:v>2.2916608796296294</c:v>
                </c:pt>
                <c:pt idx="395">
                  <c:v>2.297447916666667</c:v>
                </c:pt>
                <c:pt idx="396">
                  <c:v>2.3032349537037038</c:v>
                </c:pt>
                <c:pt idx="397">
                  <c:v>2.309021990740741</c:v>
                </c:pt>
                <c:pt idx="398">
                  <c:v>2.3148148148148149</c:v>
                </c:pt>
                <c:pt idx="399">
                  <c:v>2.320596064814815</c:v>
                </c:pt>
                <c:pt idx="400">
                  <c:v>2.3263831018518522</c:v>
                </c:pt>
                <c:pt idx="401">
                  <c:v>2.3321701388888889</c:v>
                </c:pt>
                <c:pt idx="402">
                  <c:v>2.3379571759259261</c:v>
                </c:pt>
                <c:pt idx="403">
                  <c:v>2.3437442129629633</c:v>
                </c:pt>
                <c:pt idx="404">
                  <c:v>2.3495312500000001</c:v>
                </c:pt>
                <c:pt idx="405">
                  <c:v>2.355324074074074</c:v>
                </c:pt>
                <c:pt idx="406">
                  <c:v>2.361105324074074</c:v>
                </c:pt>
                <c:pt idx="407">
                  <c:v>2.3668923611111112</c:v>
                </c:pt>
                <c:pt idx="408">
                  <c:v>2.3726793981481484</c:v>
                </c:pt>
                <c:pt idx="409">
                  <c:v>2.3784664351851847</c:v>
                </c:pt>
                <c:pt idx="410">
                  <c:v>2.3842534722222228</c:v>
                </c:pt>
                <c:pt idx="411">
                  <c:v>2.3900405092592591</c:v>
                </c:pt>
                <c:pt idx="412">
                  <c:v>2.3958275462962964</c:v>
                </c:pt>
                <c:pt idx="413">
                  <c:v>2.4016145833333336</c:v>
                </c:pt>
                <c:pt idx="414">
                  <c:v>2.4074074074074079</c:v>
                </c:pt>
                <c:pt idx="415">
                  <c:v>2.4131944444444442</c:v>
                </c:pt>
                <c:pt idx="416">
                  <c:v>2.4189756944444443</c:v>
                </c:pt>
                <c:pt idx="417">
                  <c:v>2.4247627314814815</c:v>
                </c:pt>
                <c:pt idx="418">
                  <c:v>2.4305497685185187</c:v>
                </c:pt>
                <c:pt idx="419">
                  <c:v>2.4363368055555554</c:v>
                </c:pt>
                <c:pt idx="420">
                  <c:v>2.4421238425925926</c:v>
                </c:pt>
                <c:pt idx="421">
                  <c:v>2.4479108796296294</c:v>
                </c:pt>
                <c:pt idx="422">
                  <c:v>2.4536979166666666</c:v>
                </c:pt>
                <c:pt idx="423">
                  <c:v>2.4594849537037038</c:v>
                </c:pt>
                <c:pt idx="424">
                  <c:v>2.4652719907407405</c:v>
                </c:pt>
                <c:pt idx="425">
                  <c:v>2.4710590277777782</c:v>
                </c:pt>
                <c:pt idx="426">
                  <c:v>2.476846064814815</c:v>
                </c:pt>
                <c:pt idx="427">
                  <c:v>2.4826331018518522</c:v>
                </c:pt>
                <c:pt idx="428">
                  <c:v>2.4884201388888894</c:v>
                </c:pt>
                <c:pt idx="429">
                  <c:v>2.4942071759259261</c:v>
                </c:pt>
                <c:pt idx="430">
                  <c:v>2.5</c:v>
                </c:pt>
                <c:pt idx="431">
                  <c:v>2.5057812500000001</c:v>
                </c:pt>
                <c:pt idx="432">
                  <c:v>2.5115682870370373</c:v>
                </c:pt>
                <c:pt idx="433">
                  <c:v>2.5173553240740745</c:v>
                </c:pt>
                <c:pt idx="434">
                  <c:v>2.5231423611111112</c:v>
                </c:pt>
                <c:pt idx="435">
                  <c:v>2.5289351851851851</c:v>
                </c:pt>
                <c:pt idx="436">
                  <c:v>2.5347164351851847</c:v>
                </c:pt>
                <c:pt idx="437">
                  <c:v>2.5405092592592591</c:v>
                </c:pt>
                <c:pt idx="438">
                  <c:v>2.5462905092592591</c:v>
                </c:pt>
                <c:pt idx="439">
                  <c:v>2.5520775462962959</c:v>
                </c:pt>
                <c:pt idx="440">
                  <c:v>2.5578645833333336</c:v>
                </c:pt>
                <c:pt idx="441">
                  <c:v>2.5636516203703703</c:v>
                </c:pt>
                <c:pt idx="442">
                  <c:v>2.5694386574074075</c:v>
                </c:pt>
                <c:pt idx="443">
                  <c:v>2.5752256944444447</c:v>
                </c:pt>
                <c:pt idx="444">
                  <c:v>2.5810127314814815</c:v>
                </c:pt>
                <c:pt idx="445">
                  <c:v>2.5867997685185187</c:v>
                </c:pt>
                <c:pt idx="446">
                  <c:v>2.5925810185185183</c:v>
                </c:pt>
                <c:pt idx="447">
                  <c:v>2.5983738425925926</c:v>
                </c:pt>
                <c:pt idx="448">
                  <c:v>2.6041608796296298</c:v>
                </c:pt>
                <c:pt idx="449">
                  <c:v>2.6099479166666666</c:v>
                </c:pt>
                <c:pt idx="450">
                  <c:v>2.6157349537037038</c:v>
                </c:pt>
                <c:pt idx="451">
                  <c:v>2.6215219907407405</c:v>
                </c:pt>
                <c:pt idx="452">
                  <c:v>2.6273090277777778</c:v>
                </c:pt>
                <c:pt idx="453">
                  <c:v>2.633096064814815</c:v>
                </c:pt>
                <c:pt idx="454">
                  <c:v>2.6388831018518517</c:v>
                </c:pt>
                <c:pt idx="455">
                  <c:v>2.6446701388888894</c:v>
                </c:pt>
                <c:pt idx="456">
                  <c:v>2.6504571759259261</c:v>
                </c:pt>
                <c:pt idx="457">
                  <c:v>2.6562442129629633</c:v>
                </c:pt>
                <c:pt idx="458">
                  <c:v>2.6620312500000005</c:v>
                </c:pt>
                <c:pt idx="459">
                  <c:v>2.6678182870370373</c:v>
                </c:pt>
                <c:pt idx="460">
                  <c:v>2.6736053240740745</c:v>
                </c:pt>
                <c:pt idx="461">
                  <c:v>2.6793923611111112</c:v>
                </c:pt>
                <c:pt idx="462">
                  <c:v>2.6851851851851851</c:v>
                </c:pt>
                <c:pt idx="463">
                  <c:v>2.6909664351851856</c:v>
                </c:pt>
                <c:pt idx="464">
                  <c:v>2.6967534722222219</c:v>
                </c:pt>
                <c:pt idx="465">
                  <c:v>2.7025405092592591</c:v>
                </c:pt>
                <c:pt idx="466">
                  <c:v>2.7083275462962959</c:v>
                </c:pt>
                <c:pt idx="467">
                  <c:v>2.7141145833333331</c:v>
                </c:pt>
                <c:pt idx="468">
                  <c:v>2.7199016203703703</c:v>
                </c:pt>
                <c:pt idx="469">
                  <c:v>2.7256944444444442</c:v>
                </c:pt>
                <c:pt idx="470">
                  <c:v>2.7314756944444447</c:v>
                </c:pt>
                <c:pt idx="471">
                  <c:v>2.7372627314814815</c:v>
                </c:pt>
                <c:pt idx="472">
                  <c:v>2.7430497685185187</c:v>
                </c:pt>
                <c:pt idx="473">
                  <c:v>2.7488368055555559</c:v>
                </c:pt>
                <c:pt idx="474">
                  <c:v>2.7546238425925926</c:v>
                </c:pt>
                <c:pt idx="475">
                  <c:v>2.7604108796296298</c:v>
                </c:pt>
                <c:pt idx="476">
                  <c:v>2.7661979166666666</c:v>
                </c:pt>
                <c:pt idx="477">
                  <c:v>2.7719849537037038</c:v>
                </c:pt>
                <c:pt idx="478">
                  <c:v>2.7777662037037039</c:v>
                </c:pt>
                <c:pt idx="479">
                  <c:v>2.7835590277777778</c:v>
                </c:pt>
                <c:pt idx="480">
                  <c:v>2.789346064814815</c:v>
                </c:pt>
                <c:pt idx="481">
                  <c:v>2.7951331018518517</c:v>
                </c:pt>
                <c:pt idx="482">
                  <c:v>2.8009201388888894</c:v>
                </c:pt>
                <c:pt idx="483">
                  <c:v>2.8067071759259261</c:v>
                </c:pt>
                <c:pt idx="484">
                  <c:v>2.8124942129629633</c:v>
                </c:pt>
                <c:pt idx="485">
                  <c:v>2.8182812500000001</c:v>
                </c:pt>
                <c:pt idx="486">
                  <c:v>2.8240682870370373</c:v>
                </c:pt>
                <c:pt idx="487">
                  <c:v>2.829855324074074</c:v>
                </c:pt>
                <c:pt idx="488">
                  <c:v>2.8356423611111117</c:v>
                </c:pt>
                <c:pt idx="489">
                  <c:v>2.8414293981481484</c:v>
                </c:pt>
                <c:pt idx="490">
                  <c:v>2.8472164351851856</c:v>
                </c:pt>
                <c:pt idx="491">
                  <c:v>2.8530092592592595</c:v>
                </c:pt>
                <c:pt idx="492">
                  <c:v>2.8587905092592591</c:v>
                </c:pt>
                <c:pt idx="493">
                  <c:v>2.8645775462962964</c:v>
                </c:pt>
                <c:pt idx="494">
                  <c:v>2.8703703703703707</c:v>
                </c:pt>
                <c:pt idx="495">
                  <c:v>2.8761516203703703</c:v>
                </c:pt>
                <c:pt idx="496">
                  <c:v>2.8819386574074071</c:v>
                </c:pt>
                <c:pt idx="497">
                  <c:v>2.8877256944444447</c:v>
                </c:pt>
                <c:pt idx="498">
                  <c:v>2.8935127314814815</c:v>
                </c:pt>
                <c:pt idx="499">
                  <c:v>2.8992997685185187</c:v>
                </c:pt>
                <c:pt idx="500">
                  <c:v>2.9050868055555554</c:v>
                </c:pt>
                <c:pt idx="501">
                  <c:v>2.9108796296296293</c:v>
                </c:pt>
                <c:pt idx="502">
                  <c:v>2.9166608796296294</c:v>
                </c:pt>
                <c:pt idx="503">
                  <c:v>2.922447916666667</c:v>
                </c:pt>
                <c:pt idx="504">
                  <c:v>2.9282349537037038</c:v>
                </c:pt>
                <c:pt idx="505">
                  <c:v>2.934021990740741</c:v>
                </c:pt>
                <c:pt idx="506">
                  <c:v>2.9398090277777778</c:v>
                </c:pt>
                <c:pt idx="507">
                  <c:v>2.945596064814815</c:v>
                </c:pt>
                <c:pt idx="508">
                  <c:v>2.9513831018518522</c:v>
                </c:pt>
                <c:pt idx="509">
                  <c:v>2.957175925925926</c:v>
                </c:pt>
                <c:pt idx="510">
                  <c:v>2.962951388888889</c:v>
                </c:pt>
                <c:pt idx="511">
                  <c:v>2.9687442129629629</c:v>
                </c:pt>
                <c:pt idx="512">
                  <c:v>2.9745312500000005</c:v>
                </c:pt>
                <c:pt idx="513">
                  <c:v>2.9803182870370373</c:v>
                </c:pt>
                <c:pt idx="514">
                  <c:v>2.9861053240740745</c:v>
                </c:pt>
                <c:pt idx="515">
                  <c:v>2.9918923611111112</c:v>
                </c:pt>
                <c:pt idx="516">
                  <c:v>2.997679398148148</c:v>
                </c:pt>
                <c:pt idx="517">
                  <c:v>3.0034664351851847</c:v>
                </c:pt>
                <c:pt idx="518">
                  <c:v>3.0092534722222224</c:v>
                </c:pt>
                <c:pt idx="519">
                  <c:v>3.0150405092592591</c:v>
                </c:pt>
                <c:pt idx="520">
                  <c:v>3.0208275462962964</c:v>
                </c:pt>
                <c:pt idx="521">
                  <c:v>3.0266145833333331</c:v>
                </c:pt>
                <c:pt idx="522">
                  <c:v>3.0324016203703703</c:v>
                </c:pt>
                <c:pt idx="523">
                  <c:v>3.0381886574074075</c:v>
                </c:pt>
                <c:pt idx="524">
                  <c:v>3.0439756944444443</c:v>
                </c:pt>
                <c:pt idx="525">
                  <c:v>3.0497627314814815</c:v>
                </c:pt>
                <c:pt idx="526">
                  <c:v>3.0555555555555554</c:v>
                </c:pt>
                <c:pt idx="527">
                  <c:v>3.0613368055555559</c:v>
                </c:pt>
                <c:pt idx="528">
                  <c:v>3.0671238425925926</c:v>
                </c:pt>
                <c:pt idx="529">
                  <c:v>3.0729108796296298</c:v>
                </c:pt>
                <c:pt idx="530">
                  <c:v>3.0786979166666666</c:v>
                </c:pt>
                <c:pt idx="531">
                  <c:v>3.0844907407407405</c:v>
                </c:pt>
                <c:pt idx="532">
                  <c:v>3.0902719907407405</c:v>
                </c:pt>
                <c:pt idx="533">
                  <c:v>3.0960590277777782</c:v>
                </c:pt>
                <c:pt idx="534">
                  <c:v>3.101846064814815</c:v>
                </c:pt>
                <c:pt idx="535">
                  <c:v>3.1076331018518522</c:v>
                </c:pt>
                <c:pt idx="536">
                  <c:v>3.1134201388888889</c:v>
                </c:pt>
                <c:pt idx="537">
                  <c:v>3.1192013888888894</c:v>
                </c:pt>
                <c:pt idx="538">
                  <c:v>3.1249942129629633</c:v>
                </c:pt>
                <c:pt idx="539">
                  <c:v>3.1307812500000001</c:v>
                </c:pt>
                <c:pt idx="540">
                  <c:v>3.1365682870370373</c:v>
                </c:pt>
                <c:pt idx="541">
                  <c:v>3.1423553240740736</c:v>
                </c:pt>
                <c:pt idx="542">
                  <c:v>3.1481481481481479</c:v>
                </c:pt>
                <c:pt idx="543">
                  <c:v>3.153929398148148</c:v>
                </c:pt>
                <c:pt idx="544">
                  <c:v>3.1597164351851852</c:v>
                </c:pt>
                <c:pt idx="545">
                  <c:v>3.1655034722222219</c:v>
                </c:pt>
                <c:pt idx="546">
                  <c:v>3.1712905092592591</c:v>
                </c:pt>
                <c:pt idx="547">
                  <c:v>3.1770775462962959</c:v>
                </c:pt>
                <c:pt idx="548">
                  <c:v>3.1828645833333336</c:v>
                </c:pt>
                <c:pt idx="549">
                  <c:v>3.1886516203703703</c:v>
                </c:pt>
                <c:pt idx="550">
                  <c:v>3.1944386574074075</c:v>
                </c:pt>
                <c:pt idx="551">
                  <c:v>3.2002256944444443</c:v>
                </c:pt>
                <c:pt idx="552">
                  <c:v>3.2060069444444448</c:v>
                </c:pt>
                <c:pt idx="553">
                  <c:v>3.2117997685185187</c:v>
                </c:pt>
                <c:pt idx="554">
                  <c:v>3.2175868055555554</c:v>
                </c:pt>
                <c:pt idx="555">
                  <c:v>3.2233738425925926</c:v>
                </c:pt>
                <c:pt idx="556">
                  <c:v>3.2291608796296294</c:v>
                </c:pt>
                <c:pt idx="557">
                  <c:v>3.234947916666667</c:v>
                </c:pt>
                <c:pt idx="558">
                  <c:v>3.2407407407407409</c:v>
                </c:pt>
                <c:pt idx="559">
                  <c:v>3.246521990740741</c:v>
                </c:pt>
                <c:pt idx="560">
                  <c:v>3.2523090277777778</c:v>
                </c:pt>
                <c:pt idx="561">
                  <c:v>3.258096064814815</c:v>
                </c:pt>
                <c:pt idx="562">
                  <c:v>3.2638831018518517</c:v>
                </c:pt>
                <c:pt idx="563">
                  <c:v>3.2696701388888894</c:v>
                </c:pt>
                <c:pt idx="564">
                  <c:v>3.2754571759259261</c:v>
                </c:pt>
                <c:pt idx="565">
                  <c:v>3.2812442129629633</c:v>
                </c:pt>
                <c:pt idx="566">
                  <c:v>3.2870312500000001</c:v>
                </c:pt>
                <c:pt idx="567">
                  <c:v>3.2928182870370373</c:v>
                </c:pt>
                <c:pt idx="568">
                  <c:v>3.2986053240740745</c:v>
                </c:pt>
                <c:pt idx="569">
                  <c:v>3.3043923611111108</c:v>
                </c:pt>
                <c:pt idx="570">
                  <c:v>3.310179398148148</c:v>
                </c:pt>
                <c:pt idx="571">
                  <c:v>3.3159664351851847</c:v>
                </c:pt>
                <c:pt idx="572">
                  <c:v>3.3217534722222224</c:v>
                </c:pt>
                <c:pt idx="573">
                  <c:v>3.3275405092592591</c:v>
                </c:pt>
                <c:pt idx="574">
                  <c:v>3.333333333333333</c:v>
                </c:pt>
                <c:pt idx="575">
                  <c:v>3.3391145833333331</c:v>
                </c:pt>
                <c:pt idx="576">
                  <c:v>3.3449016203703703</c:v>
                </c:pt>
                <c:pt idx="577">
                  <c:v>3.3506886574074071</c:v>
                </c:pt>
                <c:pt idx="578">
                  <c:v>3.3564756944444447</c:v>
                </c:pt>
                <c:pt idx="579">
                  <c:v>3.3622627314814815</c:v>
                </c:pt>
                <c:pt idx="580">
                  <c:v>3.3680497685185187</c:v>
                </c:pt>
                <c:pt idx="581">
                  <c:v>3.3738368055555554</c:v>
                </c:pt>
                <c:pt idx="582">
                  <c:v>3.3796238425925926</c:v>
                </c:pt>
                <c:pt idx="583">
                  <c:v>3.3854108796296298</c:v>
                </c:pt>
                <c:pt idx="584">
                  <c:v>3.3911979166666666</c:v>
                </c:pt>
                <c:pt idx="585">
                  <c:v>3.3969849537037038</c:v>
                </c:pt>
                <c:pt idx="586">
                  <c:v>3.4027719907407405</c:v>
                </c:pt>
                <c:pt idx="587">
                  <c:v>3.4085590277777782</c:v>
                </c:pt>
                <c:pt idx="588">
                  <c:v>3.414346064814815</c:v>
                </c:pt>
                <c:pt idx="589">
                  <c:v>3.4201331018518522</c:v>
                </c:pt>
                <c:pt idx="590">
                  <c:v>3.425925925925926</c:v>
                </c:pt>
                <c:pt idx="591">
                  <c:v>3.4317071759259261</c:v>
                </c:pt>
                <c:pt idx="592">
                  <c:v>3.4374942129629629</c:v>
                </c:pt>
                <c:pt idx="593">
                  <c:v>3.4432812500000005</c:v>
                </c:pt>
                <c:pt idx="594">
                  <c:v>3.4490682870370373</c:v>
                </c:pt>
                <c:pt idx="595">
                  <c:v>3.4548553240740745</c:v>
                </c:pt>
                <c:pt idx="596">
                  <c:v>3.4606423611111108</c:v>
                </c:pt>
                <c:pt idx="597">
                  <c:v>3.466429398148148</c:v>
                </c:pt>
                <c:pt idx="598">
                  <c:v>3.4722164351851852</c:v>
                </c:pt>
                <c:pt idx="599">
                  <c:v>3.4780034722222219</c:v>
                </c:pt>
                <c:pt idx="600">
                  <c:v>3.4837905092592591</c:v>
                </c:pt>
                <c:pt idx="601">
                  <c:v>3.4895775462962959</c:v>
                </c:pt>
                <c:pt idx="602">
                  <c:v>3.4953645833333336</c:v>
                </c:pt>
                <c:pt idx="603">
                  <c:v>3.5011516203703703</c:v>
                </c:pt>
                <c:pt idx="604">
                  <c:v>3.5069444444444442</c:v>
                </c:pt>
                <c:pt idx="605">
                  <c:v>3.5127256944444443</c:v>
                </c:pt>
                <c:pt idx="606">
                  <c:v>3.5185185185185182</c:v>
                </c:pt>
                <c:pt idx="607">
                  <c:v>3.5242997685185182</c:v>
                </c:pt>
                <c:pt idx="608">
                  <c:v>3.5300868055555559</c:v>
                </c:pt>
                <c:pt idx="609">
                  <c:v>3.5358738425925926</c:v>
                </c:pt>
                <c:pt idx="610">
                  <c:v>3.5416608796296298</c:v>
                </c:pt>
                <c:pt idx="611">
                  <c:v>3.5474479166666666</c:v>
                </c:pt>
                <c:pt idx="612">
                  <c:v>3.5532349537037038</c:v>
                </c:pt>
                <c:pt idx="613">
                  <c:v>3.559021990740741</c:v>
                </c:pt>
                <c:pt idx="614">
                  <c:v>3.5648090277777778</c:v>
                </c:pt>
                <c:pt idx="615">
                  <c:v>3.570596064814815</c:v>
                </c:pt>
                <c:pt idx="616">
                  <c:v>3.5763831018518517</c:v>
                </c:pt>
                <c:pt idx="617">
                  <c:v>3.5821701388888894</c:v>
                </c:pt>
                <c:pt idx="618">
                  <c:v>3.5879571759259261</c:v>
                </c:pt>
                <c:pt idx="619">
                  <c:v>3.5937442129629633</c:v>
                </c:pt>
                <c:pt idx="620">
                  <c:v>3.5995312500000001</c:v>
                </c:pt>
                <c:pt idx="621">
                  <c:v>3.6053182870370373</c:v>
                </c:pt>
                <c:pt idx="622">
                  <c:v>3.6111111111111112</c:v>
                </c:pt>
                <c:pt idx="623">
                  <c:v>3.6168923611111117</c:v>
                </c:pt>
                <c:pt idx="624">
                  <c:v>3.622679398148148</c:v>
                </c:pt>
                <c:pt idx="625">
                  <c:v>3.6284606481481481</c:v>
                </c:pt>
                <c:pt idx="626">
                  <c:v>3.6342534722222219</c:v>
                </c:pt>
                <c:pt idx="627">
                  <c:v>3.6400405092592591</c:v>
                </c:pt>
                <c:pt idx="628">
                  <c:v>3.6458275462962964</c:v>
                </c:pt>
                <c:pt idx="629">
                  <c:v>3.6516145833333331</c:v>
                </c:pt>
                <c:pt idx="630">
                  <c:v>3.6574016203703703</c:v>
                </c:pt>
                <c:pt idx="631">
                  <c:v>3.6631886574074071</c:v>
                </c:pt>
                <c:pt idx="632">
                  <c:v>3.6689756944444447</c:v>
                </c:pt>
                <c:pt idx="633">
                  <c:v>3.6747627314814815</c:v>
                </c:pt>
                <c:pt idx="634">
                  <c:v>3.6805497685185187</c:v>
                </c:pt>
                <c:pt idx="635">
                  <c:v>3.6863368055555554</c:v>
                </c:pt>
                <c:pt idx="636">
                  <c:v>3.6921296296296293</c:v>
                </c:pt>
                <c:pt idx="637">
                  <c:v>3.6979108796296294</c:v>
                </c:pt>
                <c:pt idx="638">
                  <c:v>3.7037037037037033</c:v>
                </c:pt>
                <c:pt idx="639">
                  <c:v>3.7094849537037038</c:v>
                </c:pt>
                <c:pt idx="640">
                  <c:v>3.715271990740741</c:v>
                </c:pt>
                <c:pt idx="641">
                  <c:v>3.7210590277777778</c:v>
                </c:pt>
                <c:pt idx="642">
                  <c:v>3.726846064814815</c:v>
                </c:pt>
                <c:pt idx="643">
                  <c:v>3.7326331018518522</c:v>
                </c:pt>
                <c:pt idx="644">
                  <c:v>3.7384201388888889</c:v>
                </c:pt>
                <c:pt idx="645">
                  <c:v>3.7442071759259261</c:v>
                </c:pt>
                <c:pt idx="646">
                  <c:v>3.7499942129629629</c:v>
                </c:pt>
                <c:pt idx="647">
                  <c:v>3.7557812500000005</c:v>
                </c:pt>
                <c:pt idx="648">
                  <c:v>3.7615740740740744</c:v>
                </c:pt>
                <c:pt idx="649">
                  <c:v>3.7673553240740745</c:v>
                </c:pt>
                <c:pt idx="650">
                  <c:v>3.7731423611111108</c:v>
                </c:pt>
                <c:pt idx="651">
                  <c:v>3.778929398148148</c:v>
                </c:pt>
                <c:pt idx="652">
                  <c:v>3.7847164351851847</c:v>
                </c:pt>
                <c:pt idx="653">
                  <c:v>3.7905034722222224</c:v>
                </c:pt>
                <c:pt idx="654">
                  <c:v>3.7962962962962967</c:v>
                </c:pt>
                <c:pt idx="655">
                  <c:v>3.8020775462962964</c:v>
                </c:pt>
                <c:pt idx="656">
                  <c:v>3.8078645833333331</c:v>
                </c:pt>
                <c:pt idx="657">
                  <c:v>3.8136516203703703</c:v>
                </c:pt>
                <c:pt idx="658">
                  <c:v>3.8194386574074075</c:v>
                </c:pt>
                <c:pt idx="659">
                  <c:v>3.8252256944444443</c:v>
                </c:pt>
                <c:pt idx="660">
                  <c:v>3.8310127314814815</c:v>
                </c:pt>
                <c:pt idx="661">
                  <c:v>3.8367997685185182</c:v>
                </c:pt>
                <c:pt idx="662">
                  <c:v>3.8425868055555559</c:v>
                </c:pt>
                <c:pt idx="663">
                  <c:v>3.8483738425925926</c:v>
                </c:pt>
                <c:pt idx="664">
                  <c:v>3.8541608796296298</c:v>
                </c:pt>
                <c:pt idx="665">
                  <c:v>3.8599479166666666</c:v>
                </c:pt>
                <c:pt idx="666">
                  <c:v>3.8657349537037038</c:v>
                </c:pt>
                <c:pt idx="667">
                  <c:v>3.8715219907407405</c:v>
                </c:pt>
                <c:pt idx="668">
                  <c:v>3.8773090277777782</c:v>
                </c:pt>
                <c:pt idx="669">
                  <c:v>3.883096064814815</c:v>
                </c:pt>
                <c:pt idx="670">
                  <c:v>3.8888888888888888</c:v>
                </c:pt>
                <c:pt idx="671">
                  <c:v>3.8946701388888889</c:v>
                </c:pt>
                <c:pt idx="672">
                  <c:v>3.9004571759259261</c:v>
                </c:pt>
                <c:pt idx="673">
                  <c:v>3.9062442129629633</c:v>
                </c:pt>
                <c:pt idx="674">
                  <c:v>3.9120312500000001</c:v>
                </c:pt>
                <c:pt idx="675">
                  <c:v>3.9178182870370373</c:v>
                </c:pt>
                <c:pt idx="676">
                  <c:v>3.9236053240740736</c:v>
                </c:pt>
                <c:pt idx="677">
                  <c:v>3.9293923611111117</c:v>
                </c:pt>
                <c:pt idx="678">
                  <c:v>3.935179398148148</c:v>
                </c:pt>
                <c:pt idx="679">
                  <c:v>3.9409664351851852</c:v>
                </c:pt>
                <c:pt idx="680">
                  <c:v>3.9467534722222219</c:v>
                </c:pt>
                <c:pt idx="681">
                  <c:v>3.952534722222222</c:v>
                </c:pt>
                <c:pt idx="682">
                  <c:v>3.9583275462962959</c:v>
                </c:pt>
                <c:pt idx="683">
                  <c:v>3.9641145833333336</c:v>
                </c:pt>
                <c:pt idx="684">
                  <c:v>3.9699016203703703</c:v>
                </c:pt>
                <c:pt idx="685">
                  <c:v>3.9756886574074075</c:v>
                </c:pt>
                <c:pt idx="686">
                  <c:v>3.9814814814814814</c:v>
                </c:pt>
                <c:pt idx="687">
                  <c:v>3.9872627314814815</c:v>
                </c:pt>
                <c:pt idx="688">
                  <c:v>3.9930497685185187</c:v>
                </c:pt>
                <c:pt idx="689">
                  <c:v>3.9988368055555554</c:v>
                </c:pt>
                <c:pt idx="690">
                  <c:v>4.0046238425925926</c:v>
                </c:pt>
                <c:pt idx="691">
                  <c:v>4.0104108796296289</c:v>
                </c:pt>
                <c:pt idx="692">
                  <c:v>4.016197916666667</c:v>
                </c:pt>
                <c:pt idx="693">
                  <c:v>4.0219849537037033</c:v>
                </c:pt>
                <c:pt idx="694">
                  <c:v>4.0277719907407405</c:v>
                </c:pt>
                <c:pt idx="695">
                  <c:v>4.0335590277777778</c:v>
                </c:pt>
                <c:pt idx="696">
                  <c:v>4.039346064814815</c:v>
                </c:pt>
                <c:pt idx="697">
                  <c:v>4.0451331018518513</c:v>
                </c:pt>
                <c:pt idx="698">
                  <c:v>4.0509201388888894</c:v>
                </c:pt>
                <c:pt idx="699">
                  <c:v>4.0567013888888894</c:v>
                </c:pt>
                <c:pt idx="700">
                  <c:v>4.0624942129629629</c:v>
                </c:pt>
                <c:pt idx="701">
                  <c:v>4.0682812500000001</c:v>
                </c:pt>
                <c:pt idx="702">
                  <c:v>4.0740740740740735</c:v>
                </c:pt>
                <c:pt idx="703">
                  <c:v>4.0798553240740745</c:v>
                </c:pt>
                <c:pt idx="704">
                  <c:v>4.0856365740740745</c:v>
                </c:pt>
                <c:pt idx="705">
                  <c:v>4.091429398148148</c:v>
                </c:pt>
                <c:pt idx="706">
                  <c:v>4.0972164351851852</c:v>
                </c:pt>
                <c:pt idx="707">
                  <c:v>4.1030034722222224</c:v>
                </c:pt>
                <c:pt idx="708">
                  <c:v>4.1087905092592596</c:v>
                </c:pt>
                <c:pt idx="709">
                  <c:v>4.114583333333333</c:v>
                </c:pt>
                <c:pt idx="710">
                  <c:v>4.1203645833333331</c:v>
                </c:pt>
                <c:pt idx="711">
                  <c:v>4.1261516203703703</c:v>
                </c:pt>
                <c:pt idx="712">
                  <c:v>4.1319386574074075</c:v>
                </c:pt>
                <c:pt idx="713">
                  <c:v>4.1377256944444447</c:v>
                </c:pt>
                <c:pt idx="714">
                  <c:v>4.1435127314814819</c:v>
                </c:pt>
                <c:pt idx="715">
                  <c:v>4.1492997685185191</c:v>
                </c:pt>
                <c:pt idx="716">
                  <c:v>4.1550868055555554</c:v>
                </c:pt>
                <c:pt idx="717">
                  <c:v>4.1608738425925926</c:v>
                </c:pt>
                <c:pt idx="718">
                  <c:v>4.1666550925925927</c:v>
                </c:pt>
                <c:pt idx="719">
                  <c:v>4.1724479166666661</c:v>
                </c:pt>
                <c:pt idx="720">
                  <c:v>4.1782349537037033</c:v>
                </c:pt>
                <c:pt idx="721">
                  <c:v>4.1840219907407405</c:v>
                </c:pt>
                <c:pt idx="722">
                  <c:v>4.1898090277777778</c:v>
                </c:pt>
                <c:pt idx="723">
                  <c:v>4.195596064814815</c:v>
                </c:pt>
                <c:pt idx="724">
                  <c:v>4.2013831018518522</c:v>
                </c:pt>
                <c:pt idx="725">
                  <c:v>4.2071701388888885</c:v>
                </c:pt>
                <c:pt idx="726">
                  <c:v>4.2129571759259257</c:v>
                </c:pt>
                <c:pt idx="727">
                  <c:v>4.2187442129629629</c:v>
                </c:pt>
                <c:pt idx="728">
                  <c:v>4.2245312500000001</c:v>
                </c:pt>
                <c:pt idx="729">
                  <c:v>4.2303182870370373</c:v>
                </c:pt>
                <c:pt idx="730">
                  <c:v>4.2361053240740745</c:v>
                </c:pt>
                <c:pt idx="731">
                  <c:v>4.2418923611111108</c:v>
                </c:pt>
                <c:pt idx="732">
                  <c:v>4.247679398148148</c:v>
                </c:pt>
                <c:pt idx="733">
                  <c:v>4.2534664351851852</c:v>
                </c:pt>
                <c:pt idx="734">
                  <c:v>4.2592592592592595</c:v>
                </c:pt>
                <c:pt idx="735">
                  <c:v>4.2650405092592596</c:v>
                </c:pt>
                <c:pt idx="736">
                  <c:v>4.2708275462962959</c:v>
                </c:pt>
                <c:pt idx="737">
                  <c:v>4.276614583333334</c:v>
                </c:pt>
                <c:pt idx="738">
                  <c:v>4.2824016203703703</c:v>
                </c:pt>
                <c:pt idx="739">
                  <c:v>4.2881886574074075</c:v>
                </c:pt>
                <c:pt idx="740">
                  <c:v>4.2939756944444447</c:v>
                </c:pt>
                <c:pt idx="741">
                  <c:v>4.2997685185185182</c:v>
                </c:pt>
                <c:pt idx="742">
                  <c:v>4.3055497685185182</c:v>
                </c:pt>
                <c:pt idx="743">
                  <c:v>4.3113368055555563</c:v>
                </c:pt>
                <c:pt idx="744">
                  <c:v>4.3171238425925926</c:v>
                </c:pt>
                <c:pt idx="745">
                  <c:v>4.3229108796296298</c:v>
                </c:pt>
                <c:pt idx="746">
                  <c:v>4.3286979166666661</c:v>
                </c:pt>
                <c:pt idx="747">
                  <c:v>4.3344849537037033</c:v>
                </c:pt>
                <c:pt idx="748">
                  <c:v>4.3402719907407405</c:v>
                </c:pt>
                <c:pt idx="749">
                  <c:v>4.3460590277777778</c:v>
                </c:pt>
                <c:pt idx="750">
                  <c:v>4.3518402777777778</c:v>
                </c:pt>
                <c:pt idx="751">
                  <c:v>4.3576331018518513</c:v>
                </c:pt>
                <c:pt idx="752">
                  <c:v>4.3634201388888894</c:v>
                </c:pt>
                <c:pt idx="753">
                  <c:v>4.3692071759259257</c:v>
                </c:pt>
                <c:pt idx="754">
                  <c:v>4.3749942129629629</c:v>
                </c:pt>
                <c:pt idx="755">
                  <c:v>4.3807812500000001</c:v>
                </c:pt>
                <c:pt idx="756">
                  <c:v>4.3865682870370373</c:v>
                </c:pt>
                <c:pt idx="757">
                  <c:v>4.3923553240740736</c:v>
                </c:pt>
                <c:pt idx="758">
                  <c:v>4.3981423611111117</c:v>
                </c:pt>
                <c:pt idx="759">
                  <c:v>4.4039236111111117</c:v>
                </c:pt>
                <c:pt idx="760">
                  <c:v>4.4097164351851852</c:v>
                </c:pt>
                <c:pt idx="761">
                  <c:v>4.4155034722222224</c:v>
                </c:pt>
                <c:pt idx="762">
                  <c:v>4.4212905092592596</c:v>
                </c:pt>
                <c:pt idx="763">
                  <c:v>4.4270775462962968</c:v>
                </c:pt>
                <c:pt idx="764">
                  <c:v>4.4328645833333331</c:v>
                </c:pt>
                <c:pt idx="765">
                  <c:v>4.4386516203703703</c:v>
                </c:pt>
                <c:pt idx="766">
                  <c:v>4.4444444444444446</c:v>
                </c:pt>
                <c:pt idx="767">
                  <c:v>4.4502256944444447</c:v>
                </c:pt>
                <c:pt idx="768">
                  <c:v>4.4560127314814819</c:v>
                </c:pt>
                <c:pt idx="769">
                  <c:v>4.4617997685185191</c:v>
                </c:pt>
                <c:pt idx="770">
                  <c:v>4.4675868055555545</c:v>
                </c:pt>
                <c:pt idx="771">
                  <c:v>4.4733738425925926</c:v>
                </c:pt>
                <c:pt idx="772">
                  <c:v>4.4791550925925927</c:v>
                </c:pt>
                <c:pt idx="773">
                  <c:v>4.4849537037037033</c:v>
                </c:pt>
                <c:pt idx="774">
                  <c:v>4.4907349537037033</c:v>
                </c:pt>
                <c:pt idx="775">
                  <c:v>4.4965219907407405</c:v>
                </c:pt>
                <c:pt idx="776">
                  <c:v>4.5023090277777769</c:v>
                </c:pt>
                <c:pt idx="777">
                  <c:v>4.508096064814815</c:v>
                </c:pt>
                <c:pt idx="778">
                  <c:v>4.5138831018518522</c:v>
                </c:pt>
                <c:pt idx="779">
                  <c:v>4.5196701388888894</c:v>
                </c:pt>
                <c:pt idx="780">
                  <c:v>4.5254571759259257</c:v>
                </c:pt>
                <c:pt idx="781">
                  <c:v>4.5312442129629629</c:v>
                </c:pt>
                <c:pt idx="782">
                  <c:v>4.5370370370370363</c:v>
                </c:pt>
                <c:pt idx="783">
                  <c:v>4.542812500000001</c:v>
                </c:pt>
                <c:pt idx="784">
                  <c:v>4.5486053240740745</c:v>
                </c:pt>
                <c:pt idx="785">
                  <c:v>4.5543923611111108</c:v>
                </c:pt>
                <c:pt idx="786">
                  <c:v>4.560179398148148</c:v>
                </c:pt>
                <c:pt idx="787">
                  <c:v>4.5659664351851852</c:v>
                </c:pt>
                <c:pt idx="788">
                  <c:v>4.5717534722222224</c:v>
                </c:pt>
                <c:pt idx="789">
                  <c:v>4.5775405092592596</c:v>
                </c:pt>
                <c:pt idx="790">
                  <c:v>4.5833275462962959</c:v>
                </c:pt>
                <c:pt idx="791">
                  <c:v>4.5891145833333331</c:v>
                </c:pt>
                <c:pt idx="792">
                  <c:v>4.5949016203703703</c:v>
                </c:pt>
                <c:pt idx="793">
                  <c:v>4.6006886574074084</c:v>
                </c:pt>
                <c:pt idx="794">
                  <c:v>4.6064756944444447</c:v>
                </c:pt>
                <c:pt idx="795">
                  <c:v>4.6122627314814819</c:v>
                </c:pt>
                <c:pt idx="796">
                  <c:v>4.6180497685185182</c:v>
                </c:pt>
                <c:pt idx="797">
                  <c:v>4.6238368055555563</c:v>
                </c:pt>
                <c:pt idx="798">
                  <c:v>4.6296296296296298</c:v>
                </c:pt>
                <c:pt idx="799">
                  <c:v>4.6354108796296307</c:v>
                </c:pt>
                <c:pt idx="800">
                  <c:v>4.6411979166666661</c:v>
                </c:pt>
                <c:pt idx="801">
                  <c:v>4.6469849537037033</c:v>
                </c:pt>
                <c:pt idx="802">
                  <c:v>4.6527719907407405</c:v>
                </c:pt>
                <c:pt idx="803">
                  <c:v>4.658564814814814</c:v>
                </c:pt>
                <c:pt idx="804">
                  <c:v>4.6643402777777778</c:v>
                </c:pt>
                <c:pt idx="805">
                  <c:v>4.6701388888888884</c:v>
                </c:pt>
                <c:pt idx="806">
                  <c:v>4.6759201388888885</c:v>
                </c:pt>
                <c:pt idx="807">
                  <c:v>4.6817071759259257</c:v>
                </c:pt>
                <c:pt idx="808">
                  <c:v>4.6874942129629638</c:v>
                </c:pt>
                <c:pt idx="809">
                  <c:v>4.6932812500000001</c:v>
                </c:pt>
                <c:pt idx="810">
                  <c:v>4.6990682870370373</c:v>
                </c:pt>
                <c:pt idx="811">
                  <c:v>4.7048553240740736</c:v>
                </c:pt>
                <c:pt idx="812">
                  <c:v>4.7106423611111117</c:v>
                </c:pt>
                <c:pt idx="813">
                  <c:v>4.716429398148148</c:v>
                </c:pt>
                <c:pt idx="814">
                  <c:v>4.7222222222222223</c:v>
                </c:pt>
                <c:pt idx="815">
                  <c:v>4.7280034722222215</c:v>
                </c:pt>
                <c:pt idx="816">
                  <c:v>4.7337905092592596</c:v>
                </c:pt>
                <c:pt idx="817">
                  <c:v>4.7395775462962959</c:v>
                </c:pt>
                <c:pt idx="818">
                  <c:v>4.745364583333334</c:v>
                </c:pt>
                <c:pt idx="819">
                  <c:v>4.7511516203703703</c:v>
                </c:pt>
                <c:pt idx="820">
                  <c:v>4.7569386574074075</c:v>
                </c:pt>
                <c:pt idx="821">
                  <c:v>4.7627256944444438</c:v>
                </c:pt>
                <c:pt idx="822">
                  <c:v>4.7685127314814819</c:v>
                </c:pt>
                <c:pt idx="823">
                  <c:v>4.7742997685185191</c:v>
                </c:pt>
                <c:pt idx="824">
                  <c:v>4.7800868055555563</c:v>
                </c:pt>
                <c:pt idx="825">
                  <c:v>4.7858738425925926</c:v>
                </c:pt>
                <c:pt idx="826">
                  <c:v>4.7916608796296289</c:v>
                </c:pt>
                <c:pt idx="827">
                  <c:v>4.797447916666667</c:v>
                </c:pt>
                <c:pt idx="828">
                  <c:v>4.8032349537037033</c:v>
                </c:pt>
                <c:pt idx="829">
                  <c:v>4.8090219907407414</c:v>
                </c:pt>
                <c:pt idx="830">
                  <c:v>4.8148148148148158</c:v>
                </c:pt>
                <c:pt idx="831">
                  <c:v>4.820596064814815</c:v>
                </c:pt>
                <c:pt idx="832">
                  <c:v>4.826377314814815</c:v>
                </c:pt>
                <c:pt idx="833">
                  <c:v>4.8321701388888894</c:v>
                </c:pt>
                <c:pt idx="834">
                  <c:v>4.8379571759259257</c:v>
                </c:pt>
                <c:pt idx="835">
                  <c:v>4.84375</c:v>
                </c:pt>
                <c:pt idx="836">
                  <c:v>4.8495312499999992</c:v>
                </c:pt>
                <c:pt idx="837">
                  <c:v>4.8553182870370373</c:v>
                </c:pt>
                <c:pt idx="838">
                  <c:v>4.8611053240740745</c:v>
                </c:pt>
                <c:pt idx="839">
                  <c:v>4.8668923611111117</c:v>
                </c:pt>
                <c:pt idx="840">
                  <c:v>4.872679398148148</c:v>
                </c:pt>
                <c:pt idx="841">
                  <c:v>4.8784664351851852</c:v>
                </c:pt>
                <c:pt idx="842">
                  <c:v>4.8842534722222224</c:v>
                </c:pt>
                <c:pt idx="843">
                  <c:v>4.8900405092592596</c:v>
                </c:pt>
                <c:pt idx="844">
                  <c:v>4.8958275462962968</c:v>
                </c:pt>
                <c:pt idx="845">
                  <c:v>4.9016203703703711</c:v>
                </c:pt>
                <c:pt idx="846">
                  <c:v>4.9074074074074066</c:v>
                </c:pt>
                <c:pt idx="847">
                  <c:v>4.9131886574074075</c:v>
                </c:pt>
                <c:pt idx="848">
                  <c:v>4.9189756944444447</c:v>
                </c:pt>
                <c:pt idx="849">
                  <c:v>4.9247627314814819</c:v>
                </c:pt>
                <c:pt idx="850">
                  <c:v>4.9305497685185182</c:v>
                </c:pt>
                <c:pt idx="851">
                  <c:v>4.9363368055555545</c:v>
                </c:pt>
                <c:pt idx="852">
                  <c:v>4.9421238425925926</c:v>
                </c:pt>
                <c:pt idx="853">
                  <c:v>4.9479108796296307</c:v>
                </c:pt>
                <c:pt idx="854">
                  <c:v>4.953697916666667</c:v>
                </c:pt>
                <c:pt idx="855">
                  <c:v>4.9594849537037033</c:v>
                </c:pt>
                <c:pt idx="856">
                  <c:v>4.9652719907407405</c:v>
                </c:pt>
                <c:pt idx="857">
                  <c:v>4.9710590277777778</c:v>
                </c:pt>
                <c:pt idx="858">
                  <c:v>4.976846064814815</c:v>
                </c:pt>
                <c:pt idx="859">
                  <c:v>4.9826331018518522</c:v>
                </c:pt>
                <c:pt idx="860">
                  <c:v>4.9884201388888885</c:v>
                </c:pt>
                <c:pt idx="861">
                  <c:v>4.9942071759259257</c:v>
                </c:pt>
                <c:pt idx="862">
                  <c:v>5</c:v>
                </c:pt>
                <c:pt idx="863">
                  <c:v>5.0057812500000001</c:v>
                </c:pt>
                <c:pt idx="864">
                  <c:v>5.0115682870370373</c:v>
                </c:pt>
                <c:pt idx="865">
                  <c:v>5.0173553240740736</c:v>
                </c:pt>
                <c:pt idx="866">
                  <c:v>5.0231481481481479</c:v>
                </c:pt>
                <c:pt idx="867">
                  <c:v>5.0289351851851842</c:v>
                </c:pt>
                <c:pt idx="868">
                  <c:v>5.0347164351851861</c:v>
                </c:pt>
                <c:pt idx="869">
                  <c:v>5.0405034722222224</c:v>
                </c:pt>
                <c:pt idx="870">
                  <c:v>5.0462905092592596</c:v>
                </c:pt>
                <c:pt idx="871">
                  <c:v>5.0520775462962959</c:v>
                </c:pt>
                <c:pt idx="872">
                  <c:v>5.057864583333334</c:v>
                </c:pt>
                <c:pt idx="873">
                  <c:v>5.0636458333333341</c:v>
                </c:pt>
                <c:pt idx="874">
                  <c:v>5.0694386574074084</c:v>
                </c:pt>
                <c:pt idx="875">
                  <c:v>5.0752256944444438</c:v>
                </c:pt>
                <c:pt idx="876">
                  <c:v>5.0810127314814819</c:v>
                </c:pt>
                <c:pt idx="877">
                  <c:v>5.0867997685185182</c:v>
                </c:pt>
                <c:pt idx="878">
                  <c:v>5.0925925925925926</c:v>
                </c:pt>
                <c:pt idx="879">
                  <c:v>5.0983738425925926</c:v>
                </c:pt>
                <c:pt idx="880">
                  <c:v>5.1041608796296289</c:v>
                </c:pt>
                <c:pt idx="881">
                  <c:v>5.1099479166666661</c:v>
                </c:pt>
                <c:pt idx="882">
                  <c:v>5.1157349537037033</c:v>
                </c:pt>
                <c:pt idx="883">
                  <c:v>5.1215219907407414</c:v>
                </c:pt>
                <c:pt idx="884">
                  <c:v>5.1273090277777778</c:v>
                </c:pt>
                <c:pt idx="885">
                  <c:v>5.133096064814815</c:v>
                </c:pt>
                <c:pt idx="886">
                  <c:v>5.1388831018518513</c:v>
                </c:pt>
                <c:pt idx="887">
                  <c:v>5.1446701388888894</c:v>
                </c:pt>
                <c:pt idx="888">
                  <c:v>5.1504571759259257</c:v>
                </c:pt>
                <c:pt idx="889">
                  <c:v>5.1562442129629638</c:v>
                </c:pt>
                <c:pt idx="890">
                  <c:v>5.1620312499999992</c:v>
                </c:pt>
                <c:pt idx="891">
                  <c:v>5.1678182870370373</c:v>
                </c:pt>
                <c:pt idx="892">
                  <c:v>5.1736053240740736</c:v>
                </c:pt>
                <c:pt idx="893">
                  <c:v>5.1793923611111117</c:v>
                </c:pt>
                <c:pt idx="894">
                  <c:v>5.1851851851851851</c:v>
                </c:pt>
                <c:pt idx="895">
                  <c:v>5.1909664351851852</c:v>
                </c:pt>
                <c:pt idx="896">
                  <c:v>5.1967534722222215</c:v>
                </c:pt>
                <c:pt idx="897">
                  <c:v>5.2025405092592596</c:v>
                </c:pt>
                <c:pt idx="898">
                  <c:v>5.2083217592592597</c:v>
                </c:pt>
                <c:pt idx="899">
                  <c:v>5.214114583333334</c:v>
                </c:pt>
                <c:pt idx="900">
                  <c:v>5.2199016203703703</c:v>
                </c:pt>
                <c:pt idx="901">
                  <c:v>5.2256886574074075</c:v>
                </c:pt>
                <c:pt idx="902">
                  <c:v>5.2314756944444447</c:v>
                </c:pt>
                <c:pt idx="903">
                  <c:v>5.2372627314814819</c:v>
                </c:pt>
                <c:pt idx="904">
                  <c:v>5.2430497685185191</c:v>
                </c:pt>
                <c:pt idx="905">
                  <c:v>5.2488368055555545</c:v>
                </c:pt>
                <c:pt idx="906">
                  <c:v>5.2546238425925926</c:v>
                </c:pt>
                <c:pt idx="907">
                  <c:v>5.2604108796296289</c:v>
                </c:pt>
                <c:pt idx="908">
                  <c:v>5.266197916666667</c:v>
                </c:pt>
                <c:pt idx="909">
                  <c:v>5.2719849537037033</c:v>
                </c:pt>
                <c:pt idx="910">
                  <c:v>5.2777777777777777</c:v>
                </c:pt>
                <c:pt idx="911">
                  <c:v>5.2835590277777769</c:v>
                </c:pt>
                <c:pt idx="912">
                  <c:v>5.2893402777777787</c:v>
                </c:pt>
                <c:pt idx="913">
                  <c:v>5.2951331018518522</c:v>
                </c:pt>
                <c:pt idx="914">
                  <c:v>5.3009201388888894</c:v>
                </c:pt>
                <c:pt idx="915">
                  <c:v>5.3067071759259257</c:v>
                </c:pt>
                <c:pt idx="916">
                  <c:v>5.3124942129629629</c:v>
                </c:pt>
                <c:pt idx="917">
                  <c:v>5.3182812500000001</c:v>
                </c:pt>
                <c:pt idx="918">
                  <c:v>5.3240682870370373</c:v>
                </c:pt>
                <c:pt idx="919">
                  <c:v>5.3298553240740745</c:v>
                </c:pt>
                <c:pt idx="920">
                  <c:v>5.3356423611111108</c:v>
                </c:pt>
                <c:pt idx="921">
                  <c:v>5.341429398148148</c:v>
                </c:pt>
                <c:pt idx="922">
                  <c:v>5.3472164351851852</c:v>
                </c:pt>
                <c:pt idx="923">
                  <c:v>5.3530034722222224</c:v>
                </c:pt>
                <c:pt idx="924">
                  <c:v>5.3587905092592596</c:v>
                </c:pt>
                <c:pt idx="925">
                  <c:v>5.3645775462962959</c:v>
                </c:pt>
                <c:pt idx="926">
                  <c:v>5.3703703703703702</c:v>
                </c:pt>
                <c:pt idx="927">
                  <c:v>5.3761516203703703</c:v>
                </c:pt>
                <c:pt idx="928">
                  <c:v>5.3819386574074084</c:v>
                </c:pt>
                <c:pt idx="929">
                  <c:v>5.3877256944444447</c:v>
                </c:pt>
                <c:pt idx="930">
                  <c:v>5.3935127314814819</c:v>
                </c:pt>
                <c:pt idx="931">
                  <c:v>5.3992997685185182</c:v>
                </c:pt>
                <c:pt idx="932">
                  <c:v>5.4050868055555563</c:v>
                </c:pt>
                <c:pt idx="933">
                  <c:v>5.4108738425925926</c:v>
                </c:pt>
                <c:pt idx="934">
                  <c:v>5.4166608796296307</c:v>
                </c:pt>
                <c:pt idx="935">
                  <c:v>5.4224479166666661</c:v>
                </c:pt>
                <c:pt idx="936">
                  <c:v>5.4282349537037033</c:v>
                </c:pt>
                <c:pt idx="937">
                  <c:v>5.4340219907407405</c:v>
                </c:pt>
                <c:pt idx="938">
                  <c:v>5.4398090277777778</c:v>
                </c:pt>
                <c:pt idx="939">
                  <c:v>5.445596064814815</c:v>
                </c:pt>
                <c:pt idx="940">
                  <c:v>5.4513888888888884</c:v>
                </c:pt>
                <c:pt idx="941">
                  <c:v>5.4571701388888885</c:v>
                </c:pt>
                <c:pt idx="942">
                  <c:v>5.4629629629629619</c:v>
                </c:pt>
                <c:pt idx="943">
                  <c:v>5.4687442129629638</c:v>
                </c:pt>
                <c:pt idx="944">
                  <c:v>5.4745312500000001</c:v>
                </c:pt>
                <c:pt idx="945">
                  <c:v>5.4803182870370373</c:v>
                </c:pt>
                <c:pt idx="946">
                  <c:v>5.4861053240740736</c:v>
                </c:pt>
                <c:pt idx="947">
                  <c:v>5.4918923611111117</c:v>
                </c:pt>
                <c:pt idx="948">
                  <c:v>5.497679398148148</c:v>
                </c:pt>
                <c:pt idx="949">
                  <c:v>5.5034664351851861</c:v>
                </c:pt>
                <c:pt idx="950">
                  <c:v>5.5092534722222215</c:v>
                </c:pt>
                <c:pt idx="951">
                  <c:v>5.5150405092592596</c:v>
                </c:pt>
                <c:pt idx="952">
                  <c:v>5.5208275462962959</c:v>
                </c:pt>
                <c:pt idx="953">
                  <c:v>5.526614583333334</c:v>
                </c:pt>
                <c:pt idx="954">
                  <c:v>5.5324016203703703</c:v>
                </c:pt>
                <c:pt idx="955">
                  <c:v>5.5381886574074075</c:v>
                </c:pt>
                <c:pt idx="956">
                  <c:v>5.5439756944444438</c:v>
                </c:pt>
                <c:pt idx="957">
                  <c:v>5.5497627314814819</c:v>
                </c:pt>
                <c:pt idx="958">
                  <c:v>5.5555555555555554</c:v>
                </c:pt>
                <c:pt idx="959">
                  <c:v>5.5613368055555563</c:v>
                </c:pt>
                <c:pt idx="960">
                  <c:v>5.5671238425925926</c:v>
                </c:pt>
                <c:pt idx="961">
                  <c:v>5.5729108796296289</c:v>
                </c:pt>
                <c:pt idx="962">
                  <c:v>5.5786979166666661</c:v>
                </c:pt>
                <c:pt idx="963">
                  <c:v>5.5844849537037033</c:v>
                </c:pt>
                <c:pt idx="964">
                  <c:v>5.5902777777777777</c:v>
                </c:pt>
                <c:pt idx="965">
                  <c:v>5.5960590277777769</c:v>
                </c:pt>
                <c:pt idx="966">
                  <c:v>5.601846064814815</c:v>
                </c:pt>
                <c:pt idx="967">
                  <c:v>5.6076331018518522</c:v>
                </c:pt>
                <c:pt idx="968">
                  <c:v>5.6134201388888894</c:v>
                </c:pt>
                <c:pt idx="969">
                  <c:v>5.6192071759259257</c:v>
                </c:pt>
                <c:pt idx="970">
                  <c:v>5.6249942129629629</c:v>
                </c:pt>
                <c:pt idx="971">
                  <c:v>5.6307812500000001</c:v>
                </c:pt>
                <c:pt idx="972">
                  <c:v>5.6365682870370373</c:v>
                </c:pt>
                <c:pt idx="973">
                  <c:v>5.6423553240740736</c:v>
                </c:pt>
                <c:pt idx="974">
                  <c:v>5.6481481481481479</c:v>
                </c:pt>
                <c:pt idx="975">
                  <c:v>5.653929398148148</c:v>
                </c:pt>
                <c:pt idx="976">
                  <c:v>5.6597164351851852</c:v>
                </c:pt>
                <c:pt idx="977">
                  <c:v>5.6655034722222215</c:v>
                </c:pt>
                <c:pt idx="978">
                  <c:v>5.6712905092592596</c:v>
                </c:pt>
                <c:pt idx="979">
                  <c:v>5.6770775462962968</c:v>
                </c:pt>
                <c:pt idx="980">
                  <c:v>5.6828645833333331</c:v>
                </c:pt>
                <c:pt idx="981">
                  <c:v>5.6886516203703703</c:v>
                </c:pt>
                <c:pt idx="982">
                  <c:v>5.6944386574074084</c:v>
                </c:pt>
                <c:pt idx="983">
                  <c:v>5.7002199074074076</c:v>
                </c:pt>
                <c:pt idx="984">
                  <c:v>5.7060127314814819</c:v>
                </c:pt>
                <c:pt idx="985">
                  <c:v>5.7117997685185182</c:v>
                </c:pt>
                <c:pt idx="986">
                  <c:v>5.7175868055555563</c:v>
                </c:pt>
                <c:pt idx="987">
                  <c:v>5.7233738425925926</c:v>
                </c:pt>
                <c:pt idx="988">
                  <c:v>5.7291608796296289</c:v>
                </c:pt>
                <c:pt idx="989">
                  <c:v>5.734947916666667</c:v>
                </c:pt>
                <c:pt idx="990">
                  <c:v>5.7407407407407414</c:v>
                </c:pt>
                <c:pt idx="991">
                  <c:v>5.7465219907407405</c:v>
                </c:pt>
                <c:pt idx="992">
                  <c:v>5.7523032407407406</c:v>
                </c:pt>
                <c:pt idx="993">
                  <c:v>5.758096064814815</c:v>
                </c:pt>
                <c:pt idx="994">
                  <c:v>5.7638831018518522</c:v>
                </c:pt>
                <c:pt idx="995">
                  <c:v>5.7696701388888885</c:v>
                </c:pt>
                <c:pt idx="996">
                  <c:v>5.7754571759259257</c:v>
                </c:pt>
                <c:pt idx="997">
                  <c:v>5.7812442129629638</c:v>
                </c:pt>
                <c:pt idx="998">
                  <c:v>5.7870312500000001</c:v>
                </c:pt>
                <c:pt idx="999">
                  <c:v>5.7928182870370373</c:v>
                </c:pt>
                <c:pt idx="1000">
                  <c:v>5.7986053240740736</c:v>
                </c:pt>
                <c:pt idx="1001">
                  <c:v>5.8043923611111117</c:v>
                </c:pt>
                <c:pt idx="1002">
                  <c:v>5.810179398148148</c:v>
                </c:pt>
                <c:pt idx="1003">
                  <c:v>5.8159664351851852</c:v>
                </c:pt>
                <c:pt idx="1004">
                  <c:v>5.8217534722222224</c:v>
                </c:pt>
                <c:pt idx="1005">
                  <c:v>5.8275405092592596</c:v>
                </c:pt>
                <c:pt idx="1006">
                  <c:v>5.833333333333333</c:v>
                </c:pt>
                <c:pt idx="1007">
                  <c:v>5.8391145833333331</c:v>
                </c:pt>
                <c:pt idx="1008">
                  <c:v>5.8449016203703703</c:v>
                </c:pt>
                <c:pt idx="1009">
                  <c:v>5.8506886574074084</c:v>
                </c:pt>
                <c:pt idx="1010">
                  <c:v>5.8564756944444438</c:v>
                </c:pt>
                <c:pt idx="1011">
                  <c:v>5.8622627314814819</c:v>
                </c:pt>
                <c:pt idx="1012">
                  <c:v>5.8680497685185191</c:v>
                </c:pt>
                <c:pt idx="1013">
                  <c:v>5.8738425925925934</c:v>
                </c:pt>
                <c:pt idx="1014">
                  <c:v>5.8796238425925926</c:v>
                </c:pt>
                <c:pt idx="1015">
                  <c:v>5.8854108796296289</c:v>
                </c:pt>
                <c:pt idx="1016">
                  <c:v>5.891197916666667</c:v>
                </c:pt>
                <c:pt idx="1017">
                  <c:v>5.8969849537037033</c:v>
                </c:pt>
                <c:pt idx="1018">
                  <c:v>5.9027719907407405</c:v>
                </c:pt>
                <c:pt idx="1019">
                  <c:v>5.9085590277777778</c:v>
                </c:pt>
                <c:pt idx="1020">
                  <c:v>5.914346064814815</c:v>
                </c:pt>
                <c:pt idx="1021">
                  <c:v>5.9201331018518513</c:v>
                </c:pt>
                <c:pt idx="1022">
                  <c:v>5.9259143518518522</c:v>
                </c:pt>
                <c:pt idx="1023">
                  <c:v>5.9317013888888894</c:v>
                </c:pt>
                <c:pt idx="1024">
                  <c:v>5.9374942129629638</c:v>
                </c:pt>
                <c:pt idx="1025">
                  <c:v>5.9432812499999992</c:v>
                </c:pt>
                <c:pt idx="1026">
                  <c:v>5.9490682870370373</c:v>
                </c:pt>
                <c:pt idx="1027">
                  <c:v>5.9548553240740745</c:v>
                </c:pt>
                <c:pt idx="1028">
                  <c:v>5.9606423611111117</c:v>
                </c:pt>
                <c:pt idx="1029">
                  <c:v>5.966429398148148</c:v>
                </c:pt>
                <c:pt idx="1030">
                  <c:v>5.9722164351851852</c:v>
                </c:pt>
                <c:pt idx="1031">
                  <c:v>5.9780034722222224</c:v>
                </c:pt>
                <c:pt idx="1032">
                  <c:v>5.9837905092592596</c:v>
                </c:pt>
                <c:pt idx="1033">
                  <c:v>5.9895775462962959</c:v>
                </c:pt>
                <c:pt idx="1034">
                  <c:v>5.995364583333334</c:v>
                </c:pt>
                <c:pt idx="1035">
                  <c:v>6.0011516203703703</c:v>
                </c:pt>
                <c:pt idx="1036">
                  <c:v>6.0069386574074066</c:v>
                </c:pt>
                <c:pt idx="1037">
                  <c:v>6.0127256944444438</c:v>
                </c:pt>
                <c:pt idx="1038">
                  <c:v>6.0185185185185173</c:v>
                </c:pt>
                <c:pt idx="1039">
                  <c:v>6.0242997685185191</c:v>
                </c:pt>
                <c:pt idx="1040">
                  <c:v>6.0300868055555545</c:v>
                </c:pt>
                <c:pt idx="1041">
                  <c:v>6.0358738425925926</c:v>
                </c:pt>
                <c:pt idx="1042">
                  <c:v>6.0416608796296298</c:v>
                </c:pt>
                <c:pt idx="1043">
                  <c:v>6.0474537037037042</c:v>
                </c:pt>
                <c:pt idx="1044">
                  <c:v>6.0532349537037033</c:v>
                </c:pt>
                <c:pt idx="1045">
                  <c:v>6.0590277777777777</c:v>
                </c:pt>
                <c:pt idx="1046">
                  <c:v>6.0648090277777778</c:v>
                </c:pt>
                <c:pt idx="1047">
                  <c:v>6.0705902777777778</c:v>
                </c:pt>
                <c:pt idx="1048">
                  <c:v>6.0763831018518513</c:v>
                </c:pt>
                <c:pt idx="1049">
                  <c:v>6.0821701388888894</c:v>
                </c:pt>
                <c:pt idx="1050">
                  <c:v>6.0879571759259257</c:v>
                </c:pt>
                <c:pt idx="1051">
                  <c:v>6.0937384259259257</c:v>
                </c:pt>
                <c:pt idx="1052">
                  <c:v>6.0995312499999992</c:v>
                </c:pt>
                <c:pt idx="1053">
                  <c:v>6.1053182870370373</c:v>
                </c:pt>
                <c:pt idx="1054">
                  <c:v>6.1111111111111107</c:v>
                </c:pt>
                <c:pt idx="1055">
                  <c:v>6.1168923611111108</c:v>
                </c:pt>
                <c:pt idx="1056">
                  <c:v>6.122679398148148</c:v>
                </c:pt>
                <c:pt idx="1057">
                  <c:v>6.1284664351851861</c:v>
                </c:pt>
                <c:pt idx="1058">
                  <c:v>6.1342534722222224</c:v>
                </c:pt>
                <c:pt idx="1059">
                  <c:v>6.1400405092592596</c:v>
                </c:pt>
                <c:pt idx="1060">
                  <c:v>6.1458275462962959</c:v>
                </c:pt>
                <c:pt idx="1061">
                  <c:v>6.151614583333334</c:v>
                </c:pt>
                <c:pt idx="1062">
                  <c:v>6.1574016203703703</c:v>
                </c:pt>
                <c:pt idx="1063">
                  <c:v>6.1631886574074066</c:v>
                </c:pt>
                <c:pt idx="1064">
                  <c:v>6.1689756944444447</c:v>
                </c:pt>
                <c:pt idx="1065">
                  <c:v>6.174762731481481</c:v>
                </c:pt>
                <c:pt idx="1066">
                  <c:v>6.1805497685185182</c:v>
                </c:pt>
                <c:pt idx="1067">
                  <c:v>6.1863310185185183</c:v>
                </c:pt>
                <c:pt idx="1068">
                  <c:v>6.1921238425925926</c:v>
                </c:pt>
                <c:pt idx="1069">
                  <c:v>6.1979108796296298</c:v>
                </c:pt>
                <c:pt idx="1070">
                  <c:v>6.2037037037037042</c:v>
                </c:pt>
                <c:pt idx="1071">
                  <c:v>6.2094849537037033</c:v>
                </c:pt>
                <c:pt idx="1072">
                  <c:v>6.2152719907407414</c:v>
                </c:pt>
                <c:pt idx="1073">
                  <c:v>6.2210590277777778</c:v>
                </c:pt>
                <c:pt idx="1074">
                  <c:v>6.226846064814815</c:v>
                </c:pt>
                <c:pt idx="1075">
                  <c:v>6.2326388888888884</c:v>
                </c:pt>
                <c:pt idx="1076">
                  <c:v>6.2384201388888894</c:v>
                </c:pt>
                <c:pt idx="1077">
                  <c:v>6.2442071759259257</c:v>
                </c:pt>
                <c:pt idx="1078">
                  <c:v>6.2499942129629629</c:v>
                </c:pt>
                <c:pt idx="1079">
                  <c:v>6.2557812500000001</c:v>
                </c:pt>
                <c:pt idx="1080">
                  <c:v>6.2615682870370373</c:v>
                </c:pt>
                <c:pt idx="1081">
                  <c:v>6.2673495370370365</c:v>
                </c:pt>
                <c:pt idx="1082">
                  <c:v>6.2731423611111108</c:v>
                </c:pt>
                <c:pt idx="1083">
                  <c:v>6.278929398148148</c:v>
                </c:pt>
                <c:pt idx="1084">
                  <c:v>6.2847164351851861</c:v>
                </c:pt>
                <c:pt idx="1085">
                  <c:v>6.2905034722222215</c:v>
                </c:pt>
                <c:pt idx="1086">
                  <c:v>6.2962962962962958</c:v>
                </c:pt>
                <c:pt idx="1087">
                  <c:v>6.3020775462962968</c:v>
                </c:pt>
                <c:pt idx="1088">
                  <c:v>6.307858796296296</c:v>
                </c:pt>
                <c:pt idx="1089">
                  <c:v>6.3136516203703703</c:v>
                </c:pt>
                <c:pt idx="1090">
                  <c:v>6.3194386574074066</c:v>
                </c:pt>
                <c:pt idx="1091">
                  <c:v>6.3252256944444447</c:v>
                </c:pt>
                <c:pt idx="1092">
                  <c:v>6.331012731481481</c:v>
                </c:pt>
                <c:pt idx="1093">
                  <c:v>6.3367997685185182</c:v>
                </c:pt>
                <c:pt idx="1094">
                  <c:v>6.3425868055555554</c:v>
                </c:pt>
                <c:pt idx="1095">
                  <c:v>6.3483738425925926</c:v>
                </c:pt>
                <c:pt idx="1096">
                  <c:v>6.3541608796296289</c:v>
                </c:pt>
                <c:pt idx="1097">
                  <c:v>6.3599479166666661</c:v>
                </c:pt>
                <c:pt idx="1098">
                  <c:v>6.3657349537037033</c:v>
                </c:pt>
                <c:pt idx="1099">
                  <c:v>6.3715219907407414</c:v>
                </c:pt>
                <c:pt idx="1100">
                  <c:v>6.3773090277777769</c:v>
                </c:pt>
                <c:pt idx="1101">
                  <c:v>6.383096064814815</c:v>
                </c:pt>
                <c:pt idx="1102">
                  <c:v>6.3888888888888884</c:v>
                </c:pt>
                <c:pt idx="1103">
                  <c:v>6.3946701388888894</c:v>
                </c:pt>
                <c:pt idx="1104">
                  <c:v>6.4004571759259257</c:v>
                </c:pt>
                <c:pt idx="1105">
                  <c:v>6.4062442129629629</c:v>
                </c:pt>
                <c:pt idx="1106">
                  <c:v>6.4120312500000001</c:v>
                </c:pt>
                <c:pt idx="1107">
                  <c:v>6.4178182870370373</c:v>
                </c:pt>
                <c:pt idx="1108">
                  <c:v>6.4236053240740736</c:v>
                </c:pt>
                <c:pt idx="1109">
                  <c:v>6.4293923611111117</c:v>
                </c:pt>
                <c:pt idx="1110">
                  <c:v>6.435179398148148</c:v>
                </c:pt>
                <c:pt idx="1111">
                  <c:v>6.4409664351851852</c:v>
                </c:pt>
                <c:pt idx="1112">
                  <c:v>6.4467534722222215</c:v>
                </c:pt>
                <c:pt idx="1113">
                  <c:v>6.4525405092592596</c:v>
                </c:pt>
                <c:pt idx="1114">
                  <c:v>6.4583275462962968</c:v>
                </c:pt>
                <c:pt idx="1115">
                  <c:v>6.4641145833333322</c:v>
                </c:pt>
                <c:pt idx="1116">
                  <c:v>6.4699016203703703</c:v>
                </c:pt>
                <c:pt idx="1117">
                  <c:v>6.4756886574074084</c:v>
                </c:pt>
                <c:pt idx="1118">
                  <c:v>6.4814814814814818</c:v>
                </c:pt>
                <c:pt idx="1119">
                  <c:v>6.487262731481481</c:v>
                </c:pt>
                <c:pt idx="1120">
                  <c:v>6.4930497685185182</c:v>
                </c:pt>
                <c:pt idx="1121">
                  <c:v>6.4988368055555554</c:v>
                </c:pt>
                <c:pt idx="1122">
                  <c:v>6.5046238425925926</c:v>
                </c:pt>
                <c:pt idx="1123">
                  <c:v>6.5104108796296289</c:v>
                </c:pt>
                <c:pt idx="1124">
                  <c:v>6.516197916666667</c:v>
                </c:pt>
                <c:pt idx="1125">
                  <c:v>6.5219849537037033</c:v>
                </c:pt>
                <c:pt idx="1126">
                  <c:v>6.5277719907407405</c:v>
                </c:pt>
                <c:pt idx="1127">
                  <c:v>6.5335590277777769</c:v>
                </c:pt>
                <c:pt idx="1128">
                  <c:v>6.539346064814815</c:v>
                </c:pt>
                <c:pt idx="1129">
                  <c:v>6.5451273148148141</c:v>
                </c:pt>
                <c:pt idx="1130">
                  <c:v>6.5509201388888885</c:v>
                </c:pt>
                <c:pt idx="1131">
                  <c:v>6.5567071759259257</c:v>
                </c:pt>
                <c:pt idx="1132">
                  <c:v>6.5624942129629638</c:v>
                </c:pt>
                <c:pt idx="1133">
                  <c:v>6.5682812500000001</c:v>
                </c:pt>
                <c:pt idx="1134">
                  <c:v>6.5740740740740744</c:v>
                </c:pt>
                <c:pt idx="1135">
                  <c:v>6.5798553240740736</c:v>
                </c:pt>
                <c:pt idx="1136">
                  <c:v>6.5856423611111117</c:v>
                </c:pt>
                <c:pt idx="1137">
                  <c:v>6.591429398148148</c:v>
                </c:pt>
                <c:pt idx="1138">
                  <c:v>6.5972164351851852</c:v>
                </c:pt>
                <c:pt idx="1139">
                  <c:v>6.6030034722222224</c:v>
                </c:pt>
                <c:pt idx="1140">
                  <c:v>6.6087905092592596</c:v>
                </c:pt>
                <c:pt idx="1141">
                  <c:v>6.6145775462962959</c:v>
                </c:pt>
                <c:pt idx="1142">
                  <c:v>6.6203645833333322</c:v>
                </c:pt>
                <c:pt idx="1143">
                  <c:v>6.6261516203703703</c:v>
                </c:pt>
                <c:pt idx="1144">
                  <c:v>6.6319386574074084</c:v>
                </c:pt>
                <c:pt idx="1145">
                  <c:v>6.6377256944444438</c:v>
                </c:pt>
                <c:pt idx="1146">
                  <c:v>6.643512731481481</c:v>
                </c:pt>
                <c:pt idx="1147">
                  <c:v>6.6492997685185191</c:v>
                </c:pt>
                <c:pt idx="1148">
                  <c:v>6.6550868055555554</c:v>
                </c:pt>
                <c:pt idx="1149">
                  <c:v>6.6608738425925926</c:v>
                </c:pt>
                <c:pt idx="1150">
                  <c:v>6.6666666666666661</c:v>
                </c:pt>
                <c:pt idx="1151">
                  <c:v>6.672447916666667</c:v>
                </c:pt>
                <c:pt idx="1152">
                  <c:v>6.6782349537037033</c:v>
                </c:pt>
                <c:pt idx="1153">
                  <c:v>6.6840219907407405</c:v>
                </c:pt>
                <c:pt idx="1154">
                  <c:v>6.6898090277777778</c:v>
                </c:pt>
                <c:pt idx="1155">
                  <c:v>6.695596064814815</c:v>
                </c:pt>
                <c:pt idx="1156">
                  <c:v>6.7013831018518513</c:v>
                </c:pt>
                <c:pt idx="1157">
                  <c:v>6.7071759259259256</c:v>
                </c:pt>
                <c:pt idx="1158">
                  <c:v>6.7129571759259257</c:v>
                </c:pt>
                <c:pt idx="1159">
                  <c:v>6.7187442129629638</c:v>
                </c:pt>
                <c:pt idx="1160">
                  <c:v>6.7245312499999992</c:v>
                </c:pt>
                <c:pt idx="1161">
                  <c:v>6.7303182870370373</c:v>
                </c:pt>
                <c:pt idx="1162">
                  <c:v>6.7361053240740745</c:v>
                </c:pt>
                <c:pt idx="1163">
                  <c:v>6.7418923611111117</c:v>
                </c:pt>
                <c:pt idx="1164">
                  <c:v>6.747679398148148</c:v>
                </c:pt>
                <c:pt idx="1165">
                  <c:v>6.7534664351851852</c:v>
                </c:pt>
                <c:pt idx="1166">
                  <c:v>6.7592476851851853</c:v>
                </c:pt>
                <c:pt idx="1167">
                  <c:v>6.7650347222222216</c:v>
                </c:pt>
                <c:pt idx="1168">
                  <c:v>6.7708275462962959</c:v>
                </c:pt>
                <c:pt idx="1169">
                  <c:v>6.776614583333334</c:v>
                </c:pt>
                <c:pt idx="1170">
                  <c:v>6.7824016203703703</c:v>
                </c:pt>
                <c:pt idx="1171">
                  <c:v>6.7881886574074066</c:v>
                </c:pt>
                <c:pt idx="1172">
                  <c:v>6.7939756944444438</c:v>
                </c:pt>
                <c:pt idx="1173">
                  <c:v>6.799762731481481</c:v>
                </c:pt>
                <c:pt idx="1174">
                  <c:v>6.8055497685185191</c:v>
                </c:pt>
                <c:pt idx="1175">
                  <c:v>6.8113368055555545</c:v>
                </c:pt>
                <c:pt idx="1176">
                  <c:v>6.8171238425925926</c:v>
                </c:pt>
                <c:pt idx="1177">
                  <c:v>6.8229108796296298</c:v>
                </c:pt>
                <c:pt idx="1178">
                  <c:v>6.828697916666667</c:v>
                </c:pt>
                <c:pt idx="1179">
                  <c:v>6.8344849537037033</c:v>
                </c:pt>
                <c:pt idx="1180">
                  <c:v>6.8402719907407405</c:v>
                </c:pt>
                <c:pt idx="1181">
                  <c:v>6.8460590277777778</c:v>
                </c:pt>
                <c:pt idx="1182">
                  <c:v>6.8518518518518521</c:v>
                </c:pt>
                <c:pt idx="1183">
                  <c:v>6.8576331018518513</c:v>
                </c:pt>
                <c:pt idx="1184">
                  <c:v>6.8634201388888894</c:v>
                </c:pt>
                <c:pt idx="1185">
                  <c:v>6.8692071759259257</c:v>
                </c:pt>
                <c:pt idx="1186">
                  <c:v>6.8749942129629629</c:v>
                </c:pt>
                <c:pt idx="1187">
                  <c:v>6.8807812499999992</c:v>
                </c:pt>
                <c:pt idx="1188">
                  <c:v>6.8865682870370373</c:v>
                </c:pt>
                <c:pt idx="1189">
                  <c:v>6.8923611111111107</c:v>
                </c:pt>
                <c:pt idx="1190">
                  <c:v>6.8981423611111108</c:v>
                </c:pt>
                <c:pt idx="1191">
                  <c:v>6.9039236111111117</c:v>
                </c:pt>
                <c:pt idx="1192">
                  <c:v>6.9097164351851861</c:v>
                </c:pt>
                <c:pt idx="1193">
                  <c:v>6.9155034722222224</c:v>
                </c:pt>
                <c:pt idx="1194">
                  <c:v>6.9212905092592596</c:v>
                </c:pt>
                <c:pt idx="1195">
                  <c:v>6.9270775462962959</c:v>
                </c:pt>
                <c:pt idx="1196">
                  <c:v>6.932864583333334</c:v>
                </c:pt>
                <c:pt idx="1197">
                  <c:v>6.9386516203703703</c:v>
                </c:pt>
                <c:pt idx="1198">
                  <c:v>6.9444444444444446</c:v>
                </c:pt>
                <c:pt idx="1199">
                  <c:v>6.9502256944444447</c:v>
                </c:pt>
                <c:pt idx="1200">
                  <c:v>6.956012731481481</c:v>
                </c:pt>
                <c:pt idx="1201">
                  <c:v>6.9617997685185182</c:v>
                </c:pt>
                <c:pt idx="1202">
                  <c:v>6.9675868055555545</c:v>
                </c:pt>
                <c:pt idx="1203">
                  <c:v>6.9733738425925926</c:v>
                </c:pt>
                <c:pt idx="1204">
                  <c:v>6.9791608796296298</c:v>
                </c:pt>
                <c:pt idx="1205">
                  <c:v>6.9849479166666661</c:v>
                </c:pt>
                <c:pt idx="1206">
                  <c:v>6.9907349537037033</c:v>
                </c:pt>
                <c:pt idx="1207">
                  <c:v>6.9965219907407414</c:v>
                </c:pt>
                <c:pt idx="1208">
                  <c:v>7.0023090277777778</c:v>
                </c:pt>
                <c:pt idx="1209">
                  <c:v>7.008096064814815</c:v>
                </c:pt>
                <c:pt idx="1210">
                  <c:v>7.0138831018518513</c:v>
                </c:pt>
                <c:pt idx="1211">
                  <c:v>7.0196701388888894</c:v>
                </c:pt>
                <c:pt idx="1212">
                  <c:v>7.0254571759259257</c:v>
                </c:pt>
                <c:pt idx="1213">
                  <c:v>7.0312442129629629</c:v>
                </c:pt>
                <c:pt idx="1214">
                  <c:v>7.0370370370370363</c:v>
                </c:pt>
                <c:pt idx="1215">
                  <c:v>7.0428182870370373</c:v>
                </c:pt>
                <c:pt idx="1216">
                  <c:v>7.0486053240740736</c:v>
                </c:pt>
                <c:pt idx="1217">
                  <c:v>7.0543923611111108</c:v>
                </c:pt>
                <c:pt idx="1218">
                  <c:v>7.060179398148148</c:v>
                </c:pt>
                <c:pt idx="1219">
                  <c:v>7.0659722222222223</c:v>
                </c:pt>
                <c:pt idx="1220">
                  <c:v>7.0717534722222215</c:v>
                </c:pt>
                <c:pt idx="1221">
                  <c:v>7.0775405092592596</c:v>
                </c:pt>
                <c:pt idx="1222">
                  <c:v>7.0833275462962968</c:v>
                </c:pt>
                <c:pt idx="1223">
                  <c:v>7.089114583333334</c:v>
                </c:pt>
                <c:pt idx="1224">
                  <c:v>7.0949074074074074</c:v>
                </c:pt>
                <c:pt idx="1225">
                  <c:v>7.1006828703703704</c:v>
                </c:pt>
                <c:pt idx="1226">
                  <c:v>7.1064756944444447</c:v>
                </c:pt>
                <c:pt idx="1227">
                  <c:v>7.112262731481481</c:v>
                </c:pt>
                <c:pt idx="1228">
                  <c:v>7.1180497685185182</c:v>
                </c:pt>
                <c:pt idx="1229">
                  <c:v>7.1238368055555554</c:v>
                </c:pt>
                <c:pt idx="1230">
                  <c:v>7.1296296296296298</c:v>
                </c:pt>
                <c:pt idx="1231">
                  <c:v>7.1354108796296289</c:v>
                </c:pt>
                <c:pt idx="1232">
                  <c:v>7.1411979166666661</c:v>
                </c:pt>
                <c:pt idx="1233">
                  <c:v>7.1469849537037033</c:v>
                </c:pt>
                <c:pt idx="1234">
                  <c:v>7.1527719907407414</c:v>
                </c:pt>
                <c:pt idx="1235">
                  <c:v>7.1585590277777769</c:v>
                </c:pt>
                <c:pt idx="1236">
                  <c:v>7.164346064814815</c:v>
                </c:pt>
                <c:pt idx="1237">
                  <c:v>7.1701331018518522</c:v>
                </c:pt>
                <c:pt idx="1238">
                  <c:v>7.1759201388888894</c:v>
                </c:pt>
                <c:pt idx="1239">
                  <c:v>7.1817071759259257</c:v>
                </c:pt>
                <c:pt idx="1240">
                  <c:v>7.1874942129629629</c:v>
                </c:pt>
                <c:pt idx="1241">
                  <c:v>7.1932812500000001</c:v>
                </c:pt>
                <c:pt idx="1242">
                  <c:v>7.1990682870370373</c:v>
                </c:pt>
                <c:pt idx="1243">
                  <c:v>7.2048553240740736</c:v>
                </c:pt>
                <c:pt idx="1244">
                  <c:v>7.2106423611111117</c:v>
                </c:pt>
                <c:pt idx="1245">
                  <c:v>7.216429398148148</c:v>
                </c:pt>
                <c:pt idx="1246">
                  <c:v>7.2222222222222223</c:v>
                </c:pt>
                <c:pt idx="1247">
                  <c:v>7.2280034722222215</c:v>
                </c:pt>
                <c:pt idx="1248">
                  <c:v>7.2337905092592596</c:v>
                </c:pt>
                <c:pt idx="1249">
                  <c:v>7.2395775462962968</c:v>
                </c:pt>
                <c:pt idx="1250">
                  <c:v>7.2453645833333322</c:v>
                </c:pt>
                <c:pt idx="1251">
                  <c:v>7.2511516203703703</c:v>
                </c:pt>
                <c:pt idx="1252">
                  <c:v>7.2569386574074084</c:v>
                </c:pt>
                <c:pt idx="1253">
                  <c:v>7.2627256944444447</c:v>
                </c:pt>
                <c:pt idx="1254">
                  <c:v>7.268512731481481</c:v>
                </c:pt>
                <c:pt idx="1255">
                  <c:v>7.2742997685185182</c:v>
                </c:pt>
                <c:pt idx="1256">
                  <c:v>7.2800868055555554</c:v>
                </c:pt>
                <c:pt idx="1257">
                  <c:v>7.2858738425925926</c:v>
                </c:pt>
                <c:pt idx="1258">
                  <c:v>7.2916608796296289</c:v>
                </c:pt>
                <c:pt idx="1259">
                  <c:v>7.297447916666667</c:v>
                </c:pt>
                <c:pt idx="1260">
                  <c:v>7.3032407407407405</c:v>
                </c:pt>
                <c:pt idx="1261">
                  <c:v>7.3090219907407405</c:v>
                </c:pt>
                <c:pt idx="1262">
                  <c:v>7.314814814814814</c:v>
                </c:pt>
                <c:pt idx="1263">
                  <c:v>7.320596064814815</c:v>
                </c:pt>
                <c:pt idx="1264">
                  <c:v>7.3263831018518522</c:v>
                </c:pt>
                <c:pt idx="1265">
                  <c:v>7.3321701388888885</c:v>
                </c:pt>
                <c:pt idx="1266">
                  <c:v>7.3379571759259257</c:v>
                </c:pt>
                <c:pt idx="1267">
                  <c:v>7.3437442129629638</c:v>
                </c:pt>
                <c:pt idx="1268">
                  <c:v>7.3495312500000001</c:v>
                </c:pt>
                <c:pt idx="1269">
                  <c:v>7.3553182870370373</c:v>
                </c:pt>
                <c:pt idx="1270">
                  <c:v>7.3611053240740736</c:v>
                </c:pt>
                <c:pt idx="1271">
                  <c:v>7.3668923611111117</c:v>
                </c:pt>
                <c:pt idx="1272">
                  <c:v>7.372679398148148</c:v>
                </c:pt>
                <c:pt idx="1273">
                  <c:v>7.3784664351851852</c:v>
                </c:pt>
                <c:pt idx="1274">
                  <c:v>7.3842534722222224</c:v>
                </c:pt>
                <c:pt idx="1275">
                  <c:v>7.3900405092592596</c:v>
                </c:pt>
                <c:pt idx="1276">
                  <c:v>7.3958275462962959</c:v>
                </c:pt>
                <c:pt idx="1277">
                  <c:v>7.4016145833333322</c:v>
                </c:pt>
                <c:pt idx="1278">
                  <c:v>7.4074074074074066</c:v>
                </c:pt>
                <c:pt idx="1279">
                  <c:v>7.4131886574074084</c:v>
                </c:pt>
                <c:pt idx="1280">
                  <c:v>7.4189756944444438</c:v>
                </c:pt>
                <c:pt idx="1281">
                  <c:v>7.424762731481481</c:v>
                </c:pt>
                <c:pt idx="1282">
                  <c:v>7.4305497685185191</c:v>
                </c:pt>
                <c:pt idx="1283">
                  <c:v>7.4363368055555554</c:v>
                </c:pt>
                <c:pt idx="1284">
                  <c:v>7.4421238425925926</c:v>
                </c:pt>
                <c:pt idx="1285">
                  <c:v>7.4479108796296289</c:v>
                </c:pt>
                <c:pt idx="1286">
                  <c:v>7.453697916666667</c:v>
                </c:pt>
                <c:pt idx="1287">
                  <c:v>7.4594849537037033</c:v>
                </c:pt>
                <c:pt idx="1288">
                  <c:v>7.4652719907407405</c:v>
                </c:pt>
                <c:pt idx="1289">
                  <c:v>7.4710590277777778</c:v>
                </c:pt>
                <c:pt idx="1290">
                  <c:v>7.4768402777777778</c:v>
                </c:pt>
                <c:pt idx="1291">
                  <c:v>7.4826331018518513</c:v>
                </c:pt>
                <c:pt idx="1292">
                  <c:v>7.4884201388888885</c:v>
                </c:pt>
                <c:pt idx="1293">
                  <c:v>7.4942071759259257</c:v>
                </c:pt>
                <c:pt idx="1294">
                  <c:v>7.5</c:v>
                </c:pt>
                <c:pt idx="1295">
                  <c:v>7.5057812499999992</c:v>
                </c:pt>
                <c:pt idx="1296">
                  <c:v>7.5115682870370373</c:v>
                </c:pt>
                <c:pt idx="1297">
                  <c:v>7.5173553240740745</c:v>
                </c:pt>
                <c:pt idx="1298">
                  <c:v>7.5231423611111117</c:v>
                </c:pt>
                <c:pt idx="1299">
                  <c:v>7.528929398148148</c:v>
                </c:pt>
                <c:pt idx="1300">
                  <c:v>7.5347164351851852</c:v>
                </c:pt>
                <c:pt idx="1301">
                  <c:v>7.5405092592592586</c:v>
                </c:pt>
                <c:pt idx="1302">
                  <c:v>7.5462905092592596</c:v>
                </c:pt>
                <c:pt idx="1303">
                  <c:v>7.5520775462962959</c:v>
                </c:pt>
                <c:pt idx="1304">
                  <c:v>7.557864583333334</c:v>
                </c:pt>
                <c:pt idx="1305">
                  <c:v>7.5636516203703703</c:v>
                </c:pt>
                <c:pt idx="1306">
                  <c:v>7.5694386574074066</c:v>
                </c:pt>
                <c:pt idx="1307">
                  <c:v>7.5752256944444438</c:v>
                </c:pt>
                <c:pt idx="1308">
                  <c:v>7.581012731481481</c:v>
                </c:pt>
                <c:pt idx="1309">
                  <c:v>7.5867997685185191</c:v>
                </c:pt>
                <c:pt idx="1310">
                  <c:v>7.5925810185185183</c:v>
                </c:pt>
                <c:pt idx="1311">
                  <c:v>7.5983738425925926</c:v>
                </c:pt>
                <c:pt idx="1312">
                  <c:v>7.6041608796296298</c:v>
                </c:pt>
                <c:pt idx="1313">
                  <c:v>7.609947916666667</c:v>
                </c:pt>
                <c:pt idx="1314">
                  <c:v>7.6157349537037033</c:v>
                </c:pt>
                <c:pt idx="1315">
                  <c:v>7.6215219907407405</c:v>
                </c:pt>
                <c:pt idx="1316">
                  <c:v>7.6273090277777778</c:v>
                </c:pt>
                <c:pt idx="1317">
                  <c:v>7.633096064814815</c:v>
                </c:pt>
                <c:pt idx="1318">
                  <c:v>7.6388831018518513</c:v>
                </c:pt>
                <c:pt idx="1319">
                  <c:v>7.6446701388888894</c:v>
                </c:pt>
                <c:pt idx="1320">
                  <c:v>7.6504571759259257</c:v>
                </c:pt>
                <c:pt idx="1321">
                  <c:v>7.6562442129629629</c:v>
                </c:pt>
                <c:pt idx="1322">
                  <c:v>7.6620312499999992</c:v>
                </c:pt>
                <c:pt idx="1323">
                  <c:v>7.6678182870370373</c:v>
                </c:pt>
                <c:pt idx="1324">
                  <c:v>7.6736053240740745</c:v>
                </c:pt>
                <c:pt idx="1325">
                  <c:v>7.6793923611111108</c:v>
                </c:pt>
                <c:pt idx="1326">
                  <c:v>7.6851851851851842</c:v>
                </c:pt>
                <c:pt idx="1327">
                  <c:v>7.6909664351851861</c:v>
                </c:pt>
                <c:pt idx="1328">
                  <c:v>7.6967476851851853</c:v>
                </c:pt>
                <c:pt idx="1329">
                  <c:v>7.7025405092592596</c:v>
                </c:pt>
                <c:pt idx="1330">
                  <c:v>7.7083275462962959</c:v>
                </c:pt>
                <c:pt idx="1331">
                  <c:v>7.714114583333334</c:v>
                </c:pt>
                <c:pt idx="1332">
                  <c:v>7.7199016203703703</c:v>
                </c:pt>
                <c:pt idx="1333">
                  <c:v>7.7256944444444446</c:v>
                </c:pt>
                <c:pt idx="1334">
                  <c:v>7.7314756944444447</c:v>
                </c:pt>
                <c:pt idx="1335">
                  <c:v>7.737262731481481</c:v>
                </c:pt>
                <c:pt idx="1336">
                  <c:v>7.7430497685185182</c:v>
                </c:pt>
                <c:pt idx="1337">
                  <c:v>7.7488368055555545</c:v>
                </c:pt>
                <c:pt idx="1338">
                  <c:v>7.7546238425925926</c:v>
                </c:pt>
                <c:pt idx="1339">
                  <c:v>7.7604050925925918</c:v>
                </c:pt>
                <c:pt idx="1340">
                  <c:v>7.7661979166666661</c:v>
                </c:pt>
                <c:pt idx="1341">
                  <c:v>7.7719849537037033</c:v>
                </c:pt>
                <c:pt idx="1342">
                  <c:v>7.7777777777777777</c:v>
                </c:pt>
                <c:pt idx="1343">
                  <c:v>7.7835590277777778</c:v>
                </c:pt>
                <c:pt idx="1344">
                  <c:v>7.789346064814815</c:v>
                </c:pt>
                <c:pt idx="1345">
                  <c:v>7.7951331018518513</c:v>
                </c:pt>
                <c:pt idx="1346">
                  <c:v>7.8009201388888894</c:v>
                </c:pt>
                <c:pt idx="1347">
                  <c:v>7.8067071759259257</c:v>
                </c:pt>
                <c:pt idx="1348">
                  <c:v>7.8124942129629629</c:v>
                </c:pt>
                <c:pt idx="1349">
                  <c:v>7.8182812500000001</c:v>
                </c:pt>
                <c:pt idx="1350">
                  <c:v>7.8240682870370373</c:v>
                </c:pt>
                <c:pt idx="1351">
                  <c:v>7.8298553240740736</c:v>
                </c:pt>
                <c:pt idx="1352">
                  <c:v>7.8356423611111108</c:v>
                </c:pt>
                <c:pt idx="1353">
                  <c:v>7.841429398148148</c:v>
                </c:pt>
                <c:pt idx="1354">
                  <c:v>7.8472164351851861</c:v>
                </c:pt>
                <c:pt idx="1355">
                  <c:v>7.8530034722222215</c:v>
                </c:pt>
                <c:pt idx="1356">
                  <c:v>7.8587905092592596</c:v>
                </c:pt>
                <c:pt idx="1357">
                  <c:v>7.8645775462962968</c:v>
                </c:pt>
                <c:pt idx="1358">
                  <c:v>7.8703703703703711</c:v>
                </c:pt>
                <c:pt idx="1359">
                  <c:v>7.8761516203703703</c:v>
                </c:pt>
                <c:pt idx="1360">
                  <c:v>7.8819328703703704</c:v>
                </c:pt>
                <c:pt idx="1361">
                  <c:v>7.8877256944444447</c:v>
                </c:pt>
                <c:pt idx="1362">
                  <c:v>7.893512731481481</c:v>
                </c:pt>
                <c:pt idx="1363">
                  <c:v>7.8992997685185182</c:v>
                </c:pt>
                <c:pt idx="1364">
                  <c:v>7.9050868055555554</c:v>
                </c:pt>
                <c:pt idx="1365">
                  <c:v>7.9108738425925926</c:v>
                </c:pt>
                <c:pt idx="1366">
                  <c:v>7.9166608796296289</c:v>
                </c:pt>
                <c:pt idx="1367">
                  <c:v>7.9224479166666661</c:v>
                </c:pt>
                <c:pt idx="1368">
                  <c:v>7.9282349537037033</c:v>
                </c:pt>
                <c:pt idx="1369">
                  <c:v>7.9340219907407414</c:v>
                </c:pt>
                <c:pt idx="1370">
                  <c:v>7.9398090277777769</c:v>
                </c:pt>
                <c:pt idx="1371">
                  <c:v>7.945596064814815</c:v>
                </c:pt>
                <c:pt idx="1372">
                  <c:v>7.9513831018518522</c:v>
                </c:pt>
                <c:pt idx="1373">
                  <c:v>7.9571701388888894</c:v>
                </c:pt>
                <c:pt idx="1374">
                  <c:v>7.9629629629629628</c:v>
                </c:pt>
                <c:pt idx="1375">
                  <c:v>7.9687442129629629</c:v>
                </c:pt>
                <c:pt idx="1376">
                  <c:v>7.9745312500000001</c:v>
                </c:pt>
                <c:pt idx="1377">
                  <c:v>7.9803182870370373</c:v>
                </c:pt>
                <c:pt idx="1378">
                  <c:v>7.9861053240740736</c:v>
                </c:pt>
                <c:pt idx="1379">
                  <c:v>7.9918923611111117</c:v>
                </c:pt>
                <c:pt idx="1380">
                  <c:v>7.997679398148148</c:v>
                </c:pt>
                <c:pt idx="1381">
                  <c:v>8.0034664351851852</c:v>
                </c:pt>
                <c:pt idx="1382">
                  <c:v>8.0092534722222215</c:v>
                </c:pt>
                <c:pt idx="1383">
                  <c:v>8.0150405092592596</c:v>
                </c:pt>
                <c:pt idx="1384">
                  <c:v>8.0208275462962977</c:v>
                </c:pt>
                <c:pt idx="1385">
                  <c:v>8.0266145833333322</c:v>
                </c:pt>
                <c:pt idx="1386">
                  <c:v>8.0324016203703703</c:v>
                </c:pt>
                <c:pt idx="1387">
                  <c:v>8.0381886574074084</c:v>
                </c:pt>
                <c:pt idx="1388">
                  <c:v>8.0439756944444447</c:v>
                </c:pt>
                <c:pt idx="1389">
                  <c:v>8.049762731481481</c:v>
                </c:pt>
                <c:pt idx="1390">
                  <c:v>8.0555555555555554</c:v>
                </c:pt>
                <c:pt idx="1391">
                  <c:v>8.0613368055555554</c:v>
                </c:pt>
                <c:pt idx="1392">
                  <c:v>8.0671238425925917</c:v>
                </c:pt>
                <c:pt idx="1393">
                  <c:v>8.0729050925925936</c:v>
                </c:pt>
                <c:pt idx="1394">
                  <c:v>8.0786979166666661</c:v>
                </c:pt>
                <c:pt idx="1395">
                  <c:v>8.0844849537037042</c:v>
                </c:pt>
                <c:pt idx="1396">
                  <c:v>8.0902719907407405</c:v>
                </c:pt>
                <c:pt idx="1397">
                  <c:v>8.0960590277777769</c:v>
                </c:pt>
                <c:pt idx="1398">
                  <c:v>8.101846064814815</c:v>
                </c:pt>
                <c:pt idx="1399">
                  <c:v>8.107633101851853</c:v>
                </c:pt>
                <c:pt idx="1400">
                  <c:v>8.1134201388888876</c:v>
                </c:pt>
                <c:pt idx="1401">
                  <c:v>8.1192071759259257</c:v>
                </c:pt>
                <c:pt idx="1402">
                  <c:v>8.1249942129629638</c:v>
                </c:pt>
                <c:pt idx="1403">
                  <c:v>8.1307812500000001</c:v>
                </c:pt>
                <c:pt idx="1404">
                  <c:v>8.1365625000000001</c:v>
                </c:pt>
                <c:pt idx="1405">
                  <c:v>8.1423553240740745</c:v>
                </c:pt>
                <c:pt idx="1406">
                  <c:v>8.148148148148147</c:v>
                </c:pt>
                <c:pt idx="1407">
                  <c:v>8.1539293981481489</c:v>
                </c:pt>
                <c:pt idx="1408">
                  <c:v>8.1597164351851852</c:v>
                </c:pt>
                <c:pt idx="1409">
                  <c:v>8.1655034722222233</c:v>
                </c:pt>
                <c:pt idx="1410">
                  <c:v>8.1712905092592596</c:v>
                </c:pt>
                <c:pt idx="1411">
                  <c:v>8.1770833333333339</c:v>
                </c:pt>
                <c:pt idx="1412">
                  <c:v>8.1828645833333322</c:v>
                </c:pt>
                <c:pt idx="1413">
                  <c:v>8.1886516203703703</c:v>
                </c:pt>
                <c:pt idx="1414">
                  <c:v>8.1944386574074084</c:v>
                </c:pt>
                <c:pt idx="1415">
                  <c:v>8.2002256944444429</c:v>
                </c:pt>
                <c:pt idx="1416">
                  <c:v>8.206012731481481</c:v>
                </c:pt>
                <c:pt idx="1417">
                  <c:v>8.2117939814814811</c:v>
                </c:pt>
                <c:pt idx="1418">
                  <c:v>8.2175868055555554</c:v>
                </c:pt>
                <c:pt idx="1419">
                  <c:v>8.2233738425925917</c:v>
                </c:pt>
                <c:pt idx="1420">
                  <c:v>8.2291608796296298</c:v>
                </c:pt>
                <c:pt idx="1421">
                  <c:v>8.2349479166666661</c:v>
                </c:pt>
                <c:pt idx="1422">
                  <c:v>8.2407407407407405</c:v>
                </c:pt>
                <c:pt idx="1423">
                  <c:v>8.2465219907407405</c:v>
                </c:pt>
                <c:pt idx="1424">
                  <c:v>8.2523090277777786</c:v>
                </c:pt>
                <c:pt idx="1425">
                  <c:v>8.258096064814815</c:v>
                </c:pt>
                <c:pt idx="1426">
                  <c:v>8.2638831018518513</c:v>
                </c:pt>
                <c:pt idx="1427">
                  <c:v>8.2696701388888876</c:v>
                </c:pt>
                <c:pt idx="1428">
                  <c:v>8.2754571759259257</c:v>
                </c:pt>
                <c:pt idx="1429">
                  <c:v>8.2812442129629638</c:v>
                </c:pt>
                <c:pt idx="1430">
                  <c:v>8.2870312500000001</c:v>
                </c:pt>
                <c:pt idx="1431">
                  <c:v>8.2928182870370364</c:v>
                </c:pt>
                <c:pt idx="1432">
                  <c:v>8.2986053240740745</c:v>
                </c:pt>
                <c:pt idx="1433">
                  <c:v>8.3043923611111108</c:v>
                </c:pt>
                <c:pt idx="1434">
                  <c:v>8.3101793981481489</c:v>
                </c:pt>
                <c:pt idx="1435">
                  <c:v>8.3159664351851852</c:v>
                </c:pt>
                <c:pt idx="1436">
                  <c:v>8.3217534722222233</c:v>
                </c:pt>
                <c:pt idx="1437">
                  <c:v>8.3275405092592596</c:v>
                </c:pt>
                <c:pt idx="1438">
                  <c:v>8.3333333333333339</c:v>
                </c:pt>
                <c:pt idx="1439">
                  <c:v>8.339114583333334</c:v>
                </c:pt>
                <c:pt idx="1440">
                  <c:v>8.3449016203703703</c:v>
                </c:pt>
                <c:pt idx="1441">
                  <c:v>8.3506886574074066</c:v>
                </c:pt>
                <c:pt idx="1442">
                  <c:v>8.3564756944444429</c:v>
                </c:pt>
                <c:pt idx="1443">
                  <c:v>8.362262731481481</c:v>
                </c:pt>
                <c:pt idx="1444">
                  <c:v>8.3680497685185191</c:v>
                </c:pt>
                <c:pt idx="1445">
                  <c:v>8.3738368055555554</c:v>
                </c:pt>
                <c:pt idx="1446">
                  <c:v>8.3796238425925917</c:v>
                </c:pt>
                <c:pt idx="1447">
                  <c:v>8.3854108796296298</c:v>
                </c:pt>
                <c:pt idx="1448">
                  <c:v>8.3911979166666661</c:v>
                </c:pt>
                <c:pt idx="1449">
                  <c:v>8.3969849537037042</c:v>
                </c:pt>
                <c:pt idx="1450">
                  <c:v>8.4027719907407405</c:v>
                </c:pt>
                <c:pt idx="1451">
                  <c:v>8.4085590277777786</c:v>
                </c:pt>
                <c:pt idx="1452">
                  <c:v>8.414346064814815</c:v>
                </c:pt>
                <c:pt idx="1453">
                  <c:v>8.4201331018518513</c:v>
                </c:pt>
                <c:pt idx="1454">
                  <c:v>8.4259143518518513</c:v>
                </c:pt>
                <c:pt idx="1455">
                  <c:v>8.4317071759259257</c:v>
                </c:pt>
                <c:pt idx="1456">
                  <c:v>8.437494212962962</c:v>
                </c:pt>
                <c:pt idx="1457">
                  <c:v>8.4432812500000001</c:v>
                </c:pt>
                <c:pt idx="1458">
                  <c:v>8.4490682870370364</c:v>
                </c:pt>
                <c:pt idx="1459">
                  <c:v>8.4548553240740745</c:v>
                </c:pt>
                <c:pt idx="1460">
                  <c:v>8.4606423611111108</c:v>
                </c:pt>
                <c:pt idx="1461">
                  <c:v>8.4664293981481489</c:v>
                </c:pt>
                <c:pt idx="1462">
                  <c:v>8.4722164351851852</c:v>
                </c:pt>
                <c:pt idx="1463">
                  <c:v>8.4780034722222233</c:v>
                </c:pt>
                <c:pt idx="1464">
                  <c:v>8.4837905092592596</c:v>
                </c:pt>
                <c:pt idx="1465">
                  <c:v>8.4895775462962959</c:v>
                </c:pt>
                <c:pt idx="1466">
                  <c:v>8.495364583333334</c:v>
                </c:pt>
                <c:pt idx="1467">
                  <c:v>8.5011516203703703</c:v>
                </c:pt>
                <c:pt idx="1468">
                  <c:v>8.5069386574074066</c:v>
                </c:pt>
                <c:pt idx="1469">
                  <c:v>8.5127256944444447</c:v>
                </c:pt>
                <c:pt idx="1470">
                  <c:v>8.518518518518519</c:v>
                </c:pt>
                <c:pt idx="1471">
                  <c:v>8.5242997685185173</c:v>
                </c:pt>
                <c:pt idx="1472">
                  <c:v>8.5300868055555554</c:v>
                </c:pt>
                <c:pt idx="1473">
                  <c:v>8.5358738425925917</c:v>
                </c:pt>
                <c:pt idx="1474">
                  <c:v>8.5416608796296298</c:v>
                </c:pt>
                <c:pt idx="1475">
                  <c:v>8.5474479166666661</c:v>
                </c:pt>
                <c:pt idx="1476">
                  <c:v>8.5532349537037042</c:v>
                </c:pt>
                <c:pt idx="1477">
                  <c:v>8.5590219907407405</c:v>
                </c:pt>
                <c:pt idx="1478">
                  <c:v>8.5648090277777786</c:v>
                </c:pt>
                <c:pt idx="1479">
                  <c:v>8.570596064814815</c:v>
                </c:pt>
                <c:pt idx="1480">
                  <c:v>8.5763831018518513</c:v>
                </c:pt>
                <c:pt idx="1481">
                  <c:v>8.5821701388888894</c:v>
                </c:pt>
                <c:pt idx="1482">
                  <c:v>8.5879571759259257</c:v>
                </c:pt>
                <c:pt idx="1483">
                  <c:v>8.593744212962962</c:v>
                </c:pt>
                <c:pt idx="1484">
                  <c:v>8.5995312500000001</c:v>
                </c:pt>
                <c:pt idx="1485">
                  <c:v>8.6053182870370364</c:v>
                </c:pt>
                <c:pt idx="1486">
                  <c:v>8.6111111111111107</c:v>
                </c:pt>
                <c:pt idx="1487">
                  <c:v>8.6168923611111108</c:v>
                </c:pt>
                <c:pt idx="1488">
                  <c:v>8.6226793981481489</c:v>
                </c:pt>
                <c:pt idx="1489">
                  <c:v>8.6284664351851852</c:v>
                </c:pt>
                <c:pt idx="1490">
                  <c:v>8.6342534722222215</c:v>
                </c:pt>
                <c:pt idx="1491">
                  <c:v>8.6400405092592596</c:v>
                </c:pt>
                <c:pt idx="1492">
                  <c:v>8.6458275462962977</c:v>
                </c:pt>
                <c:pt idx="1493">
                  <c:v>8.651614583333334</c:v>
                </c:pt>
                <c:pt idx="1494">
                  <c:v>8.6574016203703703</c:v>
                </c:pt>
                <c:pt idx="1495">
                  <c:v>8.6631886574074066</c:v>
                </c:pt>
                <c:pt idx="1496">
                  <c:v>8.6689756944444447</c:v>
                </c:pt>
                <c:pt idx="1497">
                  <c:v>8.674762731481481</c:v>
                </c:pt>
                <c:pt idx="1498">
                  <c:v>8.6805497685185173</c:v>
                </c:pt>
                <c:pt idx="1499">
                  <c:v>8.6863310185185192</c:v>
                </c:pt>
                <c:pt idx="1500">
                  <c:v>8.6921238425925917</c:v>
                </c:pt>
                <c:pt idx="1501">
                  <c:v>8.6979108796296298</c:v>
                </c:pt>
                <c:pt idx="1502">
                  <c:v>8.7037037037037024</c:v>
                </c:pt>
                <c:pt idx="1503">
                  <c:v>8.7094849537037042</c:v>
                </c:pt>
                <c:pt idx="1504">
                  <c:v>8.7152719907407405</c:v>
                </c:pt>
                <c:pt idx="1505">
                  <c:v>8.7210648148148149</c:v>
                </c:pt>
                <c:pt idx="1506">
                  <c:v>8.726846064814815</c:v>
                </c:pt>
                <c:pt idx="1507">
                  <c:v>8.732633101851853</c:v>
                </c:pt>
                <c:pt idx="1508">
                  <c:v>8.7384201388888894</c:v>
                </c:pt>
                <c:pt idx="1509">
                  <c:v>8.7442071759259257</c:v>
                </c:pt>
                <c:pt idx="1510">
                  <c:v>8.749994212962962</c:v>
                </c:pt>
                <c:pt idx="1511">
                  <c:v>8.7557812500000001</c:v>
                </c:pt>
                <c:pt idx="1512">
                  <c:v>8.7615740740740744</c:v>
                </c:pt>
                <c:pt idx="1513">
                  <c:v>8.7673553240740745</c:v>
                </c:pt>
                <c:pt idx="1514">
                  <c:v>8.7731423611111108</c:v>
                </c:pt>
                <c:pt idx="1515">
                  <c:v>8.7789293981481489</c:v>
                </c:pt>
                <c:pt idx="1516">
                  <c:v>8.7847222222222214</c:v>
                </c:pt>
                <c:pt idx="1517">
                  <c:v>8.7905034722222215</c:v>
                </c:pt>
                <c:pt idx="1518">
                  <c:v>8.7962962962962958</c:v>
                </c:pt>
                <c:pt idx="1519">
                  <c:v>8.8020775462962977</c:v>
                </c:pt>
                <c:pt idx="1520">
                  <c:v>8.8078703703703702</c:v>
                </c:pt>
                <c:pt idx="1521">
                  <c:v>8.8136516203703703</c:v>
                </c:pt>
                <c:pt idx="1522">
                  <c:v>8.8194386574074084</c:v>
                </c:pt>
                <c:pt idx="1523">
                  <c:v>8.8252256944444447</c:v>
                </c:pt>
                <c:pt idx="1524">
                  <c:v>8.831012731481481</c:v>
                </c:pt>
                <c:pt idx="1525">
                  <c:v>8.8367997685185173</c:v>
                </c:pt>
                <c:pt idx="1526">
                  <c:v>8.8425868055555554</c:v>
                </c:pt>
                <c:pt idx="1527">
                  <c:v>8.8483738425925917</c:v>
                </c:pt>
                <c:pt idx="1528">
                  <c:v>8.8541608796296298</c:v>
                </c:pt>
                <c:pt idx="1529">
                  <c:v>8.8599479166666661</c:v>
                </c:pt>
                <c:pt idx="1530">
                  <c:v>8.8657349537037042</c:v>
                </c:pt>
                <c:pt idx="1531">
                  <c:v>8.8715219907407405</c:v>
                </c:pt>
                <c:pt idx="1532">
                  <c:v>8.8773090277777769</c:v>
                </c:pt>
                <c:pt idx="1533">
                  <c:v>8.883096064814815</c:v>
                </c:pt>
                <c:pt idx="1534">
                  <c:v>8.8888888888888893</c:v>
                </c:pt>
                <c:pt idx="1535">
                  <c:v>8.8946701388888876</c:v>
                </c:pt>
                <c:pt idx="1536">
                  <c:v>8.9004571759259257</c:v>
                </c:pt>
                <c:pt idx="1537">
                  <c:v>8.9062442129629638</c:v>
                </c:pt>
                <c:pt idx="1538">
                  <c:v>8.9120312500000001</c:v>
                </c:pt>
                <c:pt idx="1539">
                  <c:v>8.9178182870370364</c:v>
                </c:pt>
                <c:pt idx="1540">
                  <c:v>8.9236053240740727</c:v>
                </c:pt>
                <c:pt idx="1541">
                  <c:v>8.9293923611111126</c:v>
                </c:pt>
                <c:pt idx="1542">
                  <c:v>8.9351793981481489</c:v>
                </c:pt>
                <c:pt idx="1543">
                  <c:v>8.9409664351851834</c:v>
                </c:pt>
                <c:pt idx="1544">
                  <c:v>8.9467534722222233</c:v>
                </c:pt>
                <c:pt idx="1545">
                  <c:v>8.9525405092592596</c:v>
                </c:pt>
                <c:pt idx="1546">
                  <c:v>8.9583275462962977</c:v>
                </c:pt>
                <c:pt idx="1547">
                  <c:v>8.9641145833333322</c:v>
                </c:pt>
                <c:pt idx="1548">
                  <c:v>8.9699016203703703</c:v>
                </c:pt>
                <c:pt idx="1549">
                  <c:v>8.9756886574074084</c:v>
                </c:pt>
                <c:pt idx="1550">
                  <c:v>8.9814814814814827</c:v>
                </c:pt>
                <c:pt idx="1551">
                  <c:v>8.987262731481481</c:v>
                </c:pt>
                <c:pt idx="1552">
                  <c:v>8.9930497685185191</c:v>
                </c:pt>
                <c:pt idx="1553">
                  <c:v>8.9988368055555554</c:v>
                </c:pt>
                <c:pt idx="1554">
                  <c:v>9.0046238425925917</c:v>
                </c:pt>
                <c:pt idx="1555">
                  <c:v>9.0104108796296281</c:v>
                </c:pt>
                <c:pt idx="1556">
                  <c:v>9.0161979166666679</c:v>
                </c:pt>
                <c:pt idx="1557">
                  <c:v>9.0219849537037042</c:v>
                </c:pt>
                <c:pt idx="1558">
                  <c:v>9.0277662037037043</c:v>
                </c:pt>
                <c:pt idx="1559">
                  <c:v>9.0335590277777786</c:v>
                </c:pt>
                <c:pt idx="1560">
                  <c:v>9.039346064814815</c:v>
                </c:pt>
                <c:pt idx="1561">
                  <c:v>9.045133101851853</c:v>
                </c:pt>
                <c:pt idx="1562">
                  <c:v>9.0509201388888876</c:v>
                </c:pt>
                <c:pt idx="1563">
                  <c:v>9.0567071759259257</c:v>
                </c:pt>
                <c:pt idx="1564">
                  <c:v>9.0624942129629638</c:v>
                </c:pt>
                <c:pt idx="1565">
                  <c:v>9.0682812500000001</c:v>
                </c:pt>
                <c:pt idx="1566">
                  <c:v>9.0740740740740726</c:v>
                </c:pt>
                <c:pt idx="1567">
                  <c:v>9.0798553240740745</c:v>
                </c:pt>
                <c:pt idx="1568">
                  <c:v>9.0856423611111108</c:v>
                </c:pt>
                <c:pt idx="1569">
                  <c:v>9.0914293981481489</c:v>
                </c:pt>
                <c:pt idx="1570">
                  <c:v>9.0972164351851834</c:v>
                </c:pt>
                <c:pt idx="1571">
                  <c:v>9.1030092592592577</c:v>
                </c:pt>
                <c:pt idx="1572">
                  <c:v>9.1087905092592596</c:v>
                </c:pt>
                <c:pt idx="1573">
                  <c:v>9.1145833333333339</c:v>
                </c:pt>
                <c:pt idx="1574">
                  <c:v>9.120364583333334</c:v>
                </c:pt>
                <c:pt idx="1575">
                  <c:v>9.1261516203703703</c:v>
                </c:pt>
                <c:pt idx="1576">
                  <c:v>9.1319386574074084</c:v>
                </c:pt>
                <c:pt idx="1577">
                  <c:v>9.1377256944444429</c:v>
                </c:pt>
                <c:pt idx="1578">
                  <c:v>9.143512731481481</c:v>
                </c:pt>
                <c:pt idx="1579">
                  <c:v>9.1492997685185191</c:v>
                </c:pt>
                <c:pt idx="1580">
                  <c:v>9.1550868055555554</c:v>
                </c:pt>
                <c:pt idx="1581">
                  <c:v>9.1608738425925917</c:v>
                </c:pt>
                <c:pt idx="1582">
                  <c:v>9.1666666666666661</c:v>
                </c:pt>
                <c:pt idx="1583">
                  <c:v>9.1724479166666661</c:v>
                </c:pt>
                <c:pt idx="1584">
                  <c:v>9.1782349537037042</c:v>
                </c:pt>
                <c:pt idx="1585">
                  <c:v>9.1840219907407388</c:v>
                </c:pt>
                <c:pt idx="1586">
                  <c:v>9.1898090277777786</c:v>
                </c:pt>
                <c:pt idx="1587">
                  <c:v>9.195596064814815</c:v>
                </c:pt>
                <c:pt idx="1588">
                  <c:v>9.2013831018518513</c:v>
                </c:pt>
                <c:pt idx="1589">
                  <c:v>9.2071759259259238</c:v>
                </c:pt>
                <c:pt idx="1590">
                  <c:v>9.2129571759259257</c:v>
                </c:pt>
                <c:pt idx="1591">
                  <c:v>9.2187442129629638</c:v>
                </c:pt>
                <c:pt idx="1592">
                  <c:v>9.2245312500000001</c:v>
                </c:pt>
                <c:pt idx="1593">
                  <c:v>9.2303182870370364</c:v>
                </c:pt>
                <c:pt idx="1594">
                  <c:v>9.2361053240740745</c:v>
                </c:pt>
                <c:pt idx="1595">
                  <c:v>9.2418923611111108</c:v>
                </c:pt>
                <c:pt idx="1596">
                  <c:v>9.2476793981481489</c:v>
                </c:pt>
                <c:pt idx="1597">
                  <c:v>9.2534664351851852</c:v>
                </c:pt>
                <c:pt idx="1598">
                  <c:v>9.2592476851851853</c:v>
                </c:pt>
                <c:pt idx="1599">
                  <c:v>9.2650405092592596</c:v>
                </c:pt>
                <c:pt idx="1600">
                  <c:v>9.2708275462962941</c:v>
                </c:pt>
                <c:pt idx="1601">
                  <c:v>9.2766203703703685</c:v>
                </c:pt>
                <c:pt idx="1602">
                  <c:v>9.2823958333333323</c:v>
                </c:pt>
                <c:pt idx="1603">
                  <c:v>9.2881886574074066</c:v>
                </c:pt>
                <c:pt idx="1604">
                  <c:v>9.2939756944444465</c:v>
                </c:pt>
                <c:pt idx="1605">
                  <c:v>9.299762731481481</c:v>
                </c:pt>
                <c:pt idx="1606">
                  <c:v>9.3055497685185191</c:v>
                </c:pt>
                <c:pt idx="1607">
                  <c:v>9.3113368055555554</c:v>
                </c:pt>
                <c:pt idx="1608">
                  <c:v>9.317129629629628</c:v>
                </c:pt>
                <c:pt idx="1609">
                  <c:v>9.3229050925925918</c:v>
                </c:pt>
                <c:pt idx="1610">
                  <c:v>9.3286979166666661</c:v>
                </c:pt>
                <c:pt idx="1611">
                  <c:v>9.3344849537037042</c:v>
                </c:pt>
                <c:pt idx="1612">
                  <c:v>9.3402719907407405</c:v>
                </c:pt>
                <c:pt idx="1613">
                  <c:v>9.3460648148148149</c:v>
                </c:pt>
                <c:pt idx="1614">
                  <c:v>9.3518518518518512</c:v>
                </c:pt>
                <c:pt idx="1615">
                  <c:v>9.3576331018518513</c:v>
                </c:pt>
                <c:pt idx="1616">
                  <c:v>9.3634201388888894</c:v>
                </c:pt>
                <c:pt idx="1617">
                  <c:v>9.3692071759259257</c:v>
                </c:pt>
                <c:pt idx="1618">
                  <c:v>9.374994212962962</c:v>
                </c:pt>
                <c:pt idx="1619">
                  <c:v>9.3807870370370363</c:v>
                </c:pt>
                <c:pt idx="1620">
                  <c:v>9.3865682870370364</c:v>
                </c:pt>
                <c:pt idx="1621">
                  <c:v>9.3923553240740745</c:v>
                </c:pt>
                <c:pt idx="1622">
                  <c:v>9.3981423611111108</c:v>
                </c:pt>
                <c:pt idx="1623">
                  <c:v>9.4039293981481489</c:v>
                </c:pt>
                <c:pt idx="1624">
                  <c:v>9.4097164351851852</c:v>
                </c:pt>
                <c:pt idx="1625">
                  <c:v>9.4155034722222215</c:v>
                </c:pt>
                <c:pt idx="1626">
                  <c:v>9.4212905092592596</c:v>
                </c:pt>
                <c:pt idx="1627">
                  <c:v>9.4270775462962977</c:v>
                </c:pt>
                <c:pt idx="1628">
                  <c:v>9.4328645833333322</c:v>
                </c:pt>
                <c:pt idx="1629">
                  <c:v>9.4386574074074066</c:v>
                </c:pt>
                <c:pt idx="1630">
                  <c:v>9.4444444444444446</c:v>
                </c:pt>
                <c:pt idx="1631">
                  <c:v>9.4502256944444465</c:v>
                </c:pt>
                <c:pt idx="1632">
                  <c:v>9.456018518518519</c:v>
                </c:pt>
                <c:pt idx="1633">
                  <c:v>9.4617997685185173</c:v>
                </c:pt>
                <c:pt idx="1634">
                  <c:v>9.4675868055555572</c:v>
                </c:pt>
                <c:pt idx="1635">
                  <c:v>9.4733738425925917</c:v>
                </c:pt>
                <c:pt idx="1636">
                  <c:v>9.4791608796296298</c:v>
                </c:pt>
                <c:pt idx="1637">
                  <c:v>9.4849537037037042</c:v>
                </c:pt>
                <c:pt idx="1638">
                  <c:v>9.4907349537037042</c:v>
                </c:pt>
                <c:pt idx="1639">
                  <c:v>9.4965219907407405</c:v>
                </c:pt>
                <c:pt idx="1640">
                  <c:v>9.5023090277777769</c:v>
                </c:pt>
                <c:pt idx="1641">
                  <c:v>9.508096064814815</c:v>
                </c:pt>
                <c:pt idx="1642">
                  <c:v>9.513883101851853</c:v>
                </c:pt>
                <c:pt idx="1643">
                  <c:v>9.5196643518518513</c:v>
                </c:pt>
                <c:pt idx="1644">
                  <c:v>9.5254571759259257</c:v>
                </c:pt>
                <c:pt idx="1645">
                  <c:v>9.531244212962962</c:v>
                </c:pt>
                <c:pt idx="1646">
                  <c:v>9.5370370370370363</c:v>
                </c:pt>
                <c:pt idx="1647">
                  <c:v>9.5428240740740744</c:v>
                </c:pt>
                <c:pt idx="1648">
                  <c:v>9.5486053240740727</c:v>
                </c:pt>
                <c:pt idx="1649">
                  <c:v>9.5543923611111126</c:v>
                </c:pt>
                <c:pt idx="1650">
                  <c:v>9.5601793981481489</c:v>
                </c:pt>
                <c:pt idx="1651">
                  <c:v>9.5659664351851852</c:v>
                </c:pt>
                <c:pt idx="1652">
                  <c:v>9.5717534722222215</c:v>
                </c:pt>
                <c:pt idx="1653">
                  <c:v>9.5775405092592596</c:v>
                </c:pt>
                <c:pt idx="1654">
                  <c:v>9.5833275462962977</c:v>
                </c:pt>
                <c:pt idx="1655">
                  <c:v>9.5891203703703702</c:v>
                </c:pt>
                <c:pt idx="1656">
                  <c:v>9.5949016203703703</c:v>
                </c:pt>
                <c:pt idx="1657">
                  <c:v>9.6006886574074084</c:v>
                </c:pt>
                <c:pt idx="1658">
                  <c:v>9.6064756944444429</c:v>
                </c:pt>
                <c:pt idx="1659">
                  <c:v>9.612262731481481</c:v>
                </c:pt>
                <c:pt idx="1660">
                  <c:v>9.6180555555555554</c:v>
                </c:pt>
                <c:pt idx="1661">
                  <c:v>9.6238368055555572</c:v>
                </c:pt>
                <c:pt idx="1662">
                  <c:v>9.6296296296296315</c:v>
                </c:pt>
                <c:pt idx="1663">
                  <c:v>9.6354108796296281</c:v>
                </c:pt>
                <c:pt idx="1664">
                  <c:v>9.6411979166666679</c:v>
                </c:pt>
                <c:pt idx="1665">
                  <c:v>9.6469849537037042</c:v>
                </c:pt>
                <c:pt idx="1666">
                  <c:v>9.6527719907407405</c:v>
                </c:pt>
                <c:pt idx="1667">
                  <c:v>9.6585590277777769</c:v>
                </c:pt>
                <c:pt idx="1668">
                  <c:v>9.664346064814815</c:v>
                </c:pt>
                <c:pt idx="1669">
                  <c:v>9.670133101851853</c:v>
                </c:pt>
                <c:pt idx="1670">
                  <c:v>9.6759201388888876</c:v>
                </c:pt>
                <c:pt idx="1671">
                  <c:v>9.6817071759259257</c:v>
                </c:pt>
                <c:pt idx="1672">
                  <c:v>9.6874942129629638</c:v>
                </c:pt>
                <c:pt idx="1673">
                  <c:v>9.6932812500000001</c:v>
                </c:pt>
                <c:pt idx="1674">
                  <c:v>9.6990682870370364</c:v>
                </c:pt>
                <c:pt idx="1675">
                  <c:v>9.7048553240740727</c:v>
                </c:pt>
                <c:pt idx="1676">
                  <c:v>9.710648148148147</c:v>
                </c:pt>
                <c:pt idx="1677">
                  <c:v>9.7164293981481489</c:v>
                </c:pt>
                <c:pt idx="1678">
                  <c:v>9.7222222222222214</c:v>
                </c:pt>
                <c:pt idx="1679">
                  <c:v>9.7280034722222233</c:v>
                </c:pt>
                <c:pt idx="1680">
                  <c:v>9.7337905092592596</c:v>
                </c:pt>
                <c:pt idx="1681">
                  <c:v>9.7395775462962977</c:v>
                </c:pt>
                <c:pt idx="1682">
                  <c:v>9.745358796296296</c:v>
                </c:pt>
                <c:pt idx="1683">
                  <c:v>9.7511516203703703</c:v>
                </c:pt>
                <c:pt idx="1684">
                  <c:v>9.7569386574074084</c:v>
                </c:pt>
                <c:pt idx="1685">
                  <c:v>9.7627256944444429</c:v>
                </c:pt>
                <c:pt idx="1686">
                  <c:v>9.768512731481481</c:v>
                </c:pt>
                <c:pt idx="1687">
                  <c:v>9.7742997685185191</c:v>
                </c:pt>
                <c:pt idx="1688">
                  <c:v>9.7800868055555554</c:v>
                </c:pt>
                <c:pt idx="1689">
                  <c:v>9.7858738425925917</c:v>
                </c:pt>
                <c:pt idx="1690">
                  <c:v>9.7916608796296281</c:v>
                </c:pt>
                <c:pt idx="1691">
                  <c:v>9.7974479166666679</c:v>
                </c:pt>
                <c:pt idx="1692">
                  <c:v>9.8032349537037042</c:v>
                </c:pt>
                <c:pt idx="1693">
                  <c:v>9.8090219907407388</c:v>
                </c:pt>
                <c:pt idx="1694">
                  <c:v>9.8148148148148131</c:v>
                </c:pt>
                <c:pt idx="1695">
                  <c:v>9.820596064814815</c:v>
                </c:pt>
                <c:pt idx="1696">
                  <c:v>9.826383101851853</c:v>
                </c:pt>
                <c:pt idx="1697">
                  <c:v>9.8321701388888876</c:v>
                </c:pt>
                <c:pt idx="1698">
                  <c:v>9.8379571759259257</c:v>
                </c:pt>
                <c:pt idx="1699">
                  <c:v>9.8437442129629638</c:v>
                </c:pt>
                <c:pt idx="1700">
                  <c:v>9.8495312500000001</c:v>
                </c:pt>
                <c:pt idx="1701">
                  <c:v>9.8553240740740726</c:v>
                </c:pt>
                <c:pt idx="1702">
                  <c:v>9.8611053240740745</c:v>
                </c:pt>
                <c:pt idx="1703">
                  <c:v>9.8668923611111108</c:v>
                </c:pt>
                <c:pt idx="1704">
                  <c:v>9.8726793981481489</c:v>
                </c:pt>
                <c:pt idx="1705">
                  <c:v>9.8784606481481489</c:v>
                </c:pt>
                <c:pt idx="1706">
                  <c:v>9.8842534722222233</c:v>
                </c:pt>
                <c:pt idx="1707">
                  <c:v>9.8900405092592596</c:v>
                </c:pt>
                <c:pt idx="1708">
                  <c:v>9.8958275462962941</c:v>
                </c:pt>
                <c:pt idx="1709">
                  <c:v>9.901614583333334</c:v>
                </c:pt>
                <c:pt idx="1710">
                  <c:v>9.9074074074074083</c:v>
                </c:pt>
                <c:pt idx="1711">
                  <c:v>9.9131886574074084</c:v>
                </c:pt>
                <c:pt idx="1712">
                  <c:v>9.9189756944444429</c:v>
                </c:pt>
                <c:pt idx="1713">
                  <c:v>9.924762731481481</c:v>
                </c:pt>
                <c:pt idx="1714">
                  <c:v>9.9305497685185191</c:v>
                </c:pt>
                <c:pt idx="1715">
                  <c:v>9.9363368055555554</c:v>
                </c:pt>
                <c:pt idx="1716">
                  <c:v>9.9421238425925917</c:v>
                </c:pt>
                <c:pt idx="1717">
                  <c:v>9.9479108796296298</c:v>
                </c:pt>
                <c:pt idx="1718">
                  <c:v>9.9536979166666661</c:v>
                </c:pt>
                <c:pt idx="1719">
                  <c:v>9.9594849537037042</c:v>
                </c:pt>
                <c:pt idx="1720">
                  <c:v>9.9652719907407388</c:v>
                </c:pt>
                <c:pt idx="1721">
                  <c:v>9.9710590277777786</c:v>
                </c:pt>
                <c:pt idx="1722">
                  <c:v>9.976846064814815</c:v>
                </c:pt>
                <c:pt idx="1723">
                  <c:v>9.9826331018518513</c:v>
                </c:pt>
                <c:pt idx="1724">
                  <c:v>9.9884201388888894</c:v>
                </c:pt>
                <c:pt idx="1725">
                  <c:v>9.9942071759259257</c:v>
                </c:pt>
                <c:pt idx="1726">
                  <c:v>10</c:v>
                </c:pt>
                <c:pt idx="1727">
                  <c:v>10.00578125</c:v>
                </c:pt>
                <c:pt idx="1728">
                  <c:v>10.011568287037036</c:v>
                </c:pt>
                <c:pt idx="1729">
                  <c:v>10.017355324074074</c:v>
                </c:pt>
                <c:pt idx="1730">
                  <c:v>10.023142361111111</c:v>
                </c:pt>
                <c:pt idx="1731">
                  <c:v>10.028929398148149</c:v>
                </c:pt>
                <c:pt idx="1732">
                  <c:v>10.034716435185185</c:v>
                </c:pt>
                <c:pt idx="1733">
                  <c:v>10.04050925925926</c:v>
                </c:pt>
                <c:pt idx="1734">
                  <c:v>10.04629050925926</c:v>
                </c:pt>
                <c:pt idx="1735">
                  <c:v>10.052077546296294</c:v>
                </c:pt>
                <c:pt idx="1736">
                  <c:v>10.057864583333334</c:v>
                </c:pt>
                <c:pt idx="1737">
                  <c:v>10.06365162037037</c:v>
                </c:pt>
                <c:pt idx="1738">
                  <c:v>10.069438657407407</c:v>
                </c:pt>
                <c:pt idx="1739">
                  <c:v>10.075225694444446</c:v>
                </c:pt>
                <c:pt idx="1740">
                  <c:v>10.081012731481481</c:v>
                </c:pt>
                <c:pt idx="1741">
                  <c:v>10.086799768518519</c:v>
                </c:pt>
                <c:pt idx="1742">
                  <c:v>10.092581018518519</c:v>
                </c:pt>
                <c:pt idx="1743">
                  <c:v>10.098373842592592</c:v>
                </c:pt>
                <c:pt idx="1744">
                  <c:v>10.10416087962963</c:v>
                </c:pt>
                <c:pt idx="1745">
                  <c:v>10.109947916666666</c:v>
                </c:pt>
                <c:pt idx="1746">
                  <c:v>10.115734953703704</c:v>
                </c:pt>
                <c:pt idx="1747">
                  <c:v>10.121521990740741</c:v>
                </c:pt>
                <c:pt idx="1748">
                  <c:v>10.127309027777777</c:v>
                </c:pt>
                <c:pt idx="1749">
                  <c:v>10.133096064814815</c:v>
                </c:pt>
                <c:pt idx="1750">
                  <c:v>10.138883101851851</c:v>
                </c:pt>
                <c:pt idx="1751">
                  <c:v>10.144670138888889</c:v>
                </c:pt>
                <c:pt idx="1752">
                  <c:v>10.150457175925926</c:v>
                </c:pt>
                <c:pt idx="1753">
                  <c:v>10.156238425925928</c:v>
                </c:pt>
                <c:pt idx="1754">
                  <c:v>10.162031250000002</c:v>
                </c:pt>
                <c:pt idx="1755">
                  <c:v>10.167818287037036</c:v>
                </c:pt>
                <c:pt idx="1756">
                  <c:v>10.173605324074074</c:v>
                </c:pt>
                <c:pt idx="1757">
                  <c:v>10.179398148148149</c:v>
                </c:pt>
                <c:pt idx="1758">
                  <c:v>10.185185185185185</c:v>
                </c:pt>
                <c:pt idx="1759">
                  <c:v>10.190966435185185</c:v>
                </c:pt>
                <c:pt idx="1760">
                  <c:v>10.196753472222222</c:v>
                </c:pt>
                <c:pt idx="1761">
                  <c:v>10.20254050925926</c:v>
                </c:pt>
                <c:pt idx="1762">
                  <c:v>10.208327546296298</c:v>
                </c:pt>
                <c:pt idx="1763">
                  <c:v>10.21412037037037</c:v>
                </c:pt>
                <c:pt idx="1764">
                  <c:v>10.21990162037037</c:v>
                </c:pt>
                <c:pt idx="1765">
                  <c:v>10.225694444444445</c:v>
                </c:pt>
                <c:pt idx="1766">
                  <c:v>10.231475694444446</c:v>
                </c:pt>
                <c:pt idx="1767">
                  <c:v>10.237262731481481</c:v>
                </c:pt>
                <c:pt idx="1768">
                  <c:v>10.243049768518517</c:v>
                </c:pt>
                <c:pt idx="1769">
                  <c:v>10.248836805555557</c:v>
                </c:pt>
                <c:pt idx="1770">
                  <c:v>10.254623842592592</c:v>
                </c:pt>
                <c:pt idx="1771">
                  <c:v>10.26041087962963</c:v>
                </c:pt>
                <c:pt idx="1772">
                  <c:v>10.266197916666666</c:v>
                </c:pt>
                <c:pt idx="1773">
                  <c:v>10.271979166666668</c:v>
                </c:pt>
                <c:pt idx="1774">
                  <c:v>10.277777777777777</c:v>
                </c:pt>
                <c:pt idx="1775">
                  <c:v>10.283559027777777</c:v>
                </c:pt>
                <c:pt idx="1776">
                  <c:v>10.289346064814815</c:v>
                </c:pt>
                <c:pt idx="1777">
                  <c:v>10.295133101851853</c:v>
                </c:pt>
                <c:pt idx="1778">
                  <c:v>10.300920138888888</c:v>
                </c:pt>
                <c:pt idx="1779">
                  <c:v>10.306707175925926</c:v>
                </c:pt>
                <c:pt idx="1780">
                  <c:v>10.312494212962962</c:v>
                </c:pt>
                <c:pt idx="1781">
                  <c:v>10.318281250000002</c:v>
                </c:pt>
                <c:pt idx="1782">
                  <c:v>10.324068287037036</c:v>
                </c:pt>
                <c:pt idx="1783">
                  <c:v>10.329855324074073</c:v>
                </c:pt>
                <c:pt idx="1784">
                  <c:v>10.335636574074075</c:v>
                </c:pt>
                <c:pt idx="1785">
                  <c:v>10.341429398148149</c:v>
                </c:pt>
                <c:pt idx="1786">
                  <c:v>10.347216435185185</c:v>
                </c:pt>
                <c:pt idx="1787">
                  <c:v>10.353003472222222</c:v>
                </c:pt>
                <c:pt idx="1788">
                  <c:v>10.35879050925926</c:v>
                </c:pt>
                <c:pt idx="1789">
                  <c:v>10.364577546296298</c:v>
                </c:pt>
                <c:pt idx="1790">
                  <c:v>10.37037037037037</c:v>
                </c:pt>
                <c:pt idx="1791">
                  <c:v>10.37615162037037</c:v>
                </c:pt>
                <c:pt idx="1792">
                  <c:v>10.381938657407408</c:v>
                </c:pt>
                <c:pt idx="1793">
                  <c:v>10.387725694444443</c:v>
                </c:pt>
                <c:pt idx="1794">
                  <c:v>10.393512731481481</c:v>
                </c:pt>
                <c:pt idx="1795">
                  <c:v>10.399299768518517</c:v>
                </c:pt>
                <c:pt idx="1796">
                  <c:v>10.405086805555557</c:v>
                </c:pt>
                <c:pt idx="1797">
                  <c:v>10.410873842592592</c:v>
                </c:pt>
                <c:pt idx="1798">
                  <c:v>10.416660879629628</c:v>
                </c:pt>
                <c:pt idx="1799">
                  <c:v>10.422447916666668</c:v>
                </c:pt>
                <c:pt idx="1800">
                  <c:v>10.428240740740742</c:v>
                </c:pt>
                <c:pt idx="1801">
                  <c:v>10.434021990740741</c:v>
                </c:pt>
                <c:pt idx="1802">
                  <c:v>10.439809027777777</c:v>
                </c:pt>
                <c:pt idx="1803">
                  <c:v>10.445596064814815</c:v>
                </c:pt>
                <c:pt idx="1804">
                  <c:v>10.451388888888889</c:v>
                </c:pt>
                <c:pt idx="1805">
                  <c:v>10.457170138888888</c:v>
                </c:pt>
                <c:pt idx="1806">
                  <c:v>10.462962962962962</c:v>
                </c:pt>
                <c:pt idx="1807">
                  <c:v>10.468744212962964</c:v>
                </c:pt>
                <c:pt idx="1808">
                  <c:v>10.474525462962964</c:v>
                </c:pt>
                <c:pt idx="1809">
                  <c:v>10.480318287037036</c:v>
                </c:pt>
                <c:pt idx="1810">
                  <c:v>10.486105324074073</c:v>
                </c:pt>
                <c:pt idx="1811">
                  <c:v>10.491892361111113</c:v>
                </c:pt>
                <c:pt idx="1812">
                  <c:v>10.497679398148149</c:v>
                </c:pt>
                <c:pt idx="1813">
                  <c:v>10.503466435185183</c:v>
                </c:pt>
                <c:pt idx="1814">
                  <c:v>10.509253472222223</c:v>
                </c:pt>
                <c:pt idx="1815">
                  <c:v>10.51504050925926</c:v>
                </c:pt>
                <c:pt idx="1816">
                  <c:v>10.520827546296298</c:v>
                </c:pt>
                <c:pt idx="1817">
                  <c:v>10.526608796296296</c:v>
                </c:pt>
                <c:pt idx="1818">
                  <c:v>10.53240162037037</c:v>
                </c:pt>
                <c:pt idx="1819">
                  <c:v>10.538188657407408</c:v>
                </c:pt>
                <c:pt idx="1820">
                  <c:v>10.543975694444443</c:v>
                </c:pt>
                <c:pt idx="1821">
                  <c:v>10.549762731481481</c:v>
                </c:pt>
                <c:pt idx="1822">
                  <c:v>10.555555555555555</c:v>
                </c:pt>
                <c:pt idx="1823">
                  <c:v>10.561336805555555</c:v>
                </c:pt>
                <c:pt idx="1824">
                  <c:v>10.567123842592592</c:v>
                </c:pt>
                <c:pt idx="1825">
                  <c:v>10.572905092592594</c:v>
                </c:pt>
                <c:pt idx="1826">
                  <c:v>10.578697916666668</c:v>
                </c:pt>
                <c:pt idx="1827">
                  <c:v>10.584484953703704</c:v>
                </c:pt>
                <c:pt idx="1828">
                  <c:v>10.590271990740739</c:v>
                </c:pt>
                <c:pt idx="1829">
                  <c:v>10.596059027777779</c:v>
                </c:pt>
                <c:pt idx="1830">
                  <c:v>10.601846064814815</c:v>
                </c:pt>
                <c:pt idx="1831">
                  <c:v>10.607633101851853</c:v>
                </c:pt>
                <c:pt idx="1832">
                  <c:v>10.613420138888888</c:v>
                </c:pt>
                <c:pt idx="1833">
                  <c:v>10.619201388888889</c:v>
                </c:pt>
                <c:pt idx="1834">
                  <c:v>10.624994212962964</c:v>
                </c:pt>
                <c:pt idx="1835">
                  <c:v>10.63078125</c:v>
                </c:pt>
                <c:pt idx="1836">
                  <c:v>10.636568287037036</c:v>
                </c:pt>
                <c:pt idx="1837">
                  <c:v>10.642355324074074</c:v>
                </c:pt>
                <c:pt idx="1838">
                  <c:v>10.648148148148149</c:v>
                </c:pt>
                <c:pt idx="1839">
                  <c:v>10.653929398148149</c:v>
                </c:pt>
                <c:pt idx="1840">
                  <c:v>10.659716435185183</c:v>
                </c:pt>
                <c:pt idx="1841">
                  <c:v>10.665503472222223</c:v>
                </c:pt>
                <c:pt idx="1842">
                  <c:v>10.67129050925926</c:v>
                </c:pt>
                <c:pt idx="1843">
                  <c:v>10.677077546296294</c:v>
                </c:pt>
                <c:pt idx="1844">
                  <c:v>10.682864583333334</c:v>
                </c:pt>
                <c:pt idx="1845">
                  <c:v>10.68865162037037</c:v>
                </c:pt>
                <c:pt idx="1846">
                  <c:v>10.694438657407408</c:v>
                </c:pt>
                <c:pt idx="1847">
                  <c:v>10.700225694444443</c:v>
                </c:pt>
                <c:pt idx="1848">
                  <c:v>10.706012731481481</c:v>
                </c:pt>
                <c:pt idx="1849">
                  <c:v>10.711799768518519</c:v>
                </c:pt>
                <c:pt idx="1850">
                  <c:v>10.717586805555555</c:v>
                </c:pt>
                <c:pt idx="1851">
                  <c:v>10.723373842592592</c:v>
                </c:pt>
                <c:pt idx="1852">
                  <c:v>10.72916087962963</c:v>
                </c:pt>
                <c:pt idx="1853">
                  <c:v>10.734947916666666</c:v>
                </c:pt>
                <c:pt idx="1854">
                  <c:v>10.74074074074074</c:v>
                </c:pt>
                <c:pt idx="1855">
                  <c:v>10.746521990740739</c:v>
                </c:pt>
                <c:pt idx="1856">
                  <c:v>10.752309027777779</c:v>
                </c:pt>
                <c:pt idx="1857">
                  <c:v>10.758096064814815</c:v>
                </c:pt>
                <c:pt idx="1858">
                  <c:v>10.763883101851851</c:v>
                </c:pt>
                <c:pt idx="1859">
                  <c:v>10.769670138888889</c:v>
                </c:pt>
                <c:pt idx="1860">
                  <c:v>10.775457175925926</c:v>
                </c:pt>
                <c:pt idx="1861">
                  <c:v>10.781244212962964</c:v>
                </c:pt>
                <c:pt idx="1862">
                  <c:v>10.78703125</c:v>
                </c:pt>
                <c:pt idx="1863">
                  <c:v>10.792818287037036</c:v>
                </c:pt>
                <c:pt idx="1864">
                  <c:v>10.798605324074074</c:v>
                </c:pt>
                <c:pt idx="1865">
                  <c:v>10.804392361111111</c:v>
                </c:pt>
                <c:pt idx="1866">
                  <c:v>10.810179398148149</c:v>
                </c:pt>
                <c:pt idx="1867">
                  <c:v>10.815966435185185</c:v>
                </c:pt>
                <c:pt idx="1868">
                  <c:v>10.821753472222222</c:v>
                </c:pt>
                <c:pt idx="1869">
                  <c:v>10.82754050925926</c:v>
                </c:pt>
                <c:pt idx="1870">
                  <c:v>10.833333333333334</c:v>
                </c:pt>
                <c:pt idx="1871">
                  <c:v>10.839114583333334</c:v>
                </c:pt>
                <c:pt idx="1872">
                  <c:v>10.84490162037037</c:v>
                </c:pt>
                <c:pt idx="1873">
                  <c:v>10.850688657407407</c:v>
                </c:pt>
                <c:pt idx="1874">
                  <c:v>10.856475694444446</c:v>
                </c:pt>
                <c:pt idx="1875">
                  <c:v>10.862262731481481</c:v>
                </c:pt>
                <c:pt idx="1876">
                  <c:v>10.868049768518519</c:v>
                </c:pt>
                <c:pt idx="1877">
                  <c:v>10.873842592592593</c:v>
                </c:pt>
                <c:pt idx="1878">
                  <c:v>10.879623842592592</c:v>
                </c:pt>
                <c:pt idx="1879">
                  <c:v>10.88541087962963</c:v>
                </c:pt>
                <c:pt idx="1880">
                  <c:v>10.891197916666666</c:v>
                </c:pt>
                <c:pt idx="1881">
                  <c:v>10.896984953703704</c:v>
                </c:pt>
                <c:pt idx="1882">
                  <c:v>10.902771990740741</c:v>
                </c:pt>
                <c:pt idx="1883">
                  <c:v>10.908559027777777</c:v>
                </c:pt>
                <c:pt idx="1884">
                  <c:v>10.914346064814815</c:v>
                </c:pt>
                <c:pt idx="1885">
                  <c:v>10.920133101851851</c:v>
                </c:pt>
                <c:pt idx="1886">
                  <c:v>10.925925925925924</c:v>
                </c:pt>
                <c:pt idx="1887">
                  <c:v>10.931707175925926</c:v>
                </c:pt>
                <c:pt idx="1888">
                  <c:v>10.937494212962962</c:v>
                </c:pt>
                <c:pt idx="1889">
                  <c:v>10.943281250000002</c:v>
                </c:pt>
                <c:pt idx="1890">
                  <c:v>10.949068287037036</c:v>
                </c:pt>
                <c:pt idx="1891">
                  <c:v>10.954855324074074</c:v>
                </c:pt>
                <c:pt idx="1892">
                  <c:v>10.960642361111111</c:v>
                </c:pt>
                <c:pt idx="1893">
                  <c:v>10.966429398148149</c:v>
                </c:pt>
                <c:pt idx="1894">
                  <c:v>10.972216435185185</c:v>
                </c:pt>
                <c:pt idx="1895">
                  <c:v>10.978003472222222</c:v>
                </c:pt>
                <c:pt idx="1896">
                  <c:v>10.98379050925926</c:v>
                </c:pt>
                <c:pt idx="1897">
                  <c:v>10.989577546296298</c:v>
                </c:pt>
                <c:pt idx="1898">
                  <c:v>10.995364583333332</c:v>
                </c:pt>
                <c:pt idx="1899">
                  <c:v>11.00115162037037</c:v>
                </c:pt>
                <c:pt idx="1900">
                  <c:v>11.006938657407407</c:v>
                </c:pt>
                <c:pt idx="1901">
                  <c:v>11.012725694444446</c:v>
                </c:pt>
                <c:pt idx="1902">
                  <c:v>11.018518518518519</c:v>
                </c:pt>
                <c:pt idx="1903">
                  <c:v>11.024299768518517</c:v>
                </c:pt>
                <c:pt idx="1904">
                  <c:v>11.030086805555557</c:v>
                </c:pt>
                <c:pt idx="1905">
                  <c:v>11.035873842592592</c:v>
                </c:pt>
                <c:pt idx="1906">
                  <c:v>11.04166087962963</c:v>
                </c:pt>
                <c:pt idx="1907">
                  <c:v>11.047453703703704</c:v>
                </c:pt>
                <c:pt idx="1908">
                  <c:v>11.053234953703704</c:v>
                </c:pt>
                <c:pt idx="1909">
                  <c:v>11.059021990740741</c:v>
                </c:pt>
                <c:pt idx="1910">
                  <c:v>11.064809027777777</c:v>
                </c:pt>
                <c:pt idx="1911">
                  <c:v>11.070596064814815</c:v>
                </c:pt>
                <c:pt idx="1912">
                  <c:v>11.076383101851853</c:v>
                </c:pt>
                <c:pt idx="1913">
                  <c:v>11.082170138888888</c:v>
                </c:pt>
                <c:pt idx="1914">
                  <c:v>11.087957175925926</c:v>
                </c:pt>
                <c:pt idx="1915">
                  <c:v>11.093744212962962</c:v>
                </c:pt>
                <c:pt idx="1916">
                  <c:v>11.099531250000002</c:v>
                </c:pt>
                <c:pt idx="1917">
                  <c:v>11.105324074074074</c:v>
                </c:pt>
                <c:pt idx="1918">
                  <c:v>11.111099537037038</c:v>
                </c:pt>
                <c:pt idx="1919">
                  <c:v>11.116892361111111</c:v>
                </c:pt>
                <c:pt idx="1920">
                  <c:v>11.122679398148149</c:v>
                </c:pt>
                <c:pt idx="1921">
                  <c:v>11.128466435185185</c:v>
                </c:pt>
                <c:pt idx="1922">
                  <c:v>11.134253472222223</c:v>
                </c:pt>
                <c:pt idx="1923">
                  <c:v>11.14004050925926</c:v>
                </c:pt>
                <c:pt idx="1924">
                  <c:v>11.145827546296298</c:v>
                </c:pt>
                <c:pt idx="1925">
                  <c:v>11.151614583333332</c:v>
                </c:pt>
                <c:pt idx="1926">
                  <c:v>11.15740162037037</c:v>
                </c:pt>
                <c:pt idx="1927">
                  <c:v>11.163194444444445</c:v>
                </c:pt>
                <c:pt idx="1928">
                  <c:v>11.168969907407407</c:v>
                </c:pt>
                <c:pt idx="1929">
                  <c:v>11.174762731481481</c:v>
                </c:pt>
                <c:pt idx="1930">
                  <c:v>11.180549768518519</c:v>
                </c:pt>
                <c:pt idx="1931">
                  <c:v>11.186336805555557</c:v>
                </c:pt>
                <c:pt idx="1932">
                  <c:v>11.192123842592592</c:v>
                </c:pt>
                <c:pt idx="1933">
                  <c:v>11.197910879629628</c:v>
                </c:pt>
                <c:pt idx="1934">
                  <c:v>11.203703703703702</c:v>
                </c:pt>
                <c:pt idx="1935">
                  <c:v>11.209484953703704</c:v>
                </c:pt>
                <c:pt idx="1936">
                  <c:v>11.215271990740741</c:v>
                </c:pt>
                <c:pt idx="1937">
                  <c:v>11.221059027777779</c:v>
                </c:pt>
                <c:pt idx="1938">
                  <c:v>11.226846064814815</c:v>
                </c:pt>
                <c:pt idx="1939">
                  <c:v>11.232638888888889</c:v>
                </c:pt>
                <c:pt idx="1940">
                  <c:v>11.238420138888888</c:v>
                </c:pt>
                <c:pt idx="1941">
                  <c:v>11.244207175925926</c:v>
                </c:pt>
                <c:pt idx="1942">
                  <c:v>11.249994212962962</c:v>
                </c:pt>
                <c:pt idx="1943">
                  <c:v>11.25578125</c:v>
                </c:pt>
                <c:pt idx="1944">
                  <c:v>11.261568287037036</c:v>
                </c:pt>
                <c:pt idx="1945">
                  <c:v>11.267349537037038</c:v>
                </c:pt>
                <c:pt idx="1946">
                  <c:v>11.273142361111113</c:v>
                </c:pt>
                <c:pt idx="1947">
                  <c:v>11.278929398148149</c:v>
                </c:pt>
                <c:pt idx="1948">
                  <c:v>11.284716435185183</c:v>
                </c:pt>
                <c:pt idx="1949">
                  <c:v>11.290503472222222</c:v>
                </c:pt>
                <c:pt idx="1950">
                  <c:v>11.296296296296296</c:v>
                </c:pt>
                <c:pt idx="1951">
                  <c:v>11.302077546296298</c:v>
                </c:pt>
                <c:pt idx="1952">
                  <c:v>11.307864583333334</c:v>
                </c:pt>
                <c:pt idx="1953">
                  <c:v>11.31365162037037</c:v>
                </c:pt>
                <c:pt idx="1954">
                  <c:v>11.319438657407408</c:v>
                </c:pt>
                <c:pt idx="1955">
                  <c:v>11.325225694444443</c:v>
                </c:pt>
                <c:pt idx="1956">
                  <c:v>11.331012731481481</c:v>
                </c:pt>
                <c:pt idx="1957">
                  <c:v>11.336799768518517</c:v>
                </c:pt>
                <c:pt idx="1958">
                  <c:v>11.342586805555555</c:v>
                </c:pt>
                <c:pt idx="1959">
                  <c:v>11.348373842592592</c:v>
                </c:pt>
                <c:pt idx="1960">
                  <c:v>11.35416087962963</c:v>
                </c:pt>
                <c:pt idx="1961">
                  <c:v>11.359947916666668</c:v>
                </c:pt>
                <c:pt idx="1962">
                  <c:v>11.365734953703704</c:v>
                </c:pt>
                <c:pt idx="1963">
                  <c:v>11.371521990740739</c:v>
                </c:pt>
                <c:pt idx="1964">
                  <c:v>11.377309027777777</c:v>
                </c:pt>
                <c:pt idx="1965">
                  <c:v>11.383096064814815</c:v>
                </c:pt>
                <c:pt idx="1966">
                  <c:v>11.388888888888889</c:v>
                </c:pt>
                <c:pt idx="1967">
                  <c:v>11.394670138888889</c:v>
                </c:pt>
                <c:pt idx="1968">
                  <c:v>11.400457175925926</c:v>
                </c:pt>
                <c:pt idx="1969">
                  <c:v>11.406244212962964</c:v>
                </c:pt>
                <c:pt idx="1970">
                  <c:v>11.41203125</c:v>
                </c:pt>
                <c:pt idx="1971">
                  <c:v>11.417818287037036</c:v>
                </c:pt>
                <c:pt idx="1972">
                  <c:v>11.423605324074073</c:v>
                </c:pt>
                <c:pt idx="1973">
                  <c:v>11.429392361111111</c:v>
                </c:pt>
                <c:pt idx="1974">
                  <c:v>11.435179398148149</c:v>
                </c:pt>
                <c:pt idx="1975">
                  <c:v>11.440966435185185</c:v>
                </c:pt>
                <c:pt idx="1976">
                  <c:v>11.446753472222223</c:v>
                </c:pt>
                <c:pt idx="1977">
                  <c:v>11.452534722222222</c:v>
                </c:pt>
                <c:pt idx="1978">
                  <c:v>11.458327546296294</c:v>
                </c:pt>
                <c:pt idx="1979">
                  <c:v>11.464114583333332</c:v>
                </c:pt>
                <c:pt idx="1980">
                  <c:v>11.46990162037037</c:v>
                </c:pt>
                <c:pt idx="1981">
                  <c:v>11.475688657407408</c:v>
                </c:pt>
                <c:pt idx="1982">
                  <c:v>11.481481481481483</c:v>
                </c:pt>
                <c:pt idx="1983">
                  <c:v>11.487262731481481</c:v>
                </c:pt>
                <c:pt idx="1984">
                  <c:v>11.493049768518519</c:v>
                </c:pt>
                <c:pt idx="1985">
                  <c:v>11.498836805555555</c:v>
                </c:pt>
                <c:pt idx="1986">
                  <c:v>11.504623842592592</c:v>
                </c:pt>
                <c:pt idx="1987">
                  <c:v>11.510410879629628</c:v>
                </c:pt>
                <c:pt idx="1988">
                  <c:v>11.516197916666666</c:v>
                </c:pt>
                <c:pt idx="1989">
                  <c:v>11.521984953703704</c:v>
                </c:pt>
                <c:pt idx="1990">
                  <c:v>11.527771990740741</c:v>
                </c:pt>
                <c:pt idx="1991">
                  <c:v>11.533559027777779</c:v>
                </c:pt>
                <c:pt idx="1992">
                  <c:v>11.539346064814815</c:v>
                </c:pt>
                <c:pt idx="1993">
                  <c:v>11.545133101851851</c:v>
                </c:pt>
                <c:pt idx="1994">
                  <c:v>11.550920138888888</c:v>
                </c:pt>
                <c:pt idx="1995">
                  <c:v>11.556707175925926</c:v>
                </c:pt>
                <c:pt idx="1996">
                  <c:v>11.562494212962964</c:v>
                </c:pt>
                <c:pt idx="1997">
                  <c:v>11.568281250000002</c:v>
                </c:pt>
                <c:pt idx="1998">
                  <c:v>11.574074074074074</c:v>
                </c:pt>
                <c:pt idx="1999">
                  <c:v>11.579855324074074</c:v>
                </c:pt>
                <c:pt idx="2000">
                  <c:v>11.585642361111111</c:v>
                </c:pt>
                <c:pt idx="2001">
                  <c:v>11.591423611111109</c:v>
                </c:pt>
                <c:pt idx="2002">
                  <c:v>11.597216435185183</c:v>
                </c:pt>
                <c:pt idx="2003">
                  <c:v>11.603003472222222</c:v>
                </c:pt>
                <c:pt idx="2004">
                  <c:v>11.60879050925926</c:v>
                </c:pt>
                <c:pt idx="2005">
                  <c:v>11.614577546296298</c:v>
                </c:pt>
                <c:pt idx="2006">
                  <c:v>11.620364583333334</c:v>
                </c:pt>
                <c:pt idx="2007">
                  <c:v>11.62615162037037</c:v>
                </c:pt>
                <c:pt idx="2008">
                  <c:v>11.631938657407407</c:v>
                </c:pt>
                <c:pt idx="2009">
                  <c:v>11.637719907407407</c:v>
                </c:pt>
                <c:pt idx="2010">
                  <c:v>11.643512731481481</c:v>
                </c:pt>
                <c:pt idx="2011">
                  <c:v>11.649299768518519</c:v>
                </c:pt>
                <c:pt idx="2012">
                  <c:v>11.655092592592593</c:v>
                </c:pt>
                <c:pt idx="2013">
                  <c:v>11.660873842592592</c:v>
                </c:pt>
                <c:pt idx="2014">
                  <c:v>11.666666666666666</c:v>
                </c:pt>
                <c:pt idx="2015">
                  <c:v>11.672447916666666</c:v>
                </c:pt>
                <c:pt idx="2016">
                  <c:v>11.678234953703704</c:v>
                </c:pt>
                <c:pt idx="2017">
                  <c:v>11.684021990740739</c:v>
                </c:pt>
                <c:pt idx="2018">
                  <c:v>11.689809027777777</c:v>
                </c:pt>
                <c:pt idx="2019">
                  <c:v>11.695596064814815</c:v>
                </c:pt>
                <c:pt idx="2020">
                  <c:v>11.701383101851853</c:v>
                </c:pt>
                <c:pt idx="2021">
                  <c:v>11.707170138888889</c:v>
                </c:pt>
                <c:pt idx="2022">
                  <c:v>11.712957175925926</c:v>
                </c:pt>
                <c:pt idx="2023">
                  <c:v>11.718744212962962</c:v>
                </c:pt>
                <c:pt idx="2024">
                  <c:v>11.72453125</c:v>
                </c:pt>
                <c:pt idx="2025">
                  <c:v>11.730318287037036</c:v>
                </c:pt>
                <c:pt idx="2026">
                  <c:v>11.736105324074074</c:v>
                </c:pt>
                <c:pt idx="2027">
                  <c:v>11.741892361111113</c:v>
                </c:pt>
                <c:pt idx="2028">
                  <c:v>11.747679398148149</c:v>
                </c:pt>
                <c:pt idx="2029">
                  <c:v>11.753466435185185</c:v>
                </c:pt>
                <c:pt idx="2030">
                  <c:v>11.75925925925926</c:v>
                </c:pt>
                <c:pt idx="2031">
                  <c:v>11.76504050925926</c:v>
                </c:pt>
                <c:pt idx="2032">
                  <c:v>11.770827546296294</c:v>
                </c:pt>
                <c:pt idx="2033">
                  <c:v>11.776614583333332</c:v>
                </c:pt>
                <c:pt idx="2034">
                  <c:v>11.78240162037037</c:v>
                </c:pt>
                <c:pt idx="2035">
                  <c:v>11.788188657407408</c:v>
                </c:pt>
                <c:pt idx="2036">
                  <c:v>11.793975694444446</c:v>
                </c:pt>
                <c:pt idx="2037">
                  <c:v>11.799762731481481</c:v>
                </c:pt>
                <c:pt idx="2038">
                  <c:v>11.805549768518517</c:v>
                </c:pt>
                <c:pt idx="2039">
                  <c:v>11.811336805555555</c:v>
                </c:pt>
                <c:pt idx="2040">
                  <c:v>11.817123842592592</c:v>
                </c:pt>
                <c:pt idx="2041">
                  <c:v>11.82291087962963</c:v>
                </c:pt>
                <c:pt idx="2042">
                  <c:v>11.828697916666668</c:v>
                </c:pt>
                <c:pt idx="2043">
                  <c:v>11.834484953703704</c:v>
                </c:pt>
                <c:pt idx="2044">
                  <c:v>11.840271990740741</c:v>
                </c:pt>
                <c:pt idx="2045">
                  <c:v>11.846059027777777</c:v>
                </c:pt>
                <c:pt idx="2046">
                  <c:v>11.851851851851851</c:v>
                </c:pt>
                <c:pt idx="2047">
                  <c:v>11.857633101851851</c:v>
                </c:pt>
                <c:pt idx="2048">
                  <c:v>11.863414351851851</c:v>
                </c:pt>
                <c:pt idx="2049">
                  <c:v>11.869207175925924</c:v>
                </c:pt>
                <c:pt idx="2050">
                  <c:v>11.874994212962962</c:v>
                </c:pt>
                <c:pt idx="2051">
                  <c:v>11.880781249999997</c:v>
                </c:pt>
                <c:pt idx="2052">
                  <c:v>11.886568287037035</c:v>
                </c:pt>
                <c:pt idx="2053">
                  <c:v>11.892355324074073</c:v>
                </c:pt>
                <c:pt idx="2054">
                  <c:v>11.898142361111111</c:v>
                </c:pt>
                <c:pt idx="2055">
                  <c:v>11.903929398148149</c:v>
                </c:pt>
                <c:pt idx="2056">
                  <c:v>11.909716435185183</c:v>
                </c:pt>
                <c:pt idx="2057">
                  <c:v>11.91550347222222</c:v>
                </c:pt>
                <c:pt idx="2058">
                  <c:v>11.921290509259258</c:v>
                </c:pt>
                <c:pt idx="2059">
                  <c:v>11.927077546296294</c:v>
                </c:pt>
                <c:pt idx="2060">
                  <c:v>11.932864583333332</c:v>
                </c:pt>
                <c:pt idx="2061">
                  <c:v>11.93865162037037</c:v>
                </c:pt>
                <c:pt idx="2062">
                  <c:v>11.944444444444445</c:v>
                </c:pt>
                <c:pt idx="2063">
                  <c:v>11.950225694444443</c:v>
                </c:pt>
                <c:pt idx="2064">
                  <c:v>11.956012731481479</c:v>
                </c:pt>
                <c:pt idx="2065">
                  <c:v>11.961799768518517</c:v>
                </c:pt>
                <c:pt idx="2066">
                  <c:v>11.967586805555554</c:v>
                </c:pt>
                <c:pt idx="2067">
                  <c:v>11.97337384259259</c:v>
                </c:pt>
                <c:pt idx="2068">
                  <c:v>11.979160879629628</c:v>
                </c:pt>
                <c:pt idx="2069">
                  <c:v>11.984947916666666</c:v>
                </c:pt>
                <c:pt idx="2070">
                  <c:v>11.990734953703704</c:v>
                </c:pt>
                <c:pt idx="2071">
                  <c:v>11.996521990740739</c:v>
                </c:pt>
                <c:pt idx="2072">
                  <c:v>12.002309027777775</c:v>
                </c:pt>
                <c:pt idx="2073">
                  <c:v>12.008096064814813</c:v>
                </c:pt>
                <c:pt idx="2074">
                  <c:v>12.013883101851849</c:v>
                </c:pt>
                <c:pt idx="2075">
                  <c:v>12.019664351851851</c:v>
                </c:pt>
                <c:pt idx="2076">
                  <c:v>12.025457175925926</c:v>
                </c:pt>
                <c:pt idx="2077">
                  <c:v>12.031244212962962</c:v>
                </c:pt>
                <c:pt idx="2078">
                  <c:v>12.037037037037035</c:v>
                </c:pt>
                <c:pt idx="2079">
                  <c:v>12.042818287037035</c:v>
                </c:pt>
                <c:pt idx="2080">
                  <c:v>12.048605324074073</c:v>
                </c:pt>
                <c:pt idx="2081">
                  <c:v>12.054392361111109</c:v>
                </c:pt>
                <c:pt idx="2082">
                  <c:v>12.060179398148145</c:v>
                </c:pt>
                <c:pt idx="2083">
                  <c:v>12.065966435185183</c:v>
                </c:pt>
                <c:pt idx="2084">
                  <c:v>12.071759259259258</c:v>
                </c:pt>
                <c:pt idx="2085">
                  <c:v>12.077546296296296</c:v>
                </c:pt>
                <c:pt idx="2086">
                  <c:v>12.083327546296294</c:v>
                </c:pt>
                <c:pt idx="2087">
                  <c:v>12.08911458333333</c:v>
                </c:pt>
                <c:pt idx="2088">
                  <c:v>12.094901620370369</c:v>
                </c:pt>
                <c:pt idx="2089">
                  <c:v>12.100688657407407</c:v>
                </c:pt>
                <c:pt idx="2090">
                  <c:v>12.106475694444443</c:v>
                </c:pt>
                <c:pt idx="2091">
                  <c:v>12.112262731481481</c:v>
                </c:pt>
                <c:pt idx="2092">
                  <c:v>12.118049768518517</c:v>
                </c:pt>
                <c:pt idx="2093">
                  <c:v>12.123836805555555</c:v>
                </c:pt>
                <c:pt idx="2094">
                  <c:v>12.129629629629628</c:v>
                </c:pt>
                <c:pt idx="2095">
                  <c:v>12.135416666666666</c:v>
                </c:pt>
                <c:pt idx="2096">
                  <c:v>12.141197916666664</c:v>
                </c:pt>
                <c:pt idx="2097">
                  <c:v>12.146984953703701</c:v>
                </c:pt>
                <c:pt idx="2098">
                  <c:v>12.152771990740739</c:v>
                </c:pt>
                <c:pt idx="2099">
                  <c:v>12.158559027777777</c:v>
                </c:pt>
                <c:pt idx="2100">
                  <c:v>12.164346064814815</c:v>
                </c:pt>
                <c:pt idx="2101">
                  <c:v>12.170133101851849</c:v>
                </c:pt>
                <c:pt idx="2102">
                  <c:v>12.175914351851851</c:v>
                </c:pt>
                <c:pt idx="2103">
                  <c:v>12.181707175925924</c:v>
                </c:pt>
                <c:pt idx="2104">
                  <c:v>12.187494212962962</c:v>
                </c:pt>
                <c:pt idx="2105">
                  <c:v>12.193281249999998</c:v>
                </c:pt>
                <c:pt idx="2106">
                  <c:v>12.199068287037036</c:v>
                </c:pt>
                <c:pt idx="2107">
                  <c:v>12.204855324074073</c:v>
                </c:pt>
                <c:pt idx="2108">
                  <c:v>12.210642361111111</c:v>
                </c:pt>
                <c:pt idx="2109">
                  <c:v>12.216429398148145</c:v>
                </c:pt>
                <c:pt idx="2110">
                  <c:v>12.222222222222221</c:v>
                </c:pt>
                <c:pt idx="2111">
                  <c:v>12.22800347222222</c:v>
                </c:pt>
                <c:pt idx="2112">
                  <c:v>12.233790509259258</c:v>
                </c:pt>
                <c:pt idx="2113">
                  <c:v>12.239577546296294</c:v>
                </c:pt>
                <c:pt idx="2114">
                  <c:v>12.245364583333332</c:v>
                </c:pt>
                <c:pt idx="2115">
                  <c:v>12.251157407407407</c:v>
                </c:pt>
                <c:pt idx="2116">
                  <c:v>12.256938657407407</c:v>
                </c:pt>
                <c:pt idx="2117">
                  <c:v>12.262731481481481</c:v>
                </c:pt>
                <c:pt idx="2118">
                  <c:v>12.268512731481479</c:v>
                </c:pt>
                <c:pt idx="2119">
                  <c:v>12.274299768518517</c:v>
                </c:pt>
                <c:pt idx="2120">
                  <c:v>12.280086805555555</c:v>
                </c:pt>
                <c:pt idx="2121">
                  <c:v>12.285873842592592</c:v>
                </c:pt>
                <c:pt idx="2122">
                  <c:v>12.291660879629628</c:v>
                </c:pt>
                <c:pt idx="2123">
                  <c:v>12.297447916666666</c:v>
                </c:pt>
                <c:pt idx="2124">
                  <c:v>12.303234953703701</c:v>
                </c:pt>
                <c:pt idx="2125">
                  <c:v>12.309021990740739</c:v>
                </c:pt>
                <c:pt idx="2126">
                  <c:v>12.314803240740741</c:v>
                </c:pt>
                <c:pt idx="2127">
                  <c:v>12.320596064814813</c:v>
                </c:pt>
                <c:pt idx="2128">
                  <c:v>12.326383101851849</c:v>
                </c:pt>
                <c:pt idx="2129">
                  <c:v>12.332170138888888</c:v>
                </c:pt>
                <c:pt idx="2130">
                  <c:v>12.337957175925926</c:v>
                </c:pt>
                <c:pt idx="2131">
                  <c:v>12.343744212962962</c:v>
                </c:pt>
                <c:pt idx="2132">
                  <c:v>12.349531249999997</c:v>
                </c:pt>
                <c:pt idx="2133">
                  <c:v>12.355318287037035</c:v>
                </c:pt>
                <c:pt idx="2134">
                  <c:v>12.361105324074073</c:v>
                </c:pt>
                <c:pt idx="2135">
                  <c:v>12.366892361111111</c:v>
                </c:pt>
                <c:pt idx="2136">
                  <c:v>12.372679398148147</c:v>
                </c:pt>
                <c:pt idx="2137">
                  <c:v>12.378466435185183</c:v>
                </c:pt>
                <c:pt idx="2138">
                  <c:v>12.384253472222222</c:v>
                </c:pt>
                <c:pt idx="2139">
                  <c:v>12.390040509259258</c:v>
                </c:pt>
                <c:pt idx="2140">
                  <c:v>12.395827546296294</c:v>
                </c:pt>
                <c:pt idx="2141">
                  <c:v>12.40161458333333</c:v>
                </c:pt>
                <c:pt idx="2142">
                  <c:v>12.407407407407408</c:v>
                </c:pt>
                <c:pt idx="2143">
                  <c:v>12.413188657407407</c:v>
                </c:pt>
                <c:pt idx="2144">
                  <c:v>12.418975694444443</c:v>
                </c:pt>
                <c:pt idx="2145">
                  <c:v>12.424762731481481</c:v>
                </c:pt>
                <c:pt idx="2146">
                  <c:v>12.430549768518517</c:v>
                </c:pt>
                <c:pt idx="2147">
                  <c:v>12.436336805555552</c:v>
                </c:pt>
                <c:pt idx="2148">
                  <c:v>12.44212384259259</c:v>
                </c:pt>
                <c:pt idx="2149">
                  <c:v>12.447916666666666</c:v>
                </c:pt>
                <c:pt idx="2150">
                  <c:v>12.453697916666666</c:v>
                </c:pt>
                <c:pt idx="2151">
                  <c:v>12.459479166666664</c:v>
                </c:pt>
                <c:pt idx="2152">
                  <c:v>12.465271990740739</c:v>
                </c:pt>
                <c:pt idx="2153">
                  <c:v>12.471059027777777</c:v>
                </c:pt>
                <c:pt idx="2154">
                  <c:v>12.476846064814813</c:v>
                </c:pt>
                <c:pt idx="2155">
                  <c:v>12.482633101851849</c:v>
                </c:pt>
                <c:pt idx="2156">
                  <c:v>12.488420138888886</c:v>
                </c:pt>
                <c:pt idx="2157">
                  <c:v>12.494207175925924</c:v>
                </c:pt>
                <c:pt idx="2158">
                  <c:v>12.499988425925926</c:v>
                </c:pt>
                <c:pt idx="2159">
                  <c:v>12.505781249999998</c:v>
                </c:pt>
                <c:pt idx="2160">
                  <c:v>12.511568287037036</c:v>
                </c:pt>
                <c:pt idx="2161">
                  <c:v>12.517355324074073</c:v>
                </c:pt>
                <c:pt idx="2162">
                  <c:v>12.523142361111109</c:v>
                </c:pt>
                <c:pt idx="2163">
                  <c:v>12.528929398148145</c:v>
                </c:pt>
                <c:pt idx="2164">
                  <c:v>12.534716435185183</c:v>
                </c:pt>
                <c:pt idx="2165">
                  <c:v>12.540503472222222</c:v>
                </c:pt>
                <c:pt idx="2166">
                  <c:v>12.54629050925926</c:v>
                </c:pt>
                <c:pt idx="2167">
                  <c:v>12.552077546296294</c:v>
                </c:pt>
                <c:pt idx="2168">
                  <c:v>12.557870370370368</c:v>
                </c:pt>
                <c:pt idx="2169">
                  <c:v>12.563651620370369</c:v>
                </c:pt>
                <c:pt idx="2170">
                  <c:v>12.569438657407407</c:v>
                </c:pt>
                <c:pt idx="2171">
                  <c:v>12.575225694444441</c:v>
                </c:pt>
                <c:pt idx="2172">
                  <c:v>12.581012731481479</c:v>
                </c:pt>
                <c:pt idx="2173">
                  <c:v>12.586799768518517</c:v>
                </c:pt>
                <c:pt idx="2174">
                  <c:v>12.592592592592592</c:v>
                </c:pt>
                <c:pt idx="2175">
                  <c:v>12.598373842592592</c:v>
                </c:pt>
                <c:pt idx="2176">
                  <c:v>12.604160879629628</c:v>
                </c:pt>
                <c:pt idx="2177">
                  <c:v>12.609947916666664</c:v>
                </c:pt>
                <c:pt idx="2178">
                  <c:v>12.615734953703701</c:v>
                </c:pt>
                <c:pt idx="2179">
                  <c:v>12.621521990740739</c:v>
                </c:pt>
                <c:pt idx="2180">
                  <c:v>12.627303240740741</c:v>
                </c:pt>
                <c:pt idx="2181">
                  <c:v>12.633101851851851</c:v>
                </c:pt>
                <c:pt idx="2182">
                  <c:v>12.638883101851849</c:v>
                </c:pt>
                <c:pt idx="2183">
                  <c:v>12.644670138888888</c:v>
                </c:pt>
                <c:pt idx="2184">
                  <c:v>12.650457175925924</c:v>
                </c:pt>
                <c:pt idx="2185">
                  <c:v>12.656244212962962</c:v>
                </c:pt>
                <c:pt idx="2186">
                  <c:v>12.662031249999997</c:v>
                </c:pt>
                <c:pt idx="2187">
                  <c:v>12.667818287037035</c:v>
                </c:pt>
                <c:pt idx="2188">
                  <c:v>12.673605324074073</c:v>
                </c:pt>
                <c:pt idx="2189">
                  <c:v>12.679392361111111</c:v>
                </c:pt>
                <c:pt idx="2190">
                  <c:v>12.685185185185183</c:v>
                </c:pt>
                <c:pt idx="2191">
                  <c:v>12.690966435185183</c:v>
                </c:pt>
                <c:pt idx="2192">
                  <c:v>12.69675347222222</c:v>
                </c:pt>
                <c:pt idx="2193">
                  <c:v>12.702540509259258</c:v>
                </c:pt>
                <c:pt idx="2194">
                  <c:v>12.708327546296294</c:v>
                </c:pt>
                <c:pt idx="2195">
                  <c:v>12.714114583333332</c:v>
                </c:pt>
                <c:pt idx="2196">
                  <c:v>12.71990162037037</c:v>
                </c:pt>
                <c:pt idx="2197">
                  <c:v>12.725688657407407</c:v>
                </c:pt>
                <c:pt idx="2198">
                  <c:v>12.731475694444443</c:v>
                </c:pt>
                <c:pt idx="2199">
                  <c:v>12.737262731481479</c:v>
                </c:pt>
                <c:pt idx="2200">
                  <c:v>12.743049768518517</c:v>
                </c:pt>
                <c:pt idx="2201">
                  <c:v>12.748836805555552</c:v>
                </c:pt>
                <c:pt idx="2202">
                  <c:v>12.75462384259259</c:v>
                </c:pt>
                <c:pt idx="2203">
                  <c:v>12.760410879629628</c:v>
                </c:pt>
                <c:pt idx="2204">
                  <c:v>12.766197916666666</c:v>
                </c:pt>
                <c:pt idx="2205">
                  <c:v>12.771984953703704</c:v>
                </c:pt>
                <c:pt idx="2206">
                  <c:v>12.777777777777777</c:v>
                </c:pt>
                <c:pt idx="2207">
                  <c:v>12.783559027777775</c:v>
                </c:pt>
                <c:pt idx="2208">
                  <c:v>12.789346064814813</c:v>
                </c:pt>
                <c:pt idx="2209">
                  <c:v>12.795133101851849</c:v>
                </c:pt>
                <c:pt idx="2210">
                  <c:v>12.800920138888888</c:v>
                </c:pt>
                <c:pt idx="2211">
                  <c:v>12.806712962962962</c:v>
                </c:pt>
                <c:pt idx="2212">
                  <c:v>12.812494212962962</c:v>
                </c:pt>
                <c:pt idx="2213">
                  <c:v>12.818281249999998</c:v>
                </c:pt>
                <c:pt idx="2214">
                  <c:v>12.824068287037035</c:v>
                </c:pt>
                <c:pt idx="2215">
                  <c:v>12.829855324074073</c:v>
                </c:pt>
                <c:pt idx="2216">
                  <c:v>12.835642361111109</c:v>
                </c:pt>
                <c:pt idx="2217">
                  <c:v>12.841429398148145</c:v>
                </c:pt>
                <c:pt idx="2218">
                  <c:v>12.847216435185183</c:v>
                </c:pt>
                <c:pt idx="2219">
                  <c:v>12.853003472222222</c:v>
                </c:pt>
                <c:pt idx="2220">
                  <c:v>12.85879050925926</c:v>
                </c:pt>
                <c:pt idx="2221">
                  <c:v>12.864577546296294</c:v>
                </c:pt>
                <c:pt idx="2222">
                  <c:v>12.87037037037037</c:v>
                </c:pt>
                <c:pt idx="2223">
                  <c:v>12.876151620370369</c:v>
                </c:pt>
                <c:pt idx="2224">
                  <c:v>12.881938657407407</c:v>
                </c:pt>
                <c:pt idx="2225">
                  <c:v>12.887725694444443</c:v>
                </c:pt>
                <c:pt idx="2226">
                  <c:v>12.893512731481481</c:v>
                </c:pt>
                <c:pt idx="2227">
                  <c:v>12.899299768518517</c:v>
                </c:pt>
                <c:pt idx="2228">
                  <c:v>12.905086805555555</c:v>
                </c:pt>
                <c:pt idx="2229">
                  <c:v>12.91087384259259</c:v>
                </c:pt>
                <c:pt idx="2230">
                  <c:v>12.916666666666666</c:v>
                </c:pt>
                <c:pt idx="2231">
                  <c:v>12.922447916666664</c:v>
                </c:pt>
                <c:pt idx="2232">
                  <c:v>12.928234953703701</c:v>
                </c:pt>
                <c:pt idx="2233">
                  <c:v>12.934021990740739</c:v>
                </c:pt>
                <c:pt idx="2234">
                  <c:v>12.939809027777777</c:v>
                </c:pt>
                <c:pt idx="2235">
                  <c:v>12.945596064814815</c:v>
                </c:pt>
                <c:pt idx="2236">
                  <c:v>12.951383101851849</c:v>
                </c:pt>
                <c:pt idx="2237">
                  <c:v>12.957170138888886</c:v>
                </c:pt>
                <c:pt idx="2238">
                  <c:v>12.962962962962964</c:v>
                </c:pt>
                <c:pt idx="2239">
                  <c:v>12.968744212962962</c:v>
                </c:pt>
                <c:pt idx="2240">
                  <c:v>12.974531249999998</c:v>
                </c:pt>
                <c:pt idx="2241">
                  <c:v>12.980318287037036</c:v>
                </c:pt>
                <c:pt idx="2242">
                  <c:v>12.986105324074073</c:v>
                </c:pt>
                <c:pt idx="2243">
                  <c:v>12.991898148148147</c:v>
                </c:pt>
                <c:pt idx="2244">
                  <c:v>12.997679398148145</c:v>
                </c:pt>
                <c:pt idx="2245">
                  <c:v>13.003466435185183</c:v>
                </c:pt>
                <c:pt idx="2246">
                  <c:v>13.00925347222222</c:v>
                </c:pt>
                <c:pt idx="2247">
                  <c:v>13.015040509259258</c:v>
                </c:pt>
                <c:pt idx="2248">
                  <c:v>13.020827546296294</c:v>
                </c:pt>
                <c:pt idx="2249">
                  <c:v>13.026614583333332</c:v>
                </c:pt>
                <c:pt idx="2250">
                  <c:v>13.03240162037037</c:v>
                </c:pt>
                <c:pt idx="2251">
                  <c:v>13.038188657407407</c:v>
                </c:pt>
                <c:pt idx="2252">
                  <c:v>13.043975694444441</c:v>
                </c:pt>
                <c:pt idx="2253">
                  <c:v>13.049756944444445</c:v>
                </c:pt>
                <c:pt idx="2254">
                  <c:v>13.055555555555555</c:v>
                </c:pt>
                <c:pt idx="2255">
                  <c:v>13.061336805555555</c:v>
                </c:pt>
                <c:pt idx="2256">
                  <c:v>13.067123842592592</c:v>
                </c:pt>
                <c:pt idx="2257">
                  <c:v>13.072910879629628</c:v>
                </c:pt>
                <c:pt idx="2258">
                  <c:v>13.078697916666666</c:v>
                </c:pt>
                <c:pt idx="2259">
                  <c:v>13.084484953703701</c:v>
                </c:pt>
                <c:pt idx="2260">
                  <c:v>13.090271990740739</c:v>
                </c:pt>
                <c:pt idx="2261">
                  <c:v>13.096059027777775</c:v>
                </c:pt>
                <c:pt idx="2262">
                  <c:v>13.101846064814813</c:v>
                </c:pt>
                <c:pt idx="2263">
                  <c:v>13.107633101851849</c:v>
                </c:pt>
                <c:pt idx="2264">
                  <c:v>13.113420138888888</c:v>
                </c:pt>
                <c:pt idx="2265">
                  <c:v>13.119207175925926</c:v>
                </c:pt>
                <c:pt idx="2266">
                  <c:v>13.124994212962962</c:v>
                </c:pt>
                <c:pt idx="2267">
                  <c:v>13.130781249999997</c:v>
                </c:pt>
                <c:pt idx="2268">
                  <c:v>13.136568287037035</c:v>
                </c:pt>
                <c:pt idx="2269">
                  <c:v>13.142355324074073</c:v>
                </c:pt>
                <c:pt idx="2270">
                  <c:v>13.148148148148149</c:v>
                </c:pt>
                <c:pt idx="2271">
                  <c:v>13.153929398148147</c:v>
                </c:pt>
                <c:pt idx="2272">
                  <c:v>13.159716435185183</c:v>
                </c:pt>
                <c:pt idx="2273">
                  <c:v>13.165503472222222</c:v>
                </c:pt>
                <c:pt idx="2274">
                  <c:v>13.171290509259258</c:v>
                </c:pt>
                <c:pt idx="2275">
                  <c:v>13.177077546296294</c:v>
                </c:pt>
                <c:pt idx="2276">
                  <c:v>13.18286458333333</c:v>
                </c:pt>
                <c:pt idx="2277">
                  <c:v>13.188651620370369</c:v>
                </c:pt>
                <c:pt idx="2278">
                  <c:v>13.194438657407407</c:v>
                </c:pt>
                <c:pt idx="2279">
                  <c:v>13.200225694444443</c:v>
                </c:pt>
                <c:pt idx="2280">
                  <c:v>13.206012731481481</c:v>
                </c:pt>
                <c:pt idx="2281">
                  <c:v>13.211799768518517</c:v>
                </c:pt>
                <c:pt idx="2282">
                  <c:v>13.217586805555552</c:v>
                </c:pt>
                <c:pt idx="2283">
                  <c:v>13.22337384259259</c:v>
                </c:pt>
                <c:pt idx="2284">
                  <c:v>13.229160879629628</c:v>
                </c:pt>
                <c:pt idx="2285">
                  <c:v>13.234947916666666</c:v>
                </c:pt>
                <c:pt idx="2286">
                  <c:v>13.24074074074074</c:v>
                </c:pt>
                <c:pt idx="2287">
                  <c:v>13.246521990740739</c:v>
                </c:pt>
                <c:pt idx="2288">
                  <c:v>13.252303240740741</c:v>
                </c:pt>
                <c:pt idx="2289">
                  <c:v>13.258096064814813</c:v>
                </c:pt>
                <c:pt idx="2290">
                  <c:v>13.263883101851849</c:v>
                </c:pt>
                <c:pt idx="2291">
                  <c:v>13.269670138888886</c:v>
                </c:pt>
                <c:pt idx="2292">
                  <c:v>13.275457175925924</c:v>
                </c:pt>
                <c:pt idx="2293">
                  <c:v>13.281244212962962</c:v>
                </c:pt>
                <c:pt idx="2294">
                  <c:v>13.287031249999998</c:v>
                </c:pt>
                <c:pt idx="2295">
                  <c:v>13.292818287037036</c:v>
                </c:pt>
                <c:pt idx="2296">
                  <c:v>13.298605324074073</c:v>
                </c:pt>
                <c:pt idx="2297">
                  <c:v>13.304392361111109</c:v>
                </c:pt>
                <c:pt idx="2298">
                  <c:v>13.310185185185187</c:v>
                </c:pt>
                <c:pt idx="2299">
                  <c:v>13.315966435185183</c:v>
                </c:pt>
                <c:pt idx="2300">
                  <c:v>13.32175925925926</c:v>
                </c:pt>
                <c:pt idx="2301">
                  <c:v>13.32754050925926</c:v>
                </c:pt>
                <c:pt idx="2302">
                  <c:v>13.333333333333332</c:v>
                </c:pt>
                <c:pt idx="2303">
                  <c:v>13.339114583333332</c:v>
                </c:pt>
                <c:pt idx="2304">
                  <c:v>13.344907407407407</c:v>
                </c:pt>
                <c:pt idx="2305">
                  <c:v>13.350688657407407</c:v>
                </c:pt>
                <c:pt idx="2306">
                  <c:v>13.356475694444441</c:v>
                </c:pt>
                <c:pt idx="2307">
                  <c:v>13.362262731481479</c:v>
                </c:pt>
                <c:pt idx="2308">
                  <c:v>13.368049768518517</c:v>
                </c:pt>
                <c:pt idx="2309">
                  <c:v>13.373836805555555</c:v>
                </c:pt>
                <c:pt idx="2310">
                  <c:v>13.379623842592592</c:v>
                </c:pt>
                <c:pt idx="2311">
                  <c:v>13.385410879629628</c:v>
                </c:pt>
                <c:pt idx="2312">
                  <c:v>13.391197916666664</c:v>
                </c:pt>
                <c:pt idx="2313">
                  <c:v>13.396984953703701</c:v>
                </c:pt>
                <c:pt idx="2314">
                  <c:v>13.402771990740739</c:v>
                </c:pt>
                <c:pt idx="2315">
                  <c:v>13.408559027777777</c:v>
                </c:pt>
                <c:pt idx="2316">
                  <c:v>13.414351851851851</c:v>
                </c:pt>
                <c:pt idx="2317">
                  <c:v>13.420133101851849</c:v>
                </c:pt>
                <c:pt idx="2318">
                  <c:v>13.425925925925924</c:v>
                </c:pt>
                <c:pt idx="2319">
                  <c:v>13.431707175925924</c:v>
                </c:pt>
                <c:pt idx="2320">
                  <c:v>13.437494212962962</c:v>
                </c:pt>
                <c:pt idx="2321">
                  <c:v>13.443281249999997</c:v>
                </c:pt>
                <c:pt idx="2322">
                  <c:v>13.449068287037035</c:v>
                </c:pt>
                <c:pt idx="2323">
                  <c:v>13.454855324074073</c:v>
                </c:pt>
                <c:pt idx="2324">
                  <c:v>13.460642361111111</c:v>
                </c:pt>
                <c:pt idx="2325">
                  <c:v>13.466429398148147</c:v>
                </c:pt>
                <c:pt idx="2326">
                  <c:v>13.472216435185183</c:v>
                </c:pt>
                <c:pt idx="2327">
                  <c:v>13.47800347222222</c:v>
                </c:pt>
                <c:pt idx="2328">
                  <c:v>13.483790509259258</c:v>
                </c:pt>
                <c:pt idx="2329">
                  <c:v>13.489577546296294</c:v>
                </c:pt>
                <c:pt idx="2330">
                  <c:v>13.495364583333332</c:v>
                </c:pt>
                <c:pt idx="2331">
                  <c:v>13.50115162037037</c:v>
                </c:pt>
                <c:pt idx="2332">
                  <c:v>13.506938657407407</c:v>
                </c:pt>
                <c:pt idx="2333">
                  <c:v>13.512725694444443</c:v>
                </c:pt>
                <c:pt idx="2334">
                  <c:v>13.518518518518517</c:v>
                </c:pt>
                <c:pt idx="2335">
                  <c:v>13.524299768518517</c:v>
                </c:pt>
                <c:pt idx="2336">
                  <c:v>13.530081018518519</c:v>
                </c:pt>
                <c:pt idx="2337">
                  <c:v>13.53587384259259</c:v>
                </c:pt>
                <c:pt idx="2338">
                  <c:v>13.541660879629628</c:v>
                </c:pt>
                <c:pt idx="2339">
                  <c:v>13.547453703703702</c:v>
                </c:pt>
                <c:pt idx="2340">
                  <c:v>13.553234953703704</c:v>
                </c:pt>
                <c:pt idx="2341">
                  <c:v>13.559021990740739</c:v>
                </c:pt>
                <c:pt idx="2342">
                  <c:v>13.564809027777775</c:v>
                </c:pt>
                <c:pt idx="2343">
                  <c:v>13.570596064814813</c:v>
                </c:pt>
                <c:pt idx="2344">
                  <c:v>13.576383101851849</c:v>
                </c:pt>
                <c:pt idx="2345">
                  <c:v>13.582170138888888</c:v>
                </c:pt>
                <c:pt idx="2346">
                  <c:v>13.587957175925926</c:v>
                </c:pt>
                <c:pt idx="2347">
                  <c:v>13.593738425925926</c:v>
                </c:pt>
                <c:pt idx="2348">
                  <c:v>13.599531249999998</c:v>
                </c:pt>
                <c:pt idx="2349">
                  <c:v>13.605318287037035</c:v>
                </c:pt>
                <c:pt idx="2350">
                  <c:v>13.611111111111111</c:v>
                </c:pt>
                <c:pt idx="2351">
                  <c:v>13.616892361111109</c:v>
                </c:pt>
                <c:pt idx="2352">
                  <c:v>13.622679398148145</c:v>
                </c:pt>
                <c:pt idx="2353">
                  <c:v>13.628466435185183</c:v>
                </c:pt>
                <c:pt idx="2354">
                  <c:v>13.634253472222222</c:v>
                </c:pt>
                <c:pt idx="2355">
                  <c:v>13.64004050925926</c:v>
                </c:pt>
                <c:pt idx="2356">
                  <c:v>13.645827546296294</c:v>
                </c:pt>
                <c:pt idx="2357">
                  <c:v>13.65161458333333</c:v>
                </c:pt>
                <c:pt idx="2358">
                  <c:v>13.657401620370369</c:v>
                </c:pt>
                <c:pt idx="2359">
                  <c:v>13.663188657407407</c:v>
                </c:pt>
                <c:pt idx="2360">
                  <c:v>13.668975694444443</c:v>
                </c:pt>
                <c:pt idx="2361">
                  <c:v>13.674762731481481</c:v>
                </c:pt>
                <c:pt idx="2362">
                  <c:v>13.680549768518517</c:v>
                </c:pt>
                <c:pt idx="2363">
                  <c:v>13.686336805555555</c:v>
                </c:pt>
                <c:pt idx="2364">
                  <c:v>13.69212384259259</c:v>
                </c:pt>
                <c:pt idx="2365">
                  <c:v>13.697910879629628</c:v>
                </c:pt>
                <c:pt idx="2366">
                  <c:v>13.703703703703704</c:v>
                </c:pt>
                <c:pt idx="2367">
                  <c:v>13.709490740740742</c:v>
                </c:pt>
                <c:pt idx="2368">
                  <c:v>13.715266203703703</c:v>
                </c:pt>
                <c:pt idx="2369">
                  <c:v>13.721059027777777</c:v>
                </c:pt>
                <c:pt idx="2370">
                  <c:v>13.726846064814815</c:v>
                </c:pt>
                <c:pt idx="2371">
                  <c:v>13.732633101851849</c:v>
                </c:pt>
                <c:pt idx="2372">
                  <c:v>13.738420138888886</c:v>
                </c:pt>
                <c:pt idx="2373">
                  <c:v>13.744207175925924</c:v>
                </c:pt>
                <c:pt idx="2374">
                  <c:v>13.749994212962962</c:v>
                </c:pt>
                <c:pt idx="2375">
                  <c:v>13.755781249999998</c:v>
                </c:pt>
                <c:pt idx="2376">
                  <c:v>13.761568287037036</c:v>
                </c:pt>
                <c:pt idx="2377">
                  <c:v>13.767355324074073</c:v>
                </c:pt>
                <c:pt idx="2378">
                  <c:v>13.773142361111111</c:v>
                </c:pt>
                <c:pt idx="2379">
                  <c:v>13.778929398148145</c:v>
                </c:pt>
                <c:pt idx="2380">
                  <c:v>13.784716435185183</c:v>
                </c:pt>
                <c:pt idx="2381">
                  <c:v>13.79050347222222</c:v>
                </c:pt>
                <c:pt idx="2382">
                  <c:v>13.796296296296298</c:v>
                </c:pt>
                <c:pt idx="2383">
                  <c:v>13.802083333333332</c:v>
                </c:pt>
                <c:pt idx="2384">
                  <c:v>13.807858796296296</c:v>
                </c:pt>
                <c:pt idx="2385">
                  <c:v>13.81365162037037</c:v>
                </c:pt>
                <c:pt idx="2386">
                  <c:v>13.819438657407407</c:v>
                </c:pt>
                <c:pt idx="2387">
                  <c:v>13.825225694444441</c:v>
                </c:pt>
                <c:pt idx="2388">
                  <c:v>13.831012731481479</c:v>
                </c:pt>
                <c:pt idx="2389">
                  <c:v>13.836805555555555</c:v>
                </c:pt>
                <c:pt idx="2390">
                  <c:v>13.842586805555555</c:v>
                </c:pt>
                <c:pt idx="2391">
                  <c:v>13.848373842592592</c:v>
                </c:pt>
                <c:pt idx="2392">
                  <c:v>13.854160879629628</c:v>
                </c:pt>
                <c:pt idx="2393">
                  <c:v>13.85994212962963</c:v>
                </c:pt>
                <c:pt idx="2394">
                  <c:v>13.865734953703701</c:v>
                </c:pt>
                <c:pt idx="2395">
                  <c:v>13.871521990740739</c:v>
                </c:pt>
                <c:pt idx="2396">
                  <c:v>13.877309027777775</c:v>
                </c:pt>
                <c:pt idx="2397">
                  <c:v>13.883096064814813</c:v>
                </c:pt>
                <c:pt idx="2398">
                  <c:v>13.888888888888889</c:v>
                </c:pt>
                <c:pt idx="2399">
                  <c:v>13.894675925925924</c:v>
                </c:pt>
                <c:pt idx="2400">
                  <c:v>13.900451388888889</c:v>
                </c:pt>
                <c:pt idx="2401">
                  <c:v>13.906244212962962</c:v>
                </c:pt>
                <c:pt idx="2402">
                  <c:v>13.912031249999997</c:v>
                </c:pt>
                <c:pt idx="2403">
                  <c:v>13.917818287037035</c:v>
                </c:pt>
                <c:pt idx="2404">
                  <c:v>13.923605324074073</c:v>
                </c:pt>
                <c:pt idx="2405">
                  <c:v>13.929392361111111</c:v>
                </c:pt>
                <c:pt idx="2406">
                  <c:v>13.935179398148147</c:v>
                </c:pt>
                <c:pt idx="2407">
                  <c:v>13.940972222222221</c:v>
                </c:pt>
                <c:pt idx="2408">
                  <c:v>13.946753472222222</c:v>
                </c:pt>
                <c:pt idx="2409">
                  <c:v>13.952540509259258</c:v>
                </c:pt>
                <c:pt idx="2410">
                  <c:v>13.958327546296294</c:v>
                </c:pt>
                <c:pt idx="2411">
                  <c:v>13.96411458333333</c:v>
                </c:pt>
                <c:pt idx="2412">
                  <c:v>13.969901620370369</c:v>
                </c:pt>
                <c:pt idx="2413">
                  <c:v>13.975688657407407</c:v>
                </c:pt>
                <c:pt idx="2414">
                  <c:v>13.981481481481479</c:v>
                </c:pt>
                <c:pt idx="2415">
                  <c:v>13.987262731481481</c:v>
                </c:pt>
                <c:pt idx="2416">
                  <c:v>13.993049768518517</c:v>
                </c:pt>
                <c:pt idx="2417">
                  <c:v>13.998836805555552</c:v>
                </c:pt>
                <c:pt idx="2418">
                  <c:v>14.00462384259259</c:v>
                </c:pt>
                <c:pt idx="2419">
                  <c:v>14.010410879629628</c:v>
                </c:pt>
                <c:pt idx="2420">
                  <c:v>14.016197916666666</c:v>
                </c:pt>
                <c:pt idx="2421">
                  <c:v>14.02199074074074</c:v>
                </c:pt>
                <c:pt idx="2422">
                  <c:v>14.027771990740739</c:v>
                </c:pt>
                <c:pt idx="2423">
                  <c:v>14.033559027777777</c:v>
                </c:pt>
                <c:pt idx="2424">
                  <c:v>14.039346064814813</c:v>
                </c:pt>
                <c:pt idx="2425">
                  <c:v>14.045127314814817</c:v>
                </c:pt>
                <c:pt idx="2426">
                  <c:v>14.050920138888886</c:v>
                </c:pt>
                <c:pt idx="2427">
                  <c:v>14.056707175925924</c:v>
                </c:pt>
                <c:pt idx="2428">
                  <c:v>14.062494212962962</c:v>
                </c:pt>
                <c:pt idx="2429">
                  <c:v>14.068281249999998</c:v>
                </c:pt>
                <c:pt idx="2430">
                  <c:v>14.0740625</c:v>
                </c:pt>
                <c:pt idx="2431">
                  <c:v>14.079855324074073</c:v>
                </c:pt>
                <c:pt idx="2432">
                  <c:v>14.085642361111109</c:v>
                </c:pt>
                <c:pt idx="2433">
                  <c:v>14.091429398148145</c:v>
                </c:pt>
                <c:pt idx="2434">
                  <c:v>14.097216435185183</c:v>
                </c:pt>
                <c:pt idx="2435">
                  <c:v>14.103003472222222</c:v>
                </c:pt>
                <c:pt idx="2436">
                  <c:v>14.10879050925926</c:v>
                </c:pt>
                <c:pt idx="2437">
                  <c:v>14.114577546296294</c:v>
                </c:pt>
                <c:pt idx="2438">
                  <c:v>14.120364583333332</c:v>
                </c:pt>
                <c:pt idx="2439">
                  <c:v>14.126151620370369</c:v>
                </c:pt>
                <c:pt idx="2440">
                  <c:v>14.131938657407407</c:v>
                </c:pt>
                <c:pt idx="2441">
                  <c:v>14.137725694444441</c:v>
                </c:pt>
                <c:pt idx="2442">
                  <c:v>14.143512731481479</c:v>
                </c:pt>
                <c:pt idx="2443">
                  <c:v>14.149299768518517</c:v>
                </c:pt>
                <c:pt idx="2444">
                  <c:v>14.155086805555555</c:v>
                </c:pt>
                <c:pt idx="2445">
                  <c:v>14.160873842592592</c:v>
                </c:pt>
                <c:pt idx="2446">
                  <c:v>14.166666666666666</c:v>
                </c:pt>
                <c:pt idx="2447">
                  <c:v>14.172447916666664</c:v>
                </c:pt>
                <c:pt idx="2448">
                  <c:v>14.178234953703701</c:v>
                </c:pt>
                <c:pt idx="2449">
                  <c:v>14.184021990740739</c:v>
                </c:pt>
                <c:pt idx="2450">
                  <c:v>14.189809027777777</c:v>
                </c:pt>
                <c:pt idx="2451">
                  <c:v>14.195601851851851</c:v>
                </c:pt>
                <c:pt idx="2452">
                  <c:v>14.201377314814813</c:v>
                </c:pt>
                <c:pt idx="2453">
                  <c:v>14.207175925925924</c:v>
                </c:pt>
                <c:pt idx="2454">
                  <c:v>14.212957175925924</c:v>
                </c:pt>
                <c:pt idx="2455">
                  <c:v>14.218744212962962</c:v>
                </c:pt>
                <c:pt idx="2456">
                  <c:v>14.224531249999997</c:v>
                </c:pt>
                <c:pt idx="2457">
                  <c:v>14.230318287037035</c:v>
                </c:pt>
                <c:pt idx="2458">
                  <c:v>14.236105324074073</c:v>
                </c:pt>
                <c:pt idx="2459">
                  <c:v>14.241892361111111</c:v>
                </c:pt>
                <c:pt idx="2460">
                  <c:v>14.247679398148147</c:v>
                </c:pt>
                <c:pt idx="2461">
                  <c:v>14.253466435185183</c:v>
                </c:pt>
                <c:pt idx="2462">
                  <c:v>14.259247685185185</c:v>
                </c:pt>
                <c:pt idx="2463">
                  <c:v>14.265040509259258</c:v>
                </c:pt>
                <c:pt idx="2464">
                  <c:v>14.270827546296294</c:v>
                </c:pt>
                <c:pt idx="2465">
                  <c:v>14.276614583333332</c:v>
                </c:pt>
                <c:pt idx="2466">
                  <c:v>14.282395833333332</c:v>
                </c:pt>
                <c:pt idx="2467">
                  <c:v>14.288188657407407</c:v>
                </c:pt>
                <c:pt idx="2468">
                  <c:v>14.293975694444443</c:v>
                </c:pt>
                <c:pt idx="2469">
                  <c:v>14.299762731481479</c:v>
                </c:pt>
                <c:pt idx="2470">
                  <c:v>14.305549768518517</c:v>
                </c:pt>
                <c:pt idx="2471">
                  <c:v>14.311336805555552</c:v>
                </c:pt>
                <c:pt idx="2472">
                  <c:v>14.31712384259259</c:v>
                </c:pt>
                <c:pt idx="2473">
                  <c:v>14.322905092592592</c:v>
                </c:pt>
                <c:pt idx="2474">
                  <c:v>14.328697916666666</c:v>
                </c:pt>
                <c:pt idx="2475">
                  <c:v>14.334484953703704</c:v>
                </c:pt>
                <c:pt idx="2476">
                  <c:v>14.340271990740739</c:v>
                </c:pt>
                <c:pt idx="2477">
                  <c:v>14.346059027777775</c:v>
                </c:pt>
                <c:pt idx="2478">
                  <c:v>14.351851851851853</c:v>
                </c:pt>
                <c:pt idx="2479">
                  <c:v>14.357633101851849</c:v>
                </c:pt>
                <c:pt idx="2480">
                  <c:v>14.363420138888888</c:v>
                </c:pt>
                <c:pt idx="2481">
                  <c:v>14.369207175925926</c:v>
                </c:pt>
                <c:pt idx="2482">
                  <c:v>14.374994212962962</c:v>
                </c:pt>
                <c:pt idx="2483">
                  <c:v>14.380781249999998</c:v>
                </c:pt>
                <c:pt idx="2484">
                  <c:v>14.386568287037035</c:v>
                </c:pt>
                <c:pt idx="2485">
                  <c:v>14.392361111111111</c:v>
                </c:pt>
                <c:pt idx="2486">
                  <c:v>14.398142361111109</c:v>
                </c:pt>
                <c:pt idx="2487">
                  <c:v>14.403929398148145</c:v>
                </c:pt>
                <c:pt idx="2488">
                  <c:v>14.409716435185183</c:v>
                </c:pt>
                <c:pt idx="2489">
                  <c:v>14.415509259259258</c:v>
                </c:pt>
                <c:pt idx="2490">
                  <c:v>14.42129050925926</c:v>
                </c:pt>
                <c:pt idx="2491">
                  <c:v>14.427077546296294</c:v>
                </c:pt>
                <c:pt idx="2492">
                  <c:v>14.43286458333333</c:v>
                </c:pt>
                <c:pt idx="2493">
                  <c:v>14.438651620370369</c:v>
                </c:pt>
                <c:pt idx="2494">
                  <c:v>14.444444444444445</c:v>
                </c:pt>
                <c:pt idx="2495">
                  <c:v>14.450225694444443</c:v>
                </c:pt>
                <c:pt idx="2496">
                  <c:v>14.456012731481481</c:v>
                </c:pt>
                <c:pt idx="2497">
                  <c:v>14.461799768518517</c:v>
                </c:pt>
                <c:pt idx="2498">
                  <c:v>14.467586805555555</c:v>
                </c:pt>
                <c:pt idx="2499">
                  <c:v>14.47337384259259</c:v>
                </c:pt>
                <c:pt idx="2500">
                  <c:v>14.479160879629628</c:v>
                </c:pt>
                <c:pt idx="2501">
                  <c:v>14.484947916666664</c:v>
                </c:pt>
                <c:pt idx="2502">
                  <c:v>14.490734953703701</c:v>
                </c:pt>
                <c:pt idx="2503">
                  <c:v>14.496521990740739</c:v>
                </c:pt>
                <c:pt idx="2504">
                  <c:v>14.502309027777777</c:v>
                </c:pt>
                <c:pt idx="2505">
                  <c:v>14.508096064814815</c:v>
                </c:pt>
                <c:pt idx="2506">
                  <c:v>14.513883101851849</c:v>
                </c:pt>
                <c:pt idx="2507">
                  <c:v>14.519670138888886</c:v>
                </c:pt>
                <c:pt idx="2508">
                  <c:v>14.525457175925924</c:v>
                </c:pt>
                <c:pt idx="2509">
                  <c:v>14.531244212962962</c:v>
                </c:pt>
                <c:pt idx="2510">
                  <c:v>14.537037037037038</c:v>
                </c:pt>
                <c:pt idx="2511">
                  <c:v>14.542818287037036</c:v>
                </c:pt>
                <c:pt idx="2512">
                  <c:v>14.548605324074073</c:v>
                </c:pt>
                <c:pt idx="2513">
                  <c:v>14.554392361111111</c:v>
                </c:pt>
                <c:pt idx="2514">
                  <c:v>14.560179398148145</c:v>
                </c:pt>
                <c:pt idx="2515">
                  <c:v>14.565972222222221</c:v>
                </c:pt>
                <c:pt idx="2516">
                  <c:v>14.57175347222222</c:v>
                </c:pt>
                <c:pt idx="2517">
                  <c:v>14.577540509259258</c:v>
                </c:pt>
                <c:pt idx="2518">
                  <c:v>14.583327546296294</c:v>
                </c:pt>
                <c:pt idx="2519">
                  <c:v>14.589114583333332</c:v>
                </c:pt>
                <c:pt idx="2520">
                  <c:v>14.59490162037037</c:v>
                </c:pt>
                <c:pt idx="2521">
                  <c:v>14.600688657407407</c:v>
                </c:pt>
                <c:pt idx="2522">
                  <c:v>14.606475694444441</c:v>
                </c:pt>
                <c:pt idx="2523">
                  <c:v>14.612262731481479</c:v>
                </c:pt>
                <c:pt idx="2524">
                  <c:v>14.618049768518517</c:v>
                </c:pt>
                <c:pt idx="2525">
                  <c:v>14.623836805555555</c:v>
                </c:pt>
                <c:pt idx="2526">
                  <c:v>14.629629629629628</c:v>
                </c:pt>
                <c:pt idx="2527">
                  <c:v>14.635410879629628</c:v>
                </c:pt>
                <c:pt idx="2528">
                  <c:v>14.641197916666666</c:v>
                </c:pt>
                <c:pt idx="2529">
                  <c:v>14.646984953703701</c:v>
                </c:pt>
                <c:pt idx="2530">
                  <c:v>14.652771990740739</c:v>
                </c:pt>
                <c:pt idx="2531">
                  <c:v>14.658559027777775</c:v>
                </c:pt>
                <c:pt idx="2532">
                  <c:v>14.664346064814813</c:v>
                </c:pt>
                <c:pt idx="2533">
                  <c:v>14.670133101851849</c:v>
                </c:pt>
                <c:pt idx="2534">
                  <c:v>14.675920138888888</c:v>
                </c:pt>
                <c:pt idx="2535">
                  <c:v>14.681707175925926</c:v>
                </c:pt>
                <c:pt idx="2536">
                  <c:v>14.687494212962962</c:v>
                </c:pt>
                <c:pt idx="2537">
                  <c:v>14.693281249999997</c:v>
                </c:pt>
                <c:pt idx="2538">
                  <c:v>14.699068287037035</c:v>
                </c:pt>
                <c:pt idx="2539">
                  <c:v>14.704855324074073</c:v>
                </c:pt>
                <c:pt idx="2540">
                  <c:v>14.710642361111111</c:v>
                </c:pt>
                <c:pt idx="2541">
                  <c:v>14.716429398148147</c:v>
                </c:pt>
                <c:pt idx="2542">
                  <c:v>14.722222222222221</c:v>
                </c:pt>
                <c:pt idx="2543">
                  <c:v>14.728003472222222</c:v>
                </c:pt>
                <c:pt idx="2544">
                  <c:v>14.733790509259258</c:v>
                </c:pt>
                <c:pt idx="2545">
                  <c:v>14.739577546296294</c:v>
                </c:pt>
                <c:pt idx="2546">
                  <c:v>14.74536458333333</c:v>
                </c:pt>
                <c:pt idx="2547">
                  <c:v>14.751151620370369</c:v>
                </c:pt>
                <c:pt idx="2548">
                  <c:v>14.756938657407407</c:v>
                </c:pt>
                <c:pt idx="2549">
                  <c:v>14.762725694444443</c:v>
                </c:pt>
                <c:pt idx="2550">
                  <c:v>14.768518518518517</c:v>
                </c:pt>
                <c:pt idx="2551">
                  <c:v>14.774299768518517</c:v>
                </c:pt>
                <c:pt idx="2552">
                  <c:v>14.780086805555552</c:v>
                </c:pt>
                <c:pt idx="2553">
                  <c:v>14.78587384259259</c:v>
                </c:pt>
                <c:pt idx="2554">
                  <c:v>14.791660879629628</c:v>
                </c:pt>
                <c:pt idx="2555">
                  <c:v>14.797447916666666</c:v>
                </c:pt>
                <c:pt idx="2556">
                  <c:v>14.80324074074074</c:v>
                </c:pt>
                <c:pt idx="2557">
                  <c:v>14.809021990740739</c:v>
                </c:pt>
                <c:pt idx="2558">
                  <c:v>14.814814814814813</c:v>
                </c:pt>
                <c:pt idx="2559">
                  <c:v>14.820596064814813</c:v>
                </c:pt>
                <c:pt idx="2560">
                  <c:v>14.826383101851849</c:v>
                </c:pt>
                <c:pt idx="2561">
                  <c:v>14.832170138888886</c:v>
                </c:pt>
                <c:pt idx="2562">
                  <c:v>14.837957175925924</c:v>
                </c:pt>
                <c:pt idx="2563">
                  <c:v>14.843744212962962</c:v>
                </c:pt>
                <c:pt idx="2564">
                  <c:v>14.849531249999998</c:v>
                </c:pt>
                <c:pt idx="2565">
                  <c:v>14.855318287037036</c:v>
                </c:pt>
                <c:pt idx="2566">
                  <c:v>14.861099537037038</c:v>
                </c:pt>
                <c:pt idx="2567">
                  <c:v>14.866892361111109</c:v>
                </c:pt>
                <c:pt idx="2568">
                  <c:v>14.872679398148145</c:v>
                </c:pt>
                <c:pt idx="2569">
                  <c:v>14.878466435185183</c:v>
                </c:pt>
                <c:pt idx="2570">
                  <c:v>14.884253472222222</c:v>
                </c:pt>
                <c:pt idx="2571">
                  <c:v>14.89004050925926</c:v>
                </c:pt>
                <c:pt idx="2572">
                  <c:v>14.895827546296294</c:v>
                </c:pt>
                <c:pt idx="2573">
                  <c:v>14.901614583333332</c:v>
                </c:pt>
                <c:pt idx="2574">
                  <c:v>14.907407407407407</c:v>
                </c:pt>
                <c:pt idx="2575">
                  <c:v>14.913188657407407</c:v>
                </c:pt>
                <c:pt idx="2576">
                  <c:v>14.918975694444441</c:v>
                </c:pt>
                <c:pt idx="2577">
                  <c:v>14.924762731481479</c:v>
                </c:pt>
                <c:pt idx="2578">
                  <c:v>14.930549768518517</c:v>
                </c:pt>
                <c:pt idx="2579">
                  <c:v>14.936336805555555</c:v>
                </c:pt>
                <c:pt idx="2580">
                  <c:v>14.942123842592592</c:v>
                </c:pt>
                <c:pt idx="2581">
                  <c:v>14.947910879629628</c:v>
                </c:pt>
                <c:pt idx="2582">
                  <c:v>14.953697916666664</c:v>
                </c:pt>
                <c:pt idx="2583">
                  <c:v>14.959484953703701</c:v>
                </c:pt>
                <c:pt idx="2584">
                  <c:v>14.965271990740739</c:v>
                </c:pt>
                <c:pt idx="2585">
                  <c:v>14.971059027777777</c:v>
                </c:pt>
                <c:pt idx="2586">
                  <c:v>14.976846064814815</c:v>
                </c:pt>
                <c:pt idx="2587">
                  <c:v>14.982627314814813</c:v>
                </c:pt>
                <c:pt idx="2588">
                  <c:v>14.988420138888888</c:v>
                </c:pt>
                <c:pt idx="2589">
                  <c:v>14.994207175925924</c:v>
                </c:pt>
                <c:pt idx="2590">
                  <c:v>15</c:v>
                </c:pt>
                <c:pt idx="2591">
                  <c:v>15.005781249999997</c:v>
                </c:pt>
                <c:pt idx="2592">
                  <c:v>15.011568287037035</c:v>
                </c:pt>
                <c:pt idx="2593">
                  <c:v>15.017355324074073</c:v>
                </c:pt>
                <c:pt idx="2594">
                  <c:v>15.023142361111111</c:v>
                </c:pt>
                <c:pt idx="2595">
                  <c:v>15.028929398148147</c:v>
                </c:pt>
                <c:pt idx="2596">
                  <c:v>15.034716435185183</c:v>
                </c:pt>
                <c:pt idx="2597">
                  <c:v>15.04050925925926</c:v>
                </c:pt>
                <c:pt idx="2598">
                  <c:v>15.046290509259258</c:v>
                </c:pt>
                <c:pt idx="2599">
                  <c:v>15.052077546296294</c:v>
                </c:pt>
                <c:pt idx="2600">
                  <c:v>15.057864583333332</c:v>
                </c:pt>
                <c:pt idx="2601">
                  <c:v>15.06365162037037</c:v>
                </c:pt>
                <c:pt idx="2602">
                  <c:v>15.069438657407407</c:v>
                </c:pt>
                <c:pt idx="2603">
                  <c:v>15.075225694444443</c:v>
                </c:pt>
                <c:pt idx="2604">
                  <c:v>15.081012731481479</c:v>
                </c:pt>
                <c:pt idx="2605">
                  <c:v>15.086799768518517</c:v>
                </c:pt>
                <c:pt idx="2606">
                  <c:v>15.092581018518519</c:v>
                </c:pt>
                <c:pt idx="2607">
                  <c:v>15.09837384259259</c:v>
                </c:pt>
                <c:pt idx="2608">
                  <c:v>15.104160879629628</c:v>
                </c:pt>
                <c:pt idx="2609">
                  <c:v>15.109947916666666</c:v>
                </c:pt>
                <c:pt idx="2610">
                  <c:v>15.115729166666668</c:v>
                </c:pt>
                <c:pt idx="2611">
                  <c:v>15.121521990740739</c:v>
                </c:pt>
                <c:pt idx="2612">
                  <c:v>15.127309027777775</c:v>
                </c:pt>
                <c:pt idx="2613">
                  <c:v>15.133096064814813</c:v>
                </c:pt>
                <c:pt idx="2614">
                  <c:v>15.138883101851849</c:v>
                </c:pt>
                <c:pt idx="2615">
                  <c:v>15.144670138888888</c:v>
                </c:pt>
                <c:pt idx="2616">
                  <c:v>15.150457175925926</c:v>
                </c:pt>
                <c:pt idx="2617">
                  <c:v>15.156244212962962</c:v>
                </c:pt>
                <c:pt idx="2618">
                  <c:v>15.162031249999998</c:v>
                </c:pt>
                <c:pt idx="2619">
                  <c:v>15.167818287037035</c:v>
                </c:pt>
                <c:pt idx="2620">
                  <c:v>15.173605324074073</c:v>
                </c:pt>
                <c:pt idx="2621">
                  <c:v>15.179392361111109</c:v>
                </c:pt>
                <c:pt idx="2622">
                  <c:v>15.185185185185187</c:v>
                </c:pt>
                <c:pt idx="2623">
                  <c:v>15.190966435185183</c:v>
                </c:pt>
                <c:pt idx="2624">
                  <c:v>15.196753472222222</c:v>
                </c:pt>
                <c:pt idx="2625">
                  <c:v>15.20254050925926</c:v>
                </c:pt>
                <c:pt idx="2626">
                  <c:v>15.208327546296294</c:v>
                </c:pt>
                <c:pt idx="2627">
                  <c:v>15.21411458333333</c:v>
                </c:pt>
                <c:pt idx="2628">
                  <c:v>15.219901620370369</c:v>
                </c:pt>
                <c:pt idx="2629">
                  <c:v>15.225694444444445</c:v>
                </c:pt>
                <c:pt idx="2630">
                  <c:v>15.231475694444443</c:v>
                </c:pt>
                <c:pt idx="2631">
                  <c:v>15.237262731481481</c:v>
                </c:pt>
                <c:pt idx="2632">
                  <c:v>15.243049768518517</c:v>
                </c:pt>
                <c:pt idx="2633">
                  <c:v>15.248836805555555</c:v>
                </c:pt>
                <c:pt idx="2634">
                  <c:v>15.25462384259259</c:v>
                </c:pt>
                <c:pt idx="2635">
                  <c:v>15.260410879629628</c:v>
                </c:pt>
                <c:pt idx="2636">
                  <c:v>15.266197916666664</c:v>
                </c:pt>
                <c:pt idx="2637">
                  <c:v>15.271984953703701</c:v>
                </c:pt>
                <c:pt idx="2638">
                  <c:v>15.277777777777777</c:v>
                </c:pt>
                <c:pt idx="2639">
                  <c:v>15.283559027777777</c:v>
                </c:pt>
                <c:pt idx="2640">
                  <c:v>15.289346064814815</c:v>
                </c:pt>
                <c:pt idx="2641">
                  <c:v>15.295133101851849</c:v>
                </c:pt>
                <c:pt idx="2642">
                  <c:v>15.300920138888886</c:v>
                </c:pt>
                <c:pt idx="2643">
                  <c:v>15.306707175925924</c:v>
                </c:pt>
                <c:pt idx="2644">
                  <c:v>15.312494212962962</c:v>
                </c:pt>
                <c:pt idx="2645">
                  <c:v>15.318281249999998</c:v>
                </c:pt>
                <c:pt idx="2646">
                  <c:v>15.324074074074073</c:v>
                </c:pt>
                <c:pt idx="2647">
                  <c:v>15.329855324074073</c:v>
                </c:pt>
                <c:pt idx="2648">
                  <c:v>15.335642361111111</c:v>
                </c:pt>
                <c:pt idx="2649">
                  <c:v>15.341429398148145</c:v>
                </c:pt>
                <c:pt idx="2650">
                  <c:v>15.347216435185183</c:v>
                </c:pt>
                <c:pt idx="2651">
                  <c:v>15.35300347222222</c:v>
                </c:pt>
                <c:pt idx="2652">
                  <c:v>15.358790509259258</c:v>
                </c:pt>
                <c:pt idx="2653">
                  <c:v>15.364577546296294</c:v>
                </c:pt>
                <c:pt idx="2654">
                  <c:v>15.370370370370368</c:v>
                </c:pt>
                <c:pt idx="2655">
                  <c:v>15.37615162037037</c:v>
                </c:pt>
                <c:pt idx="2656">
                  <c:v>15.381938657407407</c:v>
                </c:pt>
                <c:pt idx="2657">
                  <c:v>15.387725694444441</c:v>
                </c:pt>
                <c:pt idx="2658">
                  <c:v>15.393512731481479</c:v>
                </c:pt>
                <c:pt idx="2659">
                  <c:v>15.399305555555555</c:v>
                </c:pt>
                <c:pt idx="2660">
                  <c:v>15.405086805555555</c:v>
                </c:pt>
                <c:pt idx="2661">
                  <c:v>15.410873842592592</c:v>
                </c:pt>
                <c:pt idx="2662">
                  <c:v>15.416660879629628</c:v>
                </c:pt>
                <c:pt idx="2663">
                  <c:v>15.422447916666666</c:v>
                </c:pt>
                <c:pt idx="2664">
                  <c:v>15.428234953703701</c:v>
                </c:pt>
                <c:pt idx="2665">
                  <c:v>15.434021990740739</c:v>
                </c:pt>
                <c:pt idx="2666">
                  <c:v>15.439809027777775</c:v>
                </c:pt>
                <c:pt idx="2667">
                  <c:v>15.445596064814813</c:v>
                </c:pt>
                <c:pt idx="2668">
                  <c:v>15.451383101851849</c:v>
                </c:pt>
                <c:pt idx="2669">
                  <c:v>15.457170138888888</c:v>
                </c:pt>
                <c:pt idx="2670">
                  <c:v>15.462962962962962</c:v>
                </c:pt>
                <c:pt idx="2671">
                  <c:v>15.468744212962962</c:v>
                </c:pt>
                <c:pt idx="2672">
                  <c:v>15.474531249999997</c:v>
                </c:pt>
                <c:pt idx="2673">
                  <c:v>15.480318287037035</c:v>
                </c:pt>
                <c:pt idx="2674">
                  <c:v>15.486105324074073</c:v>
                </c:pt>
                <c:pt idx="2675">
                  <c:v>15.491892361111111</c:v>
                </c:pt>
                <c:pt idx="2676">
                  <c:v>15.497679398148147</c:v>
                </c:pt>
                <c:pt idx="2677">
                  <c:v>15.503466435185183</c:v>
                </c:pt>
                <c:pt idx="2678">
                  <c:v>15.509253472222222</c:v>
                </c:pt>
                <c:pt idx="2679">
                  <c:v>15.515040509259258</c:v>
                </c:pt>
                <c:pt idx="2680">
                  <c:v>15.520827546296294</c:v>
                </c:pt>
                <c:pt idx="2681">
                  <c:v>15.52661458333333</c:v>
                </c:pt>
                <c:pt idx="2682">
                  <c:v>15.532401620370369</c:v>
                </c:pt>
                <c:pt idx="2683">
                  <c:v>15.538188657407407</c:v>
                </c:pt>
                <c:pt idx="2684">
                  <c:v>15.543975694444443</c:v>
                </c:pt>
                <c:pt idx="2685">
                  <c:v>15.549762731481481</c:v>
                </c:pt>
                <c:pt idx="2686">
                  <c:v>15.555555555555555</c:v>
                </c:pt>
                <c:pt idx="2687">
                  <c:v>15.561336805555552</c:v>
                </c:pt>
                <c:pt idx="2688">
                  <c:v>15.56712384259259</c:v>
                </c:pt>
                <c:pt idx="2689">
                  <c:v>15.572910879629628</c:v>
                </c:pt>
                <c:pt idx="2690">
                  <c:v>15.57869212962963</c:v>
                </c:pt>
                <c:pt idx="2691">
                  <c:v>15.584484953703704</c:v>
                </c:pt>
                <c:pt idx="2692">
                  <c:v>15.590271990740739</c:v>
                </c:pt>
                <c:pt idx="2693">
                  <c:v>15.596059027777777</c:v>
                </c:pt>
                <c:pt idx="2694">
                  <c:v>15.601846064814813</c:v>
                </c:pt>
                <c:pt idx="2695">
                  <c:v>15.607633101851849</c:v>
                </c:pt>
                <c:pt idx="2696">
                  <c:v>15.613420138888886</c:v>
                </c:pt>
                <c:pt idx="2697">
                  <c:v>15.619207175925924</c:v>
                </c:pt>
                <c:pt idx="2698">
                  <c:v>15.624994212962962</c:v>
                </c:pt>
                <c:pt idx="2699">
                  <c:v>15.630781249999998</c:v>
                </c:pt>
                <c:pt idx="2700">
                  <c:v>15.636574074074073</c:v>
                </c:pt>
                <c:pt idx="2701">
                  <c:v>15.642355324074073</c:v>
                </c:pt>
                <c:pt idx="2702">
                  <c:v>15.648148148148149</c:v>
                </c:pt>
                <c:pt idx="2703">
                  <c:v>15.653929398148145</c:v>
                </c:pt>
                <c:pt idx="2704">
                  <c:v>15.659716435185183</c:v>
                </c:pt>
                <c:pt idx="2705">
                  <c:v>15.665503472222222</c:v>
                </c:pt>
                <c:pt idx="2706">
                  <c:v>15.67129050925926</c:v>
                </c:pt>
                <c:pt idx="2707">
                  <c:v>15.677077546296294</c:v>
                </c:pt>
                <c:pt idx="2708">
                  <c:v>15.682864583333332</c:v>
                </c:pt>
                <c:pt idx="2709">
                  <c:v>15.688651620370369</c:v>
                </c:pt>
                <c:pt idx="2710">
                  <c:v>15.694438657407407</c:v>
                </c:pt>
                <c:pt idx="2711">
                  <c:v>15.700225694444441</c:v>
                </c:pt>
                <c:pt idx="2712">
                  <c:v>15.706012731481479</c:v>
                </c:pt>
                <c:pt idx="2713">
                  <c:v>15.711799768518517</c:v>
                </c:pt>
                <c:pt idx="2714">
                  <c:v>15.717586805555555</c:v>
                </c:pt>
                <c:pt idx="2715">
                  <c:v>15.723373842592592</c:v>
                </c:pt>
                <c:pt idx="2716">
                  <c:v>15.729160879629628</c:v>
                </c:pt>
                <c:pt idx="2717">
                  <c:v>15.734947916666664</c:v>
                </c:pt>
                <c:pt idx="2718">
                  <c:v>15.740740740740742</c:v>
                </c:pt>
                <c:pt idx="2719">
                  <c:v>15.746521990740739</c:v>
                </c:pt>
                <c:pt idx="2720">
                  <c:v>15.752309027777777</c:v>
                </c:pt>
                <c:pt idx="2721">
                  <c:v>15.758096064814815</c:v>
                </c:pt>
                <c:pt idx="2722">
                  <c:v>15.763883101851849</c:v>
                </c:pt>
                <c:pt idx="2723">
                  <c:v>15.769670138888888</c:v>
                </c:pt>
                <c:pt idx="2724">
                  <c:v>15.775457175925924</c:v>
                </c:pt>
                <c:pt idx="2725">
                  <c:v>15.781244212962962</c:v>
                </c:pt>
                <c:pt idx="2726">
                  <c:v>15.787031249999997</c:v>
                </c:pt>
                <c:pt idx="2727">
                  <c:v>15.792818287037035</c:v>
                </c:pt>
                <c:pt idx="2728">
                  <c:v>15.798605324074073</c:v>
                </c:pt>
                <c:pt idx="2729">
                  <c:v>15.804392361111111</c:v>
                </c:pt>
                <c:pt idx="2730">
                  <c:v>15.810179398148147</c:v>
                </c:pt>
                <c:pt idx="2731">
                  <c:v>15.815966435185183</c:v>
                </c:pt>
                <c:pt idx="2732">
                  <c:v>15.82175347222222</c:v>
                </c:pt>
                <c:pt idx="2733">
                  <c:v>15.827540509259258</c:v>
                </c:pt>
                <c:pt idx="2734">
                  <c:v>15.833333333333332</c:v>
                </c:pt>
                <c:pt idx="2735">
                  <c:v>15.839114583333332</c:v>
                </c:pt>
                <c:pt idx="2736">
                  <c:v>15.84490162037037</c:v>
                </c:pt>
                <c:pt idx="2737">
                  <c:v>15.850688657407407</c:v>
                </c:pt>
                <c:pt idx="2738">
                  <c:v>15.856475694444443</c:v>
                </c:pt>
                <c:pt idx="2739">
                  <c:v>15.862262731481479</c:v>
                </c:pt>
                <c:pt idx="2740">
                  <c:v>15.868049768518517</c:v>
                </c:pt>
                <c:pt idx="2741">
                  <c:v>15.873842592592593</c:v>
                </c:pt>
                <c:pt idx="2742">
                  <c:v>15.87962384259259</c:v>
                </c:pt>
                <c:pt idx="2743">
                  <c:v>15.885410879629628</c:v>
                </c:pt>
                <c:pt idx="2744">
                  <c:v>15.891197916666666</c:v>
                </c:pt>
                <c:pt idx="2745">
                  <c:v>15.896984953703704</c:v>
                </c:pt>
                <c:pt idx="2746">
                  <c:v>15.902771990740739</c:v>
                </c:pt>
                <c:pt idx="2747">
                  <c:v>15.908559027777775</c:v>
                </c:pt>
                <c:pt idx="2748">
                  <c:v>15.914346064814813</c:v>
                </c:pt>
                <c:pt idx="2749">
                  <c:v>15.920133101851849</c:v>
                </c:pt>
                <c:pt idx="2750">
                  <c:v>15.925914351851851</c:v>
                </c:pt>
                <c:pt idx="2751">
                  <c:v>15.931707175925926</c:v>
                </c:pt>
                <c:pt idx="2752">
                  <c:v>15.937494212962962</c:v>
                </c:pt>
                <c:pt idx="2753">
                  <c:v>15.943281249999998</c:v>
                </c:pt>
                <c:pt idx="2754">
                  <c:v>15.949068287037035</c:v>
                </c:pt>
                <c:pt idx="2755">
                  <c:v>15.954855324074073</c:v>
                </c:pt>
                <c:pt idx="2756">
                  <c:v>15.960642361111109</c:v>
                </c:pt>
                <c:pt idx="2757">
                  <c:v>15.966429398148145</c:v>
                </c:pt>
                <c:pt idx="2758">
                  <c:v>15.972216435185183</c:v>
                </c:pt>
                <c:pt idx="2759">
                  <c:v>15.978003472222222</c:v>
                </c:pt>
                <c:pt idx="2760">
                  <c:v>15.98379050925926</c:v>
                </c:pt>
                <c:pt idx="2761">
                  <c:v>15.989577546296294</c:v>
                </c:pt>
                <c:pt idx="2762">
                  <c:v>15.99536458333333</c:v>
                </c:pt>
                <c:pt idx="2763">
                  <c:v>16.001151620370369</c:v>
                </c:pt>
                <c:pt idx="2764">
                  <c:v>16.006938657407407</c:v>
                </c:pt>
                <c:pt idx="2765">
                  <c:v>16.012725694444445</c:v>
                </c:pt>
                <c:pt idx="2766">
                  <c:v>16.018524305555555</c:v>
                </c:pt>
                <c:pt idx="2767">
                  <c:v>16.024299768518517</c:v>
                </c:pt>
                <c:pt idx="2768">
                  <c:v>16.030081018518519</c:v>
                </c:pt>
                <c:pt idx="2769">
                  <c:v>16.03587384259259</c:v>
                </c:pt>
                <c:pt idx="2770">
                  <c:v>16.041660879629628</c:v>
                </c:pt>
                <c:pt idx="2771">
                  <c:v>16.047447916666663</c:v>
                </c:pt>
                <c:pt idx="2772">
                  <c:v>16.053234953703701</c:v>
                </c:pt>
                <c:pt idx="2773">
                  <c:v>16.059027777777779</c:v>
                </c:pt>
                <c:pt idx="2774">
                  <c:v>16.064809027777777</c:v>
                </c:pt>
                <c:pt idx="2775">
                  <c:v>16.070596064814815</c:v>
                </c:pt>
                <c:pt idx="2776">
                  <c:v>16.076383101851849</c:v>
                </c:pt>
                <c:pt idx="2777">
                  <c:v>16.082170138888888</c:v>
                </c:pt>
                <c:pt idx="2778">
                  <c:v>16.087957175925922</c:v>
                </c:pt>
                <c:pt idx="2779">
                  <c:v>16.09374421296296</c:v>
                </c:pt>
                <c:pt idx="2780">
                  <c:v>16.099531249999998</c:v>
                </c:pt>
                <c:pt idx="2781">
                  <c:v>16.105318287037036</c:v>
                </c:pt>
                <c:pt idx="2782">
                  <c:v>16.111111111111111</c:v>
                </c:pt>
                <c:pt idx="2783">
                  <c:v>16.116892361111109</c:v>
                </c:pt>
                <c:pt idx="2784">
                  <c:v>16.122679398148147</c:v>
                </c:pt>
                <c:pt idx="2785">
                  <c:v>16.128472222222221</c:v>
                </c:pt>
                <c:pt idx="2786">
                  <c:v>16.134247685185183</c:v>
                </c:pt>
                <c:pt idx="2787">
                  <c:v>16.140040509259258</c:v>
                </c:pt>
                <c:pt idx="2788">
                  <c:v>16.145827546296296</c:v>
                </c:pt>
                <c:pt idx="2789">
                  <c:v>16.151614583333334</c:v>
                </c:pt>
                <c:pt idx="2790">
                  <c:v>16.157401620370369</c:v>
                </c:pt>
                <c:pt idx="2791">
                  <c:v>16.163188657407407</c:v>
                </c:pt>
                <c:pt idx="2792">
                  <c:v>16.168975694444441</c:v>
                </c:pt>
                <c:pt idx="2793">
                  <c:v>16.174762731481479</c:v>
                </c:pt>
                <c:pt idx="2794">
                  <c:v>16.180549768518517</c:v>
                </c:pt>
                <c:pt idx="2795">
                  <c:v>16.186336805555555</c:v>
                </c:pt>
                <c:pt idx="2796">
                  <c:v>16.192123842592594</c:v>
                </c:pt>
                <c:pt idx="2797">
                  <c:v>16.197910879629628</c:v>
                </c:pt>
                <c:pt idx="2798">
                  <c:v>16.203703703703702</c:v>
                </c:pt>
                <c:pt idx="2799">
                  <c:v>16.209484953703701</c:v>
                </c:pt>
                <c:pt idx="2800">
                  <c:v>16.215271990740739</c:v>
                </c:pt>
                <c:pt idx="2801">
                  <c:v>16.221059027777773</c:v>
                </c:pt>
                <c:pt idx="2802">
                  <c:v>16.226846064814811</c:v>
                </c:pt>
                <c:pt idx="2803">
                  <c:v>16.232638888888889</c:v>
                </c:pt>
                <c:pt idx="2804">
                  <c:v>16.238420138888888</c:v>
                </c:pt>
                <c:pt idx="2805">
                  <c:v>16.244207175925926</c:v>
                </c:pt>
                <c:pt idx="2806">
                  <c:v>16.24999421296296</c:v>
                </c:pt>
                <c:pt idx="2807">
                  <c:v>16.255781249999998</c:v>
                </c:pt>
                <c:pt idx="2808">
                  <c:v>16.261568287037036</c:v>
                </c:pt>
                <c:pt idx="2809">
                  <c:v>16.267355324074071</c:v>
                </c:pt>
                <c:pt idx="2810">
                  <c:v>16.273142361111109</c:v>
                </c:pt>
                <c:pt idx="2811">
                  <c:v>16.278929398148147</c:v>
                </c:pt>
                <c:pt idx="2812">
                  <c:v>16.284716435185185</c:v>
                </c:pt>
                <c:pt idx="2813">
                  <c:v>16.29050347222222</c:v>
                </c:pt>
                <c:pt idx="2814">
                  <c:v>16.296296296296294</c:v>
                </c:pt>
                <c:pt idx="2815">
                  <c:v>16.302077546296296</c:v>
                </c:pt>
                <c:pt idx="2816">
                  <c:v>16.30786458333333</c:v>
                </c:pt>
                <c:pt idx="2817">
                  <c:v>16.313651620370369</c:v>
                </c:pt>
                <c:pt idx="2818">
                  <c:v>16.319438657407407</c:v>
                </c:pt>
                <c:pt idx="2819">
                  <c:v>16.325225694444445</c:v>
                </c:pt>
                <c:pt idx="2820">
                  <c:v>16.331012731481483</c:v>
                </c:pt>
                <c:pt idx="2821">
                  <c:v>16.336799768518517</c:v>
                </c:pt>
                <c:pt idx="2822">
                  <c:v>16.342586805555552</c:v>
                </c:pt>
                <c:pt idx="2823">
                  <c:v>16.34837384259259</c:v>
                </c:pt>
                <c:pt idx="2824">
                  <c:v>16.354160879629628</c:v>
                </c:pt>
                <c:pt idx="2825">
                  <c:v>16.359947916666666</c:v>
                </c:pt>
                <c:pt idx="2826">
                  <c:v>16.365734953703704</c:v>
                </c:pt>
                <c:pt idx="2827">
                  <c:v>16.371521990740739</c:v>
                </c:pt>
                <c:pt idx="2828">
                  <c:v>16.377309027777777</c:v>
                </c:pt>
                <c:pt idx="2829">
                  <c:v>16.383096064814811</c:v>
                </c:pt>
                <c:pt idx="2830">
                  <c:v>16.388888888888889</c:v>
                </c:pt>
                <c:pt idx="2831">
                  <c:v>16.394670138888888</c:v>
                </c:pt>
                <c:pt idx="2832">
                  <c:v>16.400457175925922</c:v>
                </c:pt>
                <c:pt idx="2833">
                  <c:v>16.40624421296296</c:v>
                </c:pt>
                <c:pt idx="2834">
                  <c:v>16.412031249999998</c:v>
                </c:pt>
                <c:pt idx="2835">
                  <c:v>16.417818287037036</c:v>
                </c:pt>
                <c:pt idx="2836">
                  <c:v>16.423605324074071</c:v>
                </c:pt>
                <c:pt idx="2837">
                  <c:v>16.429392361111109</c:v>
                </c:pt>
                <c:pt idx="2838">
                  <c:v>16.435179398148147</c:v>
                </c:pt>
                <c:pt idx="2839">
                  <c:v>16.440966435185185</c:v>
                </c:pt>
                <c:pt idx="2840">
                  <c:v>16.44675347222222</c:v>
                </c:pt>
                <c:pt idx="2841">
                  <c:v>16.452534722222222</c:v>
                </c:pt>
                <c:pt idx="2842">
                  <c:v>16.458327546296296</c:v>
                </c:pt>
                <c:pt idx="2843">
                  <c:v>16.464114583333334</c:v>
                </c:pt>
                <c:pt idx="2844">
                  <c:v>16.469907407407405</c:v>
                </c:pt>
                <c:pt idx="2845">
                  <c:v>16.475688657407407</c:v>
                </c:pt>
                <c:pt idx="2846">
                  <c:v>16.481481481481481</c:v>
                </c:pt>
                <c:pt idx="2847">
                  <c:v>16.487262731481479</c:v>
                </c:pt>
                <c:pt idx="2848">
                  <c:v>16.493049768518517</c:v>
                </c:pt>
                <c:pt idx="2849">
                  <c:v>16.498836805555555</c:v>
                </c:pt>
                <c:pt idx="2850">
                  <c:v>16.504623842592594</c:v>
                </c:pt>
                <c:pt idx="2851">
                  <c:v>16.510410879629628</c:v>
                </c:pt>
                <c:pt idx="2852">
                  <c:v>16.516197916666663</c:v>
                </c:pt>
                <c:pt idx="2853">
                  <c:v>16.521984953703701</c:v>
                </c:pt>
                <c:pt idx="2854">
                  <c:v>16.527766203703703</c:v>
                </c:pt>
                <c:pt idx="2855">
                  <c:v>16.533559027777777</c:v>
                </c:pt>
                <c:pt idx="2856">
                  <c:v>16.539346064814815</c:v>
                </c:pt>
                <c:pt idx="2857">
                  <c:v>16.545133101851849</c:v>
                </c:pt>
                <c:pt idx="2858">
                  <c:v>16.550920138888888</c:v>
                </c:pt>
                <c:pt idx="2859">
                  <c:v>16.556707175925922</c:v>
                </c:pt>
                <c:pt idx="2860">
                  <c:v>16.56249421296296</c:v>
                </c:pt>
                <c:pt idx="2861">
                  <c:v>16.568281249999998</c:v>
                </c:pt>
                <c:pt idx="2862">
                  <c:v>16.574074074074076</c:v>
                </c:pt>
                <c:pt idx="2863">
                  <c:v>16.579855324074071</c:v>
                </c:pt>
                <c:pt idx="2864">
                  <c:v>16.585642361111109</c:v>
                </c:pt>
                <c:pt idx="2865">
                  <c:v>16.591429398148147</c:v>
                </c:pt>
                <c:pt idx="2866">
                  <c:v>16.597216435185185</c:v>
                </c:pt>
                <c:pt idx="2867">
                  <c:v>16.60300347222222</c:v>
                </c:pt>
                <c:pt idx="2868">
                  <c:v>16.608790509259258</c:v>
                </c:pt>
                <c:pt idx="2869">
                  <c:v>16.614577546296296</c:v>
                </c:pt>
                <c:pt idx="2870">
                  <c:v>16.620364583333334</c:v>
                </c:pt>
                <c:pt idx="2871">
                  <c:v>16.626151620370369</c:v>
                </c:pt>
                <c:pt idx="2872">
                  <c:v>16.631938657407407</c:v>
                </c:pt>
                <c:pt idx="2873">
                  <c:v>16.637725694444445</c:v>
                </c:pt>
                <c:pt idx="2874">
                  <c:v>16.643512731481479</c:v>
                </c:pt>
                <c:pt idx="2875">
                  <c:v>16.649293981481481</c:v>
                </c:pt>
                <c:pt idx="2876">
                  <c:v>16.655086805555552</c:v>
                </c:pt>
                <c:pt idx="2877">
                  <c:v>16.66087384259259</c:v>
                </c:pt>
                <c:pt idx="2878">
                  <c:v>16.666666666666668</c:v>
                </c:pt>
                <c:pt idx="2879">
                  <c:v>16.672447916666666</c:v>
                </c:pt>
                <c:pt idx="2880">
                  <c:v>16.678234953703704</c:v>
                </c:pt>
                <c:pt idx="2881">
                  <c:v>16.684021990740739</c:v>
                </c:pt>
                <c:pt idx="2882">
                  <c:v>16.689809027777773</c:v>
                </c:pt>
                <c:pt idx="2883">
                  <c:v>16.695596064814811</c:v>
                </c:pt>
                <c:pt idx="2884">
                  <c:v>16.701383101851849</c:v>
                </c:pt>
                <c:pt idx="2885">
                  <c:v>16.707175925925927</c:v>
                </c:pt>
                <c:pt idx="2886">
                  <c:v>16.712957175925926</c:v>
                </c:pt>
                <c:pt idx="2887">
                  <c:v>16.71874421296296</c:v>
                </c:pt>
                <c:pt idx="2888">
                  <c:v>16.724531249999998</c:v>
                </c:pt>
                <c:pt idx="2889">
                  <c:v>16.730318287037036</c:v>
                </c:pt>
                <c:pt idx="2890">
                  <c:v>16.736105324074071</c:v>
                </c:pt>
                <c:pt idx="2891">
                  <c:v>16.741892361111109</c:v>
                </c:pt>
                <c:pt idx="2892">
                  <c:v>16.747679398148147</c:v>
                </c:pt>
                <c:pt idx="2893">
                  <c:v>16.753466435185185</c:v>
                </c:pt>
                <c:pt idx="2894">
                  <c:v>16.759259259259256</c:v>
                </c:pt>
                <c:pt idx="2895">
                  <c:v>16.765040509259258</c:v>
                </c:pt>
                <c:pt idx="2896">
                  <c:v>16.770827546296296</c:v>
                </c:pt>
                <c:pt idx="2897">
                  <c:v>16.77661458333333</c:v>
                </c:pt>
                <c:pt idx="2898">
                  <c:v>16.782395833333332</c:v>
                </c:pt>
                <c:pt idx="2899">
                  <c:v>16.788188657407407</c:v>
                </c:pt>
                <c:pt idx="2900">
                  <c:v>16.793975694444445</c:v>
                </c:pt>
                <c:pt idx="2901">
                  <c:v>16.799762731481483</c:v>
                </c:pt>
                <c:pt idx="2902">
                  <c:v>16.805549768518517</c:v>
                </c:pt>
                <c:pt idx="2903">
                  <c:v>16.811336805555555</c:v>
                </c:pt>
                <c:pt idx="2904">
                  <c:v>16.81712384259259</c:v>
                </c:pt>
                <c:pt idx="2905">
                  <c:v>16.822910879629628</c:v>
                </c:pt>
                <c:pt idx="2906">
                  <c:v>16.828697916666663</c:v>
                </c:pt>
                <c:pt idx="2907">
                  <c:v>16.834484953703701</c:v>
                </c:pt>
                <c:pt idx="2908">
                  <c:v>16.840271990740739</c:v>
                </c:pt>
                <c:pt idx="2909">
                  <c:v>16.846059027777777</c:v>
                </c:pt>
                <c:pt idx="2910">
                  <c:v>16.851851851851851</c:v>
                </c:pt>
                <c:pt idx="2911">
                  <c:v>16.857633101851849</c:v>
                </c:pt>
                <c:pt idx="2912">
                  <c:v>16.863420138888888</c:v>
                </c:pt>
                <c:pt idx="2913">
                  <c:v>16.869207175925922</c:v>
                </c:pt>
                <c:pt idx="2914">
                  <c:v>16.87499421296296</c:v>
                </c:pt>
                <c:pt idx="2915">
                  <c:v>16.880787037037038</c:v>
                </c:pt>
                <c:pt idx="2916">
                  <c:v>16.886568287037036</c:v>
                </c:pt>
                <c:pt idx="2917">
                  <c:v>16.892355324074071</c:v>
                </c:pt>
                <c:pt idx="2918">
                  <c:v>16.898142361111109</c:v>
                </c:pt>
                <c:pt idx="2919">
                  <c:v>16.903929398148147</c:v>
                </c:pt>
                <c:pt idx="2920">
                  <c:v>16.909716435185185</c:v>
                </c:pt>
                <c:pt idx="2921">
                  <c:v>16.91550347222222</c:v>
                </c:pt>
                <c:pt idx="2922">
                  <c:v>16.921290509259258</c:v>
                </c:pt>
                <c:pt idx="2923">
                  <c:v>16.927077546296296</c:v>
                </c:pt>
                <c:pt idx="2924">
                  <c:v>16.932864583333334</c:v>
                </c:pt>
                <c:pt idx="2925">
                  <c:v>16.938651620370369</c:v>
                </c:pt>
                <c:pt idx="2926">
                  <c:v>16.944444444444443</c:v>
                </c:pt>
                <c:pt idx="2927">
                  <c:v>16.950225694444441</c:v>
                </c:pt>
                <c:pt idx="2928">
                  <c:v>16.956012731481479</c:v>
                </c:pt>
                <c:pt idx="2929">
                  <c:v>16.961799768518517</c:v>
                </c:pt>
                <c:pt idx="2930">
                  <c:v>16.967586805555555</c:v>
                </c:pt>
                <c:pt idx="2931">
                  <c:v>16.973373842592594</c:v>
                </c:pt>
                <c:pt idx="2932">
                  <c:v>16.979160879629628</c:v>
                </c:pt>
                <c:pt idx="2933">
                  <c:v>16.984947916666666</c:v>
                </c:pt>
                <c:pt idx="2934">
                  <c:v>16.990734953703701</c:v>
                </c:pt>
                <c:pt idx="2935">
                  <c:v>16.996521990740739</c:v>
                </c:pt>
                <c:pt idx="2936">
                  <c:v>17.002309027777773</c:v>
                </c:pt>
                <c:pt idx="2937">
                  <c:v>17.008096064814811</c:v>
                </c:pt>
                <c:pt idx="2938">
                  <c:v>17.013883101851849</c:v>
                </c:pt>
                <c:pt idx="2939">
                  <c:v>17.019670138888888</c:v>
                </c:pt>
                <c:pt idx="2940">
                  <c:v>17.025457175925926</c:v>
                </c:pt>
                <c:pt idx="2941">
                  <c:v>17.03124421296296</c:v>
                </c:pt>
                <c:pt idx="2942">
                  <c:v>17.037037037037038</c:v>
                </c:pt>
                <c:pt idx="2943">
                  <c:v>17.042818287037036</c:v>
                </c:pt>
                <c:pt idx="2944">
                  <c:v>17.048605324074071</c:v>
                </c:pt>
                <c:pt idx="2945">
                  <c:v>17.054392361111109</c:v>
                </c:pt>
                <c:pt idx="2946">
                  <c:v>17.060179398148147</c:v>
                </c:pt>
                <c:pt idx="2947">
                  <c:v>17.065966435185185</c:v>
                </c:pt>
                <c:pt idx="2948">
                  <c:v>17.07175347222222</c:v>
                </c:pt>
                <c:pt idx="2949">
                  <c:v>17.077540509259258</c:v>
                </c:pt>
                <c:pt idx="2950">
                  <c:v>17.083327546296296</c:v>
                </c:pt>
                <c:pt idx="2951">
                  <c:v>17.08912037037037</c:v>
                </c:pt>
                <c:pt idx="2952">
                  <c:v>17.094901620370369</c:v>
                </c:pt>
                <c:pt idx="2953">
                  <c:v>17.100688657407407</c:v>
                </c:pt>
                <c:pt idx="2954">
                  <c:v>17.106475694444445</c:v>
                </c:pt>
                <c:pt idx="2955">
                  <c:v>17.112262731481483</c:v>
                </c:pt>
                <c:pt idx="2956">
                  <c:v>17.118049768518517</c:v>
                </c:pt>
                <c:pt idx="2957">
                  <c:v>17.123836805555552</c:v>
                </c:pt>
                <c:pt idx="2958">
                  <c:v>17.129618055555557</c:v>
                </c:pt>
                <c:pt idx="2959">
                  <c:v>17.135410879629628</c:v>
                </c:pt>
                <c:pt idx="2960">
                  <c:v>17.141197916666666</c:v>
                </c:pt>
                <c:pt idx="2961">
                  <c:v>17.146984953703704</c:v>
                </c:pt>
                <c:pt idx="2962">
                  <c:v>17.152771990740739</c:v>
                </c:pt>
                <c:pt idx="2963">
                  <c:v>17.158559027777777</c:v>
                </c:pt>
                <c:pt idx="2964">
                  <c:v>17.164346064814811</c:v>
                </c:pt>
                <c:pt idx="2965">
                  <c:v>17.170133101851849</c:v>
                </c:pt>
                <c:pt idx="2966">
                  <c:v>17.175920138888888</c:v>
                </c:pt>
                <c:pt idx="2967">
                  <c:v>17.181707175925922</c:v>
                </c:pt>
                <c:pt idx="2968">
                  <c:v>17.18749421296296</c:v>
                </c:pt>
                <c:pt idx="2969">
                  <c:v>17.193281249999998</c:v>
                </c:pt>
                <c:pt idx="2970">
                  <c:v>17.199068287037036</c:v>
                </c:pt>
                <c:pt idx="2971">
                  <c:v>17.204849537037038</c:v>
                </c:pt>
                <c:pt idx="2972">
                  <c:v>17.210642361111109</c:v>
                </c:pt>
                <c:pt idx="2973">
                  <c:v>17.216429398148147</c:v>
                </c:pt>
                <c:pt idx="2974">
                  <c:v>17.222222222222221</c:v>
                </c:pt>
                <c:pt idx="2975">
                  <c:v>17.22800925925926</c:v>
                </c:pt>
                <c:pt idx="2976">
                  <c:v>17.233790509259258</c:v>
                </c:pt>
                <c:pt idx="2977">
                  <c:v>17.239577546296296</c:v>
                </c:pt>
                <c:pt idx="2978">
                  <c:v>17.245364583333334</c:v>
                </c:pt>
                <c:pt idx="2979">
                  <c:v>17.251151620370369</c:v>
                </c:pt>
                <c:pt idx="2980">
                  <c:v>17.256938657407407</c:v>
                </c:pt>
                <c:pt idx="2981">
                  <c:v>17.262725694444441</c:v>
                </c:pt>
                <c:pt idx="2982">
                  <c:v>17.268512731481479</c:v>
                </c:pt>
                <c:pt idx="2983">
                  <c:v>17.274299768518517</c:v>
                </c:pt>
                <c:pt idx="2984">
                  <c:v>17.280086805555555</c:v>
                </c:pt>
                <c:pt idx="2985">
                  <c:v>17.285873842592594</c:v>
                </c:pt>
                <c:pt idx="2986">
                  <c:v>17.291660879629628</c:v>
                </c:pt>
                <c:pt idx="2987">
                  <c:v>17.297447916666663</c:v>
                </c:pt>
                <c:pt idx="2988">
                  <c:v>17.30324074074074</c:v>
                </c:pt>
                <c:pt idx="2989">
                  <c:v>17.309021990740739</c:v>
                </c:pt>
                <c:pt idx="2990">
                  <c:v>17.314814814814817</c:v>
                </c:pt>
                <c:pt idx="2991">
                  <c:v>17.320596064814815</c:v>
                </c:pt>
                <c:pt idx="2992">
                  <c:v>17.326383101851849</c:v>
                </c:pt>
                <c:pt idx="2993">
                  <c:v>17.332170138888888</c:v>
                </c:pt>
                <c:pt idx="2994">
                  <c:v>17.337957175925922</c:v>
                </c:pt>
                <c:pt idx="2995">
                  <c:v>17.34374421296296</c:v>
                </c:pt>
                <c:pt idx="2996">
                  <c:v>17.349531249999998</c:v>
                </c:pt>
                <c:pt idx="2997">
                  <c:v>17.355318287037036</c:v>
                </c:pt>
                <c:pt idx="2998">
                  <c:v>17.361105324074071</c:v>
                </c:pt>
                <c:pt idx="2999">
                  <c:v>17.366892361111109</c:v>
                </c:pt>
                <c:pt idx="3000">
                  <c:v>17.372679398148147</c:v>
                </c:pt>
                <c:pt idx="3001">
                  <c:v>17.378466435185185</c:v>
                </c:pt>
                <c:pt idx="3002">
                  <c:v>17.38425347222222</c:v>
                </c:pt>
                <c:pt idx="3003">
                  <c:v>17.390040509259258</c:v>
                </c:pt>
                <c:pt idx="3004">
                  <c:v>17.395827546296296</c:v>
                </c:pt>
                <c:pt idx="3005">
                  <c:v>17.401614583333334</c:v>
                </c:pt>
                <c:pt idx="3006">
                  <c:v>17.407407407407405</c:v>
                </c:pt>
                <c:pt idx="3007">
                  <c:v>17.413188657407407</c:v>
                </c:pt>
                <c:pt idx="3008">
                  <c:v>17.418975694444445</c:v>
                </c:pt>
                <c:pt idx="3009">
                  <c:v>17.424762731481479</c:v>
                </c:pt>
                <c:pt idx="3010">
                  <c:v>17.430549768518517</c:v>
                </c:pt>
                <c:pt idx="3011">
                  <c:v>17.436336805555552</c:v>
                </c:pt>
                <c:pt idx="3012">
                  <c:v>17.44212384259259</c:v>
                </c:pt>
                <c:pt idx="3013">
                  <c:v>17.447910879629628</c:v>
                </c:pt>
                <c:pt idx="3014">
                  <c:v>17.453697916666666</c:v>
                </c:pt>
                <c:pt idx="3015">
                  <c:v>17.459484953703704</c:v>
                </c:pt>
                <c:pt idx="3016">
                  <c:v>17.465271990740739</c:v>
                </c:pt>
                <c:pt idx="3017">
                  <c:v>17.471059027777773</c:v>
                </c:pt>
                <c:pt idx="3018">
                  <c:v>17.476846064814811</c:v>
                </c:pt>
                <c:pt idx="3019">
                  <c:v>17.482633101851849</c:v>
                </c:pt>
                <c:pt idx="3020">
                  <c:v>17.488425925925927</c:v>
                </c:pt>
                <c:pt idx="3021">
                  <c:v>17.494207175925926</c:v>
                </c:pt>
                <c:pt idx="3022">
                  <c:v>17.5</c:v>
                </c:pt>
                <c:pt idx="3023">
                  <c:v>17.505781249999998</c:v>
                </c:pt>
                <c:pt idx="3024">
                  <c:v>17.511568287037036</c:v>
                </c:pt>
                <c:pt idx="3025">
                  <c:v>17.517355324074071</c:v>
                </c:pt>
                <c:pt idx="3026">
                  <c:v>17.523142361111109</c:v>
                </c:pt>
                <c:pt idx="3027">
                  <c:v>17.528929398148147</c:v>
                </c:pt>
                <c:pt idx="3028">
                  <c:v>17.534716435185185</c:v>
                </c:pt>
                <c:pt idx="3029">
                  <c:v>17.540509259259256</c:v>
                </c:pt>
                <c:pt idx="3030">
                  <c:v>17.546290509259258</c:v>
                </c:pt>
                <c:pt idx="3031">
                  <c:v>17.552077546296296</c:v>
                </c:pt>
                <c:pt idx="3032">
                  <c:v>17.55786458333333</c:v>
                </c:pt>
                <c:pt idx="3033">
                  <c:v>17.563651620370369</c:v>
                </c:pt>
                <c:pt idx="3034">
                  <c:v>17.569438657407407</c:v>
                </c:pt>
                <c:pt idx="3035">
                  <c:v>17.575225694444445</c:v>
                </c:pt>
                <c:pt idx="3036">
                  <c:v>17.581012731481483</c:v>
                </c:pt>
                <c:pt idx="3037">
                  <c:v>17.586799768518517</c:v>
                </c:pt>
                <c:pt idx="3038">
                  <c:v>17.592592592592592</c:v>
                </c:pt>
                <c:pt idx="3039">
                  <c:v>17.59837384259259</c:v>
                </c:pt>
                <c:pt idx="3040">
                  <c:v>17.604160879629628</c:v>
                </c:pt>
                <c:pt idx="3041">
                  <c:v>17.609947916666663</c:v>
                </c:pt>
                <c:pt idx="3042">
                  <c:v>17.615734953703701</c:v>
                </c:pt>
                <c:pt idx="3043">
                  <c:v>17.621521990740739</c:v>
                </c:pt>
                <c:pt idx="3044">
                  <c:v>17.627309027777777</c:v>
                </c:pt>
                <c:pt idx="3045">
                  <c:v>17.633096064814815</c:v>
                </c:pt>
                <c:pt idx="3046">
                  <c:v>17.638883101851849</c:v>
                </c:pt>
                <c:pt idx="3047">
                  <c:v>17.644670138888888</c:v>
                </c:pt>
                <c:pt idx="3048">
                  <c:v>17.650457175925922</c:v>
                </c:pt>
                <c:pt idx="3049">
                  <c:v>17.65624421296296</c:v>
                </c:pt>
                <c:pt idx="3050">
                  <c:v>17.662031249999998</c:v>
                </c:pt>
                <c:pt idx="3051">
                  <c:v>17.667818287037036</c:v>
                </c:pt>
                <c:pt idx="3052">
                  <c:v>17.673605324074071</c:v>
                </c:pt>
                <c:pt idx="3053">
                  <c:v>17.679392361111109</c:v>
                </c:pt>
                <c:pt idx="3054">
                  <c:v>17.685185185185183</c:v>
                </c:pt>
                <c:pt idx="3055">
                  <c:v>17.690966435185185</c:v>
                </c:pt>
                <c:pt idx="3056">
                  <c:v>17.69675347222222</c:v>
                </c:pt>
                <c:pt idx="3057">
                  <c:v>17.702540509259258</c:v>
                </c:pt>
                <c:pt idx="3058">
                  <c:v>17.708327546296296</c:v>
                </c:pt>
                <c:pt idx="3059">
                  <c:v>17.71412037037037</c:v>
                </c:pt>
                <c:pt idx="3060">
                  <c:v>17.719901620370369</c:v>
                </c:pt>
                <c:pt idx="3061">
                  <c:v>17.725688657407407</c:v>
                </c:pt>
                <c:pt idx="3062">
                  <c:v>17.731475694444441</c:v>
                </c:pt>
                <c:pt idx="3063">
                  <c:v>17.737262731481479</c:v>
                </c:pt>
                <c:pt idx="3064">
                  <c:v>17.743049768518517</c:v>
                </c:pt>
                <c:pt idx="3065">
                  <c:v>17.748831018518519</c:v>
                </c:pt>
                <c:pt idx="3066">
                  <c:v>17.754623842592594</c:v>
                </c:pt>
                <c:pt idx="3067">
                  <c:v>17.760410879629628</c:v>
                </c:pt>
                <c:pt idx="3068">
                  <c:v>17.766203703703702</c:v>
                </c:pt>
                <c:pt idx="3069">
                  <c:v>17.771984953703701</c:v>
                </c:pt>
                <c:pt idx="3070">
                  <c:v>17.777777777777779</c:v>
                </c:pt>
                <c:pt idx="3071">
                  <c:v>17.783559027777773</c:v>
                </c:pt>
                <c:pt idx="3072">
                  <c:v>17.789346064814811</c:v>
                </c:pt>
                <c:pt idx="3073">
                  <c:v>17.795133101851849</c:v>
                </c:pt>
                <c:pt idx="3074">
                  <c:v>17.800920138888891</c:v>
                </c:pt>
                <c:pt idx="3075">
                  <c:v>17.806707175925926</c:v>
                </c:pt>
                <c:pt idx="3076">
                  <c:v>17.8125</c:v>
                </c:pt>
                <c:pt idx="3077">
                  <c:v>17.818281249999998</c:v>
                </c:pt>
                <c:pt idx="3078">
                  <c:v>17.824068287037033</c:v>
                </c:pt>
                <c:pt idx="3079">
                  <c:v>17.829855324074071</c:v>
                </c:pt>
                <c:pt idx="3080">
                  <c:v>17.835648148148145</c:v>
                </c:pt>
                <c:pt idx="3081">
                  <c:v>17.841429398148147</c:v>
                </c:pt>
                <c:pt idx="3082">
                  <c:v>17.847216435185185</c:v>
                </c:pt>
                <c:pt idx="3083">
                  <c:v>17.85300347222222</c:v>
                </c:pt>
                <c:pt idx="3084">
                  <c:v>17.858790509259258</c:v>
                </c:pt>
                <c:pt idx="3085">
                  <c:v>17.864577546296296</c:v>
                </c:pt>
                <c:pt idx="3086">
                  <c:v>17.870370370370374</c:v>
                </c:pt>
                <c:pt idx="3087">
                  <c:v>17.876151620370365</c:v>
                </c:pt>
                <c:pt idx="3088">
                  <c:v>17.881938657407407</c:v>
                </c:pt>
                <c:pt idx="3089">
                  <c:v>17.887725694444445</c:v>
                </c:pt>
                <c:pt idx="3090">
                  <c:v>17.893512731481483</c:v>
                </c:pt>
                <c:pt idx="3091">
                  <c:v>17.899299768518517</c:v>
                </c:pt>
                <c:pt idx="3092">
                  <c:v>17.905086805555552</c:v>
                </c:pt>
                <c:pt idx="3093">
                  <c:v>17.91087384259259</c:v>
                </c:pt>
                <c:pt idx="3094">
                  <c:v>17.916660879629628</c:v>
                </c:pt>
                <c:pt idx="3095">
                  <c:v>17.922447916666666</c:v>
                </c:pt>
                <c:pt idx="3096">
                  <c:v>17.928234953703704</c:v>
                </c:pt>
                <c:pt idx="3097">
                  <c:v>17.934016203703703</c:v>
                </c:pt>
                <c:pt idx="3098">
                  <c:v>17.939809027777773</c:v>
                </c:pt>
                <c:pt idx="3099">
                  <c:v>17.945596064814815</c:v>
                </c:pt>
                <c:pt idx="3100">
                  <c:v>17.951388888888889</c:v>
                </c:pt>
                <c:pt idx="3101">
                  <c:v>17.957170138888888</c:v>
                </c:pt>
                <c:pt idx="3102">
                  <c:v>17.962962962962965</c:v>
                </c:pt>
                <c:pt idx="3103">
                  <c:v>17.96874421296296</c:v>
                </c:pt>
                <c:pt idx="3104">
                  <c:v>17.974531250000002</c:v>
                </c:pt>
                <c:pt idx="3105">
                  <c:v>17.980318287037036</c:v>
                </c:pt>
                <c:pt idx="3106">
                  <c:v>17.986105324074071</c:v>
                </c:pt>
                <c:pt idx="3107">
                  <c:v>17.991892361111109</c:v>
                </c:pt>
                <c:pt idx="3108">
                  <c:v>17.997679398148144</c:v>
                </c:pt>
                <c:pt idx="3109">
                  <c:v>18.003466435185185</c:v>
                </c:pt>
                <c:pt idx="3110">
                  <c:v>18.009253472222223</c:v>
                </c:pt>
                <c:pt idx="3111">
                  <c:v>18.015040509259258</c:v>
                </c:pt>
                <c:pt idx="3112">
                  <c:v>18.020827546296296</c:v>
                </c:pt>
                <c:pt idx="3113">
                  <c:v>18.02661458333333</c:v>
                </c:pt>
                <c:pt idx="3114">
                  <c:v>18.032401620370369</c:v>
                </c:pt>
                <c:pt idx="3115">
                  <c:v>18.038188657407407</c:v>
                </c:pt>
                <c:pt idx="3116">
                  <c:v>18.043975694444441</c:v>
                </c:pt>
                <c:pt idx="3117">
                  <c:v>18.049762731481476</c:v>
                </c:pt>
                <c:pt idx="3118">
                  <c:v>18.055555555555554</c:v>
                </c:pt>
                <c:pt idx="3119">
                  <c:v>18.061336805555555</c:v>
                </c:pt>
                <c:pt idx="3120">
                  <c:v>18.067123842592594</c:v>
                </c:pt>
                <c:pt idx="3121">
                  <c:v>18.072910879629628</c:v>
                </c:pt>
                <c:pt idx="3122">
                  <c:v>18.078697916666663</c:v>
                </c:pt>
                <c:pt idx="3123">
                  <c:v>18.084484953703701</c:v>
                </c:pt>
                <c:pt idx="3124">
                  <c:v>18.090271990740739</c:v>
                </c:pt>
                <c:pt idx="3125">
                  <c:v>18.09605902777778</c:v>
                </c:pt>
                <c:pt idx="3126">
                  <c:v>18.101846064814815</c:v>
                </c:pt>
                <c:pt idx="3127">
                  <c:v>18.107633101851849</c:v>
                </c:pt>
                <c:pt idx="3128">
                  <c:v>18.113420138888888</c:v>
                </c:pt>
                <c:pt idx="3129">
                  <c:v>18.119201388888893</c:v>
                </c:pt>
                <c:pt idx="3130">
                  <c:v>18.12499421296296</c:v>
                </c:pt>
                <c:pt idx="3131">
                  <c:v>18.130775462962962</c:v>
                </c:pt>
                <c:pt idx="3132">
                  <c:v>18.136568287037033</c:v>
                </c:pt>
                <c:pt idx="3133">
                  <c:v>18.142355324074071</c:v>
                </c:pt>
                <c:pt idx="3134">
                  <c:v>18.148148148148145</c:v>
                </c:pt>
                <c:pt idx="3135">
                  <c:v>18.153929398148147</c:v>
                </c:pt>
                <c:pt idx="3136">
                  <c:v>18.159716435185185</c:v>
                </c:pt>
                <c:pt idx="3137">
                  <c:v>18.16550347222222</c:v>
                </c:pt>
                <c:pt idx="3138">
                  <c:v>18.171290509259254</c:v>
                </c:pt>
                <c:pt idx="3139">
                  <c:v>18.177077546296296</c:v>
                </c:pt>
                <c:pt idx="3140">
                  <c:v>18.182864583333334</c:v>
                </c:pt>
                <c:pt idx="3141">
                  <c:v>18.188651620370369</c:v>
                </c:pt>
                <c:pt idx="3142">
                  <c:v>18.194432870370367</c:v>
                </c:pt>
                <c:pt idx="3143">
                  <c:v>18.200225694444441</c:v>
                </c:pt>
                <c:pt idx="3144">
                  <c:v>18.206012731481483</c:v>
                </c:pt>
                <c:pt idx="3145">
                  <c:v>18.211793981481481</c:v>
                </c:pt>
                <c:pt idx="3146">
                  <c:v>18.217586805555552</c:v>
                </c:pt>
                <c:pt idx="3147">
                  <c:v>18.22337384259259</c:v>
                </c:pt>
                <c:pt idx="3148">
                  <c:v>18.229160879629628</c:v>
                </c:pt>
                <c:pt idx="3149">
                  <c:v>18.234947916666666</c:v>
                </c:pt>
                <c:pt idx="3150">
                  <c:v>18.240740740740737</c:v>
                </c:pt>
                <c:pt idx="3151">
                  <c:v>18.246521990740739</c:v>
                </c:pt>
                <c:pt idx="3152">
                  <c:v>18.252303240740741</c:v>
                </c:pt>
                <c:pt idx="3153">
                  <c:v>18.258096064814811</c:v>
                </c:pt>
                <c:pt idx="3154">
                  <c:v>18.263883101851849</c:v>
                </c:pt>
                <c:pt idx="3155">
                  <c:v>18.269675925925924</c:v>
                </c:pt>
                <c:pt idx="3156">
                  <c:v>18.275457175925926</c:v>
                </c:pt>
                <c:pt idx="3157">
                  <c:v>18.28124421296296</c:v>
                </c:pt>
                <c:pt idx="3158">
                  <c:v>18.287031249999998</c:v>
                </c:pt>
                <c:pt idx="3159">
                  <c:v>18.292818287037036</c:v>
                </c:pt>
                <c:pt idx="3160">
                  <c:v>18.298605324074071</c:v>
                </c:pt>
                <c:pt idx="3161">
                  <c:v>18.304392361111109</c:v>
                </c:pt>
                <c:pt idx="3162">
                  <c:v>18.310173611111111</c:v>
                </c:pt>
                <c:pt idx="3163">
                  <c:v>18.315966435185185</c:v>
                </c:pt>
                <c:pt idx="3164">
                  <c:v>18.321753472222223</c:v>
                </c:pt>
                <c:pt idx="3165">
                  <c:v>18.327540509259258</c:v>
                </c:pt>
                <c:pt idx="3166">
                  <c:v>18.333333333333332</c:v>
                </c:pt>
                <c:pt idx="3167">
                  <c:v>18.33911458333333</c:v>
                </c:pt>
                <c:pt idx="3168">
                  <c:v>18.344901620370365</c:v>
                </c:pt>
                <c:pt idx="3169">
                  <c:v>18.350688657407407</c:v>
                </c:pt>
                <c:pt idx="3170">
                  <c:v>18.356475694444445</c:v>
                </c:pt>
                <c:pt idx="3171">
                  <c:v>18.362262731481483</c:v>
                </c:pt>
                <c:pt idx="3172">
                  <c:v>18.368049768518517</c:v>
                </c:pt>
                <c:pt idx="3173">
                  <c:v>18.373842592592592</c:v>
                </c:pt>
                <c:pt idx="3174">
                  <c:v>18.379623842592594</c:v>
                </c:pt>
                <c:pt idx="3175">
                  <c:v>18.385410879629628</c:v>
                </c:pt>
                <c:pt idx="3176">
                  <c:v>18.391197916666663</c:v>
                </c:pt>
                <c:pt idx="3177">
                  <c:v>18.396984953703701</c:v>
                </c:pt>
                <c:pt idx="3178">
                  <c:v>18.402771990740739</c:v>
                </c:pt>
                <c:pt idx="3179">
                  <c:v>18.408553240740741</c:v>
                </c:pt>
                <c:pt idx="3180">
                  <c:v>18.414346064814815</c:v>
                </c:pt>
                <c:pt idx="3181">
                  <c:v>18.420133101851849</c:v>
                </c:pt>
                <c:pt idx="3182">
                  <c:v>18.425914351851851</c:v>
                </c:pt>
                <c:pt idx="3183">
                  <c:v>18.431707175925922</c:v>
                </c:pt>
                <c:pt idx="3184">
                  <c:v>18.43749421296296</c:v>
                </c:pt>
                <c:pt idx="3185">
                  <c:v>18.443281250000002</c:v>
                </c:pt>
                <c:pt idx="3186">
                  <c:v>18.449068287037036</c:v>
                </c:pt>
                <c:pt idx="3187">
                  <c:v>18.454855324074071</c:v>
                </c:pt>
                <c:pt idx="3188">
                  <c:v>18.460642361111109</c:v>
                </c:pt>
                <c:pt idx="3189">
                  <c:v>18.466429398148147</c:v>
                </c:pt>
                <c:pt idx="3190">
                  <c:v>18.472216435185185</c:v>
                </c:pt>
                <c:pt idx="3191">
                  <c:v>18.47800347222222</c:v>
                </c:pt>
                <c:pt idx="3192">
                  <c:v>18.483790509259254</c:v>
                </c:pt>
                <c:pt idx="3193">
                  <c:v>18.489577546296296</c:v>
                </c:pt>
                <c:pt idx="3194">
                  <c:v>18.495364583333334</c:v>
                </c:pt>
                <c:pt idx="3195">
                  <c:v>18.501151620370369</c:v>
                </c:pt>
                <c:pt idx="3196">
                  <c:v>18.506938657407407</c:v>
                </c:pt>
                <c:pt idx="3197">
                  <c:v>18.512725694444441</c:v>
                </c:pt>
                <c:pt idx="3198">
                  <c:v>18.518518518518519</c:v>
                </c:pt>
                <c:pt idx="3199">
                  <c:v>18.524299768518517</c:v>
                </c:pt>
                <c:pt idx="3200">
                  <c:v>18.530086805555555</c:v>
                </c:pt>
                <c:pt idx="3201">
                  <c:v>18.535873842592594</c:v>
                </c:pt>
                <c:pt idx="3202">
                  <c:v>18.541660879629628</c:v>
                </c:pt>
                <c:pt idx="3203">
                  <c:v>18.547453703703702</c:v>
                </c:pt>
                <c:pt idx="3204">
                  <c:v>18.553234953703704</c:v>
                </c:pt>
                <c:pt idx="3205">
                  <c:v>18.559021990740739</c:v>
                </c:pt>
                <c:pt idx="3206">
                  <c:v>18.564809027777773</c:v>
                </c:pt>
                <c:pt idx="3207">
                  <c:v>18.570596064814811</c:v>
                </c:pt>
                <c:pt idx="3208">
                  <c:v>18.576383101851849</c:v>
                </c:pt>
                <c:pt idx="3209">
                  <c:v>18.582164351851851</c:v>
                </c:pt>
                <c:pt idx="3210">
                  <c:v>18.587957175925926</c:v>
                </c:pt>
                <c:pt idx="3211">
                  <c:v>18.59374421296296</c:v>
                </c:pt>
                <c:pt idx="3212">
                  <c:v>18.599531249999998</c:v>
                </c:pt>
                <c:pt idx="3213">
                  <c:v>18.605318287037033</c:v>
                </c:pt>
                <c:pt idx="3214">
                  <c:v>18.611111111111111</c:v>
                </c:pt>
                <c:pt idx="3215">
                  <c:v>18.616892361111113</c:v>
                </c:pt>
                <c:pt idx="3216">
                  <c:v>18.622673611111111</c:v>
                </c:pt>
                <c:pt idx="3217">
                  <c:v>18.628466435185185</c:v>
                </c:pt>
                <c:pt idx="3218">
                  <c:v>18.63425347222222</c:v>
                </c:pt>
                <c:pt idx="3219">
                  <c:v>18.640040509259258</c:v>
                </c:pt>
                <c:pt idx="3220">
                  <c:v>18.645827546296296</c:v>
                </c:pt>
                <c:pt idx="3221">
                  <c:v>18.65161458333333</c:v>
                </c:pt>
                <c:pt idx="3222">
                  <c:v>18.657401620370365</c:v>
                </c:pt>
                <c:pt idx="3223">
                  <c:v>18.663188657407407</c:v>
                </c:pt>
                <c:pt idx="3224">
                  <c:v>18.668975694444445</c:v>
                </c:pt>
                <c:pt idx="3225">
                  <c:v>18.674762731481483</c:v>
                </c:pt>
                <c:pt idx="3226">
                  <c:v>18.680549768518517</c:v>
                </c:pt>
                <c:pt idx="3227">
                  <c:v>18.686336805555552</c:v>
                </c:pt>
                <c:pt idx="3228">
                  <c:v>18.69212384259259</c:v>
                </c:pt>
                <c:pt idx="3229">
                  <c:v>18.697910879629628</c:v>
                </c:pt>
                <c:pt idx="3230">
                  <c:v>18.703703703703702</c:v>
                </c:pt>
                <c:pt idx="3231">
                  <c:v>18.709484953703704</c:v>
                </c:pt>
                <c:pt idx="3232">
                  <c:v>18.715271990740739</c:v>
                </c:pt>
                <c:pt idx="3233">
                  <c:v>18.721059027777773</c:v>
                </c:pt>
                <c:pt idx="3234">
                  <c:v>18.726846064814815</c:v>
                </c:pt>
                <c:pt idx="3235">
                  <c:v>18.732633101851849</c:v>
                </c:pt>
                <c:pt idx="3236">
                  <c:v>18.738420138888888</c:v>
                </c:pt>
                <c:pt idx="3237">
                  <c:v>18.744207175925922</c:v>
                </c:pt>
                <c:pt idx="3238">
                  <c:v>18.74999421296296</c:v>
                </c:pt>
                <c:pt idx="3239">
                  <c:v>18.755781250000002</c:v>
                </c:pt>
                <c:pt idx="3240">
                  <c:v>18.761568287037036</c:v>
                </c:pt>
                <c:pt idx="3241">
                  <c:v>18.767355324074071</c:v>
                </c:pt>
                <c:pt idx="3242">
                  <c:v>18.773142361111109</c:v>
                </c:pt>
                <c:pt idx="3243">
                  <c:v>18.778929398148144</c:v>
                </c:pt>
                <c:pt idx="3244">
                  <c:v>18.784716435185185</c:v>
                </c:pt>
                <c:pt idx="3245">
                  <c:v>18.790503472222223</c:v>
                </c:pt>
                <c:pt idx="3246">
                  <c:v>18.796296296296298</c:v>
                </c:pt>
                <c:pt idx="3247">
                  <c:v>18.802077546296296</c:v>
                </c:pt>
                <c:pt idx="3248">
                  <c:v>18.80786458333333</c:v>
                </c:pt>
                <c:pt idx="3249">
                  <c:v>18.813651620370369</c:v>
                </c:pt>
                <c:pt idx="3250">
                  <c:v>18.819438657407407</c:v>
                </c:pt>
                <c:pt idx="3251">
                  <c:v>18.825225694444441</c:v>
                </c:pt>
                <c:pt idx="3252">
                  <c:v>18.831012731481476</c:v>
                </c:pt>
                <c:pt idx="3253">
                  <c:v>18.836799768518517</c:v>
                </c:pt>
                <c:pt idx="3254">
                  <c:v>18.842586805555555</c:v>
                </c:pt>
                <c:pt idx="3255">
                  <c:v>18.848373842592594</c:v>
                </c:pt>
                <c:pt idx="3256">
                  <c:v>18.854160879629628</c:v>
                </c:pt>
                <c:pt idx="3257">
                  <c:v>18.859947916666663</c:v>
                </c:pt>
                <c:pt idx="3258">
                  <c:v>18.865734953703701</c:v>
                </c:pt>
                <c:pt idx="3259">
                  <c:v>18.871521990740739</c:v>
                </c:pt>
                <c:pt idx="3260">
                  <c:v>18.87730902777778</c:v>
                </c:pt>
                <c:pt idx="3261">
                  <c:v>18.883096064814815</c:v>
                </c:pt>
                <c:pt idx="3262">
                  <c:v>18.888888888888889</c:v>
                </c:pt>
                <c:pt idx="3263">
                  <c:v>18.894670138888888</c:v>
                </c:pt>
                <c:pt idx="3264">
                  <c:v>18.900457175925926</c:v>
                </c:pt>
                <c:pt idx="3265">
                  <c:v>18.90624421296296</c:v>
                </c:pt>
                <c:pt idx="3266">
                  <c:v>18.912031249999998</c:v>
                </c:pt>
                <c:pt idx="3267">
                  <c:v>18.917818287037033</c:v>
                </c:pt>
                <c:pt idx="3268">
                  <c:v>18.923605324074071</c:v>
                </c:pt>
                <c:pt idx="3269">
                  <c:v>18.929392361111113</c:v>
                </c:pt>
                <c:pt idx="3270">
                  <c:v>18.935179398148147</c:v>
                </c:pt>
                <c:pt idx="3271">
                  <c:v>18.940966435185185</c:v>
                </c:pt>
                <c:pt idx="3272">
                  <c:v>18.94675347222222</c:v>
                </c:pt>
                <c:pt idx="3273">
                  <c:v>18.952540509259254</c:v>
                </c:pt>
                <c:pt idx="3274">
                  <c:v>18.958327546296296</c:v>
                </c:pt>
                <c:pt idx="3275">
                  <c:v>18.964108796296298</c:v>
                </c:pt>
                <c:pt idx="3276">
                  <c:v>18.969901620370369</c:v>
                </c:pt>
                <c:pt idx="3277">
                  <c:v>18.975688657407407</c:v>
                </c:pt>
                <c:pt idx="3278">
                  <c:v>18.981481481481481</c:v>
                </c:pt>
                <c:pt idx="3279">
                  <c:v>18.987262731481483</c:v>
                </c:pt>
                <c:pt idx="3280">
                  <c:v>18.993049768518517</c:v>
                </c:pt>
                <c:pt idx="3281">
                  <c:v>18.998836805555552</c:v>
                </c:pt>
                <c:pt idx="3282">
                  <c:v>19.00462384259259</c:v>
                </c:pt>
                <c:pt idx="3283">
                  <c:v>19.010410879629628</c:v>
                </c:pt>
                <c:pt idx="3284">
                  <c:v>19.016197916666666</c:v>
                </c:pt>
                <c:pt idx="3285">
                  <c:v>19.021990740740737</c:v>
                </c:pt>
                <c:pt idx="3286">
                  <c:v>19.027771990740739</c:v>
                </c:pt>
                <c:pt idx="3287">
                  <c:v>19.033559027777773</c:v>
                </c:pt>
                <c:pt idx="3288">
                  <c:v>19.039346064814811</c:v>
                </c:pt>
                <c:pt idx="3289">
                  <c:v>19.045133101851849</c:v>
                </c:pt>
                <c:pt idx="3290">
                  <c:v>19.050920138888891</c:v>
                </c:pt>
                <c:pt idx="3291">
                  <c:v>19.056707175925926</c:v>
                </c:pt>
                <c:pt idx="3292">
                  <c:v>19.0625</c:v>
                </c:pt>
                <c:pt idx="3293">
                  <c:v>19.068281249999998</c:v>
                </c:pt>
                <c:pt idx="3294">
                  <c:v>19.074062500000004</c:v>
                </c:pt>
                <c:pt idx="3295">
                  <c:v>19.079855324074071</c:v>
                </c:pt>
                <c:pt idx="3296">
                  <c:v>19.085636574074073</c:v>
                </c:pt>
                <c:pt idx="3297">
                  <c:v>19.091429398148144</c:v>
                </c:pt>
                <c:pt idx="3298">
                  <c:v>19.097216435185185</c:v>
                </c:pt>
                <c:pt idx="3299">
                  <c:v>19.103003472222223</c:v>
                </c:pt>
                <c:pt idx="3300">
                  <c:v>19.108790509259258</c:v>
                </c:pt>
                <c:pt idx="3301">
                  <c:v>19.114577546296296</c:v>
                </c:pt>
                <c:pt idx="3302">
                  <c:v>19.12036458333333</c:v>
                </c:pt>
                <c:pt idx="3303">
                  <c:v>19.126151620370365</c:v>
                </c:pt>
                <c:pt idx="3304">
                  <c:v>19.131938657407407</c:v>
                </c:pt>
                <c:pt idx="3305">
                  <c:v>19.137725694444445</c:v>
                </c:pt>
                <c:pt idx="3306">
                  <c:v>19.143512731481483</c:v>
                </c:pt>
                <c:pt idx="3307">
                  <c:v>19.149299768518517</c:v>
                </c:pt>
                <c:pt idx="3308">
                  <c:v>19.155086805555552</c:v>
                </c:pt>
                <c:pt idx="3309">
                  <c:v>19.160873842592594</c:v>
                </c:pt>
                <c:pt idx="3310">
                  <c:v>19.166666666666668</c:v>
                </c:pt>
                <c:pt idx="3311">
                  <c:v>19.172447916666663</c:v>
                </c:pt>
                <c:pt idx="3312">
                  <c:v>19.178234953703701</c:v>
                </c:pt>
                <c:pt idx="3313">
                  <c:v>19.184021990740739</c:v>
                </c:pt>
                <c:pt idx="3314">
                  <c:v>19.18980902777778</c:v>
                </c:pt>
                <c:pt idx="3315">
                  <c:v>19.195596064814815</c:v>
                </c:pt>
                <c:pt idx="3316">
                  <c:v>19.201377314814817</c:v>
                </c:pt>
                <c:pt idx="3317">
                  <c:v>19.207175925925927</c:v>
                </c:pt>
                <c:pt idx="3318">
                  <c:v>19.212957175925922</c:v>
                </c:pt>
                <c:pt idx="3319">
                  <c:v>19.21874421296296</c:v>
                </c:pt>
                <c:pt idx="3320">
                  <c:v>19.224531250000002</c:v>
                </c:pt>
                <c:pt idx="3321">
                  <c:v>19.230318287037036</c:v>
                </c:pt>
                <c:pt idx="3322">
                  <c:v>19.236105324074071</c:v>
                </c:pt>
                <c:pt idx="3323">
                  <c:v>19.241892361111109</c:v>
                </c:pt>
                <c:pt idx="3324">
                  <c:v>19.247679398148147</c:v>
                </c:pt>
                <c:pt idx="3325">
                  <c:v>19.253466435185185</c:v>
                </c:pt>
                <c:pt idx="3326">
                  <c:v>19.259259259259263</c:v>
                </c:pt>
                <c:pt idx="3327">
                  <c:v>19.265040509259254</c:v>
                </c:pt>
                <c:pt idx="3328">
                  <c:v>19.270827546296296</c:v>
                </c:pt>
                <c:pt idx="3329">
                  <c:v>19.276614583333334</c:v>
                </c:pt>
                <c:pt idx="3330">
                  <c:v>19.282401620370369</c:v>
                </c:pt>
                <c:pt idx="3331">
                  <c:v>19.288188657407407</c:v>
                </c:pt>
                <c:pt idx="3332">
                  <c:v>19.293975694444441</c:v>
                </c:pt>
                <c:pt idx="3333">
                  <c:v>19.299762731481476</c:v>
                </c:pt>
                <c:pt idx="3334">
                  <c:v>19.305549768518517</c:v>
                </c:pt>
                <c:pt idx="3335">
                  <c:v>19.311336805555555</c:v>
                </c:pt>
                <c:pt idx="3336">
                  <c:v>19.317123842592594</c:v>
                </c:pt>
                <c:pt idx="3337">
                  <c:v>19.322910879629628</c:v>
                </c:pt>
                <c:pt idx="3338">
                  <c:v>19.328697916666663</c:v>
                </c:pt>
                <c:pt idx="3339">
                  <c:v>19.334484953703704</c:v>
                </c:pt>
                <c:pt idx="3340">
                  <c:v>19.340271990740739</c:v>
                </c:pt>
                <c:pt idx="3341">
                  <c:v>19.346059027777773</c:v>
                </c:pt>
                <c:pt idx="3342">
                  <c:v>19.351851851851851</c:v>
                </c:pt>
                <c:pt idx="3343">
                  <c:v>19.357633101851849</c:v>
                </c:pt>
                <c:pt idx="3344">
                  <c:v>19.363420138888891</c:v>
                </c:pt>
                <c:pt idx="3345">
                  <c:v>19.369207175925926</c:v>
                </c:pt>
                <c:pt idx="3346">
                  <c:v>19.37499421296296</c:v>
                </c:pt>
                <c:pt idx="3347">
                  <c:v>19.380787037037038</c:v>
                </c:pt>
                <c:pt idx="3348">
                  <c:v>19.386568287037033</c:v>
                </c:pt>
                <c:pt idx="3349">
                  <c:v>19.392355324074071</c:v>
                </c:pt>
                <c:pt idx="3350">
                  <c:v>19.398142361111113</c:v>
                </c:pt>
                <c:pt idx="3351">
                  <c:v>19.403929398148147</c:v>
                </c:pt>
                <c:pt idx="3352">
                  <c:v>19.409716435185185</c:v>
                </c:pt>
                <c:pt idx="3353">
                  <c:v>19.415497685185183</c:v>
                </c:pt>
                <c:pt idx="3354">
                  <c:v>19.421290509259258</c:v>
                </c:pt>
                <c:pt idx="3355">
                  <c:v>19.427077546296296</c:v>
                </c:pt>
                <c:pt idx="3356">
                  <c:v>19.43286458333333</c:v>
                </c:pt>
                <c:pt idx="3357">
                  <c:v>19.438651620370365</c:v>
                </c:pt>
                <c:pt idx="3358">
                  <c:v>19.444444444444443</c:v>
                </c:pt>
                <c:pt idx="3359">
                  <c:v>19.450225694444445</c:v>
                </c:pt>
                <c:pt idx="3360">
                  <c:v>19.456012731481483</c:v>
                </c:pt>
                <c:pt idx="3361">
                  <c:v>19.461799768518517</c:v>
                </c:pt>
                <c:pt idx="3362">
                  <c:v>19.467586805555552</c:v>
                </c:pt>
                <c:pt idx="3363">
                  <c:v>19.47337384259259</c:v>
                </c:pt>
                <c:pt idx="3364">
                  <c:v>19.479160879629628</c:v>
                </c:pt>
                <c:pt idx="3365">
                  <c:v>19.484947916666666</c:v>
                </c:pt>
                <c:pt idx="3366">
                  <c:v>19.490734953703704</c:v>
                </c:pt>
                <c:pt idx="3367">
                  <c:v>19.496521990740739</c:v>
                </c:pt>
                <c:pt idx="3368">
                  <c:v>19.502303240740741</c:v>
                </c:pt>
                <c:pt idx="3369">
                  <c:v>19.508096064814815</c:v>
                </c:pt>
                <c:pt idx="3370">
                  <c:v>19.513883101851849</c:v>
                </c:pt>
                <c:pt idx="3371">
                  <c:v>19.519670138888888</c:v>
                </c:pt>
                <c:pt idx="3372">
                  <c:v>19.525457175925922</c:v>
                </c:pt>
                <c:pt idx="3373">
                  <c:v>19.53124421296296</c:v>
                </c:pt>
                <c:pt idx="3374">
                  <c:v>19.537037037037035</c:v>
                </c:pt>
                <c:pt idx="3375">
                  <c:v>19.542818287037036</c:v>
                </c:pt>
                <c:pt idx="3376">
                  <c:v>19.548605324074071</c:v>
                </c:pt>
                <c:pt idx="3377">
                  <c:v>19.554392361111109</c:v>
                </c:pt>
                <c:pt idx="3378">
                  <c:v>19.560179398148144</c:v>
                </c:pt>
                <c:pt idx="3379">
                  <c:v>19.565966435185185</c:v>
                </c:pt>
                <c:pt idx="3380">
                  <c:v>19.571753472222223</c:v>
                </c:pt>
                <c:pt idx="3381">
                  <c:v>19.577540509259258</c:v>
                </c:pt>
                <c:pt idx="3382">
                  <c:v>19.583327546296296</c:v>
                </c:pt>
                <c:pt idx="3383">
                  <c:v>19.58911458333333</c:v>
                </c:pt>
                <c:pt idx="3384">
                  <c:v>19.594901620370369</c:v>
                </c:pt>
                <c:pt idx="3385">
                  <c:v>19.600688657407407</c:v>
                </c:pt>
                <c:pt idx="3386">
                  <c:v>19.606475694444441</c:v>
                </c:pt>
                <c:pt idx="3387">
                  <c:v>19.612268518518519</c:v>
                </c:pt>
                <c:pt idx="3388">
                  <c:v>19.618049768518517</c:v>
                </c:pt>
                <c:pt idx="3389">
                  <c:v>19.623836805555555</c:v>
                </c:pt>
                <c:pt idx="3390">
                  <c:v>19.629629629629626</c:v>
                </c:pt>
                <c:pt idx="3391">
                  <c:v>19.635410879629628</c:v>
                </c:pt>
                <c:pt idx="3392">
                  <c:v>19.641197916666663</c:v>
                </c:pt>
                <c:pt idx="3393">
                  <c:v>19.646984953703701</c:v>
                </c:pt>
                <c:pt idx="3394">
                  <c:v>19.652771990740739</c:v>
                </c:pt>
                <c:pt idx="3395">
                  <c:v>19.65855902777778</c:v>
                </c:pt>
                <c:pt idx="3396">
                  <c:v>19.664346064814815</c:v>
                </c:pt>
                <c:pt idx="3397">
                  <c:v>19.670133101851849</c:v>
                </c:pt>
                <c:pt idx="3398">
                  <c:v>19.675920138888888</c:v>
                </c:pt>
                <c:pt idx="3399">
                  <c:v>19.681707175925926</c:v>
                </c:pt>
                <c:pt idx="3400">
                  <c:v>19.68749421296296</c:v>
                </c:pt>
                <c:pt idx="3401">
                  <c:v>19.693281249999998</c:v>
                </c:pt>
                <c:pt idx="3402">
                  <c:v>19.699068287037033</c:v>
                </c:pt>
                <c:pt idx="3403">
                  <c:v>19.704855324074071</c:v>
                </c:pt>
                <c:pt idx="3404">
                  <c:v>19.710642361111113</c:v>
                </c:pt>
                <c:pt idx="3405">
                  <c:v>19.716429398148147</c:v>
                </c:pt>
                <c:pt idx="3406">
                  <c:v>19.722222222222221</c:v>
                </c:pt>
                <c:pt idx="3407">
                  <c:v>19.72800347222222</c:v>
                </c:pt>
                <c:pt idx="3408">
                  <c:v>19.733790509259254</c:v>
                </c:pt>
                <c:pt idx="3409">
                  <c:v>19.739577546296296</c:v>
                </c:pt>
                <c:pt idx="3410">
                  <c:v>19.745364583333334</c:v>
                </c:pt>
                <c:pt idx="3411">
                  <c:v>19.751151620370369</c:v>
                </c:pt>
                <c:pt idx="3412">
                  <c:v>19.756938657407407</c:v>
                </c:pt>
                <c:pt idx="3413">
                  <c:v>19.762725694444441</c:v>
                </c:pt>
                <c:pt idx="3414">
                  <c:v>19.768512731481483</c:v>
                </c:pt>
                <c:pt idx="3415">
                  <c:v>19.774299768518517</c:v>
                </c:pt>
                <c:pt idx="3416">
                  <c:v>19.780086805555552</c:v>
                </c:pt>
                <c:pt idx="3417">
                  <c:v>19.78587384259259</c:v>
                </c:pt>
                <c:pt idx="3418">
                  <c:v>19.791660879629628</c:v>
                </c:pt>
                <c:pt idx="3419">
                  <c:v>19.797447916666666</c:v>
                </c:pt>
                <c:pt idx="3420">
                  <c:v>19.803234953703704</c:v>
                </c:pt>
                <c:pt idx="3421">
                  <c:v>19.809021990740739</c:v>
                </c:pt>
                <c:pt idx="3422">
                  <c:v>19.814814814814817</c:v>
                </c:pt>
                <c:pt idx="3423">
                  <c:v>19.820596064814811</c:v>
                </c:pt>
                <c:pt idx="3424">
                  <c:v>19.826383101851849</c:v>
                </c:pt>
                <c:pt idx="3425">
                  <c:v>19.832170138888891</c:v>
                </c:pt>
                <c:pt idx="3426">
                  <c:v>19.837957175925926</c:v>
                </c:pt>
                <c:pt idx="3427">
                  <c:v>19.84374421296296</c:v>
                </c:pt>
                <c:pt idx="3428">
                  <c:v>19.849531249999998</c:v>
                </c:pt>
                <c:pt idx="3429">
                  <c:v>19.855324074074073</c:v>
                </c:pt>
                <c:pt idx="3430">
                  <c:v>19.861105324074071</c:v>
                </c:pt>
                <c:pt idx="3431">
                  <c:v>19.866892361111109</c:v>
                </c:pt>
                <c:pt idx="3432">
                  <c:v>19.872679398148144</c:v>
                </c:pt>
                <c:pt idx="3433">
                  <c:v>19.878466435185185</c:v>
                </c:pt>
                <c:pt idx="3434">
                  <c:v>19.884253472222223</c:v>
                </c:pt>
                <c:pt idx="3435">
                  <c:v>19.890040509259258</c:v>
                </c:pt>
                <c:pt idx="3436">
                  <c:v>19.895827546296296</c:v>
                </c:pt>
                <c:pt idx="3437">
                  <c:v>19.90161458333333</c:v>
                </c:pt>
                <c:pt idx="3438">
                  <c:v>19.907407407407408</c:v>
                </c:pt>
                <c:pt idx="3439">
                  <c:v>19.913188657407407</c:v>
                </c:pt>
                <c:pt idx="3440">
                  <c:v>19.918975694444445</c:v>
                </c:pt>
                <c:pt idx="3441">
                  <c:v>19.924762731481483</c:v>
                </c:pt>
                <c:pt idx="3442">
                  <c:v>19.930549768518517</c:v>
                </c:pt>
                <c:pt idx="3443">
                  <c:v>19.936336805555552</c:v>
                </c:pt>
                <c:pt idx="3444">
                  <c:v>19.942123842592594</c:v>
                </c:pt>
                <c:pt idx="3445">
                  <c:v>19.947910879629628</c:v>
                </c:pt>
                <c:pt idx="3446">
                  <c:v>19.953697916666663</c:v>
                </c:pt>
                <c:pt idx="3447">
                  <c:v>19.959484953703701</c:v>
                </c:pt>
                <c:pt idx="3448">
                  <c:v>19.965271990740739</c:v>
                </c:pt>
                <c:pt idx="3449">
                  <c:v>19.97105902777778</c:v>
                </c:pt>
                <c:pt idx="3450">
                  <c:v>19.976846064814815</c:v>
                </c:pt>
                <c:pt idx="3451">
                  <c:v>19.982633101851849</c:v>
                </c:pt>
                <c:pt idx="3452">
                  <c:v>19.988420138888888</c:v>
                </c:pt>
                <c:pt idx="3453">
                  <c:v>19.994207175925922</c:v>
                </c:pt>
                <c:pt idx="3454">
                  <c:v>20</c:v>
                </c:pt>
                <c:pt idx="3455">
                  <c:v>20.005781250000002</c:v>
                </c:pt>
                <c:pt idx="3456">
                  <c:v>20.0115625</c:v>
                </c:pt>
                <c:pt idx="3457">
                  <c:v>20.017355324074071</c:v>
                </c:pt>
                <c:pt idx="3458">
                  <c:v>20.023142361111109</c:v>
                </c:pt>
                <c:pt idx="3459">
                  <c:v>20.028929398148147</c:v>
                </c:pt>
                <c:pt idx="3460">
                  <c:v>20.034716435185185</c:v>
                </c:pt>
                <c:pt idx="3461">
                  <c:v>20.040509259259263</c:v>
                </c:pt>
                <c:pt idx="3462">
                  <c:v>20.046290509259254</c:v>
                </c:pt>
                <c:pt idx="3463">
                  <c:v>20.052077546296296</c:v>
                </c:pt>
                <c:pt idx="3464">
                  <c:v>20.057864583333334</c:v>
                </c:pt>
                <c:pt idx="3465">
                  <c:v>20.063651620370369</c:v>
                </c:pt>
                <c:pt idx="3466">
                  <c:v>20.069444444444443</c:v>
                </c:pt>
                <c:pt idx="3467">
                  <c:v>20.075219907407408</c:v>
                </c:pt>
                <c:pt idx="3468">
                  <c:v>20.081012731481476</c:v>
                </c:pt>
                <c:pt idx="3469">
                  <c:v>20.086799768518517</c:v>
                </c:pt>
                <c:pt idx="3470">
                  <c:v>20.092592592592592</c:v>
                </c:pt>
                <c:pt idx="3471">
                  <c:v>20.098373842592594</c:v>
                </c:pt>
                <c:pt idx="3472">
                  <c:v>20.104160879629628</c:v>
                </c:pt>
                <c:pt idx="3473">
                  <c:v>20.109947916666663</c:v>
                </c:pt>
                <c:pt idx="3474">
                  <c:v>20.115734953703704</c:v>
                </c:pt>
                <c:pt idx="3475">
                  <c:v>20.121521990740739</c:v>
                </c:pt>
                <c:pt idx="3476">
                  <c:v>20.127309027777773</c:v>
                </c:pt>
                <c:pt idx="3477">
                  <c:v>20.133096064814811</c:v>
                </c:pt>
                <c:pt idx="3478">
                  <c:v>20.138883101851849</c:v>
                </c:pt>
                <c:pt idx="3479">
                  <c:v>20.144670138888891</c:v>
                </c:pt>
                <c:pt idx="3480">
                  <c:v>20.150462962962958</c:v>
                </c:pt>
                <c:pt idx="3481">
                  <c:v>20.156238425925928</c:v>
                </c:pt>
                <c:pt idx="3482">
                  <c:v>20.162031249999998</c:v>
                </c:pt>
                <c:pt idx="3483">
                  <c:v>20.167818287037033</c:v>
                </c:pt>
                <c:pt idx="3484">
                  <c:v>20.173605324074071</c:v>
                </c:pt>
                <c:pt idx="3485">
                  <c:v>20.179392361111113</c:v>
                </c:pt>
                <c:pt idx="3486">
                  <c:v>20.185185185185187</c:v>
                </c:pt>
                <c:pt idx="3487">
                  <c:v>20.190966435185185</c:v>
                </c:pt>
                <c:pt idx="3488">
                  <c:v>20.19675347222222</c:v>
                </c:pt>
                <c:pt idx="3489">
                  <c:v>20.202540509259258</c:v>
                </c:pt>
                <c:pt idx="3490">
                  <c:v>20.208327546296296</c:v>
                </c:pt>
                <c:pt idx="3491">
                  <c:v>20.214120370370374</c:v>
                </c:pt>
                <c:pt idx="3492">
                  <c:v>20.219901620370365</c:v>
                </c:pt>
                <c:pt idx="3493">
                  <c:v>20.225688657407407</c:v>
                </c:pt>
                <c:pt idx="3494">
                  <c:v>20.231475694444445</c:v>
                </c:pt>
                <c:pt idx="3495">
                  <c:v>20.237262731481483</c:v>
                </c:pt>
                <c:pt idx="3496">
                  <c:v>20.243049768518517</c:v>
                </c:pt>
                <c:pt idx="3497">
                  <c:v>20.248831018518519</c:v>
                </c:pt>
                <c:pt idx="3498">
                  <c:v>20.25462384259259</c:v>
                </c:pt>
                <c:pt idx="3499">
                  <c:v>20.260410879629628</c:v>
                </c:pt>
                <c:pt idx="3500">
                  <c:v>20.266197916666666</c:v>
                </c:pt>
                <c:pt idx="3501">
                  <c:v>20.271979166666664</c:v>
                </c:pt>
                <c:pt idx="3502">
                  <c:v>20.277777777777779</c:v>
                </c:pt>
                <c:pt idx="3503">
                  <c:v>20.283559027777773</c:v>
                </c:pt>
                <c:pt idx="3504">
                  <c:v>20.289340277777779</c:v>
                </c:pt>
                <c:pt idx="3505">
                  <c:v>20.295133101851849</c:v>
                </c:pt>
                <c:pt idx="3506">
                  <c:v>20.300920138888888</c:v>
                </c:pt>
                <c:pt idx="3507">
                  <c:v>20.306707175925922</c:v>
                </c:pt>
                <c:pt idx="3508">
                  <c:v>20.31249421296296</c:v>
                </c:pt>
                <c:pt idx="3509">
                  <c:v>20.318281250000002</c:v>
                </c:pt>
                <c:pt idx="3510">
                  <c:v>20.324068287037036</c:v>
                </c:pt>
                <c:pt idx="3511">
                  <c:v>20.329855324074071</c:v>
                </c:pt>
                <c:pt idx="3512">
                  <c:v>20.335642361111109</c:v>
                </c:pt>
                <c:pt idx="3513">
                  <c:v>20.341429398148144</c:v>
                </c:pt>
                <c:pt idx="3514">
                  <c:v>20.347216435185185</c:v>
                </c:pt>
                <c:pt idx="3515">
                  <c:v>20.353003472222223</c:v>
                </c:pt>
                <c:pt idx="3516">
                  <c:v>20.358790509259258</c:v>
                </c:pt>
                <c:pt idx="3517">
                  <c:v>20.364577546296296</c:v>
                </c:pt>
                <c:pt idx="3518">
                  <c:v>20.37037037037037</c:v>
                </c:pt>
                <c:pt idx="3519">
                  <c:v>20.376151620370369</c:v>
                </c:pt>
                <c:pt idx="3520">
                  <c:v>20.381938657407407</c:v>
                </c:pt>
                <c:pt idx="3521">
                  <c:v>20.387725694444441</c:v>
                </c:pt>
                <c:pt idx="3522">
                  <c:v>20.393512731481476</c:v>
                </c:pt>
                <c:pt idx="3523">
                  <c:v>20.399299768518517</c:v>
                </c:pt>
                <c:pt idx="3524">
                  <c:v>20.405086805555555</c:v>
                </c:pt>
                <c:pt idx="3525">
                  <c:v>20.410873842592594</c:v>
                </c:pt>
                <c:pt idx="3526">
                  <c:v>20.416660879629628</c:v>
                </c:pt>
                <c:pt idx="3527">
                  <c:v>20.422447916666663</c:v>
                </c:pt>
                <c:pt idx="3528">
                  <c:v>20.428234953703701</c:v>
                </c:pt>
                <c:pt idx="3529">
                  <c:v>20.434016203703706</c:v>
                </c:pt>
                <c:pt idx="3530">
                  <c:v>20.43980902777778</c:v>
                </c:pt>
                <c:pt idx="3531">
                  <c:v>20.445596064814815</c:v>
                </c:pt>
                <c:pt idx="3532">
                  <c:v>20.451388888888889</c:v>
                </c:pt>
                <c:pt idx="3533">
                  <c:v>20.457170138888888</c:v>
                </c:pt>
                <c:pt idx="3534">
                  <c:v>20.462962962962958</c:v>
                </c:pt>
                <c:pt idx="3535">
                  <c:v>20.46874421296296</c:v>
                </c:pt>
                <c:pt idx="3536">
                  <c:v>20.474531249999998</c:v>
                </c:pt>
                <c:pt idx="3537">
                  <c:v>20.480318287037033</c:v>
                </c:pt>
                <c:pt idx="3538">
                  <c:v>20.486105324074071</c:v>
                </c:pt>
                <c:pt idx="3539">
                  <c:v>20.491892361111113</c:v>
                </c:pt>
                <c:pt idx="3540">
                  <c:v>20.497679398148147</c:v>
                </c:pt>
                <c:pt idx="3541">
                  <c:v>20.503466435185185</c:v>
                </c:pt>
                <c:pt idx="3542">
                  <c:v>20.50925347222222</c:v>
                </c:pt>
                <c:pt idx="3543">
                  <c:v>20.515040509259254</c:v>
                </c:pt>
                <c:pt idx="3544">
                  <c:v>20.520827546296296</c:v>
                </c:pt>
                <c:pt idx="3545">
                  <c:v>20.526608796296298</c:v>
                </c:pt>
                <c:pt idx="3546">
                  <c:v>20.532401620370369</c:v>
                </c:pt>
                <c:pt idx="3547">
                  <c:v>20.538188657407407</c:v>
                </c:pt>
                <c:pt idx="3548">
                  <c:v>20.543975694444441</c:v>
                </c:pt>
                <c:pt idx="3549">
                  <c:v>20.549762731481483</c:v>
                </c:pt>
                <c:pt idx="3550">
                  <c:v>20.555555555555554</c:v>
                </c:pt>
                <c:pt idx="3551">
                  <c:v>20.561336805555552</c:v>
                </c:pt>
                <c:pt idx="3552">
                  <c:v>20.56712384259259</c:v>
                </c:pt>
                <c:pt idx="3553">
                  <c:v>20.572910879629628</c:v>
                </c:pt>
                <c:pt idx="3554">
                  <c:v>20.578697916666666</c:v>
                </c:pt>
                <c:pt idx="3555">
                  <c:v>20.584484953703704</c:v>
                </c:pt>
                <c:pt idx="3556">
                  <c:v>20.590271990740739</c:v>
                </c:pt>
                <c:pt idx="3557">
                  <c:v>20.596064814814817</c:v>
                </c:pt>
                <c:pt idx="3558">
                  <c:v>20.601846064814811</c:v>
                </c:pt>
                <c:pt idx="3559">
                  <c:v>20.607633101851849</c:v>
                </c:pt>
                <c:pt idx="3560">
                  <c:v>20.613420138888891</c:v>
                </c:pt>
                <c:pt idx="3561">
                  <c:v>20.619207175925926</c:v>
                </c:pt>
                <c:pt idx="3562">
                  <c:v>20.62499421296296</c:v>
                </c:pt>
                <c:pt idx="3563">
                  <c:v>20.630775462962962</c:v>
                </c:pt>
                <c:pt idx="3564">
                  <c:v>20.636568287037036</c:v>
                </c:pt>
                <c:pt idx="3565">
                  <c:v>20.642355324074071</c:v>
                </c:pt>
                <c:pt idx="3566">
                  <c:v>20.648148148148149</c:v>
                </c:pt>
                <c:pt idx="3567">
                  <c:v>20.653929398148144</c:v>
                </c:pt>
                <c:pt idx="3568">
                  <c:v>20.659716435185185</c:v>
                </c:pt>
                <c:pt idx="3569">
                  <c:v>20.665503472222223</c:v>
                </c:pt>
                <c:pt idx="3570">
                  <c:v>20.671290509259258</c:v>
                </c:pt>
                <c:pt idx="3571">
                  <c:v>20.677077546296296</c:v>
                </c:pt>
                <c:pt idx="3572">
                  <c:v>20.68286458333333</c:v>
                </c:pt>
                <c:pt idx="3573">
                  <c:v>20.688657407407408</c:v>
                </c:pt>
                <c:pt idx="3574">
                  <c:v>20.694438657407407</c:v>
                </c:pt>
                <c:pt idx="3575">
                  <c:v>20.700225694444445</c:v>
                </c:pt>
                <c:pt idx="3576">
                  <c:v>20.706012731481483</c:v>
                </c:pt>
                <c:pt idx="3577">
                  <c:v>20.711799768518517</c:v>
                </c:pt>
                <c:pt idx="3578">
                  <c:v>20.717586805555552</c:v>
                </c:pt>
                <c:pt idx="3579">
                  <c:v>20.723373842592594</c:v>
                </c:pt>
                <c:pt idx="3580">
                  <c:v>20.729160879629628</c:v>
                </c:pt>
                <c:pt idx="3581">
                  <c:v>20.734947916666663</c:v>
                </c:pt>
                <c:pt idx="3582">
                  <c:v>20.740729166666664</c:v>
                </c:pt>
                <c:pt idx="3583">
                  <c:v>20.746521990740739</c:v>
                </c:pt>
                <c:pt idx="3584">
                  <c:v>20.75230902777778</c:v>
                </c:pt>
                <c:pt idx="3585">
                  <c:v>20.758096064814815</c:v>
                </c:pt>
                <c:pt idx="3586">
                  <c:v>20.763883101851849</c:v>
                </c:pt>
                <c:pt idx="3587">
                  <c:v>20.769670138888888</c:v>
                </c:pt>
                <c:pt idx="3588">
                  <c:v>20.775457175925922</c:v>
                </c:pt>
                <c:pt idx="3589">
                  <c:v>20.78124421296296</c:v>
                </c:pt>
                <c:pt idx="3590">
                  <c:v>20.787031250000002</c:v>
                </c:pt>
                <c:pt idx="3591">
                  <c:v>20.792818287037036</c:v>
                </c:pt>
                <c:pt idx="3592">
                  <c:v>20.798605324074071</c:v>
                </c:pt>
                <c:pt idx="3593">
                  <c:v>20.804392361111109</c:v>
                </c:pt>
                <c:pt idx="3594">
                  <c:v>20.810179398148147</c:v>
                </c:pt>
                <c:pt idx="3595">
                  <c:v>20.815966435185185</c:v>
                </c:pt>
                <c:pt idx="3596">
                  <c:v>20.82175347222222</c:v>
                </c:pt>
                <c:pt idx="3597">
                  <c:v>20.827540509259254</c:v>
                </c:pt>
                <c:pt idx="3598">
                  <c:v>20.833333333333332</c:v>
                </c:pt>
                <c:pt idx="3599">
                  <c:v>20.839114583333334</c:v>
                </c:pt>
                <c:pt idx="3600">
                  <c:v>20.844901620370369</c:v>
                </c:pt>
                <c:pt idx="3601">
                  <c:v>20.850688657407407</c:v>
                </c:pt>
                <c:pt idx="3602">
                  <c:v>20.856475694444441</c:v>
                </c:pt>
                <c:pt idx="3603">
                  <c:v>20.862262731481476</c:v>
                </c:pt>
                <c:pt idx="3604">
                  <c:v>20.868049768518517</c:v>
                </c:pt>
                <c:pt idx="3605">
                  <c:v>20.873842592592592</c:v>
                </c:pt>
                <c:pt idx="3606">
                  <c:v>20.879623842592594</c:v>
                </c:pt>
                <c:pt idx="3607">
                  <c:v>20.885405092592588</c:v>
                </c:pt>
                <c:pt idx="3608">
                  <c:v>20.891197916666663</c:v>
                </c:pt>
                <c:pt idx="3609">
                  <c:v>20.896984953703704</c:v>
                </c:pt>
                <c:pt idx="3610">
                  <c:v>20.902771990740739</c:v>
                </c:pt>
                <c:pt idx="3611">
                  <c:v>20.908553240740741</c:v>
                </c:pt>
                <c:pt idx="3612">
                  <c:v>20.914346064814811</c:v>
                </c:pt>
                <c:pt idx="3613">
                  <c:v>20.920133101851849</c:v>
                </c:pt>
                <c:pt idx="3614">
                  <c:v>20.925925925925924</c:v>
                </c:pt>
                <c:pt idx="3615">
                  <c:v>20.931707175925926</c:v>
                </c:pt>
                <c:pt idx="3616">
                  <c:v>20.93749421296296</c:v>
                </c:pt>
                <c:pt idx="3617">
                  <c:v>20.943281249999998</c:v>
                </c:pt>
                <c:pt idx="3618">
                  <c:v>20.949068287037033</c:v>
                </c:pt>
                <c:pt idx="3619">
                  <c:v>20.954855324074071</c:v>
                </c:pt>
                <c:pt idx="3620">
                  <c:v>20.960642361111113</c:v>
                </c:pt>
                <c:pt idx="3621">
                  <c:v>20.966429398148147</c:v>
                </c:pt>
                <c:pt idx="3622">
                  <c:v>20.972216435185185</c:v>
                </c:pt>
                <c:pt idx="3623">
                  <c:v>20.978009259259256</c:v>
                </c:pt>
                <c:pt idx="3624">
                  <c:v>20.983790509259258</c:v>
                </c:pt>
                <c:pt idx="3625">
                  <c:v>20.989577546296296</c:v>
                </c:pt>
                <c:pt idx="3626">
                  <c:v>20.99536458333333</c:v>
                </c:pt>
                <c:pt idx="3627">
                  <c:v>21.001151620370365</c:v>
                </c:pt>
                <c:pt idx="3628">
                  <c:v>21.006944444444443</c:v>
                </c:pt>
                <c:pt idx="3629">
                  <c:v>21.012725694444445</c:v>
                </c:pt>
                <c:pt idx="3630">
                  <c:v>21.018518518518515</c:v>
                </c:pt>
                <c:pt idx="3631">
                  <c:v>21.024299768518517</c:v>
                </c:pt>
                <c:pt idx="3632">
                  <c:v>21.030086805555552</c:v>
                </c:pt>
                <c:pt idx="3633">
                  <c:v>21.03587384259259</c:v>
                </c:pt>
                <c:pt idx="3634">
                  <c:v>21.041660879629628</c:v>
                </c:pt>
                <c:pt idx="3635">
                  <c:v>21.047453703703702</c:v>
                </c:pt>
                <c:pt idx="3636">
                  <c:v>21.053234953703704</c:v>
                </c:pt>
                <c:pt idx="3637">
                  <c:v>21.059021990740739</c:v>
                </c:pt>
                <c:pt idx="3638">
                  <c:v>21.064809027777773</c:v>
                </c:pt>
                <c:pt idx="3639">
                  <c:v>21.070596064814815</c:v>
                </c:pt>
                <c:pt idx="3640">
                  <c:v>21.076383101851849</c:v>
                </c:pt>
                <c:pt idx="3641">
                  <c:v>21.082170138888888</c:v>
                </c:pt>
                <c:pt idx="3642">
                  <c:v>21.087962962962965</c:v>
                </c:pt>
                <c:pt idx="3643">
                  <c:v>21.09374421296296</c:v>
                </c:pt>
                <c:pt idx="3644">
                  <c:v>21.099531250000002</c:v>
                </c:pt>
                <c:pt idx="3645">
                  <c:v>21.105318287037036</c:v>
                </c:pt>
                <c:pt idx="3646">
                  <c:v>21.111111111111111</c:v>
                </c:pt>
                <c:pt idx="3647">
                  <c:v>21.116892361111109</c:v>
                </c:pt>
                <c:pt idx="3648">
                  <c:v>21.122679398148144</c:v>
                </c:pt>
                <c:pt idx="3649">
                  <c:v>21.128466435185185</c:v>
                </c:pt>
                <c:pt idx="3650">
                  <c:v>21.134253472222223</c:v>
                </c:pt>
                <c:pt idx="3651">
                  <c:v>21.140040509259258</c:v>
                </c:pt>
                <c:pt idx="3652">
                  <c:v>21.145827546296296</c:v>
                </c:pt>
                <c:pt idx="3653">
                  <c:v>21.15161458333333</c:v>
                </c:pt>
                <c:pt idx="3654">
                  <c:v>21.157401620370369</c:v>
                </c:pt>
                <c:pt idx="3655">
                  <c:v>21.163188657407407</c:v>
                </c:pt>
                <c:pt idx="3656">
                  <c:v>21.168975694444441</c:v>
                </c:pt>
                <c:pt idx="3657">
                  <c:v>21.174762731481476</c:v>
                </c:pt>
                <c:pt idx="3658">
                  <c:v>21.180549768518517</c:v>
                </c:pt>
                <c:pt idx="3659">
                  <c:v>21.186336805555555</c:v>
                </c:pt>
                <c:pt idx="3660">
                  <c:v>21.192129629629626</c:v>
                </c:pt>
                <c:pt idx="3661">
                  <c:v>21.197905092592595</c:v>
                </c:pt>
                <c:pt idx="3662">
                  <c:v>21.203703703703706</c:v>
                </c:pt>
                <c:pt idx="3663">
                  <c:v>21.209484953703701</c:v>
                </c:pt>
                <c:pt idx="3664">
                  <c:v>21.215271990740739</c:v>
                </c:pt>
                <c:pt idx="3665">
                  <c:v>21.22105902777778</c:v>
                </c:pt>
                <c:pt idx="3666">
                  <c:v>21.226846064814815</c:v>
                </c:pt>
                <c:pt idx="3667">
                  <c:v>21.232633101851849</c:v>
                </c:pt>
                <c:pt idx="3668">
                  <c:v>21.238420138888888</c:v>
                </c:pt>
                <c:pt idx="3669">
                  <c:v>21.244207175925926</c:v>
                </c:pt>
                <c:pt idx="3670">
                  <c:v>21.24999421296296</c:v>
                </c:pt>
                <c:pt idx="3671">
                  <c:v>21.255781249999998</c:v>
                </c:pt>
                <c:pt idx="3672">
                  <c:v>21.261568287037033</c:v>
                </c:pt>
                <c:pt idx="3673">
                  <c:v>21.267355324074071</c:v>
                </c:pt>
                <c:pt idx="3674">
                  <c:v>21.273142361111113</c:v>
                </c:pt>
                <c:pt idx="3675">
                  <c:v>21.278929398148147</c:v>
                </c:pt>
                <c:pt idx="3676">
                  <c:v>21.284716435185185</c:v>
                </c:pt>
                <c:pt idx="3677">
                  <c:v>21.29050347222222</c:v>
                </c:pt>
                <c:pt idx="3678">
                  <c:v>21.296296296296298</c:v>
                </c:pt>
                <c:pt idx="3679">
                  <c:v>21.302077546296296</c:v>
                </c:pt>
                <c:pt idx="3680">
                  <c:v>21.307864583333334</c:v>
                </c:pt>
                <c:pt idx="3681">
                  <c:v>21.313651620370369</c:v>
                </c:pt>
                <c:pt idx="3682">
                  <c:v>21.319438657407407</c:v>
                </c:pt>
                <c:pt idx="3683">
                  <c:v>21.325225694444441</c:v>
                </c:pt>
                <c:pt idx="3684">
                  <c:v>21.331012731481483</c:v>
                </c:pt>
                <c:pt idx="3685">
                  <c:v>21.336805555555554</c:v>
                </c:pt>
                <c:pt idx="3686">
                  <c:v>21.342586805555552</c:v>
                </c:pt>
                <c:pt idx="3687">
                  <c:v>21.34837384259259</c:v>
                </c:pt>
                <c:pt idx="3688">
                  <c:v>21.354160879629628</c:v>
                </c:pt>
                <c:pt idx="3689">
                  <c:v>21.359947916666666</c:v>
                </c:pt>
                <c:pt idx="3690">
                  <c:v>21.365734953703704</c:v>
                </c:pt>
                <c:pt idx="3691">
                  <c:v>21.371521990740739</c:v>
                </c:pt>
                <c:pt idx="3692">
                  <c:v>21.377309027777773</c:v>
                </c:pt>
                <c:pt idx="3693">
                  <c:v>21.383096064814811</c:v>
                </c:pt>
                <c:pt idx="3694">
                  <c:v>21.388877314814817</c:v>
                </c:pt>
                <c:pt idx="3695">
                  <c:v>21.394670138888891</c:v>
                </c:pt>
                <c:pt idx="3696">
                  <c:v>21.400457175925926</c:v>
                </c:pt>
                <c:pt idx="3697">
                  <c:v>21.40624421296296</c:v>
                </c:pt>
                <c:pt idx="3698">
                  <c:v>21.412025462962962</c:v>
                </c:pt>
                <c:pt idx="3699">
                  <c:v>21.417818287037036</c:v>
                </c:pt>
                <c:pt idx="3700">
                  <c:v>21.423605324074071</c:v>
                </c:pt>
                <c:pt idx="3701">
                  <c:v>21.429392361111109</c:v>
                </c:pt>
                <c:pt idx="3702">
                  <c:v>21.435179398148144</c:v>
                </c:pt>
                <c:pt idx="3703">
                  <c:v>21.440966435185185</c:v>
                </c:pt>
                <c:pt idx="3704">
                  <c:v>21.446753472222223</c:v>
                </c:pt>
                <c:pt idx="3705">
                  <c:v>21.452540509259258</c:v>
                </c:pt>
                <c:pt idx="3706">
                  <c:v>21.458327546296296</c:v>
                </c:pt>
                <c:pt idx="3707">
                  <c:v>21.46411458333333</c:v>
                </c:pt>
                <c:pt idx="3708">
                  <c:v>21.469901620370365</c:v>
                </c:pt>
                <c:pt idx="3709">
                  <c:v>21.475688657407407</c:v>
                </c:pt>
                <c:pt idx="3710">
                  <c:v>21.481481481481481</c:v>
                </c:pt>
                <c:pt idx="3711">
                  <c:v>21.487262731481483</c:v>
                </c:pt>
                <c:pt idx="3712">
                  <c:v>21.493049768518517</c:v>
                </c:pt>
                <c:pt idx="3713">
                  <c:v>21.498836805555552</c:v>
                </c:pt>
                <c:pt idx="3714">
                  <c:v>21.504623842592594</c:v>
                </c:pt>
                <c:pt idx="3715">
                  <c:v>21.510416666666668</c:v>
                </c:pt>
                <c:pt idx="3716">
                  <c:v>21.516197916666663</c:v>
                </c:pt>
                <c:pt idx="3717">
                  <c:v>21.521984953703701</c:v>
                </c:pt>
                <c:pt idx="3718">
                  <c:v>21.527771990740739</c:v>
                </c:pt>
                <c:pt idx="3719">
                  <c:v>21.53355902777778</c:v>
                </c:pt>
                <c:pt idx="3720">
                  <c:v>21.539346064814815</c:v>
                </c:pt>
                <c:pt idx="3721">
                  <c:v>21.545133101851849</c:v>
                </c:pt>
                <c:pt idx="3722">
                  <c:v>21.550920138888888</c:v>
                </c:pt>
                <c:pt idx="3723">
                  <c:v>21.556707175925922</c:v>
                </c:pt>
                <c:pt idx="3724">
                  <c:v>21.56249421296296</c:v>
                </c:pt>
                <c:pt idx="3725">
                  <c:v>21.568281250000002</c:v>
                </c:pt>
                <c:pt idx="3726">
                  <c:v>21.574074074074076</c:v>
                </c:pt>
                <c:pt idx="3727">
                  <c:v>21.579855324074071</c:v>
                </c:pt>
                <c:pt idx="3728">
                  <c:v>21.585642361111109</c:v>
                </c:pt>
                <c:pt idx="3729">
                  <c:v>21.591429398148147</c:v>
                </c:pt>
                <c:pt idx="3730">
                  <c:v>21.597216435185185</c:v>
                </c:pt>
                <c:pt idx="3731">
                  <c:v>21.603009259259263</c:v>
                </c:pt>
                <c:pt idx="3732">
                  <c:v>21.608790509259254</c:v>
                </c:pt>
                <c:pt idx="3733">
                  <c:v>21.614577546296296</c:v>
                </c:pt>
                <c:pt idx="3734">
                  <c:v>21.620364583333334</c:v>
                </c:pt>
                <c:pt idx="3735">
                  <c:v>21.626151620370369</c:v>
                </c:pt>
                <c:pt idx="3736">
                  <c:v>21.631938657407407</c:v>
                </c:pt>
                <c:pt idx="3737">
                  <c:v>21.637725694444441</c:v>
                </c:pt>
                <c:pt idx="3738">
                  <c:v>21.643512731481476</c:v>
                </c:pt>
                <c:pt idx="3739">
                  <c:v>21.649299768518517</c:v>
                </c:pt>
                <c:pt idx="3740">
                  <c:v>21.655086805555555</c:v>
                </c:pt>
                <c:pt idx="3741">
                  <c:v>21.660873842592594</c:v>
                </c:pt>
                <c:pt idx="3742">
                  <c:v>21.666666666666668</c:v>
                </c:pt>
                <c:pt idx="3743">
                  <c:v>21.672447916666663</c:v>
                </c:pt>
                <c:pt idx="3744">
                  <c:v>21.678234953703704</c:v>
                </c:pt>
                <c:pt idx="3745">
                  <c:v>21.684021990740739</c:v>
                </c:pt>
                <c:pt idx="3746">
                  <c:v>21.689809027777773</c:v>
                </c:pt>
                <c:pt idx="3747">
                  <c:v>21.695596064814811</c:v>
                </c:pt>
                <c:pt idx="3748">
                  <c:v>21.701383101851849</c:v>
                </c:pt>
                <c:pt idx="3749">
                  <c:v>21.707170138888891</c:v>
                </c:pt>
                <c:pt idx="3750">
                  <c:v>21.712957175925926</c:v>
                </c:pt>
                <c:pt idx="3751">
                  <c:v>21.71874421296296</c:v>
                </c:pt>
                <c:pt idx="3752">
                  <c:v>21.724531249999998</c:v>
                </c:pt>
                <c:pt idx="3753">
                  <c:v>21.730318287037033</c:v>
                </c:pt>
                <c:pt idx="3754">
                  <c:v>21.736105324074071</c:v>
                </c:pt>
                <c:pt idx="3755">
                  <c:v>21.741892361111113</c:v>
                </c:pt>
                <c:pt idx="3756">
                  <c:v>21.747685185185187</c:v>
                </c:pt>
                <c:pt idx="3757">
                  <c:v>21.753466435185185</c:v>
                </c:pt>
                <c:pt idx="3758">
                  <c:v>21.759259259259256</c:v>
                </c:pt>
                <c:pt idx="3759">
                  <c:v>21.765040509259258</c:v>
                </c:pt>
                <c:pt idx="3760">
                  <c:v>21.77082175925926</c:v>
                </c:pt>
                <c:pt idx="3761">
                  <c:v>21.77661458333333</c:v>
                </c:pt>
                <c:pt idx="3762">
                  <c:v>21.782401620370365</c:v>
                </c:pt>
                <c:pt idx="3763">
                  <c:v>21.788188657407407</c:v>
                </c:pt>
                <c:pt idx="3764">
                  <c:v>21.793975694444445</c:v>
                </c:pt>
                <c:pt idx="3765">
                  <c:v>21.799762731481483</c:v>
                </c:pt>
                <c:pt idx="3766">
                  <c:v>21.805549768518517</c:v>
                </c:pt>
                <c:pt idx="3767">
                  <c:v>21.811336805555552</c:v>
                </c:pt>
                <c:pt idx="3768">
                  <c:v>21.81712384259259</c:v>
                </c:pt>
                <c:pt idx="3769">
                  <c:v>21.822910879629628</c:v>
                </c:pt>
                <c:pt idx="3770">
                  <c:v>21.828697916666666</c:v>
                </c:pt>
                <c:pt idx="3771">
                  <c:v>21.834484953703704</c:v>
                </c:pt>
                <c:pt idx="3772">
                  <c:v>21.840271990740739</c:v>
                </c:pt>
                <c:pt idx="3773">
                  <c:v>21.846059027777773</c:v>
                </c:pt>
                <c:pt idx="3774">
                  <c:v>21.851851851851848</c:v>
                </c:pt>
                <c:pt idx="3775">
                  <c:v>21.857633101851849</c:v>
                </c:pt>
                <c:pt idx="3776">
                  <c:v>21.863414351851851</c:v>
                </c:pt>
                <c:pt idx="3777">
                  <c:v>21.869207175925922</c:v>
                </c:pt>
                <c:pt idx="3778">
                  <c:v>21.87499421296296</c:v>
                </c:pt>
                <c:pt idx="3779">
                  <c:v>21.880781250000002</c:v>
                </c:pt>
                <c:pt idx="3780">
                  <c:v>21.886568287037036</c:v>
                </c:pt>
                <c:pt idx="3781">
                  <c:v>21.892361111111111</c:v>
                </c:pt>
                <c:pt idx="3782">
                  <c:v>21.898142361111109</c:v>
                </c:pt>
                <c:pt idx="3783">
                  <c:v>21.903929398148144</c:v>
                </c:pt>
                <c:pt idx="3784">
                  <c:v>21.909716435185185</c:v>
                </c:pt>
                <c:pt idx="3785">
                  <c:v>21.915503472222223</c:v>
                </c:pt>
                <c:pt idx="3786">
                  <c:v>21.921290509259258</c:v>
                </c:pt>
                <c:pt idx="3787">
                  <c:v>21.927077546296296</c:v>
                </c:pt>
                <c:pt idx="3788">
                  <c:v>21.93286458333333</c:v>
                </c:pt>
                <c:pt idx="3789">
                  <c:v>21.938651620370369</c:v>
                </c:pt>
                <c:pt idx="3790">
                  <c:v>21.944444444444443</c:v>
                </c:pt>
                <c:pt idx="3791">
                  <c:v>21.950225694444441</c:v>
                </c:pt>
                <c:pt idx="3792">
                  <c:v>21.956012731481476</c:v>
                </c:pt>
                <c:pt idx="3793">
                  <c:v>21.961799768518517</c:v>
                </c:pt>
                <c:pt idx="3794">
                  <c:v>21.967586805555555</c:v>
                </c:pt>
                <c:pt idx="3795">
                  <c:v>21.973373842592594</c:v>
                </c:pt>
                <c:pt idx="3796">
                  <c:v>21.979160879629628</c:v>
                </c:pt>
                <c:pt idx="3797">
                  <c:v>21.984947916666663</c:v>
                </c:pt>
                <c:pt idx="3798">
                  <c:v>21.990734953703701</c:v>
                </c:pt>
                <c:pt idx="3799">
                  <c:v>21.996521990740739</c:v>
                </c:pt>
                <c:pt idx="3800">
                  <c:v>22.00230902777778</c:v>
                </c:pt>
                <c:pt idx="3801">
                  <c:v>22.008096064814815</c:v>
                </c:pt>
                <c:pt idx="3802">
                  <c:v>22.013883101851849</c:v>
                </c:pt>
                <c:pt idx="3803">
                  <c:v>22.019670138888888</c:v>
                </c:pt>
                <c:pt idx="3804">
                  <c:v>22.025457175925926</c:v>
                </c:pt>
                <c:pt idx="3805">
                  <c:v>22.03124421296296</c:v>
                </c:pt>
                <c:pt idx="3806">
                  <c:v>22.037037037037038</c:v>
                </c:pt>
                <c:pt idx="3807">
                  <c:v>22.042818287037033</c:v>
                </c:pt>
                <c:pt idx="3808">
                  <c:v>22.048605324074071</c:v>
                </c:pt>
                <c:pt idx="3809">
                  <c:v>22.054392361111113</c:v>
                </c:pt>
                <c:pt idx="3810">
                  <c:v>22.060179398148147</c:v>
                </c:pt>
                <c:pt idx="3811">
                  <c:v>22.065966435185185</c:v>
                </c:pt>
                <c:pt idx="3812">
                  <c:v>22.07175347222222</c:v>
                </c:pt>
                <c:pt idx="3813">
                  <c:v>22.077540509259254</c:v>
                </c:pt>
                <c:pt idx="3814">
                  <c:v>22.083327546296296</c:v>
                </c:pt>
                <c:pt idx="3815">
                  <c:v>22.089108796296298</c:v>
                </c:pt>
                <c:pt idx="3816">
                  <c:v>22.094895833333332</c:v>
                </c:pt>
                <c:pt idx="3817">
                  <c:v>22.100688657407407</c:v>
                </c:pt>
                <c:pt idx="3818">
                  <c:v>22.106475694444441</c:v>
                </c:pt>
                <c:pt idx="3819">
                  <c:v>22.112262731481483</c:v>
                </c:pt>
                <c:pt idx="3820">
                  <c:v>22.118049768518517</c:v>
                </c:pt>
                <c:pt idx="3821">
                  <c:v>22.123836805555552</c:v>
                </c:pt>
                <c:pt idx="3822">
                  <c:v>22.12962962962963</c:v>
                </c:pt>
                <c:pt idx="3823">
                  <c:v>22.135410879629628</c:v>
                </c:pt>
                <c:pt idx="3824">
                  <c:v>22.141197916666666</c:v>
                </c:pt>
                <c:pt idx="3825">
                  <c:v>22.146984953703704</c:v>
                </c:pt>
                <c:pt idx="3826">
                  <c:v>22.152771990740739</c:v>
                </c:pt>
                <c:pt idx="3827">
                  <c:v>22.158559027777773</c:v>
                </c:pt>
                <c:pt idx="3828">
                  <c:v>22.164346064814811</c:v>
                </c:pt>
                <c:pt idx="3829">
                  <c:v>22.170133101851849</c:v>
                </c:pt>
                <c:pt idx="3830">
                  <c:v>22.175920138888891</c:v>
                </c:pt>
                <c:pt idx="3831">
                  <c:v>22.181707175925926</c:v>
                </c:pt>
                <c:pt idx="3832">
                  <c:v>22.18749421296296</c:v>
                </c:pt>
                <c:pt idx="3833">
                  <c:v>22.193281249999998</c:v>
                </c:pt>
                <c:pt idx="3834">
                  <c:v>22.199068287037036</c:v>
                </c:pt>
                <c:pt idx="3835">
                  <c:v>22.204855324074071</c:v>
                </c:pt>
                <c:pt idx="3836">
                  <c:v>22.210648148148149</c:v>
                </c:pt>
                <c:pt idx="3837">
                  <c:v>22.216429398148144</c:v>
                </c:pt>
                <c:pt idx="3838">
                  <c:v>22.222228009259261</c:v>
                </c:pt>
                <c:pt idx="3839">
                  <c:v>22.228003472222223</c:v>
                </c:pt>
                <c:pt idx="3840">
                  <c:v>22.233790509259258</c:v>
                </c:pt>
                <c:pt idx="3841">
                  <c:v>22.239577546296296</c:v>
                </c:pt>
                <c:pt idx="3842">
                  <c:v>22.24536458333333</c:v>
                </c:pt>
                <c:pt idx="3843">
                  <c:v>22.251151620370365</c:v>
                </c:pt>
                <c:pt idx="3844">
                  <c:v>22.256938657407407</c:v>
                </c:pt>
                <c:pt idx="3845">
                  <c:v>22.262725694444441</c:v>
                </c:pt>
                <c:pt idx="3846">
                  <c:v>22.268512731481476</c:v>
                </c:pt>
                <c:pt idx="3847">
                  <c:v>22.274299768518517</c:v>
                </c:pt>
                <c:pt idx="3848">
                  <c:v>22.280086805555552</c:v>
                </c:pt>
                <c:pt idx="3849">
                  <c:v>22.285873842592594</c:v>
                </c:pt>
                <c:pt idx="3850">
                  <c:v>22.291660879629628</c:v>
                </c:pt>
                <c:pt idx="3851">
                  <c:v>22.297447916666666</c:v>
                </c:pt>
                <c:pt idx="3852">
                  <c:v>22.303234953703704</c:v>
                </c:pt>
                <c:pt idx="3853">
                  <c:v>22.309021990740739</c:v>
                </c:pt>
                <c:pt idx="3854">
                  <c:v>22.314814814814813</c:v>
                </c:pt>
                <c:pt idx="3855">
                  <c:v>22.320596064814815</c:v>
                </c:pt>
                <c:pt idx="3856">
                  <c:v>22.326383101851849</c:v>
                </c:pt>
                <c:pt idx="3857">
                  <c:v>22.332170138888888</c:v>
                </c:pt>
                <c:pt idx="3858">
                  <c:v>22.337957175925922</c:v>
                </c:pt>
                <c:pt idx="3859">
                  <c:v>22.34374421296296</c:v>
                </c:pt>
                <c:pt idx="3860">
                  <c:v>22.349531249999998</c:v>
                </c:pt>
                <c:pt idx="3861">
                  <c:v>22.355318287037033</c:v>
                </c:pt>
                <c:pt idx="3862">
                  <c:v>22.361105324074071</c:v>
                </c:pt>
                <c:pt idx="3863">
                  <c:v>22.366892361111109</c:v>
                </c:pt>
                <c:pt idx="3864">
                  <c:v>22.372679398148147</c:v>
                </c:pt>
                <c:pt idx="3865">
                  <c:v>22.378472222222221</c:v>
                </c:pt>
                <c:pt idx="3866">
                  <c:v>22.384253472222223</c:v>
                </c:pt>
                <c:pt idx="3867">
                  <c:v>22.390040509259258</c:v>
                </c:pt>
                <c:pt idx="3868">
                  <c:v>22.395827546296296</c:v>
                </c:pt>
                <c:pt idx="3869">
                  <c:v>22.40162037037037</c:v>
                </c:pt>
                <c:pt idx="3870">
                  <c:v>22.407407407407405</c:v>
                </c:pt>
                <c:pt idx="3871">
                  <c:v>22.413188657407407</c:v>
                </c:pt>
                <c:pt idx="3872">
                  <c:v>22.418975694444441</c:v>
                </c:pt>
                <c:pt idx="3873">
                  <c:v>22.424762731481476</c:v>
                </c:pt>
                <c:pt idx="3874">
                  <c:v>22.430549768518517</c:v>
                </c:pt>
                <c:pt idx="3875">
                  <c:v>22.436342592592592</c:v>
                </c:pt>
                <c:pt idx="3876">
                  <c:v>22.442118055555557</c:v>
                </c:pt>
                <c:pt idx="3877">
                  <c:v>22.447916666666668</c:v>
                </c:pt>
                <c:pt idx="3878">
                  <c:v>22.453697916666663</c:v>
                </c:pt>
                <c:pt idx="3879">
                  <c:v>22.459484953703704</c:v>
                </c:pt>
                <c:pt idx="3880">
                  <c:v>22.465271990740739</c:v>
                </c:pt>
                <c:pt idx="3881">
                  <c:v>22.47105902777778</c:v>
                </c:pt>
                <c:pt idx="3882">
                  <c:v>22.476846064814815</c:v>
                </c:pt>
                <c:pt idx="3883">
                  <c:v>22.482633101851849</c:v>
                </c:pt>
                <c:pt idx="3884">
                  <c:v>22.488420138888891</c:v>
                </c:pt>
                <c:pt idx="3885">
                  <c:v>22.494207175925926</c:v>
                </c:pt>
                <c:pt idx="3886">
                  <c:v>22.499988425925924</c:v>
                </c:pt>
                <c:pt idx="3887">
                  <c:v>22.505781249999998</c:v>
                </c:pt>
                <c:pt idx="3888">
                  <c:v>22.511568287037033</c:v>
                </c:pt>
                <c:pt idx="3889">
                  <c:v>22.517355324074071</c:v>
                </c:pt>
                <c:pt idx="3890">
                  <c:v>22.523142361111109</c:v>
                </c:pt>
                <c:pt idx="3891">
                  <c:v>22.528929398148144</c:v>
                </c:pt>
                <c:pt idx="3892">
                  <c:v>22.534716435185185</c:v>
                </c:pt>
                <c:pt idx="3893">
                  <c:v>22.540509259259263</c:v>
                </c:pt>
                <c:pt idx="3894">
                  <c:v>22.546290509259258</c:v>
                </c:pt>
                <c:pt idx="3895">
                  <c:v>22.552077546296296</c:v>
                </c:pt>
                <c:pt idx="3896">
                  <c:v>22.557864583333334</c:v>
                </c:pt>
                <c:pt idx="3897">
                  <c:v>22.563645833333332</c:v>
                </c:pt>
                <c:pt idx="3898">
                  <c:v>22.569438657407407</c:v>
                </c:pt>
                <c:pt idx="3899">
                  <c:v>22.575225694444445</c:v>
                </c:pt>
                <c:pt idx="3900">
                  <c:v>22.581012731481483</c:v>
                </c:pt>
                <c:pt idx="3901">
                  <c:v>22.586799768518517</c:v>
                </c:pt>
                <c:pt idx="3902">
                  <c:v>22.592592592592592</c:v>
                </c:pt>
                <c:pt idx="3903">
                  <c:v>22.59837384259259</c:v>
                </c:pt>
                <c:pt idx="3904">
                  <c:v>22.604160879629628</c:v>
                </c:pt>
                <c:pt idx="3905">
                  <c:v>22.609947916666663</c:v>
                </c:pt>
                <c:pt idx="3906">
                  <c:v>22.615734953703701</c:v>
                </c:pt>
                <c:pt idx="3907">
                  <c:v>22.621527777777779</c:v>
                </c:pt>
                <c:pt idx="3908">
                  <c:v>22.627309027777773</c:v>
                </c:pt>
                <c:pt idx="3909">
                  <c:v>22.633096064814815</c:v>
                </c:pt>
                <c:pt idx="3910">
                  <c:v>22.638883101851849</c:v>
                </c:pt>
                <c:pt idx="3911">
                  <c:v>22.644670138888891</c:v>
                </c:pt>
                <c:pt idx="3912">
                  <c:v>22.650457175925926</c:v>
                </c:pt>
                <c:pt idx="3913">
                  <c:v>22.65624421296296</c:v>
                </c:pt>
                <c:pt idx="3914">
                  <c:v>22.662031250000002</c:v>
                </c:pt>
                <c:pt idx="3915">
                  <c:v>22.667818287037036</c:v>
                </c:pt>
                <c:pt idx="3916">
                  <c:v>22.673605324074071</c:v>
                </c:pt>
                <c:pt idx="3917">
                  <c:v>22.679392361111109</c:v>
                </c:pt>
                <c:pt idx="3918">
                  <c:v>22.685185185185183</c:v>
                </c:pt>
                <c:pt idx="3919">
                  <c:v>22.690966435185185</c:v>
                </c:pt>
                <c:pt idx="3920">
                  <c:v>22.69675347222222</c:v>
                </c:pt>
                <c:pt idx="3921">
                  <c:v>22.702540509259254</c:v>
                </c:pt>
                <c:pt idx="3922">
                  <c:v>22.708327546296296</c:v>
                </c:pt>
                <c:pt idx="3923">
                  <c:v>22.71411458333333</c:v>
                </c:pt>
                <c:pt idx="3924">
                  <c:v>22.719901620370369</c:v>
                </c:pt>
                <c:pt idx="3925">
                  <c:v>22.725688657407407</c:v>
                </c:pt>
                <c:pt idx="3926">
                  <c:v>22.731475694444445</c:v>
                </c:pt>
                <c:pt idx="3927">
                  <c:v>22.737262731481483</c:v>
                </c:pt>
                <c:pt idx="3928">
                  <c:v>22.743049768518517</c:v>
                </c:pt>
                <c:pt idx="3929">
                  <c:v>22.748836805555555</c:v>
                </c:pt>
                <c:pt idx="3930">
                  <c:v>22.754623842592594</c:v>
                </c:pt>
                <c:pt idx="3931">
                  <c:v>22.760410879629628</c:v>
                </c:pt>
                <c:pt idx="3932">
                  <c:v>22.766197916666663</c:v>
                </c:pt>
                <c:pt idx="3933">
                  <c:v>22.771984953703701</c:v>
                </c:pt>
                <c:pt idx="3934">
                  <c:v>22.777766203703706</c:v>
                </c:pt>
                <c:pt idx="3935">
                  <c:v>22.783559027777773</c:v>
                </c:pt>
                <c:pt idx="3936">
                  <c:v>22.789346064814811</c:v>
                </c:pt>
                <c:pt idx="3937">
                  <c:v>22.795133101851849</c:v>
                </c:pt>
                <c:pt idx="3938">
                  <c:v>22.800920138888888</c:v>
                </c:pt>
                <c:pt idx="3939">
                  <c:v>22.806707175925926</c:v>
                </c:pt>
                <c:pt idx="3940">
                  <c:v>22.81249421296296</c:v>
                </c:pt>
                <c:pt idx="3941">
                  <c:v>22.818281250000002</c:v>
                </c:pt>
                <c:pt idx="3942">
                  <c:v>22.824068287037036</c:v>
                </c:pt>
                <c:pt idx="3943">
                  <c:v>22.829855324074071</c:v>
                </c:pt>
                <c:pt idx="3944">
                  <c:v>22.835642361111113</c:v>
                </c:pt>
                <c:pt idx="3945">
                  <c:v>22.841429398148147</c:v>
                </c:pt>
                <c:pt idx="3946">
                  <c:v>22.847216435185185</c:v>
                </c:pt>
                <c:pt idx="3947">
                  <c:v>22.85300347222222</c:v>
                </c:pt>
                <c:pt idx="3948">
                  <c:v>22.858790509259254</c:v>
                </c:pt>
                <c:pt idx="3949">
                  <c:v>22.864577546296296</c:v>
                </c:pt>
                <c:pt idx="3950">
                  <c:v>22.87037037037037</c:v>
                </c:pt>
                <c:pt idx="3951">
                  <c:v>22.876151620370365</c:v>
                </c:pt>
                <c:pt idx="3952">
                  <c:v>22.881938657407407</c:v>
                </c:pt>
                <c:pt idx="3953">
                  <c:v>22.887725694444441</c:v>
                </c:pt>
                <c:pt idx="3954">
                  <c:v>22.893512731481483</c:v>
                </c:pt>
                <c:pt idx="3955">
                  <c:v>22.899299768518517</c:v>
                </c:pt>
                <c:pt idx="3956">
                  <c:v>22.905086805555555</c:v>
                </c:pt>
                <c:pt idx="3957">
                  <c:v>22.91087962962963</c:v>
                </c:pt>
                <c:pt idx="3958">
                  <c:v>22.916660879629628</c:v>
                </c:pt>
                <c:pt idx="3959">
                  <c:v>22.922447916666666</c:v>
                </c:pt>
                <c:pt idx="3960">
                  <c:v>22.928234953703704</c:v>
                </c:pt>
                <c:pt idx="3961">
                  <c:v>22.934021990740739</c:v>
                </c:pt>
                <c:pt idx="3962">
                  <c:v>22.939809027777773</c:v>
                </c:pt>
                <c:pt idx="3963">
                  <c:v>22.945596064814811</c:v>
                </c:pt>
                <c:pt idx="3964">
                  <c:v>22.951383101851849</c:v>
                </c:pt>
                <c:pt idx="3965">
                  <c:v>22.957170138888888</c:v>
                </c:pt>
                <c:pt idx="3966">
                  <c:v>22.962951388888893</c:v>
                </c:pt>
                <c:pt idx="3967">
                  <c:v>22.968738425925928</c:v>
                </c:pt>
                <c:pt idx="3968">
                  <c:v>22.974531249999998</c:v>
                </c:pt>
                <c:pt idx="3969">
                  <c:v>22.980318287037036</c:v>
                </c:pt>
                <c:pt idx="3970">
                  <c:v>22.986105324074071</c:v>
                </c:pt>
                <c:pt idx="3971">
                  <c:v>22.991892361111113</c:v>
                </c:pt>
                <c:pt idx="3972">
                  <c:v>22.997679398148147</c:v>
                </c:pt>
                <c:pt idx="3973">
                  <c:v>23.003466435185185</c:v>
                </c:pt>
                <c:pt idx="3974">
                  <c:v>23.009253472222223</c:v>
                </c:pt>
                <c:pt idx="3975">
                  <c:v>23.015040509259258</c:v>
                </c:pt>
                <c:pt idx="3976">
                  <c:v>23.020827546296296</c:v>
                </c:pt>
                <c:pt idx="3977">
                  <c:v>23.026608796296298</c:v>
                </c:pt>
                <c:pt idx="3978">
                  <c:v>23.032401620370365</c:v>
                </c:pt>
                <c:pt idx="3979">
                  <c:v>23.038188657407407</c:v>
                </c:pt>
                <c:pt idx="3980">
                  <c:v>23.043975694444441</c:v>
                </c:pt>
                <c:pt idx="3981">
                  <c:v>23.049762731481476</c:v>
                </c:pt>
                <c:pt idx="3982">
                  <c:v>23.055555555555554</c:v>
                </c:pt>
                <c:pt idx="3983">
                  <c:v>23.061336805555552</c:v>
                </c:pt>
                <c:pt idx="3984">
                  <c:v>23.067123842592594</c:v>
                </c:pt>
                <c:pt idx="3985">
                  <c:v>23.072910879629628</c:v>
                </c:pt>
                <c:pt idx="3986">
                  <c:v>23.078703703703706</c:v>
                </c:pt>
                <c:pt idx="3987">
                  <c:v>23.08449074074074</c:v>
                </c:pt>
                <c:pt idx="3988">
                  <c:v>23.090271990740739</c:v>
                </c:pt>
                <c:pt idx="3989">
                  <c:v>23.09605902777778</c:v>
                </c:pt>
                <c:pt idx="3990">
                  <c:v>23.101851851851848</c:v>
                </c:pt>
                <c:pt idx="3991">
                  <c:v>23.107633101851849</c:v>
                </c:pt>
                <c:pt idx="3992">
                  <c:v>23.113420138888888</c:v>
                </c:pt>
                <c:pt idx="3993">
                  <c:v>23.119207175925922</c:v>
                </c:pt>
                <c:pt idx="3994">
                  <c:v>23.12499421296296</c:v>
                </c:pt>
                <c:pt idx="3995">
                  <c:v>23.130781249999998</c:v>
                </c:pt>
                <c:pt idx="3996">
                  <c:v>23.136574074074076</c:v>
                </c:pt>
                <c:pt idx="3997">
                  <c:v>23.142349537037038</c:v>
                </c:pt>
                <c:pt idx="3998">
                  <c:v>23.148148148148149</c:v>
                </c:pt>
                <c:pt idx="3999">
                  <c:v>23.153929398148147</c:v>
                </c:pt>
                <c:pt idx="4000">
                  <c:v>23.159716435185185</c:v>
                </c:pt>
                <c:pt idx="4001">
                  <c:v>23.165503472222223</c:v>
                </c:pt>
                <c:pt idx="4002">
                  <c:v>23.171290509259258</c:v>
                </c:pt>
                <c:pt idx="4003">
                  <c:v>23.177077546296296</c:v>
                </c:pt>
                <c:pt idx="4004">
                  <c:v>23.182864583333334</c:v>
                </c:pt>
                <c:pt idx="4005">
                  <c:v>23.188651620370369</c:v>
                </c:pt>
                <c:pt idx="4006">
                  <c:v>23.194438657407407</c:v>
                </c:pt>
                <c:pt idx="4007">
                  <c:v>23.200225694444441</c:v>
                </c:pt>
                <c:pt idx="4008">
                  <c:v>23.206012731481476</c:v>
                </c:pt>
                <c:pt idx="4009">
                  <c:v>23.211799768518517</c:v>
                </c:pt>
                <c:pt idx="4010">
                  <c:v>23.217586805555552</c:v>
                </c:pt>
                <c:pt idx="4011">
                  <c:v>23.223368055555557</c:v>
                </c:pt>
                <c:pt idx="4012">
                  <c:v>23.229160879629628</c:v>
                </c:pt>
                <c:pt idx="4013">
                  <c:v>23.234947916666663</c:v>
                </c:pt>
                <c:pt idx="4014">
                  <c:v>23.24074074074074</c:v>
                </c:pt>
                <c:pt idx="4015">
                  <c:v>23.246521990740739</c:v>
                </c:pt>
                <c:pt idx="4016">
                  <c:v>23.252303240740741</c:v>
                </c:pt>
                <c:pt idx="4017">
                  <c:v>23.258101851851851</c:v>
                </c:pt>
                <c:pt idx="4018">
                  <c:v>23.263883101851849</c:v>
                </c:pt>
                <c:pt idx="4019">
                  <c:v>23.269675925925924</c:v>
                </c:pt>
                <c:pt idx="4020">
                  <c:v>23.275457175925926</c:v>
                </c:pt>
                <c:pt idx="4021">
                  <c:v>23.28124421296296</c:v>
                </c:pt>
                <c:pt idx="4022">
                  <c:v>23.287031249999998</c:v>
                </c:pt>
                <c:pt idx="4023">
                  <c:v>23.292818287037033</c:v>
                </c:pt>
                <c:pt idx="4024">
                  <c:v>23.298605324074071</c:v>
                </c:pt>
                <c:pt idx="4025">
                  <c:v>23.304392361111109</c:v>
                </c:pt>
                <c:pt idx="4026">
                  <c:v>23.310179398148144</c:v>
                </c:pt>
                <c:pt idx="4027">
                  <c:v>23.315966435185185</c:v>
                </c:pt>
                <c:pt idx="4028">
                  <c:v>23.321759259259263</c:v>
                </c:pt>
                <c:pt idx="4029">
                  <c:v>23.327540509259258</c:v>
                </c:pt>
                <c:pt idx="4030">
                  <c:v>23.333333333333332</c:v>
                </c:pt>
                <c:pt idx="4031">
                  <c:v>23.339114583333334</c:v>
                </c:pt>
                <c:pt idx="4032">
                  <c:v>23.344901620370369</c:v>
                </c:pt>
                <c:pt idx="4033">
                  <c:v>23.350688657407407</c:v>
                </c:pt>
                <c:pt idx="4034">
                  <c:v>23.356475694444445</c:v>
                </c:pt>
                <c:pt idx="4035">
                  <c:v>23.362262731481483</c:v>
                </c:pt>
                <c:pt idx="4036">
                  <c:v>23.368049768518517</c:v>
                </c:pt>
                <c:pt idx="4037">
                  <c:v>23.373836805555552</c:v>
                </c:pt>
                <c:pt idx="4038">
                  <c:v>23.37962384259259</c:v>
                </c:pt>
                <c:pt idx="4039">
                  <c:v>23.385410879629628</c:v>
                </c:pt>
                <c:pt idx="4040">
                  <c:v>23.391197916666663</c:v>
                </c:pt>
                <c:pt idx="4041">
                  <c:v>23.396984953703701</c:v>
                </c:pt>
                <c:pt idx="4042">
                  <c:v>23.402771990740739</c:v>
                </c:pt>
                <c:pt idx="4043">
                  <c:v>23.408559027777773</c:v>
                </c:pt>
                <c:pt idx="4044">
                  <c:v>23.414346064814815</c:v>
                </c:pt>
                <c:pt idx="4045">
                  <c:v>23.420133101851849</c:v>
                </c:pt>
                <c:pt idx="4046">
                  <c:v>23.425925925925927</c:v>
                </c:pt>
                <c:pt idx="4047">
                  <c:v>23.431707175925926</c:v>
                </c:pt>
                <c:pt idx="4048">
                  <c:v>23.43749421296296</c:v>
                </c:pt>
                <c:pt idx="4049">
                  <c:v>23.443281250000002</c:v>
                </c:pt>
                <c:pt idx="4050">
                  <c:v>23.449068287037036</c:v>
                </c:pt>
                <c:pt idx="4051">
                  <c:v>23.454855324074071</c:v>
                </c:pt>
                <c:pt idx="4052">
                  <c:v>23.460642361111109</c:v>
                </c:pt>
                <c:pt idx="4053">
                  <c:v>23.466429398148144</c:v>
                </c:pt>
                <c:pt idx="4054">
                  <c:v>23.472216435185185</c:v>
                </c:pt>
                <c:pt idx="4055">
                  <c:v>23.47800347222222</c:v>
                </c:pt>
                <c:pt idx="4056">
                  <c:v>23.483790509259254</c:v>
                </c:pt>
                <c:pt idx="4057">
                  <c:v>23.489577546296296</c:v>
                </c:pt>
                <c:pt idx="4058">
                  <c:v>23.49536458333333</c:v>
                </c:pt>
                <c:pt idx="4059">
                  <c:v>23.501151620370369</c:v>
                </c:pt>
                <c:pt idx="4060">
                  <c:v>23.506938657407407</c:v>
                </c:pt>
                <c:pt idx="4061">
                  <c:v>23.512731481481485</c:v>
                </c:pt>
                <c:pt idx="4062">
                  <c:v>23.518518518518519</c:v>
                </c:pt>
                <c:pt idx="4063">
                  <c:v>23.524299768518517</c:v>
                </c:pt>
                <c:pt idx="4064">
                  <c:v>23.530086805555555</c:v>
                </c:pt>
                <c:pt idx="4065">
                  <c:v>23.535873842592594</c:v>
                </c:pt>
                <c:pt idx="4066">
                  <c:v>23.541660879629628</c:v>
                </c:pt>
                <c:pt idx="4067">
                  <c:v>23.547447916666663</c:v>
                </c:pt>
                <c:pt idx="4068">
                  <c:v>23.553234953703701</c:v>
                </c:pt>
                <c:pt idx="4069">
                  <c:v>23.559027777777779</c:v>
                </c:pt>
                <c:pt idx="4070">
                  <c:v>23.564809027777773</c:v>
                </c:pt>
                <c:pt idx="4071">
                  <c:v>23.570590277777779</c:v>
                </c:pt>
                <c:pt idx="4072">
                  <c:v>23.576383101851849</c:v>
                </c:pt>
                <c:pt idx="4073">
                  <c:v>23.582170138888888</c:v>
                </c:pt>
                <c:pt idx="4074">
                  <c:v>23.587957175925926</c:v>
                </c:pt>
                <c:pt idx="4075">
                  <c:v>23.593738425925928</c:v>
                </c:pt>
                <c:pt idx="4076">
                  <c:v>23.599531250000002</c:v>
                </c:pt>
                <c:pt idx="4077">
                  <c:v>23.605318287037036</c:v>
                </c:pt>
                <c:pt idx="4078">
                  <c:v>23.611099537037035</c:v>
                </c:pt>
                <c:pt idx="4079">
                  <c:v>23.616892361111113</c:v>
                </c:pt>
                <c:pt idx="4080">
                  <c:v>23.622679398148147</c:v>
                </c:pt>
                <c:pt idx="4081">
                  <c:v>23.628466435185185</c:v>
                </c:pt>
                <c:pt idx="4082">
                  <c:v>23.634247685185183</c:v>
                </c:pt>
                <c:pt idx="4083">
                  <c:v>23.640040509259254</c:v>
                </c:pt>
                <c:pt idx="4084">
                  <c:v>23.64582175925926</c:v>
                </c:pt>
                <c:pt idx="4085">
                  <c:v>23.65161458333333</c:v>
                </c:pt>
                <c:pt idx="4086">
                  <c:v>23.657401620370365</c:v>
                </c:pt>
                <c:pt idx="4087">
                  <c:v>23.663188657407407</c:v>
                </c:pt>
                <c:pt idx="4088">
                  <c:v>23.668969907407408</c:v>
                </c:pt>
                <c:pt idx="4089">
                  <c:v>23.674762731481483</c:v>
                </c:pt>
                <c:pt idx="4090">
                  <c:v>23.680549768518517</c:v>
                </c:pt>
                <c:pt idx="4091">
                  <c:v>23.686336805555555</c:v>
                </c:pt>
                <c:pt idx="4092">
                  <c:v>23.692123842592594</c:v>
                </c:pt>
                <c:pt idx="4093">
                  <c:v>23.697910879629628</c:v>
                </c:pt>
                <c:pt idx="4094">
                  <c:v>23.703703703703702</c:v>
                </c:pt>
                <c:pt idx="4095">
                  <c:v>23.709484953703704</c:v>
                </c:pt>
                <c:pt idx="4096">
                  <c:v>23.715271990740739</c:v>
                </c:pt>
                <c:pt idx="4097">
                  <c:v>23.721059027777773</c:v>
                </c:pt>
                <c:pt idx="4098">
                  <c:v>23.726846064814811</c:v>
                </c:pt>
                <c:pt idx="4099">
                  <c:v>23.732633101851849</c:v>
                </c:pt>
                <c:pt idx="4100">
                  <c:v>23.738420138888888</c:v>
                </c:pt>
                <c:pt idx="4101">
                  <c:v>23.744207175925922</c:v>
                </c:pt>
                <c:pt idx="4102">
                  <c:v>23.74999421296296</c:v>
                </c:pt>
                <c:pt idx="4103">
                  <c:v>23.755781249999998</c:v>
                </c:pt>
                <c:pt idx="4104">
                  <c:v>23.761568287037036</c:v>
                </c:pt>
                <c:pt idx="4105">
                  <c:v>23.767355324074071</c:v>
                </c:pt>
                <c:pt idx="4106">
                  <c:v>23.773142361111113</c:v>
                </c:pt>
                <c:pt idx="4107">
                  <c:v>23.778929398148147</c:v>
                </c:pt>
                <c:pt idx="4108">
                  <c:v>23.784722222222221</c:v>
                </c:pt>
                <c:pt idx="4109">
                  <c:v>23.790503472222223</c:v>
                </c:pt>
                <c:pt idx="4110">
                  <c:v>23.796296296296294</c:v>
                </c:pt>
                <c:pt idx="4111">
                  <c:v>23.802077546296296</c:v>
                </c:pt>
                <c:pt idx="4112">
                  <c:v>23.80786458333333</c:v>
                </c:pt>
                <c:pt idx="4113">
                  <c:v>23.813651620370365</c:v>
                </c:pt>
                <c:pt idx="4114">
                  <c:v>23.819438657407407</c:v>
                </c:pt>
                <c:pt idx="4115">
                  <c:v>23.825225694444441</c:v>
                </c:pt>
                <c:pt idx="4116">
                  <c:v>23.831012731481476</c:v>
                </c:pt>
                <c:pt idx="4117">
                  <c:v>23.836799768518517</c:v>
                </c:pt>
                <c:pt idx="4118">
                  <c:v>23.842586805555552</c:v>
                </c:pt>
                <c:pt idx="4119">
                  <c:v>23.848373842592594</c:v>
                </c:pt>
                <c:pt idx="4120">
                  <c:v>23.854160879629628</c:v>
                </c:pt>
                <c:pt idx="4121">
                  <c:v>23.859947916666666</c:v>
                </c:pt>
                <c:pt idx="4122">
                  <c:v>23.865734953703704</c:v>
                </c:pt>
                <c:pt idx="4123">
                  <c:v>23.871521990740739</c:v>
                </c:pt>
                <c:pt idx="4124">
                  <c:v>23.87730902777778</c:v>
                </c:pt>
                <c:pt idx="4125">
                  <c:v>23.883096064814815</c:v>
                </c:pt>
                <c:pt idx="4126">
                  <c:v>23.888888888888889</c:v>
                </c:pt>
                <c:pt idx="4127">
                  <c:v>23.894670138888888</c:v>
                </c:pt>
                <c:pt idx="4128">
                  <c:v>23.900457175925922</c:v>
                </c:pt>
                <c:pt idx="4129">
                  <c:v>23.90624421296296</c:v>
                </c:pt>
                <c:pt idx="4130">
                  <c:v>23.912031249999998</c:v>
                </c:pt>
                <c:pt idx="4131">
                  <c:v>23.917818287037033</c:v>
                </c:pt>
                <c:pt idx="4132">
                  <c:v>23.923605324074071</c:v>
                </c:pt>
                <c:pt idx="4133">
                  <c:v>23.929392361111109</c:v>
                </c:pt>
                <c:pt idx="4134">
                  <c:v>23.935179398148147</c:v>
                </c:pt>
                <c:pt idx="4135">
                  <c:v>23.940966435185185</c:v>
                </c:pt>
                <c:pt idx="4136">
                  <c:v>23.946753472222223</c:v>
                </c:pt>
                <c:pt idx="4137">
                  <c:v>23.952534722222222</c:v>
                </c:pt>
                <c:pt idx="4138">
                  <c:v>23.958321759259256</c:v>
                </c:pt>
                <c:pt idx="4139">
                  <c:v>23.964114583333334</c:v>
                </c:pt>
                <c:pt idx="4140">
                  <c:v>23.969901620370369</c:v>
                </c:pt>
                <c:pt idx="4141">
                  <c:v>23.975688657407407</c:v>
                </c:pt>
                <c:pt idx="4142">
                  <c:v>23.981481481481481</c:v>
                </c:pt>
                <c:pt idx="4143">
                  <c:v>23.987262731481476</c:v>
                </c:pt>
                <c:pt idx="4144">
                  <c:v>23.993049768518517</c:v>
                </c:pt>
                <c:pt idx="4145">
                  <c:v>23.998836805555552</c:v>
                </c:pt>
                <c:pt idx="4146">
                  <c:v>24.004623842592586</c:v>
                </c:pt>
                <c:pt idx="4147">
                  <c:v>24.010416666666664</c:v>
                </c:pt>
                <c:pt idx="4148">
                  <c:v>24.016197916666663</c:v>
                </c:pt>
                <c:pt idx="4149">
                  <c:v>24.02199074074074</c:v>
                </c:pt>
                <c:pt idx="4150">
                  <c:v>24.027771990740739</c:v>
                </c:pt>
                <c:pt idx="4151">
                  <c:v>24.033559027777777</c:v>
                </c:pt>
                <c:pt idx="4152">
                  <c:v>24.039346064814815</c:v>
                </c:pt>
                <c:pt idx="4153">
                  <c:v>24.045133101851849</c:v>
                </c:pt>
                <c:pt idx="4154">
                  <c:v>24.050920138888891</c:v>
                </c:pt>
                <c:pt idx="4155">
                  <c:v>24.056707175925926</c:v>
                </c:pt>
                <c:pt idx="4156">
                  <c:v>24.06249421296296</c:v>
                </c:pt>
                <c:pt idx="4157">
                  <c:v>24.068281249999998</c:v>
                </c:pt>
                <c:pt idx="4158">
                  <c:v>24.074074074074069</c:v>
                </c:pt>
                <c:pt idx="4159">
                  <c:v>24.079855324074071</c:v>
                </c:pt>
                <c:pt idx="4160">
                  <c:v>24.085642361111109</c:v>
                </c:pt>
                <c:pt idx="4161">
                  <c:v>24.091429398148144</c:v>
                </c:pt>
                <c:pt idx="4162">
                  <c:v>24.097216435185182</c:v>
                </c:pt>
                <c:pt idx="4163">
                  <c:v>24.10300925925926</c:v>
                </c:pt>
                <c:pt idx="4164">
                  <c:v>24.108790509259258</c:v>
                </c:pt>
                <c:pt idx="4165">
                  <c:v>24.114577546296296</c:v>
                </c:pt>
                <c:pt idx="4166">
                  <c:v>24.120364583333334</c:v>
                </c:pt>
                <c:pt idx="4167">
                  <c:v>24.126151620370369</c:v>
                </c:pt>
                <c:pt idx="4168">
                  <c:v>24.131938657407407</c:v>
                </c:pt>
                <c:pt idx="4169">
                  <c:v>24.137725694444445</c:v>
                </c:pt>
                <c:pt idx="4170">
                  <c:v>24.143512731481479</c:v>
                </c:pt>
                <c:pt idx="4171">
                  <c:v>24.149299768518517</c:v>
                </c:pt>
                <c:pt idx="4172">
                  <c:v>24.155086805555552</c:v>
                </c:pt>
                <c:pt idx="4173">
                  <c:v>24.160873842592586</c:v>
                </c:pt>
                <c:pt idx="4174">
                  <c:v>24.166666666666664</c:v>
                </c:pt>
                <c:pt idx="4175">
                  <c:v>24.172447916666663</c:v>
                </c:pt>
                <c:pt idx="4176">
                  <c:v>24.178234953703701</c:v>
                </c:pt>
                <c:pt idx="4177">
                  <c:v>24.184021990740739</c:v>
                </c:pt>
                <c:pt idx="4178">
                  <c:v>24.189809027777773</c:v>
                </c:pt>
                <c:pt idx="4179">
                  <c:v>24.195596064814815</c:v>
                </c:pt>
                <c:pt idx="4180">
                  <c:v>24.201383101851849</c:v>
                </c:pt>
                <c:pt idx="4181">
                  <c:v>24.207170138888891</c:v>
                </c:pt>
                <c:pt idx="4182">
                  <c:v>24.212957175925926</c:v>
                </c:pt>
                <c:pt idx="4183">
                  <c:v>24.21874421296296</c:v>
                </c:pt>
                <c:pt idx="4184">
                  <c:v>24.224531250000002</c:v>
                </c:pt>
                <c:pt idx="4185">
                  <c:v>24.230318287037036</c:v>
                </c:pt>
                <c:pt idx="4186">
                  <c:v>24.236105324074071</c:v>
                </c:pt>
                <c:pt idx="4187">
                  <c:v>24.241892361111109</c:v>
                </c:pt>
                <c:pt idx="4188">
                  <c:v>24.247685185185183</c:v>
                </c:pt>
                <c:pt idx="4189">
                  <c:v>24.253466435185182</c:v>
                </c:pt>
                <c:pt idx="4190">
                  <c:v>24.259259259259256</c:v>
                </c:pt>
                <c:pt idx="4191">
                  <c:v>24.265040509259254</c:v>
                </c:pt>
                <c:pt idx="4192">
                  <c:v>24.270827546296296</c:v>
                </c:pt>
                <c:pt idx="4193">
                  <c:v>24.27661458333333</c:v>
                </c:pt>
                <c:pt idx="4194">
                  <c:v>24.282401620370369</c:v>
                </c:pt>
                <c:pt idx="4195">
                  <c:v>24.288194444444443</c:v>
                </c:pt>
                <c:pt idx="4196">
                  <c:v>24.293975694444445</c:v>
                </c:pt>
                <c:pt idx="4197">
                  <c:v>24.299762731481479</c:v>
                </c:pt>
                <c:pt idx="4198">
                  <c:v>24.305549768518517</c:v>
                </c:pt>
                <c:pt idx="4199">
                  <c:v>24.311336805555555</c:v>
                </c:pt>
                <c:pt idx="4200">
                  <c:v>24.317123842592594</c:v>
                </c:pt>
                <c:pt idx="4201">
                  <c:v>24.322910879629628</c:v>
                </c:pt>
                <c:pt idx="4202">
                  <c:v>24.328697916666663</c:v>
                </c:pt>
                <c:pt idx="4203">
                  <c:v>24.334479166666664</c:v>
                </c:pt>
                <c:pt idx="4204">
                  <c:v>24.340271990740739</c:v>
                </c:pt>
                <c:pt idx="4205">
                  <c:v>24.346059027777773</c:v>
                </c:pt>
                <c:pt idx="4206">
                  <c:v>24.351851851851851</c:v>
                </c:pt>
                <c:pt idx="4207">
                  <c:v>24.357633101851849</c:v>
                </c:pt>
                <c:pt idx="4208">
                  <c:v>24.363420138888884</c:v>
                </c:pt>
                <c:pt idx="4209">
                  <c:v>24.369207175925926</c:v>
                </c:pt>
                <c:pt idx="4210">
                  <c:v>24.37499421296296</c:v>
                </c:pt>
                <c:pt idx="4211">
                  <c:v>24.380781250000002</c:v>
                </c:pt>
                <c:pt idx="4212">
                  <c:v>24.386568287037036</c:v>
                </c:pt>
                <c:pt idx="4213">
                  <c:v>24.392361111111111</c:v>
                </c:pt>
                <c:pt idx="4214">
                  <c:v>24.398142361111113</c:v>
                </c:pt>
                <c:pt idx="4215">
                  <c:v>24.403929398148147</c:v>
                </c:pt>
                <c:pt idx="4216">
                  <c:v>24.409716435185182</c:v>
                </c:pt>
                <c:pt idx="4217">
                  <c:v>24.41550347222222</c:v>
                </c:pt>
                <c:pt idx="4218">
                  <c:v>24.421290509259254</c:v>
                </c:pt>
                <c:pt idx="4219">
                  <c:v>24.427077546296296</c:v>
                </c:pt>
                <c:pt idx="4220">
                  <c:v>24.43286458333333</c:v>
                </c:pt>
                <c:pt idx="4221">
                  <c:v>24.438651620370365</c:v>
                </c:pt>
                <c:pt idx="4222">
                  <c:v>24.444444444444443</c:v>
                </c:pt>
                <c:pt idx="4223">
                  <c:v>24.450225694444441</c:v>
                </c:pt>
                <c:pt idx="4224">
                  <c:v>24.456006944444439</c:v>
                </c:pt>
                <c:pt idx="4225">
                  <c:v>24.461799768518517</c:v>
                </c:pt>
                <c:pt idx="4226">
                  <c:v>24.467586805555555</c:v>
                </c:pt>
                <c:pt idx="4227">
                  <c:v>24.473373842592594</c:v>
                </c:pt>
                <c:pt idx="4228">
                  <c:v>24.479160879629628</c:v>
                </c:pt>
                <c:pt idx="4229">
                  <c:v>24.484953703703702</c:v>
                </c:pt>
                <c:pt idx="4230">
                  <c:v>24.490734953703704</c:v>
                </c:pt>
                <c:pt idx="4231">
                  <c:v>24.496521990740739</c:v>
                </c:pt>
                <c:pt idx="4232">
                  <c:v>24.502309027777773</c:v>
                </c:pt>
                <c:pt idx="4233">
                  <c:v>24.508096064814811</c:v>
                </c:pt>
                <c:pt idx="4234">
                  <c:v>24.513883101851849</c:v>
                </c:pt>
                <c:pt idx="4235">
                  <c:v>24.519670138888884</c:v>
                </c:pt>
                <c:pt idx="4236">
                  <c:v>24.525457175925922</c:v>
                </c:pt>
                <c:pt idx="4237">
                  <c:v>24.53124421296296</c:v>
                </c:pt>
                <c:pt idx="4238">
                  <c:v>24.537025462962958</c:v>
                </c:pt>
                <c:pt idx="4239">
                  <c:v>24.542818287037036</c:v>
                </c:pt>
                <c:pt idx="4240">
                  <c:v>24.548605324074071</c:v>
                </c:pt>
                <c:pt idx="4241">
                  <c:v>24.554392361111113</c:v>
                </c:pt>
                <c:pt idx="4242">
                  <c:v>24.560179398148147</c:v>
                </c:pt>
                <c:pt idx="4243">
                  <c:v>24.565966435185182</c:v>
                </c:pt>
                <c:pt idx="4244">
                  <c:v>24.571753472222223</c:v>
                </c:pt>
                <c:pt idx="4245">
                  <c:v>24.577540509259258</c:v>
                </c:pt>
                <c:pt idx="4246">
                  <c:v>24.583327546296296</c:v>
                </c:pt>
                <c:pt idx="4247">
                  <c:v>24.58911458333333</c:v>
                </c:pt>
                <c:pt idx="4248">
                  <c:v>24.594901620370365</c:v>
                </c:pt>
                <c:pt idx="4249">
                  <c:v>24.600688657407407</c:v>
                </c:pt>
                <c:pt idx="4250">
                  <c:v>24.606475694444441</c:v>
                </c:pt>
                <c:pt idx="4251">
                  <c:v>24.612262731481476</c:v>
                </c:pt>
                <c:pt idx="4252">
                  <c:v>24.618049768518517</c:v>
                </c:pt>
                <c:pt idx="4253">
                  <c:v>24.623836805555552</c:v>
                </c:pt>
                <c:pt idx="4254">
                  <c:v>24.62962962962963</c:v>
                </c:pt>
                <c:pt idx="4255">
                  <c:v>24.635410879629628</c:v>
                </c:pt>
                <c:pt idx="4256">
                  <c:v>24.641197916666666</c:v>
                </c:pt>
                <c:pt idx="4257">
                  <c:v>24.646984953703704</c:v>
                </c:pt>
                <c:pt idx="4258">
                  <c:v>24.652771990740739</c:v>
                </c:pt>
                <c:pt idx="4259">
                  <c:v>24.658564814814813</c:v>
                </c:pt>
                <c:pt idx="4260">
                  <c:v>24.664346064814815</c:v>
                </c:pt>
                <c:pt idx="4261">
                  <c:v>24.670133101851849</c:v>
                </c:pt>
                <c:pt idx="4262">
                  <c:v>24.675920138888884</c:v>
                </c:pt>
                <c:pt idx="4263">
                  <c:v>24.681707175925922</c:v>
                </c:pt>
                <c:pt idx="4264">
                  <c:v>24.68749421296296</c:v>
                </c:pt>
                <c:pt idx="4265">
                  <c:v>24.693281249999998</c:v>
                </c:pt>
                <c:pt idx="4266">
                  <c:v>24.699068287037033</c:v>
                </c:pt>
                <c:pt idx="4267">
                  <c:v>24.704855324074071</c:v>
                </c:pt>
                <c:pt idx="4268">
                  <c:v>24.710642361111109</c:v>
                </c:pt>
                <c:pt idx="4269">
                  <c:v>24.716429398148147</c:v>
                </c:pt>
                <c:pt idx="4270">
                  <c:v>24.722222222222221</c:v>
                </c:pt>
                <c:pt idx="4271">
                  <c:v>24.728003472222223</c:v>
                </c:pt>
                <c:pt idx="4272">
                  <c:v>24.733790509259258</c:v>
                </c:pt>
                <c:pt idx="4273">
                  <c:v>24.739577546296296</c:v>
                </c:pt>
                <c:pt idx="4274">
                  <c:v>24.745364583333334</c:v>
                </c:pt>
                <c:pt idx="4275">
                  <c:v>24.751151620370369</c:v>
                </c:pt>
                <c:pt idx="4276">
                  <c:v>24.756938657407407</c:v>
                </c:pt>
                <c:pt idx="4277">
                  <c:v>24.762725694444441</c:v>
                </c:pt>
                <c:pt idx="4278">
                  <c:v>24.768512731481476</c:v>
                </c:pt>
                <c:pt idx="4279">
                  <c:v>24.774293981481478</c:v>
                </c:pt>
                <c:pt idx="4280">
                  <c:v>24.780086805555552</c:v>
                </c:pt>
                <c:pt idx="4281">
                  <c:v>24.785873842592586</c:v>
                </c:pt>
                <c:pt idx="4282">
                  <c:v>24.791660879629628</c:v>
                </c:pt>
                <c:pt idx="4283">
                  <c:v>24.797447916666663</c:v>
                </c:pt>
                <c:pt idx="4284">
                  <c:v>24.803229166666661</c:v>
                </c:pt>
                <c:pt idx="4285">
                  <c:v>24.809021990740739</c:v>
                </c:pt>
                <c:pt idx="4286">
                  <c:v>24.814814814814817</c:v>
                </c:pt>
                <c:pt idx="4287">
                  <c:v>24.820596064814815</c:v>
                </c:pt>
                <c:pt idx="4288">
                  <c:v>24.826383101851849</c:v>
                </c:pt>
                <c:pt idx="4289">
                  <c:v>24.832170138888891</c:v>
                </c:pt>
                <c:pt idx="4290">
                  <c:v>24.837957175925926</c:v>
                </c:pt>
                <c:pt idx="4291">
                  <c:v>24.84374421296296</c:v>
                </c:pt>
                <c:pt idx="4292">
                  <c:v>24.849531249999998</c:v>
                </c:pt>
                <c:pt idx="4293">
                  <c:v>24.855318287037033</c:v>
                </c:pt>
                <c:pt idx="4294">
                  <c:v>24.861105324074071</c:v>
                </c:pt>
                <c:pt idx="4295">
                  <c:v>24.866892361111109</c:v>
                </c:pt>
                <c:pt idx="4296">
                  <c:v>24.872685185185187</c:v>
                </c:pt>
                <c:pt idx="4297">
                  <c:v>24.878466435185182</c:v>
                </c:pt>
                <c:pt idx="4298">
                  <c:v>24.88425347222222</c:v>
                </c:pt>
                <c:pt idx="4299">
                  <c:v>24.890040509259258</c:v>
                </c:pt>
                <c:pt idx="4300">
                  <c:v>24.895833333333332</c:v>
                </c:pt>
                <c:pt idx="4301">
                  <c:v>24.901614583333334</c:v>
                </c:pt>
                <c:pt idx="4302">
                  <c:v>24.907407407407408</c:v>
                </c:pt>
                <c:pt idx="4303">
                  <c:v>24.913188657407407</c:v>
                </c:pt>
                <c:pt idx="4304">
                  <c:v>24.918975694444445</c:v>
                </c:pt>
                <c:pt idx="4305">
                  <c:v>24.924762731481479</c:v>
                </c:pt>
                <c:pt idx="4306">
                  <c:v>24.930549768518517</c:v>
                </c:pt>
                <c:pt idx="4307">
                  <c:v>24.936336805555552</c:v>
                </c:pt>
                <c:pt idx="4308">
                  <c:v>24.942123842592586</c:v>
                </c:pt>
                <c:pt idx="4309">
                  <c:v>24.947910879629628</c:v>
                </c:pt>
                <c:pt idx="4310">
                  <c:v>24.953697916666663</c:v>
                </c:pt>
                <c:pt idx="4311">
                  <c:v>24.959484953703701</c:v>
                </c:pt>
                <c:pt idx="4312">
                  <c:v>24.965271990740739</c:v>
                </c:pt>
                <c:pt idx="4313">
                  <c:v>24.971059027777773</c:v>
                </c:pt>
                <c:pt idx="4314">
                  <c:v>24.976846064814815</c:v>
                </c:pt>
                <c:pt idx="4315">
                  <c:v>24.982633101851849</c:v>
                </c:pt>
                <c:pt idx="4316">
                  <c:v>24.988420138888891</c:v>
                </c:pt>
                <c:pt idx="4317">
                  <c:v>24.994207175925926</c:v>
                </c:pt>
                <c:pt idx="4318">
                  <c:v>25</c:v>
                </c:pt>
                <c:pt idx="4319">
                  <c:v>25.005781250000002</c:v>
                </c:pt>
                <c:pt idx="4320">
                  <c:v>25.011568287037036</c:v>
                </c:pt>
                <c:pt idx="4321">
                  <c:v>25.017355324074071</c:v>
                </c:pt>
                <c:pt idx="4322">
                  <c:v>25.023142361111109</c:v>
                </c:pt>
                <c:pt idx="4323">
                  <c:v>25.028929398148144</c:v>
                </c:pt>
                <c:pt idx="4324">
                  <c:v>25.034716435185182</c:v>
                </c:pt>
                <c:pt idx="4325">
                  <c:v>25.04050347222222</c:v>
                </c:pt>
                <c:pt idx="4326">
                  <c:v>25.046290509259254</c:v>
                </c:pt>
                <c:pt idx="4327">
                  <c:v>25.052077546296296</c:v>
                </c:pt>
                <c:pt idx="4328">
                  <c:v>25.05786458333333</c:v>
                </c:pt>
                <c:pt idx="4329">
                  <c:v>25.063651620370369</c:v>
                </c:pt>
                <c:pt idx="4330">
                  <c:v>25.069438657407407</c:v>
                </c:pt>
                <c:pt idx="4331">
                  <c:v>25.075225694444445</c:v>
                </c:pt>
                <c:pt idx="4332">
                  <c:v>25.081012731481479</c:v>
                </c:pt>
                <c:pt idx="4333">
                  <c:v>25.086799768518517</c:v>
                </c:pt>
                <c:pt idx="4334">
                  <c:v>25.092592592592592</c:v>
                </c:pt>
                <c:pt idx="4335">
                  <c:v>25.098373842592594</c:v>
                </c:pt>
                <c:pt idx="4336">
                  <c:v>25.104160879629628</c:v>
                </c:pt>
                <c:pt idx="4337">
                  <c:v>25.109947916666663</c:v>
                </c:pt>
                <c:pt idx="4338">
                  <c:v>25.115734953703701</c:v>
                </c:pt>
                <c:pt idx="4339">
                  <c:v>25.121521990740739</c:v>
                </c:pt>
                <c:pt idx="4340">
                  <c:v>25.127309027777773</c:v>
                </c:pt>
                <c:pt idx="4341">
                  <c:v>25.133101851851851</c:v>
                </c:pt>
                <c:pt idx="4342">
                  <c:v>25.138883101851849</c:v>
                </c:pt>
                <c:pt idx="4343">
                  <c:v>25.144670138888884</c:v>
                </c:pt>
                <c:pt idx="4344">
                  <c:v>25.150457175925926</c:v>
                </c:pt>
                <c:pt idx="4345">
                  <c:v>25.15624421296296</c:v>
                </c:pt>
                <c:pt idx="4346">
                  <c:v>25.162031250000002</c:v>
                </c:pt>
                <c:pt idx="4347">
                  <c:v>25.167818287037036</c:v>
                </c:pt>
                <c:pt idx="4348">
                  <c:v>25.173605324074071</c:v>
                </c:pt>
                <c:pt idx="4349">
                  <c:v>25.179392361111113</c:v>
                </c:pt>
                <c:pt idx="4350">
                  <c:v>25.185185185185183</c:v>
                </c:pt>
                <c:pt idx="4351">
                  <c:v>25.190966435185182</c:v>
                </c:pt>
                <c:pt idx="4352">
                  <c:v>25.19675347222222</c:v>
                </c:pt>
                <c:pt idx="4353">
                  <c:v>25.202540509259254</c:v>
                </c:pt>
                <c:pt idx="4354">
                  <c:v>25.208327546296296</c:v>
                </c:pt>
                <c:pt idx="4355">
                  <c:v>25.21411458333333</c:v>
                </c:pt>
                <c:pt idx="4356">
                  <c:v>25.219901620370365</c:v>
                </c:pt>
                <c:pt idx="4357">
                  <c:v>25.225688657407407</c:v>
                </c:pt>
                <c:pt idx="4358">
                  <c:v>25.231475694444441</c:v>
                </c:pt>
                <c:pt idx="4359">
                  <c:v>25.237268518518519</c:v>
                </c:pt>
                <c:pt idx="4360">
                  <c:v>25.243049768518517</c:v>
                </c:pt>
                <c:pt idx="4361">
                  <c:v>25.248836805555555</c:v>
                </c:pt>
                <c:pt idx="4362">
                  <c:v>25.254623842592594</c:v>
                </c:pt>
                <c:pt idx="4363">
                  <c:v>25.260410879629628</c:v>
                </c:pt>
                <c:pt idx="4364">
                  <c:v>25.266203703703702</c:v>
                </c:pt>
                <c:pt idx="4365">
                  <c:v>25.271984953703704</c:v>
                </c:pt>
                <c:pt idx="4366">
                  <c:v>25.277777777777779</c:v>
                </c:pt>
                <c:pt idx="4367">
                  <c:v>25.283559027777773</c:v>
                </c:pt>
                <c:pt idx="4368">
                  <c:v>25.289346064814811</c:v>
                </c:pt>
                <c:pt idx="4369">
                  <c:v>25.295133101851849</c:v>
                </c:pt>
                <c:pt idx="4370">
                  <c:v>25.300920138888884</c:v>
                </c:pt>
                <c:pt idx="4371">
                  <c:v>25.306707175925922</c:v>
                </c:pt>
                <c:pt idx="4372">
                  <c:v>25.31249421296296</c:v>
                </c:pt>
                <c:pt idx="4373">
                  <c:v>25.318281249999998</c:v>
                </c:pt>
                <c:pt idx="4374">
                  <c:v>25.324068287037036</c:v>
                </c:pt>
                <c:pt idx="4375">
                  <c:v>25.329855324074071</c:v>
                </c:pt>
                <c:pt idx="4376">
                  <c:v>25.335642361111113</c:v>
                </c:pt>
                <c:pt idx="4377">
                  <c:v>25.341429398148147</c:v>
                </c:pt>
                <c:pt idx="4378">
                  <c:v>25.347216435185182</c:v>
                </c:pt>
                <c:pt idx="4379">
                  <c:v>25.353003472222223</c:v>
                </c:pt>
                <c:pt idx="4380">
                  <c:v>25.358796296296294</c:v>
                </c:pt>
                <c:pt idx="4381">
                  <c:v>25.364577546296296</c:v>
                </c:pt>
                <c:pt idx="4382">
                  <c:v>25.370370370370367</c:v>
                </c:pt>
                <c:pt idx="4383">
                  <c:v>25.376151620370365</c:v>
                </c:pt>
                <c:pt idx="4384">
                  <c:v>25.381938657407407</c:v>
                </c:pt>
                <c:pt idx="4385">
                  <c:v>25.387725694444441</c:v>
                </c:pt>
                <c:pt idx="4386">
                  <c:v>25.393512731481476</c:v>
                </c:pt>
                <c:pt idx="4387">
                  <c:v>25.399299768518517</c:v>
                </c:pt>
                <c:pt idx="4388">
                  <c:v>25.405086805555552</c:v>
                </c:pt>
                <c:pt idx="4389">
                  <c:v>25.410873842592594</c:v>
                </c:pt>
                <c:pt idx="4390">
                  <c:v>25.416660879629628</c:v>
                </c:pt>
                <c:pt idx="4391">
                  <c:v>25.422447916666666</c:v>
                </c:pt>
                <c:pt idx="4392">
                  <c:v>25.428234953703704</c:v>
                </c:pt>
                <c:pt idx="4393">
                  <c:v>25.434016203703699</c:v>
                </c:pt>
                <c:pt idx="4394">
                  <c:v>25.439809027777777</c:v>
                </c:pt>
                <c:pt idx="4395">
                  <c:v>25.445596064814815</c:v>
                </c:pt>
                <c:pt idx="4396">
                  <c:v>25.451383101851849</c:v>
                </c:pt>
                <c:pt idx="4397">
                  <c:v>25.457170138888884</c:v>
                </c:pt>
                <c:pt idx="4398">
                  <c:v>25.462962962962958</c:v>
                </c:pt>
                <c:pt idx="4399">
                  <c:v>25.46874421296296</c:v>
                </c:pt>
                <c:pt idx="4400">
                  <c:v>25.474525462962958</c:v>
                </c:pt>
                <c:pt idx="4401">
                  <c:v>25.480318287037033</c:v>
                </c:pt>
                <c:pt idx="4402">
                  <c:v>25.486105324074071</c:v>
                </c:pt>
                <c:pt idx="4403">
                  <c:v>25.491892361111109</c:v>
                </c:pt>
                <c:pt idx="4404">
                  <c:v>25.497679398148147</c:v>
                </c:pt>
                <c:pt idx="4405">
                  <c:v>25.503466435185182</c:v>
                </c:pt>
                <c:pt idx="4406">
                  <c:v>25.509253472222223</c:v>
                </c:pt>
                <c:pt idx="4407">
                  <c:v>25.515040509259258</c:v>
                </c:pt>
                <c:pt idx="4408">
                  <c:v>25.520827546296296</c:v>
                </c:pt>
                <c:pt idx="4409">
                  <c:v>25.526614583333334</c:v>
                </c:pt>
                <c:pt idx="4410">
                  <c:v>25.532401620370369</c:v>
                </c:pt>
                <c:pt idx="4411">
                  <c:v>25.538188657407407</c:v>
                </c:pt>
                <c:pt idx="4412">
                  <c:v>25.543975694444441</c:v>
                </c:pt>
                <c:pt idx="4413">
                  <c:v>25.549762731481476</c:v>
                </c:pt>
                <c:pt idx="4414">
                  <c:v>25.555555555555554</c:v>
                </c:pt>
                <c:pt idx="4415">
                  <c:v>25.561336805555552</c:v>
                </c:pt>
                <c:pt idx="4416">
                  <c:v>25.567123842592586</c:v>
                </c:pt>
                <c:pt idx="4417">
                  <c:v>25.572910879629628</c:v>
                </c:pt>
                <c:pt idx="4418">
                  <c:v>25.578697916666663</c:v>
                </c:pt>
                <c:pt idx="4419">
                  <c:v>25.584484953703704</c:v>
                </c:pt>
                <c:pt idx="4420">
                  <c:v>25.590266203703699</c:v>
                </c:pt>
                <c:pt idx="4421">
                  <c:v>25.596064814814817</c:v>
                </c:pt>
                <c:pt idx="4422">
                  <c:v>25.601846064814815</c:v>
                </c:pt>
                <c:pt idx="4423">
                  <c:v>25.607627314814813</c:v>
                </c:pt>
                <c:pt idx="4424">
                  <c:v>25.613420138888891</c:v>
                </c:pt>
                <c:pt idx="4425">
                  <c:v>25.619207175925926</c:v>
                </c:pt>
                <c:pt idx="4426">
                  <c:v>25.62499421296296</c:v>
                </c:pt>
                <c:pt idx="4427">
                  <c:v>25.630781249999998</c:v>
                </c:pt>
                <c:pt idx="4428">
                  <c:v>25.636568287037033</c:v>
                </c:pt>
                <c:pt idx="4429">
                  <c:v>25.642355324074071</c:v>
                </c:pt>
                <c:pt idx="4430">
                  <c:v>25.648136574074069</c:v>
                </c:pt>
                <c:pt idx="4431">
                  <c:v>25.653923611111104</c:v>
                </c:pt>
                <c:pt idx="4432">
                  <c:v>25.659716435185182</c:v>
                </c:pt>
                <c:pt idx="4433">
                  <c:v>25.66550347222222</c:v>
                </c:pt>
                <c:pt idx="4434">
                  <c:v>25.671290509259258</c:v>
                </c:pt>
                <c:pt idx="4435">
                  <c:v>25.677083333333332</c:v>
                </c:pt>
                <c:pt idx="4436">
                  <c:v>25.682864583333334</c:v>
                </c:pt>
                <c:pt idx="4437">
                  <c:v>25.688651620370369</c:v>
                </c:pt>
                <c:pt idx="4438">
                  <c:v>25.694438657407407</c:v>
                </c:pt>
                <c:pt idx="4439">
                  <c:v>25.700225694444445</c:v>
                </c:pt>
                <c:pt idx="4440">
                  <c:v>25.706012731481479</c:v>
                </c:pt>
                <c:pt idx="4441">
                  <c:v>25.711799768518517</c:v>
                </c:pt>
                <c:pt idx="4442">
                  <c:v>25.717586805555552</c:v>
                </c:pt>
                <c:pt idx="4443">
                  <c:v>25.723373842592586</c:v>
                </c:pt>
                <c:pt idx="4444">
                  <c:v>25.729160879629628</c:v>
                </c:pt>
                <c:pt idx="4445">
                  <c:v>25.734947916666663</c:v>
                </c:pt>
                <c:pt idx="4446">
                  <c:v>25.74074074074074</c:v>
                </c:pt>
                <c:pt idx="4447">
                  <c:v>25.746521990740739</c:v>
                </c:pt>
                <c:pt idx="4448">
                  <c:v>25.752309027777773</c:v>
                </c:pt>
                <c:pt idx="4449">
                  <c:v>25.758096064814815</c:v>
                </c:pt>
                <c:pt idx="4450">
                  <c:v>25.763883101851849</c:v>
                </c:pt>
                <c:pt idx="4451">
                  <c:v>25.769670138888891</c:v>
                </c:pt>
                <c:pt idx="4452">
                  <c:v>25.775457175925926</c:v>
                </c:pt>
                <c:pt idx="4453">
                  <c:v>25.78124421296296</c:v>
                </c:pt>
                <c:pt idx="4454">
                  <c:v>25.787031250000002</c:v>
                </c:pt>
                <c:pt idx="4455">
                  <c:v>25.792818287037036</c:v>
                </c:pt>
                <c:pt idx="4456">
                  <c:v>25.798605324074071</c:v>
                </c:pt>
                <c:pt idx="4457">
                  <c:v>25.804392361111109</c:v>
                </c:pt>
                <c:pt idx="4458">
                  <c:v>25.810179398148144</c:v>
                </c:pt>
                <c:pt idx="4459">
                  <c:v>25.815966435185182</c:v>
                </c:pt>
                <c:pt idx="4460">
                  <c:v>25.821759259259256</c:v>
                </c:pt>
                <c:pt idx="4461">
                  <c:v>25.827540509259254</c:v>
                </c:pt>
                <c:pt idx="4462">
                  <c:v>25.833321759259256</c:v>
                </c:pt>
                <c:pt idx="4463">
                  <c:v>25.83911458333333</c:v>
                </c:pt>
                <c:pt idx="4464">
                  <c:v>25.844901620370369</c:v>
                </c:pt>
                <c:pt idx="4465">
                  <c:v>25.850688657407407</c:v>
                </c:pt>
                <c:pt idx="4466">
                  <c:v>25.856475694444445</c:v>
                </c:pt>
                <c:pt idx="4467">
                  <c:v>25.862262731481479</c:v>
                </c:pt>
                <c:pt idx="4468">
                  <c:v>25.868049768518517</c:v>
                </c:pt>
                <c:pt idx="4469">
                  <c:v>25.873836805555555</c:v>
                </c:pt>
                <c:pt idx="4470">
                  <c:v>25.879623842592594</c:v>
                </c:pt>
                <c:pt idx="4471">
                  <c:v>25.885410879629628</c:v>
                </c:pt>
                <c:pt idx="4472">
                  <c:v>25.891197916666663</c:v>
                </c:pt>
                <c:pt idx="4473">
                  <c:v>25.896984953703701</c:v>
                </c:pt>
                <c:pt idx="4474">
                  <c:v>25.902771990740739</c:v>
                </c:pt>
                <c:pt idx="4475">
                  <c:v>25.908559027777773</c:v>
                </c:pt>
                <c:pt idx="4476">
                  <c:v>25.914346064814811</c:v>
                </c:pt>
                <c:pt idx="4477">
                  <c:v>25.920133101851849</c:v>
                </c:pt>
                <c:pt idx="4478">
                  <c:v>25.925925925925927</c:v>
                </c:pt>
                <c:pt idx="4479">
                  <c:v>25.931707175925926</c:v>
                </c:pt>
                <c:pt idx="4480">
                  <c:v>25.93749421296296</c:v>
                </c:pt>
                <c:pt idx="4481">
                  <c:v>25.943281250000002</c:v>
                </c:pt>
                <c:pt idx="4482">
                  <c:v>25.949068287037036</c:v>
                </c:pt>
                <c:pt idx="4483">
                  <c:v>25.954855324074071</c:v>
                </c:pt>
                <c:pt idx="4484">
                  <c:v>25.960642361111113</c:v>
                </c:pt>
                <c:pt idx="4485">
                  <c:v>25.966429398148147</c:v>
                </c:pt>
                <c:pt idx="4486">
                  <c:v>25.972216435185182</c:v>
                </c:pt>
                <c:pt idx="4487">
                  <c:v>25.97800347222222</c:v>
                </c:pt>
                <c:pt idx="4488">
                  <c:v>25.983790509259254</c:v>
                </c:pt>
                <c:pt idx="4489">
                  <c:v>25.989571759259256</c:v>
                </c:pt>
                <c:pt idx="4490">
                  <c:v>25.99536458333333</c:v>
                </c:pt>
                <c:pt idx="4491">
                  <c:v>26.001145833333329</c:v>
                </c:pt>
                <c:pt idx="4492">
                  <c:v>26.006938657407407</c:v>
                </c:pt>
                <c:pt idx="4493">
                  <c:v>26.012725694444441</c:v>
                </c:pt>
                <c:pt idx="4494">
                  <c:v>26.018518518518519</c:v>
                </c:pt>
                <c:pt idx="4495">
                  <c:v>26.024299768518517</c:v>
                </c:pt>
                <c:pt idx="4496">
                  <c:v>26.030086805555555</c:v>
                </c:pt>
                <c:pt idx="4497">
                  <c:v>26.035873842592594</c:v>
                </c:pt>
                <c:pt idx="4498">
                  <c:v>26.041660879629628</c:v>
                </c:pt>
                <c:pt idx="4499">
                  <c:v>26.047447916666666</c:v>
                </c:pt>
                <c:pt idx="4500">
                  <c:v>26.053234953703704</c:v>
                </c:pt>
                <c:pt idx="4501">
                  <c:v>26.059027777777779</c:v>
                </c:pt>
                <c:pt idx="4502">
                  <c:v>26.064809027777773</c:v>
                </c:pt>
                <c:pt idx="4503">
                  <c:v>26.070596064814811</c:v>
                </c:pt>
                <c:pt idx="4504">
                  <c:v>26.076383101851849</c:v>
                </c:pt>
                <c:pt idx="4505">
                  <c:v>26.082164351851848</c:v>
                </c:pt>
                <c:pt idx="4506">
                  <c:v>26.087957175925922</c:v>
                </c:pt>
                <c:pt idx="4507">
                  <c:v>26.09374421296296</c:v>
                </c:pt>
                <c:pt idx="4508">
                  <c:v>26.099531249999998</c:v>
                </c:pt>
                <c:pt idx="4509">
                  <c:v>26.105318287037036</c:v>
                </c:pt>
                <c:pt idx="4510">
                  <c:v>26.111099537037035</c:v>
                </c:pt>
                <c:pt idx="4511">
                  <c:v>26.116892361111113</c:v>
                </c:pt>
                <c:pt idx="4512">
                  <c:v>26.122679398148147</c:v>
                </c:pt>
                <c:pt idx="4513">
                  <c:v>26.128466435185182</c:v>
                </c:pt>
                <c:pt idx="4514">
                  <c:v>26.134253472222223</c:v>
                </c:pt>
                <c:pt idx="4515">
                  <c:v>26.140040509259258</c:v>
                </c:pt>
                <c:pt idx="4516">
                  <c:v>26.145827546296296</c:v>
                </c:pt>
                <c:pt idx="4517">
                  <c:v>26.15161458333333</c:v>
                </c:pt>
                <c:pt idx="4518">
                  <c:v>26.157401620370365</c:v>
                </c:pt>
                <c:pt idx="4519">
                  <c:v>26.163188657407407</c:v>
                </c:pt>
                <c:pt idx="4520">
                  <c:v>26.168975694444441</c:v>
                </c:pt>
                <c:pt idx="4521">
                  <c:v>26.174762731481476</c:v>
                </c:pt>
                <c:pt idx="4522">
                  <c:v>26.180549768518517</c:v>
                </c:pt>
                <c:pt idx="4523">
                  <c:v>26.186336805555552</c:v>
                </c:pt>
                <c:pt idx="4524">
                  <c:v>26.192123842592594</c:v>
                </c:pt>
                <c:pt idx="4525">
                  <c:v>26.197910879629628</c:v>
                </c:pt>
                <c:pt idx="4526">
                  <c:v>26.203703703703706</c:v>
                </c:pt>
                <c:pt idx="4527">
                  <c:v>26.209484953703704</c:v>
                </c:pt>
                <c:pt idx="4528">
                  <c:v>26.215271990740739</c:v>
                </c:pt>
                <c:pt idx="4529">
                  <c:v>26.221064814814813</c:v>
                </c:pt>
                <c:pt idx="4530">
                  <c:v>26.226846064814815</c:v>
                </c:pt>
                <c:pt idx="4531">
                  <c:v>26.232638888888889</c:v>
                </c:pt>
                <c:pt idx="4532">
                  <c:v>26.238420138888884</c:v>
                </c:pt>
                <c:pt idx="4533">
                  <c:v>26.244207175925922</c:v>
                </c:pt>
                <c:pt idx="4534">
                  <c:v>26.24999421296296</c:v>
                </c:pt>
                <c:pt idx="4535">
                  <c:v>26.255781249999998</c:v>
                </c:pt>
                <c:pt idx="4536">
                  <c:v>26.261568287037033</c:v>
                </c:pt>
                <c:pt idx="4537">
                  <c:v>26.267355324074071</c:v>
                </c:pt>
                <c:pt idx="4538">
                  <c:v>26.273142361111109</c:v>
                </c:pt>
                <c:pt idx="4539">
                  <c:v>26.278929398148147</c:v>
                </c:pt>
                <c:pt idx="4540">
                  <c:v>26.284716435185182</c:v>
                </c:pt>
                <c:pt idx="4541">
                  <c:v>26.29049768518518</c:v>
                </c:pt>
                <c:pt idx="4542">
                  <c:v>26.296296296296298</c:v>
                </c:pt>
                <c:pt idx="4543">
                  <c:v>26.302077546296296</c:v>
                </c:pt>
                <c:pt idx="4544">
                  <c:v>26.307858796296294</c:v>
                </c:pt>
                <c:pt idx="4545">
                  <c:v>26.313651620370369</c:v>
                </c:pt>
                <c:pt idx="4546">
                  <c:v>26.319438657407407</c:v>
                </c:pt>
                <c:pt idx="4547">
                  <c:v>26.325225694444441</c:v>
                </c:pt>
                <c:pt idx="4548">
                  <c:v>26.331012731481476</c:v>
                </c:pt>
                <c:pt idx="4549">
                  <c:v>26.336799768518517</c:v>
                </c:pt>
                <c:pt idx="4550">
                  <c:v>26.342586805555552</c:v>
                </c:pt>
                <c:pt idx="4551">
                  <c:v>26.348373842592586</c:v>
                </c:pt>
                <c:pt idx="4552">
                  <c:v>26.354160879629628</c:v>
                </c:pt>
                <c:pt idx="4553">
                  <c:v>26.359947916666663</c:v>
                </c:pt>
                <c:pt idx="4554">
                  <c:v>26.365734953703704</c:v>
                </c:pt>
                <c:pt idx="4555">
                  <c:v>26.371521990740739</c:v>
                </c:pt>
                <c:pt idx="4556">
                  <c:v>26.377309027777777</c:v>
                </c:pt>
                <c:pt idx="4557">
                  <c:v>26.383096064814815</c:v>
                </c:pt>
                <c:pt idx="4558">
                  <c:v>26.388888888888889</c:v>
                </c:pt>
                <c:pt idx="4559">
                  <c:v>26.394670138888891</c:v>
                </c:pt>
                <c:pt idx="4560">
                  <c:v>26.400457175925926</c:v>
                </c:pt>
                <c:pt idx="4561">
                  <c:v>26.40624421296296</c:v>
                </c:pt>
                <c:pt idx="4562">
                  <c:v>26.412031249999998</c:v>
                </c:pt>
                <c:pt idx="4563">
                  <c:v>26.417818287037033</c:v>
                </c:pt>
                <c:pt idx="4564">
                  <c:v>26.423605324074071</c:v>
                </c:pt>
                <c:pt idx="4565">
                  <c:v>26.429392361111109</c:v>
                </c:pt>
                <c:pt idx="4566">
                  <c:v>26.435179398148144</c:v>
                </c:pt>
                <c:pt idx="4567">
                  <c:v>26.440966435185182</c:v>
                </c:pt>
                <c:pt idx="4568">
                  <c:v>26.44675347222222</c:v>
                </c:pt>
                <c:pt idx="4569">
                  <c:v>26.452540509259258</c:v>
                </c:pt>
                <c:pt idx="4570">
                  <c:v>26.458327546296296</c:v>
                </c:pt>
                <c:pt idx="4571">
                  <c:v>26.464114583333334</c:v>
                </c:pt>
                <c:pt idx="4572">
                  <c:v>26.469901620370369</c:v>
                </c:pt>
                <c:pt idx="4573">
                  <c:v>26.475688657407407</c:v>
                </c:pt>
                <c:pt idx="4574">
                  <c:v>26.481481481481481</c:v>
                </c:pt>
                <c:pt idx="4575">
                  <c:v>26.487262731481479</c:v>
                </c:pt>
                <c:pt idx="4576">
                  <c:v>26.493049768518517</c:v>
                </c:pt>
                <c:pt idx="4577">
                  <c:v>26.498836805555552</c:v>
                </c:pt>
                <c:pt idx="4578">
                  <c:v>26.504623842592586</c:v>
                </c:pt>
                <c:pt idx="4579">
                  <c:v>26.510410879629628</c:v>
                </c:pt>
                <c:pt idx="4580">
                  <c:v>26.516197916666663</c:v>
                </c:pt>
                <c:pt idx="4581">
                  <c:v>26.521984953703701</c:v>
                </c:pt>
                <c:pt idx="4582">
                  <c:v>26.527771990740739</c:v>
                </c:pt>
                <c:pt idx="4583">
                  <c:v>26.533559027777773</c:v>
                </c:pt>
                <c:pt idx="4584">
                  <c:v>26.539346064814815</c:v>
                </c:pt>
                <c:pt idx="4585">
                  <c:v>26.545133101851849</c:v>
                </c:pt>
                <c:pt idx="4586">
                  <c:v>26.550920138888891</c:v>
                </c:pt>
                <c:pt idx="4587">
                  <c:v>26.556707175925926</c:v>
                </c:pt>
                <c:pt idx="4588">
                  <c:v>26.56249421296296</c:v>
                </c:pt>
                <c:pt idx="4589">
                  <c:v>26.568281250000002</c:v>
                </c:pt>
                <c:pt idx="4590">
                  <c:v>26.574074074074069</c:v>
                </c:pt>
                <c:pt idx="4591">
                  <c:v>26.579861111111111</c:v>
                </c:pt>
                <c:pt idx="4592">
                  <c:v>26.585636574074073</c:v>
                </c:pt>
                <c:pt idx="4593">
                  <c:v>26.591429398148144</c:v>
                </c:pt>
                <c:pt idx="4594">
                  <c:v>26.597216435185182</c:v>
                </c:pt>
                <c:pt idx="4595">
                  <c:v>26.60300347222222</c:v>
                </c:pt>
                <c:pt idx="4596">
                  <c:v>26.608790509259254</c:v>
                </c:pt>
                <c:pt idx="4597">
                  <c:v>26.614577546296296</c:v>
                </c:pt>
                <c:pt idx="4598">
                  <c:v>26.62036458333333</c:v>
                </c:pt>
                <c:pt idx="4599">
                  <c:v>26.626151620370369</c:v>
                </c:pt>
                <c:pt idx="4600">
                  <c:v>26.631938657407407</c:v>
                </c:pt>
                <c:pt idx="4601">
                  <c:v>26.637725694444445</c:v>
                </c:pt>
                <c:pt idx="4602">
                  <c:v>26.643512731481479</c:v>
                </c:pt>
                <c:pt idx="4603">
                  <c:v>26.649299768518517</c:v>
                </c:pt>
                <c:pt idx="4604">
                  <c:v>26.655086805555555</c:v>
                </c:pt>
                <c:pt idx="4605">
                  <c:v>26.660873842592594</c:v>
                </c:pt>
                <c:pt idx="4606">
                  <c:v>26.666666666666664</c:v>
                </c:pt>
                <c:pt idx="4607">
                  <c:v>26.672447916666663</c:v>
                </c:pt>
                <c:pt idx="4608">
                  <c:v>26.678234953703701</c:v>
                </c:pt>
                <c:pt idx="4609">
                  <c:v>26.684021990740739</c:v>
                </c:pt>
                <c:pt idx="4610">
                  <c:v>26.689809027777773</c:v>
                </c:pt>
                <c:pt idx="4611">
                  <c:v>26.695596064814811</c:v>
                </c:pt>
                <c:pt idx="4612">
                  <c:v>26.701383101851849</c:v>
                </c:pt>
                <c:pt idx="4613">
                  <c:v>26.707175925925927</c:v>
                </c:pt>
                <c:pt idx="4614">
                  <c:v>26.712957175925926</c:v>
                </c:pt>
                <c:pt idx="4615">
                  <c:v>26.71874421296296</c:v>
                </c:pt>
                <c:pt idx="4616">
                  <c:v>26.724531250000002</c:v>
                </c:pt>
                <c:pt idx="4617">
                  <c:v>26.730318287037036</c:v>
                </c:pt>
                <c:pt idx="4618">
                  <c:v>26.736105324074071</c:v>
                </c:pt>
                <c:pt idx="4619">
                  <c:v>26.741892361111113</c:v>
                </c:pt>
                <c:pt idx="4620">
                  <c:v>26.747679398148147</c:v>
                </c:pt>
                <c:pt idx="4621">
                  <c:v>26.753466435185182</c:v>
                </c:pt>
                <c:pt idx="4622">
                  <c:v>26.759259259259256</c:v>
                </c:pt>
                <c:pt idx="4623">
                  <c:v>26.765040509259254</c:v>
                </c:pt>
                <c:pt idx="4624">
                  <c:v>26.770827546296296</c:v>
                </c:pt>
                <c:pt idx="4625">
                  <c:v>26.77661458333333</c:v>
                </c:pt>
                <c:pt idx="4626">
                  <c:v>26.782401620370365</c:v>
                </c:pt>
                <c:pt idx="4627">
                  <c:v>26.788188657407407</c:v>
                </c:pt>
                <c:pt idx="4628">
                  <c:v>26.793975694444441</c:v>
                </c:pt>
                <c:pt idx="4629">
                  <c:v>26.799762731481479</c:v>
                </c:pt>
                <c:pt idx="4630">
                  <c:v>26.805549768518517</c:v>
                </c:pt>
                <c:pt idx="4631">
                  <c:v>26.811336805555555</c:v>
                </c:pt>
                <c:pt idx="4632">
                  <c:v>26.817118055555554</c:v>
                </c:pt>
                <c:pt idx="4633">
                  <c:v>26.822910879629628</c:v>
                </c:pt>
                <c:pt idx="4634">
                  <c:v>26.828697916666666</c:v>
                </c:pt>
                <c:pt idx="4635">
                  <c:v>26.834484953703704</c:v>
                </c:pt>
                <c:pt idx="4636">
                  <c:v>26.840271990740739</c:v>
                </c:pt>
                <c:pt idx="4637">
                  <c:v>26.846059027777773</c:v>
                </c:pt>
                <c:pt idx="4638">
                  <c:v>26.851851851851848</c:v>
                </c:pt>
                <c:pt idx="4639">
                  <c:v>26.857633101851849</c:v>
                </c:pt>
                <c:pt idx="4640">
                  <c:v>26.863414351851848</c:v>
                </c:pt>
                <c:pt idx="4641">
                  <c:v>26.869207175925922</c:v>
                </c:pt>
                <c:pt idx="4642">
                  <c:v>26.87499421296296</c:v>
                </c:pt>
                <c:pt idx="4643">
                  <c:v>26.880781249999998</c:v>
                </c:pt>
                <c:pt idx="4644">
                  <c:v>26.886568287037036</c:v>
                </c:pt>
                <c:pt idx="4645">
                  <c:v>26.892355324074071</c:v>
                </c:pt>
                <c:pt idx="4646">
                  <c:v>26.898142361111113</c:v>
                </c:pt>
                <c:pt idx="4647">
                  <c:v>26.903929398148147</c:v>
                </c:pt>
                <c:pt idx="4648">
                  <c:v>26.909716435185182</c:v>
                </c:pt>
                <c:pt idx="4649">
                  <c:v>26.915503472222223</c:v>
                </c:pt>
                <c:pt idx="4650">
                  <c:v>26.921290509259258</c:v>
                </c:pt>
                <c:pt idx="4651">
                  <c:v>26.927077546296296</c:v>
                </c:pt>
                <c:pt idx="4652">
                  <c:v>26.932870370370367</c:v>
                </c:pt>
                <c:pt idx="4653">
                  <c:v>26.938651620370365</c:v>
                </c:pt>
                <c:pt idx="4654">
                  <c:v>26.944444444444443</c:v>
                </c:pt>
                <c:pt idx="4655">
                  <c:v>26.950225694444441</c:v>
                </c:pt>
                <c:pt idx="4656">
                  <c:v>26.956012731481476</c:v>
                </c:pt>
                <c:pt idx="4657">
                  <c:v>26.961799768518517</c:v>
                </c:pt>
                <c:pt idx="4658">
                  <c:v>26.967586805555552</c:v>
                </c:pt>
                <c:pt idx="4659">
                  <c:v>26.973373842592594</c:v>
                </c:pt>
                <c:pt idx="4660">
                  <c:v>26.979160879629628</c:v>
                </c:pt>
                <c:pt idx="4661">
                  <c:v>26.984947916666666</c:v>
                </c:pt>
                <c:pt idx="4662">
                  <c:v>26.990734953703704</c:v>
                </c:pt>
                <c:pt idx="4663">
                  <c:v>26.996521990740739</c:v>
                </c:pt>
                <c:pt idx="4664">
                  <c:v>27.002309027777777</c:v>
                </c:pt>
                <c:pt idx="4665">
                  <c:v>27.008090277777775</c:v>
                </c:pt>
                <c:pt idx="4666">
                  <c:v>27.013883101851849</c:v>
                </c:pt>
                <c:pt idx="4667">
                  <c:v>27.019675925925924</c:v>
                </c:pt>
                <c:pt idx="4668">
                  <c:v>27.025457175925922</c:v>
                </c:pt>
                <c:pt idx="4669">
                  <c:v>27.03124421296296</c:v>
                </c:pt>
                <c:pt idx="4670">
                  <c:v>27.037037037037035</c:v>
                </c:pt>
                <c:pt idx="4671">
                  <c:v>27.042818287037033</c:v>
                </c:pt>
                <c:pt idx="4672">
                  <c:v>27.048605324074071</c:v>
                </c:pt>
                <c:pt idx="4673">
                  <c:v>27.054386574074069</c:v>
                </c:pt>
                <c:pt idx="4674">
                  <c:v>27.060179398148147</c:v>
                </c:pt>
                <c:pt idx="4675">
                  <c:v>27.065966435185182</c:v>
                </c:pt>
                <c:pt idx="4676">
                  <c:v>27.071753472222223</c:v>
                </c:pt>
                <c:pt idx="4677">
                  <c:v>27.077540509259258</c:v>
                </c:pt>
                <c:pt idx="4678">
                  <c:v>27.083327546296296</c:v>
                </c:pt>
                <c:pt idx="4679">
                  <c:v>27.089114583333334</c:v>
                </c:pt>
                <c:pt idx="4680">
                  <c:v>27.094901620370369</c:v>
                </c:pt>
                <c:pt idx="4681">
                  <c:v>27.100688657407407</c:v>
                </c:pt>
                <c:pt idx="4682">
                  <c:v>27.106469907407408</c:v>
                </c:pt>
                <c:pt idx="4683">
                  <c:v>27.112262731481476</c:v>
                </c:pt>
                <c:pt idx="4684">
                  <c:v>27.118049768518517</c:v>
                </c:pt>
                <c:pt idx="4685">
                  <c:v>27.123836805555552</c:v>
                </c:pt>
                <c:pt idx="4686">
                  <c:v>27.12962962962963</c:v>
                </c:pt>
                <c:pt idx="4687">
                  <c:v>27.135410879629628</c:v>
                </c:pt>
                <c:pt idx="4688">
                  <c:v>27.141197916666663</c:v>
                </c:pt>
                <c:pt idx="4689">
                  <c:v>27.146984953703704</c:v>
                </c:pt>
                <c:pt idx="4690">
                  <c:v>27.152771990740739</c:v>
                </c:pt>
                <c:pt idx="4691">
                  <c:v>27.158559027777777</c:v>
                </c:pt>
                <c:pt idx="4692">
                  <c:v>27.164346064814815</c:v>
                </c:pt>
                <c:pt idx="4693">
                  <c:v>27.170138888888889</c:v>
                </c:pt>
                <c:pt idx="4694">
                  <c:v>27.175920138888891</c:v>
                </c:pt>
                <c:pt idx="4695">
                  <c:v>27.181701388888886</c:v>
                </c:pt>
                <c:pt idx="4696">
                  <c:v>27.18749421296296</c:v>
                </c:pt>
                <c:pt idx="4697">
                  <c:v>27.193281249999998</c:v>
                </c:pt>
                <c:pt idx="4698">
                  <c:v>27.199068287037033</c:v>
                </c:pt>
                <c:pt idx="4699">
                  <c:v>27.204849537037035</c:v>
                </c:pt>
                <c:pt idx="4700">
                  <c:v>27.210642361111109</c:v>
                </c:pt>
                <c:pt idx="4701">
                  <c:v>27.216429398148144</c:v>
                </c:pt>
                <c:pt idx="4702">
                  <c:v>27.222222222222221</c:v>
                </c:pt>
                <c:pt idx="4703">
                  <c:v>27.22800347222222</c:v>
                </c:pt>
                <c:pt idx="4704">
                  <c:v>27.233790509259258</c:v>
                </c:pt>
                <c:pt idx="4705">
                  <c:v>27.239577546296296</c:v>
                </c:pt>
                <c:pt idx="4706">
                  <c:v>27.245364583333334</c:v>
                </c:pt>
                <c:pt idx="4707">
                  <c:v>27.251151620370369</c:v>
                </c:pt>
                <c:pt idx="4708">
                  <c:v>27.256938657407407</c:v>
                </c:pt>
                <c:pt idx="4709">
                  <c:v>27.262725694444445</c:v>
                </c:pt>
                <c:pt idx="4710">
                  <c:v>27.268512731481479</c:v>
                </c:pt>
                <c:pt idx="4711">
                  <c:v>27.274299768518517</c:v>
                </c:pt>
                <c:pt idx="4712">
                  <c:v>27.280081018518519</c:v>
                </c:pt>
                <c:pt idx="4713">
                  <c:v>27.285873842592586</c:v>
                </c:pt>
                <c:pt idx="4714">
                  <c:v>27.291660879629628</c:v>
                </c:pt>
                <c:pt idx="4715">
                  <c:v>27.297447916666663</c:v>
                </c:pt>
                <c:pt idx="4716">
                  <c:v>27.303234953703701</c:v>
                </c:pt>
                <c:pt idx="4717">
                  <c:v>27.309021990740739</c:v>
                </c:pt>
                <c:pt idx="4718">
                  <c:v>27.314814814814817</c:v>
                </c:pt>
                <c:pt idx="4719">
                  <c:v>27.320596064814815</c:v>
                </c:pt>
                <c:pt idx="4720">
                  <c:v>27.326383101851849</c:v>
                </c:pt>
                <c:pt idx="4721">
                  <c:v>27.332170138888891</c:v>
                </c:pt>
                <c:pt idx="4722">
                  <c:v>27.337957175925926</c:v>
                </c:pt>
                <c:pt idx="4723">
                  <c:v>27.34375</c:v>
                </c:pt>
                <c:pt idx="4724">
                  <c:v>27.349531250000002</c:v>
                </c:pt>
                <c:pt idx="4725">
                  <c:v>27.355324074074069</c:v>
                </c:pt>
                <c:pt idx="4726">
                  <c:v>27.361105324074071</c:v>
                </c:pt>
                <c:pt idx="4727">
                  <c:v>27.366892361111109</c:v>
                </c:pt>
                <c:pt idx="4728">
                  <c:v>27.372679398148144</c:v>
                </c:pt>
                <c:pt idx="4729">
                  <c:v>27.378466435185182</c:v>
                </c:pt>
                <c:pt idx="4730">
                  <c:v>27.38425347222222</c:v>
                </c:pt>
                <c:pt idx="4731">
                  <c:v>27.390040509259254</c:v>
                </c:pt>
                <c:pt idx="4732">
                  <c:v>27.395827546296296</c:v>
                </c:pt>
                <c:pt idx="4733">
                  <c:v>27.401608796296291</c:v>
                </c:pt>
                <c:pt idx="4734">
                  <c:v>27.407407407407408</c:v>
                </c:pt>
                <c:pt idx="4735">
                  <c:v>27.413188657407407</c:v>
                </c:pt>
                <c:pt idx="4736">
                  <c:v>27.418975694444445</c:v>
                </c:pt>
                <c:pt idx="4737">
                  <c:v>27.424762731481479</c:v>
                </c:pt>
                <c:pt idx="4738">
                  <c:v>27.430549768518517</c:v>
                </c:pt>
                <c:pt idx="4739">
                  <c:v>27.436336805555555</c:v>
                </c:pt>
                <c:pt idx="4740">
                  <c:v>27.442123842592594</c:v>
                </c:pt>
                <c:pt idx="4741">
                  <c:v>27.447910879629628</c:v>
                </c:pt>
                <c:pt idx="4742">
                  <c:v>27.453697916666663</c:v>
                </c:pt>
                <c:pt idx="4743">
                  <c:v>27.459484953703701</c:v>
                </c:pt>
                <c:pt idx="4744">
                  <c:v>27.465271990740739</c:v>
                </c:pt>
                <c:pt idx="4745">
                  <c:v>27.471064814814813</c:v>
                </c:pt>
                <c:pt idx="4746">
                  <c:v>27.476846064814811</c:v>
                </c:pt>
                <c:pt idx="4747">
                  <c:v>27.482633101851849</c:v>
                </c:pt>
                <c:pt idx="4748">
                  <c:v>27.488420138888884</c:v>
                </c:pt>
                <c:pt idx="4749">
                  <c:v>27.494207175925926</c:v>
                </c:pt>
                <c:pt idx="4750">
                  <c:v>27.5</c:v>
                </c:pt>
                <c:pt idx="4751">
                  <c:v>27.505781250000002</c:v>
                </c:pt>
                <c:pt idx="4752">
                  <c:v>27.511568287037036</c:v>
                </c:pt>
                <c:pt idx="4753">
                  <c:v>27.517355324074071</c:v>
                </c:pt>
                <c:pt idx="4754">
                  <c:v>27.523142361111113</c:v>
                </c:pt>
                <c:pt idx="4755">
                  <c:v>27.528929398148147</c:v>
                </c:pt>
                <c:pt idx="4756">
                  <c:v>27.534716435185182</c:v>
                </c:pt>
                <c:pt idx="4757">
                  <c:v>27.54050347222222</c:v>
                </c:pt>
                <c:pt idx="4758">
                  <c:v>27.546290509259254</c:v>
                </c:pt>
                <c:pt idx="4759">
                  <c:v>27.552077546296296</c:v>
                </c:pt>
                <c:pt idx="4760">
                  <c:v>27.55786458333333</c:v>
                </c:pt>
                <c:pt idx="4761">
                  <c:v>27.563651620370365</c:v>
                </c:pt>
                <c:pt idx="4762">
                  <c:v>27.569438657407407</c:v>
                </c:pt>
                <c:pt idx="4763">
                  <c:v>27.575225694444441</c:v>
                </c:pt>
                <c:pt idx="4764">
                  <c:v>27.581012731481479</c:v>
                </c:pt>
                <c:pt idx="4765">
                  <c:v>27.586799768518517</c:v>
                </c:pt>
                <c:pt idx="4766">
                  <c:v>27.592592592592595</c:v>
                </c:pt>
                <c:pt idx="4767">
                  <c:v>27.598373842592594</c:v>
                </c:pt>
                <c:pt idx="4768">
                  <c:v>27.604160879629628</c:v>
                </c:pt>
                <c:pt idx="4769">
                  <c:v>27.609947916666666</c:v>
                </c:pt>
                <c:pt idx="4770">
                  <c:v>27.615734953703704</c:v>
                </c:pt>
                <c:pt idx="4771">
                  <c:v>27.621521990740739</c:v>
                </c:pt>
                <c:pt idx="4772">
                  <c:v>27.627309027777773</c:v>
                </c:pt>
                <c:pt idx="4773">
                  <c:v>27.633101851851848</c:v>
                </c:pt>
                <c:pt idx="4774">
                  <c:v>27.638883101851849</c:v>
                </c:pt>
                <c:pt idx="4775">
                  <c:v>27.644670138888884</c:v>
                </c:pt>
                <c:pt idx="4776">
                  <c:v>27.650457175925922</c:v>
                </c:pt>
                <c:pt idx="4777">
                  <c:v>27.656238425925924</c:v>
                </c:pt>
                <c:pt idx="4778">
                  <c:v>27.662031249999998</c:v>
                </c:pt>
                <c:pt idx="4779">
                  <c:v>27.667818287037036</c:v>
                </c:pt>
                <c:pt idx="4780">
                  <c:v>27.673605324074071</c:v>
                </c:pt>
                <c:pt idx="4781">
                  <c:v>27.679392361111113</c:v>
                </c:pt>
                <c:pt idx="4782">
                  <c:v>27.685173611111111</c:v>
                </c:pt>
                <c:pt idx="4783">
                  <c:v>27.690960648148145</c:v>
                </c:pt>
                <c:pt idx="4784">
                  <c:v>27.696753472222223</c:v>
                </c:pt>
                <c:pt idx="4785">
                  <c:v>27.702540509259258</c:v>
                </c:pt>
                <c:pt idx="4786">
                  <c:v>27.708327546296296</c:v>
                </c:pt>
                <c:pt idx="4787">
                  <c:v>27.714120370370367</c:v>
                </c:pt>
                <c:pt idx="4788">
                  <c:v>27.719901620370365</c:v>
                </c:pt>
                <c:pt idx="4789">
                  <c:v>27.725688657407407</c:v>
                </c:pt>
                <c:pt idx="4790">
                  <c:v>27.731475694444441</c:v>
                </c:pt>
                <c:pt idx="4791">
                  <c:v>27.737262731481476</c:v>
                </c:pt>
                <c:pt idx="4792">
                  <c:v>27.743049768518517</c:v>
                </c:pt>
                <c:pt idx="4793">
                  <c:v>27.748836805555552</c:v>
                </c:pt>
                <c:pt idx="4794">
                  <c:v>27.754623842592594</c:v>
                </c:pt>
                <c:pt idx="4795">
                  <c:v>27.760410879629628</c:v>
                </c:pt>
                <c:pt idx="4796">
                  <c:v>27.766197916666666</c:v>
                </c:pt>
                <c:pt idx="4797">
                  <c:v>27.771984953703704</c:v>
                </c:pt>
                <c:pt idx="4798">
                  <c:v>27.777777777777779</c:v>
                </c:pt>
                <c:pt idx="4799">
                  <c:v>27.783559027777777</c:v>
                </c:pt>
                <c:pt idx="4800">
                  <c:v>27.789346064814815</c:v>
                </c:pt>
                <c:pt idx="4801">
                  <c:v>27.795133101851849</c:v>
                </c:pt>
                <c:pt idx="4802">
                  <c:v>27.800920138888884</c:v>
                </c:pt>
                <c:pt idx="4803">
                  <c:v>27.806712962962958</c:v>
                </c:pt>
                <c:pt idx="4804">
                  <c:v>27.81249421296296</c:v>
                </c:pt>
                <c:pt idx="4805">
                  <c:v>27.818281249999998</c:v>
                </c:pt>
                <c:pt idx="4806">
                  <c:v>27.824068287037033</c:v>
                </c:pt>
                <c:pt idx="4807">
                  <c:v>27.829855324074071</c:v>
                </c:pt>
                <c:pt idx="4808">
                  <c:v>27.835642361111109</c:v>
                </c:pt>
                <c:pt idx="4809">
                  <c:v>27.841429398148147</c:v>
                </c:pt>
                <c:pt idx="4810">
                  <c:v>27.847216435185182</c:v>
                </c:pt>
                <c:pt idx="4811">
                  <c:v>27.853003472222223</c:v>
                </c:pt>
                <c:pt idx="4812">
                  <c:v>27.858790509259258</c:v>
                </c:pt>
                <c:pt idx="4813">
                  <c:v>27.864577546296296</c:v>
                </c:pt>
                <c:pt idx="4814">
                  <c:v>27.870370370370367</c:v>
                </c:pt>
                <c:pt idx="4815">
                  <c:v>27.876157407407405</c:v>
                </c:pt>
                <c:pt idx="4816">
                  <c:v>27.881938657407407</c:v>
                </c:pt>
                <c:pt idx="4817">
                  <c:v>27.887725694444441</c:v>
                </c:pt>
                <c:pt idx="4818">
                  <c:v>27.893512731481476</c:v>
                </c:pt>
                <c:pt idx="4819">
                  <c:v>27.899299768518517</c:v>
                </c:pt>
                <c:pt idx="4820">
                  <c:v>27.905086805555552</c:v>
                </c:pt>
                <c:pt idx="4821">
                  <c:v>27.910873842592586</c:v>
                </c:pt>
                <c:pt idx="4822">
                  <c:v>27.916660879629628</c:v>
                </c:pt>
                <c:pt idx="4823">
                  <c:v>27.922447916666663</c:v>
                </c:pt>
                <c:pt idx="4824">
                  <c:v>27.928234953703704</c:v>
                </c:pt>
                <c:pt idx="4825">
                  <c:v>27.934021990740739</c:v>
                </c:pt>
                <c:pt idx="4826">
                  <c:v>27.939809027777777</c:v>
                </c:pt>
                <c:pt idx="4827">
                  <c:v>27.945596064814815</c:v>
                </c:pt>
                <c:pt idx="4828">
                  <c:v>27.951388888888889</c:v>
                </c:pt>
                <c:pt idx="4829">
                  <c:v>27.957170138888891</c:v>
                </c:pt>
                <c:pt idx="4830">
                  <c:v>27.962962962962958</c:v>
                </c:pt>
                <c:pt idx="4831">
                  <c:v>27.96874421296296</c:v>
                </c:pt>
                <c:pt idx="4832">
                  <c:v>27.974531249999998</c:v>
                </c:pt>
                <c:pt idx="4833">
                  <c:v>27.980318287037033</c:v>
                </c:pt>
                <c:pt idx="4834">
                  <c:v>27.986105324074071</c:v>
                </c:pt>
                <c:pt idx="4835">
                  <c:v>27.991892361111109</c:v>
                </c:pt>
                <c:pt idx="4836">
                  <c:v>27.997679398148144</c:v>
                </c:pt>
                <c:pt idx="4837">
                  <c:v>28.003466435185182</c:v>
                </c:pt>
                <c:pt idx="4838">
                  <c:v>28.00925347222222</c:v>
                </c:pt>
                <c:pt idx="4839">
                  <c:v>28.015040509259258</c:v>
                </c:pt>
                <c:pt idx="4840">
                  <c:v>28.020827546296296</c:v>
                </c:pt>
                <c:pt idx="4841">
                  <c:v>28.026614583333334</c:v>
                </c:pt>
                <c:pt idx="4842">
                  <c:v>28.032401620370369</c:v>
                </c:pt>
                <c:pt idx="4843">
                  <c:v>28.038188657407407</c:v>
                </c:pt>
                <c:pt idx="4844">
                  <c:v>28.043981481481481</c:v>
                </c:pt>
                <c:pt idx="4845">
                  <c:v>28.049762731481479</c:v>
                </c:pt>
                <c:pt idx="4846">
                  <c:v>28.055555555555554</c:v>
                </c:pt>
                <c:pt idx="4847">
                  <c:v>28.061336805555552</c:v>
                </c:pt>
                <c:pt idx="4848">
                  <c:v>28.067118055555554</c:v>
                </c:pt>
                <c:pt idx="4849">
                  <c:v>28.072910879629628</c:v>
                </c:pt>
                <c:pt idx="4850">
                  <c:v>28.078697916666663</c:v>
                </c:pt>
                <c:pt idx="4851">
                  <c:v>28.084484953703701</c:v>
                </c:pt>
                <c:pt idx="4852">
                  <c:v>28.090271990740739</c:v>
                </c:pt>
                <c:pt idx="4853">
                  <c:v>28.096059027777773</c:v>
                </c:pt>
                <c:pt idx="4854">
                  <c:v>28.101846064814815</c:v>
                </c:pt>
                <c:pt idx="4855">
                  <c:v>28.107633101851849</c:v>
                </c:pt>
                <c:pt idx="4856">
                  <c:v>28.113420138888891</c:v>
                </c:pt>
                <c:pt idx="4857">
                  <c:v>28.119207175925926</c:v>
                </c:pt>
                <c:pt idx="4858">
                  <c:v>28.12499421296296</c:v>
                </c:pt>
                <c:pt idx="4859">
                  <c:v>28.130775462962962</c:v>
                </c:pt>
                <c:pt idx="4860">
                  <c:v>28.136568287037036</c:v>
                </c:pt>
                <c:pt idx="4861">
                  <c:v>28.142355324074071</c:v>
                </c:pt>
                <c:pt idx="4862">
                  <c:v>28.148148148148145</c:v>
                </c:pt>
                <c:pt idx="4863">
                  <c:v>28.153929398148144</c:v>
                </c:pt>
                <c:pt idx="4864">
                  <c:v>28.159716435185182</c:v>
                </c:pt>
                <c:pt idx="4865">
                  <c:v>28.16550347222222</c:v>
                </c:pt>
                <c:pt idx="4866">
                  <c:v>28.171290509259254</c:v>
                </c:pt>
                <c:pt idx="4867">
                  <c:v>28.177077546296296</c:v>
                </c:pt>
                <c:pt idx="4868">
                  <c:v>28.18286458333333</c:v>
                </c:pt>
                <c:pt idx="4869">
                  <c:v>28.188651620370369</c:v>
                </c:pt>
                <c:pt idx="4870">
                  <c:v>28.194438657407407</c:v>
                </c:pt>
                <c:pt idx="4871">
                  <c:v>28.200225694444445</c:v>
                </c:pt>
                <c:pt idx="4872">
                  <c:v>28.206012731481479</c:v>
                </c:pt>
                <c:pt idx="4873">
                  <c:v>28.211799768518517</c:v>
                </c:pt>
                <c:pt idx="4874">
                  <c:v>28.217586805555555</c:v>
                </c:pt>
                <c:pt idx="4875">
                  <c:v>28.223373842592594</c:v>
                </c:pt>
                <c:pt idx="4876">
                  <c:v>28.229160879629628</c:v>
                </c:pt>
                <c:pt idx="4877">
                  <c:v>28.234947916666663</c:v>
                </c:pt>
                <c:pt idx="4878">
                  <c:v>28.240740740740737</c:v>
                </c:pt>
                <c:pt idx="4879">
                  <c:v>28.246521990740739</c:v>
                </c:pt>
                <c:pt idx="4880">
                  <c:v>28.252309027777773</c:v>
                </c:pt>
                <c:pt idx="4881">
                  <c:v>28.258096064814811</c:v>
                </c:pt>
                <c:pt idx="4882">
                  <c:v>28.263883101851849</c:v>
                </c:pt>
                <c:pt idx="4883">
                  <c:v>28.269670138888884</c:v>
                </c:pt>
                <c:pt idx="4884">
                  <c:v>28.275457175925926</c:v>
                </c:pt>
                <c:pt idx="4885">
                  <c:v>28.28125</c:v>
                </c:pt>
                <c:pt idx="4886">
                  <c:v>28.287031250000002</c:v>
                </c:pt>
                <c:pt idx="4887">
                  <c:v>28.292818287037036</c:v>
                </c:pt>
                <c:pt idx="4888">
                  <c:v>28.298605324074071</c:v>
                </c:pt>
                <c:pt idx="4889">
                  <c:v>28.304392361111113</c:v>
                </c:pt>
                <c:pt idx="4890">
                  <c:v>28.310179398148147</c:v>
                </c:pt>
                <c:pt idx="4891">
                  <c:v>28.315966435185182</c:v>
                </c:pt>
                <c:pt idx="4892">
                  <c:v>28.32175347222222</c:v>
                </c:pt>
                <c:pt idx="4893">
                  <c:v>28.327540509259254</c:v>
                </c:pt>
                <c:pt idx="4894">
                  <c:v>28.333333333333332</c:v>
                </c:pt>
                <c:pt idx="4895">
                  <c:v>28.33911458333333</c:v>
                </c:pt>
                <c:pt idx="4896">
                  <c:v>28.344901620370365</c:v>
                </c:pt>
                <c:pt idx="4897">
                  <c:v>28.350688657407407</c:v>
                </c:pt>
                <c:pt idx="4898">
                  <c:v>28.356475694444441</c:v>
                </c:pt>
                <c:pt idx="4899">
                  <c:v>28.362262731481479</c:v>
                </c:pt>
                <c:pt idx="4900">
                  <c:v>28.368049768518517</c:v>
                </c:pt>
                <c:pt idx="4901">
                  <c:v>28.373836805555555</c:v>
                </c:pt>
                <c:pt idx="4902">
                  <c:v>28.379623842592594</c:v>
                </c:pt>
                <c:pt idx="4903">
                  <c:v>28.385410879629628</c:v>
                </c:pt>
                <c:pt idx="4904">
                  <c:v>28.391197916666666</c:v>
                </c:pt>
                <c:pt idx="4905">
                  <c:v>28.396984953703704</c:v>
                </c:pt>
                <c:pt idx="4906">
                  <c:v>28.402771990740739</c:v>
                </c:pt>
                <c:pt idx="4907">
                  <c:v>28.408559027777773</c:v>
                </c:pt>
                <c:pt idx="4908">
                  <c:v>28.414346064814811</c:v>
                </c:pt>
                <c:pt idx="4909">
                  <c:v>28.420133101851849</c:v>
                </c:pt>
                <c:pt idx="4910">
                  <c:v>28.425925925925924</c:v>
                </c:pt>
                <c:pt idx="4911">
                  <c:v>28.431712962962962</c:v>
                </c:pt>
                <c:pt idx="4912">
                  <c:v>28.43749421296296</c:v>
                </c:pt>
                <c:pt idx="4913">
                  <c:v>28.443281249999998</c:v>
                </c:pt>
                <c:pt idx="4914">
                  <c:v>28.449068287037036</c:v>
                </c:pt>
                <c:pt idx="4915">
                  <c:v>28.454855324074071</c:v>
                </c:pt>
                <c:pt idx="4916">
                  <c:v>28.460642361111113</c:v>
                </c:pt>
                <c:pt idx="4917">
                  <c:v>28.466429398148147</c:v>
                </c:pt>
                <c:pt idx="4918">
                  <c:v>28.472216435185182</c:v>
                </c:pt>
                <c:pt idx="4919">
                  <c:v>28.478003472222223</c:v>
                </c:pt>
                <c:pt idx="4920">
                  <c:v>28.483790509259258</c:v>
                </c:pt>
                <c:pt idx="4921">
                  <c:v>28.489577546296296</c:v>
                </c:pt>
                <c:pt idx="4922">
                  <c:v>28.49536458333333</c:v>
                </c:pt>
                <c:pt idx="4923">
                  <c:v>28.501151620370365</c:v>
                </c:pt>
                <c:pt idx="4924">
                  <c:v>28.506944444444443</c:v>
                </c:pt>
                <c:pt idx="4925">
                  <c:v>28.512725694444441</c:v>
                </c:pt>
                <c:pt idx="4926">
                  <c:v>28.518518518518519</c:v>
                </c:pt>
                <c:pt idx="4927">
                  <c:v>28.524299768518517</c:v>
                </c:pt>
                <c:pt idx="4928">
                  <c:v>28.530086805555552</c:v>
                </c:pt>
                <c:pt idx="4929">
                  <c:v>28.535873842592594</c:v>
                </c:pt>
                <c:pt idx="4930">
                  <c:v>28.541660879629628</c:v>
                </c:pt>
                <c:pt idx="4931">
                  <c:v>28.547447916666666</c:v>
                </c:pt>
                <c:pt idx="4932">
                  <c:v>28.553234953703704</c:v>
                </c:pt>
                <c:pt idx="4933">
                  <c:v>28.559021990740739</c:v>
                </c:pt>
                <c:pt idx="4934">
                  <c:v>28.564809027777777</c:v>
                </c:pt>
                <c:pt idx="4935">
                  <c:v>28.570596064814815</c:v>
                </c:pt>
                <c:pt idx="4936">
                  <c:v>28.576383101851849</c:v>
                </c:pt>
                <c:pt idx="4937">
                  <c:v>28.582170138888884</c:v>
                </c:pt>
                <c:pt idx="4938">
                  <c:v>28.587957175925922</c:v>
                </c:pt>
                <c:pt idx="4939">
                  <c:v>28.59374421296296</c:v>
                </c:pt>
                <c:pt idx="4940">
                  <c:v>28.599531249999998</c:v>
                </c:pt>
                <c:pt idx="4941">
                  <c:v>28.605318287037033</c:v>
                </c:pt>
                <c:pt idx="4942">
                  <c:v>28.611111111111111</c:v>
                </c:pt>
                <c:pt idx="4943">
                  <c:v>28.616892361111109</c:v>
                </c:pt>
                <c:pt idx="4944">
                  <c:v>28.622679398148147</c:v>
                </c:pt>
                <c:pt idx="4945">
                  <c:v>28.628466435185182</c:v>
                </c:pt>
                <c:pt idx="4946">
                  <c:v>28.634253472222223</c:v>
                </c:pt>
                <c:pt idx="4947">
                  <c:v>28.640040509259258</c:v>
                </c:pt>
                <c:pt idx="4948">
                  <c:v>28.645827546296296</c:v>
                </c:pt>
                <c:pt idx="4949">
                  <c:v>28.651614583333334</c:v>
                </c:pt>
                <c:pt idx="4950">
                  <c:v>28.657401620370369</c:v>
                </c:pt>
                <c:pt idx="4951">
                  <c:v>28.663188657407407</c:v>
                </c:pt>
                <c:pt idx="4952">
                  <c:v>28.668975694444441</c:v>
                </c:pt>
                <c:pt idx="4953">
                  <c:v>28.674762731481476</c:v>
                </c:pt>
                <c:pt idx="4954">
                  <c:v>28.680549768518517</c:v>
                </c:pt>
                <c:pt idx="4955">
                  <c:v>28.686336805555552</c:v>
                </c:pt>
                <c:pt idx="4956">
                  <c:v>28.692123842592586</c:v>
                </c:pt>
                <c:pt idx="4957">
                  <c:v>28.697910879629628</c:v>
                </c:pt>
                <c:pt idx="4958">
                  <c:v>28.703703703703706</c:v>
                </c:pt>
                <c:pt idx="4959">
                  <c:v>28.709484953703704</c:v>
                </c:pt>
                <c:pt idx="4960">
                  <c:v>28.715271990740739</c:v>
                </c:pt>
                <c:pt idx="4961">
                  <c:v>28.721059027777777</c:v>
                </c:pt>
                <c:pt idx="4962">
                  <c:v>28.726846064814815</c:v>
                </c:pt>
                <c:pt idx="4963">
                  <c:v>28.732633101851849</c:v>
                </c:pt>
                <c:pt idx="4964">
                  <c:v>28.738420138888891</c:v>
                </c:pt>
                <c:pt idx="4965">
                  <c:v>28.744212962962958</c:v>
                </c:pt>
                <c:pt idx="4966">
                  <c:v>28.74999421296296</c:v>
                </c:pt>
                <c:pt idx="4967">
                  <c:v>28.755781249999998</c:v>
                </c:pt>
                <c:pt idx="4968">
                  <c:v>28.761568287037033</c:v>
                </c:pt>
                <c:pt idx="4969">
                  <c:v>28.767355324074071</c:v>
                </c:pt>
                <c:pt idx="4970">
                  <c:v>28.773142361111109</c:v>
                </c:pt>
                <c:pt idx="4971">
                  <c:v>28.778929398148144</c:v>
                </c:pt>
                <c:pt idx="4972">
                  <c:v>28.784716435185182</c:v>
                </c:pt>
                <c:pt idx="4973">
                  <c:v>28.79050347222222</c:v>
                </c:pt>
                <c:pt idx="4974">
                  <c:v>28.796296296296298</c:v>
                </c:pt>
                <c:pt idx="4975">
                  <c:v>28.802071759259256</c:v>
                </c:pt>
                <c:pt idx="4976">
                  <c:v>28.807864583333334</c:v>
                </c:pt>
                <c:pt idx="4977">
                  <c:v>28.813651620370369</c:v>
                </c:pt>
                <c:pt idx="4978">
                  <c:v>28.819438657407407</c:v>
                </c:pt>
                <c:pt idx="4979">
                  <c:v>28.825225694444445</c:v>
                </c:pt>
                <c:pt idx="4980">
                  <c:v>28.831012731481479</c:v>
                </c:pt>
                <c:pt idx="4981">
                  <c:v>28.836799768518517</c:v>
                </c:pt>
                <c:pt idx="4982">
                  <c:v>28.842586805555552</c:v>
                </c:pt>
                <c:pt idx="4983">
                  <c:v>28.848373842592586</c:v>
                </c:pt>
                <c:pt idx="4984">
                  <c:v>28.854160879629628</c:v>
                </c:pt>
                <c:pt idx="4985">
                  <c:v>28.859947916666663</c:v>
                </c:pt>
                <c:pt idx="4986">
                  <c:v>28.865734953703701</c:v>
                </c:pt>
                <c:pt idx="4987">
                  <c:v>28.871521990740739</c:v>
                </c:pt>
                <c:pt idx="4988">
                  <c:v>28.877309027777773</c:v>
                </c:pt>
                <c:pt idx="4989">
                  <c:v>28.883096064814815</c:v>
                </c:pt>
                <c:pt idx="4990">
                  <c:v>28.888888888888889</c:v>
                </c:pt>
                <c:pt idx="4991">
                  <c:v>28.894670138888891</c:v>
                </c:pt>
                <c:pt idx="4992">
                  <c:v>28.900457175925926</c:v>
                </c:pt>
                <c:pt idx="4993">
                  <c:v>28.90624421296296</c:v>
                </c:pt>
                <c:pt idx="4994">
                  <c:v>28.912025462962962</c:v>
                </c:pt>
                <c:pt idx="4995">
                  <c:v>28.917818287037036</c:v>
                </c:pt>
                <c:pt idx="4996">
                  <c:v>28.923605324074071</c:v>
                </c:pt>
                <c:pt idx="4997">
                  <c:v>28.929392361111109</c:v>
                </c:pt>
                <c:pt idx="4998">
                  <c:v>28.935185185185183</c:v>
                </c:pt>
                <c:pt idx="4999">
                  <c:v>28.940966435185182</c:v>
                </c:pt>
                <c:pt idx="5000">
                  <c:v>28.94675347222222</c:v>
                </c:pt>
                <c:pt idx="5001">
                  <c:v>28.952540509259254</c:v>
                </c:pt>
                <c:pt idx="5002">
                  <c:v>28.958327546296296</c:v>
                </c:pt>
                <c:pt idx="5003">
                  <c:v>28.96411458333333</c:v>
                </c:pt>
                <c:pt idx="5004">
                  <c:v>28.969901620370369</c:v>
                </c:pt>
                <c:pt idx="5005">
                  <c:v>28.975682870370367</c:v>
                </c:pt>
                <c:pt idx="5006">
                  <c:v>28.981481481481485</c:v>
                </c:pt>
                <c:pt idx="5007">
                  <c:v>28.987262731481479</c:v>
                </c:pt>
                <c:pt idx="5008">
                  <c:v>28.993049768518517</c:v>
                </c:pt>
                <c:pt idx="5009">
                  <c:v>28.998836805555555</c:v>
                </c:pt>
                <c:pt idx="5010">
                  <c:v>29.004623842592594</c:v>
                </c:pt>
                <c:pt idx="5011">
                  <c:v>29.010410879629628</c:v>
                </c:pt>
                <c:pt idx="5012">
                  <c:v>29.016197916666663</c:v>
                </c:pt>
                <c:pt idx="5013">
                  <c:v>29.021984953703701</c:v>
                </c:pt>
                <c:pt idx="5014">
                  <c:v>29.027771990740739</c:v>
                </c:pt>
                <c:pt idx="5015">
                  <c:v>29.033559027777773</c:v>
                </c:pt>
                <c:pt idx="5016">
                  <c:v>29.039346064814811</c:v>
                </c:pt>
                <c:pt idx="5017">
                  <c:v>29.045133101851849</c:v>
                </c:pt>
                <c:pt idx="5018">
                  <c:v>29.050920138888884</c:v>
                </c:pt>
                <c:pt idx="5019">
                  <c:v>29.056707175925926</c:v>
                </c:pt>
                <c:pt idx="5020">
                  <c:v>29.06249421296296</c:v>
                </c:pt>
                <c:pt idx="5021">
                  <c:v>29.068281250000002</c:v>
                </c:pt>
                <c:pt idx="5022">
                  <c:v>29.074074074074076</c:v>
                </c:pt>
                <c:pt idx="5023">
                  <c:v>29.079855324074071</c:v>
                </c:pt>
                <c:pt idx="5024">
                  <c:v>29.085642361111113</c:v>
                </c:pt>
                <c:pt idx="5025">
                  <c:v>29.091429398148147</c:v>
                </c:pt>
                <c:pt idx="5026">
                  <c:v>29.097216435185182</c:v>
                </c:pt>
                <c:pt idx="5027">
                  <c:v>29.10300347222222</c:v>
                </c:pt>
                <c:pt idx="5028">
                  <c:v>29.108790509259254</c:v>
                </c:pt>
                <c:pt idx="5029">
                  <c:v>29.114577546296296</c:v>
                </c:pt>
                <c:pt idx="5030">
                  <c:v>29.120370370370367</c:v>
                </c:pt>
                <c:pt idx="5031">
                  <c:v>29.126151620370365</c:v>
                </c:pt>
                <c:pt idx="5032">
                  <c:v>29.131938657407407</c:v>
                </c:pt>
                <c:pt idx="5033">
                  <c:v>29.137725694444441</c:v>
                </c:pt>
                <c:pt idx="5034">
                  <c:v>29.143512731481479</c:v>
                </c:pt>
                <c:pt idx="5035">
                  <c:v>29.149299768518517</c:v>
                </c:pt>
                <c:pt idx="5036">
                  <c:v>29.155086805555555</c:v>
                </c:pt>
                <c:pt idx="5037">
                  <c:v>29.160873842592594</c:v>
                </c:pt>
                <c:pt idx="5038">
                  <c:v>29.166666666666664</c:v>
                </c:pt>
                <c:pt idx="5039">
                  <c:v>29.172447916666666</c:v>
                </c:pt>
                <c:pt idx="5040">
                  <c:v>29.178234953703704</c:v>
                </c:pt>
                <c:pt idx="5041">
                  <c:v>29.184021990740739</c:v>
                </c:pt>
                <c:pt idx="5042">
                  <c:v>29.189809027777773</c:v>
                </c:pt>
                <c:pt idx="5043">
                  <c:v>29.195596064814811</c:v>
                </c:pt>
                <c:pt idx="5044">
                  <c:v>29.201383101851849</c:v>
                </c:pt>
                <c:pt idx="5045">
                  <c:v>29.207175925925924</c:v>
                </c:pt>
                <c:pt idx="5046">
                  <c:v>29.212957175925922</c:v>
                </c:pt>
                <c:pt idx="5047">
                  <c:v>29.21874421296296</c:v>
                </c:pt>
                <c:pt idx="5048">
                  <c:v>29.224531249999998</c:v>
                </c:pt>
                <c:pt idx="5049">
                  <c:v>29.230318287037036</c:v>
                </c:pt>
                <c:pt idx="5050">
                  <c:v>29.236105324074071</c:v>
                </c:pt>
                <c:pt idx="5051">
                  <c:v>29.241892361111113</c:v>
                </c:pt>
                <c:pt idx="5052">
                  <c:v>29.247685185185187</c:v>
                </c:pt>
                <c:pt idx="5053">
                  <c:v>29.253466435185182</c:v>
                </c:pt>
                <c:pt idx="5054">
                  <c:v>29.259247685185183</c:v>
                </c:pt>
                <c:pt idx="5055">
                  <c:v>29.265040509259258</c:v>
                </c:pt>
                <c:pt idx="5056">
                  <c:v>29.270827546296296</c:v>
                </c:pt>
                <c:pt idx="5057">
                  <c:v>29.27661458333333</c:v>
                </c:pt>
                <c:pt idx="5058">
                  <c:v>29.282401620370365</c:v>
                </c:pt>
                <c:pt idx="5059">
                  <c:v>29.288188657407407</c:v>
                </c:pt>
                <c:pt idx="5060">
                  <c:v>29.293975694444441</c:v>
                </c:pt>
                <c:pt idx="5061">
                  <c:v>29.299762731481476</c:v>
                </c:pt>
                <c:pt idx="5062">
                  <c:v>29.305549768518517</c:v>
                </c:pt>
                <c:pt idx="5063">
                  <c:v>29.311336805555552</c:v>
                </c:pt>
                <c:pt idx="5064">
                  <c:v>29.317123842592594</c:v>
                </c:pt>
                <c:pt idx="5065">
                  <c:v>29.322910879629628</c:v>
                </c:pt>
                <c:pt idx="5066">
                  <c:v>29.328697916666666</c:v>
                </c:pt>
                <c:pt idx="5067">
                  <c:v>29.334484953703704</c:v>
                </c:pt>
                <c:pt idx="5068">
                  <c:v>29.340277777777779</c:v>
                </c:pt>
                <c:pt idx="5069">
                  <c:v>29.346059027777777</c:v>
                </c:pt>
                <c:pt idx="5070">
                  <c:v>29.351851851851848</c:v>
                </c:pt>
                <c:pt idx="5071">
                  <c:v>29.357633101851849</c:v>
                </c:pt>
                <c:pt idx="5072">
                  <c:v>29.363420138888884</c:v>
                </c:pt>
                <c:pt idx="5073">
                  <c:v>29.369207175925922</c:v>
                </c:pt>
                <c:pt idx="5074">
                  <c:v>29.37499421296296</c:v>
                </c:pt>
                <c:pt idx="5075">
                  <c:v>29.380787037037035</c:v>
                </c:pt>
                <c:pt idx="5076">
                  <c:v>29.386568287037033</c:v>
                </c:pt>
                <c:pt idx="5077">
                  <c:v>29.392355324074071</c:v>
                </c:pt>
                <c:pt idx="5078">
                  <c:v>29.398142361111109</c:v>
                </c:pt>
                <c:pt idx="5079">
                  <c:v>29.403929398148147</c:v>
                </c:pt>
                <c:pt idx="5080">
                  <c:v>29.409716435185182</c:v>
                </c:pt>
                <c:pt idx="5081">
                  <c:v>29.41549768518518</c:v>
                </c:pt>
                <c:pt idx="5082">
                  <c:v>29.421290509259258</c:v>
                </c:pt>
                <c:pt idx="5083">
                  <c:v>29.427077546296296</c:v>
                </c:pt>
                <c:pt idx="5084">
                  <c:v>29.432864583333334</c:v>
                </c:pt>
                <c:pt idx="5085">
                  <c:v>29.438651620370369</c:v>
                </c:pt>
                <c:pt idx="5086">
                  <c:v>29.444444444444443</c:v>
                </c:pt>
                <c:pt idx="5087">
                  <c:v>29.450225694444441</c:v>
                </c:pt>
                <c:pt idx="5088">
                  <c:v>29.456012731481476</c:v>
                </c:pt>
                <c:pt idx="5089">
                  <c:v>29.461799768518517</c:v>
                </c:pt>
                <c:pt idx="5090">
                  <c:v>29.467586805555552</c:v>
                </c:pt>
                <c:pt idx="5091">
                  <c:v>29.473373842592586</c:v>
                </c:pt>
                <c:pt idx="5092">
                  <c:v>29.479160879629628</c:v>
                </c:pt>
                <c:pt idx="5093">
                  <c:v>29.484947916666663</c:v>
                </c:pt>
                <c:pt idx="5094">
                  <c:v>29.490734953703704</c:v>
                </c:pt>
                <c:pt idx="5095">
                  <c:v>29.496521990740739</c:v>
                </c:pt>
                <c:pt idx="5096">
                  <c:v>29.502309027777777</c:v>
                </c:pt>
                <c:pt idx="5097">
                  <c:v>29.508096064814815</c:v>
                </c:pt>
                <c:pt idx="5098">
                  <c:v>29.513883101851849</c:v>
                </c:pt>
                <c:pt idx="5099">
                  <c:v>29.519670138888891</c:v>
                </c:pt>
                <c:pt idx="5100">
                  <c:v>29.525462962962958</c:v>
                </c:pt>
                <c:pt idx="5101">
                  <c:v>29.53124421296296</c:v>
                </c:pt>
                <c:pt idx="5102">
                  <c:v>29.537037037037035</c:v>
                </c:pt>
                <c:pt idx="5103">
                  <c:v>29.542818287037033</c:v>
                </c:pt>
                <c:pt idx="5104">
                  <c:v>29.548599537037035</c:v>
                </c:pt>
                <c:pt idx="5105">
                  <c:v>29.554392361111109</c:v>
                </c:pt>
                <c:pt idx="5106">
                  <c:v>29.560179398148144</c:v>
                </c:pt>
                <c:pt idx="5107">
                  <c:v>29.565966435185182</c:v>
                </c:pt>
                <c:pt idx="5108">
                  <c:v>29.57175347222222</c:v>
                </c:pt>
                <c:pt idx="5109">
                  <c:v>29.577540509259258</c:v>
                </c:pt>
                <c:pt idx="5110">
                  <c:v>29.583327546296296</c:v>
                </c:pt>
                <c:pt idx="5111">
                  <c:v>29.589114583333334</c:v>
                </c:pt>
                <c:pt idx="5112">
                  <c:v>29.594901620370369</c:v>
                </c:pt>
                <c:pt idx="5113">
                  <c:v>29.600688657407407</c:v>
                </c:pt>
                <c:pt idx="5114">
                  <c:v>29.606475694444445</c:v>
                </c:pt>
                <c:pt idx="5115">
                  <c:v>29.612262731481479</c:v>
                </c:pt>
                <c:pt idx="5116">
                  <c:v>29.618049768518517</c:v>
                </c:pt>
                <c:pt idx="5117">
                  <c:v>29.623836805555552</c:v>
                </c:pt>
                <c:pt idx="5118">
                  <c:v>29.629629629629626</c:v>
                </c:pt>
                <c:pt idx="5119">
                  <c:v>29.635410879629628</c:v>
                </c:pt>
                <c:pt idx="5120">
                  <c:v>29.641197916666663</c:v>
                </c:pt>
                <c:pt idx="5121">
                  <c:v>29.646984953703701</c:v>
                </c:pt>
                <c:pt idx="5122">
                  <c:v>29.652771990740739</c:v>
                </c:pt>
                <c:pt idx="5123">
                  <c:v>29.658559027777773</c:v>
                </c:pt>
                <c:pt idx="5124">
                  <c:v>29.664346064814815</c:v>
                </c:pt>
                <c:pt idx="5125">
                  <c:v>29.670138888888889</c:v>
                </c:pt>
                <c:pt idx="5126">
                  <c:v>29.675920138888891</c:v>
                </c:pt>
                <c:pt idx="5127">
                  <c:v>29.681707175925926</c:v>
                </c:pt>
                <c:pt idx="5128">
                  <c:v>29.68749421296296</c:v>
                </c:pt>
                <c:pt idx="5129">
                  <c:v>29.693281250000002</c:v>
                </c:pt>
                <c:pt idx="5130">
                  <c:v>29.699068287037036</c:v>
                </c:pt>
                <c:pt idx="5131">
                  <c:v>29.704855324074071</c:v>
                </c:pt>
                <c:pt idx="5132">
                  <c:v>29.710642361111109</c:v>
                </c:pt>
                <c:pt idx="5133">
                  <c:v>29.716429398148144</c:v>
                </c:pt>
                <c:pt idx="5134">
                  <c:v>29.722222222222221</c:v>
                </c:pt>
                <c:pt idx="5135">
                  <c:v>29.72800347222222</c:v>
                </c:pt>
                <c:pt idx="5136">
                  <c:v>29.733790509259254</c:v>
                </c:pt>
                <c:pt idx="5137">
                  <c:v>29.739571759259256</c:v>
                </c:pt>
                <c:pt idx="5138">
                  <c:v>29.74536458333333</c:v>
                </c:pt>
                <c:pt idx="5139">
                  <c:v>29.751151620370369</c:v>
                </c:pt>
                <c:pt idx="5140">
                  <c:v>29.756938657407407</c:v>
                </c:pt>
                <c:pt idx="5141">
                  <c:v>29.762725694444445</c:v>
                </c:pt>
                <c:pt idx="5142">
                  <c:v>29.768512731481479</c:v>
                </c:pt>
                <c:pt idx="5143">
                  <c:v>29.774299768518517</c:v>
                </c:pt>
                <c:pt idx="5144">
                  <c:v>29.780086805555555</c:v>
                </c:pt>
                <c:pt idx="5145">
                  <c:v>29.785879629629626</c:v>
                </c:pt>
                <c:pt idx="5146">
                  <c:v>29.791660879629628</c:v>
                </c:pt>
                <c:pt idx="5147">
                  <c:v>29.797447916666663</c:v>
                </c:pt>
                <c:pt idx="5148">
                  <c:v>29.803240740740737</c:v>
                </c:pt>
                <c:pt idx="5149">
                  <c:v>29.809021990740739</c:v>
                </c:pt>
                <c:pt idx="5150">
                  <c:v>29.814814814814813</c:v>
                </c:pt>
                <c:pt idx="5151">
                  <c:v>29.820596064814811</c:v>
                </c:pt>
                <c:pt idx="5152">
                  <c:v>29.826383101851849</c:v>
                </c:pt>
                <c:pt idx="5153">
                  <c:v>29.832170138888884</c:v>
                </c:pt>
                <c:pt idx="5154">
                  <c:v>29.837957175925926</c:v>
                </c:pt>
                <c:pt idx="5155">
                  <c:v>29.84374421296296</c:v>
                </c:pt>
                <c:pt idx="5156">
                  <c:v>29.849525462962958</c:v>
                </c:pt>
                <c:pt idx="5157">
                  <c:v>29.855324074074076</c:v>
                </c:pt>
                <c:pt idx="5158">
                  <c:v>29.861105324074071</c:v>
                </c:pt>
                <c:pt idx="5159">
                  <c:v>29.866892361111113</c:v>
                </c:pt>
                <c:pt idx="5160">
                  <c:v>29.872679398148147</c:v>
                </c:pt>
                <c:pt idx="5161">
                  <c:v>29.878466435185182</c:v>
                </c:pt>
                <c:pt idx="5162">
                  <c:v>29.88425347222222</c:v>
                </c:pt>
                <c:pt idx="5163">
                  <c:v>29.890040509259254</c:v>
                </c:pt>
                <c:pt idx="5164">
                  <c:v>29.895827546296296</c:v>
                </c:pt>
                <c:pt idx="5165">
                  <c:v>29.90161458333333</c:v>
                </c:pt>
                <c:pt idx="5166">
                  <c:v>29.907407407407408</c:v>
                </c:pt>
                <c:pt idx="5167">
                  <c:v>29.913188657407407</c:v>
                </c:pt>
                <c:pt idx="5168">
                  <c:v>29.918975694444441</c:v>
                </c:pt>
                <c:pt idx="5169">
                  <c:v>29.924762731481479</c:v>
                </c:pt>
                <c:pt idx="5170">
                  <c:v>29.930549768518517</c:v>
                </c:pt>
                <c:pt idx="5171">
                  <c:v>29.936336805555555</c:v>
                </c:pt>
                <c:pt idx="5172">
                  <c:v>29.942123842592594</c:v>
                </c:pt>
                <c:pt idx="5173">
                  <c:v>29.947910879629628</c:v>
                </c:pt>
                <c:pt idx="5174">
                  <c:v>29.953697916666666</c:v>
                </c:pt>
                <c:pt idx="5175">
                  <c:v>29.959484953703704</c:v>
                </c:pt>
                <c:pt idx="5176">
                  <c:v>29.965271990740739</c:v>
                </c:pt>
                <c:pt idx="5177">
                  <c:v>29.971059027777773</c:v>
                </c:pt>
                <c:pt idx="5178">
                  <c:v>29.976846064814811</c:v>
                </c:pt>
                <c:pt idx="5179">
                  <c:v>29.982633101851849</c:v>
                </c:pt>
                <c:pt idx="5180">
                  <c:v>29.988420138888884</c:v>
                </c:pt>
                <c:pt idx="5181">
                  <c:v>29.994207175925922</c:v>
                </c:pt>
                <c:pt idx="5182">
                  <c:v>30</c:v>
                </c:pt>
                <c:pt idx="5183">
                  <c:v>30.005781249999998</c:v>
                </c:pt>
                <c:pt idx="5184">
                  <c:v>30.011568287037036</c:v>
                </c:pt>
                <c:pt idx="5185">
                  <c:v>30.017361111111111</c:v>
                </c:pt>
                <c:pt idx="5186">
                  <c:v>30.023142361111113</c:v>
                </c:pt>
                <c:pt idx="5187">
                  <c:v>30.028929398148147</c:v>
                </c:pt>
                <c:pt idx="5188">
                  <c:v>30.034716435185182</c:v>
                </c:pt>
                <c:pt idx="5189">
                  <c:v>30.040503472222223</c:v>
                </c:pt>
                <c:pt idx="5190">
                  <c:v>30.046290509259258</c:v>
                </c:pt>
                <c:pt idx="5191">
                  <c:v>30.052077546296296</c:v>
                </c:pt>
                <c:pt idx="5192">
                  <c:v>30.05786458333333</c:v>
                </c:pt>
                <c:pt idx="5193">
                  <c:v>30.063651620370365</c:v>
                </c:pt>
                <c:pt idx="5194">
                  <c:v>30.069438657407407</c:v>
                </c:pt>
                <c:pt idx="5195">
                  <c:v>30.075225694444441</c:v>
                </c:pt>
                <c:pt idx="5196">
                  <c:v>30.081018518518519</c:v>
                </c:pt>
                <c:pt idx="5197">
                  <c:v>30.086799768518517</c:v>
                </c:pt>
                <c:pt idx="5198">
                  <c:v>30.092592592592595</c:v>
                </c:pt>
                <c:pt idx="5199">
                  <c:v>30.098373842592594</c:v>
                </c:pt>
                <c:pt idx="5200">
                  <c:v>30.104160879629628</c:v>
                </c:pt>
                <c:pt idx="5201">
                  <c:v>30.109947916666666</c:v>
                </c:pt>
                <c:pt idx="5202">
                  <c:v>30.115734953703704</c:v>
                </c:pt>
                <c:pt idx="5203">
                  <c:v>30.121521990740739</c:v>
                </c:pt>
                <c:pt idx="5204">
                  <c:v>30.127309027777777</c:v>
                </c:pt>
                <c:pt idx="5205">
                  <c:v>30.133096064814815</c:v>
                </c:pt>
                <c:pt idx="5206">
                  <c:v>30.138877314814813</c:v>
                </c:pt>
                <c:pt idx="5207">
                  <c:v>30.144670138888884</c:v>
                </c:pt>
                <c:pt idx="5208">
                  <c:v>30.150457175925922</c:v>
                </c:pt>
                <c:pt idx="5209">
                  <c:v>30.15624421296296</c:v>
                </c:pt>
                <c:pt idx="5210">
                  <c:v>30.162031249999998</c:v>
                </c:pt>
                <c:pt idx="5211">
                  <c:v>30.167818287037033</c:v>
                </c:pt>
                <c:pt idx="5212">
                  <c:v>30.173605324074071</c:v>
                </c:pt>
                <c:pt idx="5213">
                  <c:v>30.179392361111109</c:v>
                </c:pt>
                <c:pt idx="5214">
                  <c:v>30.185185185185187</c:v>
                </c:pt>
                <c:pt idx="5215">
                  <c:v>30.190972222222221</c:v>
                </c:pt>
                <c:pt idx="5216">
                  <c:v>30.196753472222223</c:v>
                </c:pt>
                <c:pt idx="5217">
                  <c:v>30.202540509259258</c:v>
                </c:pt>
                <c:pt idx="5218">
                  <c:v>30.208327546296296</c:v>
                </c:pt>
                <c:pt idx="5219">
                  <c:v>30.214120370370367</c:v>
                </c:pt>
                <c:pt idx="5220">
                  <c:v>30.219901620370369</c:v>
                </c:pt>
                <c:pt idx="5221">
                  <c:v>30.225694444444443</c:v>
                </c:pt>
                <c:pt idx="5222">
                  <c:v>30.231475694444441</c:v>
                </c:pt>
                <c:pt idx="5223">
                  <c:v>30.237262731481476</c:v>
                </c:pt>
                <c:pt idx="5224">
                  <c:v>30.243049768518517</c:v>
                </c:pt>
                <c:pt idx="5225">
                  <c:v>30.248836805555552</c:v>
                </c:pt>
                <c:pt idx="5226">
                  <c:v>30.254623842592586</c:v>
                </c:pt>
                <c:pt idx="5227">
                  <c:v>30.260405092592588</c:v>
                </c:pt>
                <c:pt idx="5228">
                  <c:v>30.266197916666663</c:v>
                </c:pt>
                <c:pt idx="5229">
                  <c:v>30.271984953703704</c:v>
                </c:pt>
                <c:pt idx="5230">
                  <c:v>30.277777777777779</c:v>
                </c:pt>
                <c:pt idx="5231">
                  <c:v>30.283559027777777</c:v>
                </c:pt>
                <c:pt idx="5232">
                  <c:v>30.289346064814815</c:v>
                </c:pt>
                <c:pt idx="5233">
                  <c:v>30.295133101851849</c:v>
                </c:pt>
                <c:pt idx="5234">
                  <c:v>30.300920138888891</c:v>
                </c:pt>
                <c:pt idx="5235">
                  <c:v>30.306707175925926</c:v>
                </c:pt>
                <c:pt idx="5236">
                  <c:v>30.31249421296296</c:v>
                </c:pt>
                <c:pt idx="5237">
                  <c:v>30.318287037037035</c:v>
                </c:pt>
                <c:pt idx="5238">
                  <c:v>30.324068287037033</c:v>
                </c:pt>
                <c:pt idx="5239">
                  <c:v>30.329855324074071</c:v>
                </c:pt>
                <c:pt idx="5240">
                  <c:v>30.335642361111109</c:v>
                </c:pt>
                <c:pt idx="5241">
                  <c:v>30.341429398148144</c:v>
                </c:pt>
                <c:pt idx="5242">
                  <c:v>30.347216435185182</c:v>
                </c:pt>
                <c:pt idx="5243">
                  <c:v>30.35300347222222</c:v>
                </c:pt>
                <c:pt idx="5244">
                  <c:v>30.358790509259258</c:v>
                </c:pt>
                <c:pt idx="5245">
                  <c:v>30.364583333333332</c:v>
                </c:pt>
                <c:pt idx="5246">
                  <c:v>30.370370370370374</c:v>
                </c:pt>
                <c:pt idx="5247">
                  <c:v>30.376151620370369</c:v>
                </c:pt>
                <c:pt idx="5248">
                  <c:v>30.381938657407407</c:v>
                </c:pt>
                <c:pt idx="5249">
                  <c:v>30.387731481481481</c:v>
                </c:pt>
                <c:pt idx="5250">
                  <c:v>30.393506944444443</c:v>
                </c:pt>
                <c:pt idx="5251">
                  <c:v>30.399299768518517</c:v>
                </c:pt>
                <c:pt idx="5252">
                  <c:v>30.405086805555552</c:v>
                </c:pt>
                <c:pt idx="5253">
                  <c:v>30.410873842592586</c:v>
                </c:pt>
                <c:pt idx="5254">
                  <c:v>30.416660879629628</c:v>
                </c:pt>
                <c:pt idx="5255">
                  <c:v>30.422447916666663</c:v>
                </c:pt>
                <c:pt idx="5256">
                  <c:v>30.428234953703701</c:v>
                </c:pt>
                <c:pt idx="5257">
                  <c:v>30.434021990740739</c:v>
                </c:pt>
                <c:pt idx="5258">
                  <c:v>30.439809027777773</c:v>
                </c:pt>
                <c:pt idx="5259">
                  <c:v>30.445596064814815</c:v>
                </c:pt>
                <c:pt idx="5260">
                  <c:v>30.451383101851849</c:v>
                </c:pt>
                <c:pt idx="5261">
                  <c:v>30.457170138888891</c:v>
                </c:pt>
                <c:pt idx="5262">
                  <c:v>30.462962962962962</c:v>
                </c:pt>
                <c:pt idx="5263">
                  <c:v>30.46874421296296</c:v>
                </c:pt>
                <c:pt idx="5264">
                  <c:v>30.474531250000002</c:v>
                </c:pt>
                <c:pt idx="5265">
                  <c:v>30.480312499999997</c:v>
                </c:pt>
                <c:pt idx="5266">
                  <c:v>30.486111111111111</c:v>
                </c:pt>
                <c:pt idx="5267">
                  <c:v>30.491898148148145</c:v>
                </c:pt>
                <c:pt idx="5268">
                  <c:v>30.497679398148144</c:v>
                </c:pt>
                <c:pt idx="5269">
                  <c:v>30.503466435185182</c:v>
                </c:pt>
                <c:pt idx="5270">
                  <c:v>30.50925347222222</c:v>
                </c:pt>
                <c:pt idx="5271">
                  <c:v>30.515040509259254</c:v>
                </c:pt>
                <c:pt idx="5272">
                  <c:v>30.520827546296296</c:v>
                </c:pt>
                <c:pt idx="5273">
                  <c:v>30.52661458333333</c:v>
                </c:pt>
                <c:pt idx="5274">
                  <c:v>30.532401620370369</c:v>
                </c:pt>
                <c:pt idx="5275">
                  <c:v>30.538188657407407</c:v>
                </c:pt>
                <c:pt idx="5276">
                  <c:v>30.543975694444445</c:v>
                </c:pt>
                <c:pt idx="5277">
                  <c:v>30.549762731481479</c:v>
                </c:pt>
                <c:pt idx="5278">
                  <c:v>30.555555555555554</c:v>
                </c:pt>
                <c:pt idx="5279">
                  <c:v>30.561336805555555</c:v>
                </c:pt>
                <c:pt idx="5280">
                  <c:v>30.567123842592594</c:v>
                </c:pt>
                <c:pt idx="5281">
                  <c:v>30.572910879629628</c:v>
                </c:pt>
                <c:pt idx="5282">
                  <c:v>30.578697916666663</c:v>
                </c:pt>
                <c:pt idx="5283">
                  <c:v>30.584484953703701</c:v>
                </c:pt>
                <c:pt idx="5284">
                  <c:v>30.590271990740739</c:v>
                </c:pt>
                <c:pt idx="5285">
                  <c:v>30.596059027777773</c:v>
                </c:pt>
                <c:pt idx="5286">
                  <c:v>30.601846064814811</c:v>
                </c:pt>
                <c:pt idx="5287">
                  <c:v>30.607633101851849</c:v>
                </c:pt>
                <c:pt idx="5288">
                  <c:v>30.613420138888884</c:v>
                </c:pt>
                <c:pt idx="5289">
                  <c:v>30.619207175925926</c:v>
                </c:pt>
                <c:pt idx="5290">
                  <c:v>30.62499421296296</c:v>
                </c:pt>
                <c:pt idx="5291">
                  <c:v>30.630781250000002</c:v>
                </c:pt>
                <c:pt idx="5292">
                  <c:v>30.636568287037036</c:v>
                </c:pt>
                <c:pt idx="5293">
                  <c:v>30.642355324074071</c:v>
                </c:pt>
                <c:pt idx="5294">
                  <c:v>30.648148148148145</c:v>
                </c:pt>
                <c:pt idx="5295">
                  <c:v>30.653929398148147</c:v>
                </c:pt>
                <c:pt idx="5296">
                  <c:v>30.659716435185182</c:v>
                </c:pt>
                <c:pt idx="5297">
                  <c:v>30.665497685185183</c:v>
                </c:pt>
                <c:pt idx="5298">
                  <c:v>30.671290509259254</c:v>
                </c:pt>
                <c:pt idx="5299">
                  <c:v>30.677077546296296</c:v>
                </c:pt>
                <c:pt idx="5300">
                  <c:v>30.68286458333333</c:v>
                </c:pt>
                <c:pt idx="5301">
                  <c:v>30.688651620370365</c:v>
                </c:pt>
                <c:pt idx="5302">
                  <c:v>30.694438657407407</c:v>
                </c:pt>
                <c:pt idx="5303">
                  <c:v>30.700225694444441</c:v>
                </c:pt>
                <c:pt idx="5304">
                  <c:v>30.706012731481479</c:v>
                </c:pt>
                <c:pt idx="5305">
                  <c:v>30.711799768518517</c:v>
                </c:pt>
                <c:pt idx="5306">
                  <c:v>30.717586805555555</c:v>
                </c:pt>
                <c:pt idx="5307">
                  <c:v>30.723373842592594</c:v>
                </c:pt>
                <c:pt idx="5308">
                  <c:v>30.729160879629628</c:v>
                </c:pt>
                <c:pt idx="5309">
                  <c:v>30.734947916666666</c:v>
                </c:pt>
                <c:pt idx="5310">
                  <c:v>30.740740740740737</c:v>
                </c:pt>
                <c:pt idx="5311">
                  <c:v>30.746521990740739</c:v>
                </c:pt>
                <c:pt idx="5312">
                  <c:v>30.752309027777773</c:v>
                </c:pt>
                <c:pt idx="5313">
                  <c:v>30.758096064814811</c:v>
                </c:pt>
                <c:pt idx="5314">
                  <c:v>30.763883101851849</c:v>
                </c:pt>
                <c:pt idx="5315">
                  <c:v>30.769670138888884</c:v>
                </c:pt>
                <c:pt idx="5316">
                  <c:v>30.775457175925922</c:v>
                </c:pt>
                <c:pt idx="5317">
                  <c:v>30.78125</c:v>
                </c:pt>
                <c:pt idx="5318">
                  <c:v>30.787031249999998</c:v>
                </c:pt>
                <c:pt idx="5319">
                  <c:v>30.792818287037036</c:v>
                </c:pt>
                <c:pt idx="5320">
                  <c:v>30.798605324074071</c:v>
                </c:pt>
                <c:pt idx="5321">
                  <c:v>30.804392361111113</c:v>
                </c:pt>
                <c:pt idx="5322">
                  <c:v>30.810179398148147</c:v>
                </c:pt>
                <c:pt idx="5323">
                  <c:v>30.815966435185182</c:v>
                </c:pt>
                <c:pt idx="5324">
                  <c:v>30.821753472222223</c:v>
                </c:pt>
                <c:pt idx="5325">
                  <c:v>30.827540509259258</c:v>
                </c:pt>
                <c:pt idx="5326">
                  <c:v>30.833321759259256</c:v>
                </c:pt>
                <c:pt idx="5327">
                  <c:v>30.839108796296294</c:v>
                </c:pt>
                <c:pt idx="5328">
                  <c:v>30.844901620370365</c:v>
                </c:pt>
                <c:pt idx="5329">
                  <c:v>30.850688657407407</c:v>
                </c:pt>
                <c:pt idx="5330">
                  <c:v>30.856469907407401</c:v>
                </c:pt>
                <c:pt idx="5331">
                  <c:v>30.862262731481476</c:v>
                </c:pt>
                <c:pt idx="5332">
                  <c:v>30.868049768518517</c:v>
                </c:pt>
                <c:pt idx="5333">
                  <c:v>30.873836805555552</c:v>
                </c:pt>
                <c:pt idx="5334">
                  <c:v>30.879623842592594</c:v>
                </c:pt>
                <c:pt idx="5335">
                  <c:v>30.885416666666664</c:v>
                </c:pt>
                <c:pt idx="5336">
                  <c:v>30.891197916666666</c:v>
                </c:pt>
                <c:pt idx="5337">
                  <c:v>30.896984953703704</c:v>
                </c:pt>
                <c:pt idx="5338">
                  <c:v>30.902771990740739</c:v>
                </c:pt>
                <c:pt idx="5339">
                  <c:v>30.908564814814813</c:v>
                </c:pt>
                <c:pt idx="5340">
                  <c:v>30.914346064814815</c:v>
                </c:pt>
                <c:pt idx="5341">
                  <c:v>30.920133101851849</c:v>
                </c:pt>
                <c:pt idx="5342">
                  <c:v>30.925925925925924</c:v>
                </c:pt>
                <c:pt idx="5343">
                  <c:v>30.931707175925922</c:v>
                </c:pt>
                <c:pt idx="5344">
                  <c:v>30.937488425925924</c:v>
                </c:pt>
                <c:pt idx="5345">
                  <c:v>30.943281249999998</c:v>
                </c:pt>
                <c:pt idx="5346">
                  <c:v>30.949068287037033</c:v>
                </c:pt>
                <c:pt idx="5347">
                  <c:v>30.954861111111111</c:v>
                </c:pt>
                <c:pt idx="5348">
                  <c:v>30.960642361111109</c:v>
                </c:pt>
                <c:pt idx="5349">
                  <c:v>30.966429398148147</c:v>
                </c:pt>
                <c:pt idx="5350">
                  <c:v>30.972216435185182</c:v>
                </c:pt>
                <c:pt idx="5351">
                  <c:v>30.978003472222223</c:v>
                </c:pt>
                <c:pt idx="5352">
                  <c:v>30.983790509259258</c:v>
                </c:pt>
                <c:pt idx="5353">
                  <c:v>30.989577546296296</c:v>
                </c:pt>
                <c:pt idx="5354">
                  <c:v>30.995364583333334</c:v>
                </c:pt>
                <c:pt idx="5355">
                  <c:v>31.001151620370369</c:v>
                </c:pt>
                <c:pt idx="5356">
                  <c:v>31.006938657407407</c:v>
                </c:pt>
                <c:pt idx="5357">
                  <c:v>31.012725694444441</c:v>
                </c:pt>
                <c:pt idx="5358">
                  <c:v>31.018518518518515</c:v>
                </c:pt>
                <c:pt idx="5359">
                  <c:v>31.024299768518517</c:v>
                </c:pt>
                <c:pt idx="5360">
                  <c:v>31.030086805555552</c:v>
                </c:pt>
                <c:pt idx="5361">
                  <c:v>31.035873842592586</c:v>
                </c:pt>
                <c:pt idx="5362">
                  <c:v>31.041660879629628</c:v>
                </c:pt>
                <c:pt idx="5363">
                  <c:v>31.047447916666663</c:v>
                </c:pt>
                <c:pt idx="5364">
                  <c:v>31.053234953703704</c:v>
                </c:pt>
                <c:pt idx="5365">
                  <c:v>31.059021990740739</c:v>
                </c:pt>
                <c:pt idx="5366">
                  <c:v>31.064809027777777</c:v>
                </c:pt>
                <c:pt idx="5367">
                  <c:v>31.070596064814815</c:v>
                </c:pt>
                <c:pt idx="5368">
                  <c:v>31.076383101851849</c:v>
                </c:pt>
                <c:pt idx="5369">
                  <c:v>31.082170138888891</c:v>
                </c:pt>
                <c:pt idx="5370">
                  <c:v>31.087957175925926</c:v>
                </c:pt>
                <c:pt idx="5371">
                  <c:v>31.09374421296296</c:v>
                </c:pt>
                <c:pt idx="5372">
                  <c:v>31.099531249999998</c:v>
                </c:pt>
                <c:pt idx="5373">
                  <c:v>31.105318287037033</c:v>
                </c:pt>
                <c:pt idx="5374">
                  <c:v>31.111111111111111</c:v>
                </c:pt>
                <c:pt idx="5375">
                  <c:v>31.116892361111109</c:v>
                </c:pt>
                <c:pt idx="5376">
                  <c:v>31.122679398148144</c:v>
                </c:pt>
                <c:pt idx="5377">
                  <c:v>31.128460648148145</c:v>
                </c:pt>
                <c:pt idx="5378">
                  <c:v>31.13425347222222</c:v>
                </c:pt>
                <c:pt idx="5379">
                  <c:v>31.140040509259258</c:v>
                </c:pt>
                <c:pt idx="5380">
                  <c:v>31.145827546296296</c:v>
                </c:pt>
                <c:pt idx="5381">
                  <c:v>31.151614583333334</c:v>
                </c:pt>
                <c:pt idx="5382">
                  <c:v>31.157401620370369</c:v>
                </c:pt>
                <c:pt idx="5383">
                  <c:v>31.163188657407407</c:v>
                </c:pt>
                <c:pt idx="5384">
                  <c:v>31.168975694444445</c:v>
                </c:pt>
                <c:pt idx="5385">
                  <c:v>31.174762731481479</c:v>
                </c:pt>
                <c:pt idx="5386">
                  <c:v>31.180549768518517</c:v>
                </c:pt>
                <c:pt idx="5387">
                  <c:v>31.186331018518519</c:v>
                </c:pt>
                <c:pt idx="5388">
                  <c:v>31.192123842592586</c:v>
                </c:pt>
                <c:pt idx="5389">
                  <c:v>31.197910879629628</c:v>
                </c:pt>
                <c:pt idx="5390">
                  <c:v>31.203703703703702</c:v>
                </c:pt>
                <c:pt idx="5391">
                  <c:v>31.209484953703701</c:v>
                </c:pt>
                <c:pt idx="5392">
                  <c:v>31.215266203703699</c:v>
                </c:pt>
                <c:pt idx="5393">
                  <c:v>31.221059027777773</c:v>
                </c:pt>
                <c:pt idx="5394">
                  <c:v>31.226846064814815</c:v>
                </c:pt>
                <c:pt idx="5395">
                  <c:v>31.232633101851849</c:v>
                </c:pt>
                <c:pt idx="5396">
                  <c:v>31.238425925925927</c:v>
                </c:pt>
                <c:pt idx="5397">
                  <c:v>31.244212962962962</c:v>
                </c:pt>
                <c:pt idx="5398">
                  <c:v>31.24999421296296</c:v>
                </c:pt>
                <c:pt idx="5399">
                  <c:v>31.255781250000002</c:v>
                </c:pt>
                <c:pt idx="5400">
                  <c:v>31.261568287037036</c:v>
                </c:pt>
                <c:pt idx="5401">
                  <c:v>31.267355324074071</c:v>
                </c:pt>
                <c:pt idx="5402">
                  <c:v>31.273142361111109</c:v>
                </c:pt>
                <c:pt idx="5403">
                  <c:v>31.278929398148144</c:v>
                </c:pt>
                <c:pt idx="5404">
                  <c:v>31.284716435185182</c:v>
                </c:pt>
                <c:pt idx="5405">
                  <c:v>31.29050347222222</c:v>
                </c:pt>
                <c:pt idx="5406">
                  <c:v>31.296284722222218</c:v>
                </c:pt>
                <c:pt idx="5407">
                  <c:v>31.302077546296296</c:v>
                </c:pt>
                <c:pt idx="5408">
                  <c:v>31.307858796296291</c:v>
                </c:pt>
                <c:pt idx="5409">
                  <c:v>31.313651620370369</c:v>
                </c:pt>
                <c:pt idx="5410">
                  <c:v>31.319438657407407</c:v>
                </c:pt>
                <c:pt idx="5411">
                  <c:v>31.325225694444445</c:v>
                </c:pt>
                <c:pt idx="5412">
                  <c:v>31.331012731481479</c:v>
                </c:pt>
                <c:pt idx="5413">
                  <c:v>31.336799768518517</c:v>
                </c:pt>
                <c:pt idx="5414">
                  <c:v>31.342586805555555</c:v>
                </c:pt>
                <c:pt idx="5415">
                  <c:v>31.348373842592594</c:v>
                </c:pt>
                <c:pt idx="5416">
                  <c:v>31.354160879629628</c:v>
                </c:pt>
                <c:pt idx="5417">
                  <c:v>31.359947916666663</c:v>
                </c:pt>
                <c:pt idx="5418">
                  <c:v>31.365734953703701</c:v>
                </c:pt>
                <c:pt idx="5419">
                  <c:v>31.371521990740739</c:v>
                </c:pt>
                <c:pt idx="5420">
                  <c:v>31.377309027777773</c:v>
                </c:pt>
                <c:pt idx="5421">
                  <c:v>31.383096064814811</c:v>
                </c:pt>
                <c:pt idx="5422">
                  <c:v>31.388888888888889</c:v>
                </c:pt>
                <c:pt idx="5423">
                  <c:v>31.394670138888884</c:v>
                </c:pt>
                <c:pt idx="5424">
                  <c:v>31.400457175925926</c:v>
                </c:pt>
                <c:pt idx="5425">
                  <c:v>31.40624421296296</c:v>
                </c:pt>
                <c:pt idx="5426">
                  <c:v>31.412031250000002</c:v>
                </c:pt>
                <c:pt idx="5427">
                  <c:v>31.417818287037036</c:v>
                </c:pt>
                <c:pt idx="5428">
                  <c:v>31.423605324074071</c:v>
                </c:pt>
                <c:pt idx="5429">
                  <c:v>31.429398148148145</c:v>
                </c:pt>
                <c:pt idx="5430">
                  <c:v>31.435179398148147</c:v>
                </c:pt>
                <c:pt idx="5431">
                  <c:v>31.440966435185182</c:v>
                </c:pt>
                <c:pt idx="5432">
                  <c:v>31.44675347222222</c:v>
                </c:pt>
                <c:pt idx="5433">
                  <c:v>31.452540509259254</c:v>
                </c:pt>
                <c:pt idx="5434">
                  <c:v>31.458327546296296</c:v>
                </c:pt>
                <c:pt idx="5435">
                  <c:v>31.46411458333333</c:v>
                </c:pt>
                <c:pt idx="5436">
                  <c:v>31.469901620370365</c:v>
                </c:pt>
                <c:pt idx="5437">
                  <c:v>31.475688657407407</c:v>
                </c:pt>
                <c:pt idx="5438">
                  <c:v>31.481481481481485</c:v>
                </c:pt>
                <c:pt idx="5439">
                  <c:v>31.487262731481479</c:v>
                </c:pt>
                <c:pt idx="5440">
                  <c:v>31.493049768518517</c:v>
                </c:pt>
                <c:pt idx="5441">
                  <c:v>31.498836805555555</c:v>
                </c:pt>
                <c:pt idx="5442">
                  <c:v>31.504623842592594</c:v>
                </c:pt>
                <c:pt idx="5443">
                  <c:v>31.510410879629628</c:v>
                </c:pt>
                <c:pt idx="5444">
                  <c:v>31.516197916666666</c:v>
                </c:pt>
                <c:pt idx="5445">
                  <c:v>31.521984953703704</c:v>
                </c:pt>
                <c:pt idx="5446">
                  <c:v>31.527771990740739</c:v>
                </c:pt>
                <c:pt idx="5447">
                  <c:v>31.533559027777773</c:v>
                </c:pt>
                <c:pt idx="5448">
                  <c:v>31.539346064814811</c:v>
                </c:pt>
                <c:pt idx="5449">
                  <c:v>31.545133101851849</c:v>
                </c:pt>
                <c:pt idx="5450">
                  <c:v>31.550920138888884</c:v>
                </c:pt>
                <c:pt idx="5451">
                  <c:v>31.556707175925922</c:v>
                </c:pt>
                <c:pt idx="5452">
                  <c:v>31.56249421296296</c:v>
                </c:pt>
                <c:pt idx="5453">
                  <c:v>31.568281249999998</c:v>
                </c:pt>
                <c:pt idx="5454">
                  <c:v>31.574074074074076</c:v>
                </c:pt>
                <c:pt idx="5455">
                  <c:v>31.579855324074071</c:v>
                </c:pt>
                <c:pt idx="5456">
                  <c:v>31.585636574074069</c:v>
                </c:pt>
                <c:pt idx="5457">
                  <c:v>31.591429398148147</c:v>
                </c:pt>
                <c:pt idx="5458">
                  <c:v>31.597216435185182</c:v>
                </c:pt>
                <c:pt idx="5459">
                  <c:v>31.603003472222223</c:v>
                </c:pt>
                <c:pt idx="5460">
                  <c:v>31.608790509259258</c:v>
                </c:pt>
                <c:pt idx="5461">
                  <c:v>31.614583333333332</c:v>
                </c:pt>
                <c:pt idx="5462">
                  <c:v>31.62036458333333</c:v>
                </c:pt>
                <c:pt idx="5463">
                  <c:v>31.626151620370365</c:v>
                </c:pt>
                <c:pt idx="5464">
                  <c:v>31.631938657407407</c:v>
                </c:pt>
                <c:pt idx="5465">
                  <c:v>31.637725694444441</c:v>
                </c:pt>
                <c:pt idx="5466">
                  <c:v>31.643512731481476</c:v>
                </c:pt>
                <c:pt idx="5467">
                  <c:v>31.649299768518517</c:v>
                </c:pt>
                <c:pt idx="5468">
                  <c:v>31.655086805555552</c:v>
                </c:pt>
                <c:pt idx="5469">
                  <c:v>31.660873842592594</c:v>
                </c:pt>
                <c:pt idx="5470">
                  <c:v>31.666666666666664</c:v>
                </c:pt>
                <c:pt idx="5471">
                  <c:v>31.672447916666666</c:v>
                </c:pt>
                <c:pt idx="5472">
                  <c:v>31.678234953703704</c:v>
                </c:pt>
                <c:pt idx="5473">
                  <c:v>31.684021990740739</c:v>
                </c:pt>
                <c:pt idx="5474">
                  <c:v>31.689809027777777</c:v>
                </c:pt>
                <c:pt idx="5475">
                  <c:v>31.695596064814815</c:v>
                </c:pt>
                <c:pt idx="5476">
                  <c:v>31.701383101851849</c:v>
                </c:pt>
                <c:pt idx="5477">
                  <c:v>31.707170138888884</c:v>
                </c:pt>
                <c:pt idx="5478">
                  <c:v>31.712957175925922</c:v>
                </c:pt>
                <c:pt idx="5479">
                  <c:v>31.71874421296296</c:v>
                </c:pt>
                <c:pt idx="5480">
                  <c:v>31.724531249999998</c:v>
                </c:pt>
                <c:pt idx="5481">
                  <c:v>31.730318287037033</c:v>
                </c:pt>
                <c:pt idx="5482">
                  <c:v>31.736105324074071</c:v>
                </c:pt>
                <c:pt idx="5483">
                  <c:v>31.741892361111109</c:v>
                </c:pt>
                <c:pt idx="5484">
                  <c:v>31.747679398148147</c:v>
                </c:pt>
                <c:pt idx="5485">
                  <c:v>31.753466435185182</c:v>
                </c:pt>
                <c:pt idx="5486">
                  <c:v>31.75925925925926</c:v>
                </c:pt>
                <c:pt idx="5487">
                  <c:v>31.765040509259258</c:v>
                </c:pt>
                <c:pt idx="5488">
                  <c:v>31.770827546296296</c:v>
                </c:pt>
                <c:pt idx="5489">
                  <c:v>31.776614583333334</c:v>
                </c:pt>
                <c:pt idx="5490">
                  <c:v>31.782401620370369</c:v>
                </c:pt>
                <c:pt idx="5491">
                  <c:v>31.788188657407407</c:v>
                </c:pt>
                <c:pt idx="5492">
                  <c:v>31.793975694444441</c:v>
                </c:pt>
                <c:pt idx="5493">
                  <c:v>31.799762731481476</c:v>
                </c:pt>
                <c:pt idx="5494">
                  <c:v>31.805549768518517</c:v>
                </c:pt>
                <c:pt idx="5495">
                  <c:v>31.811336805555552</c:v>
                </c:pt>
                <c:pt idx="5496">
                  <c:v>31.817123842592586</c:v>
                </c:pt>
                <c:pt idx="5497">
                  <c:v>31.822910879629628</c:v>
                </c:pt>
                <c:pt idx="5498">
                  <c:v>31.828697916666663</c:v>
                </c:pt>
                <c:pt idx="5499">
                  <c:v>31.834484953703704</c:v>
                </c:pt>
                <c:pt idx="5500">
                  <c:v>31.840271990740739</c:v>
                </c:pt>
                <c:pt idx="5501">
                  <c:v>31.846064814814817</c:v>
                </c:pt>
                <c:pt idx="5502">
                  <c:v>31.851851851851851</c:v>
                </c:pt>
                <c:pt idx="5503">
                  <c:v>31.857633101851849</c:v>
                </c:pt>
                <c:pt idx="5504">
                  <c:v>31.863420138888891</c:v>
                </c:pt>
                <c:pt idx="5505">
                  <c:v>31.869207175925926</c:v>
                </c:pt>
                <c:pt idx="5506">
                  <c:v>31.87499421296296</c:v>
                </c:pt>
                <c:pt idx="5507">
                  <c:v>31.880781249999998</c:v>
                </c:pt>
                <c:pt idx="5508">
                  <c:v>31.886568287037033</c:v>
                </c:pt>
                <c:pt idx="5509">
                  <c:v>31.892361111111111</c:v>
                </c:pt>
                <c:pt idx="5510">
                  <c:v>31.898142361111109</c:v>
                </c:pt>
                <c:pt idx="5511">
                  <c:v>31.903929398148144</c:v>
                </c:pt>
                <c:pt idx="5512">
                  <c:v>31.909716435185182</c:v>
                </c:pt>
                <c:pt idx="5513">
                  <c:v>31.91550347222222</c:v>
                </c:pt>
                <c:pt idx="5514">
                  <c:v>31.921290509259258</c:v>
                </c:pt>
                <c:pt idx="5515">
                  <c:v>31.927077546296296</c:v>
                </c:pt>
                <c:pt idx="5516">
                  <c:v>31.932864583333334</c:v>
                </c:pt>
                <c:pt idx="5517">
                  <c:v>31.938651620370369</c:v>
                </c:pt>
                <c:pt idx="5518">
                  <c:v>31.944432870370367</c:v>
                </c:pt>
                <c:pt idx="5519">
                  <c:v>31.950225694444445</c:v>
                </c:pt>
                <c:pt idx="5520">
                  <c:v>31.956012731481479</c:v>
                </c:pt>
                <c:pt idx="5521">
                  <c:v>31.961805555555554</c:v>
                </c:pt>
                <c:pt idx="5522">
                  <c:v>31.967586805555552</c:v>
                </c:pt>
                <c:pt idx="5523">
                  <c:v>31.973379629629626</c:v>
                </c:pt>
                <c:pt idx="5524">
                  <c:v>31.979160879629628</c:v>
                </c:pt>
                <c:pt idx="5525">
                  <c:v>31.984953703703702</c:v>
                </c:pt>
                <c:pt idx="5526">
                  <c:v>31.990734953703701</c:v>
                </c:pt>
                <c:pt idx="5527">
                  <c:v>31.996521990740739</c:v>
                </c:pt>
                <c:pt idx="5528">
                  <c:v>32.002309027777777</c:v>
                </c:pt>
                <c:pt idx="5529">
                  <c:v>32.008090277777775</c:v>
                </c:pt>
                <c:pt idx="5530">
                  <c:v>32.013883101851853</c:v>
                </c:pt>
                <c:pt idx="5531">
                  <c:v>32.019670138888891</c:v>
                </c:pt>
                <c:pt idx="5532">
                  <c:v>32.025457175925922</c:v>
                </c:pt>
                <c:pt idx="5533">
                  <c:v>32.03124421296296</c:v>
                </c:pt>
                <c:pt idx="5534">
                  <c:v>32.037037037037038</c:v>
                </c:pt>
                <c:pt idx="5535">
                  <c:v>32.042818287037036</c:v>
                </c:pt>
                <c:pt idx="5536">
                  <c:v>32.048605324074074</c:v>
                </c:pt>
                <c:pt idx="5537">
                  <c:v>32.054392361111105</c:v>
                </c:pt>
                <c:pt idx="5538">
                  <c:v>32.060179398148144</c:v>
                </c:pt>
                <c:pt idx="5539">
                  <c:v>32.065972222222221</c:v>
                </c:pt>
                <c:pt idx="5540">
                  <c:v>32.07175347222222</c:v>
                </c:pt>
                <c:pt idx="5541">
                  <c:v>32.077540509259258</c:v>
                </c:pt>
                <c:pt idx="5542">
                  <c:v>32.083327546296296</c:v>
                </c:pt>
                <c:pt idx="5543">
                  <c:v>32.089114583333327</c:v>
                </c:pt>
                <c:pt idx="5544">
                  <c:v>32.094901620370372</c:v>
                </c:pt>
                <c:pt idx="5545">
                  <c:v>32.10068287037037</c:v>
                </c:pt>
                <c:pt idx="5546">
                  <c:v>32.106475694444448</c:v>
                </c:pt>
                <c:pt idx="5547">
                  <c:v>32.112262731481479</c:v>
                </c:pt>
                <c:pt idx="5548">
                  <c:v>32.118049768518517</c:v>
                </c:pt>
                <c:pt idx="5549">
                  <c:v>32.123842592592588</c:v>
                </c:pt>
                <c:pt idx="5550">
                  <c:v>32.129618055555554</c:v>
                </c:pt>
                <c:pt idx="5551">
                  <c:v>32.135410879629625</c:v>
                </c:pt>
                <c:pt idx="5552">
                  <c:v>32.141197916666663</c:v>
                </c:pt>
                <c:pt idx="5553">
                  <c:v>32.146984953703701</c:v>
                </c:pt>
                <c:pt idx="5554">
                  <c:v>32.152771990740739</c:v>
                </c:pt>
                <c:pt idx="5555">
                  <c:v>32.158559027777777</c:v>
                </c:pt>
                <c:pt idx="5556">
                  <c:v>32.164346064814808</c:v>
                </c:pt>
                <c:pt idx="5557">
                  <c:v>32.170133101851853</c:v>
                </c:pt>
                <c:pt idx="5558">
                  <c:v>32.175920138888884</c:v>
                </c:pt>
                <c:pt idx="5559">
                  <c:v>32.181707175925922</c:v>
                </c:pt>
                <c:pt idx="5560">
                  <c:v>32.18749421296296</c:v>
                </c:pt>
                <c:pt idx="5561">
                  <c:v>32.193281249999998</c:v>
                </c:pt>
                <c:pt idx="5562">
                  <c:v>32.199068287037036</c:v>
                </c:pt>
                <c:pt idx="5563">
                  <c:v>32.204849537037035</c:v>
                </c:pt>
                <c:pt idx="5564">
                  <c:v>32.210642361111113</c:v>
                </c:pt>
                <c:pt idx="5565">
                  <c:v>32.216429398148151</c:v>
                </c:pt>
                <c:pt idx="5566">
                  <c:v>32.222222222222221</c:v>
                </c:pt>
                <c:pt idx="5567">
                  <c:v>32.22800347222222</c:v>
                </c:pt>
                <c:pt idx="5568">
                  <c:v>32.233790509259258</c:v>
                </c:pt>
                <c:pt idx="5569">
                  <c:v>32.239577546296296</c:v>
                </c:pt>
                <c:pt idx="5570">
                  <c:v>32.245364583333327</c:v>
                </c:pt>
                <c:pt idx="5571">
                  <c:v>32.251151620370365</c:v>
                </c:pt>
                <c:pt idx="5572">
                  <c:v>32.256938657407403</c:v>
                </c:pt>
                <c:pt idx="5573">
                  <c:v>32.262725694444441</c:v>
                </c:pt>
                <c:pt idx="5574">
                  <c:v>32.268512731481479</c:v>
                </c:pt>
                <c:pt idx="5575">
                  <c:v>32.274299768518517</c:v>
                </c:pt>
                <c:pt idx="5576">
                  <c:v>32.280092592592595</c:v>
                </c:pt>
                <c:pt idx="5577">
                  <c:v>32.285873842592594</c:v>
                </c:pt>
                <c:pt idx="5578">
                  <c:v>32.291660879629625</c:v>
                </c:pt>
                <c:pt idx="5579">
                  <c:v>32.29744791666667</c:v>
                </c:pt>
                <c:pt idx="5580">
                  <c:v>32.303234953703701</c:v>
                </c:pt>
                <c:pt idx="5581">
                  <c:v>32.309021990740739</c:v>
                </c:pt>
                <c:pt idx="5582">
                  <c:v>32.31481481481481</c:v>
                </c:pt>
                <c:pt idx="5583">
                  <c:v>32.320596064814808</c:v>
                </c:pt>
                <c:pt idx="5584">
                  <c:v>32.326383101851853</c:v>
                </c:pt>
                <c:pt idx="5585">
                  <c:v>32.332170138888884</c:v>
                </c:pt>
                <c:pt idx="5586">
                  <c:v>32.337957175925922</c:v>
                </c:pt>
                <c:pt idx="5587">
                  <c:v>32.34374421296296</c:v>
                </c:pt>
                <c:pt idx="5588">
                  <c:v>32.349531249999998</c:v>
                </c:pt>
                <c:pt idx="5589">
                  <c:v>32.355318287037036</c:v>
                </c:pt>
                <c:pt idx="5590">
                  <c:v>32.361105324074074</c:v>
                </c:pt>
                <c:pt idx="5591">
                  <c:v>32.366892361111113</c:v>
                </c:pt>
                <c:pt idx="5592">
                  <c:v>32.372679398148151</c:v>
                </c:pt>
                <c:pt idx="5593">
                  <c:v>32.378466435185182</c:v>
                </c:pt>
                <c:pt idx="5594">
                  <c:v>32.38425347222222</c:v>
                </c:pt>
                <c:pt idx="5595">
                  <c:v>32.390040509259258</c:v>
                </c:pt>
                <c:pt idx="5596">
                  <c:v>32.395827546296296</c:v>
                </c:pt>
                <c:pt idx="5597">
                  <c:v>32.401614583333327</c:v>
                </c:pt>
                <c:pt idx="5598">
                  <c:v>32.407407407407405</c:v>
                </c:pt>
                <c:pt idx="5599">
                  <c:v>32.413188657407403</c:v>
                </c:pt>
                <c:pt idx="5600">
                  <c:v>32.418975694444441</c:v>
                </c:pt>
                <c:pt idx="5601">
                  <c:v>32.424762731481479</c:v>
                </c:pt>
                <c:pt idx="5602">
                  <c:v>32.430543981481478</c:v>
                </c:pt>
                <c:pt idx="5603">
                  <c:v>32.436336805555555</c:v>
                </c:pt>
                <c:pt idx="5604">
                  <c:v>32.442123842592594</c:v>
                </c:pt>
                <c:pt idx="5605">
                  <c:v>32.447910879629625</c:v>
                </c:pt>
                <c:pt idx="5606">
                  <c:v>32.45369791666667</c:v>
                </c:pt>
                <c:pt idx="5607">
                  <c:v>32.459484953703701</c:v>
                </c:pt>
                <c:pt idx="5608">
                  <c:v>32.465271990740739</c:v>
                </c:pt>
                <c:pt idx="5609">
                  <c:v>32.471053240740737</c:v>
                </c:pt>
                <c:pt idx="5610">
                  <c:v>32.476846064814815</c:v>
                </c:pt>
                <c:pt idx="5611">
                  <c:v>32.482633101851853</c:v>
                </c:pt>
                <c:pt idx="5612">
                  <c:v>32.488420138888884</c:v>
                </c:pt>
                <c:pt idx="5613">
                  <c:v>32.494207175925922</c:v>
                </c:pt>
                <c:pt idx="5614">
                  <c:v>32.5</c:v>
                </c:pt>
                <c:pt idx="5615">
                  <c:v>32.505781249999998</c:v>
                </c:pt>
                <c:pt idx="5616">
                  <c:v>32.511568287037029</c:v>
                </c:pt>
                <c:pt idx="5617">
                  <c:v>32.517355324074074</c:v>
                </c:pt>
                <c:pt idx="5618">
                  <c:v>32.523142361111105</c:v>
                </c:pt>
                <c:pt idx="5619">
                  <c:v>32.528929398148151</c:v>
                </c:pt>
                <c:pt idx="5620">
                  <c:v>32.534716435185182</c:v>
                </c:pt>
                <c:pt idx="5621">
                  <c:v>32.54050347222222</c:v>
                </c:pt>
                <c:pt idx="5622">
                  <c:v>32.546284722222218</c:v>
                </c:pt>
                <c:pt idx="5623">
                  <c:v>32.552077546296296</c:v>
                </c:pt>
                <c:pt idx="5624">
                  <c:v>32.557864583333334</c:v>
                </c:pt>
                <c:pt idx="5625">
                  <c:v>32.563651620370372</c:v>
                </c:pt>
                <c:pt idx="5626">
                  <c:v>32.569438657407403</c:v>
                </c:pt>
                <c:pt idx="5627">
                  <c:v>32.575225694444441</c:v>
                </c:pt>
                <c:pt idx="5628">
                  <c:v>32.581012731481479</c:v>
                </c:pt>
                <c:pt idx="5629">
                  <c:v>32.586799768518517</c:v>
                </c:pt>
                <c:pt idx="5630">
                  <c:v>32.592592592592588</c:v>
                </c:pt>
                <c:pt idx="5631">
                  <c:v>32.598373842592586</c:v>
                </c:pt>
                <c:pt idx="5632">
                  <c:v>32.604160879629625</c:v>
                </c:pt>
                <c:pt idx="5633">
                  <c:v>32.609947916666663</c:v>
                </c:pt>
                <c:pt idx="5634">
                  <c:v>32.615734953703701</c:v>
                </c:pt>
                <c:pt idx="5635">
                  <c:v>32.621521990740739</c:v>
                </c:pt>
                <c:pt idx="5636">
                  <c:v>32.627309027777777</c:v>
                </c:pt>
                <c:pt idx="5637">
                  <c:v>32.633096064814815</c:v>
                </c:pt>
                <c:pt idx="5638">
                  <c:v>32.638883101851853</c:v>
                </c:pt>
                <c:pt idx="5639">
                  <c:v>32.644670138888891</c:v>
                </c:pt>
                <c:pt idx="5640">
                  <c:v>32.650457175925922</c:v>
                </c:pt>
                <c:pt idx="5641">
                  <c:v>32.65624421296296</c:v>
                </c:pt>
                <c:pt idx="5642">
                  <c:v>32.662031249999998</c:v>
                </c:pt>
                <c:pt idx="5643">
                  <c:v>32.667818287037029</c:v>
                </c:pt>
                <c:pt idx="5644">
                  <c:v>32.673605324074074</c:v>
                </c:pt>
                <c:pt idx="5645">
                  <c:v>32.679392361111105</c:v>
                </c:pt>
                <c:pt idx="5646">
                  <c:v>32.685185185185183</c:v>
                </c:pt>
                <c:pt idx="5647">
                  <c:v>32.690966435185182</c:v>
                </c:pt>
                <c:pt idx="5648">
                  <c:v>32.69675347222222</c:v>
                </c:pt>
                <c:pt idx="5649">
                  <c:v>32.702540509259258</c:v>
                </c:pt>
                <c:pt idx="5650">
                  <c:v>32.708327546296296</c:v>
                </c:pt>
                <c:pt idx="5651">
                  <c:v>32.714114583333334</c:v>
                </c:pt>
                <c:pt idx="5652">
                  <c:v>32.719901620370372</c:v>
                </c:pt>
                <c:pt idx="5653">
                  <c:v>32.725694444444443</c:v>
                </c:pt>
                <c:pt idx="5654">
                  <c:v>32.731475694444448</c:v>
                </c:pt>
                <c:pt idx="5655">
                  <c:v>32.737262731481479</c:v>
                </c:pt>
                <c:pt idx="5656">
                  <c:v>32.743049768518517</c:v>
                </c:pt>
                <c:pt idx="5657">
                  <c:v>32.748836805555555</c:v>
                </c:pt>
                <c:pt idx="5658">
                  <c:v>32.754623842592586</c:v>
                </c:pt>
                <c:pt idx="5659">
                  <c:v>32.760410879629625</c:v>
                </c:pt>
                <c:pt idx="5660">
                  <c:v>32.766197916666663</c:v>
                </c:pt>
                <c:pt idx="5661">
                  <c:v>32.771984953703701</c:v>
                </c:pt>
                <c:pt idx="5662">
                  <c:v>32.777777777777779</c:v>
                </c:pt>
                <c:pt idx="5663">
                  <c:v>32.783564814814817</c:v>
                </c:pt>
                <c:pt idx="5664">
                  <c:v>32.789346064814815</c:v>
                </c:pt>
                <c:pt idx="5665">
                  <c:v>32.795133101851853</c:v>
                </c:pt>
                <c:pt idx="5666">
                  <c:v>32.800920138888891</c:v>
                </c:pt>
                <c:pt idx="5667">
                  <c:v>32.806707175925922</c:v>
                </c:pt>
                <c:pt idx="5668">
                  <c:v>32.81249421296296</c:v>
                </c:pt>
                <c:pt idx="5669">
                  <c:v>32.818281249999998</c:v>
                </c:pt>
                <c:pt idx="5670">
                  <c:v>32.824068287037036</c:v>
                </c:pt>
                <c:pt idx="5671">
                  <c:v>32.829855324074074</c:v>
                </c:pt>
                <c:pt idx="5672">
                  <c:v>32.835642361111105</c:v>
                </c:pt>
                <c:pt idx="5673">
                  <c:v>32.841429398148144</c:v>
                </c:pt>
                <c:pt idx="5674">
                  <c:v>32.847216435185182</c:v>
                </c:pt>
                <c:pt idx="5675">
                  <c:v>32.85300347222222</c:v>
                </c:pt>
                <c:pt idx="5676">
                  <c:v>32.858790509259258</c:v>
                </c:pt>
                <c:pt idx="5677">
                  <c:v>32.864577546296296</c:v>
                </c:pt>
                <c:pt idx="5678">
                  <c:v>32.870370370370374</c:v>
                </c:pt>
                <c:pt idx="5679">
                  <c:v>32.876157407407405</c:v>
                </c:pt>
                <c:pt idx="5680">
                  <c:v>32.881938657407403</c:v>
                </c:pt>
                <c:pt idx="5681">
                  <c:v>32.887725694444448</c:v>
                </c:pt>
                <c:pt idx="5682">
                  <c:v>32.893512731481479</c:v>
                </c:pt>
                <c:pt idx="5683">
                  <c:v>32.899305555555557</c:v>
                </c:pt>
                <c:pt idx="5684">
                  <c:v>32.905086805555555</c:v>
                </c:pt>
                <c:pt idx="5685">
                  <c:v>32.910873842592594</c:v>
                </c:pt>
                <c:pt idx="5686">
                  <c:v>32.916660879629625</c:v>
                </c:pt>
                <c:pt idx="5687">
                  <c:v>32.922447916666663</c:v>
                </c:pt>
                <c:pt idx="5688">
                  <c:v>32.928234953703701</c:v>
                </c:pt>
                <c:pt idx="5689">
                  <c:v>32.934021990740739</c:v>
                </c:pt>
                <c:pt idx="5690">
                  <c:v>32.939809027777777</c:v>
                </c:pt>
                <c:pt idx="5691">
                  <c:v>32.945596064814808</c:v>
                </c:pt>
                <c:pt idx="5692">
                  <c:v>32.951383101851853</c:v>
                </c:pt>
                <c:pt idx="5693">
                  <c:v>32.957170138888884</c:v>
                </c:pt>
                <c:pt idx="5694">
                  <c:v>32.962962962962962</c:v>
                </c:pt>
                <c:pt idx="5695">
                  <c:v>32.96874421296296</c:v>
                </c:pt>
                <c:pt idx="5696">
                  <c:v>32.974531249999998</c:v>
                </c:pt>
                <c:pt idx="5697">
                  <c:v>32.980318287037036</c:v>
                </c:pt>
                <c:pt idx="5698">
                  <c:v>32.986105324074074</c:v>
                </c:pt>
                <c:pt idx="5699">
                  <c:v>32.991892361111113</c:v>
                </c:pt>
                <c:pt idx="5700">
                  <c:v>32.997679398148151</c:v>
                </c:pt>
                <c:pt idx="5701">
                  <c:v>33.003466435185182</c:v>
                </c:pt>
                <c:pt idx="5702">
                  <c:v>33.00925347222222</c:v>
                </c:pt>
                <c:pt idx="5703">
                  <c:v>33.015040509259258</c:v>
                </c:pt>
                <c:pt idx="5704">
                  <c:v>33.020827546296296</c:v>
                </c:pt>
                <c:pt idx="5705">
                  <c:v>33.026614583333327</c:v>
                </c:pt>
                <c:pt idx="5706">
                  <c:v>33.032401620370365</c:v>
                </c:pt>
                <c:pt idx="5707">
                  <c:v>33.038188657407403</c:v>
                </c:pt>
                <c:pt idx="5708">
                  <c:v>33.043975694444441</c:v>
                </c:pt>
                <c:pt idx="5709">
                  <c:v>33.049762731481479</c:v>
                </c:pt>
                <c:pt idx="5710">
                  <c:v>33.055555555555557</c:v>
                </c:pt>
                <c:pt idx="5711">
                  <c:v>33.061336805555555</c:v>
                </c:pt>
                <c:pt idx="5712">
                  <c:v>33.067123842592594</c:v>
                </c:pt>
                <c:pt idx="5713">
                  <c:v>33.072910879629625</c:v>
                </c:pt>
                <c:pt idx="5714">
                  <c:v>33.07869791666667</c:v>
                </c:pt>
                <c:pt idx="5715">
                  <c:v>33.084484953703701</c:v>
                </c:pt>
                <c:pt idx="5716">
                  <c:v>33.090271990740739</c:v>
                </c:pt>
                <c:pt idx="5717">
                  <c:v>33.096059027777777</c:v>
                </c:pt>
                <c:pt idx="5718">
                  <c:v>33.101846064814808</c:v>
                </c:pt>
                <c:pt idx="5719">
                  <c:v>33.107633101851853</c:v>
                </c:pt>
                <c:pt idx="5720">
                  <c:v>33.113420138888884</c:v>
                </c:pt>
                <c:pt idx="5721">
                  <c:v>33.119207175925922</c:v>
                </c:pt>
                <c:pt idx="5722">
                  <c:v>33.12499421296296</c:v>
                </c:pt>
                <c:pt idx="5723">
                  <c:v>33.130781249999998</c:v>
                </c:pt>
                <c:pt idx="5724">
                  <c:v>33.136574074074076</c:v>
                </c:pt>
                <c:pt idx="5725">
                  <c:v>33.142355324074074</c:v>
                </c:pt>
                <c:pt idx="5726">
                  <c:v>33.148148148148152</c:v>
                </c:pt>
                <c:pt idx="5727">
                  <c:v>33.153929398148151</c:v>
                </c:pt>
                <c:pt idx="5728">
                  <c:v>33.159716435185182</c:v>
                </c:pt>
                <c:pt idx="5729">
                  <c:v>33.16550347222222</c:v>
                </c:pt>
                <c:pt idx="5730">
                  <c:v>33.171290509259258</c:v>
                </c:pt>
                <c:pt idx="5731">
                  <c:v>33.177077546296296</c:v>
                </c:pt>
                <c:pt idx="5732">
                  <c:v>33.182864583333327</c:v>
                </c:pt>
                <c:pt idx="5733">
                  <c:v>33.188651620370365</c:v>
                </c:pt>
                <c:pt idx="5734">
                  <c:v>33.194438657407403</c:v>
                </c:pt>
                <c:pt idx="5735">
                  <c:v>33.200225694444441</c:v>
                </c:pt>
                <c:pt idx="5736">
                  <c:v>33.206012731481479</c:v>
                </c:pt>
                <c:pt idx="5737">
                  <c:v>33.211799768518517</c:v>
                </c:pt>
                <c:pt idx="5738">
                  <c:v>33.217586805555555</c:v>
                </c:pt>
                <c:pt idx="5739">
                  <c:v>33.223368055555547</c:v>
                </c:pt>
                <c:pt idx="5740">
                  <c:v>33.229160879629625</c:v>
                </c:pt>
                <c:pt idx="5741">
                  <c:v>33.23494791666667</c:v>
                </c:pt>
                <c:pt idx="5742">
                  <c:v>33.24074074074074</c:v>
                </c:pt>
                <c:pt idx="5743">
                  <c:v>33.246521990740739</c:v>
                </c:pt>
                <c:pt idx="5744">
                  <c:v>33.252309027777777</c:v>
                </c:pt>
                <c:pt idx="5745">
                  <c:v>33.258096064814815</c:v>
                </c:pt>
                <c:pt idx="5746">
                  <c:v>33.263883101851853</c:v>
                </c:pt>
                <c:pt idx="5747">
                  <c:v>33.269670138888884</c:v>
                </c:pt>
                <c:pt idx="5748">
                  <c:v>33.275457175925922</c:v>
                </c:pt>
                <c:pt idx="5749">
                  <c:v>33.28124421296296</c:v>
                </c:pt>
                <c:pt idx="5750">
                  <c:v>33.287031249999998</c:v>
                </c:pt>
                <c:pt idx="5751">
                  <c:v>33.292818287037029</c:v>
                </c:pt>
                <c:pt idx="5752">
                  <c:v>33.298611111111107</c:v>
                </c:pt>
                <c:pt idx="5753">
                  <c:v>33.304392361111105</c:v>
                </c:pt>
                <c:pt idx="5754">
                  <c:v>33.310185185185183</c:v>
                </c:pt>
                <c:pt idx="5755">
                  <c:v>33.315966435185182</c:v>
                </c:pt>
                <c:pt idx="5756">
                  <c:v>33.32175347222222</c:v>
                </c:pt>
                <c:pt idx="5757">
                  <c:v>33.327540509259258</c:v>
                </c:pt>
                <c:pt idx="5758">
                  <c:v>33.333333333333336</c:v>
                </c:pt>
                <c:pt idx="5759">
                  <c:v>33.339114583333334</c:v>
                </c:pt>
                <c:pt idx="5760">
                  <c:v>33.344895833333332</c:v>
                </c:pt>
                <c:pt idx="5761">
                  <c:v>33.350688657407403</c:v>
                </c:pt>
                <c:pt idx="5762">
                  <c:v>33.356475694444441</c:v>
                </c:pt>
                <c:pt idx="5763">
                  <c:v>33.362262731481479</c:v>
                </c:pt>
                <c:pt idx="5764">
                  <c:v>33.368049768518517</c:v>
                </c:pt>
                <c:pt idx="5765">
                  <c:v>33.373836805555555</c:v>
                </c:pt>
                <c:pt idx="5766">
                  <c:v>33.379623842592586</c:v>
                </c:pt>
                <c:pt idx="5767">
                  <c:v>33.385410879629625</c:v>
                </c:pt>
                <c:pt idx="5768">
                  <c:v>33.391197916666663</c:v>
                </c:pt>
                <c:pt idx="5769">
                  <c:v>33.396984953703701</c:v>
                </c:pt>
                <c:pt idx="5770">
                  <c:v>33.402771990740739</c:v>
                </c:pt>
                <c:pt idx="5771">
                  <c:v>33.408559027777777</c:v>
                </c:pt>
                <c:pt idx="5772">
                  <c:v>33.414346064814815</c:v>
                </c:pt>
                <c:pt idx="5773">
                  <c:v>33.420133101851853</c:v>
                </c:pt>
                <c:pt idx="5774">
                  <c:v>33.425925925925924</c:v>
                </c:pt>
                <c:pt idx="5775">
                  <c:v>33.431707175925922</c:v>
                </c:pt>
                <c:pt idx="5776">
                  <c:v>33.43749421296296</c:v>
                </c:pt>
                <c:pt idx="5777">
                  <c:v>33.443281249999998</c:v>
                </c:pt>
                <c:pt idx="5778">
                  <c:v>33.449068287037029</c:v>
                </c:pt>
                <c:pt idx="5779">
                  <c:v>33.454855324074074</c:v>
                </c:pt>
                <c:pt idx="5780">
                  <c:v>33.460642361111105</c:v>
                </c:pt>
                <c:pt idx="5781">
                  <c:v>33.466429398148144</c:v>
                </c:pt>
                <c:pt idx="5782">
                  <c:v>33.472216435185182</c:v>
                </c:pt>
                <c:pt idx="5783">
                  <c:v>33.47800347222222</c:v>
                </c:pt>
                <c:pt idx="5784">
                  <c:v>33.483790509259258</c:v>
                </c:pt>
                <c:pt idx="5785">
                  <c:v>33.489577546296296</c:v>
                </c:pt>
                <c:pt idx="5786">
                  <c:v>33.495364583333334</c:v>
                </c:pt>
                <c:pt idx="5787">
                  <c:v>33.501151620370372</c:v>
                </c:pt>
                <c:pt idx="5788">
                  <c:v>33.506938657407403</c:v>
                </c:pt>
                <c:pt idx="5789">
                  <c:v>33.512725694444448</c:v>
                </c:pt>
                <c:pt idx="5790">
                  <c:v>33.518518518518512</c:v>
                </c:pt>
                <c:pt idx="5791">
                  <c:v>33.524299768518517</c:v>
                </c:pt>
                <c:pt idx="5792">
                  <c:v>33.530086805555555</c:v>
                </c:pt>
                <c:pt idx="5793">
                  <c:v>33.535873842592586</c:v>
                </c:pt>
                <c:pt idx="5794">
                  <c:v>33.541660879629625</c:v>
                </c:pt>
                <c:pt idx="5795">
                  <c:v>33.547447916666663</c:v>
                </c:pt>
                <c:pt idx="5796">
                  <c:v>33.553234953703701</c:v>
                </c:pt>
                <c:pt idx="5797">
                  <c:v>33.559027777777779</c:v>
                </c:pt>
                <c:pt idx="5798">
                  <c:v>33.564809027777777</c:v>
                </c:pt>
                <c:pt idx="5799">
                  <c:v>33.570596064814815</c:v>
                </c:pt>
                <c:pt idx="5800">
                  <c:v>33.576383101851853</c:v>
                </c:pt>
                <c:pt idx="5801">
                  <c:v>33.582170138888891</c:v>
                </c:pt>
                <c:pt idx="5802">
                  <c:v>33.587957175925922</c:v>
                </c:pt>
                <c:pt idx="5803">
                  <c:v>33.59374421296296</c:v>
                </c:pt>
                <c:pt idx="5804">
                  <c:v>33.599531249999998</c:v>
                </c:pt>
                <c:pt idx="5805">
                  <c:v>33.605318287037036</c:v>
                </c:pt>
                <c:pt idx="5806">
                  <c:v>33.611099537037035</c:v>
                </c:pt>
                <c:pt idx="5807">
                  <c:v>33.616892361111105</c:v>
                </c:pt>
                <c:pt idx="5808">
                  <c:v>33.622679398148144</c:v>
                </c:pt>
                <c:pt idx="5809">
                  <c:v>33.628466435185182</c:v>
                </c:pt>
                <c:pt idx="5810">
                  <c:v>33.63425347222222</c:v>
                </c:pt>
                <c:pt idx="5811">
                  <c:v>33.640040509259258</c:v>
                </c:pt>
                <c:pt idx="5812">
                  <c:v>33.645827546296296</c:v>
                </c:pt>
                <c:pt idx="5813">
                  <c:v>33.651614583333327</c:v>
                </c:pt>
                <c:pt idx="5814">
                  <c:v>33.657401620370372</c:v>
                </c:pt>
                <c:pt idx="5815">
                  <c:v>33.663188657407403</c:v>
                </c:pt>
                <c:pt idx="5816">
                  <c:v>33.668975694444448</c:v>
                </c:pt>
                <c:pt idx="5817">
                  <c:v>33.674762731481479</c:v>
                </c:pt>
                <c:pt idx="5818">
                  <c:v>33.680549768518517</c:v>
                </c:pt>
                <c:pt idx="5819">
                  <c:v>33.686336805555555</c:v>
                </c:pt>
                <c:pt idx="5820">
                  <c:v>33.692123842592594</c:v>
                </c:pt>
                <c:pt idx="5821">
                  <c:v>33.697910879629625</c:v>
                </c:pt>
                <c:pt idx="5822">
                  <c:v>33.70369212962963</c:v>
                </c:pt>
                <c:pt idx="5823">
                  <c:v>33.709484953703701</c:v>
                </c:pt>
                <c:pt idx="5824">
                  <c:v>33.715271990740739</c:v>
                </c:pt>
                <c:pt idx="5825">
                  <c:v>33.721059027777777</c:v>
                </c:pt>
                <c:pt idx="5826">
                  <c:v>33.726846064814808</c:v>
                </c:pt>
                <c:pt idx="5827">
                  <c:v>33.732638888888886</c:v>
                </c:pt>
                <c:pt idx="5828">
                  <c:v>33.738420138888884</c:v>
                </c:pt>
                <c:pt idx="5829">
                  <c:v>33.744207175925922</c:v>
                </c:pt>
                <c:pt idx="5830">
                  <c:v>33.74999421296296</c:v>
                </c:pt>
                <c:pt idx="5831">
                  <c:v>33.755781249999998</c:v>
                </c:pt>
                <c:pt idx="5832">
                  <c:v>33.761568287037036</c:v>
                </c:pt>
                <c:pt idx="5833">
                  <c:v>33.767355324074074</c:v>
                </c:pt>
                <c:pt idx="5834">
                  <c:v>33.773142361111113</c:v>
                </c:pt>
                <c:pt idx="5835">
                  <c:v>33.778929398148151</c:v>
                </c:pt>
                <c:pt idx="5836">
                  <c:v>33.784716435185182</c:v>
                </c:pt>
                <c:pt idx="5837">
                  <c:v>33.79050347222222</c:v>
                </c:pt>
                <c:pt idx="5838">
                  <c:v>33.796296296296291</c:v>
                </c:pt>
                <c:pt idx="5839">
                  <c:v>33.802077546296296</c:v>
                </c:pt>
                <c:pt idx="5840">
                  <c:v>33.807864583333327</c:v>
                </c:pt>
                <c:pt idx="5841">
                  <c:v>33.813651620370365</c:v>
                </c:pt>
                <c:pt idx="5842">
                  <c:v>33.819438657407403</c:v>
                </c:pt>
                <c:pt idx="5843">
                  <c:v>33.825225694444441</c:v>
                </c:pt>
                <c:pt idx="5844">
                  <c:v>33.831012731481479</c:v>
                </c:pt>
                <c:pt idx="5845">
                  <c:v>33.836799768518517</c:v>
                </c:pt>
                <c:pt idx="5846">
                  <c:v>33.842586805555555</c:v>
                </c:pt>
                <c:pt idx="5847">
                  <c:v>33.848373842592594</c:v>
                </c:pt>
                <c:pt idx="5848">
                  <c:v>33.854160879629625</c:v>
                </c:pt>
                <c:pt idx="5849">
                  <c:v>33.85994791666667</c:v>
                </c:pt>
                <c:pt idx="5850">
                  <c:v>33.865734953703701</c:v>
                </c:pt>
                <c:pt idx="5851">
                  <c:v>33.871521990740739</c:v>
                </c:pt>
                <c:pt idx="5852">
                  <c:v>33.877309027777777</c:v>
                </c:pt>
                <c:pt idx="5853">
                  <c:v>33.883096064814808</c:v>
                </c:pt>
                <c:pt idx="5854">
                  <c:v>33.888888888888886</c:v>
                </c:pt>
                <c:pt idx="5855">
                  <c:v>33.894670138888884</c:v>
                </c:pt>
                <c:pt idx="5856">
                  <c:v>33.900457175925922</c:v>
                </c:pt>
                <c:pt idx="5857">
                  <c:v>33.90624421296296</c:v>
                </c:pt>
                <c:pt idx="5858">
                  <c:v>33.912031249999998</c:v>
                </c:pt>
                <c:pt idx="5859">
                  <c:v>33.917818287037036</c:v>
                </c:pt>
                <c:pt idx="5860">
                  <c:v>33.923605324074074</c:v>
                </c:pt>
                <c:pt idx="5861">
                  <c:v>33.929392361111113</c:v>
                </c:pt>
                <c:pt idx="5862">
                  <c:v>33.935179398148151</c:v>
                </c:pt>
                <c:pt idx="5863">
                  <c:v>33.940972222222221</c:v>
                </c:pt>
                <c:pt idx="5864">
                  <c:v>33.94675347222222</c:v>
                </c:pt>
                <c:pt idx="5865">
                  <c:v>33.952534722222218</c:v>
                </c:pt>
                <c:pt idx="5866">
                  <c:v>33.958327546296296</c:v>
                </c:pt>
                <c:pt idx="5867">
                  <c:v>33.964114583333327</c:v>
                </c:pt>
                <c:pt idx="5868">
                  <c:v>33.969907407407405</c:v>
                </c:pt>
                <c:pt idx="5869">
                  <c:v>33.975688657407403</c:v>
                </c:pt>
                <c:pt idx="5870">
                  <c:v>33.981481481481481</c:v>
                </c:pt>
                <c:pt idx="5871">
                  <c:v>33.987262731481479</c:v>
                </c:pt>
                <c:pt idx="5872">
                  <c:v>33.993049768518517</c:v>
                </c:pt>
                <c:pt idx="5873">
                  <c:v>33.998836805555555</c:v>
                </c:pt>
                <c:pt idx="5874">
                  <c:v>34.004623842592594</c:v>
                </c:pt>
                <c:pt idx="5875">
                  <c:v>34.010410879629625</c:v>
                </c:pt>
                <c:pt idx="5876">
                  <c:v>34.01619791666667</c:v>
                </c:pt>
                <c:pt idx="5877">
                  <c:v>34.021984953703701</c:v>
                </c:pt>
                <c:pt idx="5878">
                  <c:v>34.027771990740739</c:v>
                </c:pt>
                <c:pt idx="5879">
                  <c:v>34.033559027777777</c:v>
                </c:pt>
                <c:pt idx="5880">
                  <c:v>34.039346064814815</c:v>
                </c:pt>
                <c:pt idx="5881">
                  <c:v>34.045133101851853</c:v>
                </c:pt>
                <c:pt idx="5882">
                  <c:v>34.050920138888884</c:v>
                </c:pt>
                <c:pt idx="5883">
                  <c:v>34.056707175925922</c:v>
                </c:pt>
                <c:pt idx="5884">
                  <c:v>34.06249421296296</c:v>
                </c:pt>
                <c:pt idx="5885">
                  <c:v>34.068281249999998</c:v>
                </c:pt>
                <c:pt idx="5886">
                  <c:v>34.074074074074076</c:v>
                </c:pt>
                <c:pt idx="5887">
                  <c:v>34.079855324074074</c:v>
                </c:pt>
                <c:pt idx="5888">
                  <c:v>34.085642361111105</c:v>
                </c:pt>
                <c:pt idx="5889">
                  <c:v>34.091429398148151</c:v>
                </c:pt>
                <c:pt idx="5890">
                  <c:v>34.097210648148142</c:v>
                </c:pt>
                <c:pt idx="5891">
                  <c:v>34.10300925925926</c:v>
                </c:pt>
                <c:pt idx="5892">
                  <c:v>34.108790509259258</c:v>
                </c:pt>
                <c:pt idx="5893">
                  <c:v>34.114577546296296</c:v>
                </c:pt>
                <c:pt idx="5894">
                  <c:v>34.120364583333334</c:v>
                </c:pt>
                <c:pt idx="5895">
                  <c:v>34.126151620370372</c:v>
                </c:pt>
                <c:pt idx="5896">
                  <c:v>34.131938657407403</c:v>
                </c:pt>
                <c:pt idx="5897">
                  <c:v>34.137725694444441</c:v>
                </c:pt>
                <c:pt idx="5898">
                  <c:v>34.143512731481479</c:v>
                </c:pt>
                <c:pt idx="5899">
                  <c:v>34.149299768518517</c:v>
                </c:pt>
                <c:pt idx="5900">
                  <c:v>34.155086805555555</c:v>
                </c:pt>
                <c:pt idx="5901">
                  <c:v>34.160873842592586</c:v>
                </c:pt>
                <c:pt idx="5902">
                  <c:v>34.166666666666664</c:v>
                </c:pt>
                <c:pt idx="5903">
                  <c:v>34.172447916666663</c:v>
                </c:pt>
                <c:pt idx="5904">
                  <c:v>34.178234953703701</c:v>
                </c:pt>
                <c:pt idx="5905">
                  <c:v>34.184021990740739</c:v>
                </c:pt>
                <c:pt idx="5906">
                  <c:v>34.189809027777777</c:v>
                </c:pt>
                <c:pt idx="5907">
                  <c:v>34.195596064814815</c:v>
                </c:pt>
                <c:pt idx="5908">
                  <c:v>34.201383101851853</c:v>
                </c:pt>
                <c:pt idx="5909">
                  <c:v>34.207175925925924</c:v>
                </c:pt>
                <c:pt idx="5910">
                  <c:v>34.212957175925922</c:v>
                </c:pt>
                <c:pt idx="5911">
                  <c:v>34.21874421296296</c:v>
                </c:pt>
                <c:pt idx="5912">
                  <c:v>34.224531249999998</c:v>
                </c:pt>
                <c:pt idx="5913">
                  <c:v>34.230312499999997</c:v>
                </c:pt>
                <c:pt idx="5914">
                  <c:v>34.236105324074074</c:v>
                </c:pt>
                <c:pt idx="5915">
                  <c:v>34.241892361111105</c:v>
                </c:pt>
                <c:pt idx="5916">
                  <c:v>34.247679398148144</c:v>
                </c:pt>
                <c:pt idx="5917">
                  <c:v>34.253466435185182</c:v>
                </c:pt>
                <c:pt idx="5918">
                  <c:v>34.25925925925926</c:v>
                </c:pt>
                <c:pt idx="5919">
                  <c:v>34.265040509259258</c:v>
                </c:pt>
                <c:pt idx="5920">
                  <c:v>34.270827546296296</c:v>
                </c:pt>
                <c:pt idx="5921">
                  <c:v>34.276614583333334</c:v>
                </c:pt>
                <c:pt idx="5922">
                  <c:v>34.282401620370372</c:v>
                </c:pt>
                <c:pt idx="5923">
                  <c:v>34.288188657407403</c:v>
                </c:pt>
                <c:pt idx="5924">
                  <c:v>34.293975694444448</c:v>
                </c:pt>
                <c:pt idx="5925">
                  <c:v>34.299762731481479</c:v>
                </c:pt>
                <c:pt idx="5926">
                  <c:v>34.305549768518517</c:v>
                </c:pt>
                <c:pt idx="5927">
                  <c:v>34.311336805555555</c:v>
                </c:pt>
                <c:pt idx="5928">
                  <c:v>34.317123842592586</c:v>
                </c:pt>
                <c:pt idx="5929">
                  <c:v>34.322910879629625</c:v>
                </c:pt>
                <c:pt idx="5930">
                  <c:v>34.328697916666663</c:v>
                </c:pt>
                <c:pt idx="5931">
                  <c:v>34.334484953703701</c:v>
                </c:pt>
                <c:pt idx="5932">
                  <c:v>34.340271990740739</c:v>
                </c:pt>
                <c:pt idx="5933">
                  <c:v>34.346059027777777</c:v>
                </c:pt>
                <c:pt idx="5934">
                  <c:v>34.351851851851855</c:v>
                </c:pt>
                <c:pt idx="5935">
                  <c:v>34.357633101851853</c:v>
                </c:pt>
                <c:pt idx="5936">
                  <c:v>34.363420138888891</c:v>
                </c:pt>
                <c:pt idx="5937">
                  <c:v>34.369207175925922</c:v>
                </c:pt>
                <c:pt idx="5938">
                  <c:v>34.37499421296296</c:v>
                </c:pt>
                <c:pt idx="5939">
                  <c:v>34.380781249999998</c:v>
                </c:pt>
                <c:pt idx="5940">
                  <c:v>34.386568287037036</c:v>
                </c:pt>
                <c:pt idx="5941">
                  <c:v>34.392355324074074</c:v>
                </c:pt>
                <c:pt idx="5942">
                  <c:v>34.398142361111105</c:v>
                </c:pt>
                <c:pt idx="5943">
                  <c:v>34.403929398148144</c:v>
                </c:pt>
                <c:pt idx="5944">
                  <c:v>34.409716435185182</c:v>
                </c:pt>
                <c:pt idx="5945">
                  <c:v>34.41549768518518</c:v>
                </c:pt>
                <c:pt idx="5946">
                  <c:v>34.421290509259258</c:v>
                </c:pt>
                <c:pt idx="5947">
                  <c:v>34.427077546296296</c:v>
                </c:pt>
                <c:pt idx="5948">
                  <c:v>34.432864583333327</c:v>
                </c:pt>
                <c:pt idx="5949">
                  <c:v>34.438651620370372</c:v>
                </c:pt>
                <c:pt idx="5950">
                  <c:v>34.444444444444443</c:v>
                </c:pt>
                <c:pt idx="5951">
                  <c:v>34.450225694444448</c:v>
                </c:pt>
                <c:pt idx="5952">
                  <c:v>34.456012731481479</c:v>
                </c:pt>
                <c:pt idx="5953">
                  <c:v>34.461799768518517</c:v>
                </c:pt>
                <c:pt idx="5954">
                  <c:v>34.467586805555555</c:v>
                </c:pt>
                <c:pt idx="5955">
                  <c:v>34.473373842592594</c:v>
                </c:pt>
                <c:pt idx="5956">
                  <c:v>34.479160879629625</c:v>
                </c:pt>
                <c:pt idx="5957">
                  <c:v>34.484947916666663</c:v>
                </c:pt>
                <c:pt idx="5958">
                  <c:v>34.490734953703701</c:v>
                </c:pt>
                <c:pt idx="5959">
                  <c:v>34.496521990740739</c:v>
                </c:pt>
                <c:pt idx="5960">
                  <c:v>34.502309027777777</c:v>
                </c:pt>
                <c:pt idx="5961">
                  <c:v>34.508096064814808</c:v>
                </c:pt>
                <c:pt idx="5962">
                  <c:v>34.513883101851853</c:v>
                </c:pt>
                <c:pt idx="5963">
                  <c:v>34.519670138888884</c:v>
                </c:pt>
                <c:pt idx="5964">
                  <c:v>34.525457175925922</c:v>
                </c:pt>
                <c:pt idx="5965">
                  <c:v>34.53124421296296</c:v>
                </c:pt>
                <c:pt idx="5966">
                  <c:v>34.537037037037038</c:v>
                </c:pt>
                <c:pt idx="5967">
                  <c:v>34.542818287037036</c:v>
                </c:pt>
                <c:pt idx="5968">
                  <c:v>34.548605324074074</c:v>
                </c:pt>
                <c:pt idx="5969">
                  <c:v>34.554392361111113</c:v>
                </c:pt>
                <c:pt idx="5970">
                  <c:v>34.560179398148151</c:v>
                </c:pt>
                <c:pt idx="5971">
                  <c:v>34.565972222222221</c:v>
                </c:pt>
                <c:pt idx="5972">
                  <c:v>34.57175347222222</c:v>
                </c:pt>
                <c:pt idx="5973">
                  <c:v>34.577540509259258</c:v>
                </c:pt>
                <c:pt idx="5974">
                  <c:v>34.583327546296296</c:v>
                </c:pt>
                <c:pt idx="5975">
                  <c:v>34.589114583333327</c:v>
                </c:pt>
                <c:pt idx="5976">
                  <c:v>34.594901620370365</c:v>
                </c:pt>
                <c:pt idx="5977">
                  <c:v>34.60068287037037</c:v>
                </c:pt>
                <c:pt idx="5978">
                  <c:v>34.606475694444441</c:v>
                </c:pt>
                <c:pt idx="5979">
                  <c:v>34.612262731481479</c:v>
                </c:pt>
                <c:pt idx="5980">
                  <c:v>34.618049768518517</c:v>
                </c:pt>
                <c:pt idx="5981">
                  <c:v>34.623836805555555</c:v>
                </c:pt>
                <c:pt idx="5982">
                  <c:v>34.629629629629633</c:v>
                </c:pt>
                <c:pt idx="5983">
                  <c:v>34.635410879629625</c:v>
                </c:pt>
                <c:pt idx="5984">
                  <c:v>34.64119791666667</c:v>
                </c:pt>
                <c:pt idx="5985">
                  <c:v>34.646984953703701</c:v>
                </c:pt>
                <c:pt idx="5986">
                  <c:v>34.652771990740739</c:v>
                </c:pt>
                <c:pt idx="5987">
                  <c:v>34.658559027777777</c:v>
                </c:pt>
                <c:pt idx="5988">
                  <c:v>34.664346064814808</c:v>
                </c:pt>
                <c:pt idx="5989">
                  <c:v>34.670133101851853</c:v>
                </c:pt>
                <c:pt idx="5990">
                  <c:v>34.675920138888884</c:v>
                </c:pt>
                <c:pt idx="5991">
                  <c:v>34.681707175925922</c:v>
                </c:pt>
                <c:pt idx="5992">
                  <c:v>34.68749421296296</c:v>
                </c:pt>
                <c:pt idx="5993">
                  <c:v>34.693281249999998</c:v>
                </c:pt>
                <c:pt idx="5994">
                  <c:v>34.699068287037036</c:v>
                </c:pt>
                <c:pt idx="5995">
                  <c:v>34.704855324074074</c:v>
                </c:pt>
                <c:pt idx="5996">
                  <c:v>34.710642361111113</c:v>
                </c:pt>
                <c:pt idx="5997">
                  <c:v>34.716429398148151</c:v>
                </c:pt>
                <c:pt idx="5998">
                  <c:v>34.722222222222221</c:v>
                </c:pt>
                <c:pt idx="5999">
                  <c:v>34.72800347222222</c:v>
                </c:pt>
                <c:pt idx="6000">
                  <c:v>34.733790509259258</c:v>
                </c:pt>
                <c:pt idx="6001">
                  <c:v>34.739577546296296</c:v>
                </c:pt>
                <c:pt idx="6002">
                  <c:v>34.745364583333327</c:v>
                </c:pt>
                <c:pt idx="6003">
                  <c:v>34.751151620370365</c:v>
                </c:pt>
                <c:pt idx="6004">
                  <c:v>34.756938657407403</c:v>
                </c:pt>
                <c:pt idx="6005">
                  <c:v>34.762725694444441</c:v>
                </c:pt>
                <c:pt idx="6006">
                  <c:v>34.768512731481479</c:v>
                </c:pt>
                <c:pt idx="6007">
                  <c:v>34.774299768518517</c:v>
                </c:pt>
                <c:pt idx="6008">
                  <c:v>34.780086805555555</c:v>
                </c:pt>
                <c:pt idx="6009">
                  <c:v>34.785873842592594</c:v>
                </c:pt>
                <c:pt idx="6010">
                  <c:v>34.791660879629625</c:v>
                </c:pt>
                <c:pt idx="6011">
                  <c:v>34.797453703703702</c:v>
                </c:pt>
                <c:pt idx="6012">
                  <c:v>34.803234953703701</c:v>
                </c:pt>
                <c:pt idx="6013">
                  <c:v>34.809021990740739</c:v>
                </c:pt>
                <c:pt idx="6014">
                  <c:v>34.81481481481481</c:v>
                </c:pt>
                <c:pt idx="6015">
                  <c:v>34.820596064814815</c:v>
                </c:pt>
                <c:pt idx="6016">
                  <c:v>34.826383101851853</c:v>
                </c:pt>
                <c:pt idx="6017">
                  <c:v>34.832170138888884</c:v>
                </c:pt>
                <c:pt idx="6018">
                  <c:v>34.837957175925922</c:v>
                </c:pt>
                <c:pt idx="6019">
                  <c:v>34.84374421296296</c:v>
                </c:pt>
                <c:pt idx="6020">
                  <c:v>34.849531249999998</c:v>
                </c:pt>
                <c:pt idx="6021">
                  <c:v>34.855318287037029</c:v>
                </c:pt>
                <c:pt idx="6022">
                  <c:v>34.861105324074074</c:v>
                </c:pt>
                <c:pt idx="6023">
                  <c:v>34.866892361111105</c:v>
                </c:pt>
                <c:pt idx="6024">
                  <c:v>34.872679398148151</c:v>
                </c:pt>
                <c:pt idx="6025">
                  <c:v>34.878466435185182</c:v>
                </c:pt>
                <c:pt idx="6026">
                  <c:v>34.88425347222222</c:v>
                </c:pt>
                <c:pt idx="6027">
                  <c:v>34.890040509259258</c:v>
                </c:pt>
                <c:pt idx="6028">
                  <c:v>34.895827546296296</c:v>
                </c:pt>
                <c:pt idx="6029">
                  <c:v>34.901614583333334</c:v>
                </c:pt>
                <c:pt idx="6030">
                  <c:v>34.907407407407405</c:v>
                </c:pt>
                <c:pt idx="6031">
                  <c:v>34.913188657407403</c:v>
                </c:pt>
                <c:pt idx="6032">
                  <c:v>34.918975694444441</c:v>
                </c:pt>
                <c:pt idx="6033">
                  <c:v>34.924762731481479</c:v>
                </c:pt>
                <c:pt idx="6034">
                  <c:v>34.930549768518517</c:v>
                </c:pt>
                <c:pt idx="6035">
                  <c:v>34.936336805555555</c:v>
                </c:pt>
                <c:pt idx="6036">
                  <c:v>34.942123842592586</c:v>
                </c:pt>
                <c:pt idx="6037">
                  <c:v>34.947910879629625</c:v>
                </c:pt>
                <c:pt idx="6038">
                  <c:v>34.953697916666663</c:v>
                </c:pt>
                <c:pt idx="6039">
                  <c:v>34.959484953703701</c:v>
                </c:pt>
                <c:pt idx="6040">
                  <c:v>34.965271990740739</c:v>
                </c:pt>
                <c:pt idx="6041">
                  <c:v>34.971059027777777</c:v>
                </c:pt>
                <c:pt idx="6042">
                  <c:v>34.976846064814815</c:v>
                </c:pt>
                <c:pt idx="6043">
                  <c:v>34.982633101851853</c:v>
                </c:pt>
                <c:pt idx="6044">
                  <c:v>34.988420138888891</c:v>
                </c:pt>
                <c:pt idx="6045">
                  <c:v>34.994207175925922</c:v>
                </c:pt>
                <c:pt idx="6046">
                  <c:v>35</c:v>
                </c:pt>
                <c:pt idx="6047">
                  <c:v>35.005781249999998</c:v>
                </c:pt>
                <c:pt idx="6048">
                  <c:v>35.011568287037029</c:v>
                </c:pt>
                <c:pt idx="6049">
                  <c:v>35.017355324074074</c:v>
                </c:pt>
                <c:pt idx="6050">
                  <c:v>35.023142361111105</c:v>
                </c:pt>
                <c:pt idx="6051">
                  <c:v>35.028929398148144</c:v>
                </c:pt>
                <c:pt idx="6052">
                  <c:v>35.034716435185182</c:v>
                </c:pt>
                <c:pt idx="6053">
                  <c:v>35.04050347222222</c:v>
                </c:pt>
                <c:pt idx="6054">
                  <c:v>35.046290509259258</c:v>
                </c:pt>
                <c:pt idx="6055">
                  <c:v>35.052077546296296</c:v>
                </c:pt>
                <c:pt idx="6056">
                  <c:v>35.057864583333334</c:v>
                </c:pt>
                <c:pt idx="6057">
                  <c:v>35.063651620370372</c:v>
                </c:pt>
                <c:pt idx="6058">
                  <c:v>35.069438657407403</c:v>
                </c:pt>
                <c:pt idx="6059">
                  <c:v>35.075225694444448</c:v>
                </c:pt>
                <c:pt idx="6060">
                  <c:v>35.081012731481479</c:v>
                </c:pt>
                <c:pt idx="6061">
                  <c:v>35.086799768518517</c:v>
                </c:pt>
                <c:pt idx="6062">
                  <c:v>35.092581018518516</c:v>
                </c:pt>
                <c:pt idx="6063">
                  <c:v>35.098373842592586</c:v>
                </c:pt>
                <c:pt idx="6064">
                  <c:v>35.104160879629625</c:v>
                </c:pt>
                <c:pt idx="6065">
                  <c:v>35.109947916666663</c:v>
                </c:pt>
                <c:pt idx="6066">
                  <c:v>35.115729166666661</c:v>
                </c:pt>
                <c:pt idx="6067">
                  <c:v>35.121521990740739</c:v>
                </c:pt>
                <c:pt idx="6068">
                  <c:v>35.127309027777777</c:v>
                </c:pt>
                <c:pt idx="6069">
                  <c:v>35.133096064814815</c:v>
                </c:pt>
                <c:pt idx="6070">
                  <c:v>35.138883101851853</c:v>
                </c:pt>
                <c:pt idx="6071">
                  <c:v>35.144670138888891</c:v>
                </c:pt>
                <c:pt idx="6072">
                  <c:v>35.150457175925922</c:v>
                </c:pt>
                <c:pt idx="6073">
                  <c:v>35.15624421296296</c:v>
                </c:pt>
                <c:pt idx="6074">
                  <c:v>35.162031249999998</c:v>
                </c:pt>
                <c:pt idx="6075">
                  <c:v>35.167818287037036</c:v>
                </c:pt>
                <c:pt idx="6076">
                  <c:v>35.173605324074074</c:v>
                </c:pt>
                <c:pt idx="6077">
                  <c:v>35.179392361111105</c:v>
                </c:pt>
                <c:pt idx="6078">
                  <c:v>35.185185185185183</c:v>
                </c:pt>
                <c:pt idx="6079">
                  <c:v>35.190966435185182</c:v>
                </c:pt>
                <c:pt idx="6080">
                  <c:v>35.19675347222222</c:v>
                </c:pt>
                <c:pt idx="6081">
                  <c:v>35.202540509259258</c:v>
                </c:pt>
                <c:pt idx="6082">
                  <c:v>35.208327546296296</c:v>
                </c:pt>
                <c:pt idx="6083">
                  <c:v>35.214120370370374</c:v>
                </c:pt>
                <c:pt idx="6084">
                  <c:v>35.219901620370372</c:v>
                </c:pt>
                <c:pt idx="6085">
                  <c:v>35.225694444444443</c:v>
                </c:pt>
                <c:pt idx="6086">
                  <c:v>35.231475694444448</c:v>
                </c:pt>
                <c:pt idx="6087">
                  <c:v>35.237256944444439</c:v>
                </c:pt>
                <c:pt idx="6088">
                  <c:v>35.243049768518517</c:v>
                </c:pt>
                <c:pt idx="6089">
                  <c:v>35.248836805555555</c:v>
                </c:pt>
                <c:pt idx="6090">
                  <c:v>35.254623842592594</c:v>
                </c:pt>
                <c:pt idx="6091">
                  <c:v>35.260405092592592</c:v>
                </c:pt>
                <c:pt idx="6092">
                  <c:v>35.266197916666663</c:v>
                </c:pt>
                <c:pt idx="6093">
                  <c:v>35.271984953703701</c:v>
                </c:pt>
                <c:pt idx="6094">
                  <c:v>35.277777777777779</c:v>
                </c:pt>
                <c:pt idx="6095">
                  <c:v>35.283559027777777</c:v>
                </c:pt>
                <c:pt idx="6096">
                  <c:v>35.289346064814808</c:v>
                </c:pt>
                <c:pt idx="6097">
                  <c:v>35.295133101851853</c:v>
                </c:pt>
                <c:pt idx="6098">
                  <c:v>35.300920138888884</c:v>
                </c:pt>
                <c:pt idx="6099">
                  <c:v>35.306707175925922</c:v>
                </c:pt>
                <c:pt idx="6100">
                  <c:v>35.31249421296296</c:v>
                </c:pt>
                <c:pt idx="6101">
                  <c:v>35.318287037037038</c:v>
                </c:pt>
                <c:pt idx="6102">
                  <c:v>35.324068287037036</c:v>
                </c:pt>
                <c:pt idx="6103">
                  <c:v>35.329855324074074</c:v>
                </c:pt>
                <c:pt idx="6104">
                  <c:v>35.335642361111113</c:v>
                </c:pt>
                <c:pt idx="6105">
                  <c:v>35.341429398148151</c:v>
                </c:pt>
                <c:pt idx="6106">
                  <c:v>35.347216435185182</c:v>
                </c:pt>
                <c:pt idx="6107">
                  <c:v>35.35300347222222</c:v>
                </c:pt>
                <c:pt idx="6108">
                  <c:v>35.358790509259258</c:v>
                </c:pt>
                <c:pt idx="6109">
                  <c:v>35.364577546296296</c:v>
                </c:pt>
                <c:pt idx="6110">
                  <c:v>35.370370370370367</c:v>
                </c:pt>
                <c:pt idx="6111">
                  <c:v>35.376151620370365</c:v>
                </c:pt>
                <c:pt idx="6112">
                  <c:v>35.381938657407403</c:v>
                </c:pt>
                <c:pt idx="6113">
                  <c:v>35.387725694444441</c:v>
                </c:pt>
                <c:pt idx="6114">
                  <c:v>35.393512731481479</c:v>
                </c:pt>
                <c:pt idx="6115">
                  <c:v>35.399299768518517</c:v>
                </c:pt>
                <c:pt idx="6116">
                  <c:v>35.405086805555555</c:v>
                </c:pt>
                <c:pt idx="6117">
                  <c:v>35.410879629629633</c:v>
                </c:pt>
                <c:pt idx="6118">
                  <c:v>35.416660879629625</c:v>
                </c:pt>
                <c:pt idx="6119">
                  <c:v>35.42244791666667</c:v>
                </c:pt>
                <c:pt idx="6120">
                  <c:v>35.428234953703701</c:v>
                </c:pt>
                <c:pt idx="6121">
                  <c:v>35.434021990740739</c:v>
                </c:pt>
                <c:pt idx="6122">
                  <c:v>35.439809027777777</c:v>
                </c:pt>
                <c:pt idx="6123">
                  <c:v>35.445596064814808</c:v>
                </c:pt>
                <c:pt idx="6124">
                  <c:v>35.451388888888886</c:v>
                </c:pt>
                <c:pt idx="6125">
                  <c:v>35.457170138888884</c:v>
                </c:pt>
                <c:pt idx="6126">
                  <c:v>35.462962962962962</c:v>
                </c:pt>
                <c:pt idx="6127">
                  <c:v>35.46874421296296</c:v>
                </c:pt>
                <c:pt idx="6128">
                  <c:v>35.474525462962958</c:v>
                </c:pt>
                <c:pt idx="6129">
                  <c:v>35.480318287037036</c:v>
                </c:pt>
                <c:pt idx="6130">
                  <c:v>35.486105324074074</c:v>
                </c:pt>
                <c:pt idx="6131">
                  <c:v>35.491892361111113</c:v>
                </c:pt>
                <c:pt idx="6132">
                  <c:v>35.497679398148151</c:v>
                </c:pt>
                <c:pt idx="6133">
                  <c:v>35.503466435185182</c:v>
                </c:pt>
                <c:pt idx="6134">
                  <c:v>35.50925347222222</c:v>
                </c:pt>
                <c:pt idx="6135">
                  <c:v>35.515040509259258</c:v>
                </c:pt>
                <c:pt idx="6136">
                  <c:v>35.520827546296296</c:v>
                </c:pt>
                <c:pt idx="6137">
                  <c:v>35.526614583333327</c:v>
                </c:pt>
                <c:pt idx="6138">
                  <c:v>35.532401620370365</c:v>
                </c:pt>
                <c:pt idx="6139">
                  <c:v>35.538188657407403</c:v>
                </c:pt>
                <c:pt idx="6140">
                  <c:v>35.543975694444441</c:v>
                </c:pt>
                <c:pt idx="6141">
                  <c:v>35.549762731481479</c:v>
                </c:pt>
                <c:pt idx="6142">
                  <c:v>35.555555555555557</c:v>
                </c:pt>
                <c:pt idx="6143">
                  <c:v>35.561336805555548</c:v>
                </c:pt>
                <c:pt idx="6144">
                  <c:v>35.567123842592594</c:v>
                </c:pt>
                <c:pt idx="6145">
                  <c:v>35.572910879629625</c:v>
                </c:pt>
                <c:pt idx="6146">
                  <c:v>35.57869791666667</c:v>
                </c:pt>
                <c:pt idx="6147">
                  <c:v>35.584484953703708</c:v>
                </c:pt>
                <c:pt idx="6148">
                  <c:v>35.590271990740739</c:v>
                </c:pt>
                <c:pt idx="6149">
                  <c:v>35.596059027777777</c:v>
                </c:pt>
                <c:pt idx="6150">
                  <c:v>35.601846064814808</c:v>
                </c:pt>
                <c:pt idx="6151">
                  <c:v>35.607633101851853</c:v>
                </c:pt>
                <c:pt idx="6152">
                  <c:v>35.613420138888891</c:v>
                </c:pt>
                <c:pt idx="6153">
                  <c:v>35.619207175925922</c:v>
                </c:pt>
                <c:pt idx="6154">
                  <c:v>35.62499421296296</c:v>
                </c:pt>
                <c:pt idx="6155">
                  <c:v>35.630781249999991</c:v>
                </c:pt>
                <c:pt idx="6156">
                  <c:v>35.636568287037029</c:v>
                </c:pt>
                <c:pt idx="6157">
                  <c:v>35.642355324074074</c:v>
                </c:pt>
                <c:pt idx="6158">
                  <c:v>35.648148148148152</c:v>
                </c:pt>
                <c:pt idx="6159">
                  <c:v>35.653929398148151</c:v>
                </c:pt>
                <c:pt idx="6160">
                  <c:v>35.659716435185182</c:v>
                </c:pt>
                <c:pt idx="6161">
                  <c:v>35.66550347222222</c:v>
                </c:pt>
                <c:pt idx="6162">
                  <c:v>35.671290509259265</c:v>
                </c:pt>
                <c:pt idx="6163">
                  <c:v>35.677077546296296</c:v>
                </c:pt>
                <c:pt idx="6164">
                  <c:v>35.682864583333334</c:v>
                </c:pt>
                <c:pt idx="6165">
                  <c:v>35.688657407407405</c:v>
                </c:pt>
                <c:pt idx="6166">
                  <c:v>35.694438657407403</c:v>
                </c:pt>
                <c:pt idx="6167">
                  <c:v>35.700225694444448</c:v>
                </c:pt>
                <c:pt idx="6168">
                  <c:v>35.706012731481479</c:v>
                </c:pt>
                <c:pt idx="6169">
                  <c:v>35.711799768518517</c:v>
                </c:pt>
                <c:pt idx="6170">
                  <c:v>35.717586805555548</c:v>
                </c:pt>
                <c:pt idx="6171">
                  <c:v>35.723373842592586</c:v>
                </c:pt>
                <c:pt idx="6172">
                  <c:v>35.729160879629625</c:v>
                </c:pt>
                <c:pt idx="6173">
                  <c:v>35.734947916666663</c:v>
                </c:pt>
                <c:pt idx="6174">
                  <c:v>35.740729166666661</c:v>
                </c:pt>
                <c:pt idx="6175">
                  <c:v>35.746521990740739</c:v>
                </c:pt>
                <c:pt idx="6176">
                  <c:v>35.75230324074073</c:v>
                </c:pt>
                <c:pt idx="6177">
                  <c:v>35.758096064814815</c:v>
                </c:pt>
                <c:pt idx="6178">
                  <c:v>35.763883101851853</c:v>
                </c:pt>
                <c:pt idx="6179">
                  <c:v>35.769670138888891</c:v>
                </c:pt>
                <c:pt idx="6180">
                  <c:v>35.775457175925922</c:v>
                </c:pt>
                <c:pt idx="6181">
                  <c:v>35.78124421296296</c:v>
                </c:pt>
                <c:pt idx="6182">
                  <c:v>35.787031249999998</c:v>
                </c:pt>
                <c:pt idx="6183">
                  <c:v>35.792818287037029</c:v>
                </c:pt>
                <c:pt idx="6184">
                  <c:v>35.798605324074074</c:v>
                </c:pt>
                <c:pt idx="6185">
                  <c:v>35.804392361111105</c:v>
                </c:pt>
                <c:pt idx="6186">
                  <c:v>35.810179398148144</c:v>
                </c:pt>
                <c:pt idx="6187">
                  <c:v>35.815966435185182</c:v>
                </c:pt>
                <c:pt idx="6188">
                  <c:v>35.82175925925926</c:v>
                </c:pt>
                <c:pt idx="6189">
                  <c:v>35.827540509259265</c:v>
                </c:pt>
                <c:pt idx="6190">
                  <c:v>35.833333333333336</c:v>
                </c:pt>
                <c:pt idx="6191">
                  <c:v>35.839114583333334</c:v>
                </c:pt>
                <c:pt idx="6192">
                  <c:v>35.844901620370372</c:v>
                </c:pt>
                <c:pt idx="6193">
                  <c:v>35.850688657407403</c:v>
                </c:pt>
                <c:pt idx="6194">
                  <c:v>35.856475694444448</c:v>
                </c:pt>
                <c:pt idx="6195">
                  <c:v>35.862262731481479</c:v>
                </c:pt>
                <c:pt idx="6196">
                  <c:v>35.868049768518517</c:v>
                </c:pt>
                <c:pt idx="6197">
                  <c:v>35.873836805555555</c:v>
                </c:pt>
                <c:pt idx="6198">
                  <c:v>35.879623842592586</c:v>
                </c:pt>
                <c:pt idx="6199">
                  <c:v>35.885410879629625</c:v>
                </c:pt>
                <c:pt idx="6200">
                  <c:v>35.891197916666663</c:v>
                </c:pt>
                <c:pt idx="6201">
                  <c:v>35.896984953703701</c:v>
                </c:pt>
                <c:pt idx="6202">
                  <c:v>35.902771990740739</c:v>
                </c:pt>
                <c:pt idx="6203">
                  <c:v>35.90855902777777</c:v>
                </c:pt>
                <c:pt idx="6204">
                  <c:v>35.914346064814815</c:v>
                </c:pt>
                <c:pt idx="6205">
                  <c:v>35.920127314814813</c:v>
                </c:pt>
                <c:pt idx="6206">
                  <c:v>35.925925925925931</c:v>
                </c:pt>
                <c:pt idx="6207">
                  <c:v>35.931707175925929</c:v>
                </c:pt>
                <c:pt idx="6208">
                  <c:v>35.93749421296296</c:v>
                </c:pt>
                <c:pt idx="6209">
                  <c:v>35.943281249999998</c:v>
                </c:pt>
                <c:pt idx="6210">
                  <c:v>35.949068287037029</c:v>
                </c:pt>
                <c:pt idx="6211">
                  <c:v>35.954855324074074</c:v>
                </c:pt>
                <c:pt idx="6212">
                  <c:v>35.960642361111113</c:v>
                </c:pt>
                <c:pt idx="6213">
                  <c:v>35.966429398148144</c:v>
                </c:pt>
                <c:pt idx="6214">
                  <c:v>35.972216435185182</c:v>
                </c:pt>
                <c:pt idx="6215">
                  <c:v>35.978003472222213</c:v>
                </c:pt>
                <c:pt idx="6216">
                  <c:v>35.983790509259258</c:v>
                </c:pt>
                <c:pt idx="6217">
                  <c:v>35.989577546296296</c:v>
                </c:pt>
                <c:pt idx="6218">
                  <c:v>35.995364583333327</c:v>
                </c:pt>
                <c:pt idx="6219">
                  <c:v>36.001151620370372</c:v>
                </c:pt>
                <c:pt idx="6220">
                  <c:v>36.006938657407403</c:v>
                </c:pt>
                <c:pt idx="6221">
                  <c:v>36.012725694444448</c:v>
                </c:pt>
                <c:pt idx="6222">
                  <c:v>36.018518518518512</c:v>
                </c:pt>
                <c:pt idx="6223">
                  <c:v>36.024299768518517</c:v>
                </c:pt>
                <c:pt idx="6224">
                  <c:v>36.030086805555555</c:v>
                </c:pt>
                <c:pt idx="6225">
                  <c:v>36.035873842592586</c:v>
                </c:pt>
                <c:pt idx="6226">
                  <c:v>36.041660879629625</c:v>
                </c:pt>
                <c:pt idx="6227">
                  <c:v>36.04744791666667</c:v>
                </c:pt>
                <c:pt idx="6228">
                  <c:v>36.053234953703701</c:v>
                </c:pt>
                <c:pt idx="6229">
                  <c:v>36.059021990740739</c:v>
                </c:pt>
                <c:pt idx="6230">
                  <c:v>36.06480902777777</c:v>
                </c:pt>
                <c:pt idx="6231">
                  <c:v>36.070596064814808</c:v>
                </c:pt>
                <c:pt idx="6232">
                  <c:v>36.076377314814813</c:v>
                </c:pt>
                <c:pt idx="6233">
                  <c:v>36.082170138888884</c:v>
                </c:pt>
                <c:pt idx="6234">
                  <c:v>36.087957175925929</c:v>
                </c:pt>
                <c:pt idx="6235">
                  <c:v>36.09374421296296</c:v>
                </c:pt>
                <c:pt idx="6236">
                  <c:v>36.099531249999998</c:v>
                </c:pt>
                <c:pt idx="6237">
                  <c:v>36.105318287037043</c:v>
                </c:pt>
                <c:pt idx="6238">
                  <c:v>36.111111111111107</c:v>
                </c:pt>
                <c:pt idx="6239">
                  <c:v>36.116892361111113</c:v>
                </c:pt>
                <c:pt idx="6240">
                  <c:v>36.122679398148144</c:v>
                </c:pt>
                <c:pt idx="6241">
                  <c:v>36.128466435185182</c:v>
                </c:pt>
                <c:pt idx="6242">
                  <c:v>36.13425347222222</c:v>
                </c:pt>
                <c:pt idx="6243">
                  <c:v>36.140046296296291</c:v>
                </c:pt>
                <c:pt idx="6244">
                  <c:v>36.145827546296296</c:v>
                </c:pt>
                <c:pt idx="6245">
                  <c:v>36.151620370370367</c:v>
                </c:pt>
                <c:pt idx="6246">
                  <c:v>36.157401620370365</c:v>
                </c:pt>
                <c:pt idx="6247">
                  <c:v>36.163188657407403</c:v>
                </c:pt>
                <c:pt idx="6248">
                  <c:v>36.168975694444434</c:v>
                </c:pt>
                <c:pt idx="6249">
                  <c:v>36.174762731481486</c:v>
                </c:pt>
                <c:pt idx="6250">
                  <c:v>36.180549768518517</c:v>
                </c:pt>
                <c:pt idx="6251">
                  <c:v>36.186336805555555</c:v>
                </c:pt>
                <c:pt idx="6252">
                  <c:v>36.192123842592594</c:v>
                </c:pt>
                <c:pt idx="6253">
                  <c:v>36.197910879629625</c:v>
                </c:pt>
                <c:pt idx="6254">
                  <c:v>36.20369212962963</c:v>
                </c:pt>
                <c:pt idx="6255">
                  <c:v>36.209484953703701</c:v>
                </c:pt>
                <c:pt idx="6256">
                  <c:v>36.215271990740739</c:v>
                </c:pt>
                <c:pt idx="6257">
                  <c:v>36.221059027777777</c:v>
                </c:pt>
                <c:pt idx="6258">
                  <c:v>36.226846064814808</c:v>
                </c:pt>
                <c:pt idx="6259">
                  <c:v>36.232633101851853</c:v>
                </c:pt>
                <c:pt idx="6260">
                  <c:v>36.238420138888884</c:v>
                </c:pt>
                <c:pt idx="6261">
                  <c:v>36.244207175925922</c:v>
                </c:pt>
                <c:pt idx="6262">
                  <c:v>36.24999421296296</c:v>
                </c:pt>
                <c:pt idx="6263">
                  <c:v>36.255781249999991</c:v>
                </c:pt>
                <c:pt idx="6264">
                  <c:v>36.261568287037043</c:v>
                </c:pt>
                <c:pt idx="6265">
                  <c:v>36.267355324074074</c:v>
                </c:pt>
                <c:pt idx="6266">
                  <c:v>36.273142361111113</c:v>
                </c:pt>
                <c:pt idx="6267">
                  <c:v>36.278929398148151</c:v>
                </c:pt>
                <c:pt idx="6268">
                  <c:v>36.284716435185182</c:v>
                </c:pt>
                <c:pt idx="6269">
                  <c:v>36.29050347222222</c:v>
                </c:pt>
                <c:pt idx="6270">
                  <c:v>36.296296296296291</c:v>
                </c:pt>
                <c:pt idx="6271">
                  <c:v>36.302077546296296</c:v>
                </c:pt>
                <c:pt idx="6272">
                  <c:v>36.307864583333334</c:v>
                </c:pt>
                <c:pt idx="6273">
                  <c:v>36.313651620370365</c:v>
                </c:pt>
                <c:pt idx="6274">
                  <c:v>36.319438657407403</c:v>
                </c:pt>
                <c:pt idx="6275">
                  <c:v>36.325225694444434</c:v>
                </c:pt>
                <c:pt idx="6276">
                  <c:v>36.331012731481479</c:v>
                </c:pt>
                <c:pt idx="6277">
                  <c:v>36.336799768518517</c:v>
                </c:pt>
                <c:pt idx="6278">
                  <c:v>36.342586805555548</c:v>
                </c:pt>
                <c:pt idx="6279">
                  <c:v>36.348373842592594</c:v>
                </c:pt>
                <c:pt idx="6280">
                  <c:v>36.354160879629625</c:v>
                </c:pt>
                <c:pt idx="6281">
                  <c:v>36.35994791666667</c:v>
                </c:pt>
                <c:pt idx="6282">
                  <c:v>36.365734953703708</c:v>
                </c:pt>
                <c:pt idx="6283">
                  <c:v>36.371521990740739</c:v>
                </c:pt>
                <c:pt idx="6284">
                  <c:v>36.377309027777777</c:v>
                </c:pt>
                <c:pt idx="6285">
                  <c:v>36.383096064814808</c:v>
                </c:pt>
                <c:pt idx="6286">
                  <c:v>36.388888888888886</c:v>
                </c:pt>
                <c:pt idx="6287">
                  <c:v>36.394670138888891</c:v>
                </c:pt>
                <c:pt idx="6288">
                  <c:v>36.400457175925922</c:v>
                </c:pt>
                <c:pt idx="6289">
                  <c:v>36.40624421296296</c:v>
                </c:pt>
                <c:pt idx="6290">
                  <c:v>36.412031249999991</c:v>
                </c:pt>
                <c:pt idx="6291">
                  <c:v>36.417824074074076</c:v>
                </c:pt>
                <c:pt idx="6292">
                  <c:v>36.423605324074074</c:v>
                </c:pt>
                <c:pt idx="6293">
                  <c:v>36.429392361111105</c:v>
                </c:pt>
                <c:pt idx="6294">
                  <c:v>36.435179398148151</c:v>
                </c:pt>
                <c:pt idx="6295">
                  <c:v>36.440966435185182</c:v>
                </c:pt>
                <c:pt idx="6296">
                  <c:v>36.44675347222222</c:v>
                </c:pt>
                <c:pt idx="6297">
                  <c:v>36.452540509259265</c:v>
                </c:pt>
                <c:pt idx="6298">
                  <c:v>36.458327546296296</c:v>
                </c:pt>
                <c:pt idx="6299">
                  <c:v>36.464114583333334</c:v>
                </c:pt>
                <c:pt idx="6300">
                  <c:v>36.469901620370365</c:v>
                </c:pt>
                <c:pt idx="6301">
                  <c:v>36.475688657407403</c:v>
                </c:pt>
                <c:pt idx="6302">
                  <c:v>36.481481481481474</c:v>
                </c:pt>
                <c:pt idx="6303">
                  <c:v>36.487268518518512</c:v>
                </c:pt>
                <c:pt idx="6304">
                  <c:v>36.493049768518517</c:v>
                </c:pt>
                <c:pt idx="6305">
                  <c:v>36.498836805555548</c:v>
                </c:pt>
                <c:pt idx="6306">
                  <c:v>36.504623842592586</c:v>
                </c:pt>
                <c:pt idx="6307">
                  <c:v>36.510410879629625</c:v>
                </c:pt>
                <c:pt idx="6308">
                  <c:v>36.516197916666663</c:v>
                </c:pt>
                <c:pt idx="6309">
                  <c:v>36.521984953703708</c:v>
                </c:pt>
                <c:pt idx="6310">
                  <c:v>36.527771990740739</c:v>
                </c:pt>
                <c:pt idx="6311">
                  <c:v>36.533559027777777</c:v>
                </c:pt>
                <c:pt idx="6312">
                  <c:v>36.539346064814815</c:v>
                </c:pt>
                <c:pt idx="6313">
                  <c:v>36.545133101851853</c:v>
                </c:pt>
                <c:pt idx="6314">
                  <c:v>36.550920138888891</c:v>
                </c:pt>
                <c:pt idx="6315">
                  <c:v>36.556707175925922</c:v>
                </c:pt>
                <c:pt idx="6316">
                  <c:v>36.56249421296296</c:v>
                </c:pt>
                <c:pt idx="6317">
                  <c:v>36.568281249999998</c:v>
                </c:pt>
                <c:pt idx="6318">
                  <c:v>36.574074074074069</c:v>
                </c:pt>
                <c:pt idx="6319">
                  <c:v>36.579861111111107</c:v>
                </c:pt>
                <c:pt idx="6320">
                  <c:v>36.585642361111105</c:v>
                </c:pt>
                <c:pt idx="6321">
                  <c:v>36.591429398148144</c:v>
                </c:pt>
                <c:pt idx="6322">
                  <c:v>36.597216435185182</c:v>
                </c:pt>
                <c:pt idx="6323">
                  <c:v>36.603003472222213</c:v>
                </c:pt>
                <c:pt idx="6324">
                  <c:v>36.608790509259265</c:v>
                </c:pt>
                <c:pt idx="6325">
                  <c:v>36.614577546296296</c:v>
                </c:pt>
                <c:pt idx="6326">
                  <c:v>36.620364583333334</c:v>
                </c:pt>
                <c:pt idx="6327">
                  <c:v>36.626151620370372</c:v>
                </c:pt>
                <c:pt idx="6328">
                  <c:v>36.631944444444443</c:v>
                </c:pt>
                <c:pt idx="6329">
                  <c:v>36.637725694444448</c:v>
                </c:pt>
                <c:pt idx="6330">
                  <c:v>36.643512731481479</c:v>
                </c:pt>
                <c:pt idx="6331">
                  <c:v>36.649299768518517</c:v>
                </c:pt>
                <c:pt idx="6332">
                  <c:v>36.655086805555555</c:v>
                </c:pt>
                <c:pt idx="6333">
                  <c:v>36.660873842592586</c:v>
                </c:pt>
                <c:pt idx="6334">
                  <c:v>36.666666666666664</c:v>
                </c:pt>
                <c:pt idx="6335">
                  <c:v>36.672447916666663</c:v>
                </c:pt>
                <c:pt idx="6336">
                  <c:v>36.678234953703701</c:v>
                </c:pt>
                <c:pt idx="6337">
                  <c:v>36.684021990740739</c:v>
                </c:pt>
                <c:pt idx="6338">
                  <c:v>36.68980902777777</c:v>
                </c:pt>
                <c:pt idx="6339">
                  <c:v>36.695596064814815</c:v>
                </c:pt>
                <c:pt idx="6340">
                  <c:v>36.701383101851853</c:v>
                </c:pt>
                <c:pt idx="6341">
                  <c:v>36.707170138888891</c:v>
                </c:pt>
                <c:pt idx="6342">
                  <c:v>36.712957175925929</c:v>
                </c:pt>
                <c:pt idx="6343">
                  <c:v>36.71873842592592</c:v>
                </c:pt>
                <c:pt idx="6344">
                  <c:v>36.724531249999998</c:v>
                </c:pt>
                <c:pt idx="6345">
                  <c:v>36.730318287037029</c:v>
                </c:pt>
                <c:pt idx="6346">
                  <c:v>36.736105324074074</c:v>
                </c:pt>
                <c:pt idx="6347">
                  <c:v>36.741892361111113</c:v>
                </c:pt>
                <c:pt idx="6348">
                  <c:v>36.747679398148144</c:v>
                </c:pt>
                <c:pt idx="6349">
                  <c:v>36.753466435185182</c:v>
                </c:pt>
                <c:pt idx="6350">
                  <c:v>36.759259259259252</c:v>
                </c:pt>
                <c:pt idx="6351">
                  <c:v>36.765040509259258</c:v>
                </c:pt>
                <c:pt idx="6352">
                  <c:v>36.770827546296296</c:v>
                </c:pt>
                <c:pt idx="6353">
                  <c:v>36.776614583333327</c:v>
                </c:pt>
                <c:pt idx="6354">
                  <c:v>36.782401620370372</c:v>
                </c:pt>
                <c:pt idx="6355">
                  <c:v>36.788188657407403</c:v>
                </c:pt>
                <c:pt idx="6356">
                  <c:v>36.793975694444448</c:v>
                </c:pt>
                <c:pt idx="6357">
                  <c:v>36.799768518518512</c:v>
                </c:pt>
                <c:pt idx="6358">
                  <c:v>36.805549768518517</c:v>
                </c:pt>
                <c:pt idx="6359">
                  <c:v>36.811336805555555</c:v>
                </c:pt>
                <c:pt idx="6360">
                  <c:v>36.817123842592586</c:v>
                </c:pt>
                <c:pt idx="6361">
                  <c:v>36.822910879629625</c:v>
                </c:pt>
                <c:pt idx="6362">
                  <c:v>36.82869791666667</c:v>
                </c:pt>
                <c:pt idx="6363">
                  <c:v>36.834484953703701</c:v>
                </c:pt>
                <c:pt idx="6364">
                  <c:v>36.840277777777779</c:v>
                </c:pt>
                <c:pt idx="6365">
                  <c:v>36.84605902777777</c:v>
                </c:pt>
                <c:pt idx="6366">
                  <c:v>36.851851851851855</c:v>
                </c:pt>
                <c:pt idx="6367">
                  <c:v>36.857633101851853</c:v>
                </c:pt>
                <c:pt idx="6368">
                  <c:v>36.863420138888884</c:v>
                </c:pt>
                <c:pt idx="6369">
                  <c:v>36.869207175925929</c:v>
                </c:pt>
                <c:pt idx="6370">
                  <c:v>36.87498842592592</c:v>
                </c:pt>
                <c:pt idx="6371">
                  <c:v>36.880781249999998</c:v>
                </c:pt>
                <c:pt idx="6372">
                  <c:v>36.886568287037043</c:v>
                </c:pt>
                <c:pt idx="6373">
                  <c:v>36.892355324074074</c:v>
                </c:pt>
                <c:pt idx="6374">
                  <c:v>36.898142361111113</c:v>
                </c:pt>
                <c:pt idx="6375">
                  <c:v>36.903929398148144</c:v>
                </c:pt>
                <c:pt idx="6376">
                  <c:v>36.909716435185182</c:v>
                </c:pt>
                <c:pt idx="6377">
                  <c:v>36.91550347222222</c:v>
                </c:pt>
                <c:pt idx="6378">
                  <c:v>36.921290509259258</c:v>
                </c:pt>
                <c:pt idx="6379">
                  <c:v>36.927077546296296</c:v>
                </c:pt>
                <c:pt idx="6380">
                  <c:v>36.932864583333327</c:v>
                </c:pt>
                <c:pt idx="6381">
                  <c:v>36.938651620370365</c:v>
                </c:pt>
                <c:pt idx="6382">
                  <c:v>36.944444444444443</c:v>
                </c:pt>
                <c:pt idx="6383">
                  <c:v>36.950225694444434</c:v>
                </c:pt>
                <c:pt idx="6384">
                  <c:v>36.956012731481486</c:v>
                </c:pt>
                <c:pt idx="6385">
                  <c:v>36.961799768518517</c:v>
                </c:pt>
                <c:pt idx="6386">
                  <c:v>36.967586805555555</c:v>
                </c:pt>
                <c:pt idx="6387">
                  <c:v>36.973373842592594</c:v>
                </c:pt>
                <c:pt idx="6388">
                  <c:v>36.979160879629625</c:v>
                </c:pt>
                <c:pt idx="6389">
                  <c:v>36.98494791666667</c:v>
                </c:pt>
                <c:pt idx="6390">
                  <c:v>36.990734953703701</c:v>
                </c:pt>
                <c:pt idx="6391">
                  <c:v>36.996521990740739</c:v>
                </c:pt>
                <c:pt idx="6392">
                  <c:v>37.002309027777777</c:v>
                </c:pt>
                <c:pt idx="6393">
                  <c:v>37.008096064814808</c:v>
                </c:pt>
                <c:pt idx="6394">
                  <c:v>37.013883101851853</c:v>
                </c:pt>
                <c:pt idx="6395">
                  <c:v>37.019670138888884</c:v>
                </c:pt>
                <c:pt idx="6396">
                  <c:v>37.025462962962969</c:v>
                </c:pt>
                <c:pt idx="6397">
                  <c:v>37.03124421296296</c:v>
                </c:pt>
                <c:pt idx="6398">
                  <c:v>37.037037037037038</c:v>
                </c:pt>
                <c:pt idx="6399">
                  <c:v>37.042818287037043</c:v>
                </c:pt>
                <c:pt idx="6400">
                  <c:v>37.048605324074074</c:v>
                </c:pt>
                <c:pt idx="6401">
                  <c:v>37.054392361111113</c:v>
                </c:pt>
                <c:pt idx="6402">
                  <c:v>37.060179398148151</c:v>
                </c:pt>
                <c:pt idx="6403">
                  <c:v>37.065966435185182</c:v>
                </c:pt>
                <c:pt idx="6404">
                  <c:v>37.07175347222222</c:v>
                </c:pt>
                <c:pt idx="6405">
                  <c:v>37.077540509259258</c:v>
                </c:pt>
                <c:pt idx="6406">
                  <c:v>37.083321759259256</c:v>
                </c:pt>
                <c:pt idx="6407">
                  <c:v>37.089114583333334</c:v>
                </c:pt>
                <c:pt idx="6408">
                  <c:v>37.094907407407405</c:v>
                </c:pt>
                <c:pt idx="6409">
                  <c:v>37.100688657407403</c:v>
                </c:pt>
                <c:pt idx="6410">
                  <c:v>37.106475694444434</c:v>
                </c:pt>
                <c:pt idx="6411">
                  <c:v>37.112262731481479</c:v>
                </c:pt>
                <c:pt idx="6412">
                  <c:v>37.118049768518517</c:v>
                </c:pt>
                <c:pt idx="6413">
                  <c:v>37.123836805555548</c:v>
                </c:pt>
                <c:pt idx="6414">
                  <c:v>37.129629629629633</c:v>
                </c:pt>
                <c:pt idx="6415">
                  <c:v>37.135410879629625</c:v>
                </c:pt>
                <c:pt idx="6416">
                  <c:v>37.14119791666667</c:v>
                </c:pt>
                <c:pt idx="6417">
                  <c:v>37.146984953703708</c:v>
                </c:pt>
                <c:pt idx="6418">
                  <c:v>37.152771990740739</c:v>
                </c:pt>
                <c:pt idx="6419">
                  <c:v>37.158559027777777</c:v>
                </c:pt>
                <c:pt idx="6420">
                  <c:v>37.164346064814808</c:v>
                </c:pt>
                <c:pt idx="6421">
                  <c:v>37.170133101851853</c:v>
                </c:pt>
                <c:pt idx="6422">
                  <c:v>37.175920138888891</c:v>
                </c:pt>
                <c:pt idx="6423">
                  <c:v>37.181707175925922</c:v>
                </c:pt>
                <c:pt idx="6424">
                  <c:v>37.18749421296296</c:v>
                </c:pt>
                <c:pt idx="6425">
                  <c:v>37.193281249999991</c:v>
                </c:pt>
                <c:pt idx="6426">
                  <c:v>37.199068287037029</c:v>
                </c:pt>
                <c:pt idx="6427">
                  <c:v>37.204849537037035</c:v>
                </c:pt>
                <c:pt idx="6428">
                  <c:v>37.210642361111105</c:v>
                </c:pt>
                <c:pt idx="6429">
                  <c:v>37.216429398148151</c:v>
                </c:pt>
                <c:pt idx="6430">
                  <c:v>37.222222222222221</c:v>
                </c:pt>
                <c:pt idx="6431">
                  <c:v>37.22800347222222</c:v>
                </c:pt>
                <c:pt idx="6432">
                  <c:v>37.233790509259265</c:v>
                </c:pt>
                <c:pt idx="6433">
                  <c:v>37.239577546296296</c:v>
                </c:pt>
                <c:pt idx="6434">
                  <c:v>37.245364583333334</c:v>
                </c:pt>
                <c:pt idx="6435">
                  <c:v>37.251151620370365</c:v>
                </c:pt>
                <c:pt idx="6436">
                  <c:v>37.256938657407403</c:v>
                </c:pt>
                <c:pt idx="6437">
                  <c:v>37.262731481481474</c:v>
                </c:pt>
                <c:pt idx="6438">
                  <c:v>37.268512731481479</c:v>
                </c:pt>
                <c:pt idx="6439">
                  <c:v>37.274299768518517</c:v>
                </c:pt>
                <c:pt idx="6440">
                  <c:v>37.280086805555548</c:v>
                </c:pt>
                <c:pt idx="6441">
                  <c:v>37.285873842592586</c:v>
                </c:pt>
                <c:pt idx="6442">
                  <c:v>37.291660879629625</c:v>
                </c:pt>
                <c:pt idx="6443">
                  <c:v>37.297447916666663</c:v>
                </c:pt>
                <c:pt idx="6444">
                  <c:v>37.303234953703708</c:v>
                </c:pt>
                <c:pt idx="6445">
                  <c:v>37.309021990740739</c:v>
                </c:pt>
                <c:pt idx="6446">
                  <c:v>37.31480324074073</c:v>
                </c:pt>
                <c:pt idx="6447">
                  <c:v>37.320596064814815</c:v>
                </c:pt>
                <c:pt idx="6448">
                  <c:v>37.326383101851853</c:v>
                </c:pt>
                <c:pt idx="6449">
                  <c:v>37.332170138888891</c:v>
                </c:pt>
                <c:pt idx="6450">
                  <c:v>37.337957175925922</c:v>
                </c:pt>
                <c:pt idx="6451">
                  <c:v>37.34374421296296</c:v>
                </c:pt>
              </c:numCache>
            </c:numRef>
          </c:xVal>
          <c:yVal>
            <c:numRef>
              <c:f>Sheet1!$C$3:$C$6454</c:f>
              <c:numCache>
                <c:formatCode>General</c:formatCode>
                <c:ptCount val="6452"/>
                <c:pt idx="0">
                  <c:v>1.4206451612903226</c:v>
                </c:pt>
                <c:pt idx="1">
                  <c:v>1.7338709677419355</c:v>
                </c:pt>
                <c:pt idx="2">
                  <c:v>1.6293548387096775</c:v>
                </c:pt>
                <c:pt idx="3">
                  <c:v>1.7338709677419353</c:v>
                </c:pt>
                <c:pt idx="4">
                  <c:v>1.8383870967741933</c:v>
                </c:pt>
                <c:pt idx="5">
                  <c:v>1.8383870967741933</c:v>
                </c:pt>
                <c:pt idx="6">
                  <c:v>1.8383870967741933</c:v>
                </c:pt>
                <c:pt idx="7">
                  <c:v>2.0474193548387096</c:v>
                </c:pt>
                <c:pt idx="8">
                  <c:v>2.0474193548387096</c:v>
                </c:pt>
                <c:pt idx="9">
                  <c:v>1.9429032258064516</c:v>
                </c:pt>
                <c:pt idx="10">
                  <c:v>1.8383870967741933</c:v>
                </c:pt>
                <c:pt idx="11">
                  <c:v>1.8383870967741933</c:v>
                </c:pt>
                <c:pt idx="12">
                  <c:v>1.9429032258064516</c:v>
                </c:pt>
                <c:pt idx="13">
                  <c:v>2.0474193548387096</c:v>
                </c:pt>
                <c:pt idx="14">
                  <c:v>2.1519354838709677</c:v>
                </c:pt>
                <c:pt idx="15">
                  <c:v>2.1519354838709677</c:v>
                </c:pt>
                <c:pt idx="16">
                  <c:v>2.2564516129032257</c:v>
                </c:pt>
                <c:pt idx="17">
                  <c:v>2.1519354838709681</c:v>
                </c:pt>
                <c:pt idx="18">
                  <c:v>2.1519354838709677</c:v>
                </c:pt>
                <c:pt idx="19">
                  <c:v>2.0474193548387096</c:v>
                </c:pt>
                <c:pt idx="20">
                  <c:v>2.0474193548387096</c:v>
                </c:pt>
                <c:pt idx="21">
                  <c:v>2.1519354838709677</c:v>
                </c:pt>
                <c:pt idx="22">
                  <c:v>2.0474193548387096</c:v>
                </c:pt>
                <c:pt idx="23">
                  <c:v>1.9429032258064516</c:v>
                </c:pt>
                <c:pt idx="24">
                  <c:v>1.8383870967741933</c:v>
                </c:pt>
                <c:pt idx="25">
                  <c:v>1.7338709677419355</c:v>
                </c:pt>
                <c:pt idx="26">
                  <c:v>1.7338709677419355</c:v>
                </c:pt>
                <c:pt idx="27">
                  <c:v>1.6293548387096775</c:v>
                </c:pt>
                <c:pt idx="28">
                  <c:v>1.6293548387096775</c:v>
                </c:pt>
                <c:pt idx="29">
                  <c:v>1.5248387096774194</c:v>
                </c:pt>
                <c:pt idx="30">
                  <c:v>1.4206451612903226</c:v>
                </c:pt>
                <c:pt idx="31">
                  <c:v>1.3164516129032255</c:v>
                </c:pt>
                <c:pt idx="32">
                  <c:v>1.2122580645161289</c:v>
                </c:pt>
                <c:pt idx="33">
                  <c:v>1.2122580645161289</c:v>
                </c:pt>
                <c:pt idx="34">
                  <c:v>1.2122580645161289</c:v>
                </c:pt>
                <c:pt idx="35">
                  <c:v>1.2122580645161289</c:v>
                </c:pt>
                <c:pt idx="36">
                  <c:v>1.2122580645161289</c:v>
                </c:pt>
                <c:pt idx="37">
                  <c:v>1.3167741935483872</c:v>
                </c:pt>
                <c:pt idx="38">
                  <c:v>1.3167741935483872</c:v>
                </c:pt>
                <c:pt idx="39">
                  <c:v>1.4212903225806452</c:v>
                </c:pt>
                <c:pt idx="40">
                  <c:v>1.5258064516129033</c:v>
                </c:pt>
                <c:pt idx="41">
                  <c:v>1.7345161290322579</c:v>
                </c:pt>
                <c:pt idx="42">
                  <c:v>1.7345161290322582</c:v>
                </c:pt>
                <c:pt idx="43">
                  <c:v>1.7345161290322579</c:v>
                </c:pt>
                <c:pt idx="44">
                  <c:v>1.7345161290322582</c:v>
                </c:pt>
                <c:pt idx="45">
                  <c:v>1.8387096774193548</c:v>
                </c:pt>
                <c:pt idx="46">
                  <c:v>1.8387096774193545</c:v>
                </c:pt>
                <c:pt idx="47">
                  <c:v>1.8387096774193548</c:v>
                </c:pt>
                <c:pt idx="48">
                  <c:v>1.943225806451613</c:v>
                </c:pt>
                <c:pt idx="49">
                  <c:v>1.943225806451613</c:v>
                </c:pt>
                <c:pt idx="50">
                  <c:v>2.0477419354838711</c:v>
                </c:pt>
                <c:pt idx="51">
                  <c:v>2.1519354838709681</c:v>
                </c:pt>
                <c:pt idx="52">
                  <c:v>2.1519354838709681</c:v>
                </c:pt>
                <c:pt idx="53">
                  <c:v>2.2564516129032257</c:v>
                </c:pt>
                <c:pt idx="54">
                  <c:v>2.3609677419354842</c:v>
                </c:pt>
                <c:pt idx="55">
                  <c:v>2.5696774193548388</c:v>
                </c:pt>
                <c:pt idx="56">
                  <c:v>2.6741935483870973</c:v>
                </c:pt>
                <c:pt idx="57">
                  <c:v>2.7783870967741939</c:v>
                </c:pt>
                <c:pt idx="58">
                  <c:v>2.987096774193549</c:v>
                </c:pt>
                <c:pt idx="59">
                  <c:v>2.987096774193549</c:v>
                </c:pt>
                <c:pt idx="60">
                  <c:v>3.0916129032258071</c:v>
                </c:pt>
                <c:pt idx="61">
                  <c:v>3.0916129032258071</c:v>
                </c:pt>
                <c:pt idx="62">
                  <c:v>3.0916129032258071</c:v>
                </c:pt>
                <c:pt idx="63">
                  <c:v>3.0916129032258071</c:v>
                </c:pt>
                <c:pt idx="64">
                  <c:v>3.1961290322580655</c:v>
                </c:pt>
                <c:pt idx="65">
                  <c:v>3.1961290322580655</c:v>
                </c:pt>
                <c:pt idx="66">
                  <c:v>3.1961290322580655</c:v>
                </c:pt>
                <c:pt idx="67">
                  <c:v>3.1961290322580655</c:v>
                </c:pt>
                <c:pt idx="68">
                  <c:v>3.1961290322580655</c:v>
                </c:pt>
                <c:pt idx="69">
                  <c:v>3.0916129032258075</c:v>
                </c:pt>
                <c:pt idx="70">
                  <c:v>3.0916129032258075</c:v>
                </c:pt>
                <c:pt idx="71">
                  <c:v>2.9870967741935495</c:v>
                </c:pt>
                <c:pt idx="72">
                  <c:v>2.7783870967741948</c:v>
                </c:pt>
                <c:pt idx="73">
                  <c:v>2.7783870967741948</c:v>
                </c:pt>
                <c:pt idx="74">
                  <c:v>2.6738709677419368</c:v>
                </c:pt>
                <c:pt idx="75">
                  <c:v>2.5693548387096792</c:v>
                </c:pt>
                <c:pt idx="76">
                  <c:v>2.4651612903225821</c:v>
                </c:pt>
                <c:pt idx="77">
                  <c:v>2.4651612903225826</c:v>
                </c:pt>
                <c:pt idx="78">
                  <c:v>2.4651612903225826</c:v>
                </c:pt>
                <c:pt idx="79">
                  <c:v>2.3606451612903241</c:v>
                </c:pt>
                <c:pt idx="80">
                  <c:v>2.3606451612903232</c:v>
                </c:pt>
                <c:pt idx="81">
                  <c:v>2.3606451612903228</c:v>
                </c:pt>
                <c:pt idx="82">
                  <c:v>2.3606451612903228</c:v>
                </c:pt>
                <c:pt idx="83">
                  <c:v>2.4648387096774198</c:v>
                </c:pt>
                <c:pt idx="84">
                  <c:v>2.4648387096774198</c:v>
                </c:pt>
                <c:pt idx="85">
                  <c:v>2.5690322580645164</c:v>
                </c:pt>
                <c:pt idx="86">
                  <c:v>2.5690322580645164</c:v>
                </c:pt>
                <c:pt idx="87">
                  <c:v>2.5690322580645164</c:v>
                </c:pt>
                <c:pt idx="88">
                  <c:v>2.4648387096774198</c:v>
                </c:pt>
                <c:pt idx="89">
                  <c:v>2.4648387096774198</c:v>
                </c:pt>
                <c:pt idx="90">
                  <c:v>2.4648387096774194</c:v>
                </c:pt>
                <c:pt idx="91">
                  <c:v>2.569032258064516</c:v>
                </c:pt>
                <c:pt idx="92">
                  <c:v>2.569032258064516</c:v>
                </c:pt>
                <c:pt idx="93">
                  <c:v>2.673225806451613</c:v>
                </c:pt>
                <c:pt idx="94">
                  <c:v>2.673225806451613</c:v>
                </c:pt>
                <c:pt idx="95">
                  <c:v>2.7774193548387101</c:v>
                </c:pt>
                <c:pt idx="96">
                  <c:v>2.7774193548387101</c:v>
                </c:pt>
                <c:pt idx="97">
                  <c:v>2.7774193548387101</c:v>
                </c:pt>
                <c:pt idx="98">
                  <c:v>2.8819354838709677</c:v>
                </c:pt>
                <c:pt idx="99">
                  <c:v>2.8819354838709677</c:v>
                </c:pt>
                <c:pt idx="100">
                  <c:v>2.9864516129032261</c:v>
                </c:pt>
                <c:pt idx="101">
                  <c:v>2.9864516129032261</c:v>
                </c:pt>
                <c:pt idx="102">
                  <c:v>3.0909677419354842</c:v>
                </c:pt>
                <c:pt idx="103">
                  <c:v>3.1954838709677427</c:v>
                </c:pt>
                <c:pt idx="104">
                  <c:v>3.3000000000000003</c:v>
                </c:pt>
                <c:pt idx="105">
                  <c:v>3.5087096774193558</c:v>
                </c:pt>
                <c:pt idx="106">
                  <c:v>3.6132258064516134</c:v>
                </c:pt>
                <c:pt idx="107">
                  <c:v>3.6132258064516134</c:v>
                </c:pt>
                <c:pt idx="108">
                  <c:v>3.7174193548387104</c:v>
                </c:pt>
                <c:pt idx="109">
                  <c:v>3.6129032258064524</c:v>
                </c:pt>
                <c:pt idx="110">
                  <c:v>3.7174193548387104</c:v>
                </c:pt>
                <c:pt idx="111">
                  <c:v>3.7174193548387104</c:v>
                </c:pt>
                <c:pt idx="112">
                  <c:v>3.6129032258064528</c:v>
                </c:pt>
                <c:pt idx="113">
                  <c:v>3.6129032258064528</c:v>
                </c:pt>
                <c:pt idx="114">
                  <c:v>3.5087096774193562</c:v>
                </c:pt>
                <c:pt idx="115">
                  <c:v>3.6129032258064528</c:v>
                </c:pt>
                <c:pt idx="116">
                  <c:v>3.6129032258064528</c:v>
                </c:pt>
                <c:pt idx="117">
                  <c:v>3.6129032258064533</c:v>
                </c:pt>
                <c:pt idx="118">
                  <c:v>3.6129032258064533</c:v>
                </c:pt>
                <c:pt idx="119">
                  <c:v>3.6129032258064528</c:v>
                </c:pt>
                <c:pt idx="120">
                  <c:v>3.6129032258064533</c:v>
                </c:pt>
                <c:pt idx="121">
                  <c:v>3.6129032258064533</c:v>
                </c:pt>
                <c:pt idx="122">
                  <c:v>3.5087096774193562</c:v>
                </c:pt>
                <c:pt idx="123">
                  <c:v>3.6129032258064528</c:v>
                </c:pt>
                <c:pt idx="124">
                  <c:v>3.6129032258064524</c:v>
                </c:pt>
                <c:pt idx="125">
                  <c:v>3.6129032258064528</c:v>
                </c:pt>
                <c:pt idx="126">
                  <c:v>3.6129032258064524</c:v>
                </c:pt>
                <c:pt idx="127">
                  <c:v>3.6129032258064524</c:v>
                </c:pt>
                <c:pt idx="128">
                  <c:v>3.7170967741935494</c:v>
                </c:pt>
                <c:pt idx="129">
                  <c:v>3.8212903225806465</c:v>
                </c:pt>
                <c:pt idx="130">
                  <c:v>4.03</c:v>
                </c:pt>
                <c:pt idx="131">
                  <c:v>4.1341935483870973</c:v>
                </c:pt>
                <c:pt idx="132">
                  <c:v>4.2383870967741952</c:v>
                </c:pt>
                <c:pt idx="133">
                  <c:v>4.2383870967741952</c:v>
                </c:pt>
                <c:pt idx="134">
                  <c:v>4.3425806451612905</c:v>
                </c:pt>
                <c:pt idx="135">
                  <c:v>4.4467741935483875</c:v>
                </c:pt>
                <c:pt idx="136">
                  <c:v>4.4467741935483875</c:v>
                </c:pt>
                <c:pt idx="137">
                  <c:v>4.5509677419354846</c:v>
                </c:pt>
                <c:pt idx="138">
                  <c:v>4.6551612903225807</c:v>
                </c:pt>
                <c:pt idx="139">
                  <c:v>4.6551612903225807</c:v>
                </c:pt>
                <c:pt idx="140">
                  <c:v>4.8638709677419358</c:v>
                </c:pt>
                <c:pt idx="141">
                  <c:v>4.968064516129032</c:v>
                </c:pt>
                <c:pt idx="142">
                  <c:v>5.072258064516129</c:v>
                </c:pt>
                <c:pt idx="143">
                  <c:v>5.3854838709677422</c:v>
                </c:pt>
                <c:pt idx="144">
                  <c:v>5.3854838709677422</c:v>
                </c:pt>
                <c:pt idx="145">
                  <c:v>5.4896774193548392</c:v>
                </c:pt>
                <c:pt idx="146">
                  <c:v>5.3854838709677413</c:v>
                </c:pt>
                <c:pt idx="147">
                  <c:v>5.4900000000000011</c:v>
                </c:pt>
                <c:pt idx="148">
                  <c:v>5.5945161290322591</c:v>
                </c:pt>
                <c:pt idx="149">
                  <c:v>5.6987096774193553</c:v>
                </c:pt>
                <c:pt idx="150">
                  <c:v>5.8029032258064523</c:v>
                </c:pt>
                <c:pt idx="151">
                  <c:v>5.8029032258064515</c:v>
                </c:pt>
                <c:pt idx="152">
                  <c:v>5.8029032258064515</c:v>
                </c:pt>
                <c:pt idx="153">
                  <c:v>5.9070967741935485</c:v>
                </c:pt>
                <c:pt idx="154">
                  <c:v>5.9070967741935476</c:v>
                </c:pt>
                <c:pt idx="155">
                  <c:v>5.9070967741935476</c:v>
                </c:pt>
                <c:pt idx="156">
                  <c:v>5.9070967741935476</c:v>
                </c:pt>
                <c:pt idx="157">
                  <c:v>5.9070967741935467</c:v>
                </c:pt>
                <c:pt idx="158">
                  <c:v>5.9070967741935476</c:v>
                </c:pt>
                <c:pt idx="159">
                  <c:v>5.9070967741935467</c:v>
                </c:pt>
                <c:pt idx="160">
                  <c:v>5.9070967741935467</c:v>
                </c:pt>
                <c:pt idx="161">
                  <c:v>5.6983870967741916</c:v>
                </c:pt>
                <c:pt idx="162">
                  <c:v>5.5941935483870964</c:v>
                </c:pt>
                <c:pt idx="163">
                  <c:v>5.49</c:v>
                </c:pt>
                <c:pt idx="164">
                  <c:v>5.5941935483870964</c:v>
                </c:pt>
                <c:pt idx="165">
                  <c:v>5.49</c:v>
                </c:pt>
                <c:pt idx="166">
                  <c:v>5.49</c:v>
                </c:pt>
                <c:pt idx="167">
                  <c:v>5.4899999999999993</c:v>
                </c:pt>
                <c:pt idx="168">
                  <c:v>5.49</c:v>
                </c:pt>
                <c:pt idx="169">
                  <c:v>5.3858064516129032</c:v>
                </c:pt>
                <c:pt idx="170">
                  <c:v>5.3858064516129032</c:v>
                </c:pt>
                <c:pt idx="171">
                  <c:v>5.3858064516129032</c:v>
                </c:pt>
                <c:pt idx="172">
                  <c:v>5.2816129032258061</c:v>
                </c:pt>
                <c:pt idx="173">
                  <c:v>5.17741935483871</c:v>
                </c:pt>
                <c:pt idx="174">
                  <c:v>5.0729032258064519</c:v>
                </c:pt>
                <c:pt idx="175">
                  <c:v>4.9687096774193558</c:v>
                </c:pt>
                <c:pt idx="176">
                  <c:v>4.8645161290322596</c:v>
                </c:pt>
                <c:pt idx="177">
                  <c:v>4.9687096774193558</c:v>
                </c:pt>
                <c:pt idx="178">
                  <c:v>4.8641935483870977</c:v>
                </c:pt>
                <c:pt idx="179">
                  <c:v>4.6554838709677426</c:v>
                </c:pt>
                <c:pt idx="180">
                  <c:v>4.6554838709677426</c:v>
                </c:pt>
                <c:pt idx="181">
                  <c:v>4.5512903225806465</c:v>
                </c:pt>
                <c:pt idx="182">
                  <c:v>4.5512903225806465</c:v>
                </c:pt>
                <c:pt idx="183">
                  <c:v>4.6554838709677426</c:v>
                </c:pt>
                <c:pt idx="184">
                  <c:v>4.6554838709677426</c:v>
                </c:pt>
                <c:pt idx="185">
                  <c:v>4.6554838709677426</c:v>
                </c:pt>
                <c:pt idx="186">
                  <c:v>4.6554838709677426</c:v>
                </c:pt>
                <c:pt idx="187">
                  <c:v>4.7596774193548388</c:v>
                </c:pt>
                <c:pt idx="188">
                  <c:v>4.8641935483870977</c:v>
                </c:pt>
                <c:pt idx="189">
                  <c:v>5.0729032258064519</c:v>
                </c:pt>
                <c:pt idx="190">
                  <c:v>5.0729032258064519</c:v>
                </c:pt>
                <c:pt idx="191">
                  <c:v>5.1774193548387109</c:v>
                </c:pt>
                <c:pt idx="192">
                  <c:v>5.281612903225807</c:v>
                </c:pt>
                <c:pt idx="193">
                  <c:v>5.3858064516129032</c:v>
                </c:pt>
                <c:pt idx="194">
                  <c:v>5.49</c:v>
                </c:pt>
                <c:pt idx="195">
                  <c:v>5.3858064516129032</c:v>
                </c:pt>
                <c:pt idx="196">
                  <c:v>5.4899999999999993</c:v>
                </c:pt>
                <c:pt idx="197">
                  <c:v>5.49</c:v>
                </c:pt>
                <c:pt idx="198">
                  <c:v>5.4899999999999993</c:v>
                </c:pt>
                <c:pt idx="199">
                  <c:v>5.4899999999999993</c:v>
                </c:pt>
                <c:pt idx="200">
                  <c:v>5.5941935483870955</c:v>
                </c:pt>
                <c:pt idx="201">
                  <c:v>5.5941935483870955</c:v>
                </c:pt>
                <c:pt idx="202">
                  <c:v>5.4899999999999993</c:v>
                </c:pt>
                <c:pt idx="203">
                  <c:v>5.5941935483870955</c:v>
                </c:pt>
                <c:pt idx="204">
                  <c:v>5.6983870967741916</c:v>
                </c:pt>
                <c:pt idx="205">
                  <c:v>5.6983870967741916</c:v>
                </c:pt>
                <c:pt idx="206">
                  <c:v>5.8025806451612887</c:v>
                </c:pt>
                <c:pt idx="207">
                  <c:v>5.9067741935483857</c:v>
                </c:pt>
                <c:pt idx="208">
                  <c:v>5.9067741935483857</c:v>
                </c:pt>
                <c:pt idx="209">
                  <c:v>5.9067741935483857</c:v>
                </c:pt>
                <c:pt idx="210">
                  <c:v>5.9067741935483857</c:v>
                </c:pt>
                <c:pt idx="211">
                  <c:v>5.8025806451612896</c:v>
                </c:pt>
                <c:pt idx="212">
                  <c:v>5.9067741935483857</c:v>
                </c:pt>
                <c:pt idx="213">
                  <c:v>5.8025806451612896</c:v>
                </c:pt>
                <c:pt idx="214">
                  <c:v>5.6983870967741925</c:v>
                </c:pt>
                <c:pt idx="215">
                  <c:v>5.6983870967741925</c:v>
                </c:pt>
                <c:pt idx="216">
                  <c:v>5.6983870967741925</c:v>
                </c:pt>
                <c:pt idx="217">
                  <c:v>5.5941935483870964</c:v>
                </c:pt>
                <c:pt idx="218">
                  <c:v>5.5941935483870964</c:v>
                </c:pt>
                <c:pt idx="219">
                  <c:v>5.4896774193548383</c:v>
                </c:pt>
                <c:pt idx="220">
                  <c:v>5.4896774193548392</c:v>
                </c:pt>
                <c:pt idx="221">
                  <c:v>5.3854838709677413</c:v>
                </c:pt>
                <c:pt idx="222">
                  <c:v>5.3854838709677422</c:v>
                </c:pt>
                <c:pt idx="223">
                  <c:v>5.3854838709677422</c:v>
                </c:pt>
                <c:pt idx="224">
                  <c:v>5.3854838709677422</c:v>
                </c:pt>
                <c:pt idx="225">
                  <c:v>5.4900000000000011</c:v>
                </c:pt>
                <c:pt idx="226">
                  <c:v>5.5941935483870964</c:v>
                </c:pt>
                <c:pt idx="227">
                  <c:v>5.8029032258064515</c:v>
                </c:pt>
                <c:pt idx="228">
                  <c:v>5.8029032258064506</c:v>
                </c:pt>
                <c:pt idx="229">
                  <c:v>5.9074193548387086</c:v>
                </c:pt>
                <c:pt idx="230">
                  <c:v>5.9074193548387086</c:v>
                </c:pt>
                <c:pt idx="231">
                  <c:v>5.9074193548387086</c:v>
                </c:pt>
                <c:pt idx="232">
                  <c:v>5.9074193548387086</c:v>
                </c:pt>
                <c:pt idx="233">
                  <c:v>6.0116129032258048</c:v>
                </c:pt>
                <c:pt idx="234">
                  <c:v>6.1161290322580637</c:v>
                </c:pt>
                <c:pt idx="235">
                  <c:v>6.2206451612903217</c:v>
                </c:pt>
                <c:pt idx="236">
                  <c:v>6.3251612903225789</c:v>
                </c:pt>
                <c:pt idx="237">
                  <c:v>6.4296774193548378</c:v>
                </c:pt>
                <c:pt idx="238">
                  <c:v>6.4296774193548387</c:v>
                </c:pt>
                <c:pt idx="239">
                  <c:v>6.5341935483870959</c:v>
                </c:pt>
                <c:pt idx="240">
                  <c:v>6.5341935483870959</c:v>
                </c:pt>
                <c:pt idx="241">
                  <c:v>6.742903225806451</c:v>
                </c:pt>
                <c:pt idx="242">
                  <c:v>6.9516129032258061</c:v>
                </c:pt>
                <c:pt idx="243">
                  <c:v>7.056129032258065</c:v>
                </c:pt>
                <c:pt idx="244">
                  <c:v>7.2648387096774192</c:v>
                </c:pt>
                <c:pt idx="245">
                  <c:v>7.4735483870967743</c:v>
                </c:pt>
                <c:pt idx="246">
                  <c:v>7.6822580645161294</c:v>
                </c:pt>
                <c:pt idx="247">
                  <c:v>7.8909677419354827</c:v>
                </c:pt>
                <c:pt idx="248">
                  <c:v>8.2038709677419348</c:v>
                </c:pt>
                <c:pt idx="249">
                  <c:v>8.308387096774192</c:v>
                </c:pt>
                <c:pt idx="250">
                  <c:v>8.4129032258064509</c:v>
                </c:pt>
                <c:pt idx="251">
                  <c:v>8.4129032258064509</c:v>
                </c:pt>
                <c:pt idx="252">
                  <c:v>8.621612903225806</c:v>
                </c:pt>
                <c:pt idx="253">
                  <c:v>8.621612903225806</c:v>
                </c:pt>
                <c:pt idx="254">
                  <c:v>8.7261290322580649</c:v>
                </c:pt>
                <c:pt idx="255">
                  <c:v>8.7261290322580649</c:v>
                </c:pt>
                <c:pt idx="256">
                  <c:v>8.621612903225806</c:v>
                </c:pt>
                <c:pt idx="257">
                  <c:v>8.7261290322580649</c:v>
                </c:pt>
                <c:pt idx="258">
                  <c:v>8.621935483870967</c:v>
                </c:pt>
                <c:pt idx="259">
                  <c:v>8.621935483870967</c:v>
                </c:pt>
                <c:pt idx="260">
                  <c:v>8.621935483870967</c:v>
                </c:pt>
                <c:pt idx="261">
                  <c:v>8.7264516129032259</c:v>
                </c:pt>
                <c:pt idx="262">
                  <c:v>8.7264516129032259</c:v>
                </c:pt>
                <c:pt idx="263">
                  <c:v>8.7264516129032259</c:v>
                </c:pt>
                <c:pt idx="264">
                  <c:v>8.7264516129032241</c:v>
                </c:pt>
                <c:pt idx="265">
                  <c:v>8.621935483870967</c:v>
                </c:pt>
                <c:pt idx="266">
                  <c:v>8.517419354838708</c:v>
                </c:pt>
                <c:pt idx="267">
                  <c:v>8.4129032258064509</c:v>
                </c:pt>
                <c:pt idx="268">
                  <c:v>8.308387096774192</c:v>
                </c:pt>
                <c:pt idx="269">
                  <c:v>8.3083870967741902</c:v>
                </c:pt>
                <c:pt idx="270">
                  <c:v>8.2038709677419313</c:v>
                </c:pt>
                <c:pt idx="271">
                  <c:v>8.2038709677419313</c:v>
                </c:pt>
                <c:pt idx="272">
                  <c:v>8.0993548387096741</c:v>
                </c:pt>
                <c:pt idx="273">
                  <c:v>7.9948387096774161</c:v>
                </c:pt>
                <c:pt idx="274">
                  <c:v>7.8903225806451571</c:v>
                </c:pt>
                <c:pt idx="275">
                  <c:v>7.7858064516128991</c:v>
                </c:pt>
                <c:pt idx="276">
                  <c:v>7.681290322580641</c:v>
                </c:pt>
                <c:pt idx="277">
                  <c:v>7.472580645161286</c:v>
                </c:pt>
                <c:pt idx="278">
                  <c:v>7.2638709677419309</c:v>
                </c:pt>
                <c:pt idx="279">
                  <c:v>7.0551612903225767</c:v>
                </c:pt>
                <c:pt idx="280">
                  <c:v>7.0551612903225775</c:v>
                </c:pt>
                <c:pt idx="281">
                  <c:v>7.0551612903225784</c:v>
                </c:pt>
                <c:pt idx="282">
                  <c:v>6.9506451612903204</c:v>
                </c:pt>
                <c:pt idx="283">
                  <c:v>6.8461290322580632</c:v>
                </c:pt>
                <c:pt idx="284">
                  <c:v>6.7416129032258052</c:v>
                </c:pt>
                <c:pt idx="285">
                  <c:v>6.6370967741935472</c:v>
                </c:pt>
                <c:pt idx="286">
                  <c:v>6.7416129032258061</c:v>
                </c:pt>
                <c:pt idx="287">
                  <c:v>6.8461290322580641</c:v>
                </c:pt>
                <c:pt idx="288">
                  <c:v>6.7416129032258061</c:v>
                </c:pt>
                <c:pt idx="289">
                  <c:v>6.6370967741935472</c:v>
                </c:pt>
                <c:pt idx="290">
                  <c:v>6.7416129032258061</c:v>
                </c:pt>
                <c:pt idx="291">
                  <c:v>6.532903225806451</c:v>
                </c:pt>
                <c:pt idx="292">
                  <c:v>6.428387096774193</c:v>
                </c:pt>
                <c:pt idx="293">
                  <c:v>6.428387096774193</c:v>
                </c:pt>
                <c:pt idx="294">
                  <c:v>6.532903225806451</c:v>
                </c:pt>
                <c:pt idx="295">
                  <c:v>6.637419354838709</c:v>
                </c:pt>
                <c:pt idx="296">
                  <c:v>6.7419354838709671</c:v>
                </c:pt>
                <c:pt idx="297">
                  <c:v>6.8464516129032251</c:v>
                </c:pt>
                <c:pt idx="298">
                  <c:v>6.9509677419354832</c:v>
                </c:pt>
                <c:pt idx="299">
                  <c:v>6.9509677419354823</c:v>
                </c:pt>
                <c:pt idx="300">
                  <c:v>7.0554838709677421</c:v>
                </c:pt>
                <c:pt idx="301">
                  <c:v>7.16</c:v>
                </c:pt>
                <c:pt idx="302">
                  <c:v>7.3687096774193543</c:v>
                </c:pt>
                <c:pt idx="303">
                  <c:v>7.4732258064516124</c:v>
                </c:pt>
                <c:pt idx="304">
                  <c:v>7.5777419354838704</c:v>
                </c:pt>
                <c:pt idx="305">
                  <c:v>7.6822580645161294</c:v>
                </c:pt>
                <c:pt idx="306">
                  <c:v>7.7867741935483874</c:v>
                </c:pt>
                <c:pt idx="307">
                  <c:v>7.8912903225806454</c:v>
                </c:pt>
                <c:pt idx="308">
                  <c:v>7.9958064516129035</c:v>
                </c:pt>
                <c:pt idx="309">
                  <c:v>8.1003225806451606</c:v>
                </c:pt>
                <c:pt idx="310">
                  <c:v>8.1003225806451606</c:v>
                </c:pt>
                <c:pt idx="311">
                  <c:v>8.2045161290322568</c:v>
                </c:pt>
                <c:pt idx="312">
                  <c:v>8.2045161290322568</c:v>
                </c:pt>
                <c:pt idx="313">
                  <c:v>8.2045161290322568</c:v>
                </c:pt>
                <c:pt idx="314">
                  <c:v>8.4132258064516137</c:v>
                </c:pt>
                <c:pt idx="315">
                  <c:v>8.517741935483869</c:v>
                </c:pt>
                <c:pt idx="316">
                  <c:v>8.622258064516128</c:v>
                </c:pt>
                <c:pt idx="317">
                  <c:v>8.7264516129032259</c:v>
                </c:pt>
                <c:pt idx="318">
                  <c:v>8.7264516129032259</c:v>
                </c:pt>
                <c:pt idx="319">
                  <c:v>8.8309677419354831</c:v>
                </c:pt>
                <c:pt idx="320">
                  <c:v>8.935483870967742</c:v>
                </c:pt>
                <c:pt idx="321">
                  <c:v>8.935483870967742</c:v>
                </c:pt>
                <c:pt idx="322">
                  <c:v>9.2483870967741915</c:v>
                </c:pt>
                <c:pt idx="323">
                  <c:v>9.3529032258064504</c:v>
                </c:pt>
                <c:pt idx="324">
                  <c:v>9.4574193548387075</c:v>
                </c:pt>
                <c:pt idx="325">
                  <c:v>9.5616129032258055</c:v>
                </c:pt>
                <c:pt idx="326">
                  <c:v>9.5616129032258055</c:v>
                </c:pt>
                <c:pt idx="327">
                  <c:v>9.5616129032258055</c:v>
                </c:pt>
                <c:pt idx="328">
                  <c:v>9.5616129032258055</c:v>
                </c:pt>
                <c:pt idx="329">
                  <c:v>9.5616129032258055</c:v>
                </c:pt>
                <c:pt idx="330">
                  <c:v>9.6661290322580644</c:v>
                </c:pt>
                <c:pt idx="331">
                  <c:v>9.6661290322580644</c:v>
                </c:pt>
                <c:pt idx="332">
                  <c:v>9.6661290322580644</c:v>
                </c:pt>
                <c:pt idx="333">
                  <c:v>9.5619354838709665</c:v>
                </c:pt>
                <c:pt idx="334">
                  <c:v>9.4574193548387075</c:v>
                </c:pt>
                <c:pt idx="335">
                  <c:v>9.4574193548387075</c:v>
                </c:pt>
                <c:pt idx="336">
                  <c:v>9.3529032258064504</c:v>
                </c:pt>
                <c:pt idx="337">
                  <c:v>9.3529032258064504</c:v>
                </c:pt>
                <c:pt idx="338">
                  <c:v>9.2483870967741915</c:v>
                </c:pt>
                <c:pt idx="339">
                  <c:v>9.1438709677419325</c:v>
                </c:pt>
                <c:pt idx="340">
                  <c:v>9.1438709677419325</c:v>
                </c:pt>
                <c:pt idx="341">
                  <c:v>9.1438709677419325</c:v>
                </c:pt>
                <c:pt idx="342">
                  <c:v>9.0396774193548382</c:v>
                </c:pt>
                <c:pt idx="343">
                  <c:v>8.9351612903225792</c:v>
                </c:pt>
                <c:pt idx="344">
                  <c:v>9.0396774193548382</c:v>
                </c:pt>
                <c:pt idx="345">
                  <c:v>8.9354838709677402</c:v>
                </c:pt>
                <c:pt idx="346">
                  <c:v>8.8309677419354813</c:v>
                </c:pt>
                <c:pt idx="347">
                  <c:v>8.7264516129032241</c:v>
                </c:pt>
                <c:pt idx="348">
                  <c:v>8.517741935483869</c:v>
                </c:pt>
                <c:pt idx="349">
                  <c:v>8.6219354838709652</c:v>
                </c:pt>
                <c:pt idx="350">
                  <c:v>8.6219354838709652</c:v>
                </c:pt>
                <c:pt idx="351">
                  <c:v>8.6219354838709652</c:v>
                </c:pt>
                <c:pt idx="352">
                  <c:v>8.621935483870967</c:v>
                </c:pt>
                <c:pt idx="353">
                  <c:v>8.517741935483869</c:v>
                </c:pt>
                <c:pt idx="354">
                  <c:v>8.517741935483869</c:v>
                </c:pt>
                <c:pt idx="355">
                  <c:v>8.621935483870967</c:v>
                </c:pt>
                <c:pt idx="356">
                  <c:v>8.621935483870967</c:v>
                </c:pt>
                <c:pt idx="357">
                  <c:v>8.621935483870967</c:v>
                </c:pt>
                <c:pt idx="358">
                  <c:v>8.7261290322580649</c:v>
                </c:pt>
                <c:pt idx="359">
                  <c:v>8.7261290322580631</c:v>
                </c:pt>
                <c:pt idx="360">
                  <c:v>8.7261290322580631</c:v>
                </c:pt>
                <c:pt idx="361">
                  <c:v>8.8303225806451611</c:v>
                </c:pt>
                <c:pt idx="362">
                  <c:v>8.9345161290322572</c:v>
                </c:pt>
                <c:pt idx="363">
                  <c:v>8.9345161290322572</c:v>
                </c:pt>
                <c:pt idx="364">
                  <c:v>8.9345161290322572</c:v>
                </c:pt>
                <c:pt idx="365">
                  <c:v>9.0390322580645144</c:v>
                </c:pt>
                <c:pt idx="366">
                  <c:v>9.0390322580645144</c:v>
                </c:pt>
                <c:pt idx="367">
                  <c:v>9.2477419354838695</c:v>
                </c:pt>
                <c:pt idx="368">
                  <c:v>9.3519354838709674</c:v>
                </c:pt>
                <c:pt idx="369">
                  <c:v>9.4564516129032246</c:v>
                </c:pt>
                <c:pt idx="370">
                  <c:v>9.5609677419354835</c:v>
                </c:pt>
                <c:pt idx="371">
                  <c:v>9.6651612903225814</c:v>
                </c:pt>
                <c:pt idx="372">
                  <c:v>9.7696774193548368</c:v>
                </c:pt>
                <c:pt idx="373">
                  <c:v>9.7696774193548386</c:v>
                </c:pt>
                <c:pt idx="374">
                  <c:v>9.8741935483870957</c:v>
                </c:pt>
                <c:pt idx="375">
                  <c:v>9.8741935483870975</c:v>
                </c:pt>
                <c:pt idx="376">
                  <c:v>9.7696774193548368</c:v>
                </c:pt>
                <c:pt idx="377">
                  <c:v>9.874193548387094</c:v>
                </c:pt>
                <c:pt idx="378">
                  <c:v>9.9787096774193529</c:v>
                </c:pt>
                <c:pt idx="379">
                  <c:v>10.08322580645161</c:v>
                </c:pt>
                <c:pt idx="380">
                  <c:v>9.9790322580645157</c:v>
                </c:pt>
                <c:pt idx="381">
                  <c:v>9.9790322580645174</c:v>
                </c:pt>
                <c:pt idx="382">
                  <c:v>9.9790322580645174</c:v>
                </c:pt>
                <c:pt idx="383">
                  <c:v>9.9790322580645157</c:v>
                </c:pt>
                <c:pt idx="384">
                  <c:v>9.9790322580645157</c:v>
                </c:pt>
                <c:pt idx="385">
                  <c:v>9.8745161290322567</c:v>
                </c:pt>
                <c:pt idx="386">
                  <c:v>9.7703225806451606</c:v>
                </c:pt>
                <c:pt idx="387">
                  <c:v>9.5616129032258055</c:v>
                </c:pt>
                <c:pt idx="388">
                  <c:v>9.5616129032258055</c:v>
                </c:pt>
                <c:pt idx="389">
                  <c:v>9.4574193548387093</c:v>
                </c:pt>
                <c:pt idx="390">
                  <c:v>9.4574193548387093</c:v>
                </c:pt>
                <c:pt idx="391">
                  <c:v>9.4574193548387093</c:v>
                </c:pt>
                <c:pt idx="392">
                  <c:v>9.3532258064516132</c:v>
                </c:pt>
                <c:pt idx="393">
                  <c:v>9.2490322580645152</c:v>
                </c:pt>
                <c:pt idx="394">
                  <c:v>9.249032258064517</c:v>
                </c:pt>
                <c:pt idx="395">
                  <c:v>9.2490322580645152</c:v>
                </c:pt>
                <c:pt idx="396">
                  <c:v>9.2490322580645152</c:v>
                </c:pt>
                <c:pt idx="397">
                  <c:v>9.2490322580645152</c:v>
                </c:pt>
                <c:pt idx="398">
                  <c:v>9.1448387096774191</c:v>
                </c:pt>
                <c:pt idx="399">
                  <c:v>9.0406451612903229</c:v>
                </c:pt>
                <c:pt idx="400">
                  <c:v>9.0406451612903229</c:v>
                </c:pt>
                <c:pt idx="401">
                  <c:v>9.0406451612903229</c:v>
                </c:pt>
                <c:pt idx="402">
                  <c:v>8.936451612903225</c:v>
                </c:pt>
                <c:pt idx="403">
                  <c:v>8.936451612903225</c:v>
                </c:pt>
                <c:pt idx="404">
                  <c:v>8.936451612903225</c:v>
                </c:pt>
                <c:pt idx="405">
                  <c:v>8.936451612903225</c:v>
                </c:pt>
                <c:pt idx="406">
                  <c:v>8.936451612903225</c:v>
                </c:pt>
                <c:pt idx="407">
                  <c:v>9.0409677419354839</c:v>
                </c:pt>
                <c:pt idx="408">
                  <c:v>9.0409677419354839</c:v>
                </c:pt>
                <c:pt idx="409">
                  <c:v>9.0409677419354839</c:v>
                </c:pt>
                <c:pt idx="410">
                  <c:v>9.0409677419354839</c:v>
                </c:pt>
                <c:pt idx="411">
                  <c:v>9.0409677419354839</c:v>
                </c:pt>
                <c:pt idx="412">
                  <c:v>8.936451612903225</c:v>
                </c:pt>
                <c:pt idx="413">
                  <c:v>8.8319354838709661</c:v>
                </c:pt>
                <c:pt idx="414">
                  <c:v>8.7274193548387089</c:v>
                </c:pt>
                <c:pt idx="415">
                  <c:v>8.7274193548387089</c:v>
                </c:pt>
                <c:pt idx="416">
                  <c:v>8.8319354838709661</c:v>
                </c:pt>
                <c:pt idx="417">
                  <c:v>8.7274193548387089</c:v>
                </c:pt>
                <c:pt idx="418">
                  <c:v>8.8319354838709661</c:v>
                </c:pt>
                <c:pt idx="419">
                  <c:v>8.8319354838709661</c:v>
                </c:pt>
                <c:pt idx="420">
                  <c:v>8.8319354838709661</c:v>
                </c:pt>
                <c:pt idx="421">
                  <c:v>8.936129032258064</c:v>
                </c:pt>
                <c:pt idx="422">
                  <c:v>8.936129032258064</c:v>
                </c:pt>
                <c:pt idx="423">
                  <c:v>9.0403225806451619</c:v>
                </c:pt>
                <c:pt idx="424">
                  <c:v>9.1445161290322581</c:v>
                </c:pt>
                <c:pt idx="425">
                  <c:v>9.1445161290322563</c:v>
                </c:pt>
                <c:pt idx="426">
                  <c:v>9.2487096774193542</c:v>
                </c:pt>
                <c:pt idx="427">
                  <c:v>9.3529032258064504</c:v>
                </c:pt>
                <c:pt idx="428">
                  <c:v>9.4570967741935466</c:v>
                </c:pt>
                <c:pt idx="429">
                  <c:v>9.5612903225806463</c:v>
                </c:pt>
                <c:pt idx="430">
                  <c:v>9.6654838709677424</c:v>
                </c:pt>
                <c:pt idx="431">
                  <c:v>9.7696774193548386</c:v>
                </c:pt>
                <c:pt idx="432">
                  <c:v>9.8738709677419365</c:v>
                </c:pt>
                <c:pt idx="433">
                  <c:v>9.8738709677419365</c:v>
                </c:pt>
                <c:pt idx="434">
                  <c:v>9.8738709677419347</c:v>
                </c:pt>
                <c:pt idx="435">
                  <c:v>9.9780645161290327</c:v>
                </c:pt>
                <c:pt idx="436">
                  <c:v>10.082258064516129</c:v>
                </c:pt>
                <c:pt idx="437">
                  <c:v>10.186451612903225</c:v>
                </c:pt>
                <c:pt idx="438">
                  <c:v>10.186451612903225</c:v>
                </c:pt>
                <c:pt idx="439">
                  <c:v>10.186451612903225</c:v>
                </c:pt>
                <c:pt idx="440">
                  <c:v>10.186451612903225</c:v>
                </c:pt>
                <c:pt idx="441">
                  <c:v>10.186451612903225</c:v>
                </c:pt>
                <c:pt idx="442">
                  <c:v>10.186451612903225</c:v>
                </c:pt>
                <c:pt idx="443">
                  <c:v>10.395161290322578</c:v>
                </c:pt>
                <c:pt idx="444">
                  <c:v>10.499677419354837</c:v>
                </c:pt>
                <c:pt idx="445">
                  <c:v>10.604193548387094</c:v>
                </c:pt>
                <c:pt idx="446">
                  <c:v>10.604193548387096</c:v>
                </c:pt>
                <c:pt idx="447">
                  <c:v>10.604193548387096</c:v>
                </c:pt>
                <c:pt idx="448">
                  <c:v>10.708709677419353</c:v>
                </c:pt>
                <c:pt idx="449">
                  <c:v>10.708709677419355</c:v>
                </c:pt>
                <c:pt idx="450">
                  <c:v>10.604193548387096</c:v>
                </c:pt>
                <c:pt idx="451">
                  <c:v>10.812903225806451</c:v>
                </c:pt>
                <c:pt idx="452">
                  <c:v>10.812903225806453</c:v>
                </c:pt>
                <c:pt idx="453">
                  <c:v>10.812903225806453</c:v>
                </c:pt>
                <c:pt idx="454">
                  <c:v>10.604193548387098</c:v>
                </c:pt>
                <c:pt idx="455">
                  <c:v>10.5</c:v>
                </c:pt>
                <c:pt idx="456">
                  <c:v>10.395483870967741</c:v>
                </c:pt>
                <c:pt idx="457">
                  <c:v>10.291290322580647</c:v>
                </c:pt>
                <c:pt idx="458">
                  <c:v>10.291290322580647</c:v>
                </c:pt>
                <c:pt idx="459">
                  <c:v>10.291290322580645</c:v>
                </c:pt>
                <c:pt idx="460">
                  <c:v>10.291290322580647</c:v>
                </c:pt>
                <c:pt idx="461">
                  <c:v>10.291290322580647</c:v>
                </c:pt>
                <c:pt idx="462">
                  <c:v>10.291290322580648</c:v>
                </c:pt>
                <c:pt idx="463">
                  <c:v>10.291290322580648</c:v>
                </c:pt>
                <c:pt idx="464">
                  <c:v>10.395483870967743</c:v>
                </c:pt>
                <c:pt idx="465">
                  <c:v>10.499677419354841</c:v>
                </c:pt>
                <c:pt idx="466">
                  <c:v>10.499677419354839</c:v>
                </c:pt>
                <c:pt idx="467">
                  <c:v>10.499677419354839</c:v>
                </c:pt>
                <c:pt idx="468">
                  <c:v>10.499677419354839</c:v>
                </c:pt>
                <c:pt idx="469">
                  <c:v>10.708387096774194</c:v>
                </c:pt>
                <c:pt idx="470">
                  <c:v>10.812580645161292</c:v>
                </c:pt>
                <c:pt idx="471">
                  <c:v>11.021290322580645</c:v>
                </c:pt>
                <c:pt idx="472">
                  <c:v>11.230000000000002</c:v>
                </c:pt>
                <c:pt idx="473">
                  <c:v>11.438709677419357</c:v>
                </c:pt>
                <c:pt idx="474">
                  <c:v>11.438709677419357</c:v>
                </c:pt>
                <c:pt idx="475">
                  <c:v>11.438709677419357</c:v>
                </c:pt>
                <c:pt idx="476">
                  <c:v>11.542903225806453</c:v>
                </c:pt>
                <c:pt idx="477">
                  <c:v>11.64709677419355</c:v>
                </c:pt>
                <c:pt idx="478">
                  <c:v>11.751290322580648</c:v>
                </c:pt>
                <c:pt idx="479">
                  <c:v>11.751290322580648</c:v>
                </c:pt>
                <c:pt idx="480">
                  <c:v>11.855483870967745</c:v>
                </c:pt>
                <c:pt idx="481">
                  <c:v>11.96</c:v>
                </c:pt>
                <c:pt idx="482">
                  <c:v>11.855483870967745</c:v>
                </c:pt>
                <c:pt idx="483">
                  <c:v>11.960000000000003</c:v>
                </c:pt>
                <c:pt idx="484">
                  <c:v>11.960000000000003</c:v>
                </c:pt>
                <c:pt idx="485">
                  <c:v>12.064516129032262</c:v>
                </c:pt>
                <c:pt idx="486">
                  <c:v>12.064516129032262</c:v>
                </c:pt>
                <c:pt idx="487">
                  <c:v>12.169032258064519</c:v>
                </c:pt>
                <c:pt idx="488">
                  <c:v>12.273225806451615</c:v>
                </c:pt>
                <c:pt idx="489">
                  <c:v>12.169032258064519</c:v>
                </c:pt>
                <c:pt idx="490">
                  <c:v>12.169032258064519</c:v>
                </c:pt>
                <c:pt idx="491">
                  <c:v>12.169032258064519</c:v>
                </c:pt>
                <c:pt idx="492">
                  <c:v>12.064838709677421</c:v>
                </c:pt>
                <c:pt idx="493">
                  <c:v>11.960645161290323</c:v>
                </c:pt>
                <c:pt idx="494">
                  <c:v>11.960645161290323</c:v>
                </c:pt>
                <c:pt idx="495">
                  <c:v>11.960645161290323</c:v>
                </c:pt>
                <c:pt idx="496">
                  <c:v>12.065161290322584</c:v>
                </c:pt>
                <c:pt idx="497">
                  <c:v>12.065161290322584</c:v>
                </c:pt>
                <c:pt idx="498">
                  <c:v>12.065161290322584</c:v>
                </c:pt>
                <c:pt idx="499">
                  <c:v>12.065161290322584</c:v>
                </c:pt>
                <c:pt idx="500">
                  <c:v>11.960645161290325</c:v>
                </c:pt>
                <c:pt idx="501">
                  <c:v>11.960645161290325</c:v>
                </c:pt>
                <c:pt idx="502">
                  <c:v>11.856129032258069</c:v>
                </c:pt>
                <c:pt idx="503">
                  <c:v>11.856129032258069</c:v>
                </c:pt>
                <c:pt idx="504">
                  <c:v>11.960322580645164</c:v>
                </c:pt>
                <c:pt idx="505">
                  <c:v>12.064838709677423</c:v>
                </c:pt>
                <c:pt idx="506">
                  <c:v>12.169032258064519</c:v>
                </c:pt>
                <c:pt idx="507">
                  <c:v>12.273548387096776</c:v>
                </c:pt>
                <c:pt idx="508">
                  <c:v>12.273548387096776</c:v>
                </c:pt>
                <c:pt idx="509">
                  <c:v>12.273548387096776</c:v>
                </c:pt>
                <c:pt idx="510">
                  <c:v>12.482258064516133</c:v>
                </c:pt>
                <c:pt idx="511">
                  <c:v>12.482258064516133</c:v>
                </c:pt>
                <c:pt idx="512">
                  <c:v>12.586451612903229</c:v>
                </c:pt>
                <c:pt idx="513">
                  <c:v>12.586451612903229</c:v>
                </c:pt>
                <c:pt idx="514">
                  <c:v>12.586451612903231</c:v>
                </c:pt>
                <c:pt idx="515">
                  <c:v>12.690645161290329</c:v>
                </c:pt>
                <c:pt idx="516">
                  <c:v>12.794838709677425</c:v>
                </c:pt>
                <c:pt idx="517">
                  <c:v>12.899032258064521</c:v>
                </c:pt>
                <c:pt idx="518">
                  <c:v>13.003225806451619</c:v>
                </c:pt>
                <c:pt idx="519">
                  <c:v>13.003225806451619</c:v>
                </c:pt>
                <c:pt idx="520">
                  <c:v>13.107419354838715</c:v>
                </c:pt>
                <c:pt idx="521">
                  <c:v>13.107419354838715</c:v>
                </c:pt>
                <c:pt idx="522">
                  <c:v>13.107419354838715</c:v>
                </c:pt>
                <c:pt idx="523">
                  <c:v>13.211612903225815</c:v>
                </c:pt>
                <c:pt idx="524">
                  <c:v>13.211612903225811</c:v>
                </c:pt>
                <c:pt idx="525">
                  <c:v>13.211612903225811</c:v>
                </c:pt>
                <c:pt idx="526">
                  <c:v>13.211612903225811</c:v>
                </c:pt>
                <c:pt idx="527">
                  <c:v>13.002903225806456</c:v>
                </c:pt>
                <c:pt idx="528">
                  <c:v>13.107419354838715</c:v>
                </c:pt>
                <c:pt idx="529">
                  <c:v>13.107419354838715</c:v>
                </c:pt>
                <c:pt idx="530">
                  <c:v>13.107419354838713</c:v>
                </c:pt>
                <c:pt idx="531">
                  <c:v>13.21193548387097</c:v>
                </c:pt>
                <c:pt idx="532">
                  <c:v>13.211935483870972</c:v>
                </c:pt>
                <c:pt idx="533">
                  <c:v>13.21193548387097</c:v>
                </c:pt>
                <c:pt idx="534">
                  <c:v>13.211935483870972</c:v>
                </c:pt>
                <c:pt idx="535">
                  <c:v>13.107741935483876</c:v>
                </c:pt>
                <c:pt idx="536">
                  <c:v>13.003225806451617</c:v>
                </c:pt>
                <c:pt idx="537">
                  <c:v>13.107741935483876</c:v>
                </c:pt>
                <c:pt idx="538">
                  <c:v>13.107741935483876</c:v>
                </c:pt>
                <c:pt idx="539">
                  <c:v>13.316451612903231</c:v>
                </c:pt>
                <c:pt idx="540">
                  <c:v>13.316451612903231</c:v>
                </c:pt>
                <c:pt idx="541">
                  <c:v>13.420645161290327</c:v>
                </c:pt>
                <c:pt idx="542">
                  <c:v>13.420645161290327</c:v>
                </c:pt>
                <c:pt idx="543">
                  <c:v>13.629354838709681</c:v>
                </c:pt>
                <c:pt idx="544">
                  <c:v>13.629354838709681</c:v>
                </c:pt>
                <c:pt idx="545">
                  <c:v>13.524838709677422</c:v>
                </c:pt>
                <c:pt idx="546">
                  <c:v>13.420645161290325</c:v>
                </c:pt>
                <c:pt idx="547">
                  <c:v>13.420645161290325</c:v>
                </c:pt>
                <c:pt idx="548">
                  <c:v>13.420645161290325</c:v>
                </c:pt>
                <c:pt idx="549">
                  <c:v>13.316451612903228</c:v>
                </c:pt>
                <c:pt idx="550">
                  <c:v>13.21225806451613</c:v>
                </c:pt>
                <c:pt idx="551">
                  <c:v>13.212258064516131</c:v>
                </c:pt>
                <c:pt idx="552">
                  <c:v>13.212258064516131</c:v>
                </c:pt>
                <c:pt idx="553">
                  <c:v>13.212258064516131</c:v>
                </c:pt>
                <c:pt idx="554">
                  <c:v>13.31677419354839</c:v>
                </c:pt>
                <c:pt idx="555">
                  <c:v>13.420967741935488</c:v>
                </c:pt>
                <c:pt idx="556">
                  <c:v>13.525483870967749</c:v>
                </c:pt>
                <c:pt idx="557">
                  <c:v>13.630000000000004</c:v>
                </c:pt>
                <c:pt idx="558">
                  <c:v>13.942903225806456</c:v>
                </c:pt>
                <c:pt idx="559">
                  <c:v>13.942903225806456</c:v>
                </c:pt>
                <c:pt idx="560">
                  <c:v>13.942903225806456</c:v>
                </c:pt>
                <c:pt idx="561">
                  <c:v>13.942903225806456</c:v>
                </c:pt>
                <c:pt idx="562">
                  <c:v>13.942903225806457</c:v>
                </c:pt>
                <c:pt idx="563">
                  <c:v>14.047419354838716</c:v>
                </c:pt>
                <c:pt idx="564">
                  <c:v>14.151935483870975</c:v>
                </c:pt>
                <c:pt idx="565">
                  <c:v>14.047419354838716</c:v>
                </c:pt>
                <c:pt idx="566">
                  <c:v>13.838709677419361</c:v>
                </c:pt>
                <c:pt idx="567">
                  <c:v>13.838709677419361</c:v>
                </c:pt>
                <c:pt idx="568">
                  <c:v>13.838709677419361</c:v>
                </c:pt>
                <c:pt idx="569">
                  <c:v>13.734193548387102</c:v>
                </c:pt>
                <c:pt idx="570">
                  <c:v>13.630000000000008</c:v>
                </c:pt>
                <c:pt idx="571">
                  <c:v>13.734516129032265</c:v>
                </c:pt>
                <c:pt idx="572">
                  <c:v>13.630322580645167</c:v>
                </c:pt>
                <c:pt idx="573">
                  <c:v>13.734838709677426</c:v>
                </c:pt>
                <c:pt idx="574">
                  <c:v>13.63064516129033</c:v>
                </c:pt>
                <c:pt idx="575">
                  <c:v>13.839354838709685</c:v>
                </c:pt>
                <c:pt idx="576">
                  <c:v>13.839354838709685</c:v>
                </c:pt>
                <c:pt idx="577">
                  <c:v>14.04806451612904</c:v>
                </c:pt>
                <c:pt idx="578">
                  <c:v>14.152580645161297</c:v>
                </c:pt>
                <c:pt idx="579">
                  <c:v>14.152580645161299</c:v>
                </c:pt>
                <c:pt idx="580">
                  <c:v>14.256774193548393</c:v>
                </c:pt>
                <c:pt idx="581">
                  <c:v>14.256774193548393</c:v>
                </c:pt>
                <c:pt idx="582">
                  <c:v>14.256774193548393</c:v>
                </c:pt>
                <c:pt idx="583">
                  <c:v>14.256774193548393</c:v>
                </c:pt>
                <c:pt idx="584">
                  <c:v>14.256774193548393</c:v>
                </c:pt>
                <c:pt idx="585">
                  <c:v>14.152258064516136</c:v>
                </c:pt>
                <c:pt idx="586">
                  <c:v>14.256774193548393</c:v>
                </c:pt>
                <c:pt idx="587">
                  <c:v>14.152258064516136</c:v>
                </c:pt>
                <c:pt idx="588">
                  <c:v>14.256451612903232</c:v>
                </c:pt>
                <c:pt idx="589">
                  <c:v>14.152258064516136</c:v>
                </c:pt>
                <c:pt idx="590">
                  <c:v>14.152258064516136</c:v>
                </c:pt>
                <c:pt idx="591">
                  <c:v>14.256774193548393</c:v>
                </c:pt>
                <c:pt idx="592">
                  <c:v>14.361290322580652</c:v>
                </c:pt>
                <c:pt idx="593">
                  <c:v>14.465483870967748</c:v>
                </c:pt>
                <c:pt idx="594">
                  <c:v>14.465483870967748</c:v>
                </c:pt>
                <c:pt idx="595">
                  <c:v>14.36096774193549</c:v>
                </c:pt>
                <c:pt idx="596">
                  <c:v>14.36096774193549</c:v>
                </c:pt>
                <c:pt idx="597">
                  <c:v>14.465161290322586</c:v>
                </c:pt>
                <c:pt idx="598">
                  <c:v>14.569677419354843</c:v>
                </c:pt>
                <c:pt idx="599">
                  <c:v>14.465161290322587</c:v>
                </c:pt>
                <c:pt idx="600">
                  <c:v>14.36096774193549</c:v>
                </c:pt>
                <c:pt idx="601">
                  <c:v>14.256451612903231</c:v>
                </c:pt>
                <c:pt idx="602">
                  <c:v>14.256451612903232</c:v>
                </c:pt>
                <c:pt idx="603">
                  <c:v>14.151935483870975</c:v>
                </c:pt>
                <c:pt idx="604">
                  <c:v>14.151935483870975</c:v>
                </c:pt>
                <c:pt idx="605">
                  <c:v>14.151935483870975</c:v>
                </c:pt>
                <c:pt idx="606">
                  <c:v>14.047741935483879</c:v>
                </c:pt>
                <c:pt idx="607">
                  <c:v>14.152258064516138</c:v>
                </c:pt>
                <c:pt idx="608">
                  <c:v>14.152258064516138</c:v>
                </c:pt>
                <c:pt idx="609">
                  <c:v>14.256451612903232</c:v>
                </c:pt>
                <c:pt idx="610">
                  <c:v>14.360967741935491</c:v>
                </c:pt>
                <c:pt idx="611">
                  <c:v>14.46548387096775</c:v>
                </c:pt>
                <c:pt idx="612">
                  <c:v>14.778387096774201</c:v>
                </c:pt>
                <c:pt idx="613">
                  <c:v>14.882903225806459</c:v>
                </c:pt>
                <c:pt idx="614">
                  <c:v>15.196129032258071</c:v>
                </c:pt>
                <c:pt idx="615">
                  <c:v>15.30064516129033</c:v>
                </c:pt>
                <c:pt idx="616">
                  <c:v>15.405161290322587</c:v>
                </c:pt>
                <c:pt idx="617">
                  <c:v>15.405161290322589</c:v>
                </c:pt>
                <c:pt idx="618">
                  <c:v>15.61387096774194</c:v>
                </c:pt>
                <c:pt idx="619">
                  <c:v>15.405161290322587</c:v>
                </c:pt>
                <c:pt idx="620">
                  <c:v>15.405161290322587</c:v>
                </c:pt>
                <c:pt idx="621">
                  <c:v>15.300645161290328</c:v>
                </c:pt>
                <c:pt idx="622">
                  <c:v>15.196129032258071</c:v>
                </c:pt>
                <c:pt idx="623">
                  <c:v>15.091612903225814</c:v>
                </c:pt>
                <c:pt idx="624">
                  <c:v>14.882903225806459</c:v>
                </c:pt>
                <c:pt idx="625">
                  <c:v>14.778387096774201</c:v>
                </c:pt>
                <c:pt idx="626">
                  <c:v>14.882903225806459</c:v>
                </c:pt>
                <c:pt idx="627">
                  <c:v>14.882903225806459</c:v>
                </c:pt>
                <c:pt idx="628">
                  <c:v>14.88290322580646</c:v>
                </c:pt>
                <c:pt idx="629">
                  <c:v>14.882903225806459</c:v>
                </c:pt>
                <c:pt idx="630">
                  <c:v>14.987419354838718</c:v>
                </c:pt>
                <c:pt idx="631">
                  <c:v>15.196129032258073</c:v>
                </c:pt>
                <c:pt idx="632">
                  <c:v>15.300645161290332</c:v>
                </c:pt>
                <c:pt idx="633">
                  <c:v>15.40483870967743</c:v>
                </c:pt>
                <c:pt idx="634">
                  <c:v>15.509354838709687</c:v>
                </c:pt>
                <c:pt idx="635">
                  <c:v>15.509354838709687</c:v>
                </c:pt>
                <c:pt idx="636">
                  <c:v>15.613548387096783</c:v>
                </c:pt>
                <c:pt idx="637">
                  <c:v>15.717741935483879</c:v>
                </c:pt>
                <c:pt idx="638">
                  <c:v>15.717741935483877</c:v>
                </c:pt>
                <c:pt idx="639">
                  <c:v>15.717741935483877</c:v>
                </c:pt>
                <c:pt idx="640">
                  <c:v>15.613548387096781</c:v>
                </c:pt>
                <c:pt idx="641">
                  <c:v>15.613548387096781</c:v>
                </c:pt>
                <c:pt idx="642">
                  <c:v>15.50903225806452</c:v>
                </c:pt>
                <c:pt idx="643">
                  <c:v>15.300322580645167</c:v>
                </c:pt>
                <c:pt idx="644">
                  <c:v>15.300322580645167</c:v>
                </c:pt>
                <c:pt idx="645">
                  <c:v>14.987096774193555</c:v>
                </c:pt>
                <c:pt idx="646">
                  <c:v>14.882580645161298</c:v>
                </c:pt>
                <c:pt idx="647">
                  <c:v>14.77806451612904</c:v>
                </c:pt>
                <c:pt idx="648">
                  <c:v>14.673548387096782</c:v>
                </c:pt>
                <c:pt idx="649">
                  <c:v>14.569354838709685</c:v>
                </c:pt>
                <c:pt idx="650">
                  <c:v>14.778064516129042</c:v>
                </c:pt>
                <c:pt idx="651">
                  <c:v>14.77806451612904</c:v>
                </c:pt>
                <c:pt idx="652">
                  <c:v>14.882580645161299</c:v>
                </c:pt>
                <c:pt idx="653">
                  <c:v>14.987096774193557</c:v>
                </c:pt>
                <c:pt idx="654">
                  <c:v>15.19580645161291</c:v>
                </c:pt>
                <c:pt idx="655">
                  <c:v>15.300322580645169</c:v>
                </c:pt>
                <c:pt idx="656">
                  <c:v>15.509032258064522</c:v>
                </c:pt>
                <c:pt idx="657">
                  <c:v>15.509032258064522</c:v>
                </c:pt>
                <c:pt idx="658">
                  <c:v>15.509032258064522</c:v>
                </c:pt>
                <c:pt idx="659">
                  <c:v>15.509032258064522</c:v>
                </c:pt>
                <c:pt idx="660">
                  <c:v>15.404516129032265</c:v>
                </c:pt>
                <c:pt idx="661">
                  <c:v>15.404516129032265</c:v>
                </c:pt>
                <c:pt idx="662">
                  <c:v>15.300000000000006</c:v>
                </c:pt>
                <c:pt idx="663">
                  <c:v>15.300000000000006</c:v>
                </c:pt>
                <c:pt idx="664">
                  <c:v>15.19580645161291</c:v>
                </c:pt>
                <c:pt idx="665">
                  <c:v>14.987096774193555</c:v>
                </c:pt>
                <c:pt idx="666">
                  <c:v>14.987096774193555</c:v>
                </c:pt>
                <c:pt idx="667">
                  <c:v>14.778387096774201</c:v>
                </c:pt>
                <c:pt idx="668">
                  <c:v>14.7783870967742</c:v>
                </c:pt>
                <c:pt idx="669">
                  <c:v>14.569677419354845</c:v>
                </c:pt>
                <c:pt idx="670">
                  <c:v>14.673870967741943</c:v>
                </c:pt>
                <c:pt idx="671">
                  <c:v>14.673870967741943</c:v>
                </c:pt>
                <c:pt idx="672">
                  <c:v>14.778064516129037</c:v>
                </c:pt>
                <c:pt idx="673">
                  <c:v>14.882580645161294</c:v>
                </c:pt>
                <c:pt idx="674">
                  <c:v>15.091290322580649</c:v>
                </c:pt>
                <c:pt idx="675">
                  <c:v>15.091290322580649</c:v>
                </c:pt>
                <c:pt idx="676">
                  <c:v>15.195806451612906</c:v>
                </c:pt>
                <c:pt idx="677">
                  <c:v>15.404516129032261</c:v>
                </c:pt>
                <c:pt idx="678">
                  <c:v>15.717741935483874</c:v>
                </c:pt>
                <c:pt idx="679">
                  <c:v>15.926451612903227</c:v>
                </c:pt>
                <c:pt idx="680">
                  <c:v>16.135161290322582</c:v>
                </c:pt>
                <c:pt idx="681">
                  <c:v>16.135161290322582</c:v>
                </c:pt>
                <c:pt idx="682">
                  <c:v>16.343870967741935</c:v>
                </c:pt>
                <c:pt idx="683">
                  <c:v>16.343870967741939</c:v>
                </c:pt>
                <c:pt idx="684">
                  <c:v>16.343870967741939</c:v>
                </c:pt>
                <c:pt idx="685">
                  <c:v>16.239677419354841</c:v>
                </c:pt>
                <c:pt idx="686">
                  <c:v>16.239677419354841</c:v>
                </c:pt>
                <c:pt idx="687">
                  <c:v>16.135483870967747</c:v>
                </c:pt>
                <c:pt idx="688">
                  <c:v>16.135483870967747</c:v>
                </c:pt>
                <c:pt idx="689">
                  <c:v>16.240000000000002</c:v>
                </c:pt>
                <c:pt idx="690">
                  <c:v>16.344516129032264</c:v>
                </c:pt>
                <c:pt idx="691">
                  <c:v>16.449032258064523</c:v>
                </c:pt>
                <c:pt idx="692">
                  <c:v>16.449032258064523</c:v>
                </c:pt>
                <c:pt idx="693">
                  <c:v>16.240322580645167</c:v>
                </c:pt>
                <c:pt idx="694">
                  <c:v>16.24032258064517</c:v>
                </c:pt>
                <c:pt idx="695">
                  <c:v>16.24032258064517</c:v>
                </c:pt>
                <c:pt idx="696">
                  <c:v>16.449032258064527</c:v>
                </c:pt>
                <c:pt idx="697">
                  <c:v>16.344516129032268</c:v>
                </c:pt>
                <c:pt idx="698">
                  <c:v>16.449032258064527</c:v>
                </c:pt>
                <c:pt idx="699">
                  <c:v>16.240322580645174</c:v>
                </c:pt>
                <c:pt idx="700">
                  <c:v>16.344516129032272</c:v>
                </c:pt>
                <c:pt idx="701">
                  <c:v>16.344516129032268</c:v>
                </c:pt>
                <c:pt idx="702">
                  <c:v>16.240000000000013</c:v>
                </c:pt>
                <c:pt idx="703">
                  <c:v>16.240000000000009</c:v>
                </c:pt>
                <c:pt idx="704">
                  <c:v>16.240000000000009</c:v>
                </c:pt>
                <c:pt idx="705">
                  <c:v>16.240000000000006</c:v>
                </c:pt>
                <c:pt idx="706">
                  <c:v>16.240000000000009</c:v>
                </c:pt>
                <c:pt idx="707">
                  <c:v>16.344193548387103</c:v>
                </c:pt>
                <c:pt idx="708">
                  <c:v>16.240000000000006</c:v>
                </c:pt>
                <c:pt idx="709">
                  <c:v>16.031290322580652</c:v>
                </c:pt>
                <c:pt idx="710">
                  <c:v>16.240322580645167</c:v>
                </c:pt>
                <c:pt idx="711">
                  <c:v>16.240322580645167</c:v>
                </c:pt>
                <c:pt idx="712">
                  <c:v>16.240322580645163</c:v>
                </c:pt>
                <c:pt idx="713">
                  <c:v>16.240322580645163</c:v>
                </c:pt>
                <c:pt idx="714">
                  <c:v>16.240322580645163</c:v>
                </c:pt>
                <c:pt idx="715">
                  <c:v>16.44903225806452</c:v>
                </c:pt>
                <c:pt idx="716">
                  <c:v>16.44903225806452</c:v>
                </c:pt>
                <c:pt idx="717">
                  <c:v>16.44903225806452</c:v>
                </c:pt>
                <c:pt idx="718">
                  <c:v>16.44903225806452</c:v>
                </c:pt>
                <c:pt idx="719">
                  <c:v>16.44903225806452</c:v>
                </c:pt>
                <c:pt idx="720">
                  <c:v>16.44903225806452</c:v>
                </c:pt>
                <c:pt idx="721">
                  <c:v>16.449032258064523</c:v>
                </c:pt>
                <c:pt idx="722">
                  <c:v>16.449032258064523</c:v>
                </c:pt>
                <c:pt idx="723">
                  <c:v>16.449032258064523</c:v>
                </c:pt>
                <c:pt idx="724">
                  <c:v>16.762258064516136</c:v>
                </c:pt>
                <c:pt idx="725">
                  <c:v>16.762258064516136</c:v>
                </c:pt>
                <c:pt idx="726">
                  <c:v>16.762258064516139</c:v>
                </c:pt>
                <c:pt idx="727">
                  <c:v>16.762258064516139</c:v>
                </c:pt>
                <c:pt idx="728">
                  <c:v>16.866774193548398</c:v>
                </c:pt>
                <c:pt idx="729">
                  <c:v>17.075483870967755</c:v>
                </c:pt>
                <c:pt idx="730">
                  <c:v>17.284193548387108</c:v>
                </c:pt>
                <c:pt idx="731">
                  <c:v>17.492903225806465</c:v>
                </c:pt>
                <c:pt idx="732">
                  <c:v>17.284193548387108</c:v>
                </c:pt>
                <c:pt idx="733">
                  <c:v>17.388709677419364</c:v>
                </c:pt>
                <c:pt idx="734">
                  <c:v>17.388709677419364</c:v>
                </c:pt>
                <c:pt idx="735">
                  <c:v>17.388709677419364</c:v>
                </c:pt>
                <c:pt idx="736">
                  <c:v>17.388709677419364</c:v>
                </c:pt>
                <c:pt idx="737">
                  <c:v>17.492903225806462</c:v>
                </c:pt>
                <c:pt idx="738">
                  <c:v>17.492903225806462</c:v>
                </c:pt>
                <c:pt idx="739">
                  <c:v>17.701612903225815</c:v>
                </c:pt>
                <c:pt idx="740">
                  <c:v>17.910322580645168</c:v>
                </c:pt>
                <c:pt idx="741">
                  <c:v>17.70129032258065</c:v>
                </c:pt>
                <c:pt idx="742">
                  <c:v>17.596774193548391</c:v>
                </c:pt>
                <c:pt idx="743">
                  <c:v>17.492580645161294</c:v>
                </c:pt>
                <c:pt idx="744">
                  <c:v>17.283870967741937</c:v>
                </c:pt>
                <c:pt idx="745">
                  <c:v>17.388064516129035</c:v>
                </c:pt>
                <c:pt idx="746">
                  <c:v>17.179354838709678</c:v>
                </c:pt>
                <c:pt idx="747">
                  <c:v>17.179354838709678</c:v>
                </c:pt>
                <c:pt idx="748">
                  <c:v>17.179354838709678</c:v>
                </c:pt>
                <c:pt idx="749">
                  <c:v>16.970645161290324</c:v>
                </c:pt>
                <c:pt idx="750">
                  <c:v>16.866129032258065</c:v>
                </c:pt>
                <c:pt idx="751">
                  <c:v>16.866129032258065</c:v>
                </c:pt>
                <c:pt idx="752">
                  <c:v>16.970322580645167</c:v>
                </c:pt>
                <c:pt idx="753">
                  <c:v>16.970322580645163</c:v>
                </c:pt>
                <c:pt idx="754">
                  <c:v>17.17903225806452</c:v>
                </c:pt>
                <c:pt idx="755">
                  <c:v>17.283225806451618</c:v>
                </c:pt>
                <c:pt idx="756">
                  <c:v>17.491935483870975</c:v>
                </c:pt>
                <c:pt idx="757">
                  <c:v>17.596129032258073</c:v>
                </c:pt>
                <c:pt idx="758">
                  <c:v>17.596129032258069</c:v>
                </c:pt>
                <c:pt idx="759">
                  <c:v>17.700322580645171</c:v>
                </c:pt>
                <c:pt idx="760">
                  <c:v>17.700322580645167</c:v>
                </c:pt>
                <c:pt idx="761">
                  <c:v>17.804838709677423</c:v>
                </c:pt>
                <c:pt idx="762">
                  <c:v>17.909354838709682</c:v>
                </c:pt>
                <c:pt idx="763">
                  <c:v>18.222580645161297</c:v>
                </c:pt>
                <c:pt idx="764">
                  <c:v>18.222580645161294</c:v>
                </c:pt>
                <c:pt idx="765">
                  <c:v>18.222580645161294</c:v>
                </c:pt>
                <c:pt idx="766">
                  <c:v>18.326774193548392</c:v>
                </c:pt>
                <c:pt idx="767">
                  <c:v>18.222580645161294</c:v>
                </c:pt>
                <c:pt idx="768">
                  <c:v>18.013870967741937</c:v>
                </c:pt>
                <c:pt idx="769">
                  <c:v>17.909677419354839</c:v>
                </c:pt>
                <c:pt idx="770">
                  <c:v>17.700967741935486</c:v>
                </c:pt>
                <c:pt idx="771">
                  <c:v>17.59645161290323</c:v>
                </c:pt>
                <c:pt idx="772">
                  <c:v>17.492258064516133</c:v>
                </c:pt>
                <c:pt idx="773">
                  <c:v>17.388064516129035</c:v>
                </c:pt>
                <c:pt idx="774">
                  <c:v>17.492258064516133</c:v>
                </c:pt>
                <c:pt idx="775">
                  <c:v>17.596451612903234</c:v>
                </c:pt>
                <c:pt idx="776">
                  <c:v>17.59645161290323</c:v>
                </c:pt>
                <c:pt idx="777">
                  <c:v>17.909677419354839</c:v>
                </c:pt>
                <c:pt idx="778">
                  <c:v>18.013870967741937</c:v>
                </c:pt>
                <c:pt idx="779">
                  <c:v>18.118064516129039</c:v>
                </c:pt>
                <c:pt idx="780">
                  <c:v>18.430967741935493</c:v>
                </c:pt>
                <c:pt idx="781">
                  <c:v>18.744193548387106</c:v>
                </c:pt>
                <c:pt idx="782">
                  <c:v>19.057419354838718</c:v>
                </c:pt>
                <c:pt idx="783">
                  <c:v>19.266451612903225</c:v>
                </c:pt>
                <c:pt idx="784">
                  <c:v>19.475161290322582</c:v>
                </c:pt>
                <c:pt idx="785">
                  <c:v>19.475161290322582</c:v>
                </c:pt>
                <c:pt idx="786">
                  <c:v>19.370967741935484</c:v>
                </c:pt>
                <c:pt idx="787">
                  <c:v>19.266451612903229</c:v>
                </c:pt>
                <c:pt idx="788">
                  <c:v>19.162258064516131</c:v>
                </c:pt>
                <c:pt idx="789">
                  <c:v>19.266451612903229</c:v>
                </c:pt>
                <c:pt idx="790">
                  <c:v>19.162258064516131</c:v>
                </c:pt>
                <c:pt idx="791">
                  <c:v>19.057741935483879</c:v>
                </c:pt>
                <c:pt idx="792">
                  <c:v>18.95322580645162</c:v>
                </c:pt>
                <c:pt idx="793">
                  <c:v>18.744516129032259</c:v>
                </c:pt>
                <c:pt idx="794">
                  <c:v>18.431290322580647</c:v>
                </c:pt>
                <c:pt idx="795">
                  <c:v>18.326774193548392</c:v>
                </c:pt>
                <c:pt idx="796">
                  <c:v>18.326774193548392</c:v>
                </c:pt>
                <c:pt idx="797">
                  <c:v>18.326774193548392</c:v>
                </c:pt>
                <c:pt idx="798">
                  <c:v>18.430967741935486</c:v>
                </c:pt>
                <c:pt idx="799">
                  <c:v>18.744193548387106</c:v>
                </c:pt>
                <c:pt idx="800">
                  <c:v>18.639677419354843</c:v>
                </c:pt>
                <c:pt idx="801">
                  <c:v>18.743870967741941</c:v>
                </c:pt>
                <c:pt idx="802">
                  <c:v>18.743870967741941</c:v>
                </c:pt>
                <c:pt idx="803">
                  <c:v>18.743870967741945</c:v>
                </c:pt>
                <c:pt idx="804">
                  <c:v>18.952580645161298</c:v>
                </c:pt>
                <c:pt idx="805">
                  <c:v>18.952580645161298</c:v>
                </c:pt>
                <c:pt idx="806">
                  <c:v>19.161612903225809</c:v>
                </c:pt>
                <c:pt idx="807">
                  <c:v>19.370645161290323</c:v>
                </c:pt>
                <c:pt idx="808">
                  <c:v>19.161612903225805</c:v>
                </c:pt>
                <c:pt idx="809">
                  <c:v>19.057419354838707</c:v>
                </c:pt>
                <c:pt idx="810">
                  <c:v>19.16193548387097</c:v>
                </c:pt>
                <c:pt idx="811">
                  <c:v>19.16193548387097</c:v>
                </c:pt>
                <c:pt idx="812">
                  <c:v>19.057419354838711</c:v>
                </c:pt>
                <c:pt idx="813">
                  <c:v>18.8483870967742</c:v>
                </c:pt>
                <c:pt idx="814">
                  <c:v>18.639354838709682</c:v>
                </c:pt>
                <c:pt idx="815">
                  <c:v>18.534838709677423</c:v>
                </c:pt>
                <c:pt idx="816">
                  <c:v>18.534838709677423</c:v>
                </c:pt>
                <c:pt idx="817">
                  <c:v>18.53483870967742</c:v>
                </c:pt>
                <c:pt idx="818">
                  <c:v>18.53483870967742</c:v>
                </c:pt>
                <c:pt idx="819">
                  <c:v>18.639032258064518</c:v>
                </c:pt>
                <c:pt idx="820">
                  <c:v>18.639032258064518</c:v>
                </c:pt>
                <c:pt idx="821">
                  <c:v>18.743225806451616</c:v>
                </c:pt>
                <c:pt idx="822">
                  <c:v>18.743225806451616</c:v>
                </c:pt>
                <c:pt idx="823">
                  <c:v>18.847741935483874</c:v>
                </c:pt>
                <c:pt idx="824">
                  <c:v>18.951935483870972</c:v>
                </c:pt>
                <c:pt idx="825">
                  <c:v>19.160645161290326</c:v>
                </c:pt>
                <c:pt idx="826">
                  <c:v>19.473870967741941</c:v>
                </c:pt>
                <c:pt idx="827">
                  <c:v>19.473870967741941</c:v>
                </c:pt>
                <c:pt idx="828">
                  <c:v>19.473870967741941</c:v>
                </c:pt>
                <c:pt idx="829">
                  <c:v>19.473870967741941</c:v>
                </c:pt>
                <c:pt idx="830">
                  <c:v>19.369354838709679</c:v>
                </c:pt>
                <c:pt idx="831">
                  <c:v>19.578064516129039</c:v>
                </c:pt>
                <c:pt idx="832">
                  <c:v>19.578064516129039</c:v>
                </c:pt>
                <c:pt idx="833">
                  <c:v>19.578064516129039</c:v>
                </c:pt>
                <c:pt idx="834">
                  <c:v>19.786774193548389</c:v>
                </c:pt>
                <c:pt idx="835">
                  <c:v>19.786774193548389</c:v>
                </c:pt>
                <c:pt idx="836">
                  <c:v>19.891290322580648</c:v>
                </c:pt>
                <c:pt idx="837">
                  <c:v>19.786774193548389</c:v>
                </c:pt>
                <c:pt idx="838">
                  <c:v>19.577741935483875</c:v>
                </c:pt>
                <c:pt idx="839">
                  <c:v>19.68225806451613</c:v>
                </c:pt>
                <c:pt idx="840">
                  <c:v>19.786451612903228</c:v>
                </c:pt>
                <c:pt idx="841">
                  <c:v>19.681935483870969</c:v>
                </c:pt>
                <c:pt idx="842">
                  <c:v>19.786451612903228</c:v>
                </c:pt>
                <c:pt idx="843">
                  <c:v>19.786451612903228</c:v>
                </c:pt>
                <c:pt idx="844">
                  <c:v>19.786451612903228</c:v>
                </c:pt>
                <c:pt idx="845">
                  <c:v>19.786451612903228</c:v>
                </c:pt>
                <c:pt idx="846">
                  <c:v>19.786451612903228</c:v>
                </c:pt>
                <c:pt idx="847">
                  <c:v>19.577741935483875</c:v>
                </c:pt>
                <c:pt idx="848">
                  <c:v>19.577741935483875</c:v>
                </c:pt>
                <c:pt idx="849">
                  <c:v>19.473548387096777</c:v>
                </c:pt>
                <c:pt idx="850">
                  <c:v>19.473548387096777</c:v>
                </c:pt>
                <c:pt idx="851">
                  <c:v>19.473548387096777</c:v>
                </c:pt>
                <c:pt idx="852">
                  <c:v>19.473548387096777</c:v>
                </c:pt>
                <c:pt idx="853">
                  <c:v>19.578064516129036</c:v>
                </c:pt>
                <c:pt idx="854">
                  <c:v>19.578064516129039</c:v>
                </c:pt>
                <c:pt idx="855">
                  <c:v>19.682580645161298</c:v>
                </c:pt>
                <c:pt idx="856">
                  <c:v>19.682580645161298</c:v>
                </c:pt>
                <c:pt idx="857">
                  <c:v>19.578064516129039</c:v>
                </c:pt>
                <c:pt idx="858">
                  <c:v>19.682580645161298</c:v>
                </c:pt>
                <c:pt idx="859">
                  <c:v>19.682580645161298</c:v>
                </c:pt>
                <c:pt idx="860">
                  <c:v>19.787096774193554</c:v>
                </c:pt>
                <c:pt idx="861">
                  <c:v>19.682903225806459</c:v>
                </c:pt>
                <c:pt idx="862">
                  <c:v>19.578709677419361</c:v>
                </c:pt>
                <c:pt idx="863">
                  <c:v>19.578709677419361</c:v>
                </c:pt>
                <c:pt idx="864">
                  <c:v>19.474516129032263</c:v>
                </c:pt>
                <c:pt idx="865">
                  <c:v>19.474516129032263</c:v>
                </c:pt>
                <c:pt idx="866">
                  <c:v>19.683225806451613</c:v>
                </c:pt>
                <c:pt idx="867">
                  <c:v>19.578709677419358</c:v>
                </c:pt>
                <c:pt idx="868">
                  <c:v>19.578709677419358</c:v>
                </c:pt>
                <c:pt idx="869">
                  <c:v>19.68322580645162</c:v>
                </c:pt>
                <c:pt idx="870">
                  <c:v>19.787741935483872</c:v>
                </c:pt>
                <c:pt idx="871">
                  <c:v>19.892258064516135</c:v>
                </c:pt>
                <c:pt idx="872">
                  <c:v>19.892258064516135</c:v>
                </c:pt>
                <c:pt idx="873">
                  <c:v>19.99677419354839</c:v>
                </c:pt>
                <c:pt idx="874">
                  <c:v>19.99677419354839</c:v>
                </c:pt>
                <c:pt idx="875">
                  <c:v>19.996774193548394</c:v>
                </c:pt>
                <c:pt idx="876">
                  <c:v>20.101290322580653</c:v>
                </c:pt>
                <c:pt idx="877">
                  <c:v>20.101290322580653</c:v>
                </c:pt>
                <c:pt idx="878">
                  <c:v>20.20548387096775</c:v>
                </c:pt>
                <c:pt idx="879">
                  <c:v>20.414193548387104</c:v>
                </c:pt>
                <c:pt idx="880">
                  <c:v>20.414193548387104</c:v>
                </c:pt>
                <c:pt idx="881">
                  <c:v>20.414193548387104</c:v>
                </c:pt>
                <c:pt idx="882">
                  <c:v>20.518709677419363</c:v>
                </c:pt>
                <c:pt idx="883">
                  <c:v>20.623225806451622</c:v>
                </c:pt>
                <c:pt idx="884">
                  <c:v>20.518709677419363</c:v>
                </c:pt>
                <c:pt idx="885">
                  <c:v>20.518709677419363</c:v>
                </c:pt>
                <c:pt idx="886">
                  <c:v>20.518709677419363</c:v>
                </c:pt>
                <c:pt idx="887">
                  <c:v>20.727741935483877</c:v>
                </c:pt>
                <c:pt idx="888">
                  <c:v>20.832258064516136</c:v>
                </c:pt>
                <c:pt idx="889">
                  <c:v>20.936774193548391</c:v>
                </c:pt>
                <c:pt idx="890">
                  <c:v>20.936774193548391</c:v>
                </c:pt>
                <c:pt idx="891">
                  <c:v>20.832258064516132</c:v>
                </c:pt>
                <c:pt idx="892">
                  <c:v>20.93645161290323</c:v>
                </c:pt>
                <c:pt idx="893">
                  <c:v>21.040645161290325</c:v>
                </c:pt>
                <c:pt idx="894">
                  <c:v>21.040645161290328</c:v>
                </c:pt>
                <c:pt idx="895">
                  <c:v>21.144838709677426</c:v>
                </c:pt>
                <c:pt idx="896">
                  <c:v>21.040322580645167</c:v>
                </c:pt>
                <c:pt idx="897">
                  <c:v>20.831612903225814</c:v>
                </c:pt>
                <c:pt idx="898">
                  <c:v>20.831612903225814</c:v>
                </c:pt>
                <c:pt idx="899">
                  <c:v>20.831612903225814</c:v>
                </c:pt>
                <c:pt idx="900">
                  <c:v>20.727096774193555</c:v>
                </c:pt>
                <c:pt idx="901">
                  <c:v>20.518064516129037</c:v>
                </c:pt>
                <c:pt idx="902">
                  <c:v>20.518064516129041</c:v>
                </c:pt>
                <c:pt idx="903">
                  <c:v>20.727096774193555</c:v>
                </c:pt>
                <c:pt idx="904">
                  <c:v>20.622580645161293</c:v>
                </c:pt>
                <c:pt idx="905">
                  <c:v>20.727096774193551</c:v>
                </c:pt>
                <c:pt idx="906">
                  <c:v>20.831612903225814</c:v>
                </c:pt>
                <c:pt idx="907">
                  <c:v>20.936129032258062</c:v>
                </c:pt>
                <c:pt idx="908">
                  <c:v>21.249354838709674</c:v>
                </c:pt>
                <c:pt idx="909">
                  <c:v>21.353870967741937</c:v>
                </c:pt>
                <c:pt idx="910">
                  <c:v>21.249354838709678</c:v>
                </c:pt>
                <c:pt idx="911">
                  <c:v>21.562580645161287</c:v>
                </c:pt>
                <c:pt idx="912">
                  <c:v>21.562580645161287</c:v>
                </c:pt>
                <c:pt idx="913">
                  <c:v>21.458064516129031</c:v>
                </c:pt>
                <c:pt idx="914">
                  <c:v>21.458064516129035</c:v>
                </c:pt>
                <c:pt idx="915">
                  <c:v>21.562580645161297</c:v>
                </c:pt>
                <c:pt idx="916">
                  <c:v>21.458064516129042</c:v>
                </c:pt>
                <c:pt idx="917">
                  <c:v>21.353548387096783</c:v>
                </c:pt>
                <c:pt idx="918">
                  <c:v>21.144516129032265</c:v>
                </c:pt>
                <c:pt idx="919">
                  <c:v>21.144516129032269</c:v>
                </c:pt>
                <c:pt idx="920">
                  <c:v>21.04000000000001</c:v>
                </c:pt>
                <c:pt idx="921">
                  <c:v>21.144516129032265</c:v>
                </c:pt>
                <c:pt idx="922">
                  <c:v>21.144516129032269</c:v>
                </c:pt>
                <c:pt idx="923">
                  <c:v>21.249032258064528</c:v>
                </c:pt>
                <c:pt idx="924">
                  <c:v>21.353548387096787</c:v>
                </c:pt>
                <c:pt idx="925">
                  <c:v>21.458064516129046</c:v>
                </c:pt>
                <c:pt idx="926">
                  <c:v>21.562580645161304</c:v>
                </c:pt>
                <c:pt idx="927">
                  <c:v>21.771612903225812</c:v>
                </c:pt>
                <c:pt idx="928">
                  <c:v>21.771612903225812</c:v>
                </c:pt>
                <c:pt idx="929">
                  <c:v>21.980645161290326</c:v>
                </c:pt>
                <c:pt idx="930">
                  <c:v>21.980645161290326</c:v>
                </c:pt>
                <c:pt idx="931">
                  <c:v>22.085161290322585</c:v>
                </c:pt>
                <c:pt idx="932">
                  <c:v>22.189677419354844</c:v>
                </c:pt>
                <c:pt idx="933">
                  <c:v>22.189677419354844</c:v>
                </c:pt>
                <c:pt idx="934">
                  <c:v>22.189677419354844</c:v>
                </c:pt>
                <c:pt idx="935">
                  <c:v>22.085161290322585</c:v>
                </c:pt>
                <c:pt idx="936">
                  <c:v>22.085161290322588</c:v>
                </c:pt>
                <c:pt idx="937">
                  <c:v>21.98064516129033</c:v>
                </c:pt>
                <c:pt idx="938">
                  <c:v>21.876129032258071</c:v>
                </c:pt>
                <c:pt idx="939">
                  <c:v>21.667419354838717</c:v>
                </c:pt>
                <c:pt idx="940">
                  <c:v>21.667419354838717</c:v>
                </c:pt>
                <c:pt idx="941">
                  <c:v>21.771935483870976</c:v>
                </c:pt>
                <c:pt idx="942">
                  <c:v>21.667419354838721</c:v>
                </c:pt>
                <c:pt idx="943">
                  <c:v>21.876451612903235</c:v>
                </c:pt>
                <c:pt idx="944">
                  <c:v>22.085483870967749</c:v>
                </c:pt>
                <c:pt idx="945">
                  <c:v>21.980967741935491</c:v>
                </c:pt>
                <c:pt idx="946">
                  <c:v>21.980967741935487</c:v>
                </c:pt>
                <c:pt idx="947">
                  <c:v>21.980967741935491</c:v>
                </c:pt>
                <c:pt idx="948">
                  <c:v>22.085483870967746</c:v>
                </c:pt>
                <c:pt idx="949">
                  <c:v>22.190000000000008</c:v>
                </c:pt>
                <c:pt idx="950">
                  <c:v>22.190000000000008</c:v>
                </c:pt>
                <c:pt idx="951">
                  <c:v>22.190000000000012</c:v>
                </c:pt>
                <c:pt idx="952">
                  <c:v>22.190000000000012</c:v>
                </c:pt>
                <c:pt idx="953">
                  <c:v>22.399032258064526</c:v>
                </c:pt>
                <c:pt idx="954">
                  <c:v>22.294516129032267</c:v>
                </c:pt>
                <c:pt idx="955">
                  <c:v>22.294516129032267</c:v>
                </c:pt>
                <c:pt idx="956">
                  <c:v>22.399032258064523</c:v>
                </c:pt>
                <c:pt idx="957">
                  <c:v>22.503548387096778</c:v>
                </c:pt>
                <c:pt idx="958">
                  <c:v>22.503548387096771</c:v>
                </c:pt>
                <c:pt idx="959">
                  <c:v>22.608064516129026</c:v>
                </c:pt>
                <c:pt idx="960">
                  <c:v>22.503548387096771</c:v>
                </c:pt>
                <c:pt idx="961">
                  <c:v>22.60806451612903</c:v>
                </c:pt>
                <c:pt idx="962">
                  <c:v>22.608064516129026</c:v>
                </c:pt>
                <c:pt idx="963">
                  <c:v>22.60806451612903</c:v>
                </c:pt>
                <c:pt idx="964">
                  <c:v>22.608064516129033</c:v>
                </c:pt>
                <c:pt idx="965">
                  <c:v>22.503548387096778</c:v>
                </c:pt>
                <c:pt idx="966">
                  <c:v>22.608064516129041</c:v>
                </c:pt>
                <c:pt idx="967">
                  <c:v>22.608064516129044</c:v>
                </c:pt>
                <c:pt idx="968">
                  <c:v>22.817096774193558</c:v>
                </c:pt>
                <c:pt idx="969">
                  <c:v>22.817096774193558</c:v>
                </c:pt>
                <c:pt idx="970">
                  <c:v>22.817096774193562</c:v>
                </c:pt>
                <c:pt idx="971">
                  <c:v>22.921612903225814</c:v>
                </c:pt>
                <c:pt idx="972">
                  <c:v>23.026129032258069</c:v>
                </c:pt>
                <c:pt idx="973">
                  <c:v>23.130645161290325</c:v>
                </c:pt>
                <c:pt idx="974">
                  <c:v>23.026129032258066</c:v>
                </c:pt>
                <c:pt idx="975">
                  <c:v>23.026129032258062</c:v>
                </c:pt>
                <c:pt idx="976">
                  <c:v>23.235161290322576</c:v>
                </c:pt>
                <c:pt idx="977">
                  <c:v>23.339677419354835</c:v>
                </c:pt>
                <c:pt idx="978">
                  <c:v>23.548709677419346</c:v>
                </c:pt>
                <c:pt idx="979">
                  <c:v>23.444193548387087</c:v>
                </c:pt>
                <c:pt idx="980">
                  <c:v>23.444193548387098</c:v>
                </c:pt>
                <c:pt idx="981">
                  <c:v>23.444193548387098</c:v>
                </c:pt>
                <c:pt idx="982">
                  <c:v>23.444193548387101</c:v>
                </c:pt>
                <c:pt idx="983">
                  <c:v>23.444193548387101</c:v>
                </c:pt>
                <c:pt idx="984">
                  <c:v>23.339677419354846</c:v>
                </c:pt>
                <c:pt idx="985">
                  <c:v>23.444193548387108</c:v>
                </c:pt>
                <c:pt idx="986">
                  <c:v>23.444193548387112</c:v>
                </c:pt>
                <c:pt idx="987">
                  <c:v>23.444193548387112</c:v>
                </c:pt>
                <c:pt idx="988">
                  <c:v>23.235161290322594</c:v>
                </c:pt>
                <c:pt idx="989">
                  <c:v>23.235161290322591</c:v>
                </c:pt>
                <c:pt idx="990">
                  <c:v>23.130645161290332</c:v>
                </c:pt>
                <c:pt idx="991">
                  <c:v>23.235161290322587</c:v>
                </c:pt>
                <c:pt idx="992">
                  <c:v>23.44387096774194</c:v>
                </c:pt>
                <c:pt idx="993">
                  <c:v>23.548387096774192</c:v>
                </c:pt>
                <c:pt idx="994">
                  <c:v>23.548387096774192</c:v>
                </c:pt>
                <c:pt idx="995">
                  <c:v>23.548387096774192</c:v>
                </c:pt>
                <c:pt idx="996">
                  <c:v>23.652903225806451</c:v>
                </c:pt>
                <c:pt idx="997">
                  <c:v>23.652903225806451</c:v>
                </c:pt>
                <c:pt idx="998">
                  <c:v>23.652903225806455</c:v>
                </c:pt>
                <c:pt idx="999">
                  <c:v>23.548387096774196</c:v>
                </c:pt>
                <c:pt idx="1000">
                  <c:v>23.652903225806455</c:v>
                </c:pt>
                <c:pt idx="1001">
                  <c:v>23.652903225806458</c:v>
                </c:pt>
                <c:pt idx="1002">
                  <c:v>23.548387096774199</c:v>
                </c:pt>
                <c:pt idx="1003">
                  <c:v>23.339354838709689</c:v>
                </c:pt>
                <c:pt idx="1004">
                  <c:v>23.23483870967743</c:v>
                </c:pt>
                <c:pt idx="1005">
                  <c:v>23.23483870967743</c:v>
                </c:pt>
                <c:pt idx="1006">
                  <c:v>23.23483870967743</c:v>
                </c:pt>
                <c:pt idx="1007">
                  <c:v>23.234838709677426</c:v>
                </c:pt>
                <c:pt idx="1008">
                  <c:v>23.234838709677422</c:v>
                </c:pt>
                <c:pt idx="1009">
                  <c:v>23.130322580645167</c:v>
                </c:pt>
                <c:pt idx="1010">
                  <c:v>23.548064516129035</c:v>
                </c:pt>
                <c:pt idx="1011">
                  <c:v>23.65258064516129</c:v>
                </c:pt>
                <c:pt idx="1012">
                  <c:v>23.757096774193542</c:v>
                </c:pt>
                <c:pt idx="1013">
                  <c:v>23.861612903225797</c:v>
                </c:pt>
                <c:pt idx="1014">
                  <c:v>23.966129032258056</c:v>
                </c:pt>
                <c:pt idx="1015">
                  <c:v>23.96612903225806</c:v>
                </c:pt>
                <c:pt idx="1016">
                  <c:v>23.96612903225806</c:v>
                </c:pt>
                <c:pt idx="1017">
                  <c:v>23.966129032258067</c:v>
                </c:pt>
                <c:pt idx="1018">
                  <c:v>23.861612903225808</c:v>
                </c:pt>
                <c:pt idx="1019">
                  <c:v>23.96612903225807</c:v>
                </c:pt>
                <c:pt idx="1020">
                  <c:v>23.966129032258067</c:v>
                </c:pt>
                <c:pt idx="1021">
                  <c:v>24.070645161290326</c:v>
                </c:pt>
                <c:pt idx="1022">
                  <c:v>24.070645161290326</c:v>
                </c:pt>
                <c:pt idx="1023">
                  <c:v>23.861935483870969</c:v>
                </c:pt>
                <c:pt idx="1024">
                  <c:v>23.861935483870969</c:v>
                </c:pt>
                <c:pt idx="1025">
                  <c:v>23.966451612903224</c:v>
                </c:pt>
                <c:pt idx="1026">
                  <c:v>24.07096774193548</c:v>
                </c:pt>
                <c:pt idx="1027">
                  <c:v>23.966451612903221</c:v>
                </c:pt>
                <c:pt idx="1028">
                  <c:v>24.070967741935473</c:v>
                </c:pt>
                <c:pt idx="1029">
                  <c:v>24.279677419354829</c:v>
                </c:pt>
                <c:pt idx="1030">
                  <c:v>24.279677419354833</c:v>
                </c:pt>
                <c:pt idx="1031">
                  <c:v>24.175161290322574</c:v>
                </c:pt>
                <c:pt idx="1032">
                  <c:v>24.175161290322578</c:v>
                </c:pt>
                <c:pt idx="1033">
                  <c:v>24.279677419354837</c:v>
                </c:pt>
                <c:pt idx="1034">
                  <c:v>24.27967741935484</c:v>
                </c:pt>
                <c:pt idx="1035">
                  <c:v>24.175161290322585</c:v>
                </c:pt>
                <c:pt idx="1036">
                  <c:v>24.175161290322588</c:v>
                </c:pt>
                <c:pt idx="1037">
                  <c:v>24.175161290322585</c:v>
                </c:pt>
                <c:pt idx="1038">
                  <c:v>24.279354838709683</c:v>
                </c:pt>
                <c:pt idx="1039">
                  <c:v>24.279354838709683</c:v>
                </c:pt>
                <c:pt idx="1040">
                  <c:v>24.383870967741938</c:v>
                </c:pt>
                <c:pt idx="1041">
                  <c:v>24.175161290322578</c:v>
                </c:pt>
                <c:pt idx="1042">
                  <c:v>24.383870967741931</c:v>
                </c:pt>
                <c:pt idx="1043">
                  <c:v>24.383870967741931</c:v>
                </c:pt>
                <c:pt idx="1044">
                  <c:v>24.279354838709672</c:v>
                </c:pt>
                <c:pt idx="1045">
                  <c:v>24.279354838709668</c:v>
                </c:pt>
                <c:pt idx="1046">
                  <c:v>24.383870967741927</c:v>
                </c:pt>
                <c:pt idx="1047">
                  <c:v>24.488387096774186</c:v>
                </c:pt>
                <c:pt idx="1048">
                  <c:v>24.592903225806445</c:v>
                </c:pt>
                <c:pt idx="1049">
                  <c:v>24.697419354838704</c:v>
                </c:pt>
                <c:pt idx="1050">
                  <c:v>24.697419354838704</c:v>
                </c:pt>
                <c:pt idx="1051">
                  <c:v>24.697419354838704</c:v>
                </c:pt>
                <c:pt idx="1052">
                  <c:v>24.592903225806449</c:v>
                </c:pt>
                <c:pt idx="1053">
                  <c:v>24.592903225806445</c:v>
                </c:pt>
                <c:pt idx="1054">
                  <c:v>24.592903225806445</c:v>
                </c:pt>
                <c:pt idx="1055">
                  <c:v>24.592903225806442</c:v>
                </c:pt>
                <c:pt idx="1056">
                  <c:v>24.592903225806442</c:v>
                </c:pt>
                <c:pt idx="1057">
                  <c:v>24.592903225806442</c:v>
                </c:pt>
                <c:pt idx="1058">
                  <c:v>24.697419354838697</c:v>
                </c:pt>
                <c:pt idx="1059">
                  <c:v>24.801612903225795</c:v>
                </c:pt>
                <c:pt idx="1060">
                  <c:v>24.697419354838697</c:v>
                </c:pt>
                <c:pt idx="1061">
                  <c:v>24.697419354838704</c:v>
                </c:pt>
                <c:pt idx="1062">
                  <c:v>24.801935483870956</c:v>
                </c:pt>
                <c:pt idx="1063">
                  <c:v>24.906451612903215</c:v>
                </c:pt>
                <c:pt idx="1064">
                  <c:v>24.906451612903215</c:v>
                </c:pt>
                <c:pt idx="1065">
                  <c:v>25.115483870967733</c:v>
                </c:pt>
                <c:pt idx="1066">
                  <c:v>25.219999999999995</c:v>
                </c:pt>
                <c:pt idx="1067">
                  <c:v>25.22</c:v>
                </c:pt>
                <c:pt idx="1068">
                  <c:v>25.22</c:v>
                </c:pt>
                <c:pt idx="1069">
                  <c:v>25.115806451612901</c:v>
                </c:pt>
                <c:pt idx="1070">
                  <c:v>25.011290322580646</c:v>
                </c:pt>
                <c:pt idx="1071">
                  <c:v>25.011290322580642</c:v>
                </c:pt>
                <c:pt idx="1072">
                  <c:v>25.011290322580642</c:v>
                </c:pt>
                <c:pt idx="1073">
                  <c:v>24.802580645161285</c:v>
                </c:pt>
                <c:pt idx="1074">
                  <c:v>24.802580645161285</c:v>
                </c:pt>
                <c:pt idx="1075">
                  <c:v>25.011290322580642</c:v>
                </c:pt>
                <c:pt idx="1076">
                  <c:v>25.219999999999995</c:v>
                </c:pt>
                <c:pt idx="1077">
                  <c:v>25.428709677419345</c:v>
                </c:pt>
                <c:pt idx="1078">
                  <c:v>25.637419354838702</c:v>
                </c:pt>
                <c:pt idx="1079">
                  <c:v>25.637419354838702</c:v>
                </c:pt>
                <c:pt idx="1080">
                  <c:v>25.532903225806443</c:v>
                </c:pt>
                <c:pt idx="1081">
                  <c:v>25.846129032258059</c:v>
                </c:pt>
                <c:pt idx="1082">
                  <c:v>25.846129032258059</c:v>
                </c:pt>
                <c:pt idx="1083">
                  <c:v>26.054838709677412</c:v>
                </c:pt>
                <c:pt idx="1084">
                  <c:v>26.054838709677412</c:v>
                </c:pt>
                <c:pt idx="1085">
                  <c:v>26.054838709677412</c:v>
                </c:pt>
                <c:pt idx="1086">
                  <c:v>26.054838709677412</c:v>
                </c:pt>
                <c:pt idx="1087">
                  <c:v>25.950322580645157</c:v>
                </c:pt>
                <c:pt idx="1088">
                  <c:v>25.741290322580642</c:v>
                </c:pt>
                <c:pt idx="1089">
                  <c:v>25.949999999999996</c:v>
                </c:pt>
                <c:pt idx="1090">
                  <c:v>25.845806451612898</c:v>
                </c:pt>
                <c:pt idx="1091">
                  <c:v>25.741290322580642</c:v>
                </c:pt>
                <c:pt idx="1092">
                  <c:v>25.845806451612898</c:v>
                </c:pt>
                <c:pt idx="1093">
                  <c:v>25.949999999999992</c:v>
                </c:pt>
                <c:pt idx="1094">
                  <c:v>26.054193548387087</c:v>
                </c:pt>
                <c:pt idx="1095">
                  <c:v>26.158387096774188</c:v>
                </c:pt>
                <c:pt idx="1096">
                  <c:v>26.158387096774188</c:v>
                </c:pt>
                <c:pt idx="1097">
                  <c:v>26.367096774193545</c:v>
                </c:pt>
                <c:pt idx="1098">
                  <c:v>26.575806451612898</c:v>
                </c:pt>
                <c:pt idx="1099">
                  <c:v>26.471290322580643</c:v>
                </c:pt>
                <c:pt idx="1100">
                  <c:v>26.784193548387091</c:v>
                </c:pt>
                <c:pt idx="1101">
                  <c:v>26.992903225806447</c:v>
                </c:pt>
                <c:pt idx="1102">
                  <c:v>27.097096774193542</c:v>
                </c:pt>
                <c:pt idx="1103">
                  <c:v>27.097096774193542</c:v>
                </c:pt>
                <c:pt idx="1104">
                  <c:v>26.992580645161286</c:v>
                </c:pt>
                <c:pt idx="1105">
                  <c:v>26.992580645161286</c:v>
                </c:pt>
                <c:pt idx="1106">
                  <c:v>26.888387096774188</c:v>
                </c:pt>
                <c:pt idx="1107">
                  <c:v>26.679677419354832</c:v>
                </c:pt>
                <c:pt idx="1108">
                  <c:v>26.575161290322576</c:v>
                </c:pt>
                <c:pt idx="1109">
                  <c:v>26.261935483870968</c:v>
                </c:pt>
                <c:pt idx="1110">
                  <c:v>26.157419354838709</c:v>
                </c:pt>
                <c:pt idx="1111">
                  <c:v>26.157419354838712</c:v>
                </c:pt>
                <c:pt idx="1112">
                  <c:v>26.052903225806453</c:v>
                </c:pt>
                <c:pt idx="1113">
                  <c:v>26.052903225806453</c:v>
                </c:pt>
                <c:pt idx="1114">
                  <c:v>26.05290322580645</c:v>
                </c:pt>
                <c:pt idx="1115">
                  <c:v>26.05290322580645</c:v>
                </c:pt>
                <c:pt idx="1116">
                  <c:v>26.052903225806446</c:v>
                </c:pt>
                <c:pt idx="1117">
                  <c:v>26.157096774193544</c:v>
                </c:pt>
                <c:pt idx="1118">
                  <c:v>26.365806451612901</c:v>
                </c:pt>
                <c:pt idx="1119">
                  <c:v>26.783548387096769</c:v>
                </c:pt>
                <c:pt idx="1120">
                  <c:v>26.470322580645163</c:v>
                </c:pt>
                <c:pt idx="1121">
                  <c:v>26.574516129032258</c:v>
                </c:pt>
                <c:pt idx="1122">
                  <c:v>26.887741935483863</c:v>
                </c:pt>
                <c:pt idx="1123">
                  <c:v>26.887741935483863</c:v>
                </c:pt>
                <c:pt idx="1124">
                  <c:v>26.783548387096765</c:v>
                </c:pt>
                <c:pt idx="1125">
                  <c:v>26.783548387096765</c:v>
                </c:pt>
                <c:pt idx="1126">
                  <c:v>26.679354838709667</c:v>
                </c:pt>
                <c:pt idx="1127">
                  <c:v>26.679354838709667</c:v>
                </c:pt>
                <c:pt idx="1128">
                  <c:v>26.470645161290321</c:v>
                </c:pt>
                <c:pt idx="1129">
                  <c:v>26.470645161290321</c:v>
                </c:pt>
                <c:pt idx="1130">
                  <c:v>26.679354838709674</c:v>
                </c:pt>
                <c:pt idx="1131">
                  <c:v>26.470645161290317</c:v>
                </c:pt>
                <c:pt idx="1132">
                  <c:v>26.261935483870964</c:v>
                </c:pt>
                <c:pt idx="1133">
                  <c:v>26.157741935483866</c:v>
                </c:pt>
                <c:pt idx="1134">
                  <c:v>26.26193548387096</c:v>
                </c:pt>
                <c:pt idx="1135">
                  <c:v>26.470645161290317</c:v>
                </c:pt>
                <c:pt idx="1136">
                  <c:v>26.574838709677415</c:v>
                </c:pt>
                <c:pt idx="1137">
                  <c:v>26.783548387096769</c:v>
                </c:pt>
                <c:pt idx="1138">
                  <c:v>26.887741935483866</c:v>
                </c:pt>
                <c:pt idx="1139">
                  <c:v>26.992258064516122</c:v>
                </c:pt>
                <c:pt idx="1140">
                  <c:v>27.305483870967734</c:v>
                </c:pt>
                <c:pt idx="1141">
                  <c:v>27.61870967741935</c:v>
                </c:pt>
                <c:pt idx="1142">
                  <c:v>27.723225806451605</c:v>
                </c:pt>
                <c:pt idx="1143">
                  <c:v>27.619032258064511</c:v>
                </c:pt>
                <c:pt idx="1144">
                  <c:v>27.619032258064507</c:v>
                </c:pt>
                <c:pt idx="1145">
                  <c:v>27.514838709677409</c:v>
                </c:pt>
                <c:pt idx="1146">
                  <c:v>27.619032258064507</c:v>
                </c:pt>
                <c:pt idx="1147">
                  <c:v>27.619032258064507</c:v>
                </c:pt>
                <c:pt idx="1148">
                  <c:v>27.514838709677409</c:v>
                </c:pt>
                <c:pt idx="1149">
                  <c:v>27.410645161290311</c:v>
                </c:pt>
                <c:pt idx="1150">
                  <c:v>27.306129032258053</c:v>
                </c:pt>
                <c:pt idx="1151">
                  <c:v>27.514838709677409</c:v>
                </c:pt>
                <c:pt idx="1152">
                  <c:v>27.514838709677406</c:v>
                </c:pt>
                <c:pt idx="1153">
                  <c:v>27.201612903225797</c:v>
                </c:pt>
                <c:pt idx="1154">
                  <c:v>27.305806451612888</c:v>
                </c:pt>
                <c:pt idx="1155">
                  <c:v>27.409999999999986</c:v>
                </c:pt>
                <c:pt idx="1156">
                  <c:v>27.514516129032245</c:v>
                </c:pt>
                <c:pt idx="1157">
                  <c:v>27.618709677419343</c:v>
                </c:pt>
                <c:pt idx="1158">
                  <c:v>27.722903225806441</c:v>
                </c:pt>
                <c:pt idx="1159">
                  <c:v>27.8274193548387</c:v>
                </c:pt>
                <c:pt idx="1160">
                  <c:v>27.8274193548387</c:v>
                </c:pt>
                <c:pt idx="1161">
                  <c:v>27.827419354838703</c:v>
                </c:pt>
                <c:pt idx="1162">
                  <c:v>27.931935483870959</c:v>
                </c:pt>
                <c:pt idx="1163">
                  <c:v>28.140645161290315</c:v>
                </c:pt>
                <c:pt idx="1164">
                  <c:v>28.140645161290315</c:v>
                </c:pt>
                <c:pt idx="1165">
                  <c:v>28.140645161290315</c:v>
                </c:pt>
                <c:pt idx="1166">
                  <c:v>28.140645161290315</c:v>
                </c:pt>
                <c:pt idx="1167">
                  <c:v>28.036451612903218</c:v>
                </c:pt>
                <c:pt idx="1168">
                  <c:v>27.931935483870959</c:v>
                </c:pt>
                <c:pt idx="1169">
                  <c:v>27.931935483870955</c:v>
                </c:pt>
                <c:pt idx="1170">
                  <c:v>27.723225806451605</c:v>
                </c:pt>
                <c:pt idx="1171">
                  <c:v>27.618709677419346</c:v>
                </c:pt>
                <c:pt idx="1172">
                  <c:v>27.305483870967734</c:v>
                </c:pt>
                <c:pt idx="1173">
                  <c:v>27.409677419354832</c:v>
                </c:pt>
                <c:pt idx="1174">
                  <c:v>27.51387096774193</c:v>
                </c:pt>
                <c:pt idx="1175">
                  <c:v>27.513870967741926</c:v>
                </c:pt>
                <c:pt idx="1176">
                  <c:v>27.513870967741926</c:v>
                </c:pt>
                <c:pt idx="1177">
                  <c:v>27.513870967741926</c:v>
                </c:pt>
                <c:pt idx="1178">
                  <c:v>27.618064516129024</c:v>
                </c:pt>
                <c:pt idx="1179">
                  <c:v>27.618064516129024</c:v>
                </c:pt>
                <c:pt idx="1180">
                  <c:v>27.722258064516122</c:v>
                </c:pt>
                <c:pt idx="1181">
                  <c:v>27.826774193548381</c:v>
                </c:pt>
                <c:pt idx="1182">
                  <c:v>27.826774193548381</c:v>
                </c:pt>
                <c:pt idx="1183">
                  <c:v>27.931290322580637</c:v>
                </c:pt>
                <c:pt idx="1184">
                  <c:v>28.139999999999993</c:v>
                </c:pt>
                <c:pt idx="1185">
                  <c:v>28.13999999999999</c:v>
                </c:pt>
                <c:pt idx="1186">
                  <c:v>28.13999999999999</c:v>
                </c:pt>
                <c:pt idx="1187">
                  <c:v>28.035483870967731</c:v>
                </c:pt>
                <c:pt idx="1188">
                  <c:v>28.13999999999999</c:v>
                </c:pt>
                <c:pt idx="1189">
                  <c:v>28.244516129032252</c:v>
                </c:pt>
                <c:pt idx="1190">
                  <c:v>28.244516129032249</c:v>
                </c:pt>
                <c:pt idx="1191">
                  <c:v>28.349032258064508</c:v>
                </c:pt>
                <c:pt idx="1192">
                  <c:v>28.349032258064511</c:v>
                </c:pt>
                <c:pt idx="1193">
                  <c:v>28.349032258064511</c:v>
                </c:pt>
                <c:pt idx="1194">
                  <c:v>28.349032258064508</c:v>
                </c:pt>
                <c:pt idx="1195">
                  <c:v>28.453225806451606</c:v>
                </c:pt>
                <c:pt idx="1196">
                  <c:v>28.349032258064508</c:v>
                </c:pt>
                <c:pt idx="1197">
                  <c:v>28.349032258064508</c:v>
                </c:pt>
                <c:pt idx="1198">
                  <c:v>28.349032258064508</c:v>
                </c:pt>
                <c:pt idx="1199">
                  <c:v>28.349032258064508</c:v>
                </c:pt>
                <c:pt idx="1200">
                  <c:v>28.349032258064508</c:v>
                </c:pt>
                <c:pt idx="1201">
                  <c:v>28.453225806451602</c:v>
                </c:pt>
                <c:pt idx="1202">
                  <c:v>28.453225806451602</c:v>
                </c:pt>
                <c:pt idx="1203">
                  <c:v>28.661935483870955</c:v>
                </c:pt>
                <c:pt idx="1204">
                  <c:v>28.661935483870955</c:v>
                </c:pt>
                <c:pt idx="1205">
                  <c:v>28.661935483870952</c:v>
                </c:pt>
                <c:pt idx="1206">
                  <c:v>28.5574193548387</c:v>
                </c:pt>
                <c:pt idx="1207">
                  <c:v>28.661612903225794</c:v>
                </c:pt>
                <c:pt idx="1208">
                  <c:v>28.557419354838697</c:v>
                </c:pt>
                <c:pt idx="1209">
                  <c:v>28.557419354838697</c:v>
                </c:pt>
                <c:pt idx="1210">
                  <c:v>28.870322580645151</c:v>
                </c:pt>
                <c:pt idx="1211">
                  <c:v>28.97483870967741</c:v>
                </c:pt>
                <c:pt idx="1212">
                  <c:v>28.974838709677414</c:v>
                </c:pt>
                <c:pt idx="1213">
                  <c:v>28.974838709677414</c:v>
                </c:pt>
                <c:pt idx="1214">
                  <c:v>28.870322580645155</c:v>
                </c:pt>
                <c:pt idx="1215">
                  <c:v>28.974838709677417</c:v>
                </c:pt>
                <c:pt idx="1216">
                  <c:v>29.183548387096771</c:v>
                </c:pt>
                <c:pt idx="1217">
                  <c:v>29.28806451612903</c:v>
                </c:pt>
                <c:pt idx="1218">
                  <c:v>29.496774193548386</c:v>
                </c:pt>
                <c:pt idx="1219">
                  <c:v>29.496774193548383</c:v>
                </c:pt>
                <c:pt idx="1220">
                  <c:v>29.496774193548383</c:v>
                </c:pt>
                <c:pt idx="1221">
                  <c:v>29.600967741935484</c:v>
                </c:pt>
                <c:pt idx="1222">
                  <c:v>29.496451612903222</c:v>
                </c:pt>
                <c:pt idx="1223">
                  <c:v>29.600967741935481</c:v>
                </c:pt>
                <c:pt idx="1224">
                  <c:v>29.39225806451612</c:v>
                </c:pt>
                <c:pt idx="1225">
                  <c:v>29.39225806451612</c:v>
                </c:pt>
                <c:pt idx="1226">
                  <c:v>29.392258064516117</c:v>
                </c:pt>
                <c:pt idx="1227">
                  <c:v>29.496451612903215</c:v>
                </c:pt>
                <c:pt idx="1228">
                  <c:v>29.600967741935474</c:v>
                </c:pt>
                <c:pt idx="1229">
                  <c:v>29.705161290322572</c:v>
                </c:pt>
                <c:pt idx="1230">
                  <c:v>29.705161290322572</c:v>
                </c:pt>
                <c:pt idx="1231">
                  <c:v>29.705161290322568</c:v>
                </c:pt>
                <c:pt idx="1232">
                  <c:v>29.705161290322568</c:v>
                </c:pt>
                <c:pt idx="1233">
                  <c:v>29.705161290322568</c:v>
                </c:pt>
                <c:pt idx="1234">
                  <c:v>29.705161290322568</c:v>
                </c:pt>
                <c:pt idx="1235">
                  <c:v>29.705161290322561</c:v>
                </c:pt>
                <c:pt idx="1236">
                  <c:v>29.705161290322561</c:v>
                </c:pt>
                <c:pt idx="1237">
                  <c:v>30.018387096774177</c:v>
                </c:pt>
                <c:pt idx="1238">
                  <c:v>30.122903225806436</c:v>
                </c:pt>
                <c:pt idx="1239">
                  <c:v>30.227096774193534</c:v>
                </c:pt>
                <c:pt idx="1240">
                  <c:v>30.227096774193537</c:v>
                </c:pt>
                <c:pt idx="1241">
                  <c:v>30.01838709677418</c:v>
                </c:pt>
                <c:pt idx="1242">
                  <c:v>30.018387096774184</c:v>
                </c:pt>
                <c:pt idx="1243">
                  <c:v>30.018387096774184</c:v>
                </c:pt>
                <c:pt idx="1244">
                  <c:v>30.3316129032258</c:v>
                </c:pt>
                <c:pt idx="1245">
                  <c:v>30.540322580645153</c:v>
                </c:pt>
                <c:pt idx="1246">
                  <c:v>30.435806451612894</c:v>
                </c:pt>
                <c:pt idx="1247">
                  <c:v>30.331612903225803</c:v>
                </c:pt>
                <c:pt idx="1248">
                  <c:v>30.227096774193544</c:v>
                </c:pt>
                <c:pt idx="1249">
                  <c:v>30.227096774193544</c:v>
                </c:pt>
                <c:pt idx="1250">
                  <c:v>30.227096774193548</c:v>
                </c:pt>
                <c:pt idx="1251">
                  <c:v>30.122580645161285</c:v>
                </c:pt>
                <c:pt idx="1252">
                  <c:v>30.227096774193544</c:v>
                </c:pt>
                <c:pt idx="1253">
                  <c:v>30.227096774193544</c:v>
                </c:pt>
                <c:pt idx="1254">
                  <c:v>30.122580645161285</c:v>
                </c:pt>
                <c:pt idx="1255">
                  <c:v>30.226774193548383</c:v>
                </c:pt>
                <c:pt idx="1256">
                  <c:v>30.22677419354838</c:v>
                </c:pt>
                <c:pt idx="1257">
                  <c:v>30.226774193548376</c:v>
                </c:pt>
                <c:pt idx="1258">
                  <c:v>30.226774193548376</c:v>
                </c:pt>
                <c:pt idx="1259">
                  <c:v>30.122258064516117</c:v>
                </c:pt>
                <c:pt idx="1260">
                  <c:v>30.122258064516117</c:v>
                </c:pt>
                <c:pt idx="1261">
                  <c:v>30.330967741935474</c:v>
                </c:pt>
                <c:pt idx="1262">
                  <c:v>30.43548387096773</c:v>
                </c:pt>
                <c:pt idx="1263">
                  <c:v>30.539999999999988</c:v>
                </c:pt>
                <c:pt idx="1264">
                  <c:v>30.644516129032244</c:v>
                </c:pt>
                <c:pt idx="1265">
                  <c:v>30.749032258064503</c:v>
                </c:pt>
                <c:pt idx="1266">
                  <c:v>30.644838709677408</c:v>
                </c:pt>
                <c:pt idx="1267">
                  <c:v>30.749354838709667</c:v>
                </c:pt>
                <c:pt idx="1268">
                  <c:v>30.749354838709667</c:v>
                </c:pt>
                <c:pt idx="1269">
                  <c:v>30.749354838709667</c:v>
                </c:pt>
                <c:pt idx="1270">
                  <c:v>30.853870967741926</c:v>
                </c:pt>
                <c:pt idx="1271">
                  <c:v>31.06258064516128</c:v>
                </c:pt>
                <c:pt idx="1272">
                  <c:v>31.271290322580636</c:v>
                </c:pt>
                <c:pt idx="1273">
                  <c:v>31.479999999999997</c:v>
                </c:pt>
                <c:pt idx="1274">
                  <c:v>31.479999999999997</c:v>
                </c:pt>
                <c:pt idx="1275">
                  <c:v>31.271290322580644</c:v>
                </c:pt>
                <c:pt idx="1276">
                  <c:v>31.27129032258064</c:v>
                </c:pt>
                <c:pt idx="1277">
                  <c:v>31.375806451612899</c:v>
                </c:pt>
                <c:pt idx="1278">
                  <c:v>31.271290322580636</c:v>
                </c:pt>
                <c:pt idx="1279">
                  <c:v>31.375806451612895</c:v>
                </c:pt>
                <c:pt idx="1280">
                  <c:v>31.271612903225797</c:v>
                </c:pt>
                <c:pt idx="1281">
                  <c:v>31.271612903225797</c:v>
                </c:pt>
                <c:pt idx="1282">
                  <c:v>31.376129032258053</c:v>
                </c:pt>
                <c:pt idx="1283">
                  <c:v>31.376129032258053</c:v>
                </c:pt>
                <c:pt idx="1284">
                  <c:v>31.480645161290312</c:v>
                </c:pt>
                <c:pt idx="1285">
                  <c:v>31.585161290322571</c:v>
                </c:pt>
                <c:pt idx="1286">
                  <c:v>31.585161290322571</c:v>
                </c:pt>
                <c:pt idx="1287">
                  <c:v>31.689677419354823</c:v>
                </c:pt>
                <c:pt idx="1288">
                  <c:v>31.794193548387085</c:v>
                </c:pt>
                <c:pt idx="1289">
                  <c:v>31.689999999999984</c:v>
                </c:pt>
                <c:pt idx="1290">
                  <c:v>31.689999999999984</c:v>
                </c:pt>
                <c:pt idx="1291">
                  <c:v>31.794516129032242</c:v>
                </c:pt>
                <c:pt idx="1292">
                  <c:v>31.585806451612889</c:v>
                </c:pt>
                <c:pt idx="1293">
                  <c:v>31.585806451612889</c:v>
                </c:pt>
                <c:pt idx="1294">
                  <c:v>31.689999999999987</c:v>
                </c:pt>
                <c:pt idx="1295">
                  <c:v>31.585483870967728</c:v>
                </c:pt>
                <c:pt idx="1296">
                  <c:v>31.376774193548371</c:v>
                </c:pt>
                <c:pt idx="1297">
                  <c:v>31.585483870967728</c:v>
                </c:pt>
                <c:pt idx="1298">
                  <c:v>31.689677419354823</c:v>
                </c:pt>
                <c:pt idx="1299">
                  <c:v>31.585161290322567</c:v>
                </c:pt>
                <c:pt idx="1300">
                  <c:v>31.585161290322567</c:v>
                </c:pt>
                <c:pt idx="1301">
                  <c:v>31.585161290322564</c:v>
                </c:pt>
                <c:pt idx="1302">
                  <c:v>31.585161290322567</c:v>
                </c:pt>
                <c:pt idx="1303">
                  <c:v>31.480967741935469</c:v>
                </c:pt>
                <c:pt idx="1304">
                  <c:v>31.376451612903214</c:v>
                </c:pt>
                <c:pt idx="1305">
                  <c:v>31.376451612903217</c:v>
                </c:pt>
                <c:pt idx="1306">
                  <c:v>31.271935483870958</c:v>
                </c:pt>
                <c:pt idx="1307">
                  <c:v>31.167741935483861</c:v>
                </c:pt>
                <c:pt idx="1308">
                  <c:v>31.376451612903217</c:v>
                </c:pt>
                <c:pt idx="1309">
                  <c:v>31.480967741935476</c:v>
                </c:pt>
                <c:pt idx="1310">
                  <c:v>31.68967741935483</c:v>
                </c:pt>
                <c:pt idx="1311">
                  <c:v>31.68967741935483</c:v>
                </c:pt>
                <c:pt idx="1312">
                  <c:v>31.585161290322574</c:v>
                </c:pt>
                <c:pt idx="1313">
                  <c:v>31.585161290322574</c:v>
                </c:pt>
                <c:pt idx="1314">
                  <c:v>31.585161290322574</c:v>
                </c:pt>
                <c:pt idx="1315">
                  <c:v>31.585161290322574</c:v>
                </c:pt>
                <c:pt idx="1316">
                  <c:v>31.585161290322574</c:v>
                </c:pt>
                <c:pt idx="1317">
                  <c:v>31.898387096774183</c:v>
                </c:pt>
                <c:pt idx="1318">
                  <c:v>31.898387096774183</c:v>
                </c:pt>
                <c:pt idx="1319">
                  <c:v>31.898387096774183</c:v>
                </c:pt>
                <c:pt idx="1320">
                  <c:v>32.107096774193536</c:v>
                </c:pt>
                <c:pt idx="1321">
                  <c:v>32.211612903225799</c:v>
                </c:pt>
                <c:pt idx="1322">
                  <c:v>32.211612903225792</c:v>
                </c:pt>
                <c:pt idx="1323">
                  <c:v>32.316129032258054</c:v>
                </c:pt>
                <c:pt idx="1324">
                  <c:v>32.316129032258054</c:v>
                </c:pt>
                <c:pt idx="1325">
                  <c:v>32.003225806451596</c:v>
                </c:pt>
                <c:pt idx="1326">
                  <c:v>31.899032258064505</c:v>
                </c:pt>
                <c:pt idx="1327">
                  <c:v>32.107741935483858</c:v>
                </c:pt>
                <c:pt idx="1328">
                  <c:v>32.107741935483858</c:v>
                </c:pt>
                <c:pt idx="1329">
                  <c:v>32.003548387096757</c:v>
                </c:pt>
                <c:pt idx="1330">
                  <c:v>32.212258064516114</c:v>
                </c:pt>
                <c:pt idx="1331">
                  <c:v>32.212258064516114</c:v>
                </c:pt>
                <c:pt idx="1332">
                  <c:v>32.107741935483851</c:v>
                </c:pt>
                <c:pt idx="1333">
                  <c:v>32.003548387096757</c:v>
                </c:pt>
                <c:pt idx="1334">
                  <c:v>32.107741935483858</c:v>
                </c:pt>
                <c:pt idx="1335">
                  <c:v>32.107741935483858</c:v>
                </c:pt>
                <c:pt idx="1336">
                  <c:v>32.211935483870953</c:v>
                </c:pt>
                <c:pt idx="1337">
                  <c:v>32.420645161290309</c:v>
                </c:pt>
                <c:pt idx="1338">
                  <c:v>32.629354838709659</c:v>
                </c:pt>
                <c:pt idx="1339">
                  <c:v>32.524838709677411</c:v>
                </c:pt>
                <c:pt idx="1340">
                  <c:v>32.733548387096761</c:v>
                </c:pt>
                <c:pt idx="1341">
                  <c:v>32.629032258064505</c:v>
                </c:pt>
                <c:pt idx="1342">
                  <c:v>32.733225806451607</c:v>
                </c:pt>
                <c:pt idx="1343">
                  <c:v>32.733225806451607</c:v>
                </c:pt>
                <c:pt idx="1344">
                  <c:v>32.733225806451607</c:v>
                </c:pt>
                <c:pt idx="1345">
                  <c:v>32.733225806451607</c:v>
                </c:pt>
                <c:pt idx="1346">
                  <c:v>32.628709677419344</c:v>
                </c:pt>
                <c:pt idx="1347">
                  <c:v>32.628709677419344</c:v>
                </c:pt>
                <c:pt idx="1348">
                  <c:v>32.419999999999995</c:v>
                </c:pt>
                <c:pt idx="1349">
                  <c:v>32.419999999999995</c:v>
                </c:pt>
                <c:pt idx="1350">
                  <c:v>32.419999999999995</c:v>
                </c:pt>
                <c:pt idx="1351">
                  <c:v>32.315483870967732</c:v>
                </c:pt>
                <c:pt idx="1352">
                  <c:v>32.419677419354834</c:v>
                </c:pt>
                <c:pt idx="1353">
                  <c:v>32.315161290322571</c:v>
                </c:pt>
                <c:pt idx="1354">
                  <c:v>32.210645161290316</c:v>
                </c:pt>
                <c:pt idx="1355">
                  <c:v>32.210645161290309</c:v>
                </c:pt>
                <c:pt idx="1356">
                  <c:v>32.523548387096767</c:v>
                </c:pt>
                <c:pt idx="1357">
                  <c:v>32.836451612903218</c:v>
                </c:pt>
                <c:pt idx="1358">
                  <c:v>32.731935483870956</c:v>
                </c:pt>
                <c:pt idx="1359">
                  <c:v>32.731935483870956</c:v>
                </c:pt>
                <c:pt idx="1360">
                  <c:v>32.836129032258057</c:v>
                </c:pt>
                <c:pt idx="1361">
                  <c:v>32.940645161290313</c:v>
                </c:pt>
                <c:pt idx="1362">
                  <c:v>33.044838709677414</c:v>
                </c:pt>
                <c:pt idx="1363">
                  <c:v>33.253548387096764</c:v>
                </c:pt>
                <c:pt idx="1364">
                  <c:v>33.357741935483865</c:v>
                </c:pt>
                <c:pt idx="1365">
                  <c:v>33.462258064516121</c:v>
                </c:pt>
                <c:pt idx="1366">
                  <c:v>33.462258064516121</c:v>
                </c:pt>
                <c:pt idx="1367">
                  <c:v>33.462258064516128</c:v>
                </c:pt>
                <c:pt idx="1368">
                  <c:v>33.566774193548376</c:v>
                </c:pt>
                <c:pt idx="1369">
                  <c:v>33.358064516129026</c:v>
                </c:pt>
                <c:pt idx="1370">
                  <c:v>33.253870967741932</c:v>
                </c:pt>
                <c:pt idx="1371">
                  <c:v>33.045161290322575</c:v>
                </c:pt>
                <c:pt idx="1372">
                  <c:v>32.836451612903225</c:v>
                </c:pt>
                <c:pt idx="1373">
                  <c:v>32.732258064516124</c:v>
                </c:pt>
                <c:pt idx="1374">
                  <c:v>32.836774193548386</c:v>
                </c:pt>
                <c:pt idx="1375">
                  <c:v>32.836774193548379</c:v>
                </c:pt>
                <c:pt idx="1376">
                  <c:v>32.940967741935474</c:v>
                </c:pt>
                <c:pt idx="1377">
                  <c:v>33.045483870967736</c:v>
                </c:pt>
                <c:pt idx="1378">
                  <c:v>33.045483870967736</c:v>
                </c:pt>
                <c:pt idx="1379">
                  <c:v>33.045483870967736</c:v>
                </c:pt>
                <c:pt idx="1380">
                  <c:v>33.045483870967729</c:v>
                </c:pt>
                <c:pt idx="1381">
                  <c:v>33.149677419354838</c:v>
                </c:pt>
                <c:pt idx="1382">
                  <c:v>33.462903225806443</c:v>
                </c:pt>
                <c:pt idx="1383">
                  <c:v>33.462903225806443</c:v>
                </c:pt>
                <c:pt idx="1384">
                  <c:v>33.6716129032258</c:v>
                </c:pt>
                <c:pt idx="1385">
                  <c:v>33.880322580645149</c:v>
                </c:pt>
                <c:pt idx="1386">
                  <c:v>33.984516129032251</c:v>
                </c:pt>
                <c:pt idx="1387">
                  <c:v>33.880322580645149</c:v>
                </c:pt>
                <c:pt idx="1388">
                  <c:v>33.880322580645149</c:v>
                </c:pt>
                <c:pt idx="1389">
                  <c:v>34.089032258064506</c:v>
                </c:pt>
                <c:pt idx="1390">
                  <c:v>34.297741935483863</c:v>
                </c:pt>
                <c:pt idx="1391">
                  <c:v>34.402258064516118</c:v>
                </c:pt>
                <c:pt idx="1392">
                  <c:v>34.297741935483863</c:v>
                </c:pt>
                <c:pt idx="1393">
                  <c:v>34.402258064516126</c:v>
                </c:pt>
                <c:pt idx="1394">
                  <c:v>34.402258064516126</c:v>
                </c:pt>
                <c:pt idx="1395">
                  <c:v>34.298064516129031</c:v>
                </c:pt>
                <c:pt idx="1396">
                  <c:v>34.089354838709674</c:v>
                </c:pt>
                <c:pt idx="1397">
                  <c:v>33.88064516129031</c:v>
                </c:pt>
                <c:pt idx="1398">
                  <c:v>33.880645161290325</c:v>
                </c:pt>
                <c:pt idx="1399">
                  <c:v>33.671935483870968</c:v>
                </c:pt>
                <c:pt idx="1400">
                  <c:v>33.776129032258062</c:v>
                </c:pt>
                <c:pt idx="1401">
                  <c:v>33.880322580645164</c:v>
                </c:pt>
                <c:pt idx="1402">
                  <c:v>33.775806451612901</c:v>
                </c:pt>
                <c:pt idx="1403">
                  <c:v>33.880322580645164</c:v>
                </c:pt>
                <c:pt idx="1404">
                  <c:v>33.984516129032258</c:v>
                </c:pt>
                <c:pt idx="1405">
                  <c:v>34.193225806451608</c:v>
                </c:pt>
                <c:pt idx="1406">
                  <c:v>34.297419354838702</c:v>
                </c:pt>
                <c:pt idx="1407">
                  <c:v>34.297419354838709</c:v>
                </c:pt>
                <c:pt idx="1408">
                  <c:v>34.297419354838709</c:v>
                </c:pt>
                <c:pt idx="1409">
                  <c:v>34.401612903225804</c:v>
                </c:pt>
                <c:pt idx="1410">
                  <c:v>34.505806451612905</c:v>
                </c:pt>
                <c:pt idx="1411">
                  <c:v>34.61</c:v>
                </c:pt>
                <c:pt idx="1412">
                  <c:v>34.61</c:v>
                </c:pt>
                <c:pt idx="1413">
                  <c:v>34.505483870967744</c:v>
                </c:pt>
                <c:pt idx="1414">
                  <c:v>34.505483870967744</c:v>
                </c:pt>
                <c:pt idx="1415">
                  <c:v>34.714516129032255</c:v>
                </c:pt>
                <c:pt idx="1416">
                  <c:v>34.923548387096766</c:v>
                </c:pt>
                <c:pt idx="1417">
                  <c:v>34.923548387096773</c:v>
                </c:pt>
                <c:pt idx="1418">
                  <c:v>35.027741935483874</c:v>
                </c:pt>
                <c:pt idx="1419">
                  <c:v>35.13225806451613</c:v>
                </c:pt>
                <c:pt idx="1420">
                  <c:v>35.236774193548378</c:v>
                </c:pt>
                <c:pt idx="1421">
                  <c:v>35.132258064516137</c:v>
                </c:pt>
                <c:pt idx="1422">
                  <c:v>35.13225806451613</c:v>
                </c:pt>
                <c:pt idx="1423">
                  <c:v>35.236774193548385</c:v>
                </c:pt>
                <c:pt idx="1424">
                  <c:v>35.236774193548385</c:v>
                </c:pt>
                <c:pt idx="1425">
                  <c:v>35.236774193548392</c:v>
                </c:pt>
                <c:pt idx="1426">
                  <c:v>35.340967741935486</c:v>
                </c:pt>
                <c:pt idx="1427">
                  <c:v>35.445161290322588</c:v>
                </c:pt>
                <c:pt idx="1428">
                  <c:v>35.549677419354843</c:v>
                </c:pt>
                <c:pt idx="1429">
                  <c:v>35.549677419354843</c:v>
                </c:pt>
                <c:pt idx="1430">
                  <c:v>35.653870967741945</c:v>
                </c:pt>
                <c:pt idx="1431">
                  <c:v>35.445161290322588</c:v>
                </c:pt>
                <c:pt idx="1432">
                  <c:v>35.549677419354836</c:v>
                </c:pt>
                <c:pt idx="1433">
                  <c:v>35.758387096774193</c:v>
                </c:pt>
                <c:pt idx="1434">
                  <c:v>35.862580645161295</c:v>
                </c:pt>
                <c:pt idx="1435">
                  <c:v>35.7583870967742</c:v>
                </c:pt>
                <c:pt idx="1436">
                  <c:v>35.549677419354843</c:v>
                </c:pt>
                <c:pt idx="1437">
                  <c:v>35.549677419354843</c:v>
                </c:pt>
                <c:pt idx="1438">
                  <c:v>35.654193548387099</c:v>
                </c:pt>
                <c:pt idx="1439">
                  <c:v>35.654193548387099</c:v>
                </c:pt>
                <c:pt idx="1440">
                  <c:v>35.654193548387099</c:v>
                </c:pt>
                <c:pt idx="1441">
                  <c:v>35.758709677419354</c:v>
                </c:pt>
                <c:pt idx="1442">
                  <c:v>35.758709677419354</c:v>
                </c:pt>
                <c:pt idx="1443">
                  <c:v>35.758709677419354</c:v>
                </c:pt>
                <c:pt idx="1444">
                  <c:v>35.863225806451609</c:v>
                </c:pt>
                <c:pt idx="1445">
                  <c:v>35.967741935483865</c:v>
                </c:pt>
                <c:pt idx="1446">
                  <c:v>35.863225806451595</c:v>
                </c:pt>
                <c:pt idx="1447">
                  <c:v>35.75870967741934</c:v>
                </c:pt>
                <c:pt idx="1448">
                  <c:v>35.863225806451595</c:v>
                </c:pt>
                <c:pt idx="1449">
                  <c:v>35.967741935483865</c:v>
                </c:pt>
                <c:pt idx="1450">
                  <c:v>35.863225806451609</c:v>
                </c:pt>
                <c:pt idx="1451">
                  <c:v>35.758709677419361</c:v>
                </c:pt>
                <c:pt idx="1452">
                  <c:v>35.863225806451609</c:v>
                </c:pt>
                <c:pt idx="1453">
                  <c:v>35.758709677419354</c:v>
                </c:pt>
                <c:pt idx="1454">
                  <c:v>35.758709677419347</c:v>
                </c:pt>
                <c:pt idx="1455">
                  <c:v>35.654193548387099</c:v>
                </c:pt>
                <c:pt idx="1456">
                  <c:v>35.758709677419354</c:v>
                </c:pt>
                <c:pt idx="1457">
                  <c:v>35.758709677419354</c:v>
                </c:pt>
                <c:pt idx="1458">
                  <c:v>35.758709677419361</c:v>
                </c:pt>
                <c:pt idx="1459">
                  <c:v>35.758709677419361</c:v>
                </c:pt>
                <c:pt idx="1460">
                  <c:v>35.758709677419361</c:v>
                </c:pt>
                <c:pt idx="1461">
                  <c:v>35.863225806451609</c:v>
                </c:pt>
                <c:pt idx="1462">
                  <c:v>35.863225806451609</c:v>
                </c:pt>
                <c:pt idx="1463">
                  <c:v>35.654516129032267</c:v>
                </c:pt>
                <c:pt idx="1464">
                  <c:v>35.550322580645165</c:v>
                </c:pt>
                <c:pt idx="1465">
                  <c:v>35.550322580645165</c:v>
                </c:pt>
                <c:pt idx="1466">
                  <c:v>35.86354838709677</c:v>
                </c:pt>
                <c:pt idx="1467">
                  <c:v>36.07225806451612</c:v>
                </c:pt>
                <c:pt idx="1468">
                  <c:v>36.07225806451612</c:v>
                </c:pt>
                <c:pt idx="1469">
                  <c:v>36.07225806451612</c:v>
                </c:pt>
                <c:pt idx="1470">
                  <c:v>36.280967741935477</c:v>
                </c:pt>
                <c:pt idx="1471">
                  <c:v>36.280967741935477</c:v>
                </c:pt>
                <c:pt idx="1472">
                  <c:v>36.280967741935477</c:v>
                </c:pt>
                <c:pt idx="1473">
                  <c:v>36.38548387096774</c:v>
                </c:pt>
                <c:pt idx="1474">
                  <c:v>36.489999999999988</c:v>
                </c:pt>
                <c:pt idx="1475">
                  <c:v>36.489999999999988</c:v>
                </c:pt>
                <c:pt idx="1476">
                  <c:v>36.489999999999988</c:v>
                </c:pt>
                <c:pt idx="1477">
                  <c:v>36.698709677419345</c:v>
                </c:pt>
                <c:pt idx="1478">
                  <c:v>36.8032258064516</c:v>
                </c:pt>
                <c:pt idx="1479">
                  <c:v>36.698709677419359</c:v>
                </c:pt>
                <c:pt idx="1480">
                  <c:v>36.594193548387103</c:v>
                </c:pt>
                <c:pt idx="1481">
                  <c:v>36.803225806451614</c:v>
                </c:pt>
                <c:pt idx="1482">
                  <c:v>36.803225806451614</c:v>
                </c:pt>
                <c:pt idx="1483">
                  <c:v>36.698709677419366</c:v>
                </c:pt>
                <c:pt idx="1484">
                  <c:v>36.698709677419366</c:v>
                </c:pt>
                <c:pt idx="1485">
                  <c:v>36.490000000000009</c:v>
                </c:pt>
                <c:pt idx="1486">
                  <c:v>36.490000000000009</c:v>
                </c:pt>
                <c:pt idx="1487">
                  <c:v>36.385483870967761</c:v>
                </c:pt>
                <c:pt idx="1488">
                  <c:v>36.385483870967754</c:v>
                </c:pt>
                <c:pt idx="1489">
                  <c:v>36.385483870967754</c:v>
                </c:pt>
                <c:pt idx="1490">
                  <c:v>36.594193548387096</c:v>
                </c:pt>
                <c:pt idx="1491">
                  <c:v>36.49</c:v>
                </c:pt>
                <c:pt idx="1492">
                  <c:v>36.385483870967747</c:v>
                </c:pt>
                <c:pt idx="1493">
                  <c:v>36.594193548387103</c:v>
                </c:pt>
                <c:pt idx="1494">
                  <c:v>36.594193548387103</c:v>
                </c:pt>
                <c:pt idx="1495">
                  <c:v>36.802903225806453</c:v>
                </c:pt>
                <c:pt idx="1496">
                  <c:v>36.907419354838709</c:v>
                </c:pt>
                <c:pt idx="1497">
                  <c:v>36.698387096774191</c:v>
                </c:pt>
                <c:pt idx="1498">
                  <c:v>36.698387096774191</c:v>
                </c:pt>
                <c:pt idx="1499">
                  <c:v>36.802903225806446</c:v>
                </c:pt>
                <c:pt idx="1500">
                  <c:v>36.802903225806439</c:v>
                </c:pt>
                <c:pt idx="1501">
                  <c:v>36.802903225806439</c:v>
                </c:pt>
                <c:pt idx="1502">
                  <c:v>36.802903225806446</c:v>
                </c:pt>
                <c:pt idx="1503">
                  <c:v>36.802903225806446</c:v>
                </c:pt>
                <c:pt idx="1504">
                  <c:v>36.698387096774198</c:v>
                </c:pt>
                <c:pt idx="1505">
                  <c:v>36.698387096774191</c:v>
                </c:pt>
                <c:pt idx="1506">
                  <c:v>36.698387096774191</c:v>
                </c:pt>
                <c:pt idx="1507">
                  <c:v>36.698387096774184</c:v>
                </c:pt>
                <c:pt idx="1508">
                  <c:v>36.489677419354827</c:v>
                </c:pt>
                <c:pt idx="1509">
                  <c:v>36.176451612903229</c:v>
                </c:pt>
                <c:pt idx="1510">
                  <c:v>36.385483870967747</c:v>
                </c:pt>
                <c:pt idx="1511">
                  <c:v>36.385483870967747</c:v>
                </c:pt>
                <c:pt idx="1512">
                  <c:v>36.280967741935477</c:v>
                </c:pt>
                <c:pt idx="1513">
                  <c:v>36.280967741935484</c:v>
                </c:pt>
                <c:pt idx="1514">
                  <c:v>36.38548387096774</c:v>
                </c:pt>
                <c:pt idx="1515">
                  <c:v>36.385483870967747</c:v>
                </c:pt>
                <c:pt idx="1516">
                  <c:v>36.594193548387089</c:v>
                </c:pt>
                <c:pt idx="1517">
                  <c:v>36.594193548387096</c:v>
                </c:pt>
                <c:pt idx="1518">
                  <c:v>36.594193548387103</c:v>
                </c:pt>
                <c:pt idx="1519">
                  <c:v>36.594193548387103</c:v>
                </c:pt>
                <c:pt idx="1520">
                  <c:v>36.698709677419366</c:v>
                </c:pt>
                <c:pt idx="1521">
                  <c:v>36.594193548387096</c:v>
                </c:pt>
                <c:pt idx="1522">
                  <c:v>36.802903225806446</c:v>
                </c:pt>
                <c:pt idx="1523">
                  <c:v>36.802903225806453</c:v>
                </c:pt>
                <c:pt idx="1524">
                  <c:v>36.802903225806453</c:v>
                </c:pt>
                <c:pt idx="1525">
                  <c:v>36.907096774193562</c:v>
                </c:pt>
                <c:pt idx="1526">
                  <c:v>36.802580645161299</c:v>
                </c:pt>
                <c:pt idx="1527">
                  <c:v>36.802580645161292</c:v>
                </c:pt>
                <c:pt idx="1528">
                  <c:v>36.907096774193548</c:v>
                </c:pt>
                <c:pt idx="1529">
                  <c:v>36.907096774193541</c:v>
                </c:pt>
                <c:pt idx="1530">
                  <c:v>36.802580645161285</c:v>
                </c:pt>
                <c:pt idx="1531">
                  <c:v>36.698064516129037</c:v>
                </c:pt>
                <c:pt idx="1532">
                  <c:v>36.698064516129037</c:v>
                </c:pt>
                <c:pt idx="1533">
                  <c:v>36.907096774193548</c:v>
                </c:pt>
                <c:pt idx="1534">
                  <c:v>36.802580645161285</c:v>
                </c:pt>
                <c:pt idx="1535">
                  <c:v>36.907096774193548</c:v>
                </c:pt>
                <c:pt idx="1536">
                  <c:v>37.011612903225803</c:v>
                </c:pt>
                <c:pt idx="1537">
                  <c:v>37.220322580645153</c:v>
                </c:pt>
                <c:pt idx="1538">
                  <c:v>37.324838709677408</c:v>
                </c:pt>
                <c:pt idx="1539">
                  <c:v>37.324838709677408</c:v>
                </c:pt>
                <c:pt idx="1540">
                  <c:v>37.638064516129027</c:v>
                </c:pt>
                <c:pt idx="1541">
                  <c:v>37.533548387096765</c:v>
                </c:pt>
                <c:pt idx="1542">
                  <c:v>37.638064516129027</c:v>
                </c:pt>
                <c:pt idx="1543">
                  <c:v>37.638064516129027</c:v>
                </c:pt>
                <c:pt idx="1544">
                  <c:v>37.742580645161283</c:v>
                </c:pt>
                <c:pt idx="1545">
                  <c:v>37.638064516129035</c:v>
                </c:pt>
                <c:pt idx="1546">
                  <c:v>37.74258064516129</c:v>
                </c:pt>
                <c:pt idx="1547">
                  <c:v>37.638064516129042</c:v>
                </c:pt>
                <c:pt idx="1548">
                  <c:v>37.638064516129042</c:v>
                </c:pt>
                <c:pt idx="1549">
                  <c:v>37.638064516129049</c:v>
                </c:pt>
                <c:pt idx="1550">
                  <c:v>37.638064516129049</c:v>
                </c:pt>
                <c:pt idx="1551">
                  <c:v>37.638064516129042</c:v>
                </c:pt>
                <c:pt idx="1552">
                  <c:v>37.74258064516129</c:v>
                </c:pt>
                <c:pt idx="1553">
                  <c:v>37.638064516129035</c:v>
                </c:pt>
                <c:pt idx="1554">
                  <c:v>37.74258064516129</c:v>
                </c:pt>
                <c:pt idx="1555">
                  <c:v>37.847096774193545</c:v>
                </c:pt>
                <c:pt idx="1556">
                  <c:v>37.742903225806451</c:v>
                </c:pt>
                <c:pt idx="1557">
                  <c:v>37.638709677419357</c:v>
                </c:pt>
                <c:pt idx="1558">
                  <c:v>37.430000000000007</c:v>
                </c:pt>
                <c:pt idx="1559">
                  <c:v>37.325483870967751</c:v>
                </c:pt>
                <c:pt idx="1560">
                  <c:v>37.220967741935496</c:v>
                </c:pt>
                <c:pt idx="1561">
                  <c:v>37.220967741935496</c:v>
                </c:pt>
                <c:pt idx="1562">
                  <c:v>37.325483870967744</c:v>
                </c:pt>
                <c:pt idx="1563">
                  <c:v>37.325483870967737</c:v>
                </c:pt>
                <c:pt idx="1564">
                  <c:v>37.429677419354832</c:v>
                </c:pt>
                <c:pt idx="1565">
                  <c:v>37.429677419354839</c:v>
                </c:pt>
                <c:pt idx="1566">
                  <c:v>37.429677419354839</c:v>
                </c:pt>
                <c:pt idx="1567">
                  <c:v>37.325161290322576</c:v>
                </c:pt>
                <c:pt idx="1568">
                  <c:v>37.220967741935475</c:v>
                </c:pt>
                <c:pt idx="1569">
                  <c:v>37.011935483870964</c:v>
                </c:pt>
                <c:pt idx="1570">
                  <c:v>37.116451612903219</c:v>
                </c:pt>
                <c:pt idx="1571">
                  <c:v>37.011935483870964</c:v>
                </c:pt>
                <c:pt idx="1572">
                  <c:v>37.011935483870957</c:v>
                </c:pt>
                <c:pt idx="1573">
                  <c:v>37.011935483870957</c:v>
                </c:pt>
                <c:pt idx="1574">
                  <c:v>37.011935483870957</c:v>
                </c:pt>
                <c:pt idx="1575">
                  <c:v>37.011935483870957</c:v>
                </c:pt>
                <c:pt idx="1576">
                  <c:v>37.011935483870964</c:v>
                </c:pt>
                <c:pt idx="1577">
                  <c:v>37.011935483870964</c:v>
                </c:pt>
                <c:pt idx="1578">
                  <c:v>37.116451612903219</c:v>
                </c:pt>
                <c:pt idx="1579">
                  <c:v>37.220967741935475</c:v>
                </c:pt>
                <c:pt idx="1580">
                  <c:v>37.429999999999993</c:v>
                </c:pt>
                <c:pt idx="1581">
                  <c:v>37.63903225806451</c:v>
                </c:pt>
                <c:pt idx="1582">
                  <c:v>37.743548387096766</c:v>
                </c:pt>
                <c:pt idx="1583">
                  <c:v>37.848064516129021</c:v>
                </c:pt>
                <c:pt idx="1584">
                  <c:v>38.057096774193539</c:v>
                </c:pt>
                <c:pt idx="1585">
                  <c:v>38.161612903225802</c:v>
                </c:pt>
                <c:pt idx="1586">
                  <c:v>38.161612903225802</c:v>
                </c:pt>
                <c:pt idx="1587">
                  <c:v>38.474838709677407</c:v>
                </c:pt>
                <c:pt idx="1588">
                  <c:v>38.788064516129019</c:v>
                </c:pt>
                <c:pt idx="1589">
                  <c:v>39.205483870967733</c:v>
                </c:pt>
                <c:pt idx="1590">
                  <c:v>39.309999999999988</c:v>
                </c:pt>
                <c:pt idx="1591">
                  <c:v>39.414516129032251</c:v>
                </c:pt>
                <c:pt idx="1592">
                  <c:v>39.519032258064506</c:v>
                </c:pt>
                <c:pt idx="1593">
                  <c:v>39.519032258064506</c:v>
                </c:pt>
                <c:pt idx="1594">
                  <c:v>39.519032258064499</c:v>
                </c:pt>
                <c:pt idx="1595">
                  <c:v>39.205806451612901</c:v>
                </c:pt>
                <c:pt idx="1596">
                  <c:v>39.310322580645149</c:v>
                </c:pt>
                <c:pt idx="1597">
                  <c:v>39.310322580645149</c:v>
                </c:pt>
                <c:pt idx="1598">
                  <c:v>39.310322580645149</c:v>
                </c:pt>
                <c:pt idx="1599">
                  <c:v>39.205806451612901</c:v>
                </c:pt>
                <c:pt idx="1600">
                  <c:v>39.310322580645149</c:v>
                </c:pt>
                <c:pt idx="1601">
                  <c:v>39.205806451612894</c:v>
                </c:pt>
                <c:pt idx="1602">
                  <c:v>39.101290322580638</c:v>
                </c:pt>
                <c:pt idx="1603">
                  <c:v>39.101290322580638</c:v>
                </c:pt>
                <c:pt idx="1604">
                  <c:v>39.101290322580638</c:v>
                </c:pt>
                <c:pt idx="1605">
                  <c:v>39.101290322580638</c:v>
                </c:pt>
                <c:pt idx="1606">
                  <c:v>39.101290322580638</c:v>
                </c:pt>
                <c:pt idx="1607">
                  <c:v>39.101290322580638</c:v>
                </c:pt>
                <c:pt idx="1608">
                  <c:v>39.101290322580638</c:v>
                </c:pt>
                <c:pt idx="1609">
                  <c:v>39.205806451612901</c:v>
                </c:pt>
                <c:pt idx="1610">
                  <c:v>39.101290322580645</c:v>
                </c:pt>
                <c:pt idx="1611">
                  <c:v>39.101290322580638</c:v>
                </c:pt>
                <c:pt idx="1612">
                  <c:v>39.101290322580638</c:v>
                </c:pt>
                <c:pt idx="1613">
                  <c:v>39.101290322580638</c:v>
                </c:pt>
                <c:pt idx="1614">
                  <c:v>39.205483870967733</c:v>
                </c:pt>
                <c:pt idx="1615">
                  <c:v>39.309677419354827</c:v>
                </c:pt>
                <c:pt idx="1616">
                  <c:v>39.309677419354827</c:v>
                </c:pt>
                <c:pt idx="1617">
                  <c:v>39.518387096774184</c:v>
                </c:pt>
                <c:pt idx="1618">
                  <c:v>39.518387096774184</c:v>
                </c:pt>
                <c:pt idx="1619">
                  <c:v>39.518387096774184</c:v>
                </c:pt>
                <c:pt idx="1620">
                  <c:v>39.518387096774184</c:v>
                </c:pt>
                <c:pt idx="1621">
                  <c:v>39.518387096774184</c:v>
                </c:pt>
                <c:pt idx="1622">
                  <c:v>39.622903225806439</c:v>
                </c:pt>
                <c:pt idx="1623">
                  <c:v>39.622903225806439</c:v>
                </c:pt>
                <c:pt idx="1624">
                  <c:v>39.622903225806439</c:v>
                </c:pt>
                <c:pt idx="1625">
                  <c:v>39.622903225806439</c:v>
                </c:pt>
                <c:pt idx="1626">
                  <c:v>39.727419354838702</c:v>
                </c:pt>
                <c:pt idx="1627">
                  <c:v>39.727419354838702</c:v>
                </c:pt>
                <c:pt idx="1628">
                  <c:v>39.727419354838695</c:v>
                </c:pt>
                <c:pt idx="1629">
                  <c:v>39.727419354838695</c:v>
                </c:pt>
                <c:pt idx="1630">
                  <c:v>39.727419354838702</c:v>
                </c:pt>
                <c:pt idx="1631">
                  <c:v>39.727419354838702</c:v>
                </c:pt>
                <c:pt idx="1632">
                  <c:v>39.727419354838702</c:v>
                </c:pt>
                <c:pt idx="1633">
                  <c:v>39.83193548387095</c:v>
                </c:pt>
                <c:pt idx="1634">
                  <c:v>39.83193548387095</c:v>
                </c:pt>
                <c:pt idx="1635">
                  <c:v>39.93645161290322</c:v>
                </c:pt>
                <c:pt idx="1636">
                  <c:v>40.040967741935475</c:v>
                </c:pt>
                <c:pt idx="1637">
                  <c:v>40.145483870967738</c:v>
                </c:pt>
                <c:pt idx="1638">
                  <c:v>40.354516129032241</c:v>
                </c:pt>
                <c:pt idx="1639">
                  <c:v>40.249999999999993</c:v>
                </c:pt>
                <c:pt idx="1640">
                  <c:v>40.249999999999993</c:v>
                </c:pt>
                <c:pt idx="1641">
                  <c:v>40.459032258064511</c:v>
                </c:pt>
                <c:pt idx="1642">
                  <c:v>40.667741935483868</c:v>
                </c:pt>
                <c:pt idx="1643">
                  <c:v>40.771935483870962</c:v>
                </c:pt>
                <c:pt idx="1644">
                  <c:v>40.771935483870962</c:v>
                </c:pt>
                <c:pt idx="1645">
                  <c:v>40.771935483870955</c:v>
                </c:pt>
                <c:pt idx="1646">
                  <c:v>40.771935483870955</c:v>
                </c:pt>
                <c:pt idx="1647">
                  <c:v>40.771935483870955</c:v>
                </c:pt>
                <c:pt idx="1648">
                  <c:v>40.667741935483861</c:v>
                </c:pt>
                <c:pt idx="1649">
                  <c:v>40.563225806451598</c:v>
                </c:pt>
                <c:pt idx="1650">
                  <c:v>40.6674193548387</c:v>
                </c:pt>
                <c:pt idx="1651">
                  <c:v>40.6674193548387</c:v>
                </c:pt>
                <c:pt idx="1652">
                  <c:v>40.6674193548387</c:v>
                </c:pt>
                <c:pt idx="1653">
                  <c:v>40.562903225806437</c:v>
                </c:pt>
                <c:pt idx="1654">
                  <c:v>40.6674193548387</c:v>
                </c:pt>
                <c:pt idx="1655">
                  <c:v>40.771935483870955</c:v>
                </c:pt>
                <c:pt idx="1656">
                  <c:v>40.876451612903217</c:v>
                </c:pt>
                <c:pt idx="1657">
                  <c:v>40.980967741935473</c:v>
                </c:pt>
                <c:pt idx="1658">
                  <c:v>41.085483870967728</c:v>
                </c:pt>
                <c:pt idx="1659">
                  <c:v>41.189999999999991</c:v>
                </c:pt>
                <c:pt idx="1660">
                  <c:v>41.294516129032246</c:v>
                </c:pt>
                <c:pt idx="1661">
                  <c:v>41.399032258064508</c:v>
                </c:pt>
                <c:pt idx="1662">
                  <c:v>41.399032258064508</c:v>
                </c:pt>
                <c:pt idx="1663">
                  <c:v>41.503548387096764</c:v>
                </c:pt>
                <c:pt idx="1664">
                  <c:v>41.608064516129019</c:v>
                </c:pt>
                <c:pt idx="1665">
                  <c:v>41.712580645161282</c:v>
                </c:pt>
                <c:pt idx="1666">
                  <c:v>41.712580645161282</c:v>
                </c:pt>
                <c:pt idx="1667">
                  <c:v>41.712580645161282</c:v>
                </c:pt>
                <c:pt idx="1668">
                  <c:v>41.816774193548376</c:v>
                </c:pt>
                <c:pt idx="1669">
                  <c:v>41.816774193548376</c:v>
                </c:pt>
                <c:pt idx="1670">
                  <c:v>41.816774193548383</c:v>
                </c:pt>
                <c:pt idx="1671">
                  <c:v>41.816774193548376</c:v>
                </c:pt>
                <c:pt idx="1672">
                  <c:v>41.816774193548376</c:v>
                </c:pt>
                <c:pt idx="1673">
                  <c:v>41.712258064516128</c:v>
                </c:pt>
                <c:pt idx="1674">
                  <c:v>41.608064516129026</c:v>
                </c:pt>
                <c:pt idx="1675">
                  <c:v>41.712258064516128</c:v>
                </c:pt>
                <c:pt idx="1676">
                  <c:v>41.712258064516121</c:v>
                </c:pt>
                <c:pt idx="1677">
                  <c:v>41.712258064516121</c:v>
                </c:pt>
                <c:pt idx="1678">
                  <c:v>41.816451612903215</c:v>
                </c:pt>
                <c:pt idx="1679">
                  <c:v>41.920645161290317</c:v>
                </c:pt>
                <c:pt idx="1680">
                  <c:v>42.129354838709666</c:v>
                </c:pt>
                <c:pt idx="1681">
                  <c:v>42.129354838709666</c:v>
                </c:pt>
                <c:pt idx="1682">
                  <c:v>42.233870967741929</c:v>
                </c:pt>
                <c:pt idx="1683">
                  <c:v>42.442580645161286</c:v>
                </c:pt>
                <c:pt idx="1684">
                  <c:v>42.651290322580643</c:v>
                </c:pt>
                <c:pt idx="1685">
                  <c:v>42.651290322580643</c:v>
                </c:pt>
                <c:pt idx="1686">
                  <c:v>42.54677419354838</c:v>
                </c:pt>
                <c:pt idx="1687">
                  <c:v>42.442258064516125</c:v>
                </c:pt>
                <c:pt idx="1688">
                  <c:v>42.442258064516125</c:v>
                </c:pt>
                <c:pt idx="1689">
                  <c:v>42.442258064516118</c:v>
                </c:pt>
                <c:pt idx="1690">
                  <c:v>42.442258064516118</c:v>
                </c:pt>
                <c:pt idx="1691">
                  <c:v>42.442258064516118</c:v>
                </c:pt>
                <c:pt idx="1692">
                  <c:v>42.442258064516118</c:v>
                </c:pt>
                <c:pt idx="1693">
                  <c:v>42.442258064516118</c:v>
                </c:pt>
                <c:pt idx="1694">
                  <c:v>42.233225806451607</c:v>
                </c:pt>
                <c:pt idx="1695">
                  <c:v>42.233225806451607</c:v>
                </c:pt>
                <c:pt idx="1696">
                  <c:v>42.337419354838701</c:v>
                </c:pt>
                <c:pt idx="1697">
                  <c:v>42.337419354838701</c:v>
                </c:pt>
                <c:pt idx="1698">
                  <c:v>42.441612903225803</c:v>
                </c:pt>
                <c:pt idx="1699">
                  <c:v>42.441612903225803</c:v>
                </c:pt>
                <c:pt idx="1700">
                  <c:v>42.441612903225803</c:v>
                </c:pt>
                <c:pt idx="1701">
                  <c:v>42.546129032258058</c:v>
                </c:pt>
                <c:pt idx="1702">
                  <c:v>42.650322580645152</c:v>
                </c:pt>
                <c:pt idx="1703">
                  <c:v>42.754516129032247</c:v>
                </c:pt>
                <c:pt idx="1704">
                  <c:v>42.754516129032247</c:v>
                </c:pt>
                <c:pt idx="1705">
                  <c:v>42.963225806451597</c:v>
                </c:pt>
                <c:pt idx="1706">
                  <c:v>42.963225806451604</c:v>
                </c:pt>
                <c:pt idx="1707">
                  <c:v>42.963225806451604</c:v>
                </c:pt>
                <c:pt idx="1708">
                  <c:v>43.067741935483859</c:v>
                </c:pt>
                <c:pt idx="1709">
                  <c:v>43.067741935483859</c:v>
                </c:pt>
                <c:pt idx="1710">
                  <c:v>42.963548387096765</c:v>
                </c:pt>
                <c:pt idx="1711">
                  <c:v>42.859354838709663</c:v>
                </c:pt>
                <c:pt idx="1712">
                  <c:v>42.963870967741933</c:v>
                </c:pt>
                <c:pt idx="1713">
                  <c:v>42.755161290322576</c:v>
                </c:pt>
                <c:pt idx="1714">
                  <c:v>42.650967741935482</c:v>
                </c:pt>
                <c:pt idx="1715">
                  <c:v>42.650967741935482</c:v>
                </c:pt>
                <c:pt idx="1716">
                  <c:v>42.650967741935482</c:v>
                </c:pt>
                <c:pt idx="1717">
                  <c:v>42.650967741935474</c:v>
                </c:pt>
                <c:pt idx="1718">
                  <c:v>42.650967741935474</c:v>
                </c:pt>
                <c:pt idx="1719">
                  <c:v>42.546451612903212</c:v>
                </c:pt>
                <c:pt idx="1720">
                  <c:v>42.650645161290313</c:v>
                </c:pt>
                <c:pt idx="1721">
                  <c:v>42.650645161290313</c:v>
                </c:pt>
                <c:pt idx="1722">
                  <c:v>42.546129032258051</c:v>
                </c:pt>
                <c:pt idx="1723">
                  <c:v>42.650322580645152</c:v>
                </c:pt>
                <c:pt idx="1724">
                  <c:v>42.859032258064502</c:v>
                </c:pt>
                <c:pt idx="1725">
                  <c:v>43.172258064516122</c:v>
                </c:pt>
                <c:pt idx="1726">
                  <c:v>43.276451612903216</c:v>
                </c:pt>
                <c:pt idx="1727">
                  <c:v>43.380967741935471</c:v>
                </c:pt>
                <c:pt idx="1728">
                  <c:v>43.589677419354821</c:v>
                </c:pt>
                <c:pt idx="1729">
                  <c:v>43.589677419354821</c:v>
                </c:pt>
                <c:pt idx="1730">
                  <c:v>43.589677419354821</c:v>
                </c:pt>
                <c:pt idx="1731">
                  <c:v>43.589677419354828</c:v>
                </c:pt>
                <c:pt idx="1732">
                  <c:v>43.90290322580644</c:v>
                </c:pt>
                <c:pt idx="1733">
                  <c:v>43.798709677419339</c:v>
                </c:pt>
                <c:pt idx="1734">
                  <c:v>43.798709677419339</c:v>
                </c:pt>
                <c:pt idx="1735">
                  <c:v>43.694516129032245</c:v>
                </c:pt>
                <c:pt idx="1736">
                  <c:v>43.589999999999989</c:v>
                </c:pt>
                <c:pt idx="1737">
                  <c:v>43.485806451612895</c:v>
                </c:pt>
                <c:pt idx="1738">
                  <c:v>43.381612903225793</c:v>
                </c:pt>
                <c:pt idx="1739">
                  <c:v>43.277096774193538</c:v>
                </c:pt>
                <c:pt idx="1740">
                  <c:v>43.172903225806444</c:v>
                </c:pt>
                <c:pt idx="1741">
                  <c:v>43.172903225806444</c:v>
                </c:pt>
                <c:pt idx="1742">
                  <c:v>43.172903225806444</c:v>
                </c:pt>
                <c:pt idx="1743">
                  <c:v>42.964193548387087</c:v>
                </c:pt>
                <c:pt idx="1744">
                  <c:v>43.068387096774181</c:v>
                </c:pt>
                <c:pt idx="1745">
                  <c:v>43.172580645161283</c:v>
                </c:pt>
                <c:pt idx="1746">
                  <c:v>43.277096774193538</c:v>
                </c:pt>
                <c:pt idx="1747">
                  <c:v>43.277096774193538</c:v>
                </c:pt>
                <c:pt idx="1748">
                  <c:v>43.485806451612895</c:v>
                </c:pt>
                <c:pt idx="1749">
                  <c:v>43.694516129032252</c:v>
                </c:pt>
                <c:pt idx="1750">
                  <c:v>43.903225806451609</c:v>
                </c:pt>
                <c:pt idx="1751">
                  <c:v>44.007741935483864</c:v>
                </c:pt>
                <c:pt idx="1752">
                  <c:v>44.216451612903214</c:v>
                </c:pt>
                <c:pt idx="1753">
                  <c:v>44.529677419354826</c:v>
                </c:pt>
                <c:pt idx="1754">
                  <c:v>44.634193548387081</c:v>
                </c:pt>
                <c:pt idx="1755">
                  <c:v>44.634193548387081</c:v>
                </c:pt>
                <c:pt idx="1756">
                  <c:v>44.634193548387096</c:v>
                </c:pt>
                <c:pt idx="1757">
                  <c:v>44.634193548387096</c:v>
                </c:pt>
                <c:pt idx="1758">
                  <c:v>44.529677419354833</c:v>
                </c:pt>
                <c:pt idx="1759">
                  <c:v>44.425161290322578</c:v>
                </c:pt>
                <c:pt idx="1760">
                  <c:v>44.425161290322578</c:v>
                </c:pt>
                <c:pt idx="1761">
                  <c:v>44.425161290322578</c:v>
                </c:pt>
                <c:pt idx="1762">
                  <c:v>44.425161290322578</c:v>
                </c:pt>
                <c:pt idx="1763">
                  <c:v>44.216451612903221</c:v>
                </c:pt>
                <c:pt idx="1764">
                  <c:v>44.111935483870958</c:v>
                </c:pt>
                <c:pt idx="1765">
                  <c:v>44.007741935483864</c:v>
                </c:pt>
                <c:pt idx="1766">
                  <c:v>44.007741935483857</c:v>
                </c:pt>
                <c:pt idx="1767">
                  <c:v>43.903548387096762</c:v>
                </c:pt>
                <c:pt idx="1768">
                  <c:v>44.112258064516112</c:v>
                </c:pt>
                <c:pt idx="1769">
                  <c:v>44.216451612903214</c:v>
                </c:pt>
                <c:pt idx="1770">
                  <c:v>44.320967741935469</c:v>
                </c:pt>
                <c:pt idx="1771">
                  <c:v>44.425161290322571</c:v>
                </c:pt>
                <c:pt idx="1772">
                  <c:v>44.63387096774192</c:v>
                </c:pt>
                <c:pt idx="1773">
                  <c:v>44.842580645161277</c:v>
                </c:pt>
                <c:pt idx="1774">
                  <c:v>45.051290322580627</c:v>
                </c:pt>
                <c:pt idx="1775">
                  <c:v>45.155806451612897</c:v>
                </c:pt>
                <c:pt idx="1776">
                  <c:v>45.260322580645152</c:v>
                </c:pt>
                <c:pt idx="1777">
                  <c:v>45.260322580645152</c:v>
                </c:pt>
                <c:pt idx="1778">
                  <c:v>45.677741935483866</c:v>
                </c:pt>
                <c:pt idx="1779">
                  <c:v>45.677741935483866</c:v>
                </c:pt>
                <c:pt idx="1780">
                  <c:v>45.677741935483866</c:v>
                </c:pt>
                <c:pt idx="1781">
                  <c:v>45.677741935483866</c:v>
                </c:pt>
                <c:pt idx="1782">
                  <c:v>45.573225806451603</c:v>
                </c:pt>
                <c:pt idx="1783">
                  <c:v>45.468709677419348</c:v>
                </c:pt>
                <c:pt idx="1784">
                  <c:v>45.364193548387085</c:v>
                </c:pt>
                <c:pt idx="1785">
                  <c:v>45.25967741935483</c:v>
                </c:pt>
                <c:pt idx="1786">
                  <c:v>45.25967741935483</c:v>
                </c:pt>
                <c:pt idx="1787">
                  <c:v>45.25967741935483</c:v>
                </c:pt>
                <c:pt idx="1788">
                  <c:v>45.155483870967736</c:v>
                </c:pt>
                <c:pt idx="1789">
                  <c:v>45.051290322580634</c:v>
                </c:pt>
                <c:pt idx="1790">
                  <c:v>44.94709677419354</c:v>
                </c:pt>
                <c:pt idx="1791">
                  <c:v>45.051612903225795</c:v>
                </c:pt>
                <c:pt idx="1792">
                  <c:v>45.051612903225788</c:v>
                </c:pt>
                <c:pt idx="1793">
                  <c:v>45.051612903225788</c:v>
                </c:pt>
                <c:pt idx="1794">
                  <c:v>45.260322580645145</c:v>
                </c:pt>
                <c:pt idx="1795">
                  <c:v>45.573548387096757</c:v>
                </c:pt>
                <c:pt idx="1796">
                  <c:v>45.677741935483859</c:v>
                </c:pt>
                <c:pt idx="1797">
                  <c:v>45.886451612903208</c:v>
                </c:pt>
                <c:pt idx="1798">
                  <c:v>46.095161290322565</c:v>
                </c:pt>
                <c:pt idx="1799">
                  <c:v>46.095161290322565</c:v>
                </c:pt>
                <c:pt idx="1800">
                  <c:v>46.199677419354828</c:v>
                </c:pt>
                <c:pt idx="1801">
                  <c:v>46.199677419354828</c:v>
                </c:pt>
                <c:pt idx="1802">
                  <c:v>46.30419354838709</c:v>
                </c:pt>
                <c:pt idx="1803">
                  <c:v>46.30419354838709</c:v>
                </c:pt>
                <c:pt idx="1804">
                  <c:v>46.408387096774192</c:v>
                </c:pt>
                <c:pt idx="1805">
                  <c:v>46.512580645161286</c:v>
                </c:pt>
                <c:pt idx="1806">
                  <c:v>46.512580645161286</c:v>
                </c:pt>
                <c:pt idx="1807">
                  <c:v>46.512580645161286</c:v>
                </c:pt>
                <c:pt idx="1808">
                  <c:v>46.61677419354838</c:v>
                </c:pt>
                <c:pt idx="1809">
                  <c:v>46.408064516129031</c:v>
                </c:pt>
                <c:pt idx="1810">
                  <c:v>46.408064516129031</c:v>
                </c:pt>
                <c:pt idx="1811">
                  <c:v>46.512580645161286</c:v>
                </c:pt>
                <c:pt idx="1812">
                  <c:v>46.512580645161286</c:v>
                </c:pt>
                <c:pt idx="1813">
                  <c:v>46.512580645161286</c:v>
                </c:pt>
                <c:pt idx="1814">
                  <c:v>46.617096774193534</c:v>
                </c:pt>
                <c:pt idx="1815">
                  <c:v>46.825806451612891</c:v>
                </c:pt>
                <c:pt idx="1816">
                  <c:v>46.930322580645154</c:v>
                </c:pt>
                <c:pt idx="1817">
                  <c:v>47.034838709677402</c:v>
                </c:pt>
                <c:pt idx="1818">
                  <c:v>47.034838709677402</c:v>
                </c:pt>
                <c:pt idx="1819">
                  <c:v>47.139032258064496</c:v>
                </c:pt>
                <c:pt idx="1820">
                  <c:v>47.347741935483846</c:v>
                </c:pt>
                <c:pt idx="1821">
                  <c:v>47.347741935483853</c:v>
                </c:pt>
                <c:pt idx="1822">
                  <c:v>47.243225806451591</c:v>
                </c:pt>
                <c:pt idx="1823">
                  <c:v>47.347741935483853</c:v>
                </c:pt>
                <c:pt idx="1824">
                  <c:v>47.556451612903203</c:v>
                </c:pt>
                <c:pt idx="1825">
                  <c:v>47.556451612903203</c:v>
                </c:pt>
                <c:pt idx="1826">
                  <c:v>47.660645161290311</c:v>
                </c:pt>
                <c:pt idx="1827">
                  <c:v>47.660645161290304</c:v>
                </c:pt>
                <c:pt idx="1828">
                  <c:v>47.660645161290311</c:v>
                </c:pt>
                <c:pt idx="1829">
                  <c:v>47.660645161290311</c:v>
                </c:pt>
                <c:pt idx="1830">
                  <c:v>47.660645161290311</c:v>
                </c:pt>
                <c:pt idx="1831">
                  <c:v>47.660645161290311</c:v>
                </c:pt>
                <c:pt idx="1832">
                  <c:v>47.660645161290311</c:v>
                </c:pt>
                <c:pt idx="1833">
                  <c:v>47.764838709677406</c:v>
                </c:pt>
                <c:pt idx="1834">
                  <c:v>47.764838709677413</c:v>
                </c:pt>
                <c:pt idx="1835">
                  <c:v>47.764838709677413</c:v>
                </c:pt>
                <c:pt idx="1836">
                  <c:v>47.660645161290319</c:v>
                </c:pt>
                <c:pt idx="1837">
                  <c:v>47.764838709677413</c:v>
                </c:pt>
                <c:pt idx="1838">
                  <c:v>47.8690322580645</c:v>
                </c:pt>
                <c:pt idx="1839">
                  <c:v>47.764838709677413</c:v>
                </c:pt>
                <c:pt idx="1840">
                  <c:v>47.869032258064507</c:v>
                </c:pt>
                <c:pt idx="1841">
                  <c:v>47.97354838709677</c:v>
                </c:pt>
                <c:pt idx="1842">
                  <c:v>47.973548387096763</c:v>
                </c:pt>
                <c:pt idx="1843">
                  <c:v>48.078064516129018</c:v>
                </c:pt>
                <c:pt idx="1844">
                  <c:v>48.182580645161281</c:v>
                </c:pt>
                <c:pt idx="1845">
                  <c:v>48.182580645161281</c:v>
                </c:pt>
                <c:pt idx="1846">
                  <c:v>48.078387096774186</c:v>
                </c:pt>
                <c:pt idx="1847">
                  <c:v>48.078387096774179</c:v>
                </c:pt>
                <c:pt idx="1848">
                  <c:v>48.078387096774179</c:v>
                </c:pt>
                <c:pt idx="1849">
                  <c:v>48.182903225806442</c:v>
                </c:pt>
                <c:pt idx="1850">
                  <c:v>48.182903225806442</c:v>
                </c:pt>
                <c:pt idx="1851">
                  <c:v>48.182903225806442</c:v>
                </c:pt>
                <c:pt idx="1852">
                  <c:v>48.391612903225798</c:v>
                </c:pt>
                <c:pt idx="1853">
                  <c:v>48.391612903225784</c:v>
                </c:pt>
                <c:pt idx="1854">
                  <c:v>48.495806451612886</c:v>
                </c:pt>
                <c:pt idx="1855">
                  <c:v>48.495806451612886</c:v>
                </c:pt>
                <c:pt idx="1856">
                  <c:v>48.59999999999998</c:v>
                </c:pt>
                <c:pt idx="1857">
                  <c:v>48.495806451612893</c:v>
                </c:pt>
                <c:pt idx="1858">
                  <c:v>48.600322580645148</c:v>
                </c:pt>
                <c:pt idx="1859">
                  <c:v>48.600322580645141</c:v>
                </c:pt>
                <c:pt idx="1860">
                  <c:v>48.600322580645148</c:v>
                </c:pt>
                <c:pt idx="1861">
                  <c:v>48.600322580645148</c:v>
                </c:pt>
                <c:pt idx="1862">
                  <c:v>48.600322580645148</c:v>
                </c:pt>
                <c:pt idx="1863">
                  <c:v>48.70451612903225</c:v>
                </c:pt>
                <c:pt idx="1864">
                  <c:v>48.70451612903225</c:v>
                </c:pt>
                <c:pt idx="1865">
                  <c:v>48.808709677419344</c:v>
                </c:pt>
                <c:pt idx="1866">
                  <c:v>48.808709677419344</c:v>
                </c:pt>
                <c:pt idx="1867">
                  <c:v>48.808709677419344</c:v>
                </c:pt>
                <c:pt idx="1868">
                  <c:v>48.70451612903225</c:v>
                </c:pt>
                <c:pt idx="1869">
                  <c:v>48.600322580645148</c:v>
                </c:pt>
                <c:pt idx="1870">
                  <c:v>48.600322580645148</c:v>
                </c:pt>
                <c:pt idx="1871">
                  <c:v>48.496129032258061</c:v>
                </c:pt>
                <c:pt idx="1872">
                  <c:v>48.496129032258054</c:v>
                </c:pt>
                <c:pt idx="1873">
                  <c:v>48.496129032258054</c:v>
                </c:pt>
                <c:pt idx="1874">
                  <c:v>48.496129032258047</c:v>
                </c:pt>
                <c:pt idx="1875">
                  <c:v>48.496129032258047</c:v>
                </c:pt>
                <c:pt idx="1876">
                  <c:v>48.49612903225804</c:v>
                </c:pt>
                <c:pt idx="1877">
                  <c:v>48.496129032258047</c:v>
                </c:pt>
                <c:pt idx="1878">
                  <c:v>48.496129032258047</c:v>
                </c:pt>
                <c:pt idx="1879">
                  <c:v>48.496129032258047</c:v>
                </c:pt>
                <c:pt idx="1880">
                  <c:v>48.496129032258047</c:v>
                </c:pt>
                <c:pt idx="1881">
                  <c:v>48.49612903225804</c:v>
                </c:pt>
                <c:pt idx="1882">
                  <c:v>48.49612903225804</c:v>
                </c:pt>
                <c:pt idx="1883">
                  <c:v>48.391612903225777</c:v>
                </c:pt>
                <c:pt idx="1884">
                  <c:v>48.496129032258047</c:v>
                </c:pt>
                <c:pt idx="1885">
                  <c:v>48.391935483870945</c:v>
                </c:pt>
                <c:pt idx="1886">
                  <c:v>48.391935483870959</c:v>
                </c:pt>
                <c:pt idx="1887">
                  <c:v>48.391935483870959</c:v>
                </c:pt>
                <c:pt idx="1888">
                  <c:v>48.600645161290309</c:v>
                </c:pt>
                <c:pt idx="1889">
                  <c:v>48.704838709677411</c:v>
                </c:pt>
                <c:pt idx="1890">
                  <c:v>48.704838709677411</c:v>
                </c:pt>
                <c:pt idx="1891">
                  <c:v>48.809032258064505</c:v>
                </c:pt>
                <c:pt idx="1892">
                  <c:v>48.913225806451607</c:v>
                </c:pt>
                <c:pt idx="1893">
                  <c:v>49.017419354838701</c:v>
                </c:pt>
                <c:pt idx="1894">
                  <c:v>49.017419354838701</c:v>
                </c:pt>
                <c:pt idx="1895">
                  <c:v>49.121935483870956</c:v>
                </c:pt>
                <c:pt idx="1896">
                  <c:v>49.226451612903219</c:v>
                </c:pt>
                <c:pt idx="1897">
                  <c:v>49.330967741935474</c:v>
                </c:pt>
                <c:pt idx="1898">
                  <c:v>49.435161290322569</c:v>
                </c:pt>
                <c:pt idx="1899">
                  <c:v>49.435161290322569</c:v>
                </c:pt>
                <c:pt idx="1900">
                  <c:v>49.643870967741925</c:v>
                </c:pt>
                <c:pt idx="1901">
                  <c:v>49.74806451612902</c:v>
                </c:pt>
                <c:pt idx="1902">
                  <c:v>49.852258064516114</c:v>
                </c:pt>
                <c:pt idx="1903">
                  <c:v>49.852258064516107</c:v>
                </c:pt>
                <c:pt idx="1904">
                  <c:v>49.956451612903209</c:v>
                </c:pt>
                <c:pt idx="1905">
                  <c:v>50.060645161290296</c:v>
                </c:pt>
                <c:pt idx="1906">
                  <c:v>50.060645161290296</c:v>
                </c:pt>
                <c:pt idx="1907">
                  <c:v>50.060645161290296</c:v>
                </c:pt>
                <c:pt idx="1908">
                  <c:v>50.16483870967739</c:v>
                </c:pt>
                <c:pt idx="1909">
                  <c:v>50.269032258064485</c:v>
                </c:pt>
                <c:pt idx="1910">
                  <c:v>50.373225806451586</c:v>
                </c:pt>
                <c:pt idx="1911">
                  <c:v>50.373225806451579</c:v>
                </c:pt>
                <c:pt idx="1912">
                  <c:v>50.373225806451579</c:v>
                </c:pt>
                <c:pt idx="1913">
                  <c:v>50.268709677419324</c:v>
                </c:pt>
                <c:pt idx="1914">
                  <c:v>50.268709677419331</c:v>
                </c:pt>
                <c:pt idx="1915">
                  <c:v>50.372903225806425</c:v>
                </c:pt>
                <c:pt idx="1916">
                  <c:v>50.477096774193527</c:v>
                </c:pt>
                <c:pt idx="1917">
                  <c:v>50.581290322580621</c:v>
                </c:pt>
                <c:pt idx="1918">
                  <c:v>50.581290322580628</c:v>
                </c:pt>
                <c:pt idx="1919">
                  <c:v>50.581290322580621</c:v>
                </c:pt>
                <c:pt idx="1920">
                  <c:v>50.477096774193527</c:v>
                </c:pt>
                <c:pt idx="1921">
                  <c:v>50.581290322580621</c:v>
                </c:pt>
                <c:pt idx="1922">
                  <c:v>50.685806451612891</c:v>
                </c:pt>
                <c:pt idx="1923">
                  <c:v>50.685806451612883</c:v>
                </c:pt>
                <c:pt idx="1924">
                  <c:v>50.685806451612891</c:v>
                </c:pt>
                <c:pt idx="1925">
                  <c:v>50.685806451612883</c:v>
                </c:pt>
                <c:pt idx="1926">
                  <c:v>50.581290322580628</c:v>
                </c:pt>
                <c:pt idx="1927">
                  <c:v>50.476774193548366</c:v>
                </c:pt>
                <c:pt idx="1928">
                  <c:v>50.372258064516103</c:v>
                </c:pt>
                <c:pt idx="1929">
                  <c:v>50.372258064516103</c:v>
                </c:pt>
                <c:pt idx="1930">
                  <c:v>50.476451612903205</c:v>
                </c:pt>
                <c:pt idx="1931">
                  <c:v>50.371935483870949</c:v>
                </c:pt>
                <c:pt idx="1932">
                  <c:v>50.163225806451592</c:v>
                </c:pt>
                <c:pt idx="1933">
                  <c:v>50.163225806451592</c:v>
                </c:pt>
                <c:pt idx="1934">
                  <c:v>50.267419354838687</c:v>
                </c:pt>
                <c:pt idx="1935">
                  <c:v>50.26741935483868</c:v>
                </c:pt>
                <c:pt idx="1936">
                  <c:v>50.371935483870942</c:v>
                </c:pt>
                <c:pt idx="1937">
                  <c:v>50.476129032258036</c:v>
                </c:pt>
                <c:pt idx="1938">
                  <c:v>50.580322580645131</c:v>
                </c:pt>
                <c:pt idx="1939">
                  <c:v>50.476129032258036</c:v>
                </c:pt>
                <c:pt idx="1940">
                  <c:v>50.476129032258036</c:v>
                </c:pt>
                <c:pt idx="1941">
                  <c:v>50.476129032258029</c:v>
                </c:pt>
                <c:pt idx="1942">
                  <c:v>50.580322580645124</c:v>
                </c:pt>
                <c:pt idx="1943">
                  <c:v>50.789032258064488</c:v>
                </c:pt>
                <c:pt idx="1944">
                  <c:v>50.893548387096743</c:v>
                </c:pt>
                <c:pt idx="1945">
                  <c:v>50.998064516129006</c:v>
                </c:pt>
                <c:pt idx="1946">
                  <c:v>50.998064516129006</c:v>
                </c:pt>
                <c:pt idx="1947">
                  <c:v>50.893870967741904</c:v>
                </c:pt>
                <c:pt idx="1948">
                  <c:v>50.893870967741904</c:v>
                </c:pt>
                <c:pt idx="1949">
                  <c:v>50.893870967741904</c:v>
                </c:pt>
                <c:pt idx="1950">
                  <c:v>50.789354838709656</c:v>
                </c:pt>
                <c:pt idx="1951">
                  <c:v>51.102580645161268</c:v>
                </c:pt>
                <c:pt idx="1952">
                  <c:v>51.102580645161261</c:v>
                </c:pt>
                <c:pt idx="1953">
                  <c:v>50.998064516129006</c:v>
                </c:pt>
                <c:pt idx="1954">
                  <c:v>51.102580645161261</c:v>
                </c:pt>
                <c:pt idx="1955">
                  <c:v>51.207096774193531</c:v>
                </c:pt>
                <c:pt idx="1956">
                  <c:v>51.416129032258048</c:v>
                </c:pt>
                <c:pt idx="1957">
                  <c:v>51.520645161290304</c:v>
                </c:pt>
                <c:pt idx="1958">
                  <c:v>51.729677419354829</c:v>
                </c:pt>
                <c:pt idx="1959">
                  <c:v>51.93870967741934</c:v>
                </c:pt>
                <c:pt idx="1960">
                  <c:v>51.93870967741934</c:v>
                </c:pt>
                <c:pt idx="1961">
                  <c:v>52.043225806451595</c:v>
                </c:pt>
                <c:pt idx="1962">
                  <c:v>52.043225806451595</c:v>
                </c:pt>
                <c:pt idx="1963">
                  <c:v>52.251935483870952</c:v>
                </c:pt>
                <c:pt idx="1964">
                  <c:v>52.251935483870952</c:v>
                </c:pt>
                <c:pt idx="1965">
                  <c:v>52.251935483870945</c:v>
                </c:pt>
                <c:pt idx="1966">
                  <c:v>52.3564516129032</c:v>
                </c:pt>
                <c:pt idx="1967">
                  <c:v>52.251935483870938</c:v>
                </c:pt>
                <c:pt idx="1968">
                  <c:v>52.251935483870938</c:v>
                </c:pt>
                <c:pt idx="1969">
                  <c:v>52.251935483870938</c:v>
                </c:pt>
                <c:pt idx="1970">
                  <c:v>52.251935483870938</c:v>
                </c:pt>
                <c:pt idx="1971">
                  <c:v>52.147741935483836</c:v>
                </c:pt>
                <c:pt idx="1972">
                  <c:v>52.252258064516099</c:v>
                </c:pt>
                <c:pt idx="1973">
                  <c:v>52.148064516128997</c:v>
                </c:pt>
                <c:pt idx="1974">
                  <c:v>52.148064516128997</c:v>
                </c:pt>
                <c:pt idx="1975">
                  <c:v>52.356774193548354</c:v>
                </c:pt>
                <c:pt idx="1976">
                  <c:v>52.460967741935455</c:v>
                </c:pt>
                <c:pt idx="1977">
                  <c:v>52.565483870967711</c:v>
                </c:pt>
                <c:pt idx="1978">
                  <c:v>52.669677419354805</c:v>
                </c:pt>
                <c:pt idx="1979">
                  <c:v>52.774193548387061</c:v>
                </c:pt>
                <c:pt idx="1980">
                  <c:v>52.878709677419316</c:v>
                </c:pt>
                <c:pt idx="1981">
                  <c:v>53.087741935483834</c:v>
                </c:pt>
                <c:pt idx="1982">
                  <c:v>52.983225806451593</c:v>
                </c:pt>
                <c:pt idx="1983">
                  <c:v>53.087741935483841</c:v>
                </c:pt>
                <c:pt idx="1984">
                  <c:v>53.192258064516103</c:v>
                </c:pt>
                <c:pt idx="1985">
                  <c:v>53.19225806451611</c:v>
                </c:pt>
                <c:pt idx="1986">
                  <c:v>53.087741935483848</c:v>
                </c:pt>
                <c:pt idx="1987">
                  <c:v>52.87870967741933</c:v>
                </c:pt>
                <c:pt idx="1988">
                  <c:v>52.774193548387075</c:v>
                </c:pt>
                <c:pt idx="1989">
                  <c:v>52.565161290322557</c:v>
                </c:pt>
                <c:pt idx="1990">
                  <c:v>52.356129032258039</c:v>
                </c:pt>
                <c:pt idx="1991">
                  <c:v>52.356129032258039</c:v>
                </c:pt>
                <c:pt idx="1992">
                  <c:v>52.251612903225777</c:v>
                </c:pt>
                <c:pt idx="1993">
                  <c:v>52.356129032258032</c:v>
                </c:pt>
                <c:pt idx="1994">
                  <c:v>52.356129032258032</c:v>
                </c:pt>
                <c:pt idx="1995">
                  <c:v>52.356129032258032</c:v>
                </c:pt>
                <c:pt idx="1996">
                  <c:v>52.356129032258032</c:v>
                </c:pt>
                <c:pt idx="1997">
                  <c:v>52.356129032258032</c:v>
                </c:pt>
                <c:pt idx="1998">
                  <c:v>52.460645161290294</c:v>
                </c:pt>
                <c:pt idx="1999">
                  <c:v>52.56516129032255</c:v>
                </c:pt>
                <c:pt idx="2000">
                  <c:v>52.669677419354812</c:v>
                </c:pt>
                <c:pt idx="2001">
                  <c:v>52.878387096774162</c:v>
                </c:pt>
                <c:pt idx="2002">
                  <c:v>53.087096774193519</c:v>
                </c:pt>
                <c:pt idx="2003">
                  <c:v>53.191612903225781</c:v>
                </c:pt>
                <c:pt idx="2004">
                  <c:v>53.295806451612876</c:v>
                </c:pt>
                <c:pt idx="2005">
                  <c:v>53.504838709677387</c:v>
                </c:pt>
                <c:pt idx="2006">
                  <c:v>53.504838709677394</c:v>
                </c:pt>
                <c:pt idx="2007">
                  <c:v>53.609354838709642</c:v>
                </c:pt>
                <c:pt idx="2008">
                  <c:v>53.609354838709642</c:v>
                </c:pt>
                <c:pt idx="2009">
                  <c:v>53.713870967741904</c:v>
                </c:pt>
                <c:pt idx="2010">
                  <c:v>53.81838709677416</c:v>
                </c:pt>
                <c:pt idx="2011">
                  <c:v>53.81838709677416</c:v>
                </c:pt>
                <c:pt idx="2012">
                  <c:v>53.609354838709642</c:v>
                </c:pt>
                <c:pt idx="2013">
                  <c:v>53.609354838709642</c:v>
                </c:pt>
                <c:pt idx="2014">
                  <c:v>53.400645161290285</c:v>
                </c:pt>
                <c:pt idx="2015">
                  <c:v>53.400645161290292</c:v>
                </c:pt>
                <c:pt idx="2016">
                  <c:v>53.296129032258037</c:v>
                </c:pt>
                <c:pt idx="2017">
                  <c:v>53.296129032258037</c:v>
                </c:pt>
                <c:pt idx="2018">
                  <c:v>53.400645161290292</c:v>
                </c:pt>
                <c:pt idx="2019">
                  <c:v>53.400645161290292</c:v>
                </c:pt>
                <c:pt idx="2020">
                  <c:v>53.400645161290292</c:v>
                </c:pt>
                <c:pt idx="2021">
                  <c:v>53.505161290322555</c:v>
                </c:pt>
                <c:pt idx="2022">
                  <c:v>53.60967741935481</c:v>
                </c:pt>
                <c:pt idx="2023">
                  <c:v>53.818709677419328</c:v>
                </c:pt>
                <c:pt idx="2024">
                  <c:v>53.818709677419328</c:v>
                </c:pt>
                <c:pt idx="2025">
                  <c:v>54.027741935483846</c:v>
                </c:pt>
                <c:pt idx="2026">
                  <c:v>54.236774193548356</c:v>
                </c:pt>
                <c:pt idx="2027">
                  <c:v>54.341290322580619</c:v>
                </c:pt>
                <c:pt idx="2028">
                  <c:v>54.445806451612881</c:v>
                </c:pt>
                <c:pt idx="2029">
                  <c:v>54.654516129032238</c:v>
                </c:pt>
                <c:pt idx="2030">
                  <c:v>54.654516129032238</c:v>
                </c:pt>
                <c:pt idx="2031">
                  <c:v>54.654516129032238</c:v>
                </c:pt>
                <c:pt idx="2032">
                  <c:v>54.654516129032238</c:v>
                </c:pt>
                <c:pt idx="2033">
                  <c:v>54.759032258064494</c:v>
                </c:pt>
                <c:pt idx="2034">
                  <c:v>54.654516129032238</c:v>
                </c:pt>
                <c:pt idx="2035">
                  <c:v>54.654516129032238</c:v>
                </c:pt>
                <c:pt idx="2036">
                  <c:v>54.549999999999969</c:v>
                </c:pt>
                <c:pt idx="2037">
                  <c:v>54.549999999999969</c:v>
                </c:pt>
                <c:pt idx="2038">
                  <c:v>54.445483870967713</c:v>
                </c:pt>
                <c:pt idx="2039">
                  <c:v>54.340967741935451</c:v>
                </c:pt>
                <c:pt idx="2040">
                  <c:v>54.340967741935451</c:v>
                </c:pt>
                <c:pt idx="2041">
                  <c:v>54.13193548387094</c:v>
                </c:pt>
                <c:pt idx="2042">
                  <c:v>54.13193548387094</c:v>
                </c:pt>
                <c:pt idx="2043">
                  <c:v>54.340967741935458</c:v>
                </c:pt>
                <c:pt idx="2044">
                  <c:v>54.340967741935458</c:v>
                </c:pt>
                <c:pt idx="2045">
                  <c:v>54.549677419354815</c:v>
                </c:pt>
                <c:pt idx="2046">
                  <c:v>54.654193548387077</c:v>
                </c:pt>
                <c:pt idx="2047">
                  <c:v>54.863225806451588</c:v>
                </c:pt>
                <c:pt idx="2048">
                  <c:v>54.967741935483851</c:v>
                </c:pt>
                <c:pt idx="2049">
                  <c:v>55.072258064516106</c:v>
                </c:pt>
                <c:pt idx="2050">
                  <c:v>55.281290322580617</c:v>
                </c:pt>
                <c:pt idx="2051">
                  <c:v>55.490322580645135</c:v>
                </c:pt>
                <c:pt idx="2052">
                  <c:v>55.59483870967739</c:v>
                </c:pt>
                <c:pt idx="2053">
                  <c:v>55.803548387096747</c:v>
                </c:pt>
                <c:pt idx="2054">
                  <c:v>55.907741935483848</c:v>
                </c:pt>
                <c:pt idx="2055">
                  <c:v>55.907741935483848</c:v>
                </c:pt>
                <c:pt idx="2056">
                  <c:v>55.803225806451586</c:v>
                </c:pt>
                <c:pt idx="2057">
                  <c:v>55.69870967741933</c:v>
                </c:pt>
                <c:pt idx="2058">
                  <c:v>55.69870967741933</c:v>
                </c:pt>
                <c:pt idx="2059">
                  <c:v>55.594193548387068</c:v>
                </c:pt>
                <c:pt idx="2060">
                  <c:v>55.385483870967711</c:v>
                </c:pt>
                <c:pt idx="2061">
                  <c:v>55.385483870967711</c:v>
                </c:pt>
                <c:pt idx="2062">
                  <c:v>55.280967741935456</c:v>
                </c:pt>
                <c:pt idx="2063">
                  <c:v>55.280967741935456</c:v>
                </c:pt>
                <c:pt idx="2064">
                  <c:v>55.071935483870938</c:v>
                </c:pt>
                <c:pt idx="2065">
                  <c:v>54.863225806451581</c:v>
                </c:pt>
                <c:pt idx="2066">
                  <c:v>55.072258064516099</c:v>
                </c:pt>
                <c:pt idx="2067">
                  <c:v>55.072258064516106</c:v>
                </c:pt>
                <c:pt idx="2068">
                  <c:v>55.072258064516106</c:v>
                </c:pt>
                <c:pt idx="2069">
                  <c:v>55.281290322580624</c:v>
                </c:pt>
                <c:pt idx="2070">
                  <c:v>55.490322580645135</c:v>
                </c:pt>
                <c:pt idx="2071">
                  <c:v>55.59483870967739</c:v>
                </c:pt>
                <c:pt idx="2072">
                  <c:v>55.803870967741908</c:v>
                </c:pt>
                <c:pt idx="2073">
                  <c:v>55.90838709677417</c:v>
                </c:pt>
                <c:pt idx="2074">
                  <c:v>55.90838709677417</c:v>
                </c:pt>
                <c:pt idx="2075">
                  <c:v>56.11709677419352</c:v>
                </c:pt>
                <c:pt idx="2076">
                  <c:v>56.325806451612877</c:v>
                </c:pt>
                <c:pt idx="2077">
                  <c:v>56.429999999999971</c:v>
                </c:pt>
                <c:pt idx="2078">
                  <c:v>56.429999999999978</c:v>
                </c:pt>
                <c:pt idx="2079">
                  <c:v>56.534516129032241</c:v>
                </c:pt>
                <c:pt idx="2080">
                  <c:v>56.534516129032241</c:v>
                </c:pt>
                <c:pt idx="2081">
                  <c:v>56.534516129032241</c:v>
                </c:pt>
                <c:pt idx="2082">
                  <c:v>56.534516129032241</c:v>
                </c:pt>
                <c:pt idx="2083">
                  <c:v>56.534516129032241</c:v>
                </c:pt>
                <c:pt idx="2084">
                  <c:v>56.430322580645147</c:v>
                </c:pt>
                <c:pt idx="2085">
                  <c:v>56.326129032258045</c:v>
                </c:pt>
                <c:pt idx="2086">
                  <c:v>56.326129032258045</c:v>
                </c:pt>
                <c:pt idx="2087">
                  <c:v>56.326129032258038</c:v>
                </c:pt>
                <c:pt idx="2088">
                  <c:v>56.4306451612903</c:v>
                </c:pt>
                <c:pt idx="2089">
                  <c:v>56.326129032258038</c:v>
                </c:pt>
                <c:pt idx="2090">
                  <c:v>56.4306451612903</c:v>
                </c:pt>
                <c:pt idx="2091">
                  <c:v>56.535161290322563</c:v>
                </c:pt>
                <c:pt idx="2092">
                  <c:v>56.639677419354818</c:v>
                </c:pt>
                <c:pt idx="2093">
                  <c:v>56.848709677419329</c:v>
                </c:pt>
                <c:pt idx="2094">
                  <c:v>57.161935483870955</c:v>
                </c:pt>
                <c:pt idx="2095">
                  <c:v>57.370967741935466</c:v>
                </c:pt>
                <c:pt idx="2096">
                  <c:v>57.788387096774173</c:v>
                </c:pt>
                <c:pt idx="2097">
                  <c:v>57.892580645161267</c:v>
                </c:pt>
                <c:pt idx="2098">
                  <c:v>57.892580645161267</c:v>
                </c:pt>
                <c:pt idx="2099">
                  <c:v>57.997096774193523</c:v>
                </c:pt>
                <c:pt idx="2100">
                  <c:v>57.89258064516126</c:v>
                </c:pt>
                <c:pt idx="2101">
                  <c:v>57.89258064516126</c:v>
                </c:pt>
                <c:pt idx="2102">
                  <c:v>57.892580645161267</c:v>
                </c:pt>
                <c:pt idx="2103">
                  <c:v>57.892580645161267</c:v>
                </c:pt>
                <c:pt idx="2104">
                  <c:v>57.788064516129012</c:v>
                </c:pt>
                <c:pt idx="2105">
                  <c:v>57.683548387096756</c:v>
                </c:pt>
                <c:pt idx="2106">
                  <c:v>57.4748387096774</c:v>
                </c:pt>
                <c:pt idx="2107">
                  <c:v>57.370645161290298</c:v>
                </c:pt>
                <c:pt idx="2108">
                  <c:v>57.266451612903204</c:v>
                </c:pt>
                <c:pt idx="2109">
                  <c:v>57.266451612903204</c:v>
                </c:pt>
                <c:pt idx="2110">
                  <c:v>57.161935483870948</c:v>
                </c:pt>
                <c:pt idx="2111">
                  <c:v>57.266129032258043</c:v>
                </c:pt>
                <c:pt idx="2112">
                  <c:v>57.4748387096774</c:v>
                </c:pt>
                <c:pt idx="2113">
                  <c:v>57.4748387096774</c:v>
                </c:pt>
                <c:pt idx="2114">
                  <c:v>57.683548387096756</c:v>
                </c:pt>
                <c:pt idx="2115">
                  <c:v>57.787741935483851</c:v>
                </c:pt>
                <c:pt idx="2116">
                  <c:v>57.891935483870945</c:v>
                </c:pt>
                <c:pt idx="2117">
                  <c:v>57.996451612903208</c:v>
                </c:pt>
                <c:pt idx="2118">
                  <c:v>58.100967741935463</c:v>
                </c:pt>
                <c:pt idx="2119">
                  <c:v>58.100967741935456</c:v>
                </c:pt>
                <c:pt idx="2120">
                  <c:v>58.309999999999974</c:v>
                </c:pt>
                <c:pt idx="2121">
                  <c:v>58.309999999999974</c:v>
                </c:pt>
                <c:pt idx="2122">
                  <c:v>58.309999999999974</c:v>
                </c:pt>
                <c:pt idx="2123">
                  <c:v>58.309999999999981</c:v>
                </c:pt>
                <c:pt idx="2124">
                  <c:v>58.309999999999981</c:v>
                </c:pt>
                <c:pt idx="2125">
                  <c:v>57.996774193548369</c:v>
                </c:pt>
                <c:pt idx="2126">
                  <c:v>57.996774193548369</c:v>
                </c:pt>
                <c:pt idx="2127">
                  <c:v>57.788064516129012</c:v>
                </c:pt>
                <c:pt idx="2128">
                  <c:v>57.683870967741917</c:v>
                </c:pt>
                <c:pt idx="2129">
                  <c:v>57.892580645161267</c:v>
                </c:pt>
                <c:pt idx="2130">
                  <c:v>57.788064516129012</c:v>
                </c:pt>
                <c:pt idx="2131">
                  <c:v>57.996774193548369</c:v>
                </c:pt>
                <c:pt idx="2132">
                  <c:v>58.100967741935463</c:v>
                </c:pt>
                <c:pt idx="2133">
                  <c:v>58.205161290322565</c:v>
                </c:pt>
                <c:pt idx="2134">
                  <c:v>58.309354838709659</c:v>
                </c:pt>
                <c:pt idx="2135">
                  <c:v>58.518064516129009</c:v>
                </c:pt>
                <c:pt idx="2136">
                  <c:v>58.831290322580621</c:v>
                </c:pt>
                <c:pt idx="2137">
                  <c:v>59.039999999999978</c:v>
                </c:pt>
                <c:pt idx="2138">
                  <c:v>59.144193548387072</c:v>
                </c:pt>
                <c:pt idx="2139">
                  <c:v>59.144193548387072</c:v>
                </c:pt>
                <c:pt idx="2140">
                  <c:v>59.144193548387072</c:v>
                </c:pt>
                <c:pt idx="2141">
                  <c:v>59.248709677419335</c:v>
                </c:pt>
                <c:pt idx="2142">
                  <c:v>59.144516129032247</c:v>
                </c:pt>
                <c:pt idx="2143">
                  <c:v>58.935806451612891</c:v>
                </c:pt>
                <c:pt idx="2144">
                  <c:v>58.831290322580628</c:v>
                </c:pt>
                <c:pt idx="2145">
                  <c:v>58.622580645161271</c:v>
                </c:pt>
                <c:pt idx="2146">
                  <c:v>58.518387096774177</c:v>
                </c:pt>
                <c:pt idx="2147">
                  <c:v>58.414193548387082</c:v>
                </c:pt>
                <c:pt idx="2148">
                  <c:v>58.518387096774177</c:v>
                </c:pt>
                <c:pt idx="2149">
                  <c:v>58.622580645161271</c:v>
                </c:pt>
                <c:pt idx="2150">
                  <c:v>58.726774193548373</c:v>
                </c:pt>
                <c:pt idx="2151">
                  <c:v>58.830967741935467</c:v>
                </c:pt>
                <c:pt idx="2152">
                  <c:v>59.039677419354824</c:v>
                </c:pt>
                <c:pt idx="2153">
                  <c:v>59.143870967741925</c:v>
                </c:pt>
                <c:pt idx="2154">
                  <c:v>59.352580645161275</c:v>
                </c:pt>
                <c:pt idx="2155">
                  <c:v>59.45677419354837</c:v>
                </c:pt>
                <c:pt idx="2156">
                  <c:v>59.561290322580625</c:v>
                </c:pt>
                <c:pt idx="2157">
                  <c:v>59.769999999999982</c:v>
                </c:pt>
                <c:pt idx="2158">
                  <c:v>59.978709677419339</c:v>
                </c:pt>
                <c:pt idx="2159">
                  <c:v>59.978709677419339</c:v>
                </c:pt>
                <c:pt idx="2160">
                  <c:v>59.874516129032237</c:v>
                </c:pt>
                <c:pt idx="2161">
                  <c:v>59.9790322580645</c:v>
                </c:pt>
                <c:pt idx="2162">
                  <c:v>59.770322580645143</c:v>
                </c:pt>
                <c:pt idx="2163">
                  <c:v>59.561612903225786</c:v>
                </c:pt>
                <c:pt idx="2164">
                  <c:v>59.561612903225793</c:v>
                </c:pt>
                <c:pt idx="2165">
                  <c:v>59.561612903225793</c:v>
                </c:pt>
                <c:pt idx="2166">
                  <c:v>59.457419354838699</c:v>
                </c:pt>
                <c:pt idx="2167">
                  <c:v>59.352903225806436</c:v>
                </c:pt>
                <c:pt idx="2168">
                  <c:v>59.352903225806436</c:v>
                </c:pt>
                <c:pt idx="2169">
                  <c:v>59.457419354838699</c:v>
                </c:pt>
                <c:pt idx="2170">
                  <c:v>59.666129032258056</c:v>
                </c:pt>
                <c:pt idx="2171">
                  <c:v>59.77032258064515</c:v>
                </c:pt>
                <c:pt idx="2172">
                  <c:v>59.874516129032237</c:v>
                </c:pt>
                <c:pt idx="2173">
                  <c:v>59.978709677419339</c:v>
                </c:pt>
                <c:pt idx="2174">
                  <c:v>60.082903225806433</c:v>
                </c:pt>
                <c:pt idx="2175">
                  <c:v>60.29161290322579</c:v>
                </c:pt>
                <c:pt idx="2176">
                  <c:v>60.395806451612891</c:v>
                </c:pt>
                <c:pt idx="2177">
                  <c:v>60.604516129032241</c:v>
                </c:pt>
                <c:pt idx="2178">
                  <c:v>60.604516129032241</c:v>
                </c:pt>
                <c:pt idx="2179">
                  <c:v>60.604516129032241</c:v>
                </c:pt>
                <c:pt idx="2180">
                  <c:v>60.604516129032241</c:v>
                </c:pt>
                <c:pt idx="2181">
                  <c:v>60.500322580645147</c:v>
                </c:pt>
                <c:pt idx="2182">
                  <c:v>60.396129032258052</c:v>
                </c:pt>
                <c:pt idx="2183">
                  <c:v>60.396129032258052</c:v>
                </c:pt>
                <c:pt idx="2184">
                  <c:v>60.396129032258052</c:v>
                </c:pt>
                <c:pt idx="2185">
                  <c:v>60.291612903225797</c:v>
                </c:pt>
                <c:pt idx="2186">
                  <c:v>60.39612903225806</c:v>
                </c:pt>
                <c:pt idx="2187">
                  <c:v>60.604838709677402</c:v>
                </c:pt>
                <c:pt idx="2188">
                  <c:v>60.604838709677402</c:v>
                </c:pt>
                <c:pt idx="2189">
                  <c:v>60.709354838709672</c:v>
                </c:pt>
                <c:pt idx="2190">
                  <c:v>60.813548387096759</c:v>
                </c:pt>
                <c:pt idx="2191">
                  <c:v>61.022258064516116</c:v>
                </c:pt>
                <c:pt idx="2192">
                  <c:v>61.230967741935473</c:v>
                </c:pt>
                <c:pt idx="2193">
                  <c:v>61.43967741935483</c:v>
                </c:pt>
                <c:pt idx="2194">
                  <c:v>61.752903225806442</c:v>
                </c:pt>
                <c:pt idx="2195">
                  <c:v>61.857419354838697</c:v>
                </c:pt>
                <c:pt idx="2196">
                  <c:v>61.857419354838697</c:v>
                </c:pt>
                <c:pt idx="2197">
                  <c:v>61.961612903225799</c:v>
                </c:pt>
                <c:pt idx="2198">
                  <c:v>61.961612903225799</c:v>
                </c:pt>
                <c:pt idx="2199">
                  <c:v>61.961612903225799</c:v>
                </c:pt>
                <c:pt idx="2200">
                  <c:v>61.961612903225799</c:v>
                </c:pt>
                <c:pt idx="2201">
                  <c:v>61.857096774193536</c:v>
                </c:pt>
                <c:pt idx="2202">
                  <c:v>61.857096774193536</c:v>
                </c:pt>
                <c:pt idx="2203">
                  <c:v>61.857096774193536</c:v>
                </c:pt>
                <c:pt idx="2204">
                  <c:v>62.065806451612893</c:v>
                </c:pt>
                <c:pt idx="2205">
                  <c:v>62.170322580645156</c:v>
                </c:pt>
                <c:pt idx="2206">
                  <c:v>62.274838709677411</c:v>
                </c:pt>
                <c:pt idx="2207">
                  <c:v>62.379354838709666</c:v>
                </c:pt>
                <c:pt idx="2208">
                  <c:v>62.379354838709666</c:v>
                </c:pt>
                <c:pt idx="2209">
                  <c:v>62.483548387096768</c:v>
                </c:pt>
                <c:pt idx="2210">
                  <c:v>62.692258064516125</c:v>
                </c:pt>
                <c:pt idx="2211">
                  <c:v>62.692258064516125</c:v>
                </c:pt>
                <c:pt idx="2212">
                  <c:v>63.005161290322576</c:v>
                </c:pt>
                <c:pt idx="2213">
                  <c:v>63.213870967741933</c:v>
                </c:pt>
                <c:pt idx="2214">
                  <c:v>63.213870967741933</c:v>
                </c:pt>
                <c:pt idx="2215">
                  <c:v>63.318387096774188</c:v>
                </c:pt>
                <c:pt idx="2216">
                  <c:v>63.527096774193545</c:v>
                </c:pt>
                <c:pt idx="2217">
                  <c:v>63.42258064516129</c:v>
                </c:pt>
                <c:pt idx="2218">
                  <c:v>63.31806451612902</c:v>
                </c:pt>
                <c:pt idx="2219">
                  <c:v>63.213548387096772</c:v>
                </c:pt>
                <c:pt idx="2220">
                  <c:v>63.109032258064509</c:v>
                </c:pt>
                <c:pt idx="2221">
                  <c:v>63.109032258064509</c:v>
                </c:pt>
                <c:pt idx="2222">
                  <c:v>63.004516129032254</c:v>
                </c:pt>
                <c:pt idx="2223">
                  <c:v>62.795806451612897</c:v>
                </c:pt>
                <c:pt idx="2224">
                  <c:v>62.79580645161289</c:v>
                </c:pt>
                <c:pt idx="2225">
                  <c:v>62.691290322580642</c:v>
                </c:pt>
                <c:pt idx="2226">
                  <c:v>62.586774193548372</c:v>
                </c:pt>
                <c:pt idx="2227">
                  <c:v>62.586774193548379</c:v>
                </c:pt>
                <c:pt idx="2228">
                  <c:v>62.691290322580642</c:v>
                </c:pt>
                <c:pt idx="2229">
                  <c:v>62.795806451612897</c:v>
                </c:pt>
                <c:pt idx="2230">
                  <c:v>62.900322580645152</c:v>
                </c:pt>
                <c:pt idx="2231">
                  <c:v>62.691612903225796</c:v>
                </c:pt>
                <c:pt idx="2232">
                  <c:v>62.691612903225796</c:v>
                </c:pt>
                <c:pt idx="2233">
                  <c:v>62.587419354838694</c:v>
                </c:pt>
                <c:pt idx="2234">
                  <c:v>62.691935483870957</c:v>
                </c:pt>
                <c:pt idx="2235">
                  <c:v>62.379032258064498</c:v>
                </c:pt>
                <c:pt idx="2236">
                  <c:v>62.170322580645156</c:v>
                </c:pt>
                <c:pt idx="2237">
                  <c:v>61.961612903225799</c:v>
                </c:pt>
                <c:pt idx="2238">
                  <c:v>61.752903225806435</c:v>
                </c:pt>
                <c:pt idx="2239">
                  <c:v>61.544193548387078</c:v>
                </c:pt>
                <c:pt idx="2240">
                  <c:v>61.439999999999984</c:v>
                </c:pt>
                <c:pt idx="2241">
                  <c:v>61.02258064516127</c:v>
                </c:pt>
                <c:pt idx="2242">
                  <c:v>60.918387096774175</c:v>
                </c:pt>
                <c:pt idx="2243">
                  <c:v>60.709677419354826</c:v>
                </c:pt>
                <c:pt idx="2244">
                  <c:v>60.709677419354819</c:v>
                </c:pt>
                <c:pt idx="2245">
                  <c:v>60.605161290322563</c:v>
                </c:pt>
                <c:pt idx="2246">
                  <c:v>60.500645161290308</c:v>
                </c:pt>
                <c:pt idx="2247">
                  <c:v>60.291935483870951</c:v>
                </c:pt>
                <c:pt idx="2248">
                  <c:v>60.291935483870951</c:v>
                </c:pt>
                <c:pt idx="2249">
                  <c:v>60.396451612903213</c:v>
                </c:pt>
                <c:pt idx="2250">
                  <c:v>60.396451612903213</c:v>
                </c:pt>
                <c:pt idx="2251">
                  <c:v>60.396451612903213</c:v>
                </c:pt>
                <c:pt idx="2252">
                  <c:v>60.292258064516112</c:v>
                </c:pt>
                <c:pt idx="2253">
                  <c:v>60.292258064516112</c:v>
                </c:pt>
                <c:pt idx="2254">
                  <c:v>60.396451612903213</c:v>
                </c:pt>
                <c:pt idx="2255">
                  <c:v>60.292258064516112</c:v>
                </c:pt>
                <c:pt idx="2256">
                  <c:v>60.188064516129018</c:v>
                </c:pt>
                <c:pt idx="2257">
                  <c:v>60.083870967741916</c:v>
                </c:pt>
                <c:pt idx="2258">
                  <c:v>59.979677419354822</c:v>
                </c:pt>
                <c:pt idx="2259">
                  <c:v>59.770967741935465</c:v>
                </c:pt>
                <c:pt idx="2260">
                  <c:v>59.562258064516115</c:v>
                </c:pt>
                <c:pt idx="2261">
                  <c:v>59.353548387096758</c:v>
                </c:pt>
                <c:pt idx="2262">
                  <c:v>59.45774193548386</c:v>
                </c:pt>
                <c:pt idx="2263">
                  <c:v>59.45774193548386</c:v>
                </c:pt>
                <c:pt idx="2264">
                  <c:v>59.353225806451597</c:v>
                </c:pt>
                <c:pt idx="2265">
                  <c:v>59.144516129032247</c:v>
                </c:pt>
                <c:pt idx="2266">
                  <c:v>59.248709677419342</c:v>
                </c:pt>
                <c:pt idx="2267">
                  <c:v>59.352903225806429</c:v>
                </c:pt>
                <c:pt idx="2268">
                  <c:v>59.352903225806429</c:v>
                </c:pt>
                <c:pt idx="2269">
                  <c:v>59.457096774193531</c:v>
                </c:pt>
                <c:pt idx="2270">
                  <c:v>59.665806451612887</c:v>
                </c:pt>
                <c:pt idx="2271">
                  <c:v>59.874516129032237</c:v>
                </c:pt>
                <c:pt idx="2272">
                  <c:v>60.083225806451594</c:v>
                </c:pt>
                <c:pt idx="2273">
                  <c:v>60.187419354838696</c:v>
                </c:pt>
                <c:pt idx="2274">
                  <c:v>60.291935483870951</c:v>
                </c:pt>
                <c:pt idx="2275">
                  <c:v>60.187419354838696</c:v>
                </c:pt>
                <c:pt idx="2276">
                  <c:v>60.187419354838696</c:v>
                </c:pt>
                <c:pt idx="2277">
                  <c:v>60.083225806451594</c:v>
                </c:pt>
                <c:pt idx="2278">
                  <c:v>60.083225806451594</c:v>
                </c:pt>
                <c:pt idx="2279">
                  <c:v>60.083225806451594</c:v>
                </c:pt>
                <c:pt idx="2280">
                  <c:v>59.978709677419346</c:v>
                </c:pt>
                <c:pt idx="2281">
                  <c:v>59.874516129032244</c:v>
                </c:pt>
                <c:pt idx="2282">
                  <c:v>59.874516129032244</c:v>
                </c:pt>
                <c:pt idx="2283">
                  <c:v>59.874516129032244</c:v>
                </c:pt>
                <c:pt idx="2284">
                  <c:v>59.874516129032244</c:v>
                </c:pt>
                <c:pt idx="2285">
                  <c:v>59.874516129032244</c:v>
                </c:pt>
                <c:pt idx="2286">
                  <c:v>59.978709677419339</c:v>
                </c:pt>
                <c:pt idx="2287">
                  <c:v>60.082903225806433</c:v>
                </c:pt>
                <c:pt idx="2288">
                  <c:v>60.187096774193542</c:v>
                </c:pt>
                <c:pt idx="2289">
                  <c:v>60.291290322580636</c:v>
                </c:pt>
                <c:pt idx="2290">
                  <c:v>60.39548387096773</c:v>
                </c:pt>
                <c:pt idx="2291">
                  <c:v>60.60419354838708</c:v>
                </c:pt>
                <c:pt idx="2292">
                  <c:v>60.812903225806437</c:v>
                </c:pt>
                <c:pt idx="2293">
                  <c:v>60.9174193548387</c:v>
                </c:pt>
                <c:pt idx="2294">
                  <c:v>61.021935483870955</c:v>
                </c:pt>
                <c:pt idx="2295">
                  <c:v>61.230645161290312</c:v>
                </c:pt>
                <c:pt idx="2296">
                  <c:v>61.334838709677406</c:v>
                </c:pt>
                <c:pt idx="2297">
                  <c:v>61.230645161290312</c:v>
                </c:pt>
                <c:pt idx="2298">
                  <c:v>61.439354838709669</c:v>
                </c:pt>
                <c:pt idx="2299">
                  <c:v>61.543548387096763</c:v>
                </c:pt>
                <c:pt idx="2300">
                  <c:v>61.543548387096763</c:v>
                </c:pt>
                <c:pt idx="2301">
                  <c:v>61.439032258064508</c:v>
                </c:pt>
                <c:pt idx="2302">
                  <c:v>61.334516129032245</c:v>
                </c:pt>
                <c:pt idx="2303">
                  <c:v>61.230322580645151</c:v>
                </c:pt>
                <c:pt idx="2304">
                  <c:v>61.230322580645151</c:v>
                </c:pt>
                <c:pt idx="2305">
                  <c:v>61.125806451612888</c:v>
                </c:pt>
                <c:pt idx="2306">
                  <c:v>61.125806451612888</c:v>
                </c:pt>
                <c:pt idx="2307">
                  <c:v>61.021612903225794</c:v>
                </c:pt>
                <c:pt idx="2308">
                  <c:v>61.125806451612888</c:v>
                </c:pt>
                <c:pt idx="2309">
                  <c:v>61.021612903225794</c:v>
                </c:pt>
                <c:pt idx="2310">
                  <c:v>60.812903225806437</c:v>
                </c:pt>
                <c:pt idx="2311">
                  <c:v>60.60419354838708</c:v>
                </c:pt>
                <c:pt idx="2312">
                  <c:v>61.648064516129018</c:v>
                </c:pt>
                <c:pt idx="2313">
                  <c:v>61.648064516129025</c:v>
                </c:pt>
                <c:pt idx="2314">
                  <c:v>61.648064516129025</c:v>
                </c:pt>
                <c:pt idx="2315">
                  <c:v>61.648064516129025</c:v>
                </c:pt>
                <c:pt idx="2316">
                  <c:v>61.752580645161281</c:v>
                </c:pt>
                <c:pt idx="2317">
                  <c:v>61.857096774193536</c:v>
                </c:pt>
                <c:pt idx="2318">
                  <c:v>61.961612903225799</c:v>
                </c:pt>
                <c:pt idx="2319">
                  <c:v>62.066129032258054</c:v>
                </c:pt>
                <c:pt idx="2320">
                  <c:v>62.379354838709666</c:v>
                </c:pt>
                <c:pt idx="2321">
                  <c:v>64.049677419354836</c:v>
                </c:pt>
                <c:pt idx="2322">
                  <c:v>64.049677419354836</c:v>
                </c:pt>
                <c:pt idx="2323">
                  <c:v>63.945161290322574</c:v>
                </c:pt>
                <c:pt idx="2324">
                  <c:v>63.840645161290311</c:v>
                </c:pt>
                <c:pt idx="2325">
                  <c:v>63.736129032258049</c:v>
                </c:pt>
                <c:pt idx="2326">
                  <c:v>63.736129032258056</c:v>
                </c:pt>
                <c:pt idx="2327">
                  <c:v>63.736129032258056</c:v>
                </c:pt>
                <c:pt idx="2328">
                  <c:v>63.840322580645143</c:v>
                </c:pt>
                <c:pt idx="2329">
                  <c:v>63.631612903225786</c:v>
                </c:pt>
                <c:pt idx="2330">
                  <c:v>63.631612903225793</c:v>
                </c:pt>
                <c:pt idx="2331">
                  <c:v>63.736129032258056</c:v>
                </c:pt>
                <c:pt idx="2332">
                  <c:v>63.736129032258056</c:v>
                </c:pt>
                <c:pt idx="2333">
                  <c:v>63.631935483870954</c:v>
                </c:pt>
                <c:pt idx="2334">
                  <c:v>63.840645161290311</c:v>
                </c:pt>
                <c:pt idx="2335">
                  <c:v>63.945161290322574</c:v>
                </c:pt>
                <c:pt idx="2336">
                  <c:v>63.736451612903217</c:v>
                </c:pt>
                <c:pt idx="2337">
                  <c:v>63.840967741935472</c:v>
                </c:pt>
                <c:pt idx="2338">
                  <c:v>63.423225806451605</c:v>
                </c:pt>
                <c:pt idx="2339">
                  <c:v>63.736451612903217</c:v>
                </c:pt>
                <c:pt idx="2340">
                  <c:v>63.840645161290311</c:v>
                </c:pt>
                <c:pt idx="2341">
                  <c:v>64.049354838709661</c:v>
                </c:pt>
                <c:pt idx="2342">
                  <c:v>64.571290322580637</c:v>
                </c:pt>
                <c:pt idx="2343">
                  <c:v>64.675483870967724</c:v>
                </c:pt>
                <c:pt idx="2344">
                  <c:v>64.675483870967724</c:v>
                </c:pt>
                <c:pt idx="2345">
                  <c:v>64.884193548387088</c:v>
                </c:pt>
                <c:pt idx="2346">
                  <c:v>64.675483870967724</c:v>
                </c:pt>
                <c:pt idx="2347">
                  <c:v>65.301612903225802</c:v>
                </c:pt>
                <c:pt idx="2348">
                  <c:v>65.301612903225802</c:v>
                </c:pt>
                <c:pt idx="2349">
                  <c:v>64.98838709677419</c:v>
                </c:pt>
                <c:pt idx="2350">
                  <c:v>64.883870967741927</c:v>
                </c:pt>
                <c:pt idx="2351">
                  <c:v>63.944516129032245</c:v>
                </c:pt>
                <c:pt idx="2352">
                  <c:v>62.274193548387089</c:v>
                </c:pt>
                <c:pt idx="2353">
                  <c:v>62.274193548387082</c:v>
                </c:pt>
                <c:pt idx="2354">
                  <c:v>62.691935483870957</c:v>
                </c:pt>
                <c:pt idx="2355">
                  <c:v>62.691935483870957</c:v>
                </c:pt>
                <c:pt idx="2356">
                  <c:v>62.796451612903212</c:v>
                </c:pt>
                <c:pt idx="2357">
                  <c:v>62.900967741935482</c:v>
                </c:pt>
                <c:pt idx="2358">
                  <c:v>63.005483870967737</c:v>
                </c:pt>
                <c:pt idx="2359">
                  <c:v>63.109999999999992</c:v>
                </c:pt>
                <c:pt idx="2360">
                  <c:v>63.214516129032255</c:v>
                </c:pt>
                <c:pt idx="2361">
                  <c:v>63.319032258064503</c:v>
                </c:pt>
                <c:pt idx="2362">
                  <c:v>63.214516129032248</c:v>
                </c:pt>
                <c:pt idx="2363">
                  <c:v>63.319032258064503</c:v>
                </c:pt>
                <c:pt idx="2364">
                  <c:v>63.736451612903217</c:v>
                </c:pt>
                <c:pt idx="2365">
                  <c:v>63.840645161290311</c:v>
                </c:pt>
                <c:pt idx="2366">
                  <c:v>63.840645161290311</c:v>
                </c:pt>
                <c:pt idx="2367">
                  <c:v>64.153870967741923</c:v>
                </c:pt>
                <c:pt idx="2368">
                  <c:v>64.153870967741923</c:v>
                </c:pt>
                <c:pt idx="2369">
                  <c:v>64.780322580645148</c:v>
                </c:pt>
                <c:pt idx="2370">
                  <c:v>64.6758064516129</c:v>
                </c:pt>
                <c:pt idx="2371">
                  <c:v>64.780322580645162</c:v>
                </c:pt>
                <c:pt idx="2372">
                  <c:v>64.884838709677425</c:v>
                </c:pt>
                <c:pt idx="2373">
                  <c:v>64.780322580645162</c:v>
                </c:pt>
                <c:pt idx="2374">
                  <c:v>64.049677419354836</c:v>
                </c:pt>
                <c:pt idx="2375">
                  <c:v>64.2583870967742</c:v>
                </c:pt>
                <c:pt idx="2376">
                  <c:v>64.46709677419355</c:v>
                </c:pt>
                <c:pt idx="2377">
                  <c:v>65.093548387096774</c:v>
                </c:pt>
                <c:pt idx="2378">
                  <c:v>64.467419354838697</c:v>
                </c:pt>
                <c:pt idx="2379">
                  <c:v>64.571612903225812</c:v>
                </c:pt>
                <c:pt idx="2380">
                  <c:v>64.884838709677425</c:v>
                </c:pt>
                <c:pt idx="2381">
                  <c:v>64.884838709677425</c:v>
                </c:pt>
                <c:pt idx="2382">
                  <c:v>65.615483870967736</c:v>
                </c:pt>
                <c:pt idx="2383">
                  <c:v>65.72</c:v>
                </c:pt>
                <c:pt idx="2384">
                  <c:v>65.72</c:v>
                </c:pt>
                <c:pt idx="2385">
                  <c:v>65.406774193548387</c:v>
                </c:pt>
                <c:pt idx="2386">
                  <c:v>65.511290322580649</c:v>
                </c:pt>
                <c:pt idx="2387">
                  <c:v>65.511290322580649</c:v>
                </c:pt>
                <c:pt idx="2388">
                  <c:v>65.302580645161285</c:v>
                </c:pt>
                <c:pt idx="2389">
                  <c:v>65.198064516129023</c:v>
                </c:pt>
                <c:pt idx="2390">
                  <c:v>65.093548387096774</c:v>
                </c:pt>
                <c:pt idx="2391">
                  <c:v>65.093548387096774</c:v>
                </c:pt>
                <c:pt idx="2392">
                  <c:v>65.093548387096774</c:v>
                </c:pt>
                <c:pt idx="2393">
                  <c:v>65.302258064516124</c:v>
                </c:pt>
                <c:pt idx="2394">
                  <c:v>65.302258064516124</c:v>
                </c:pt>
                <c:pt idx="2395">
                  <c:v>65.197741935483862</c:v>
                </c:pt>
                <c:pt idx="2396">
                  <c:v>65.093548387096774</c:v>
                </c:pt>
                <c:pt idx="2397">
                  <c:v>65.093548387096774</c:v>
                </c:pt>
                <c:pt idx="2398">
                  <c:v>65.197741935483862</c:v>
                </c:pt>
                <c:pt idx="2399">
                  <c:v>65.406451612903226</c:v>
                </c:pt>
                <c:pt idx="2400">
                  <c:v>65.510645161290327</c:v>
                </c:pt>
                <c:pt idx="2401">
                  <c:v>65.510645161290327</c:v>
                </c:pt>
                <c:pt idx="2402">
                  <c:v>65.719354838709677</c:v>
                </c:pt>
                <c:pt idx="2403">
                  <c:v>65.928064516129027</c:v>
                </c:pt>
                <c:pt idx="2404">
                  <c:v>66.137096774193552</c:v>
                </c:pt>
                <c:pt idx="2405">
                  <c:v>66.137096774193552</c:v>
                </c:pt>
                <c:pt idx="2406">
                  <c:v>66.03290322580645</c:v>
                </c:pt>
                <c:pt idx="2407">
                  <c:v>66.03290322580645</c:v>
                </c:pt>
                <c:pt idx="2408">
                  <c:v>65.719677419354838</c:v>
                </c:pt>
                <c:pt idx="2409">
                  <c:v>65.719677419354838</c:v>
                </c:pt>
                <c:pt idx="2410">
                  <c:v>65.615483870967751</c:v>
                </c:pt>
                <c:pt idx="2411">
                  <c:v>65.615483870967751</c:v>
                </c:pt>
                <c:pt idx="2412">
                  <c:v>65.72</c:v>
                </c:pt>
                <c:pt idx="2413">
                  <c:v>65.72</c:v>
                </c:pt>
                <c:pt idx="2414">
                  <c:v>65.8241935483871</c:v>
                </c:pt>
                <c:pt idx="2415">
                  <c:v>65.928387096774188</c:v>
                </c:pt>
                <c:pt idx="2416">
                  <c:v>66.032580645161289</c:v>
                </c:pt>
                <c:pt idx="2417">
                  <c:v>66.241290322580639</c:v>
                </c:pt>
                <c:pt idx="2418">
                  <c:v>66.136774193548391</c:v>
                </c:pt>
                <c:pt idx="2419">
                  <c:v>66.449677419354842</c:v>
                </c:pt>
                <c:pt idx="2420">
                  <c:v>66.658387096774192</c:v>
                </c:pt>
                <c:pt idx="2421">
                  <c:v>66.867096774193556</c:v>
                </c:pt>
                <c:pt idx="2422">
                  <c:v>66.867096774193556</c:v>
                </c:pt>
                <c:pt idx="2423">
                  <c:v>66.971290322580643</c:v>
                </c:pt>
                <c:pt idx="2424">
                  <c:v>66.971290322580643</c:v>
                </c:pt>
                <c:pt idx="2425">
                  <c:v>67.075483870967744</c:v>
                </c:pt>
                <c:pt idx="2426">
                  <c:v>66.971290322580643</c:v>
                </c:pt>
                <c:pt idx="2427">
                  <c:v>67.179999999999993</c:v>
                </c:pt>
                <c:pt idx="2428">
                  <c:v>67.284193548387094</c:v>
                </c:pt>
                <c:pt idx="2429">
                  <c:v>67.284193548387094</c:v>
                </c:pt>
                <c:pt idx="2430">
                  <c:v>67.179677419354832</c:v>
                </c:pt>
                <c:pt idx="2431">
                  <c:v>67.075483870967744</c:v>
                </c:pt>
                <c:pt idx="2432">
                  <c:v>67.075483870967744</c:v>
                </c:pt>
                <c:pt idx="2433">
                  <c:v>66.970967741935482</c:v>
                </c:pt>
                <c:pt idx="2434">
                  <c:v>66.866451612903234</c:v>
                </c:pt>
                <c:pt idx="2435">
                  <c:v>66.657419354838709</c:v>
                </c:pt>
                <c:pt idx="2436">
                  <c:v>66.552903225806446</c:v>
                </c:pt>
                <c:pt idx="2437">
                  <c:v>66.55290322580646</c:v>
                </c:pt>
                <c:pt idx="2438">
                  <c:v>66.344193548387096</c:v>
                </c:pt>
                <c:pt idx="2439">
                  <c:v>66.552903225806446</c:v>
                </c:pt>
                <c:pt idx="2440">
                  <c:v>66.55290322580646</c:v>
                </c:pt>
                <c:pt idx="2441">
                  <c:v>66.76161290322581</c:v>
                </c:pt>
                <c:pt idx="2442">
                  <c:v>66.865806451612912</c:v>
                </c:pt>
                <c:pt idx="2443">
                  <c:v>66.97</c:v>
                </c:pt>
                <c:pt idx="2444">
                  <c:v>67.074193548387086</c:v>
                </c:pt>
                <c:pt idx="2445">
                  <c:v>67.0741935483871</c:v>
                </c:pt>
                <c:pt idx="2446">
                  <c:v>67.178709677419349</c:v>
                </c:pt>
                <c:pt idx="2447">
                  <c:v>67.074516129032276</c:v>
                </c:pt>
                <c:pt idx="2448">
                  <c:v>67.179032258064524</c:v>
                </c:pt>
                <c:pt idx="2449">
                  <c:v>67.492258064516136</c:v>
                </c:pt>
                <c:pt idx="2450">
                  <c:v>67.492258064516136</c:v>
                </c:pt>
                <c:pt idx="2451">
                  <c:v>67.492258064516136</c:v>
                </c:pt>
                <c:pt idx="2452">
                  <c:v>67.492258064516136</c:v>
                </c:pt>
                <c:pt idx="2453">
                  <c:v>67.596451612903238</c:v>
                </c:pt>
                <c:pt idx="2454">
                  <c:v>67.596451612903238</c:v>
                </c:pt>
                <c:pt idx="2455">
                  <c:v>67.596451612903238</c:v>
                </c:pt>
                <c:pt idx="2456">
                  <c:v>67.596451612903238</c:v>
                </c:pt>
                <c:pt idx="2457">
                  <c:v>67.491935483870961</c:v>
                </c:pt>
                <c:pt idx="2458">
                  <c:v>67.387419354838698</c:v>
                </c:pt>
                <c:pt idx="2459">
                  <c:v>67.283225806451625</c:v>
                </c:pt>
                <c:pt idx="2460">
                  <c:v>67.283225806451625</c:v>
                </c:pt>
                <c:pt idx="2461">
                  <c:v>67.283225806451625</c:v>
                </c:pt>
                <c:pt idx="2462">
                  <c:v>67.491935483870961</c:v>
                </c:pt>
                <c:pt idx="2463">
                  <c:v>67.387741935483888</c:v>
                </c:pt>
                <c:pt idx="2464">
                  <c:v>67.387741935483874</c:v>
                </c:pt>
                <c:pt idx="2465">
                  <c:v>67.492258064516136</c:v>
                </c:pt>
                <c:pt idx="2466">
                  <c:v>67.492258064516136</c:v>
                </c:pt>
                <c:pt idx="2467">
                  <c:v>67.492258064516136</c:v>
                </c:pt>
                <c:pt idx="2468">
                  <c:v>67.596451612903238</c:v>
                </c:pt>
                <c:pt idx="2469">
                  <c:v>67.805161290322587</c:v>
                </c:pt>
                <c:pt idx="2470">
                  <c:v>68.013870967741951</c:v>
                </c:pt>
                <c:pt idx="2471">
                  <c:v>68.118064516129024</c:v>
                </c:pt>
                <c:pt idx="2472">
                  <c:v>68.118064516129039</c:v>
                </c:pt>
                <c:pt idx="2473">
                  <c:v>68.222580645161287</c:v>
                </c:pt>
                <c:pt idx="2474">
                  <c:v>68.327096774193564</c:v>
                </c:pt>
                <c:pt idx="2475">
                  <c:v>68.53612903225806</c:v>
                </c:pt>
                <c:pt idx="2476">
                  <c:v>68.640645161290323</c:v>
                </c:pt>
                <c:pt idx="2477">
                  <c:v>68.849354838709672</c:v>
                </c:pt>
                <c:pt idx="2478">
                  <c:v>69.058064516129036</c:v>
                </c:pt>
                <c:pt idx="2479">
                  <c:v>68.849032258064511</c:v>
                </c:pt>
                <c:pt idx="2480">
                  <c:v>68.849032258064526</c:v>
                </c:pt>
                <c:pt idx="2481">
                  <c:v>69.058064516129022</c:v>
                </c:pt>
                <c:pt idx="2482">
                  <c:v>69.371290322580649</c:v>
                </c:pt>
                <c:pt idx="2483">
                  <c:v>69.475806451612897</c:v>
                </c:pt>
                <c:pt idx="2484">
                  <c:v>69.684838709677422</c:v>
                </c:pt>
                <c:pt idx="2485">
                  <c:v>69.789354838709684</c:v>
                </c:pt>
                <c:pt idx="2486">
                  <c:v>69.685161290322597</c:v>
                </c:pt>
                <c:pt idx="2487">
                  <c:v>69.789677419354859</c:v>
                </c:pt>
                <c:pt idx="2488">
                  <c:v>70.102903225806472</c:v>
                </c:pt>
                <c:pt idx="2489">
                  <c:v>70.20741935483872</c:v>
                </c:pt>
                <c:pt idx="2490">
                  <c:v>70.311612903225807</c:v>
                </c:pt>
                <c:pt idx="2491">
                  <c:v>70.311612903225821</c:v>
                </c:pt>
                <c:pt idx="2492">
                  <c:v>70.416129032258084</c:v>
                </c:pt>
                <c:pt idx="2493">
                  <c:v>70.416129032258084</c:v>
                </c:pt>
                <c:pt idx="2494">
                  <c:v>70.624838709677434</c:v>
                </c:pt>
                <c:pt idx="2495">
                  <c:v>70.729354838709682</c:v>
                </c:pt>
                <c:pt idx="2496">
                  <c:v>70.729354838709682</c:v>
                </c:pt>
                <c:pt idx="2497">
                  <c:v>70.729354838709682</c:v>
                </c:pt>
                <c:pt idx="2498">
                  <c:v>70.729354838709668</c:v>
                </c:pt>
                <c:pt idx="2499">
                  <c:v>70.729354838709668</c:v>
                </c:pt>
                <c:pt idx="2500">
                  <c:v>70.62483870967742</c:v>
                </c:pt>
                <c:pt idx="2501">
                  <c:v>70.20741935483872</c:v>
                </c:pt>
                <c:pt idx="2502">
                  <c:v>70.20741935483872</c:v>
                </c:pt>
                <c:pt idx="2503">
                  <c:v>70.102903225806457</c:v>
                </c:pt>
                <c:pt idx="2504">
                  <c:v>70.102903225806457</c:v>
                </c:pt>
                <c:pt idx="2505">
                  <c:v>69.998387096774181</c:v>
                </c:pt>
                <c:pt idx="2506">
                  <c:v>69.685161290322583</c:v>
                </c:pt>
                <c:pt idx="2507">
                  <c:v>69.685161290322583</c:v>
                </c:pt>
                <c:pt idx="2508">
                  <c:v>69.580967741935481</c:v>
                </c:pt>
                <c:pt idx="2509">
                  <c:v>69.372258064516146</c:v>
                </c:pt>
                <c:pt idx="2510">
                  <c:v>69.372258064516132</c:v>
                </c:pt>
                <c:pt idx="2511">
                  <c:v>69.47677419354838</c:v>
                </c:pt>
                <c:pt idx="2512">
                  <c:v>69.47677419354838</c:v>
                </c:pt>
                <c:pt idx="2513">
                  <c:v>69.163548387096768</c:v>
                </c:pt>
                <c:pt idx="2514">
                  <c:v>69.26806451612903</c:v>
                </c:pt>
                <c:pt idx="2515">
                  <c:v>69.163548387096782</c:v>
                </c:pt>
                <c:pt idx="2516">
                  <c:v>69.26806451612903</c:v>
                </c:pt>
                <c:pt idx="2517">
                  <c:v>69.476774193548394</c:v>
                </c:pt>
                <c:pt idx="2518">
                  <c:v>69.581290322580642</c:v>
                </c:pt>
                <c:pt idx="2519">
                  <c:v>69.685806451612891</c:v>
                </c:pt>
                <c:pt idx="2520">
                  <c:v>69.790322580645167</c:v>
                </c:pt>
                <c:pt idx="2521">
                  <c:v>69.89483870967743</c:v>
                </c:pt>
                <c:pt idx="2522">
                  <c:v>70.10387096774194</c:v>
                </c:pt>
                <c:pt idx="2523">
                  <c:v>70.208387096774189</c:v>
                </c:pt>
                <c:pt idx="2524">
                  <c:v>70.312903225806465</c:v>
                </c:pt>
                <c:pt idx="2525">
                  <c:v>70.521612903225815</c:v>
                </c:pt>
                <c:pt idx="2526">
                  <c:v>70.626129032258063</c:v>
                </c:pt>
                <c:pt idx="2527">
                  <c:v>70.730645161290326</c:v>
                </c:pt>
                <c:pt idx="2528">
                  <c:v>71.148387096774186</c:v>
                </c:pt>
                <c:pt idx="2529">
                  <c:v>71.56612903225809</c:v>
                </c:pt>
                <c:pt idx="2530">
                  <c:v>71.775161290322586</c:v>
                </c:pt>
                <c:pt idx="2531">
                  <c:v>71.984193548387097</c:v>
                </c:pt>
                <c:pt idx="2532">
                  <c:v>72.297419354838709</c:v>
                </c:pt>
                <c:pt idx="2533">
                  <c:v>72.50645161290322</c:v>
                </c:pt>
                <c:pt idx="2534">
                  <c:v>72.715483870967745</c:v>
                </c:pt>
                <c:pt idx="2535">
                  <c:v>72.715483870967745</c:v>
                </c:pt>
                <c:pt idx="2536">
                  <c:v>72.820000000000022</c:v>
                </c:pt>
                <c:pt idx="2537">
                  <c:v>73.028709677419371</c:v>
                </c:pt>
                <c:pt idx="2538">
                  <c:v>73.028709677419386</c:v>
                </c:pt>
                <c:pt idx="2539">
                  <c:v>72.924193548387109</c:v>
                </c:pt>
                <c:pt idx="2540">
                  <c:v>73.132903225806459</c:v>
                </c:pt>
                <c:pt idx="2541">
                  <c:v>73.237419354838735</c:v>
                </c:pt>
                <c:pt idx="2542">
                  <c:v>73.132903225806459</c:v>
                </c:pt>
                <c:pt idx="2543">
                  <c:v>73.02838709677421</c:v>
                </c:pt>
                <c:pt idx="2544">
                  <c:v>73.132903225806459</c:v>
                </c:pt>
                <c:pt idx="2545">
                  <c:v>73.02838709677421</c:v>
                </c:pt>
                <c:pt idx="2546">
                  <c:v>73.02838709677421</c:v>
                </c:pt>
                <c:pt idx="2547">
                  <c:v>72.819354838709685</c:v>
                </c:pt>
                <c:pt idx="2548">
                  <c:v>72.714838709677409</c:v>
                </c:pt>
                <c:pt idx="2549">
                  <c:v>72.505806451612898</c:v>
                </c:pt>
                <c:pt idx="2550">
                  <c:v>72.40129032258065</c:v>
                </c:pt>
                <c:pt idx="2551">
                  <c:v>72.296774193548401</c:v>
                </c:pt>
                <c:pt idx="2552">
                  <c:v>72.296774193548401</c:v>
                </c:pt>
                <c:pt idx="2553">
                  <c:v>72.192258064516139</c:v>
                </c:pt>
                <c:pt idx="2554">
                  <c:v>72.192258064516125</c:v>
                </c:pt>
                <c:pt idx="2555">
                  <c:v>72.192258064516125</c:v>
                </c:pt>
                <c:pt idx="2556">
                  <c:v>72.192258064516125</c:v>
                </c:pt>
                <c:pt idx="2557">
                  <c:v>72.296451612903226</c:v>
                </c:pt>
                <c:pt idx="2558">
                  <c:v>72.296451612903226</c:v>
                </c:pt>
                <c:pt idx="2559">
                  <c:v>72.087741935483862</c:v>
                </c:pt>
                <c:pt idx="2560">
                  <c:v>71.879032258064512</c:v>
                </c:pt>
                <c:pt idx="2561">
                  <c:v>71.879032258064512</c:v>
                </c:pt>
                <c:pt idx="2562">
                  <c:v>72.087741935483876</c:v>
                </c:pt>
                <c:pt idx="2563">
                  <c:v>72.087741935483876</c:v>
                </c:pt>
                <c:pt idx="2564">
                  <c:v>71.983225806451614</c:v>
                </c:pt>
                <c:pt idx="2565">
                  <c:v>71.983225806451614</c:v>
                </c:pt>
                <c:pt idx="2566">
                  <c:v>72.087741935483862</c:v>
                </c:pt>
                <c:pt idx="2567">
                  <c:v>72.192258064516125</c:v>
                </c:pt>
                <c:pt idx="2568">
                  <c:v>72.296774193548387</c:v>
                </c:pt>
                <c:pt idx="2569">
                  <c:v>72.40129032258065</c:v>
                </c:pt>
                <c:pt idx="2570">
                  <c:v>72.505806451612898</c:v>
                </c:pt>
                <c:pt idx="2571">
                  <c:v>72.61032258064516</c:v>
                </c:pt>
                <c:pt idx="2572">
                  <c:v>72.714838709677409</c:v>
                </c:pt>
                <c:pt idx="2573">
                  <c:v>72.923548387096773</c:v>
                </c:pt>
                <c:pt idx="2574">
                  <c:v>72.923548387096773</c:v>
                </c:pt>
                <c:pt idx="2575">
                  <c:v>73.132258064516137</c:v>
                </c:pt>
                <c:pt idx="2576">
                  <c:v>73.340967741935486</c:v>
                </c:pt>
                <c:pt idx="2577">
                  <c:v>73.445483870967735</c:v>
                </c:pt>
                <c:pt idx="2578">
                  <c:v>73.65451612903226</c:v>
                </c:pt>
                <c:pt idx="2579">
                  <c:v>74.072258064516134</c:v>
                </c:pt>
                <c:pt idx="2580">
                  <c:v>74.385483870967747</c:v>
                </c:pt>
                <c:pt idx="2581">
                  <c:v>74.489999999999995</c:v>
                </c:pt>
                <c:pt idx="2582">
                  <c:v>74.698709677419345</c:v>
                </c:pt>
                <c:pt idx="2583">
                  <c:v>74.698709677419359</c:v>
                </c:pt>
                <c:pt idx="2584">
                  <c:v>74.698709677419359</c:v>
                </c:pt>
                <c:pt idx="2585">
                  <c:v>74.698709677419359</c:v>
                </c:pt>
                <c:pt idx="2586">
                  <c:v>74.80290322580646</c:v>
                </c:pt>
                <c:pt idx="2587">
                  <c:v>74.698709677419345</c:v>
                </c:pt>
                <c:pt idx="2588">
                  <c:v>74.489999999999995</c:v>
                </c:pt>
                <c:pt idx="2589">
                  <c:v>74.385483870967747</c:v>
                </c:pt>
                <c:pt idx="2590">
                  <c:v>74.280967741935498</c:v>
                </c:pt>
                <c:pt idx="2591">
                  <c:v>73.9677419354839</c:v>
                </c:pt>
                <c:pt idx="2592">
                  <c:v>73.863225806451638</c:v>
                </c:pt>
                <c:pt idx="2593">
                  <c:v>73.654516129032274</c:v>
                </c:pt>
                <c:pt idx="2594">
                  <c:v>73.550000000000026</c:v>
                </c:pt>
                <c:pt idx="2595">
                  <c:v>73.550000000000011</c:v>
                </c:pt>
                <c:pt idx="2596">
                  <c:v>73.445483870967749</c:v>
                </c:pt>
                <c:pt idx="2597">
                  <c:v>73.340967741935501</c:v>
                </c:pt>
                <c:pt idx="2598">
                  <c:v>73.236451612903238</c:v>
                </c:pt>
                <c:pt idx="2599">
                  <c:v>73.13193548387099</c:v>
                </c:pt>
                <c:pt idx="2600">
                  <c:v>72.922903225806451</c:v>
                </c:pt>
                <c:pt idx="2601">
                  <c:v>72.818387096774202</c:v>
                </c:pt>
                <c:pt idx="2602">
                  <c:v>72.609354838709692</c:v>
                </c:pt>
                <c:pt idx="2603">
                  <c:v>72.504838709677429</c:v>
                </c:pt>
                <c:pt idx="2604">
                  <c:v>72.296129032258079</c:v>
                </c:pt>
                <c:pt idx="2605">
                  <c:v>72.191612903225803</c:v>
                </c:pt>
                <c:pt idx="2606">
                  <c:v>71.982903225806453</c:v>
                </c:pt>
                <c:pt idx="2607">
                  <c:v>71.774193548387103</c:v>
                </c:pt>
                <c:pt idx="2608">
                  <c:v>71.774193548387103</c:v>
                </c:pt>
                <c:pt idx="2609">
                  <c:v>71.565161290322578</c:v>
                </c:pt>
                <c:pt idx="2610">
                  <c:v>71.460645161290316</c:v>
                </c:pt>
                <c:pt idx="2611">
                  <c:v>71.251935483870966</c:v>
                </c:pt>
                <c:pt idx="2612">
                  <c:v>71.147419354838718</c:v>
                </c:pt>
                <c:pt idx="2613">
                  <c:v>70.938709677419368</c:v>
                </c:pt>
                <c:pt idx="2614">
                  <c:v>70.938709677419368</c:v>
                </c:pt>
                <c:pt idx="2615">
                  <c:v>70.938709677419368</c:v>
                </c:pt>
                <c:pt idx="2616">
                  <c:v>70.938709677419354</c:v>
                </c:pt>
                <c:pt idx="2617">
                  <c:v>70.834516129032252</c:v>
                </c:pt>
                <c:pt idx="2618">
                  <c:v>70.73</c:v>
                </c:pt>
                <c:pt idx="2619">
                  <c:v>70.730000000000018</c:v>
                </c:pt>
                <c:pt idx="2620">
                  <c:v>70.730000000000018</c:v>
                </c:pt>
                <c:pt idx="2621">
                  <c:v>70.834516129032252</c:v>
                </c:pt>
                <c:pt idx="2622">
                  <c:v>71.147741935483864</c:v>
                </c:pt>
                <c:pt idx="2623">
                  <c:v>71.147741935483864</c:v>
                </c:pt>
                <c:pt idx="2624">
                  <c:v>71.147741935483864</c:v>
                </c:pt>
                <c:pt idx="2625">
                  <c:v>71.252258064516113</c:v>
                </c:pt>
                <c:pt idx="2626">
                  <c:v>71.252258064516141</c:v>
                </c:pt>
                <c:pt idx="2627">
                  <c:v>71.252258064516141</c:v>
                </c:pt>
                <c:pt idx="2628">
                  <c:v>71.356774193548389</c:v>
                </c:pt>
                <c:pt idx="2629">
                  <c:v>71.252258064516113</c:v>
                </c:pt>
                <c:pt idx="2630">
                  <c:v>71.252258064516141</c:v>
                </c:pt>
                <c:pt idx="2631">
                  <c:v>71.252258064516141</c:v>
                </c:pt>
                <c:pt idx="2632">
                  <c:v>71.252258064516141</c:v>
                </c:pt>
                <c:pt idx="2633">
                  <c:v>71.356774193548404</c:v>
                </c:pt>
                <c:pt idx="2634">
                  <c:v>71.148064516129054</c:v>
                </c:pt>
                <c:pt idx="2635">
                  <c:v>71.043548387096791</c:v>
                </c:pt>
                <c:pt idx="2636">
                  <c:v>71.043548387096777</c:v>
                </c:pt>
                <c:pt idx="2637">
                  <c:v>71.043548387096777</c:v>
                </c:pt>
                <c:pt idx="2638">
                  <c:v>70.939032258064515</c:v>
                </c:pt>
                <c:pt idx="2639">
                  <c:v>70.834516129032252</c:v>
                </c:pt>
                <c:pt idx="2640">
                  <c:v>70.834516129032252</c:v>
                </c:pt>
                <c:pt idx="2641">
                  <c:v>70.52129032258064</c:v>
                </c:pt>
                <c:pt idx="2642">
                  <c:v>70.73</c:v>
                </c:pt>
                <c:pt idx="2643">
                  <c:v>70.625483870967741</c:v>
                </c:pt>
                <c:pt idx="2644">
                  <c:v>70.520967741935479</c:v>
                </c:pt>
                <c:pt idx="2645">
                  <c:v>70.416451612903217</c:v>
                </c:pt>
                <c:pt idx="2646">
                  <c:v>70.207741935483881</c:v>
                </c:pt>
                <c:pt idx="2647">
                  <c:v>69.894516129032269</c:v>
                </c:pt>
                <c:pt idx="2648">
                  <c:v>69.790000000000006</c:v>
                </c:pt>
                <c:pt idx="2649">
                  <c:v>69.476774193548394</c:v>
                </c:pt>
                <c:pt idx="2650">
                  <c:v>69.372258064516146</c:v>
                </c:pt>
                <c:pt idx="2651">
                  <c:v>69.267741935483869</c:v>
                </c:pt>
                <c:pt idx="2652">
                  <c:v>69.163225806451607</c:v>
                </c:pt>
                <c:pt idx="2653">
                  <c:v>69.058709677419358</c:v>
                </c:pt>
                <c:pt idx="2654">
                  <c:v>68.850000000000009</c:v>
                </c:pt>
                <c:pt idx="2655">
                  <c:v>68.640967741935484</c:v>
                </c:pt>
                <c:pt idx="2656">
                  <c:v>68.536451612903235</c:v>
                </c:pt>
                <c:pt idx="2657">
                  <c:v>68.327741935483886</c:v>
                </c:pt>
                <c:pt idx="2658">
                  <c:v>68.327741935483871</c:v>
                </c:pt>
                <c:pt idx="2659">
                  <c:v>68.223225806451609</c:v>
                </c:pt>
                <c:pt idx="2660">
                  <c:v>68.327741935483871</c:v>
                </c:pt>
                <c:pt idx="2661">
                  <c:v>68.223225806451609</c:v>
                </c:pt>
                <c:pt idx="2662">
                  <c:v>68.223225806451609</c:v>
                </c:pt>
                <c:pt idx="2663">
                  <c:v>68.014516129032273</c:v>
                </c:pt>
                <c:pt idx="2664">
                  <c:v>67.91</c:v>
                </c:pt>
                <c:pt idx="2665">
                  <c:v>67.91</c:v>
                </c:pt>
                <c:pt idx="2666">
                  <c:v>68.014516129032259</c:v>
                </c:pt>
                <c:pt idx="2667">
                  <c:v>68.119032258064522</c:v>
                </c:pt>
                <c:pt idx="2668">
                  <c:v>68.014516129032259</c:v>
                </c:pt>
                <c:pt idx="2669">
                  <c:v>68.014516129032273</c:v>
                </c:pt>
                <c:pt idx="2670">
                  <c:v>68.014516129032273</c:v>
                </c:pt>
                <c:pt idx="2671">
                  <c:v>68.119032258064522</c:v>
                </c:pt>
                <c:pt idx="2672">
                  <c:v>68.223548387096784</c:v>
                </c:pt>
                <c:pt idx="2673">
                  <c:v>68.01483870967742</c:v>
                </c:pt>
                <c:pt idx="2674">
                  <c:v>68.119354838709683</c:v>
                </c:pt>
                <c:pt idx="2675">
                  <c:v>68.119354838709683</c:v>
                </c:pt>
                <c:pt idx="2676">
                  <c:v>68.119354838709683</c:v>
                </c:pt>
                <c:pt idx="2677">
                  <c:v>68.328064516129032</c:v>
                </c:pt>
                <c:pt idx="2678">
                  <c:v>68.536774193548396</c:v>
                </c:pt>
                <c:pt idx="2679">
                  <c:v>68.536774193548396</c:v>
                </c:pt>
                <c:pt idx="2680">
                  <c:v>68.850000000000009</c:v>
                </c:pt>
                <c:pt idx="2681">
                  <c:v>68.954516129032257</c:v>
                </c:pt>
                <c:pt idx="2682">
                  <c:v>69.059032258064533</c:v>
                </c:pt>
                <c:pt idx="2683">
                  <c:v>69.059032258064533</c:v>
                </c:pt>
                <c:pt idx="2684">
                  <c:v>69.059032258064533</c:v>
                </c:pt>
                <c:pt idx="2685">
                  <c:v>69.267741935483883</c:v>
                </c:pt>
                <c:pt idx="2686">
                  <c:v>69.476774193548394</c:v>
                </c:pt>
                <c:pt idx="2687">
                  <c:v>69.476774193548394</c:v>
                </c:pt>
                <c:pt idx="2688">
                  <c:v>69.894193548387108</c:v>
                </c:pt>
                <c:pt idx="2689">
                  <c:v>69.894193548387108</c:v>
                </c:pt>
                <c:pt idx="2690">
                  <c:v>69.998709677419356</c:v>
                </c:pt>
                <c:pt idx="2691">
                  <c:v>70.20741935483872</c:v>
                </c:pt>
                <c:pt idx="2692">
                  <c:v>70.520645161290332</c:v>
                </c:pt>
                <c:pt idx="2693">
                  <c:v>70.729677419354843</c:v>
                </c:pt>
                <c:pt idx="2694">
                  <c:v>70.938387096774193</c:v>
                </c:pt>
                <c:pt idx="2695">
                  <c:v>71.042903225806469</c:v>
                </c:pt>
                <c:pt idx="2696">
                  <c:v>71.356129032258067</c:v>
                </c:pt>
                <c:pt idx="2697">
                  <c:v>71.356129032258067</c:v>
                </c:pt>
                <c:pt idx="2698">
                  <c:v>71.356129032258082</c:v>
                </c:pt>
                <c:pt idx="2699">
                  <c:v>71.46064516129033</c:v>
                </c:pt>
                <c:pt idx="2700">
                  <c:v>71.565161290322592</c:v>
                </c:pt>
                <c:pt idx="2701">
                  <c:v>71.773870967741942</c:v>
                </c:pt>
                <c:pt idx="2702">
                  <c:v>71.87838709677419</c:v>
                </c:pt>
                <c:pt idx="2703">
                  <c:v>71.87838709677419</c:v>
                </c:pt>
                <c:pt idx="2704">
                  <c:v>71.878387096774205</c:v>
                </c:pt>
                <c:pt idx="2705">
                  <c:v>71.982903225806453</c:v>
                </c:pt>
                <c:pt idx="2706">
                  <c:v>72.296129032258065</c:v>
                </c:pt>
                <c:pt idx="2707">
                  <c:v>72.609354838709677</c:v>
                </c:pt>
                <c:pt idx="2708">
                  <c:v>72.71387096774194</c:v>
                </c:pt>
                <c:pt idx="2709">
                  <c:v>72.609354838709677</c:v>
                </c:pt>
                <c:pt idx="2710">
                  <c:v>72.71387096774194</c:v>
                </c:pt>
                <c:pt idx="2711">
                  <c:v>72.609354838709677</c:v>
                </c:pt>
                <c:pt idx="2712">
                  <c:v>72.609354838709692</c:v>
                </c:pt>
                <c:pt idx="2713">
                  <c:v>72.609354838709692</c:v>
                </c:pt>
                <c:pt idx="2714">
                  <c:v>72.609354838709692</c:v>
                </c:pt>
                <c:pt idx="2715">
                  <c:v>72.71387096774194</c:v>
                </c:pt>
                <c:pt idx="2716">
                  <c:v>72.71387096774194</c:v>
                </c:pt>
                <c:pt idx="2717">
                  <c:v>72.609354838709692</c:v>
                </c:pt>
                <c:pt idx="2718">
                  <c:v>72.609354838709692</c:v>
                </c:pt>
                <c:pt idx="2719">
                  <c:v>72.400645161290342</c:v>
                </c:pt>
                <c:pt idx="2720">
                  <c:v>72.400645161290342</c:v>
                </c:pt>
                <c:pt idx="2721">
                  <c:v>72.296129032258079</c:v>
                </c:pt>
                <c:pt idx="2722">
                  <c:v>72.08741935483873</c:v>
                </c:pt>
                <c:pt idx="2723">
                  <c:v>71.878709677419366</c:v>
                </c:pt>
                <c:pt idx="2724">
                  <c:v>71.669677419354841</c:v>
                </c:pt>
                <c:pt idx="2725">
                  <c:v>71.669677419354841</c:v>
                </c:pt>
                <c:pt idx="2726">
                  <c:v>71.669677419354841</c:v>
                </c:pt>
                <c:pt idx="2727">
                  <c:v>71.565161290322592</c:v>
                </c:pt>
                <c:pt idx="2728">
                  <c:v>71.565161290322592</c:v>
                </c:pt>
                <c:pt idx="2729">
                  <c:v>71.565161290322592</c:v>
                </c:pt>
                <c:pt idx="2730">
                  <c:v>71.565161290322592</c:v>
                </c:pt>
                <c:pt idx="2731">
                  <c:v>71.565161290322592</c:v>
                </c:pt>
                <c:pt idx="2732">
                  <c:v>71.251935483870966</c:v>
                </c:pt>
                <c:pt idx="2733">
                  <c:v>71.147419354838718</c:v>
                </c:pt>
                <c:pt idx="2734">
                  <c:v>71.042903225806455</c:v>
                </c:pt>
                <c:pt idx="2735">
                  <c:v>71.042903225806455</c:v>
                </c:pt>
                <c:pt idx="2736">
                  <c:v>70.938387096774193</c:v>
                </c:pt>
                <c:pt idx="2737">
                  <c:v>70.729677419354843</c:v>
                </c:pt>
                <c:pt idx="2738">
                  <c:v>70.520967741935493</c:v>
                </c:pt>
                <c:pt idx="2739">
                  <c:v>70.416451612903231</c:v>
                </c:pt>
                <c:pt idx="2740">
                  <c:v>70.520967741935493</c:v>
                </c:pt>
                <c:pt idx="2741">
                  <c:v>70.416451612903231</c:v>
                </c:pt>
                <c:pt idx="2742">
                  <c:v>70.520967741935493</c:v>
                </c:pt>
                <c:pt idx="2743">
                  <c:v>70.625483870967741</c:v>
                </c:pt>
                <c:pt idx="2744">
                  <c:v>70.520967741935493</c:v>
                </c:pt>
                <c:pt idx="2745">
                  <c:v>70.729677419354829</c:v>
                </c:pt>
                <c:pt idx="2746">
                  <c:v>70.520645161290318</c:v>
                </c:pt>
                <c:pt idx="2747">
                  <c:v>70.520645161290332</c:v>
                </c:pt>
                <c:pt idx="2748">
                  <c:v>70.520645161290332</c:v>
                </c:pt>
                <c:pt idx="2749">
                  <c:v>70.520645161290332</c:v>
                </c:pt>
                <c:pt idx="2750">
                  <c:v>70.520645161290332</c:v>
                </c:pt>
                <c:pt idx="2751">
                  <c:v>70.520645161290332</c:v>
                </c:pt>
                <c:pt idx="2752">
                  <c:v>70.520645161290332</c:v>
                </c:pt>
                <c:pt idx="2753">
                  <c:v>70.520645161290332</c:v>
                </c:pt>
                <c:pt idx="2754">
                  <c:v>70.520645161290332</c:v>
                </c:pt>
                <c:pt idx="2755">
                  <c:v>70.729677419354829</c:v>
                </c:pt>
                <c:pt idx="2756">
                  <c:v>70.729677419354843</c:v>
                </c:pt>
                <c:pt idx="2757">
                  <c:v>70.729677419354843</c:v>
                </c:pt>
                <c:pt idx="2758">
                  <c:v>70.729677419354843</c:v>
                </c:pt>
                <c:pt idx="2759">
                  <c:v>70.729677419354843</c:v>
                </c:pt>
                <c:pt idx="2760">
                  <c:v>70.729677419354843</c:v>
                </c:pt>
                <c:pt idx="2761">
                  <c:v>70.834193548387105</c:v>
                </c:pt>
                <c:pt idx="2762">
                  <c:v>70.938709677419354</c:v>
                </c:pt>
                <c:pt idx="2763">
                  <c:v>71.147741935483864</c:v>
                </c:pt>
                <c:pt idx="2764">
                  <c:v>71.252258064516113</c:v>
                </c:pt>
                <c:pt idx="2765">
                  <c:v>71.461290322580638</c:v>
                </c:pt>
                <c:pt idx="2766">
                  <c:v>71.461290322580652</c:v>
                </c:pt>
                <c:pt idx="2767">
                  <c:v>71.5658064516129</c:v>
                </c:pt>
                <c:pt idx="2768">
                  <c:v>71.670322580645148</c:v>
                </c:pt>
                <c:pt idx="2769">
                  <c:v>71.670322580645163</c:v>
                </c:pt>
                <c:pt idx="2770">
                  <c:v>71.774838709677425</c:v>
                </c:pt>
                <c:pt idx="2771">
                  <c:v>71.774838709677425</c:v>
                </c:pt>
                <c:pt idx="2772">
                  <c:v>71.879354838709688</c:v>
                </c:pt>
                <c:pt idx="2773">
                  <c:v>71.983870967741936</c:v>
                </c:pt>
                <c:pt idx="2774">
                  <c:v>71.983870967741936</c:v>
                </c:pt>
                <c:pt idx="2775">
                  <c:v>72.192903225806447</c:v>
                </c:pt>
                <c:pt idx="2776">
                  <c:v>72.192903225806447</c:v>
                </c:pt>
                <c:pt idx="2777">
                  <c:v>72.401935483870972</c:v>
                </c:pt>
                <c:pt idx="2778">
                  <c:v>72.610645161290321</c:v>
                </c:pt>
                <c:pt idx="2779">
                  <c:v>72.715161290322584</c:v>
                </c:pt>
                <c:pt idx="2780">
                  <c:v>72.819677419354832</c:v>
                </c:pt>
                <c:pt idx="2781">
                  <c:v>72.819677419354846</c:v>
                </c:pt>
                <c:pt idx="2782">
                  <c:v>73.028387096774196</c:v>
                </c:pt>
                <c:pt idx="2783">
                  <c:v>73.132903225806444</c:v>
                </c:pt>
                <c:pt idx="2784">
                  <c:v>73.237419354838707</c:v>
                </c:pt>
                <c:pt idx="2785">
                  <c:v>73.446129032258057</c:v>
                </c:pt>
                <c:pt idx="2786">
                  <c:v>73.654838709677421</c:v>
                </c:pt>
                <c:pt idx="2787">
                  <c:v>73.86354838709677</c:v>
                </c:pt>
                <c:pt idx="2788">
                  <c:v>74.072258064516134</c:v>
                </c:pt>
                <c:pt idx="2789">
                  <c:v>74.280967741935484</c:v>
                </c:pt>
                <c:pt idx="2790">
                  <c:v>74.489677419354834</c:v>
                </c:pt>
                <c:pt idx="2791">
                  <c:v>74.698387096774198</c:v>
                </c:pt>
                <c:pt idx="2792">
                  <c:v>74.802580645161299</c:v>
                </c:pt>
                <c:pt idx="2793">
                  <c:v>74.906774193548387</c:v>
                </c:pt>
                <c:pt idx="2794">
                  <c:v>74.906774193548387</c:v>
                </c:pt>
                <c:pt idx="2795">
                  <c:v>75.010967741935488</c:v>
                </c:pt>
                <c:pt idx="2796">
                  <c:v>75.11516129032259</c:v>
                </c:pt>
                <c:pt idx="2797">
                  <c:v>75.323870967741939</c:v>
                </c:pt>
                <c:pt idx="2798">
                  <c:v>75.323870967741939</c:v>
                </c:pt>
                <c:pt idx="2799">
                  <c:v>75.428064516129027</c:v>
                </c:pt>
                <c:pt idx="2800">
                  <c:v>75.636774193548391</c:v>
                </c:pt>
                <c:pt idx="2801">
                  <c:v>75.740967741935492</c:v>
                </c:pt>
                <c:pt idx="2802">
                  <c:v>75.949677419354842</c:v>
                </c:pt>
                <c:pt idx="2803">
                  <c:v>76.158387096774206</c:v>
                </c:pt>
                <c:pt idx="2804">
                  <c:v>76.36709677419357</c:v>
                </c:pt>
                <c:pt idx="2805">
                  <c:v>76.471290322580657</c:v>
                </c:pt>
                <c:pt idx="2806">
                  <c:v>76.575483870967759</c:v>
                </c:pt>
                <c:pt idx="2807">
                  <c:v>76.575483870967744</c:v>
                </c:pt>
                <c:pt idx="2808">
                  <c:v>76.679677419354846</c:v>
                </c:pt>
                <c:pt idx="2809">
                  <c:v>76.784193548387108</c:v>
                </c:pt>
                <c:pt idx="2810">
                  <c:v>76.67967741935486</c:v>
                </c:pt>
                <c:pt idx="2811">
                  <c:v>76.783870967741962</c:v>
                </c:pt>
                <c:pt idx="2812">
                  <c:v>77.097096774193574</c:v>
                </c:pt>
                <c:pt idx="2813">
                  <c:v>76.992903225806458</c:v>
                </c:pt>
                <c:pt idx="2814">
                  <c:v>77.09709677419356</c:v>
                </c:pt>
                <c:pt idx="2815">
                  <c:v>77.201290322580647</c:v>
                </c:pt>
                <c:pt idx="2816">
                  <c:v>77.201290322580633</c:v>
                </c:pt>
                <c:pt idx="2817">
                  <c:v>76.992580645161283</c:v>
                </c:pt>
                <c:pt idx="2818">
                  <c:v>76.992580645161283</c:v>
                </c:pt>
                <c:pt idx="2819">
                  <c:v>76.992580645161283</c:v>
                </c:pt>
                <c:pt idx="2820">
                  <c:v>76.992580645161283</c:v>
                </c:pt>
                <c:pt idx="2821">
                  <c:v>76.992580645161283</c:v>
                </c:pt>
                <c:pt idx="2822">
                  <c:v>76.992580645161283</c:v>
                </c:pt>
                <c:pt idx="2823">
                  <c:v>76.888387096774196</c:v>
                </c:pt>
                <c:pt idx="2824">
                  <c:v>76.888387096774196</c:v>
                </c:pt>
                <c:pt idx="2825">
                  <c:v>76.992580645161283</c:v>
                </c:pt>
                <c:pt idx="2826">
                  <c:v>76.992580645161283</c:v>
                </c:pt>
                <c:pt idx="2827">
                  <c:v>76.783870967741947</c:v>
                </c:pt>
                <c:pt idx="2828">
                  <c:v>76.679677419354846</c:v>
                </c:pt>
                <c:pt idx="2829">
                  <c:v>76.783870967741947</c:v>
                </c:pt>
                <c:pt idx="2830">
                  <c:v>76.783870967741947</c:v>
                </c:pt>
                <c:pt idx="2831">
                  <c:v>76.783870967741933</c:v>
                </c:pt>
                <c:pt idx="2832">
                  <c:v>76.783870967741933</c:v>
                </c:pt>
                <c:pt idx="2833">
                  <c:v>76.783870967741933</c:v>
                </c:pt>
                <c:pt idx="2834">
                  <c:v>76.679354838709671</c:v>
                </c:pt>
                <c:pt idx="2835">
                  <c:v>76.574838709677422</c:v>
                </c:pt>
                <c:pt idx="2836">
                  <c:v>76.574838709677422</c:v>
                </c:pt>
                <c:pt idx="2837">
                  <c:v>76.470645161290307</c:v>
                </c:pt>
                <c:pt idx="2838">
                  <c:v>76.470645161290321</c:v>
                </c:pt>
                <c:pt idx="2839">
                  <c:v>76.470645161290307</c:v>
                </c:pt>
                <c:pt idx="2840">
                  <c:v>76.366129032258058</c:v>
                </c:pt>
                <c:pt idx="2841">
                  <c:v>76.574838709677408</c:v>
                </c:pt>
                <c:pt idx="2842">
                  <c:v>76.574838709677422</c:v>
                </c:pt>
                <c:pt idx="2843">
                  <c:v>76.47032258064516</c:v>
                </c:pt>
                <c:pt idx="2844">
                  <c:v>76.47032258064516</c:v>
                </c:pt>
                <c:pt idx="2845">
                  <c:v>76.47032258064516</c:v>
                </c:pt>
                <c:pt idx="2846">
                  <c:v>76.366129032258058</c:v>
                </c:pt>
                <c:pt idx="2847">
                  <c:v>76.366129032258058</c:v>
                </c:pt>
                <c:pt idx="2848">
                  <c:v>76.366129032258058</c:v>
                </c:pt>
                <c:pt idx="2849">
                  <c:v>76.366129032258058</c:v>
                </c:pt>
                <c:pt idx="2850">
                  <c:v>76.157419354838709</c:v>
                </c:pt>
                <c:pt idx="2851">
                  <c:v>76.157419354838709</c:v>
                </c:pt>
                <c:pt idx="2852">
                  <c:v>76.053225806451621</c:v>
                </c:pt>
                <c:pt idx="2853">
                  <c:v>76.053225806451621</c:v>
                </c:pt>
                <c:pt idx="2854">
                  <c:v>76.157419354838709</c:v>
                </c:pt>
                <c:pt idx="2855">
                  <c:v>76.157419354838709</c:v>
                </c:pt>
                <c:pt idx="2856">
                  <c:v>76.157419354838709</c:v>
                </c:pt>
                <c:pt idx="2857">
                  <c:v>76.053225806451607</c:v>
                </c:pt>
                <c:pt idx="2858">
                  <c:v>76.15774193548387</c:v>
                </c:pt>
                <c:pt idx="2859">
                  <c:v>76.053225806451621</c:v>
                </c:pt>
                <c:pt idx="2860">
                  <c:v>76.053225806451621</c:v>
                </c:pt>
                <c:pt idx="2861">
                  <c:v>75.94903225806452</c:v>
                </c:pt>
                <c:pt idx="2862">
                  <c:v>75.94903225806452</c:v>
                </c:pt>
                <c:pt idx="2863">
                  <c:v>75.949032258064506</c:v>
                </c:pt>
                <c:pt idx="2864">
                  <c:v>75.844838709677418</c:v>
                </c:pt>
                <c:pt idx="2865">
                  <c:v>75.844838709677418</c:v>
                </c:pt>
                <c:pt idx="2866">
                  <c:v>75.844838709677418</c:v>
                </c:pt>
                <c:pt idx="2867">
                  <c:v>75.740645161290317</c:v>
                </c:pt>
                <c:pt idx="2868">
                  <c:v>75.949354838709681</c:v>
                </c:pt>
                <c:pt idx="2869">
                  <c:v>76.053870967741958</c:v>
                </c:pt>
                <c:pt idx="2870">
                  <c:v>76.15838709677422</c:v>
                </c:pt>
                <c:pt idx="2871">
                  <c:v>76.262903225806483</c:v>
                </c:pt>
                <c:pt idx="2872">
                  <c:v>76.262903225806468</c:v>
                </c:pt>
                <c:pt idx="2873">
                  <c:v>76.262903225806468</c:v>
                </c:pt>
                <c:pt idx="2874">
                  <c:v>76.367419354838717</c:v>
                </c:pt>
                <c:pt idx="2875">
                  <c:v>76.471612903225818</c:v>
                </c:pt>
                <c:pt idx="2876">
                  <c:v>76.471612903225818</c:v>
                </c:pt>
                <c:pt idx="2877">
                  <c:v>76.680322580645182</c:v>
                </c:pt>
                <c:pt idx="2878">
                  <c:v>76.680322580645168</c:v>
                </c:pt>
                <c:pt idx="2879">
                  <c:v>76.993225806451633</c:v>
                </c:pt>
                <c:pt idx="2880">
                  <c:v>77.097741935483896</c:v>
                </c:pt>
                <c:pt idx="2881">
                  <c:v>77.410967741935508</c:v>
                </c:pt>
                <c:pt idx="2882">
                  <c:v>77.51548387096777</c:v>
                </c:pt>
                <c:pt idx="2883">
                  <c:v>77.724193548387134</c:v>
                </c:pt>
                <c:pt idx="2884">
                  <c:v>77.828709677419383</c:v>
                </c:pt>
                <c:pt idx="2885">
                  <c:v>77.933225806451645</c:v>
                </c:pt>
                <c:pt idx="2886">
                  <c:v>78.141935483870995</c:v>
                </c:pt>
                <c:pt idx="2887">
                  <c:v>78.246451612903272</c:v>
                </c:pt>
                <c:pt idx="2888">
                  <c:v>78.246451612903257</c:v>
                </c:pt>
                <c:pt idx="2889">
                  <c:v>78.455161290322607</c:v>
                </c:pt>
                <c:pt idx="2890">
                  <c:v>78.768387096774219</c:v>
                </c:pt>
                <c:pt idx="2891">
                  <c:v>78.872903225806482</c:v>
                </c:pt>
                <c:pt idx="2892">
                  <c:v>79.081612903225846</c:v>
                </c:pt>
                <c:pt idx="2893">
                  <c:v>79.186129032258094</c:v>
                </c:pt>
                <c:pt idx="2894">
                  <c:v>79.290645161290357</c:v>
                </c:pt>
                <c:pt idx="2895">
                  <c:v>79.499354838709706</c:v>
                </c:pt>
                <c:pt idx="2896">
                  <c:v>79.603870967741969</c:v>
                </c:pt>
                <c:pt idx="2897">
                  <c:v>79.603870967741955</c:v>
                </c:pt>
                <c:pt idx="2898">
                  <c:v>79.916774193548406</c:v>
                </c:pt>
                <c:pt idx="2899">
                  <c:v>79.916774193548406</c:v>
                </c:pt>
                <c:pt idx="2900">
                  <c:v>79.916774193548406</c:v>
                </c:pt>
                <c:pt idx="2901">
                  <c:v>79.916774193548406</c:v>
                </c:pt>
                <c:pt idx="2902">
                  <c:v>79.91677419354842</c:v>
                </c:pt>
                <c:pt idx="2903">
                  <c:v>80.021290322580683</c:v>
                </c:pt>
                <c:pt idx="2904">
                  <c:v>80.125806451612931</c:v>
                </c:pt>
                <c:pt idx="2905">
                  <c:v>80.125806451612931</c:v>
                </c:pt>
                <c:pt idx="2906">
                  <c:v>80.230322580645193</c:v>
                </c:pt>
                <c:pt idx="2907">
                  <c:v>80.334838709677456</c:v>
                </c:pt>
                <c:pt idx="2908">
                  <c:v>80.334838709677456</c:v>
                </c:pt>
                <c:pt idx="2909">
                  <c:v>80.648064516129054</c:v>
                </c:pt>
                <c:pt idx="2910">
                  <c:v>80.648064516129068</c:v>
                </c:pt>
                <c:pt idx="2911">
                  <c:v>80.648064516129068</c:v>
                </c:pt>
                <c:pt idx="2912">
                  <c:v>80.648064516129068</c:v>
                </c:pt>
                <c:pt idx="2913">
                  <c:v>80.75225806451617</c:v>
                </c:pt>
                <c:pt idx="2914">
                  <c:v>80.75225806451617</c:v>
                </c:pt>
                <c:pt idx="2915">
                  <c:v>80.856451612903257</c:v>
                </c:pt>
                <c:pt idx="2916">
                  <c:v>80.856451612903257</c:v>
                </c:pt>
                <c:pt idx="2917">
                  <c:v>80.75225806451617</c:v>
                </c:pt>
                <c:pt idx="2918">
                  <c:v>80.75225806451617</c:v>
                </c:pt>
                <c:pt idx="2919">
                  <c:v>80.960967741935505</c:v>
                </c:pt>
                <c:pt idx="2920">
                  <c:v>80.960967741935505</c:v>
                </c:pt>
                <c:pt idx="2921">
                  <c:v>80.960967741935534</c:v>
                </c:pt>
                <c:pt idx="2922">
                  <c:v>80.960967741935534</c:v>
                </c:pt>
                <c:pt idx="2923">
                  <c:v>81.065161290322621</c:v>
                </c:pt>
                <c:pt idx="2924">
                  <c:v>81.065161290322621</c:v>
                </c:pt>
                <c:pt idx="2925">
                  <c:v>81.065161290322621</c:v>
                </c:pt>
                <c:pt idx="2926">
                  <c:v>81.065161290322621</c:v>
                </c:pt>
                <c:pt idx="2927">
                  <c:v>81.065161290322621</c:v>
                </c:pt>
                <c:pt idx="2928">
                  <c:v>81.169677419354869</c:v>
                </c:pt>
                <c:pt idx="2929">
                  <c:v>81.065483870967782</c:v>
                </c:pt>
                <c:pt idx="2930">
                  <c:v>81.169677419354869</c:v>
                </c:pt>
                <c:pt idx="2931">
                  <c:v>81.169677419354869</c:v>
                </c:pt>
                <c:pt idx="2932">
                  <c:v>81.065161290322592</c:v>
                </c:pt>
                <c:pt idx="2933">
                  <c:v>81.169354838709694</c:v>
                </c:pt>
                <c:pt idx="2934">
                  <c:v>81.273548387096795</c:v>
                </c:pt>
                <c:pt idx="2935">
                  <c:v>81.377741935483883</c:v>
                </c:pt>
                <c:pt idx="2936">
                  <c:v>81.481935483870984</c:v>
                </c:pt>
                <c:pt idx="2937">
                  <c:v>81.5861290322581</c:v>
                </c:pt>
                <c:pt idx="2938">
                  <c:v>81.690322580645187</c:v>
                </c:pt>
                <c:pt idx="2939">
                  <c:v>81.899032258064551</c:v>
                </c:pt>
                <c:pt idx="2940">
                  <c:v>82.003548387096814</c:v>
                </c:pt>
                <c:pt idx="2941">
                  <c:v>82.108064516129062</c:v>
                </c:pt>
                <c:pt idx="2942">
                  <c:v>82.212258064516149</c:v>
                </c:pt>
                <c:pt idx="2943">
                  <c:v>82.420967741935499</c:v>
                </c:pt>
                <c:pt idx="2944">
                  <c:v>82.420967741935499</c:v>
                </c:pt>
                <c:pt idx="2945">
                  <c:v>82.629677419354849</c:v>
                </c:pt>
                <c:pt idx="2946">
                  <c:v>82.734193548387097</c:v>
                </c:pt>
                <c:pt idx="2947">
                  <c:v>82.838387096774213</c:v>
                </c:pt>
                <c:pt idx="2948">
                  <c:v>83.047096774193562</c:v>
                </c:pt>
                <c:pt idx="2949">
                  <c:v>83.255806451612912</c:v>
                </c:pt>
                <c:pt idx="2950">
                  <c:v>83.464516129032262</c:v>
                </c:pt>
                <c:pt idx="2951">
                  <c:v>83.673225806451626</c:v>
                </c:pt>
                <c:pt idx="2952">
                  <c:v>83.777419354838727</c:v>
                </c:pt>
                <c:pt idx="2953">
                  <c:v>83.986129032258063</c:v>
                </c:pt>
                <c:pt idx="2954">
                  <c:v>83.986129032258063</c:v>
                </c:pt>
                <c:pt idx="2955">
                  <c:v>84.194838709677427</c:v>
                </c:pt>
                <c:pt idx="2956">
                  <c:v>84.299032258064528</c:v>
                </c:pt>
                <c:pt idx="2957">
                  <c:v>84.507741935483878</c:v>
                </c:pt>
                <c:pt idx="2958">
                  <c:v>84.61193548387098</c:v>
                </c:pt>
                <c:pt idx="2959">
                  <c:v>84.820645161290344</c:v>
                </c:pt>
                <c:pt idx="2960">
                  <c:v>85.029354838709693</c:v>
                </c:pt>
                <c:pt idx="2961">
                  <c:v>85.029354838709693</c:v>
                </c:pt>
                <c:pt idx="2962">
                  <c:v>85.133548387096781</c:v>
                </c:pt>
                <c:pt idx="2963">
                  <c:v>85.446774193548393</c:v>
                </c:pt>
                <c:pt idx="2964">
                  <c:v>85.551290322580655</c:v>
                </c:pt>
                <c:pt idx="2965">
                  <c:v>85.551290322580655</c:v>
                </c:pt>
                <c:pt idx="2966">
                  <c:v>85.655806451612918</c:v>
                </c:pt>
                <c:pt idx="2967">
                  <c:v>85.760322580645166</c:v>
                </c:pt>
                <c:pt idx="2968">
                  <c:v>85.969354838709677</c:v>
                </c:pt>
                <c:pt idx="2969">
                  <c:v>86.073870967741939</c:v>
                </c:pt>
                <c:pt idx="2970">
                  <c:v>86.073870967741939</c:v>
                </c:pt>
                <c:pt idx="2971">
                  <c:v>85.969354838709677</c:v>
                </c:pt>
                <c:pt idx="2972">
                  <c:v>85.969354838709663</c:v>
                </c:pt>
                <c:pt idx="2973">
                  <c:v>86.073870967741939</c:v>
                </c:pt>
                <c:pt idx="2974">
                  <c:v>86.073870967741939</c:v>
                </c:pt>
                <c:pt idx="2975">
                  <c:v>86.178387096774188</c:v>
                </c:pt>
                <c:pt idx="2976">
                  <c:v>86.28290322580645</c:v>
                </c:pt>
                <c:pt idx="2977">
                  <c:v>86.178387096774202</c:v>
                </c:pt>
                <c:pt idx="2978">
                  <c:v>86.28290322580645</c:v>
                </c:pt>
                <c:pt idx="2979">
                  <c:v>86.28290322580645</c:v>
                </c:pt>
                <c:pt idx="2980">
                  <c:v>86.28290322580645</c:v>
                </c:pt>
                <c:pt idx="2981">
                  <c:v>86.28290322580645</c:v>
                </c:pt>
                <c:pt idx="2982">
                  <c:v>86.178387096774202</c:v>
                </c:pt>
                <c:pt idx="2983">
                  <c:v>86.387419354838727</c:v>
                </c:pt>
                <c:pt idx="2984">
                  <c:v>86.387419354838713</c:v>
                </c:pt>
                <c:pt idx="2985">
                  <c:v>86.700645161290325</c:v>
                </c:pt>
                <c:pt idx="2986">
                  <c:v>86.805161290322602</c:v>
                </c:pt>
                <c:pt idx="2987">
                  <c:v>86.909677419354864</c:v>
                </c:pt>
                <c:pt idx="2988">
                  <c:v>87.014193548387126</c:v>
                </c:pt>
                <c:pt idx="2989">
                  <c:v>87.118709677419375</c:v>
                </c:pt>
                <c:pt idx="2990">
                  <c:v>87.223225806451623</c:v>
                </c:pt>
                <c:pt idx="2991">
                  <c:v>87.3277419354839</c:v>
                </c:pt>
                <c:pt idx="2992">
                  <c:v>87.432258064516148</c:v>
                </c:pt>
                <c:pt idx="2993">
                  <c:v>87.328064516129047</c:v>
                </c:pt>
                <c:pt idx="2994">
                  <c:v>87.432580645161309</c:v>
                </c:pt>
                <c:pt idx="2995">
                  <c:v>87.537096774193571</c:v>
                </c:pt>
                <c:pt idx="2996">
                  <c:v>87.746129032258096</c:v>
                </c:pt>
                <c:pt idx="2997">
                  <c:v>87.850645161290359</c:v>
                </c:pt>
                <c:pt idx="2998">
                  <c:v>87.850645161290345</c:v>
                </c:pt>
                <c:pt idx="2999">
                  <c:v>87.850645161290345</c:v>
                </c:pt>
                <c:pt idx="3000">
                  <c:v>87.955161290322607</c:v>
                </c:pt>
                <c:pt idx="3001">
                  <c:v>87.955161290322593</c:v>
                </c:pt>
                <c:pt idx="3002">
                  <c:v>88.05967741935487</c:v>
                </c:pt>
                <c:pt idx="3003">
                  <c:v>88.164193548387118</c:v>
                </c:pt>
                <c:pt idx="3004">
                  <c:v>88.26870967741938</c:v>
                </c:pt>
                <c:pt idx="3005">
                  <c:v>88.373225806451643</c:v>
                </c:pt>
                <c:pt idx="3006">
                  <c:v>88.47774193548392</c:v>
                </c:pt>
                <c:pt idx="3007">
                  <c:v>88.581935483871007</c:v>
                </c:pt>
                <c:pt idx="3008">
                  <c:v>88.790967741935532</c:v>
                </c:pt>
                <c:pt idx="3009">
                  <c:v>88.895483870967794</c:v>
                </c:pt>
                <c:pt idx="3010">
                  <c:v>88.89548387096778</c:v>
                </c:pt>
                <c:pt idx="3011">
                  <c:v>89.104193548387144</c:v>
                </c:pt>
                <c:pt idx="3012">
                  <c:v>89.208709677419392</c:v>
                </c:pt>
                <c:pt idx="3013">
                  <c:v>89.626451612903253</c:v>
                </c:pt>
                <c:pt idx="3014">
                  <c:v>89.626451612903253</c:v>
                </c:pt>
                <c:pt idx="3015">
                  <c:v>89.939677419354865</c:v>
                </c:pt>
                <c:pt idx="3016">
                  <c:v>89.835483870967778</c:v>
                </c:pt>
                <c:pt idx="3017">
                  <c:v>89.939677419354865</c:v>
                </c:pt>
                <c:pt idx="3018">
                  <c:v>90.044193548387128</c:v>
                </c:pt>
                <c:pt idx="3019">
                  <c:v>90.148387096774215</c:v>
                </c:pt>
                <c:pt idx="3020">
                  <c:v>90.357096774193579</c:v>
                </c:pt>
                <c:pt idx="3021">
                  <c:v>90.252580645161316</c:v>
                </c:pt>
                <c:pt idx="3022">
                  <c:v>90.252580645161316</c:v>
                </c:pt>
                <c:pt idx="3023">
                  <c:v>90.461290322580666</c:v>
                </c:pt>
                <c:pt idx="3024">
                  <c:v>90.774516129032278</c:v>
                </c:pt>
                <c:pt idx="3025">
                  <c:v>90.774516129032278</c:v>
                </c:pt>
                <c:pt idx="3026">
                  <c:v>90.87870967741938</c:v>
                </c:pt>
                <c:pt idx="3027">
                  <c:v>90.878709677419394</c:v>
                </c:pt>
                <c:pt idx="3028">
                  <c:v>90.982903225806496</c:v>
                </c:pt>
                <c:pt idx="3029">
                  <c:v>91.191612903225831</c:v>
                </c:pt>
                <c:pt idx="3030">
                  <c:v>91.400322580645181</c:v>
                </c:pt>
                <c:pt idx="3031">
                  <c:v>91.400322580645195</c:v>
                </c:pt>
                <c:pt idx="3032">
                  <c:v>91.504838709677458</c:v>
                </c:pt>
                <c:pt idx="3033">
                  <c:v>91.504838709677472</c:v>
                </c:pt>
                <c:pt idx="3034">
                  <c:v>91.504838709677472</c:v>
                </c:pt>
                <c:pt idx="3035">
                  <c:v>91.609032258064559</c:v>
                </c:pt>
                <c:pt idx="3036">
                  <c:v>91.713225806451661</c:v>
                </c:pt>
                <c:pt idx="3037">
                  <c:v>91.817419354838762</c:v>
                </c:pt>
                <c:pt idx="3038">
                  <c:v>91.817419354838762</c:v>
                </c:pt>
                <c:pt idx="3039">
                  <c:v>91.817419354838762</c:v>
                </c:pt>
                <c:pt idx="3040">
                  <c:v>91.921612903225849</c:v>
                </c:pt>
                <c:pt idx="3041">
                  <c:v>92.026129032258112</c:v>
                </c:pt>
                <c:pt idx="3042">
                  <c:v>91.921935483871025</c:v>
                </c:pt>
                <c:pt idx="3043">
                  <c:v>91.92193548387101</c:v>
                </c:pt>
                <c:pt idx="3044">
                  <c:v>91.713225806451661</c:v>
                </c:pt>
                <c:pt idx="3045">
                  <c:v>91.817419354838762</c:v>
                </c:pt>
                <c:pt idx="3046">
                  <c:v>91.712903225806514</c:v>
                </c:pt>
                <c:pt idx="3047">
                  <c:v>91.7129032258065</c:v>
                </c:pt>
                <c:pt idx="3048">
                  <c:v>91.608709677419412</c:v>
                </c:pt>
                <c:pt idx="3049">
                  <c:v>91.608709677419412</c:v>
                </c:pt>
                <c:pt idx="3050">
                  <c:v>91.608709677419412</c:v>
                </c:pt>
                <c:pt idx="3051">
                  <c:v>91.504516129032311</c:v>
                </c:pt>
                <c:pt idx="3052">
                  <c:v>91.609032258064573</c:v>
                </c:pt>
                <c:pt idx="3053">
                  <c:v>91.504516129032311</c:v>
                </c:pt>
                <c:pt idx="3054">
                  <c:v>91.400322580645209</c:v>
                </c:pt>
                <c:pt idx="3055">
                  <c:v>91.400322580645195</c:v>
                </c:pt>
                <c:pt idx="3056">
                  <c:v>91.400322580645195</c:v>
                </c:pt>
                <c:pt idx="3057">
                  <c:v>91.296129032258108</c:v>
                </c:pt>
                <c:pt idx="3058">
                  <c:v>91.296129032258108</c:v>
                </c:pt>
                <c:pt idx="3059">
                  <c:v>91.296129032258108</c:v>
                </c:pt>
                <c:pt idx="3060">
                  <c:v>91.296129032258122</c:v>
                </c:pt>
                <c:pt idx="3061">
                  <c:v>91.087419354838758</c:v>
                </c:pt>
                <c:pt idx="3062">
                  <c:v>91.087419354838758</c:v>
                </c:pt>
                <c:pt idx="3063">
                  <c:v>91.087419354838758</c:v>
                </c:pt>
                <c:pt idx="3064">
                  <c:v>91.087419354838758</c:v>
                </c:pt>
                <c:pt idx="3065">
                  <c:v>91.296129032258108</c:v>
                </c:pt>
                <c:pt idx="3066">
                  <c:v>91.191935483871006</c:v>
                </c:pt>
                <c:pt idx="3067">
                  <c:v>91.087741935483905</c:v>
                </c:pt>
                <c:pt idx="3068">
                  <c:v>91.087741935483905</c:v>
                </c:pt>
                <c:pt idx="3069">
                  <c:v>90.983548387096818</c:v>
                </c:pt>
                <c:pt idx="3070">
                  <c:v>90.983548387096832</c:v>
                </c:pt>
                <c:pt idx="3071">
                  <c:v>90.87935483870973</c:v>
                </c:pt>
                <c:pt idx="3072">
                  <c:v>90.983548387096832</c:v>
                </c:pt>
                <c:pt idx="3073">
                  <c:v>91.087741935483919</c:v>
                </c:pt>
                <c:pt idx="3074">
                  <c:v>91.191935483871006</c:v>
                </c:pt>
                <c:pt idx="3075">
                  <c:v>91.087419354838744</c:v>
                </c:pt>
                <c:pt idx="3076">
                  <c:v>90.878709677419394</c:v>
                </c:pt>
                <c:pt idx="3077">
                  <c:v>90.878709677419394</c:v>
                </c:pt>
                <c:pt idx="3078">
                  <c:v>90.878709677419394</c:v>
                </c:pt>
                <c:pt idx="3079">
                  <c:v>90.982903225806496</c:v>
                </c:pt>
                <c:pt idx="3080">
                  <c:v>90.878387096774219</c:v>
                </c:pt>
                <c:pt idx="3081">
                  <c:v>90.878387096774219</c:v>
                </c:pt>
                <c:pt idx="3082">
                  <c:v>90.878387096774219</c:v>
                </c:pt>
                <c:pt idx="3083">
                  <c:v>90.878387096774219</c:v>
                </c:pt>
                <c:pt idx="3084">
                  <c:v>91.087096774193597</c:v>
                </c:pt>
                <c:pt idx="3085">
                  <c:v>91.191290322580699</c:v>
                </c:pt>
                <c:pt idx="3086">
                  <c:v>91.191290322580699</c:v>
                </c:pt>
                <c:pt idx="3087">
                  <c:v>91.191290322580699</c:v>
                </c:pt>
                <c:pt idx="3088">
                  <c:v>91.191290322580684</c:v>
                </c:pt>
                <c:pt idx="3089">
                  <c:v>91.191290322580684</c:v>
                </c:pt>
                <c:pt idx="3090">
                  <c:v>91.087096774193597</c:v>
                </c:pt>
                <c:pt idx="3091">
                  <c:v>91.191612903225845</c:v>
                </c:pt>
                <c:pt idx="3092">
                  <c:v>91.400322580645195</c:v>
                </c:pt>
                <c:pt idx="3093">
                  <c:v>91.504516129032297</c:v>
                </c:pt>
                <c:pt idx="3094">
                  <c:v>91.608709677419398</c:v>
                </c:pt>
                <c:pt idx="3095">
                  <c:v>91.7129032258065</c:v>
                </c:pt>
                <c:pt idx="3096">
                  <c:v>91.504193548387136</c:v>
                </c:pt>
                <c:pt idx="3097">
                  <c:v>91.712903225806471</c:v>
                </c:pt>
                <c:pt idx="3098">
                  <c:v>91.817096774193573</c:v>
                </c:pt>
                <c:pt idx="3099">
                  <c:v>91.817096774193587</c:v>
                </c:pt>
                <c:pt idx="3100">
                  <c:v>91.921290322580688</c:v>
                </c:pt>
                <c:pt idx="3101">
                  <c:v>92.025483870967776</c:v>
                </c:pt>
                <c:pt idx="3102">
                  <c:v>92.234193548387125</c:v>
                </c:pt>
                <c:pt idx="3103">
                  <c:v>92.338709677419374</c:v>
                </c:pt>
                <c:pt idx="3104">
                  <c:v>92.338709677419388</c:v>
                </c:pt>
                <c:pt idx="3105">
                  <c:v>92.338709677419388</c:v>
                </c:pt>
                <c:pt idx="3106">
                  <c:v>92.651935483871</c:v>
                </c:pt>
                <c:pt idx="3107">
                  <c:v>92.86064516129035</c:v>
                </c:pt>
                <c:pt idx="3108">
                  <c:v>92.965161290322598</c:v>
                </c:pt>
                <c:pt idx="3109">
                  <c:v>93.173870967741948</c:v>
                </c:pt>
                <c:pt idx="3110">
                  <c:v>93.278387096774196</c:v>
                </c:pt>
                <c:pt idx="3111">
                  <c:v>93.591612903225808</c:v>
                </c:pt>
                <c:pt idx="3112">
                  <c:v>93.800322580645158</c:v>
                </c:pt>
                <c:pt idx="3113">
                  <c:v>94.009032258064508</c:v>
                </c:pt>
                <c:pt idx="3114">
                  <c:v>94.113225806451609</c:v>
                </c:pt>
                <c:pt idx="3115">
                  <c:v>94.113225806451624</c:v>
                </c:pt>
                <c:pt idx="3116">
                  <c:v>94.217741935483872</c:v>
                </c:pt>
                <c:pt idx="3117">
                  <c:v>94.426451612903222</c:v>
                </c:pt>
                <c:pt idx="3118">
                  <c:v>94.739354838709659</c:v>
                </c:pt>
                <c:pt idx="3119">
                  <c:v>94.948064516129008</c:v>
                </c:pt>
                <c:pt idx="3120">
                  <c:v>95.26096774193546</c:v>
                </c:pt>
                <c:pt idx="3121">
                  <c:v>95.469677419354809</c:v>
                </c:pt>
                <c:pt idx="3122">
                  <c:v>95.469677419354809</c:v>
                </c:pt>
                <c:pt idx="3123">
                  <c:v>95.469677419354809</c:v>
                </c:pt>
                <c:pt idx="3124">
                  <c:v>95.678387096774159</c:v>
                </c:pt>
                <c:pt idx="3125">
                  <c:v>95.678387096774159</c:v>
                </c:pt>
                <c:pt idx="3126">
                  <c:v>95.887096774193509</c:v>
                </c:pt>
                <c:pt idx="3127">
                  <c:v>96.095806451612859</c:v>
                </c:pt>
                <c:pt idx="3128">
                  <c:v>96.095806451612859</c:v>
                </c:pt>
                <c:pt idx="3129">
                  <c:v>96.409032258064485</c:v>
                </c:pt>
                <c:pt idx="3130">
                  <c:v>96.617741935483835</c:v>
                </c:pt>
                <c:pt idx="3131">
                  <c:v>96.722258064516097</c:v>
                </c:pt>
                <c:pt idx="3132">
                  <c:v>97.03548387096771</c:v>
                </c:pt>
                <c:pt idx="3133">
                  <c:v>97.139677419354811</c:v>
                </c:pt>
                <c:pt idx="3134">
                  <c:v>97.139677419354811</c:v>
                </c:pt>
                <c:pt idx="3135">
                  <c:v>97.244193548387059</c:v>
                </c:pt>
                <c:pt idx="3136">
                  <c:v>97.557419354838672</c:v>
                </c:pt>
                <c:pt idx="3137">
                  <c:v>97.557419354838672</c:v>
                </c:pt>
                <c:pt idx="3138">
                  <c:v>97.661935483870934</c:v>
                </c:pt>
                <c:pt idx="3139">
                  <c:v>97.870645161290298</c:v>
                </c:pt>
                <c:pt idx="3140">
                  <c:v>97.9748387096774</c:v>
                </c:pt>
                <c:pt idx="3141">
                  <c:v>97.9748387096774</c:v>
                </c:pt>
                <c:pt idx="3142">
                  <c:v>97.9748387096774</c:v>
                </c:pt>
                <c:pt idx="3143">
                  <c:v>98.079354838709662</c:v>
                </c:pt>
                <c:pt idx="3144">
                  <c:v>98.183548387096749</c:v>
                </c:pt>
                <c:pt idx="3145">
                  <c:v>98.392258064516113</c:v>
                </c:pt>
                <c:pt idx="3146">
                  <c:v>98.496774193548362</c:v>
                </c:pt>
                <c:pt idx="3147">
                  <c:v>98.496774193548362</c:v>
                </c:pt>
                <c:pt idx="3148">
                  <c:v>98.600967741935463</c:v>
                </c:pt>
                <c:pt idx="3149">
                  <c:v>98.496774193548362</c:v>
                </c:pt>
                <c:pt idx="3150">
                  <c:v>98.705483870967726</c:v>
                </c:pt>
                <c:pt idx="3151">
                  <c:v>98.809999999999988</c:v>
                </c:pt>
                <c:pt idx="3152">
                  <c:v>98.914193548387075</c:v>
                </c:pt>
                <c:pt idx="3153">
                  <c:v>98.914193548387075</c:v>
                </c:pt>
                <c:pt idx="3154">
                  <c:v>99.018387096774163</c:v>
                </c:pt>
                <c:pt idx="3155">
                  <c:v>99.122903225806439</c:v>
                </c:pt>
                <c:pt idx="3156">
                  <c:v>99.227419354838688</c:v>
                </c:pt>
                <c:pt idx="3157">
                  <c:v>99.33193548387095</c:v>
                </c:pt>
                <c:pt idx="3158">
                  <c:v>99.33193548387095</c:v>
                </c:pt>
                <c:pt idx="3159">
                  <c:v>99.436129032258052</c:v>
                </c:pt>
                <c:pt idx="3160">
                  <c:v>99.331612903225789</c:v>
                </c:pt>
                <c:pt idx="3161">
                  <c:v>99.331612903225775</c:v>
                </c:pt>
                <c:pt idx="3162">
                  <c:v>99.331612903225775</c:v>
                </c:pt>
                <c:pt idx="3163">
                  <c:v>99.227096774193498</c:v>
                </c:pt>
                <c:pt idx="3164">
                  <c:v>99.227096774193498</c:v>
                </c:pt>
                <c:pt idx="3165">
                  <c:v>99.227096774193498</c:v>
                </c:pt>
                <c:pt idx="3166">
                  <c:v>99.3312903225806</c:v>
                </c:pt>
                <c:pt idx="3167">
                  <c:v>99.226774193548351</c:v>
                </c:pt>
                <c:pt idx="3168">
                  <c:v>99.330967741935453</c:v>
                </c:pt>
                <c:pt idx="3169">
                  <c:v>99.43516129032254</c:v>
                </c:pt>
                <c:pt idx="3170">
                  <c:v>99.226451612903176</c:v>
                </c:pt>
                <c:pt idx="3171">
                  <c:v>99.122258064516089</c:v>
                </c:pt>
                <c:pt idx="3172">
                  <c:v>99.226451612903176</c:v>
                </c:pt>
                <c:pt idx="3173">
                  <c:v>99.330645161290278</c:v>
                </c:pt>
                <c:pt idx="3174">
                  <c:v>99.226129032258015</c:v>
                </c:pt>
                <c:pt idx="3175">
                  <c:v>99.121935483870914</c:v>
                </c:pt>
                <c:pt idx="3176">
                  <c:v>99.121935483870914</c:v>
                </c:pt>
                <c:pt idx="3177">
                  <c:v>99.226129032258015</c:v>
                </c:pt>
                <c:pt idx="3178">
                  <c:v>99.121612903225767</c:v>
                </c:pt>
                <c:pt idx="3179">
                  <c:v>99.017419354838665</c:v>
                </c:pt>
                <c:pt idx="3180">
                  <c:v>99.121612903225767</c:v>
                </c:pt>
                <c:pt idx="3181">
                  <c:v>98.808387096774155</c:v>
                </c:pt>
                <c:pt idx="3182">
                  <c:v>98.495161290322542</c:v>
                </c:pt>
                <c:pt idx="3183">
                  <c:v>98.495161290322542</c:v>
                </c:pt>
                <c:pt idx="3184">
                  <c:v>98.286451612903207</c:v>
                </c:pt>
                <c:pt idx="3185">
                  <c:v>98.077741935483857</c:v>
                </c:pt>
                <c:pt idx="3186">
                  <c:v>97.869032258064493</c:v>
                </c:pt>
                <c:pt idx="3187">
                  <c:v>97.97322580645158</c:v>
                </c:pt>
                <c:pt idx="3188">
                  <c:v>97.659999999999982</c:v>
                </c:pt>
                <c:pt idx="3189">
                  <c:v>97.555483870967734</c:v>
                </c:pt>
                <c:pt idx="3190">
                  <c:v>97.451290322580633</c:v>
                </c:pt>
                <c:pt idx="3191">
                  <c:v>97.347096774193545</c:v>
                </c:pt>
                <c:pt idx="3192">
                  <c:v>97.242903225806444</c:v>
                </c:pt>
                <c:pt idx="3193">
                  <c:v>97.242903225806444</c:v>
                </c:pt>
                <c:pt idx="3194">
                  <c:v>97.138709677419342</c:v>
                </c:pt>
                <c:pt idx="3195">
                  <c:v>96.929999999999978</c:v>
                </c:pt>
                <c:pt idx="3196">
                  <c:v>96.82548387096773</c:v>
                </c:pt>
                <c:pt idx="3197">
                  <c:v>96.61677419354838</c:v>
                </c:pt>
                <c:pt idx="3198">
                  <c:v>96.512580645161293</c:v>
                </c:pt>
                <c:pt idx="3199">
                  <c:v>96.408387096774192</c:v>
                </c:pt>
                <c:pt idx="3200">
                  <c:v>96.30419354838709</c:v>
                </c:pt>
                <c:pt idx="3201">
                  <c:v>96.408387096774177</c:v>
                </c:pt>
                <c:pt idx="3202">
                  <c:v>96.512580645161265</c:v>
                </c:pt>
                <c:pt idx="3203">
                  <c:v>96.408387096774177</c:v>
                </c:pt>
                <c:pt idx="3204">
                  <c:v>96.304193548387062</c:v>
                </c:pt>
                <c:pt idx="3205">
                  <c:v>96.095483870967712</c:v>
                </c:pt>
                <c:pt idx="3206">
                  <c:v>96.199677419354813</c:v>
                </c:pt>
                <c:pt idx="3207">
                  <c:v>96.304193548387076</c:v>
                </c:pt>
                <c:pt idx="3208">
                  <c:v>96.304193548387076</c:v>
                </c:pt>
                <c:pt idx="3209">
                  <c:v>96.408709677419324</c:v>
                </c:pt>
                <c:pt idx="3210">
                  <c:v>96.512903225806426</c:v>
                </c:pt>
                <c:pt idx="3211">
                  <c:v>96.095483870967712</c:v>
                </c:pt>
                <c:pt idx="3212">
                  <c:v>96.095483870967712</c:v>
                </c:pt>
                <c:pt idx="3213">
                  <c:v>96.199999999999974</c:v>
                </c:pt>
                <c:pt idx="3214">
                  <c:v>95.573870967741925</c:v>
                </c:pt>
                <c:pt idx="3215">
                  <c:v>95.886774193548362</c:v>
                </c:pt>
                <c:pt idx="3216">
                  <c:v>96.095483870967712</c:v>
                </c:pt>
                <c:pt idx="3217">
                  <c:v>95.990967741935449</c:v>
                </c:pt>
                <c:pt idx="3218">
                  <c:v>96.721935483870936</c:v>
                </c:pt>
                <c:pt idx="3219">
                  <c:v>96.826451612903213</c:v>
                </c:pt>
                <c:pt idx="3220">
                  <c:v>97.035161290322563</c:v>
                </c:pt>
                <c:pt idx="3221">
                  <c:v>97.13935483870965</c:v>
                </c:pt>
                <c:pt idx="3222">
                  <c:v>97.243548387096752</c:v>
                </c:pt>
                <c:pt idx="3223">
                  <c:v>97.347741935483853</c:v>
                </c:pt>
                <c:pt idx="3224">
                  <c:v>97.45193548387094</c:v>
                </c:pt>
                <c:pt idx="3225">
                  <c:v>97.556129032258042</c:v>
                </c:pt>
                <c:pt idx="3226">
                  <c:v>97.764838709677392</c:v>
                </c:pt>
                <c:pt idx="3227">
                  <c:v>98.078064516129004</c:v>
                </c:pt>
                <c:pt idx="3228">
                  <c:v>98.495806451612879</c:v>
                </c:pt>
                <c:pt idx="3229">
                  <c:v>98.704516129032243</c:v>
                </c:pt>
                <c:pt idx="3230">
                  <c:v>99.017741935483869</c:v>
                </c:pt>
                <c:pt idx="3231">
                  <c:v>99.017741935483841</c:v>
                </c:pt>
                <c:pt idx="3232">
                  <c:v>99.330967741935467</c:v>
                </c:pt>
                <c:pt idx="3233">
                  <c:v>99.43548387096773</c:v>
                </c:pt>
                <c:pt idx="3234">
                  <c:v>99.748709677419342</c:v>
                </c:pt>
                <c:pt idx="3235">
                  <c:v>99.852903225806429</c:v>
                </c:pt>
                <c:pt idx="3236">
                  <c:v>100.06161290322579</c:v>
                </c:pt>
                <c:pt idx="3237">
                  <c:v>100.16612903225806</c:v>
                </c:pt>
                <c:pt idx="3238">
                  <c:v>100.06161290322579</c:v>
                </c:pt>
                <c:pt idx="3239">
                  <c:v>100.16612903225804</c:v>
                </c:pt>
                <c:pt idx="3240">
                  <c:v>100.37483870967741</c:v>
                </c:pt>
                <c:pt idx="3241">
                  <c:v>100.58387096774192</c:v>
                </c:pt>
                <c:pt idx="3242">
                  <c:v>101.00129032258063</c:v>
                </c:pt>
                <c:pt idx="3243">
                  <c:v>101.20999999999998</c:v>
                </c:pt>
                <c:pt idx="3244">
                  <c:v>101.31419354838708</c:v>
                </c:pt>
                <c:pt idx="3245">
                  <c:v>101.94032258064514</c:v>
                </c:pt>
                <c:pt idx="3246">
                  <c:v>101.94032258064514</c:v>
                </c:pt>
                <c:pt idx="3247">
                  <c:v>102.04483870967741</c:v>
                </c:pt>
                <c:pt idx="3248">
                  <c:v>102.25354838709674</c:v>
                </c:pt>
                <c:pt idx="3249">
                  <c:v>101.62709677419353</c:v>
                </c:pt>
                <c:pt idx="3250">
                  <c:v>101.83580645161288</c:v>
                </c:pt>
                <c:pt idx="3251">
                  <c:v>101.83580645161288</c:v>
                </c:pt>
                <c:pt idx="3252">
                  <c:v>101.83580645161288</c:v>
                </c:pt>
                <c:pt idx="3253">
                  <c:v>101.83580645161287</c:v>
                </c:pt>
                <c:pt idx="3254">
                  <c:v>101.73161290322577</c:v>
                </c:pt>
                <c:pt idx="3255">
                  <c:v>101.62741935483868</c:v>
                </c:pt>
                <c:pt idx="3256">
                  <c:v>101.52322580645158</c:v>
                </c:pt>
                <c:pt idx="3257">
                  <c:v>101.52322580645158</c:v>
                </c:pt>
                <c:pt idx="3258">
                  <c:v>101.41870967741932</c:v>
                </c:pt>
                <c:pt idx="3259">
                  <c:v>101.31419354838707</c:v>
                </c:pt>
                <c:pt idx="3260">
                  <c:v>101.00096774193544</c:v>
                </c:pt>
                <c:pt idx="3261">
                  <c:v>100.89645161290319</c:v>
                </c:pt>
                <c:pt idx="3262">
                  <c:v>101.00064516129029</c:v>
                </c:pt>
                <c:pt idx="3263">
                  <c:v>100.89645161290319</c:v>
                </c:pt>
                <c:pt idx="3264">
                  <c:v>101.00096774193545</c:v>
                </c:pt>
                <c:pt idx="3265">
                  <c:v>100.79193548387094</c:v>
                </c:pt>
                <c:pt idx="3266">
                  <c:v>100.79193548387094</c:v>
                </c:pt>
                <c:pt idx="3267">
                  <c:v>100.79193548387094</c:v>
                </c:pt>
                <c:pt idx="3268">
                  <c:v>100.68741935483868</c:v>
                </c:pt>
                <c:pt idx="3269">
                  <c:v>100.37451612903223</c:v>
                </c:pt>
                <c:pt idx="3270">
                  <c:v>100.26999999999997</c:v>
                </c:pt>
                <c:pt idx="3271">
                  <c:v>100.0612903225806</c:v>
                </c:pt>
                <c:pt idx="3272">
                  <c:v>99.852258064516093</c:v>
                </c:pt>
                <c:pt idx="3273">
                  <c:v>99.852258064516093</c:v>
                </c:pt>
                <c:pt idx="3274">
                  <c:v>99.852258064516093</c:v>
                </c:pt>
                <c:pt idx="3275">
                  <c:v>99.852258064516093</c:v>
                </c:pt>
                <c:pt idx="3276">
                  <c:v>99.852258064516093</c:v>
                </c:pt>
                <c:pt idx="3277">
                  <c:v>99.852258064516093</c:v>
                </c:pt>
                <c:pt idx="3278">
                  <c:v>99.74774193548383</c:v>
                </c:pt>
                <c:pt idx="3279">
                  <c:v>99.747741935483816</c:v>
                </c:pt>
                <c:pt idx="3280">
                  <c:v>99.643225806451568</c:v>
                </c:pt>
                <c:pt idx="3281">
                  <c:v>99.538709677419305</c:v>
                </c:pt>
                <c:pt idx="3282">
                  <c:v>99.538709677419305</c:v>
                </c:pt>
                <c:pt idx="3283">
                  <c:v>99.538709677419305</c:v>
                </c:pt>
                <c:pt idx="3284">
                  <c:v>99.538709677419305</c:v>
                </c:pt>
                <c:pt idx="3285">
                  <c:v>99.642903225806407</c:v>
                </c:pt>
                <c:pt idx="3286">
                  <c:v>99.747096774193494</c:v>
                </c:pt>
                <c:pt idx="3287">
                  <c:v>99.851290322580596</c:v>
                </c:pt>
                <c:pt idx="3288">
                  <c:v>99.851290322580596</c:v>
                </c:pt>
                <c:pt idx="3289">
                  <c:v>99.851290322580596</c:v>
                </c:pt>
                <c:pt idx="3290">
                  <c:v>99.746774193548333</c:v>
                </c:pt>
                <c:pt idx="3291">
                  <c:v>100.05999999999995</c:v>
                </c:pt>
                <c:pt idx="3292">
                  <c:v>100.05999999999996</c:v>
                </c:pt>
                <c:pt idx="3293">
                  <c:v>99.955806451612858</c:v>
                </c:pt>
                <c:pt idx="3294">
                  <c:v>99.746774193548347</c:v>
                </c:pt>
                <c:pt idx="3295">
                  <c:v>99.537741935483822</c:v>
                </c:pt>
                <c:pt idx="3296">
                  <c:v>99.642258064516099</c:v>
                </c:pt>
                <c:pt idx="3297">
                  <c:v>99.746774193548362</c:v>
                </c:pt>
                <c:pt idx="3298">
                  <c:v>99.746774193548362</c:v>
                </c:pt>
                <c:pt idx="3299">
                  <c:v>99.851290322580624</c:v>
                </c:pt>
                <c:pt idx="3300">
                  <c:v>100.16419354838709</c:v>
                </c:pt>
                <c:pt idx="3301">
                  <c:v>100.16419354838708</c:v>
                </c:pt>
                <c:pt idx="3302">
                  <c:v>100.26838709677416</c:v>
                </c:pt>
                <c:pt idx="3303">
                  <c:v>100.26838709677416</c:v>
                </c:pt>
                <c:pt idx="3304">
                  <c:v>100.26838709677416</c:v>
                </c:pt>
                <c:pt idx="3305">
                  <c:v>100.26838709677416</c:v>
                </c:pt>
                <c:pt idx="3306">
                  <c:v>100.26838709677416</c:v>
                </c:pt>
                <c:pt idx="3307">
                  <c:v>100.05967741935481</c:v>
                </c:pt>
                <c:pt idx="3308">
                  <c:v>100.16419354838708</c:v>
                </c:pt>
                <c:pt idx="3309">
                  <c:v>100.26870967741934</c:v>
                </c:pt>
                <c:pt idx="3310">
                  <c:v>100.16451612903224</c:v>
                </c:pt>
                <c:pt idx="3311">
                  <c:v>100.26903225806451</c:v>
                </c:pt>
                <c:pt idx="3312">
                  <c:v>100.26903225806451</c:v>
                </c:pt>
                <c:pt idx="3313">
                  <c:v>100.26903225806448</c:v>
                </c:pt>
                <c:pt idx="3314">
                  <c:v>100.26903225806448</c:v>
                </c:pt>
                <c:pt idx="3315">
                  <c:v>100.37354838709676</c:v>
                </c:pt>
                <c:pt idx="3316">
                  <c:v>100.26935483870966</c:v>
                </c:pt>
                <c:pt idx="3317">
                  <c:v>100.37387096774192</c:v>
                </c:pt>
                <c:pt idx="3318">
                  <c:v>100.47838709677418</c:v>
                </c:pt>
                <c:pt idx="3319">
                  <c:v>100.47838709677417</c:v>
                </c:pt>
                <c:pt idx="3320">
                  <c:v>100.37419354838708</c:v>
                </c:pt>
                <c:pt idx="3321">
                  <c:v>100.47870967741935</c:v>
                </c:pt>
                <c:pt idx="3322">
                  <c:v>100.58322580645159</c:v>
                </c:pt>
                <c:pt idx="3323">
                  <c:v>100.47870967741935</c:v>
                </c:pt>
                <c:pt idx="3324">
                  <c:v>100.89612903225806</c:v>
                </c:pt>
                <c:pt idx="3325">
                  <c:v>101.10516129032256</c:v>
                </c:pt>
                <c:pt idx="3326">
                  <c:v>101.31419354838708</c:v>
                </c:pt>
                <c:pt idx="3327">
                  <c:v>101.31419354838708</c:v>
                </c:pt>
                <c:pt idx="3328">
                  <c:v>101.41870967741933</c:v>
                </c:pt>
                <c:pt idx="3329">
                  <c:v>101.62774193548384</c:v>
                </c:pt>
                <c:pt idx="3330">
                  <c:v>101.73225806451609</c:v>
                </c:pt>
                <c:pt idx="3331">
                  <c:v>101.83677419354837</c:v>
                </c:pt>
                <c:pt idx="3332">
                  <c:v>102.25451612903224</c:v>
                </c:pt>
                <c:pt idx="3333">
                  <c:v>102.3590322580645</c:v>
                </c:pt>
                <c:pt idx="3334">
                  <c:v>102.46354838709676</c:v>
                </c:pt>
                <c:pt idx="3335">
                  <c:v>102.67258064516129</c:v>
                </c:pt>
                <c:pt idx="3336">
                  <c:v>102.77709677419355</c:v>
                </c:pt>
                <c:pt idx="3337">
                  <c:v>102.8816129032258</c:v>
                </c:pt>
                <c:pt idx="3338">
                  <c:v>103.19483870967743</c:v>
                </c:pt>
                <c:pt idx="3339">
                  <c:v>103.19483870967743</c:v>
                </c:pt>
                <c:pt idx="3340">
                  <c:v>103.19483870967744</c:v>
                </c:pt>
                <c:pt idx="3341">
                  <c:v>103.50806451612907</c:v>
                </c:pt>
                <c:pt idx="3342">
                  <c:v>103.50806451612907</c:v>
                </c:pt>
                <c:pt idx="3343">
                  <c:v>103.71709677419356</c:v>
                </c:pt>
                <c:pt idx="3344">
                  <c:v>103.71709677419356</c:v>
                </c:pt>
                <c:pt idx="3345">
                  <c:v>103.92612903225806</c:v>
                </c:pt>
                <c:pt idx="3346">
                  <c:v>104.03064516129032</c:v>
                </c:pt>
                <c:pt idx="3347">
                  <c:v>104.34387096774194</c:v>
                </c:pt>
                <c:pt idx="3348">
                  <c:v>104.55258064516127</c:v>
                </c:pt>
                <c:pt idx="3349">
                  <c:v>104.65709677419353</c:v>
                </c:pt>
                <c:pt idx="3350">
                  <c:v>104.65709677419352</c:v>
                </c:pt>
                <c:pt idx="3351">
                  <c:v>104.86580645161288</c:v>
                </c:pt>
                <c:pt idx="3352">
                  <c:v>104.65709677419352</c:v>
                </c:pt>
                <c:pt idx="3353">
                  <c:v>104.44806451612899</c:v>
                </c:pt>
                <c:pt idx="3354">
                  <c:v>104.34387096774189</c:v>
                </c:pt>
                <c:pt idx="3355">
                  <c:v>104.13516129032254</c:v>
                </c:pt>
                <c:pt idx="3356">
                  <c:v>103.92612903225802</c:v>
                </c:pt>
                <c:pt idx="3357">
                  <c:v>103.82161290322577</c:v>
                </c:pt>
                <c:pt idx="3358">
                  <c:v>103.82161290322578</c:v>
                </c:pt>
                <c:pt idx="3359">
                  <c:v>103.71709677419354</c:v>
                </c:pt>
                <c:pt idx="3360">
                  <c:v>103.50806451612901</c:v>
                </c:pt>
                <c:pt idx="3361">
                  <c:v>103.40354838709676</c:v>
                </c:pt>
                <c:pt idx="3362">
                  <c:v>103.40354838709676</c:v>
                </c:pt>
                <c:pt idx="3363">
                  <c:v>103.19483870967741</c:v>
                </c:pt>
                <c:pt idx="3364">
                  <c:v>103.19483870967741</c:v>
                </c:pt>
                <c:pt idx="3365">
                  <c:v>103.19483870967743</c:v>
                </c:pt>
                <c:pt idx="3366">
                  <c:v>102.98580645161292</c:v>
                </c:pt>
                <c:pt idx="3367">
                  <c:v>103.19451612903227</c:v>
                </c:pt>
                <c:pt idx="3368">
                  <c:v>103.29903225806451</c:v>
                </c:pt>
                <c:pt idx="3369">
                  <c:v>103.50774193548386</c:v>
                </c:pt>
                <c:pt idx="3370">
                  <c:v>103.6122580645161</c:v>
                </c:pt>
                <c:pt idx="3371">
                  <c:v>103.71677419354836</c:v>
                </c:pt>
                <c:pt idx="3372">
                  <c:v>103.92548387096772</c:v>
                </c:pt>
                <c:pt idx="3373">
                  <c:v>104.13419354838707</c:v>
                </c:pt>
                <c:pt idx="3374">
                  <c:v>104.02967741935483</c:v>
                </c:pt>
                <c:pt idx="3375">
                  <c:v>104.44741935483869</c:v>
                </c:pt>
                <c:pt idx="3376">
                  <c:v>104.65612903225805</c:v>
                </c:pt>
                <c:pt idx="3377">
                  <c:v>104.65612903225805</c:v>
                </c:pt>
                <c:pt idx="3378">
                  <c:v>104.76032258064515</c:v>
                </c:pt>
                <c:pt idx="3379">
                  <c:v>104.96903225806452</c:v>
                </c:pt>
                <c:pt idx="3380">
                  <c:v>104.96903225806452</c:v>
                </c:pt>
                <c:pt idx="3381">
                  <c:v>105.38677419354839</c:v>
                </c:pt>
                <c:pt idx="3382">
                  <c:v>105.3867741935484</c:v>
                </c:pt>
                <c:pt idx="3383">
                  <c:v>105.7</c:v>
                </c:pt>
                <c:pt idx="3384">
                  <c:v>105.90903225806453</c:v>
                </c:pt>
                <c:pt idx="3385">
                  <c:v>106.32645161290323</c:v>
                </c:pt>
                <c:pt idx="3386">
                  <c:v>106.43096774193548</c:v>
                </c:pt>
                <c:pt idx="3387">
                  <c:v>106.74419354838709</c:v>
                </c:pt>
                <c:pt idx="3388">
                  <c:v>106.84870967741934</c:v>
                </c:pt>
                <c:pt idx="3389">
                  <c:v>106.9532258064516</c:v>
                </c:pt>
                <c:pt idx="3390">
                  <c:v>107.05774193548386</c:v>
                </c:pt>
                <c:pt idx="3391">
                  <c:v>107.26677419354837</c:v>
                </c:pt>
                <c:pt idx="3392">
                  <c:v>107.26677419354837</c:v>
                </c:pt>
                <c:pt idx="3393">
                  <c:v>107.26677419354837</c:v>
                </c:pt>
                <c:pt idx="3394">
                  <c:v>107.16225806451611</c:v>
                </c:pt>
                <c:pt idx="3395">
                  <c:v>107.26677419354837</c:v>
                </c:pt>
                <c:pt idx="3396">
                  <c:v>107.37129032258062</c:v>
                </c:pt>
                <c:pt idx="3397">
                  <c:v>107.58032258064515</c:v>
                </c:pt>
                <c:pt idx="3398">
                  <c:v>107.47612903225804</c:v>
                </c:pt>
                <c:pt idx="3399">
                  <c:v>107.3716129032258</c:v>
                </c:pt>
                <c:pt idx="3400">
                  <c:v>107.3716129032258</c:v>
                </c:pt>
                <c:pt idx="3401">
                  <c:v>107.47580645161288</c:v>
                </c:pt>
                <c:pt idx="3402">
                  <c:v>107.47580645161288</c:v>
                </c:pt>
                <c:pt idx="3403">
                  <c:v>107.26709677419355</c:v>
                </c:pt>
                <c:pt idx="3404">
                  <c:v>107.16290322580643</c:v>
                </c:pt>
                <c:pt idx="3405">
                  <c:v>107.26741935483868</c:v>
                </c:pt>
                <c:pt idx="3406">
                  <c:v>107.16290322580642</c:v>
                </c:pt>
                <c:pt idx="3407">
                  <c:v>106.95419354838707</c:v>
                </c:pt>
                <c:pt idx="3408">
                  <c:v>106.95419354838707</c:v>
                </c:pt>
                <c:pt idx="3409">
                  <c:v>106.95419354838707</c:v>
                </c:pt>
                <c:pt idx="3410">
                  <c:v>106.6412903225806</c:v>
                </c:pt>
                <c:pt idx="3411">
                  <c:v>106.7454838709677</c:v>
                </c:pt>
                <c:pt idx="3412">
                  <c:v>106.84967741935482</c:v>
                </c:pt>
                <c:pt idx="3413">
                  <c:v>106.95419354838707</c:v>
                </c:pt>
                <c:pt idx="3414">
                  <c:v>106.95419354838707</c:v>
                </c:pt>
                <c:pt idx="3415">
                  <c:v>107.05838709677417</c:v>
                </c:pt>
                <c:pt idx="3416">
                  <c:v>107.05838709677417</c:v>
                </c:pt>
                <c:pt idx="3417">
                  <c:v>107.05838709677417</c:v>
                </c:pt>
                <c:pt idx="3418">
                  <c:v>107.16290322580643</c:v>
                </c:pt>
                <c:pt idx="3419">
                  <c:v>107.47580645161288</c:v>
                </c:pt>
                <c:pt idx="3420">
                  <c:v>107.57999999999998</c:v>
                </c:pt>
                <c:pt idx="3421">
                  <c:v>107.9974193548387</c:v>
                </c:pt>
                <c:pt idx="3422">
                  <c:v>108.1016129032258</c:v>
                </c:pt>
                <c:pt idx="3423">
                  <c:v>108.31032258064515</c:v>
                </c:pt>
                <c:pt idx="3424">
                  <c:v>108.62354838709676</c:v>
                </c:pt>
                <c:pt idx="3425">
                  <c:v>108.83225806451613</c:v>
                </c:pt>
                <c:pt idx="3426">
                  <c:v>109.14516129032258</c:v>
                </c:pt>
                <c:pt idx="3427">
                  <c:v>109.56258064516129</c:v>
                </c:pt>
                <c:pt idx="3428">
                  <c:v>109.87548387096776</c:v>
                </c:pt>
                <c:pt idx="3429">
                  <c:v>110.18838709677421</c:v>
                </c:pt>
                <c:pt idx="3430">
                  <c:v>110.08387096774194</c:v>
                </c:pt>
                <c:pt idx="3431">
                  <c:v>110.29258064516129</c:v>
                </c:pt>
                <c:pt idx="3432">
                  <c:v>110.29258064516131</c:v>
                </c:pt>
                <c:pt idx="3433">
                  <c:v>110.60548387096776</c:v>
                </c:pt>
                <c:pt idx="3434">
                  <c:v>110.91838709677421</c:v>
                </c:pt>
                <c:pt idx="3435">
                  <c:v>111.23129032258068</c:v>
                </c:pt>
                <c:pt idx="3436">
                  <c:v>111.44000000000004</c:v>
                </c:pt>
                <c:pt idx="3437">
                  <c:v>111.6487096774194</c:v>
                </c:pt>
                <c:pt idx="3438">
                  <c:v>112.0661290322581</c:v>
                </c:pt>
                <c:pt idx="3439">
                  <c:v>112.27483870967747</c:v>
                </c:pt>
                <c:pt idx="3440">
                  <c:v>112.37935483870972</c:v>
                </c:pt>
                <c:pt idx="3441">
                  <c:v>112.58806451612908</c:v>
                </c:pt>
                <c:pt idx="3442">
                  <c:v>112.69258064516134</c:v>
                </c:pt>
                <c:pt idx="3443">
                  <c:v>112.58838709677424</c:v>
                </c:pt>
                <c:pt idx="3444">
                  <c:v>112.79709677419359</c:v>
                </c:pt>
                <c:pt idx="3445">
                  <c:v>113.11000000000006</c:v>
                </c:pt>
                <c:pt idx="3446">
                  <c:v>113.2145161290323</c:v>
                </c:pt>
                <c:pt idx="3447">
                  <c:v>113.42322580645167</c:v>
                </c:pt>
                <c:pt idx="3448">
                  <c:v>113.84064516129037</c:v>
                </c:pt>
                <c:pt idx="3449">
                  <c:v>113.84064516129037</c:v>
                </c:pt>
                <c:pt idx="3450">
                  <c:v>113.73645161290328</c:v>
                </c:pt>
                <c:pt idx="3451">
                  <c:v>113.94516129032264</c:v>
                </c:pt>
                <c:pt idx="3452">
                  <c:v>113.73645161290328</c:v>
                </c:pt>
                <c:pt idx="3453">
                  <c:v>113.84096774193554</c:v>
                </c:pt>
                <c:pt idx="3454">
                  <c:v>113.94548387096781</c:v>
                </c:pt>
                <c:pt idx="3455">
                  <c:v>114.15419354838714</c:v>
                </c:pt>
                <c:pt idx="3456">
                  <c:v>114.25870967741942</c:v>
                </c:pt>
                <c:pt idx="3457">
                  <c:v>114.15451612903232</c:v>
                </c:pt>
                <c:pt idx="3458">
                  <c:v>113.94580645161295</c:v>
                </c:pt>
                <c:pt idx="3459">
                  <c:v>113.84161290322585</c:v>
                </c:pt>
                <c:pt idx="3460">
                  <c:v>113.73741935483876</c:v>
                </c:pt>
                <c:pt idx="3461">
                  <c:v>114.05064516129038</c:v>
                </c:pt>
                <c:pt idx="3462">
                  <c:v>113.94645161290327</c:v>
                </c:pt>
                <c:pt idx="3463">
                  <c:v>114.25967741935489</c:v>
                </c:pt>
                <c:pt idx="3464">
                  <c:v>114.15548387096779</c:v>
                </c:pt>
                <c:pt idx="3465">
                  <c:v>114.0512903225807</c:v>
                </c:pt>
                <c:pt idx="3466">
                  <c:v>113.73838709677423</c:v>
                </c:pt>
                <c:pt idx="3467">
                  <c:v>113.84258064516133</c:v>
                </c:pt>
                <c:pt idx="3468">
                  <c:v>113.84258064516133</c:v>
                </c:pt>
                <c:pt idx="3469">
                  <c:v>113.63387096774198</c:v>
                </c:pt>
                <c:pt idx="3470">
                  <c:v>113.63387096774198</c:v>
                </c:pt>
                <c:pt idx="3471">
                  <c:v>113.73806451612909</c:v>
                </c:pt>
                <c:pt idx="3472">
                  <c:v>113.84225806451617</c:v>
                </c:pt>
                <c:pt idx="3473">
                  <c:v>113.84225806451617</c:v>
                </c:pt>
                <c:pt idx="3474">
                  <c:v>113.94645161290327</c:v>
                </c:pt>
                <c:pt idx="3475">
                  <c:v>114.05064516129038</c:v>
                </c:pt>
                <c:pt idx="3476">
                  <c:v>114.05064516129039</c:v>
                </c:pt>
                <c:pt idx="3477">
                  <c:v>114.05064516129039</c:v>
                </c:pt>
                <c:pt idx="3478">
                  <c:v>113.94645161290329</c:v>
                </c:pt>
                <c:pt idx="3479">
                  <c:v>113.73774193548392</c:v>
                </c:pt>
                <c:pt idx="3480">
                  <c:v>113.84193548387103</c:v>
                </c:pt>
                <c:pt idx="3481">
                  <c:v>113.84193548387103</c:v>
                </c:pt>
                <c:pt idx="3482">
                  <c:v>113.84193548387103</c:v>
                </c:pt>
                <c:pt idx="3483">
                  <c:v>113.84193548387103</c:v>
                </c:pt>
                <c:pt idx="3484">
                  <c:v>113.84193548387103</c:v>
                </c:pt>
                <c:pt idx="3485">
                  <c:v>113.94612903225813</c:v>
                </c:pt>
                <c:pt idx="3486">
                  <c:v>113.6329032258065</c:v>
                </c:pt>
                <c:pt idx="3487">
                  <c:v>113.7370967741936</c:v>
                </c:pt>
                <c:pt idx="3488">
                  <c:v>113.63258064516134</c:v>
                </c:pt>
                <c:pt idx="3489">
                  <c:v>113.52806451612909</c:v>
                </c:pt>
                <c:pt idx="3490">
                  <c:v>113.73677419354844</c:v>
                </c:pt>
                <c:pt idx="3491">
                  <c:v>113.84096774193553</c:v>
                </c:pt>
                <c:pt idx="3492">
                  <c:v>114.04967741935488</c:v>
                </c:pt>
                <c:pt idx="3493">
                  <c:v>114.04967741935488</c:v>
                </c:pt>
                <c:pt idx="3494">
                  <c:v>114.04967741935486</c:v>
                </c:pt>
                <c:pt idx="3495">
                  <c:v>114.15387096774197</c:v>
                </c:pt>
                <c:pt idx="3496">
                  <c:v>114.0493548387097</c:v>
                </c:pt>
                <c:pt idx="3497">
                  <c:v>114.4667741935484</c:v>
                </c:pt>
                <c:pt idx="3498">
                  <c:v>114.4667741935484</c:v>
                </c:pt>
                <c:pt idx="3499">
                  <c:v>114.4667741935484</c:v>
                </c:pt>
                <c:pt idx="3500">
                  <c:v>114.4667741935484</c:v>
                </c:pt>
                <c:pt idx="3501">
                  <c:v>114.57096774193552</c:v>
                </c:pt>
                <c:pt idx="3502">
                  <c:v>114.57096774193552</c:v>
                </c:pt>
                <c:pt idx="3503">
                  <c:v>114.57096774193553</c:v>
                </c:pt>
                <c:pt idx="3504">
                  <c:v>114.57096774193553</c:v>
                </c:pt>
                <c:pt idx="3505">
                  <c:v>114.57096774193553</c:v>
                </c:pt>
                <c:pt idx="3506">
                  <c:v>114.57096774193553</c:v>
                </c:pt>
                <c:pt idx="3507">
                  <c:v>114.57096774193553</c:v>
                </c:pt>
                <c:pt idx="3508">
                  <c:v>114.77967741935488</c:v>
                </c:pt>
                <c:pt idx="3509">
                  <c:v>114.98838709677425</c:v>
                </c:pt>
                <c:pt idx="3510">
                  <c:v>115.09258064516135</c:v>
                </c:pt>
                <c:pt idx="3511">
                  <c:v>115.09258064516135</c:v>
                </c:pt>
                <c:pt idx="3512">
                  <c:v>115.3012903225807</c:v>
                </c:pt>
                <c:pt idx="3513">
                  <c:v>115.09258064516133</c:v>
                </c:pt>
                <c:pt idx="3514">
                  <c:v>115.30129032258068</c:v>
                </c:pt>
                <c:pt idx="3515">
                  <c:v>115.6145161290323</c:v>
                </c:pt>
                <c:pt idx="3516">
                  <c:v>115.51032258064519</c:v>
                </c:pt>
                <c:pt idx="3517">
                  <c:v>115.61483870967746</c:v>
                </c:pt>
                <c:pt idx="3518">
                  <c:v>115.71935483870972</c:v>
                </c:pt>
                <c:pt idx="3519">
                  <c:v>116.03258064516132</c:v>
                </c:pt>
                <c:pt idx="3520">
                  <c:v>116.34580645161293</c:v>
                </c:pt>
                <c:pt idx="3521">
                  <c:v>116.34580645161293</c:v>
                </c:pt>
                <c:pt idx="3522">
                  <c:v>116.34580645161293</c:v>
                </c:pt>
                <c:pt idx="3523">
                  <c:v>116.45032258064518</c:v>
                </c:pt>
                <c:pt idx="3524">
                  <c:v>116.45032258064518</c:v>
                </c:pt>
                <c:pt idx="3525">
                  <c:v>116.34580645161293</c:v>
                </c:pt>
                <c:pt idx="3526">
                  <c:v>116.45032258064519</c:v>
                </c:pt>
                <c:pt idx="3527">
                  <c:v>116.7635483870968</c:v>
                </c:pt>
                <c:pt idx="3528">
                  <c:v>116.65903225806454</c:v>
                </c:pt>
                <c:pt idx="3529">
                  <c:v>116.65903225806454</c:v>
                </c:pt>
                <c:pt idx="3530">
                  <c:v>116.86806451612905</c:v>
                </c:pt>
                <c:pt idx="3531">
                  <c:v>116.97225806451617</c:v>
                </c:pt>
                <c:pt idx="3532">
                  <c:v>117.07677419354842</c:v>
                </c:pt>
                <c:pt idx="3533">
                  <c:v>117.07677419354843</c:v>
                </c:pt>
                <c:pt idx="3534">
                  <c:v>117.18129032258068</c:v>
                </c:pt>
                <c:pt idx="3535">
                  <c:v>117.39000000000003</c:v>
                </c:pt>
                <c:pt idx="3536">
                  <c:v>117.49451612903231</c:v>
                </c:pt>
                <c:pt idx="3537">
                  <c:v>117.59903225806455</c:v>
                </c:pt>
                <c:pt idx="3538">
                  <c:v>117.7035483870968</c:v>
                </c:pt>
                <c:pt idx="3539">
                  <c:v>117.7035483870968</c:v>
                </c:pt>
                <c:pt idx="3540">
                  <c:v>117.7035483870968</c:v>
                </c:pt>
                <c:pt idx="3541">
                  <c:v>117.91258064516131</c:v>
                </c:pt>
                <c:pt idx="3542">
                  <c:v>118.01709677419358</c:v>
                </c:pt>
                <c:pt idx="3543">
                  <c:v>118.01709677419356</c:v>
                </c:pt>
                <c:pt idx="3544">
                  <c:v>118.53903225806452</c:v>
                </c:pt>
                <c:pt idx="3545">
                  <c:v>118.53903225806452</c:v>
                </c:pt>
                <c:pt idx="3546">
                  <c:v>118.53903225806452</c:v>
                </c:pt>
                <c:pt idx="3547">
                  <c:v>118.95645161290321</c:v>
                </c:pt>
                <c:pt idx="3548">
                  <c:v>119.16516129032257</c:v>
                </c:pt>
                <c:pt idx="3549">
                  <c:v>119.16516129032257</c:v>
                </c:pt>
                <c:pt idx="3550">
                  <c:v>119.16516129032257</c:v>
                </c:pt>
                <c:pt idx="3551">
                  <c:v>119.37387096774192</c:v>
                </c:pt>
                <c:pt idx="3552">
                  <c:v>119.58258064516127</c:v>
                </c:pt>
                <c:pt idx="3553">
                  <c:v>119.68709677419352</c:v>
                </c:pt>
                <c:pt idx="3554">
                  <c:v>119.68709677419352</c:v>
                </c:pt>
                <c:pt idx="3555">
                  <c:v>119.89580645161287</c:v>
                </c:pt>
                <c:pt idx="3556">
                  <c:v>120.00032258064513</c:v>
                </c:pt>
                <c:pt idx="3557">
                  <c:v>120.00032258064513</c:v>
                </c:pt>
                <c:pt idx="3558">
                  <c:v>119.89580645161288</c:v>
                </c:pt>
                <c:pt idx="3559">
                  <c:v>119.7916129032258</c:v>
                </c:pt>
                <c:pt idx="3560">
                  <c:v>119.68741935483871</c:v>
                </c:pt>
                <c:pt idx="3561">
                  <c:v>119.26967741935485</c:v>
                </c:pt>
                <c:pt idx="3562">
                  <c:v>119.06096774193549</c:v>
                </c:pt>
                <c:pt idx="3563">
                  <c:v>118.85225806451614</c:v>
                </c:pt>
                <c:pt idx="3564">
                  <c:v>118.85225806451615</c:v>
                </c:pt>
                <c:pt idx="3565">
                  <c:v>118.43483870967744</c:v>
                </c:pt>
                <c:pt idx="3566">
                  <c:v>118.01741935483872</c:v>
                </c:pt>
                <c:pt idx="3567">
                  <c:v>117.60000000000002</c:v>
                </c:pt>
                <c:pt idx="3568">
                  <c:v>117.18258064516131</c:v>
                </c:pt>
                <c:pt idx="3569">
                  <c:v>116.7651612903226</c:v>
                </c:pt>
                <c:pt idx="3570">
                  <c:v>116.24322580645163</c:v>
                </c:pt>
                <c:pt idx="3571">
                  <c:v>115.61677419354841</c:v>
                </c:pt>
                <c:pt idx="3572">
                  <c:v>114.99032258064517</c:v>
                </c:pt>
                <c:pt idx="3573">
                  <c:v>114.36387096774193</c:v>
                </c:pt>
                <c:pt idx="3574">
                  <c:v>113.73741935483869</c:v>
                </c:pt>
                <c:pt idx="3575">
                  <c:v>112.90225806451612</c:v>
                </c:pt>
                <c:pt idx="3576">
                  <c:v>112.17161290322578</c:v>
                </c:pt>
                <c:pt idx="3577">
                  <c:v>111.33645161290319</c:v>
                </c:pt>
                <c:pt idx="3578">
                  <c:v>110.39709677419351</c:v>
                </c:pt>
                <c:pt idx="3579">
                  <c:v>109.66645161290319</c:v>
                </c:pt>
                <c:pt idx="3580">
                  <c:v>108.83129032258061</c:v>
                </c:pt>
                <c:pt idx="3581">
                  <c:v>107.99612903225804</c:v>
                </c:pt>
                <c:pt idx="3582">
                  <c:v>107.05677419354835</c:v>
                </c:pt>
                <c:pt idx="3583">
                  <c:v>106.01290322580643</c:v>
                </c:pt>
                <c:pt idx="3584">
                  <c:v>104.96903225806447</c:v>
                </c:pt>
                <c:pt idx="3585">
                  <c:v>104.23838709677415</c:v>
                </c:pt>
                <c:pt idx="3586">
                  <c:v>103.40322580645157</c:v>
                </c:pt>
                <c:pt idx="3587">
                  <c:v>102.35935483870965</c:v>
                </c:pt>
                <c:pt idx="3588">
                  <c:v>101.52419354838706</c:v>
                </c:pt>
                <c:pt idx="3589">
                  <c:v>100.79354838709676</c:v>
                </c:pt>
                <c:pt idx="3590">
                  <c:v>100.16709677419352</c:v>
                </c:pt>
                <c:pt idx="3591">
                  <c:v>99.645161290322562</c:v>
                </c:pt>
                <c:pt idx="3592">
                  <c:v>99.019032258064513</c:v>
                </c:pt>
                <c:pt idx="3593">
                  <c:v>98.39290322580645</c:v>
                </c:pt>
                <c:pt idx="3594">
                  <c:v>97.766451612903239</c:v>
                </c:pt>
                <c:pt idx="3595">
                  <c:v>96.931612903225826</c:v>
                </c:pt>
                <c:pt idx="3596">
                  <c:v>96.305161290322602</c:v>
                </c:pt>
                <c:pt idx="3597">
                  <c:v>95.678709677419377</c:v>
                </c:pt>
                <c:pt idx="3598">
                  <c:v>95.052258064516153</c:v>
                </c:pt>
                <c:pt idx="3599">
                  <c:v>94.425806451612914</c:v>
                </c:pt>
                <c:pt idx="3600">
                  <c:v>93.799354838709689</c:v>
                </c:pt>
                <c:pt idx="3601">
                  <c:v>93.172903225806451</c:v>
                </c:pt>
                <c:pt idx="3602">
                  <c:v>92.755483870967751</c:v>
                </c:pt>
                <c:pt idx="3603">
                  <c:v>92.129032258064512</c:v>
                </c:pt>
                <c:pt idx="3604">
                  <c:v>91.60709677419355</c:v>
                </c:pt>
                <c:pt idx="3605">
                  <c:v>91.085161290322574</c:v>
                </c:pt>
                <c:pt idx="3606">
                  <c:v>90.459032258064525</c:v>
                </c:pt>
                <c:pt idx="3607">
                  <c:v>90.041290322580679</c:v>
                </c:pt>
                <c:pt idx="3608">
                  <c:v>89.623548387096804</c:v>
                </c:pt>
                <c:pt idx="3609">
                  <c:v>89.101612903225842</c:v>
                </c:pt>
                <c:pt idx="3610">
                  <c:v>88.78838709677423</c:v>
                </c:pt>
                <c:pt idx="3611">
                  <c:v>88.266451612903253</c:v>
                </c:pt>
                <c:pt idx="3612">
                  <c:v>88.05774193548389</c:v>
                </c:pt>
                <c:pt idx="3613">
                  <c:v>87.640000000000015</c:v>
                </c:pt>
                <c:pt idx="3614">
                  <c:v>87.118064516129039</c:v>
                </c:pt>
                <c:pt idx="3615">
                  <c:v>87.013548387096776</c:v>
                </c:pt>
                <c:pt idx="3616">
                  <c:v>86.491612903225814</c:v>
                </c:pt>
                <c:pt idx="3617">
                  <c:v>86.0741935483871</c:v>
                </c:pt>
                <c:pt idx="3618">
                  <c:v>85.656774193548387</c:v>
                </c:pt>
                <c:pt idx="3619">
                  <c:v>85.134838709677425</c:v>
                </c:pt>
                <c:pt idx="3620">
                  <c:v>84.612903225806448</c:v>
                </c:pt>
                <c:pt idx="3621">
                  <c:v>83.986774193548385</c:v>
                </c:pt>
                <c:pt idx="3622">
                  <c:v>83.360322580645146</c:v>
                </c:pt>
                <c:pt idx="3623">
                  <c:v>83.047096774193534</c:v>
                </c:pt>
                <c:pt idx="3624">
                  <c:v>82.525161290322572</c:v>
                </c:pt>
                <c:pt idx="3625">
                  <c:v>81.899032258064494</c:v>
                </c:pt>
                <c:pt idx="3626">
                  <c:v>81.377096774193518</c:v>
                </c:pt>
                <c:pt idx="3627">
                  <c:v>80.750645161290308</c:v>
                </c:pt>
                <c:pt idx="3628">
                  <c:v>80.228709677419346</c:v>
                </c:pt>
                <c:pt idx="3629">
                  <c:v>79.602258064516121</c:v>
                </c:pt>
                <c:pt idx="3630">
                  <c:v>79.184838709677408</c:v>
                </c:pt>
                <c:pt idx="3631">
                  <c:v>78.767419354838694</c:v>
                </c:pt>
                <c:pt idx="3632">
                  <c:v>78.454516129032243</c:v>
                </c:pt>
                <c:pt idx="3633">
                  <c:v>78.037096774193529</c:v>
                </c:pt>
                <c:pt idx="3634">
                  <c:v>77.724193548387078</c:v>
                </c:pt>
                <c:pt idx="3635">
                  <c:v>77.306774193548378</c:v>
                </c:pt>
                <c:pt idx="3636">
                  <c:v>76.993870967741927</c:v>
                </c:pt>
                <c:pt idx="3637">
                  <c:v>76.889354838709664</c:v>
                </c:pt>
                <c:pt idx="3638">
                  <c:v>76.471935483870965</c:v>
                </c:pt>
                <c:pt idx="3639">
                  <c:v>76.054516129032265</c:v>
                </c:pt>
                <c:pt idx="3640">
                  <c:v>75.741290322580667</c:v>
                </c:pt>
                <c:pt idx="3641">
                  <c:v>75.323870967741954</c:v>
                </c:pt>
                <c:pt idx="3642">
                  <c:v>75.11516129032259</c:v>
                </c:pt>
                <c:pt idx="3643">
                  <c:v>74.593225806451628</c:v>
                </c:pt>
                <c:pt idx="3644">
                  <c:v>74.175806451612914</c:v>
                </c:pt>
                <c:pt idx="3645">
                  <c:v>73.967096774193564</c:v>
                </c:pt>
                <c:pt idx="3646">
                  <c:v>73.445161290322588</c:v>
                </c:pt>
                <c:pt idx="3647">
                  <c:v>73.027419354838713</c:v>
                </c:pt>
                <c:pt idx="3648">
                  <c:v>72.818709677419349</c:v>
                </c:pt>
                <c:pt idx="3649">
                  <c:v>72.609677419354838</c:v>
                </c:pt>
                <c:pt idx="3650">
                  <c:v>72.400967741935489</c:v>
                </c:pt>
                <c:pt idx="3651">
                  <c:v>72.087741935483876</c:v>
                </c:pt>
                <c:pt idx="3652">
                  <c:v>72.087741935483862</c:v>
                </c:pt>
                <c:pt idx="3653">
                  <c:v>71.879032258064512</c:v>
                </c:pt>
                <c:pt idx="3654">
                  <c:v>71.252580645161302</c:v>
                </c:pt>
                <c:pt idx="3655">
                  <c:v>71.043548387096777</c:v>
                </c:pt>
                <c:pt idx="3656">
                  <c:v>71.147741935483864</c:v>
                </c:pt>
                <c:pt idx="3657">
                  <c:v>70.938709677419354</c:v>
                </c:pt>
                <c:pt idx="3658">
                  <c:v>70.938709677419354</c:v>
                </c:pt>
                <c:pt idx="3659">
                  <c:v>70.834193548387091</c:v>
                </c:pt>
                <c:pt idx="3660">
                  <c:v>70.938709677419354</c:v>
                </c:pt>
                <c:pt idx="3661">
                  <c:v>70.625483870967756</c:v>
                </c:pt>
                <c:pt idx="3662">
                  <c:v>70.312258064516158</c:v>
                </c:pt>
                <c:pt idx="3663">
                  <c:v>70.207741935483881</c:v>
                </c:pt>
                <c:pt idx="3664">
                  <c:v>69.998709677419356</c:v>
                </c:pt>
                <c:pt idx="3665">
                  <c:v>69.894193548387108</c:v>
                </c:pt>
                <c:pt idx="3666">
                  <c:v>69.789677419354845</c:v>
                </c:pt>
                <c:pt idx="3667">
                  <c:v>69.685161290322583</c:v>
                </c:pt>
                <c:pt idx="3668">
                  <c:v>69.476451612903219</c:v>
                </c:pt>
                <c:pt idx="3669">
                  <c:v>69.476451612903219</c:v>
                </c:pt>
                <c:pt idx="3670">
                  <c:v>69.685161290322583</c:v>
                </c:pt>
                <c:pt idx="3671">
                  <c:v>69.685161290322583</c:v>
                </c:pt>
                <c:pt idx="3672">
                  <c:v>69.476129032258058</c:v>
                </c:pt>
                <c:pt idx="3673">
                  <c:v>69.267419354838722</c:v>
                </c:pt>
                <c:pt idx="3674">
                  <c:v>69.058709677419372</c:v>
                </c:pt>
                <c:pt idx="3675">
                  <c:v>68.850000000000009</c:v>
                </c:pt>
                <c:pt idx="3676">
                  <c:v>68.641290322580659</c:v>
                </c:pt>
                <c:pt idx="3677">
                  <c:v>68.432580645161295</c:v>
                </c:pt>
                <c:pt idx="3678">
                  <c:v>68.223870967741945</c:v>
                </c:pt>
                <c:pt idx="3679">
                  <c:v>68.01483870967742</c:v>
                </c:pt>
                <c:pt idx="3680">
                  <c:v>68.01483870967742</c:v>
                </c:pt>
                <c:pt idx="3681">
                  <c:v>67.80612903225807</c:v>
                </c:pt>
                <c:pt idx="3682">
                  <c:v>67.910645161290319</c:v>
                </c:pt>
                <c:pt idx="3683">
                  <c:v>67.701612903225808</c:v>
                </c:pt>
                <c:pt idx="3684">
                  <c:v>67.59709677419356</c:v>
                </c:pt>
                <c:pt idx="3685">
                  <c:v>67.805806451612909</c:v>
                </c:pt>
                <c:pt idx="3686">
                  <c:v>67.805806451612909</c:v>
                </c:pt>
                <c:pt idx="3687">
                  <c:v>67.492580645161283</c:v>
                </c:pt>
                <c:pt idx="3688">
                  <c:v>67.388387096774196</c:v>
                </c:pt>
                <c:pt idx="3689">
                  <c:v>67.179677419354846</c:v>
                </c:pt>
                <c:pt idx="3690">
                  <c:v>66.970967741935496</c:v>
                </c:pt>
                <c:pt idx="3691">
                  <c:v>66.762258064516132</c:v>
                </c:pt>
                <c:pt idx="3692">
                  <c:v>66.44903225806452</c:v>
                </c:pt>
                <c:pt idx="3693">
                  <c:v>66.44903225806452</c:v>
                </c:pt>
                <c:pt idx="3694">
                  <c:v>66.344516129032257</c:v>
                </c:pt>
                <c:pt idx="3695">
                  <c:v>66.240322580645156</c:v>
                </c:pt>
                <c:pt idx="3696">
                  <c:v>66.031612903225806</c:v>
                </c:pt>
                <c:pt idx="3697">
                  <c:v>66.031612903225806</c:v>
                </c:pt>
                <c:pt idx="3698">
                  <c:v>65.927096774193544</c:v>
                </c:pt>
                <c:pt idx="3699">
                  <c:v>65.613870967741931</c:v>
                </c:pt>
                <c:pt idx="3700">
                  <c:v>65.300645161290319</c:v>
                </c:pt>
                <c:pt idx="3701">
                  <c:v>64.778709677419357</c:v>
                </c:pt>
                <c:pt idx="3702">
                  <c:v>64.465483870967731</c:v>
                </c:pt>
                <c:pt idx="3703">
                  <c:v>64.048064516129031</c:v>
                </c:pt>
                <c:pt idx="3704">
                  <c:v>64.048064516129031</c:v>
                </c:pt>
                <c:pt idx="3705">
                  <c:v>64.048064516129031</c:v>
                </c:pt>
                <c:pt idx="3706">
                  <c:v>64.048064516129031</c:v>
                </c:pt>
                <c:pt idx="3707">
                  <c:v>64.048064516129031</c:v>
                </c:pt>
                <c:pt idx="3708">
                  <c:v>64.256774193548381</c:v>
                </c:pt>
                <c:pt idx="3709">
                  <c:v>64.256774193548381</c:v>
                </c:pt>
                <c:pt idx="3710">
                  <c:v>64.048064516129031</c:v>
                </c:pt>
                <c:pt idx="3711">
                  <c:v>63.839354838709667</c:v>
                </c:pt>
                <c:pt idx="3712">
                  <c:v>63.734838709677412</c:v>
                </c:pt>
                <c:pt idx="3713">
                  <c:v>63.4216129032258</c:v>
                </c:pt>
                <c:pt idx="3714">
                  <c:v>63.212903225806443</c:v>
                </c:pt>
                <c:pt idx="3715">
                  <c:v>62.899999999999991</c:v>
                </c:pt>
                <c:pt idx="3716">
                  <c:v>62.79580645161289</c:v>
                </c:pt>
                <c:pt idx="3717">
                  <c:v>62.691612903225803</c:v>
                </c:pt>
                <c:pt idx="3718">
                  <c:v>62.482903225806446</c:v>
                </c:pt>
                <c:pt idx="3719">
                  <c:v>62.378387096774183</c:v>
                </c:pt>
                <c:pt idx="3720">
                  <c:v>62.482903225806439</c:v>
                </c:pt>
                <c:pt idx="3721">
                  <c:v>62.691612903225796</c:v>
                </c:pt>
                <c:pt idx="3722">
                  <c:v>62.691612903225796</c:v>
                </c:pt>
                <c:pt idx="3723">
                  <c:v>62.900322580645152</c:v>
                </c:pt>
                <c:pt idx="3724">
                  <c:v>62.79580645161289</c:v>
                </c:pt>
                <c:pt idx="3725">
                  <c:v>62.587096774193533</c:v>
                </c:pt>
                <c:pt idx="3726">
                  <c:v>62.482580645161285</c:v>
                </c:pt>
                <c:pt idx="3727">
                  <c:v>62.273870967741928</c:v>
                </c:pt>
                <c:pt idx="3728">
                  <c:v>62.065161290322571</c:v>
                </c:pt>
                <c:pt idx="3729">
                  <c:v>61.75225806451612</c:v>
                </c:pt>
                <c:pt idx="3730">
                  <c:v>61.75225806451612</c:v>
                </c:pt>
                <c:pt idx="3731">
                  <c:v>61.75225806451612</c:v>
                </c:pt>
                <c:pt idx="3732">
                  <c:v>61.75225806451612</c:v>
                </c:pt>
                <c:pt idx="3733">
                  <c:v>61.75225806451612</c:v>
                </c:pt>
                <c:pt idx="3734">
                  <c:v>62.169677419354834</c:v>
                </c:pt>
                <c:pt idx="3735">
                  <c:v>61.96096774193547</c:v>
                </c:pt>
                <c:pt idx="3736">
                  <c:v>61.752258064516113</c:v>
                </c:pt>
                <c:pt idx="3737">
                  <c:v>61.543548387096763</c:v>
                </c:pt>
                <c:pt idx="3738">
                  <c:v>61.334838709677406</c:v>
                </c:pt>
                <c:pt idx="3739">
                  <c:v>60.9174193548387</c:v>
                </c:pt>
                <c:pt idx="3740">
                  <c:v>60.813225806451598</c:v>
                </c:pt>
                <c:pt idx="3741">
                  <c:v>60.709032258064504</c:v>
                </c:pt>
                <c:pt idx="3742">
                  <c:v>60.604838709677402</c:v>
                </c:pt>
                <c:pt idx="3743">
                  <c:v>60.813548387096759</c:v>
                </c:pt>
                <c:pt idx="3744">
                  <c:v>60.918064516129022</c:v>
                </c:pt>
                <c:pt idx="3745">
                  <c:v>60.918064516129022</c:v>
                </c:pt>
                <c:pt idx="3746">
                  <c:v>60.918064516129022</c:v>
                </c:pt>
                <c:pt idx="3747">
                  <c:v>60.709354838709665</c:v>
                </c:pt>
                <c:pt idx="3748">
                  <c:v>60.500645161290301</c:v>
                </c:pt>
                <c:pt idx="3749">
                  <c:v>60.396451612903199</c:v>
                </c:pt>
                <c:pt idx="3750">
                  <c:v>60.292258064516112</c:v>
                </c:pt>
                <c:pt idx="3751">
                  <c:v>60.083548387096755</c:v>
                </c:pt>
                <c:pt idx="3752">
                  <c:v>59.770645161290304</c:v>
                </c:pt>
                <c:pt idx="3753">
                  <c:v>59.561935483870947</c:v>
                </c:pt>
                <c:pt idx="3754">
                  <c:v>59.457741935483853</c:v>
                </c:pt>
                <c:pt idx="3755">
                  <c:v>59.353548387096751</c:v>
                </c:pt>
                <c:pt idx="3756">
                  <c:v>59.144838709677387</c:v>
                </c:pt>
                <c:pt idx="3757">
                  <c:v>58.936129032258044</c:v>
                </c:pt>
                <c:pt idx="3758">
                  <c:v>59.040322580645139</c:v>
                </c:pt>
                <c:pt idx="3759">
                  <c:v>58.936129032258044</c:v>
                </c:pt>
                <c:pt idx="3760">
                  <c:v>58.936129032258044</c:v>
                </c:pt>
                <c:pt idx="3761">
                  <c:v>58.622903225806432</c:v>
                </c:pt>
                <c:pt idx="3762">
                  <c:v>58.518709677419338</c:v>
                </c:pt>
                <c:pt idx="3763">
                  <c:v>58.518709677419338</c:v>
                </c:pt>
                <c:pt idx="3764">
                  <c:v>58.414516129032243</c:v>
                </c:pt>
                <c:pt idx="3765">
                  <c:v>58.101612903225785</c:v>
                </c:pt>
                <c:pt idx="3766">
                  <c:v>58.310322580645142</c:v>
                </c:pt>
                <c:pt idx="3767">
                  <c:v>58.205806451612879</c:v>
                </c:pt>
                <c:pt idx="3768">
                  <c:v>58.205806451612879</c:v>
                </c:pt>
                <c:pt idx="3769">
                  <c:v>58.309999999999974</c:v>
                </c:pt>
                <c:pt idx="3770">
                  <c:v>58.414516129032236</c:v>
                </c:pt>
                <c:pt idx="3771">
                  <c:v>58.414516129032236</c:v>
                </c:pt>
                <c:pt idx="3772">
                  <c:v>58.309999999999981</c:v>
                </c:pt>
                <c:pt idx="3773">
                  <c:v>58.205483870967726</c:v>
                </c:pt>
                <c:pt idx="3774">
                  <c:v>57.892580645161267</c:v>
                </c:pt>
                <c:pt idx="3775">
                  <c:v>57.683870967741917</c:v>
                </c:pt>
                <c:pt idx="3776">
                  <c:v>57.579677419354816</c:v>
                </c:pt>
                <c:pt idx="3777">
                  <c:v>57.579677419354816</c:v>
                </c:pt>
                <c:pt idx="3778">
                  <c:v>57.683870967741917</c:v>
                </c:pt>
                <c:pt idx="3779">
                  <c:v>57.788064516129012</c:v>
                </c:pt>
                <c:pt idx="3780">
                  <c:v>57.892258064516106</c:v>
                </c:pt>
                <c:pt idx="3781">
                  <c:v>57.787741935483851</c:v>
                </c:pt>
                <c:pt idx="3782">
                  <c:v>57.683225806451595</c:v>
                </c:pt>
                <c:pt idx="3783">
                  <c:v>57.578709677419333</c:v>
                </c:pt>
                <c:pt idx="3784">
                  <c:v>57.474193548387078</c:v>
                </c:pt>
                <c:pt idx="3785">
                  <c:v>57.682903225806434</c:v>
                </c:pt>
                <c:pt idx="3786">
                  <c:v>57.578387096774172</c:v>
                </c:pt>
                <c:pt idx="3787">
                  <c:v>57.473870967741917</c:v>
                </c:pt>
                <c:pt idx="3788">
                  <c:v>57.578387096774172</c:v>
                </c:pt>
                <c:pt idx="3789">
                  <c:v>57.578387096774172</c:v>
                </c:pt>
                <c:pt idx="3790">
                  <c:v>57.682580645161273</c:v>
                </c:pt>
                <c:pt idx="3791">
                  <c:v>57.578064516129011</c:v>
                </c:pt>
                <c:pt idx="3792">
                  <c:v>57.682580645161266</c:v>
                </c:pt>
                <c:pt idx="3793">
                  <c:v>57.578064516129011</c:v>
                </c:pt>
                <c:pt idx="3794">
                  <c:v>57.369354838709654</c:v>
                </c:pt>
                <c:pt idx="3795">
                  <c:v>57.264838709677399</c:v>
                </c:pt>
                <c:pt idx="3796">
                  <c:v>57.160322580645143</c:v>
                </c:pt>
                <c:pt idx="3797">
                  <c:v>56.847096774193524</c:v>
                </c:pt>
                <c:pt idx="3798">
                  <c:v>56.951612903225787</c:v>
                </c:pt>
                <c:pt idx="3799">
                  <c:v>56.951612903225787</c:v>
                </c:pt>
                <c:pt idx="3800">
                  <c:v>56.951612903225787</c:v>
                </c:pt>
                <c:pt idx="3801">
                  <c:v>57.055806451612881</c:v>
                </c:pt>
                <c:pt idx="3802">
                  <c:v>57.264516129032231</c:v>
                </c:pt>
                <c:pt idx="3803">
                  <c:v>57.264516129032231</c:v>
                </c:pt>
                <c:pt idx="3804">
                  <c:v>57.264516129032231</c:v>
                </c:pt>
                <c:pt idx="3805">
                  <c:v>57.159999999999982</c:v>
                </c:pt>
                <c:pt idx="3806">
                  <c:v>57.05548387096772</c:v>
                </c:pt>
                <c:pt idx="3807">
                  <c:v>56.950967741935465</c:v>
                </c:pt>
                <c:pt idx="3808">
                  <c:v>56.846451612903202</c:v>
                </c:pt>
                <c:pt idx="3809">
                  <c:v>56.637741935483845</c:v>
                </c:pt>
                <c:pt idx="3810">
                  <c:v>56.324516129032233</c:v>
                </c:pt>
                <c:pt idx="3811">
                  <c:v>56.324516129032233</c:v>
                </c:pt>
                <c:pt idx="3812">
                  <c:v>56.53322580645159</c:v>
                </c:pt>
                <c:pt idx="3813">
                  <c:v>56.637741935483845</c:v>
                </c:pt>
                <c:pt idx="3814">
                  <c:v>56.637741935483845</c:v>
                </c:pt>
                <c:pt idx="3815">
                  <c:v>56.637741935483845</c:v>
                </c:pt>
                <c:pt idx="3816">
                  <c:v>56.324516129032233</c:v>
                </c:pt>
                <c:pt idx="3817">
                  <c:v>56.324516129032233</c:v>
                </c:pt>
                <c:pt idx="3818">
                  <c:v>56.220322580645139</c:v>
                </c:pt>
                <c:pt idx="3819">
                  <c:v>56.011290322580621</c:v>
                </c:pt>
                <c:pt idx="3820">
                  <c:v>55.907096774193526</c:v>
                </c:pt>
                <c:pt idx="3821">
                  <c:v>55.802903225806425</c:v>
                </c:pt>
                <c:pt idx="3822">
                  <c:v>55.802903225806425</c:v>
                </c:pt>
                <c:pt idx="3823">
                  <c:v>55.802903225806425</c:v>
                </c:pt>
                <c:pt idx="3824">
                  <c:v>55.802903225806425</c:v>
                </c:pt>
                <c:pt idx="3825">
                  <c:v>55.907419354838673</c:v>
                </c:pt>
                <c:pt idx="3826">
                  <c:v>55.907419354838673</c:v>
                </c:pt>
                <c:pt idx="3827">
                  <c:v>56.011935483870943</c:v>
                </c:pt>
                <c:pt idx="3828">
                  <c:v>55.907419354838687</c:v>
                </c:pt>
                <c:pt idx="3829">
                  <c:v>55.802903225806425</c:v>
                </c:pt>
                <c:pt idx="3830">
                  <c:v>55.593870967741907</c:v>
                </c:pt>
                <c:pt idx="3831">
                  <c:v>55.280645161290302</c:v>
                </c:pt>
                <c:pt idx="3832">
                  <c:v>55.071935483870945</c:v>
                </c:pt>
                <c:pt idx="3833">
                  <c:v>54.654193548387077</c:v>
                </c:pt>
                <c:pt idx="3834">
                  <c:v>54.549677419354808</c:v>
                </c:pt>
                <c:pt idx="3835">
                  <c:v>54.549677419354808</c:v>
                </c:pt>
                <c:pt idx="3836">
                  <c:v>54.654193548387063</c:v>
                </c:pt>
                <c:pt idx="3837">
                  <c:v>54.654193548387063</c:v>
                </c:pt>
                <c:pt idx="3838">
                  <c:v>54.654193548387077</c:v>
                </c:pt>
                <c:pt idx="3839">
                  <c:v>54.758709677419326</c:v>
                </c:pt>
                <c:pt idx="3840">
                  <c:v>54.758709677419326</c:v>
                </c:pt>
                <c:pt idx="3841">
                  <c:v>54.863225806451581</c:v>
                </c:pt>
                <c:pt idx="3842">
                  <c:v>54.654516129032224</c:v>
                </c:pt>
                <c:pt idx="3843">
                  <c:v>54.341290322580612</c:v>
                </c:pt>
                <c:pt idx="3844">
                  <c:v>54.132258064516094</c:v>
                </c:pt>
                <c:pt idx="3845">
                  <c:v>54.132258064516094</c:v>
                </c:pt>
                <c:pt idx="3846">
                  <c:v>54.236774193548364</c:v>
                </c:pt>
                <c:pt idx="3847">
                  <c:v>54.236774193548356</c:v>
                </c:pt>
                <c:pt idx="3848">
                  <c:v>54.236774193548356</c:v>
                </c:pt>
                <c:pt idx="3849">
                  <c:v>54.549999999999969</c:v>
                </c:pt>
                <c:pt idx="3850">
                  <c:v>54.967741935483843</c:v>
                </c:pt>
                <c:pt idx="3851">
                  <c:v>54.967741935483843</c:v>
                </c:pt>
                <c:pt idx="3852">
                  <c:v>54.758709677419326</c:v>
                </c:pt>
                <c:pt idx="3853">
                  <c:v>54.758709677419326</c:v>
                </c:pt>
                <c:pt idx="3854">
                  <c:v>54.654193548387063</c:v>
                </c:pt>
                <c:pt idx="3855">
                  <c:v>54.654193548387063</c:v>
                </c:pt>
                <c:pt idx="3856">
                  <c:v>54.445161290322552</c:v>
                </c:pt>
                <c:pt idx="3857">
                  <c:v>54.236451612903195</c:v>
                </c:pt>
                <c:pt idx="3858">
                  <c:v>53.92322580645159</c:v>
                </c:pt>
                <c:pt idx="3859">
                  <c:v>54.027741935483846</c:v>
                </c:pt>
                <c:pt idx="3860">
                  <c:v>54.027741935483846</c:v>
                </c:pt>
                <c:pt idx="3861">
                  <c:v>54.132258064516101</c:v>
                </c:pt>
                <c:pt idx="3862">
                  <c:v>54.341290322580619</c:v>
                </c:pt>
                <c:pt idx="3863">
                  <c:v>54.549999999999969</c:v>
                </c:pt>
                <c:pt idx="3864">
                  <c:v>54.759032258064487</c:v>
                </c:pt>
                <c:pt idx="3865">
                  <c:v>54.968064516129004</c:v>
                </c:pt>
                <c:pt idx="3866">
                  <c:v>54.968064516129004</c:v>
                </c:pt>
                <c:pt idx="3867">
                  <c:v>54.759032258064487</c:v>
                </c:pt>
                <c:pt idx="3868">
                  <c:v>54.759032258064487</c:v>
                </c:pt>
                <c:pt idx="3869">
                  <c:v>54.654516129032224</c:v>
                </c:pt>
                <c:pt idx="3870">
                  <c:v>54.44548387096772</c:v>
                </c:pt>
                <c:pt idx="3871">
                  <c:v>54.340967741935458</c:v>
                </c:pt>
                <c:pt idx="3872">
                  <c:v>54.340967741935458</c:v>
                </c:pt>
                <c:pt idx="3873">
                  <c:v>54.340967741935458</c:v>
                </c:pt>
                <c:pt idx="3874">
                  <c:v>54.44548387096772</c:v>
                </c:pt>
                <c:pt idx="3875">
                  <c:v>54.549999999999976</c:v>
                </c:pt>
                <c:pt idx="3876">
                  <c:v>54.654516129032238</c:v>
                </c:pt>
                <c:pt idx="3877">
                  <c:v>54.758709677419333</c:v>
                </c:pt>
                <c:pt idx="3878">
                  <c:v>54.863225806451588</c:v>
                </c:pt>
                <c:pt idx="3879">
                  <c:v>54.758709677419326</c:v>
                </c:pt>
                <c:pt idx="3880">
                  <c:v>54.549677419354808</c:v>
                </c:pt>
                <c:pt idx="3881">
                  <c:v>54.131935483870933</c:v>
                </c:pt>
                <c:pt idx="3882">
                  <c:v>53.922903225806429</c:v>
                </c:pt>
                <c:pt idx="3883">
                  <c:v>53.922903225806429</c:v>
                </c:pt>
                <c:pt idx="3884">
                  <c:v>53.818387096774167</c:v>
                </c:pt>
                <c:pt idx="3885">
                  <c:v>53.81838709677416</c:v>
                </c:pt>
                <c:pt idx="3886">
                  <c:v>53.81838709677416</c:v>
                </c:pt>
                <c:pt idx="3887">
                  <c:v>53.922903225806422</c:v>
                </c:pt>
                <c:pt idx="3888">
                  <c:v>54.027096774193517</c:v>
                </c:pt>
                <c:pt idx="3889">
                  <c:v>54.131290322580611</c:v>
                </c:pt>
                <c:pt idx="3890">
                  <c:v>54.131290322580611</c:v>
                </c:pt>
                <c:pt idx="3891">
                  <c:v>54.131290322580611</c:v>
                </c:pt>
                <c:pt idx="3892">
                  <c:v>54.131290322580611</c:v>
                </c:pt>
                <c:pt idx="3893">
                  <c:v>53.9222580645161</c:v>
                </c:pt>
                <c:pt idx="3894">
                  <c:v>53.609032258064481</c:v>
                </c:pt>
                <c:pt idx="3895">
                  <c:v>53.399999999999963</c:v>
                </c:pt>
                <c:pt idx="3896">
                  <c:v>53.295483870967708</c:v>
                </c:pt>
                <c:pt idx="3897">
                  <c:v>53.086774193548358</c:v>
                </c:pt>
                <c:pt idx="3898">
                  <c:v>53.086774193548358</c:v>
                </c:pt>
                <c:pt idx="3899">
                  <c:v>53.086774193548351</c:v>
                </c:pt>
                <c:pt idx="3900">
                  <c:v>53.191290322580613</c:v>
                </c:pt>
                <c:pt idx="3901">
                  <c:v>53.295806451612869</c:v>
                </c:pt>
                <c:pt idx="3902">
                  <c:v>53.504838709677387</c:v>
                </c:pt>
                <c:pt idx="3903">
                  <c:v>53.504838709677387</c:v>
                </c:pt>
                <c:pt idx="3904">
                  <c:v>53.504838709677387</c:v>
                </c:pt>
                <c:pt idx="3905">
                  <c:v>53.504838709677387</c:v>
                </c:pt>
                <c:pt idx="3906">
                  <c:v>53.609354838709642</c:v>
                </c:pt>
                <c:pt idx="3907">
                  <c:v>53.609354838709642</c:v>
                </c:pt>
                <c:pt idx="3908">
                  <c:v>53.505161290322548</c:v>
                </c:pt>
                <c:pt idx="3909">
                  <c:v>53.296129032258044</c:v>
                </c:pt>
                <c:pt idx="3910">
                  <c:v>53.400645161290306</c:v>
                </c:pt>
                <c:pt idx="3911">
                  <c:v>53.505161290322562</c:v>
                </c:pt>
                <c:pt idx="3912">
                  <c:v>53.505161290322562</c:v>
                </c:pt>
                <c:pt idx="3913">
                  <c:v>53.505161290322562</c:v>
                </c:pt>
                <c:pt idx="3914">
                  <c:v>53.505161290322562</c:v>
                </c:pt>
                <c:pt idx="3915">
                  <c:v>53.505161290322555</c:v>
                </c:pt>
                <c:pt idx="3916">
                  <c:v>53.505161290322555</c:v>
                </c:pt>
                <c:pt idx="3917">
                  <c:v>53.400645161290292</c:v>
                </c:pt>
                <c:pt idx="3918">
                  <c:v>53.400645161290292</c:v>
                </c:pt>
                <c:pt idx="3919">
                  <c:v>53.505161290322548</c:v>
                </c:pt>
                <c:pt idx="3920">
                  <c:v>53.505161290322548</c:v>
                </c:pt>
                <c:pt idx="3921">
                  <c:v>53.505161290322548</c:v>
                </c:pt>
                <c:pt idx="3922">
                  <c:v>53.400645161290292</c:v>
                </c:pt>
                <c:pt idx="3923">
                  <c:v>53.400645161290292</c:v>
                </c:pt>
                <c:pt idx="3924">
                  <c:v>53.713870967741911</c:v>
                </c:pt>
                <c:pt idx="3925">
                  <c:v>53.713870967741911</c:v>
                </c:pt>
                <c:pt idx="3926">
                  <c:v>53.922903225806429</c:v>
                </c:pt>
                <c:pt idx="3927">
                  <c:v>53.922903225806429</c:v>
                </c:pt>
                <c:pt idx="3928">
                  <c:v>54.131612903225772</c:v>
                </c:pt>
                <c:pt idx="3929">
                  <c:v>54.131612903225772</c:v>
                </c:pt>
                <c:pt idx="3930">
                  <c:v>54.027096774193517</c:v>
                </c:pt>
                <c:pt idx="3931">
                  <c:v>53.81838709677416</c:v>
                </c:pt>
                <c:pt idx="3932">
                  <c:v>53.81838709677416</c:v>
                </c:pt>
                <c:pt idx="3933">
                  <c:v>53.609354838709642</c:v>
                </c:pt>
                <c:pt idx="3934">
                  <c:v>53.400645161290285</c:v>
                </c:pt>
                <c:pt idx="3935">
                  <c:v>53.505161290322548</c:v>
                </c:pt>
                <c:pt idx="3936">
                  <c:v>53.505161290322548</c:v>
                </c:pt>
                <c:pt idx="3937">
                  <c:v>53.29612903225803</c:v>
                </c:pt>
                <c:pt idx="3938">
                  <c:v>53.087096774193512</c:v>
                </c:pt>
                <c:pt idx="3939">
                  <c:v>52.982580645161256</c:v>
                </c:pt>
                <c:pt idx="3940">
                  <c:v>53.087096774193512</c:v>
                </c:pt>
                <c:pt idx="3941">
                  <c:v>53.191612903225781</c:v>
                </c:pt>
                <c:pt idx="3942">
                  <c:v>53.191612903225781</c:v>
                </c:pt>
                <c:pt idx="3943">
                  <c:v>53.296129032258044</c:v>
                </c:pt>
                <c:pt idx="3944">
                  <c:v>53.505161290322562</c:v>
                </c:pt>
                <c:pt idx="3945">
                  <c:v>53.71419354838708</c:v>
                </c:pt>
                <c:pt idx="3946">
                  <c:v>53.923225806451597</c:v>
                </c:pt>
                <c:pt idx="3947">
                  <c:v>54.027741935483853</c:v>
                </c:pt>
                <c:pt idx="3948">
                  <c:v>54.132258064516108</c:v>
                </c:pt>
                <c:pt idx="3949">
                  <c:v>54.132258064516108</c:v>
                </c:pt>
                <c:pt idx="3950">
                  <c:v>54.027741935483853</c:v>
                </c:pt>
                <c:pt idx="3951">
                  <c:v>54.132258064516108</c:v>
                </c:pt>
                <c:pt idx="3952">
                  <c:v>54.236774193548371</c:v>
                </c:pt>
                <c:pt idx="3953">
                  <c:v>54.341290322580619</c:v>
                </c:pt>
                <c:pt idx="3954">
                  <c:v>54.236774193548364</c:v>
                </c:pt>
                <c:pt idx="3955">
                  <c:v>53.714838709677394</c:v>
                </c:pt>
                <c:pt idx="3956">
                  <c:v>53.819354838709643</c:v>
                </c:pt>
                <c:pt idx="3957">
                  <c:v>53.81935483870965</c:v>
                </c:pt>
                <c:pt idx="3958">
                  <c:v>53.714838709677394</c:v>
                </c:pt>
                <c:pt idx="3959">
                  <c:v>53.714838709677394</c:v>
                </c:pt>
                <c:pt idx="3960">
                  <c:v>53.923870967741912</c:v>
                </c:pt>
                <c:pt idx="3961">
                  <c:v>54.132903225806423</c:v>
                </c:pt>
                <c:pt idx="3962">
                  <c:v>54.446129032258035</c:v>
                </c:pt>
                <c:pt idx="3963">
                  <c:v>54.550645161290298</c:v>
                </c:pt>
                <c:pt idx="3964">
                  <c:v>54.65516129032256</c:v>
                </c:pt>
                <c:pt idx="3965">
                  <c:v>54.863870967741903</c:v>
                </c:pt>
                <c:pt idx="3966">
                  <c:v>54.759354838709655</c:v>
                </c:pt>
                <c:pt idx="3967">
                  <c:v>54.759354838709655</c:v>
                </c:pt>
                <c:pt idx="3968">
                  <c:v>54.86387096774191</c:v>
                </c:pt>
                <c:pt idx="3969">
                  <c:v>55.177096774193529</c:v>
                </c:pt>
                <c:pt idx="3970">
                  <c:v>55.072580645161267</c:v>
                </c:pt>
                <c:pt idx="3971">
                  <c:v>55.072580645161267</c:v>
                </c:pt>
                <c:pt idx="3972">
                  <c:v>54.968064516129012</c:v>
                </c:pt>
                <c:pt idx="3973">
                  <c:v>54.968064516129012</c:v>
                </c:pt>
                <c:pt idx="3974">
                  <c:v>54.863548387096749</c:v>
                </c:pt>
                <c:pt idx="3975">
                  <c:v>54.550322580645137</c:v>
                </c:pt>
                <c:pt idx="3976">
                  <c:v>54.445806451612881</c:v>
                </c:pt>
                <c:pt idx="3977">
                  <c:v>54.445806451612874</c:v>
                </c:pt>
                <c:pt idx="3978">
                  <c:v>54.341290322580619</c:v>
                </c:pt>
                <c:pt idx="3979">
                  <c:v>54.236774193548356</c:v>
                </c:pt>
                <c:pt idx="3980">
                  <c:v>54.236774193548364</c:v>
                </c:pt>
                <c:pt idx="3981">
                  <c:v>54.341290322580612</c:v>
                </c:pt>
                <c:pt idx="3982">
                  <c:v>54.341290322580619</c:v>
                </c:pt>
                <c:pt idx="3983">
                  <c:v>54.44548387096772</c:v>
                </c:pt>
                <c:pt idx="3984">
                  <c:v>54.654193548387063</c:v>
                </c:pt>
                <c:pt idx="3985">
                  <c:v>54.654193548387077</c:v>
                </c:pt>
                <c:pt idx="3986">
                  <c:v>55.071935483870938</c:v>
                </c:pt>
                <c:pt idx="3987">
                  <c:v>55.071935483870938</c:v>
                </c:pt>
                <c:pt idx="3988">
                  <c:v>54.96741935483869</c:v>
                </c:pt>
                <c:pt idx="3989">
                  <c:v>55.071935483870945</c:v>
                </c:pt>
                <c:pt idx="3990">
                  <c:v>55.071935483870945</c:v>
                </c:pt>
                <c:pt idx="3991">
                  <c:v>54.758709677419333</c:v>
                </c:pt>
                <c:pt idx="3992">
                  <c:v>54.654193548387077</c:v>
                </c:pt>
                <c:pt idx="3993">
                  <c:v>54.549677419354815</c:v>
                </c:pt>
                <c:pt idx="3994">
                  <c:v>54.445161290322559</c:v>
                </c:pt>
                <c:pt idx="3995">
                  <c:v>54.445161290322559</c:v>
                </c:pt>
                <c:pt idx="3996">
                  <c:v>54.445161290322559</c:v>
                </c:pt>
                <c:pt idx="3997">
                  <c:v>54.445161290322552</c:v>
                </c:pt>
                <c:pt idx="3998">
                  <c:v>54.445161290322552</c:v>
                </c:pt>
                <c:pt idx="3999">
                  <c:v>54.445161290322552</c:v>
                </c:pt>
                <c:pt idx="4000">
                  <c:v>54.236451612903195</c:v>
                </c:pt>
                <c:pt idx="4001">
                  <c:v>54.445483870967713</c:v>
                </c:pt>
                <c:pt idx="4002">
                  <c:v>54.44548387096772</c:v>
                </c:pt>
                <c:pt idx="4003">
                  <c:v>54.236774193548364</c:v>
                </c:pt>
                <c:pt idx="4004">
                  <c:v>54.236774193548364</c:v>
                </c:pt>
                <c:pt idx="4005">
                  <c:v>54.341290322580619</c:v>
                </c:pt>
                <c:pt idx="4006">
                  <c:v>54.341290322580619</c:v>
                </c:pt>
                <c:pt idx="4007">
                  <c:v>54.341290322580612</c:v>
                </c:pt>
                <c:pt idx="4008">
                  <c:v>54.132258064516101</c:v>
                </c:pt>
                <c:pt idx="4009">
                  <c:v>54.341290322580612</c:v>
                </c:pt>
                <c:pt idx="4010">
                  <c:v>54.445806451612881</c:v>
                </c:pt>
                <c:pt idx="4011">
                  <c:v>54.445806451612881</c:v>
                </c:pt>
                <c:pt idx="4012">
                  <c:v>54.341290322580612</c:v>
                </c:pt>
                <c:pt idx="4013">
                  <c:v>54.654516129032224</c:v>
                </c:pt>
                <c:pt idx="4014">
                  <c:v>54.654516129032224</c:v>
                </c:pt>
                <c:pt idx="4015">
                  <c:v>54.445806451612874</c:v>
                </c:pt>
                <c:pt idx="4016">
                  <c:v>54.550322580645137</c:v>
                </c:pt>
                <c:pt idx="4017">
                  <c:v>54.445806451612881</c:v>
                </c:pt>
                <c:pt idx="4018">
                  <c:v>54.445806451612881</c:v>
                </c:pt>
                <c:pt idx="4019">
                  <c:v>54.341290322580626</c:v>
                </c:pt>
                <c:pt idx="4020">
                  <c:v>54.341290322580626</c:v>
                </c:pt>
                <c:pt idx="4021">
                  <c:v>54.341290322580626</c:v>
                </c:pt>
                <c:pt idx="4022">
                  <c:v>54.549999999999976</c:v>
                </c:pt>
                <c:pt idx="4023">
                  <c:v>54.549999999999976</c:v>
                </c:pt>
                <c:pt idx="4024">
                  <c:v>54.44548387096772</c:v>
                </c:pt>
                <c:pt idx="4025">
                  <c:v>54.44548387096772</c:v>
                </c:pt>
                <c:pt idx="4026">
                  <c:v>54.44548387096772</c:v>
                </c:pt>
                <c:pt idx="4027">
                  <c:v>54.44548387096772</c:v>
                </c:pt>
                <c:pt idx="4028">
                  <c:v>54.236774193548356</c:v>
                </c:pt>
                <c:pt idx="4029">
                  <c:v>54.341290322580612</c:v>
                </c:pt>
                <c:pt idx="4030">
                  <c:v>54.341290322580612</c:v>
                </c:pt>
                <c:pt idx="4031">
                  <c:v>54.341290322580619</c:v>
                </c:pt>
                <c:pt idx="4032">
                  <c:v>54.341290322580619</c:v>
                </c:pt>
                <c:pt idx="4033">
                  <c:v>54.445806451612881</c:v>
                </c:pt>
                <c:pt idx="4034">
                  <c:v>54.863225806451588</c:v>
                </c:pt>
                <c:pt idx="4035">
                  <c:v>55.071935483870938</c:v>
                </c:pt>
                <c:pt idx="4036">
                  <c:v>55.1764516129032</c:v>
                </c:pt>
                <c:pt idx="4037">
                  <c:v>55.489677419354813</c:v>
                </c:pt>
                <c:pt idx="4038">
                  <c:v>55.698387096774169</c:v>
                </c:pt>
                <c:pt idx="4039">
                  <c:v>55.907419354838687</c:v>
                </c:pt>
                <c:pt idx="4040">
                  <c:v>55.802903225806425</c:v>
                </c:pt>
                <c:pt idx="4041">
                  <c:v>55.802903225806432</c:v>
                </c:pt>
                <c:pt idx="4042">
                  <c:v>55.802903225806432</c:v>
                </c:pt>
                <c:pt idx="4043">
                  <c:v>55.907419354838694</c:v>
                </c:pt>
                <c:pt idx="4044">
                  <c:v>55.594193548387075</c:v>
                </c:pt>
                <c:pt idx="4045">
                  <c:v>55.280967741935463</c:v>
                </c:pt>
                <c:pt idx="4046">
                  <c:v>55.280967741935463</c:v>
                </c:pt>
                <c:pt idx="4047">
                  <c:v>55.280967741935463</c:v>
                </c:pt>
                <c:pt idx="4048">
                  <c:v>55.176451612903207</c:v>
                </c:pt>
                <c:pt idx="4049">
                  <c:v>55.071935483870945</c:v>
                </c:pt>
                <c:pt idx="4050">
                  <c:v>55.1764516129032</c:v>
                </c:pt>
                <c:pt idx="4051">
                  <c:v>55.280967741935456</c:v>
                </c:pt>
                <c:pt idx="4052">
                  <c:v>55.280967741935456</c:v>
                </c:pt>
                <c:pt idx="4053">
                  <c:v>55.385483870967711</c:v>
                </c:pt>
                <c:pt idx="4054">
                  <c:v>55.489999999999974</c:v>
                </c:pt>
                <c:pt idx="4055">
                  <c:v>55.803225806451586</c:v>
                </c:pt>
                <c:pt idx="4056">
                  <c:v>56.011935483870943</c:v>
                </c:pt>
                <c:pt idx="4057">
                  <c:v>56.011935483870943</c:v>
                </c:pt>
                <c:pt idx="4058">
                  <c:v>56.011935483870943</c:v>
                </c:pt>
                <c:pt idx="4059">
                  <c:v>56.11612903225803</c:v>
                </c:pt>
                <c:pt idx="4060">
                  <c:v>56.011612903225782</c:v>
                </c:pt>
                <c:pt idx="4061">
                  <c:v>56.220322580645139</c:v>
                </c:pt>
                <c:pt idx="4062">
                  <c:v>56.220322580645139</c:v>
                </c:pt>
                <c:pt idx="4063">
                  <c:v>56.011290322580621</c:v>
                </c:pt>
                <c:pt idx="4064">
                  <c:v>55.906774193548365</c:v>
                </c:pt>
                <c:pt idx="4065">
                  <c:v>55.698064516129008</c:v>
                </c:pt>
                <c:pt idx="4066">
                  <c:v>55.489354838709652</c:v>
                </c:pt>
                <c:pt idx="4067">
                  <c:v>55.280322580645134</c:v>
                </c:pt>
                <c:pt idx="4068">
                  <c:v>55.280322580645134</c:v>
                </c:pt>
                <c:pt idx="4069">
                  <c:v>55.071612903225777</c:v>
                </c:pt>
                <c:pt idx="4070">
                  <c:v>54.967096774193521</c:v>
                </c:pt>
                <c:pt idx="4071">
                  <c:v>54.967096774193521</c:v>
                </c:pt>
                <c:pt idx="4072">
                  <c:v>55.071612903225777</c:v>
                </c:pt>
                <c:pt idx="4073">
                  <c:v>55.280322580645134</c:v>
                </c:pt>
                <c:pt idx="4074">
                  <c:v>55.384838709677389</c:v>
                </c:pt>
                <c:pt idx="4075">
                  <c:v>55.384838709677389</c:v>
                </c:pt>
                <c:pt idx="4076">
                  <c:v>55.280645161290295</c:v>
                </c:pt>
                <c:pt idx="4077">
                  <c:v>55.280645161290295</c:v>
                </c:pt>
                <c:pt idx="4078">
                  <c:v>55.176129032258039</c:v>
                </c:pt>
                <c:pt idx="4079">
                  <c:v>55.176129032258039</c:v>
                </c:pt>
                <c:pt idx="4080">
                  <c:v>55.176129032258032</c:v>
                </c:pt>
                <c:pt idx="4081">
                  <c:v>55.071612903225777</c:v>
                </c:pt>
                <c:pt idx="4082">
                  <c:v>54.967096774193521</c:v>
                </c:pt>
                <c:pt idx="4083">
                  <c:v>54.862580645161259</c:v>
                </c:pt>
                <c:pt idx="4084">
                  <c:v>54.758064516129004</c:v>
                </c:pt>
                <c:pt idx="4085">
                  <c:v>54.653548387096741</c:v>
                </c:pt>
                <c:pt idx="4086">
                  <c:v>54.444838709677391</c:v>
                </c:pt>
                <c:pt idx="4087">
                  <c:v>54.131612903225772</c:v>
                </c:pt>
                <c:pt idx="4088">
                  <c:v>54.236129032258034</c:v>
                </c:pt>
                <c:pt idx="4089">
                  <c:v>54.236129032258042</c:v>
                </c:pt>
                <c:pt idx="4090">
                  <c:v>54.340645161290297</c:v>
                </c:pt>
                <c:pt idx="4091">
                  <c:v>54.340645161290297</c:v>
                </c:pt>
                <c:pt idx="4092">
                  <c:v>54.13193548387094</c:v>
                </c:pt>
                <c:pt idx="4093">
                  <c:v>54.13193548387094</c:v>
                </c:pt>
                <c:pt idx="4094">
                  <c:v>54.13193548387094</c:v>
                </c:pt>
                <c:pt idx="4095">
                  <c:v>53.818709677419328</c:v>
                </c:pt>
                <c:pt idx="4096">
                  <c:v>53.818709677419328</c:v>
                </c:pt>
                <c:pt idx="4097">
                  <c:v>53.714193548387065</c:v>
                </c:pt>
                <c:pt idx="4098">
                  <c:v>53.714193548387065</c:v>
                </c:pt>
                <c:pt idx="4099">
                  <c:v>53.400967741935446</c:v>
                </c:pt>
                <c:pt idx="4100">
                  <c:v>53.296451612903191</c:v>
                </c:pt>
                <c:pt idx="4101">
                  <c:v>53.400967741935446</c:v>
                </c:pt>
                <c:pt idx="4102">
                  <c:v>53.400967741935446</c:v>
                </c:pt>
                <c:pt idx="4103">
                  <c:v>53.296451612903191</c:v>
                </c:pt>
                <c:pt idx="4104">
                  <c:v>53.192258064516103</c:v>
                </c:pt>
                <c:pt idx="4105">
                  <c:v>53.192258064516103</c:v>
                </c:pt>
                <c:pt idx="4106">
                  <c:v>53.192258064516103</c:v>
                </c:pt>
                <c:pt idx="4107">
                  <c:v>53.400967741935467</c:v>
                </c:pt>
                <c:pt idx="4108">
                  <c:v>53.296451612903205</c:v>
                </c:pt>
                <c:pt idx="4109">
                  <c:v>53.296451612903205</c:v>
                </c:pt>
                <c:pt idx="4110">
                  <c:v>53.400967741935467</c:v>
                </c:pt>
                <c:pt idx="4111">
                  <c:v>53.50548387096773</c:v>
                </c:pt>
                <c:pt idx="4112">
                  <c:v>53.505483870967723</c:v>
                </c:pt>
                <c:pt idx="4113">
                  <c:v>53.400967741935467</c:v>
                </c:pt>
                <c:pt idx="4114">
                  <c:v>53.400967741935467</c:v>
                </c:pt>
                <c:pt idx="4115">
                  <c:v>53.400967741935467</c:v>
                </c:pt>
                <c:pt idx="4116">
                  <c:v>53.19225806451611</c:v>
                </c:pt>
                <c:pt idx="4117">
                  <c:v>53.192258064516103</c:v>
                </c:pt>
                <c:pt idx="4118">
                  <c:v>53.296774193548366</c:v>
                </c:pt>
                <c:pt idx="4119">
                  <c:v>53.192258064516103</c:v>
                </c:pt>
                <c:pt idx="4120">
                  <c:v>53.192258064516103</c:v>
                </c:pt>
                <c:pt idx="4121">
                  <c:v>53.296774193548352</c:v>
                </c:pt>
                <c:pt idx="4122">
                  <c:v>53.401290322580614</c:v>
                </c:pt>
                <c:pt idx="4123">
                  <c:v>53.505806451612877</c:v>
                </c:pt>
                <c:pt idx="4124">
                  <c:v>53.401290322580614</c:v>
                </c:pt>
                <c:pt idx="4125">
                  <c:v>53.401290322580614</c:v>
                </c:pt>
                <c:pt idx="4126">
                  <c:v>53.609999999999971</c:v>
                </c:pt>
                <c:pt idx="4127">
                  <c:v>53.505483870967716</c:v>
                </c:pt>
                <c:pt idx="4128">
                  <c:v>53.505483870967716</c:v>
                </c:pt>
                <c:pt idx="4129">
                  <c:v>53.401290322580628</c:v>
                </c:pt>
                <c:pt idx="4130">
                  <c:v>53.401290322580614</c:v>
                </c:pt>
                <c:pt idx="4131">
                  <c:v>53.401290322580614</c:v>
                </c:pt>
                <c:pt idx="4132">
                  <c:v>53.192258064516103</c:v>
                </c:pt>
                <c:pt idx="4133">
                  <c:v>53.192258064516103</c:v>
                </c:pt>
                <c:pt idx="4134">
                  <c:v>53.192258064516103</c:v>
                </c:pt>
                <c:pt idx="4135">
                  <c:v>52.879032258064484</c:v>
                </c:pt>
                <c:pt idx="4136">
                  <c:v>52.669999999999973</c:v>
                </c:pt>
                <c:pt idx="4137">
                  <c:v>52.774516129032229</c:v>
                </c:pt>
                <c:pt idx="4138">
                  <c:v>52.774516129032229</c:v>
                </c:pt>
                <c:pt idx="4139">
                  <c:v>52.774516129032222</c:v>
                </c:pt>
                <c:pt idx="4140">
                  <c:v>52.774516129032222</c:v>
                </c:pt>
                <c:pt idx="4141">
                  <c:v>52.461290322580624</c:v>
                </c:pt>
                <c:pt idx="4142">
                  <c:v>52.356774193548361</c:v>
                </c:pt>
                <c:pt idx="4143">
                  <c:v>52.356774193548361</c:v>
                </c:pt>
                <c:pt idx="4144">
                  <c:v>52.356774193548361</c:v>
                </c:pt>
                <c:pt idx="4145">
                  <c:v>52.461290322580624</c:v>
                </c:pt>
                <c:pt idx="4146">
                  <c:v>52.356774193548361</c:v>
                </c:pt>
                <c:pt idx="4147">
                  <c:v>52.252258064516106</c:v>
                </c:pt>
                <c:pt idx="4148">
                  <c:v>52.252258064516106</c:v>
                </c:pt>
                <c:pt idx="4149">
                  <c:v>52.252258064516106</c:v>
                </c:pt>
                <c:pt idx="4150">
                  <c:v>52.147741935483843</c:v>
                </c:pt>
                <c:pt idx="4151">
                  <c:v>52.043225806451588</c:v>
                </c:pt>
                <c:pt idx="4152">
                  <c:v>51.729999999999968</c:v>
                </c:pt>
                <c:pt idx="4153">
                  <c:v>51.416774193548363</c:v>
                </c:pt>
                <c:pt idx="4154">
                  <c:v>51.207741935483845</c:v>
                </c:pt>
                <c:pt idx="4155">
                  <c:v>51.312258064516101</c:v>
                </c:pt>
                <c:pt idx="4156">
                  <c:v>51.312258064516101</c:v>
                </c:pt>
                <c:pt idx="4157">
                  <c:v>51.312258064516101</c:v>
                </c:pt>
                <c:pt idx="4158">
                  <c:v>51.312258064516108</c:v>
                </c:pt>
                <c:pt idx="4159">
                  <c:v>51.312258064516108</c:v>
                </c:pt>
                <c:pt idx="4160">
                  <c:v>51.520967741935465</c:v>
                </c:pt>
                <c:pt idx="4161">
                  <c:v>51.625161290322552</c:v>
                </c:pt>
                <c:pt idx="4162">
                  <c:v>51.625161290322552</c:v>
                </c:pt>
                <c:pt idx="4163">
                  <c:v>51.729677419354815</c:v>
                </c:pt>
                <c:pt idx="4164">
                  <c:v>51.729677419354822</c:v>
                </c:pt>
                <c:pt idx="4165">
                  <c:v>51.834193548387077</c:v>
                </c:pt>
                <c:pt idx="4166">
                  <c:v>51.938387096774179</c:v>
                </c:pt>
                <c:pt idx="4167">
                  <c:v>51.83419354838707</c:v>
                </c:pt>
                <c:pt idx="4168">
                  <c:v>51.625161290322552</c:v>
                </c:pt>
                <c:pt idx="4169">
                  <c:v>51.625161290322552</c:v>
                </c:pt>
                <c:pt idx="4170">
                  <c:v>51.625161290322552</c:v>
                </c:pt>
                <c:pt idx="4171">
                  <c:v>51.625161290322552</c:v>
                </c:pt>
                <c:pt idx="4172">
                  <c:v>51.833870967741909</c:v>
                </c:pt>
                <c:pt idx="4173">
                  <c:v>51.833870967741902</c:v>
                </c:pt>
                <c:pt idx="4174">
                  <c:v>51.833870967741902</c:v>
                </c:pt>
                <c:pt idx="4175">
                  <c:v>51.625161290322545</c:v>
                </c:pt>
                <c:pt idx="4176">
                  <c:v>51.311935483870933</c:v>
                </c:pt>
                <c:pt idx="4177">
                  <c:v>51.416451612903195</c:v>
                </c:pt>
                <c:pt idx="4178">
                  <c:v>51.729677419354807</c:v>
                </c:pt>
                <c:pt idx="4179">
                  <c:v>51.729677419354815</c:v>
                </c:pt>
                <c:pt idx="4180">
                  <c:v>51.625161290322552</c:v>
                </c:pt>
                <c:pt idx="4181">
                  <c:v>51.625161290322552</c:v>
                </c:pt>
                <c:pt idx="4182">
                  <c:v>51.625161290322552</c:v>
                </c:pt>
                <c:pt idx="4183">
                  <c:v>51.729354838709654</c:v>
                </c:pt>
                <c:pt idx="4184">
                  <c:v>51.833548387096748</c:v>
                </c:pt>
                <c:pt idx="4185">
                  <c:v>51.833548387096748</c:v>
                </c:pt>
                <c:pt idx="4186">
                  <c:v>51.624838709677391</c:v>
                </c:pt>
                <c:pt idx="4187">
                  <c:v>51.729354838709654</c:v>
                </c:pt>
                <c:pt idx="4188">
                  <c:v>51.833870967741909</c:v>
                </c:pt>
                <c:pt idx="4189">
                  <c:v>52.042903225806427</c:v>
                </c:pt>
                <c:pt idx="4190">
                  <c:v>52.147419354838682</c:v>
                </c:pt>
                <c:pt idx="4191">
                  <c:v>52.147419354838682</c:v>
                </c:pt>
                <c:pt idx="4192">
                  <c:v>52.043225806451581</c:v>
                </c:pt>
                <c:pt idx="4193">
                  <c:v>51.939032258064486</c:v>
                </c:pt>
                <c:pt idx="4194">
                  <c:v>51.834516129032231</c:v>
                </c:pt>
                <c:pt idx="4195">
                  <c:v>51.729999999999976</c:v>
                </c:pt>
                <c:pt idx="4196">
                  <c:v>51.520967741935451</c:v>
                </c:pt>
                <c:pt idx="4197">
                  <c:v>51.520967741935458</c:v>
                </c:pt>
                <c:pt idx="4198">
                  <c:v>51.625161290322552</c:v>
                </c:pt>
                <c:pt idx="4199">
                  <c:v>51.520967741935458</c:v>
                </c:pt>
                <c:pt idx="4200">
                  <c:v>51.416451612903202</c:v>
                </c:pt>
                <c:pt idx="4201">
                  <c:v>51.312258064516101</c:v>
                </c:pt>
                <c:pt idx="4202">
                  <c:v>51.312258064516101</c:v>
                </c:pt>
                <c:pt idx="4203">
                  <c:v>51.312258064516101</c:v>
                </c:pt>
                <c:pt idx="4204">
                  <c:v>51.416774193548363</c:v>
                </c:pt>
                <c:pt idx="4205">
                  <c:v>51.41677419354837</c:v>
                </c:pt>
                <c:pt idx="4206">
                  <c:v>51.729999999999976</c:v>
                </c:pt>
                <c:pt idx="4207">
                  <c:v>52.147741935483843</c:v>
                </c:pt>
                <c:pt idx="4208">
                  <c:v>52.043225806451581</c:v>
                </c:pt>
                <c:pt idx="4209">
                  <c:v>51.938709677419332</c:v>
                </c:pt>
                <c:pt idx="4210">
                  <c:v>51.83419354838707</c:v>
                </c:pt>
                <c:pt idx="4211">
                  <c:v>51.93870967741934</c:v>
                </c:pt>
                <c:pt idx="4212">
                  <c:v>52.147741935483857</c:v>
                </c:pt>
                <c:pt idx="4213">
                  <c:v>52.252258064516113</c:v>
                </c:pt>
                <c:pt idx="4214">
                  <c:v>52.252258064516113</c:v>
                </c:pt>
                <c:pt idx="4215">
                  <c:v>52.252258064516113</c:v>
                </c:pt>
                <c:pt idx="4216">
                  <c:v>52.252258064516106</c:v>
                </c:pt>
                <c:pt idx="4217">
                  <c:v>52.3564516129032</c:v>
                </c:pt>
                <c:pt idx="4218">
                  <c:v>52.251935483870945</c:v>
                </c:pt>
                <c:pt idx="4219">
                  <c:v>52.043225806451588</c:v>
                </c:pt>
                <c:pt idx="4220">
                  <c:v>51.729999999999976</c:v>
                </c:pt>
                <c:pt idx="4221">
                  <c:v>51.625483870967706</c:v>
                </c:pt>
                <c:pt idx="4222">
                  <c:v>51.312258064516094</c:v>
                </c:pt>
                <c:pt idx="4223">
                  <c:v>51.416451612903195</c:v>
                </c:pt>
                <c:pt idx="4224">
                  <c:v>51.416451612903195</c:v>
                </c:pt>
                <c:pt idx="4225">
                  <c:v>51.416451612903195</c:v>
                </c:pt>
                <c:pt idx="4226">
                  <c:v>51.207741935483838</c:v>
                </c:pt>
                <c:pt idx="4227">
                  <c:v>51.103548387096737</c:v>
                </c:pt>
                <c:pt idx="4228">
                  <c:v>51.208064516128999</c:v>
                </c:pt>
                <c:pt idx="4229">
                  <c:v>51.312580645161255</c:v>
                </c:pt>
                <c:pt idx="4230">
                  <c:v>51.521290322580612</c:v>
                </c:pt>
                <c:pt idx="4231">
                  <c:v>51.625806451612874</c:v>
                </c:pt>
                <c:pt idx="4232">
                  <c:v>51.834516129032231</c:v>
                </c:pt>
                <c:pt idx="4233">
                  <c:v>51.939032258064493</c:v>
                </c:pt>
                <c:pt idx="4234">
                  <c:v>52.148064516129004</c:v>
                </c:pt>
                <c:pt idx="4235">
                  <c:v>52.148064516129004</c:v>
                </c:pt>
                <c:pt idx="4236">
                  <c:v>52.357096774193529</c:v>
                </c:pt>
                <c:pt idx="4237">
                  <c:v>52.357096774193536</c:v>
                </c:pt>
                <c:pt idx="4238">
                  <c:v>52.252580645161288</c:v>
                </c:pt>
                <c:pt idx="4239">
                  <c:v>52.148387096774186</c:v>
                </c:pt>
                <c:pt idx="4240">
                  <c:v>52.148387096774186</c:v>
                </c:pt>
                <c:pt idx="4241">
                  <c:v>52.148387096774186</c:v>
                </c:pt>
                <c:pt idx="4242">
                  <c:v>52.043870967741917</c:v>
                </c:pt>
                <c:pt idx="4243">
                  <c:v>51.626129032258042</c:v>
                </c:pt>
                <c:pt idx="4244">
                  <c:v>51.417419354838685</c:v>
                </c:pt>
                <c:pt idx="4245">
                  <c:v>51.417419354838685</c:v>
                </c:pt>
                <c:pt idx="4246">
                  <c:v>51.417419354838685</c:v>
                </c:pt>
                <c:pt idx="4247">
                  <c:v>51.521935483870934</c:v>
                </c:pt>
                <c:pt idx="4248">
                  <c:v>51.626451612903189</c:v>
                </c:pt>
                <c:pt idx="4249">
                  <c:v>51.730967741935451</c:v>
                </c:pt>
                <c:pt idx="4250">
                  <c:v>51.939677419354808</c:v>
                </c:pt>
                <c:pt idx="4251">
                  <c:v>52.04387096774191</c:v>
                </c:pt>
                <c:pt idx="4252">
                  <c:v>52.148387096774165</c:v>
                </c:pt>
                <c:pt idx="4253">
                  <c:v>52.461612903225777</c:v>
                </c:pt>
                <c:pt idx="4254">
                  <c:v>52.670645161290295</c:v>
                </c:pt>
                <c:pt idx="4255">
                  <c:v>52.983870967741915</c:v>
                </c:pt>
                <c:pt idx="4256">
                  <c:v>53.08838709677417</c:v>
                </c:pt>
                <c:pt idx="4257">
                  <c:v>53.401612903225789</c:v>
                </c:pt>
                <c:pt idx="4258">
                  <c:v>53.610322580645139</c:v>
                </c:pt>
                <c:pt idx="4259">
                  <c:v>53.505806451612884</c:v>
                </c:pt>
                <c:pt idx="4260">
                  <c:v>53.401290322580628</c:v>
                </c:pt>
                <c:pt idx="4261">
                  <c:v>53.296774193548359</c:v>
                </c:pt>
                <c:pt idx="4262">
                  <c:v>53.192258064516103</c:v>
                </c:pt>
                <c:pt idx="4263">
                  <c:v>53.087741935483841</c:v>
                </c:pt>
                <c:pt idx="4264">
                  <c:v>53.192258064516103</c:v>
                </c:pt>
                <c:pt idx="4265">
                  <c:v>53.087741935483841</c:v>
                </c:pt>
                <c:pt idx="4266">
                  <c:v>52.879032258064484</c:v>
                </c:pt>
                <c:pt idx="4267">
                  <c:v>52.774516129032229</c:v>
                </c:pt>
                <c:pt idx="4268">
                  <c:v>52.879032258064484</c:v>
                </c:pt>
                <c:pt idx="4269">
                  <c:v>52.983548387096747</c:v>
                </c:pt>
                <c:pt idx="4270">
                  <c:v>53.192258064516103</c:v>
                </c:pt>
                <c:pt idx="4271">
                  <c:v>53.192258064516103</c:v>
                </c:pt>
                <c:pt idx="4272">
                  <c:v>53.505483870967716</c:v>
                </c:pt>
                <c:pt idx="4273">
                  <c:v>53.505483870967716</c:v>
                </c:pt>
                <c:pt idx="4274">
                  <c:v>53.714193548387072</c:v>
                </c:pt>
                <c:pt idx="4275">
                  <c:v>53.818387096774167</c:v>
                </c:pt>
                <c:pt idx="4276">
                  <c:v>53.714193548387065</c:v>
                </c:pt>
                <c:pt idx="4277">
                  <c:v>53.818709677419321</c:v>
                </c:pt>
                <c:pt idx="4278">
                  <c:v>53.92322580645159</c:v>
                </c:pt>
                <c:pt idx="4279">
                  <c:v>53.92322580645159</c:v>
                </c:pt>
                <c:pt idx="4280">
                  <c:v>53.818709677419328</c:v>
                </c:pt>
                <c:pt idx="4281">
                  <c:v>53.818709677419328</c:v>
                </c:pt>
                <c:pt idx="4282">
                  <c:v>53.818709677419328</c:v>
                </c:pt>
                <c:pt idx="4283">
                  <c:v>53.92322580645159</c:v>
                </c:pt>
                <c:pt idx="4284">
                  <c:v>53.92322580645159</c:v>
                </c:pt>
                <c:pt idx="4285">
                  <c:v>53.818709677419328</c:v>
                </c:pt>
                <c:pt idx="4286">
                  <c:v>53.714193548387072</c:v>
                </c:pt>
                <c:pt idx="4287">
                  <c:v>53.714193548387072</c:v>
                </c:pt>
                <c:pt idx="4288">
                  <c:v>53.71419354838708</c:v>
                </c:pt>
                <c:pt idx="4289">
                  <c:v>53.609677419354817</c:v>
                </c:pt>
                <c:pt idx="4290">
                  <c:v>53.505483870967723</c:v>
                </c:pt>
                <c:pt idx="4291">
                  <c:v>53.505483870967716</c:v>
                </c:pt>
                <c:pt idx="4292">
                  <c:v>53.401290322580614</c:v>
                </c:pt>
                <c:pt idx="4293">
                  <c:v>53.610322580645132</c:v>
                </c:pt>
                <c:pt idx="4294">
                  <c:v>53.714838709677394</c:v>
                </c:pt>
                <c:pt idx="4295">
                  <c:v>53.610322580645132</c:v>
                </c:pt>
                <c:pt idx="4296">
                  <c:v>53.819032258064489</c:v>
                </c:pt>
                <c:pt idx="4297">
                  <c:v>54.132258064516094</c:v>
                </c:pt>
                <c:pt idx="4298">
                  <c:v>54.132258064516094</c:v>
                </c:pt>
                <c:pt idx="4299">
                  <c:v>54.236451612903195</c:v>
                </c:pt>
                <c:pt idx="4300">
                  <c:v>54.027419354838678</c:v>
                </c:pt>
                <c:pt idx="4301">
                  <c:v>53.922903225806422</c:v>
                </c:pt>
                <c:pt idx="4302">
                  <c:v>54.027419354838692</c:v>
                </c:pt>
                <c:pt idx="4303">
                  <c:v>53.818709677419335</c:v>
                </c:pt>
                <c:pt idx="4304">
                  <c:v>53.923225806451605</c:v>
                </c:pt>
                <c:pt idx="4305">
                  <c:v>53.923225806451597</c:v>
                </c:pt>
                <c:pt idx="4306">
                  <c:v>53.819032258064496</c:v>
                </c:pt>
                <c:pt idx="4307">
                  <c:v>54.027741935483853</c:v>
                </c:pt>
                <c:pt idx="4308">
                  <c:v>54.132258064516108</c:v>
                </c:pt>
                <c:pt idx="4309">
                  <c:v>54.027741935483853</c:v>
                </c:pt>
                <c:pt idx="4310">
                  <c:v>54.027741935483853</c:v>
                </c:pt>
                <c:pt idx="4311">
                  <c:v>54.132258064516108</c:v>
                </c:pt>
                <c:pt idx="4312">
                  <c:v>54.236774193548364</c:v>
                </c:pt>
                <c:pt idx="4313">
                  <c:v>54.341290322580619</c:v>
                </c:pt>
                <c:pt idx="4314">
                  <c:v>54.341290322580612</c:v>
                </c:pt>
                <c:pt idx="4315">
                  <c:v>54.341290322580612</c:v>
                </c:pt>
                <c:pt idx="4316">
                  <c:v>54.445806451612874</c:v>
                </c:pt>
                <c:pt idx="4317">
                  <c:v>54.445806451612881</c:v>
                </c:pt>
                <c:pt idx="4318">
                  <c:v>54.445806451612881</c:v>
                </c:pt>
                <c:pt idx="4319">
                  <c:v>54.445806451612881</c:v>
                </c:pt>
                <c:pt idx="4320">
                  <c:v>54.550322580645137</c:v>
                </c:pt>
                <c:pt idx="4321">
                  <c:v>54.759032258064494</c:v>
                </c:pt>
                <c:pt idx="4322">
                  <c:v>54.654838709677399</c:v>
                </c:pt>
                <c:pt idx="4323">
                  <c:v>54.863548387096749</c:v>
                </c:pt>
                <c:pt idx="4324">
                  <c:v>54.759032258064494</c:v>
                </c:pt>
                <c:pt idx="4325">
                  <c:v>54.759032258064494</c:v>
                </c:pt>
                <c:pt idx="4326">
                  <c:v>54.759032258064494</c:v>
                </c:pt>
                <c:pt idx="4327">
                  <c:v>54.550322580645137</c:v>
                </c:pt>
                <c:pt idx="4328">
                  <c:v>54.445806451612874</c:v>
                </c:pt>
                <c:pt idx="4329">
                  <c:v>54.55032258064513</c:v>
                </c:pt>
                <c:pt idx="4330">
                  <c:v>54.34161290322578</c:v>
                </c:pt>
                <c:pt idx="4331">
                  <c:v>54.550645161290291</c:v>
                </c:pt>
                <c:pt idx="4332">
                  <c:v>54.655161290322546</c:v>
                </c:pt>
                <c:pt idx="4333">
                  <c:v>54.759677419354816</c:v>
                </c:pt>
                <c:pt idx="4334">
                  <c:v>54.759677419354816</c:v>
                </c:pt>
                <c:pt idx="4335">
                  <c:v>54.759677419354816</c:v>
                </c:pt>
                <c:pt idx="4336">
                  <c:v>54.864193548387071</c:v>
                </c:pt>
                <c:pt idx="4337">
                  <c:v>55.072903225806428</c:v>
                </c:pt>
                <c:pt idx="4338">
                  <c:v>55.072903225806428</c:v>
                </c:pt>
                <c:pt idx="4339">
                  <c:v>54.86387096774191</c:v>
                </c:pt>
                <c:pt idx="4340">
                  <c:v>54.759354838709655</c:v>
                </c:pt>
                <c:pt idx="4341">
                  <c:v>54.550645161290298</c:v>
                </c:pt>
                <c:pt idx="4342">
                  <c:v>54.550645161290298</c:v>
                </c:pt>
                <c:pt idx="4343">
                  <c:v>54.446129032258035</c:v>
                </c:pt>
                <c:pt idx="4344">
                  <c:v>54.341612903225773</c:v>
                </c:pt>
                <c:pt idx="4345">
                  <c:v>54.341612903225773</c:v>
                </c:pt>
                <c:pt idx="4346">
                  <c:v>54.341612903225773</c:v>
                </c:pt>
                <c:pt idx="4347">
                  <c:v>54.341612903225773</c:v>
                </c:pt>
                <c:pt idx="4348">
                  <c:v>54.341612903225773</c:v>
                </c:pt>
                <c:pt idx="4349">
                  <c:v>54.446129032258035</c:v>
                </c:pt>
                <c:pt idx="4350">
                  <c:v>54.446129032258042</c:v>
                </c:pt>
                <c:pt idx="4351">
                  <c:v>54.654838709677399</c:v>
                </c:pt>
                <c:pt idx="4352">
                  <c:v>54.654838709677399</c:v>
                </c:pt>
                <c:pt idx="4353">
                  <c:v>54.863548387096742</c:v>
                </c:pt>
                <c:pt idx="4354">
                  <c:v>54.863548387096749</c:v>
                </c:pt>
                <c:pt idx="4355">
                  <c:v>54.863548387096749</c:v>
                </c:pt>
                <c:pt idx="4356">
                  <c:v>54.863548387096749</c:v>
                </c:pt>
                <c:pt idx="4357">
                  <c:v>54.759032258064494</c:v>
                </c:pt>
                <c:pt idx="4358">
                  <c:v>54.550322580645137</c:v>
                </c:pt>
                <c:pt idx="4359">
                  <c:v>54.654838709677399</c:v>
                </c:pt>
                <c:pt idx="4360">
                  <c:v>54.550322580645137</c:v>
                </c:pt>
                <c:pt idx="4361">
                  <c:v>54.445806451612881</c:v>
                </c:pt>
                <c:pt idx="4362">
                  <c:v>54.341290322580619</c:v>
                </c:pt>
                <c:pt idx="4363">
                  <c:v>54.341290322580612</c:v>
                </c:pt>
                <c:pt idx="4364">
                  <c:v>54.341290322580612</c:v>
                </c:pt>
                <c:pt idx="4365">
                  <c:v>54.445806451612874</c:v>
                </c:pt>
                <c:pt idx="4366">
                  <c:v>54.654516129032224</c:v>
                </c:pt>
                <c:pt idx="4367">
                  <c:v>54.759032258064494</c:v>
                </c:pt>
                <c:pt idx="4368">
                  <c:v>54.967741935483851</c:v>
                </c:pt>
                <c:pt idx="4369">
                  <c:v>55.176451612903207</c:v>
                </c:pt>
                <c:pt idx="4370">
                  <c:v>55.176451612903207</c:v>
                </c:pt>
                <c:pt idx="4371">
                  <c:v>55.28096774193547</c:v>
                </c:pt>
                <c:pt idx="4372">
                  <c:v>55.594193548387075</c:v>
                </c:pt>
                <c:pt idx="4373">
                  <c:v>55.594193548387075</c:v>
                </c:pt>
                <c:pt idx="4374">
                  <c:v>55.594193548387075</c:v>
                </c:pt>
                <c:pt idx="4375">
                  <c:v>55.698709677419338</c:v>
                </c:pt>
                <c:pt idx="4376">
                  <c:v>55.594193548387075</c:v>
                </c:pt>
                <c:pt idx="4377">
                  <c:v>55.48967741935482</c:v>
                </c:pt>
                <c:pt idx="4378">
                  <c:v>55.385161290322557</c:v>
                </c:pt>
                <c:pt idx="4379">
                  <c:v>55.385161290322557</c:v>
                </c:pt>
                <c:pt idx="4380">
                  <c:v>55.280645161290295</c:v>
                </c:pt>
                <c:pt idx="4381">
                  <c:v>55.38516129032255</c:v>
                </c:pt>
                <c:pt idx="4382">
                  <c:v>55.1764516129032</c:v>
                </c:pt>
                <c:pt idx="4383">
                  <c:v>55.489677419354813</c:v>
                </c:pt>
                <c:pt idx="4384">
                  <c:v>55.594193548387068</c:v>
                </c:pt>
                <c:pt idx="4385">
                  <c:v>55.698709677419338</c:v>
                </c:pt>
                <c:pt idx="4386">
                  <c:v>55.803225806451586</c:v>
                </c:pt>
                <c:pt idx="4387">
                  <c:v>55.907741935483855</c:v>
                </c:pt>
                <c:pt idx="4388">
                  <c:v>56.220967741935461</c:v>
                </c:pt>
                <c:pt idx="4389">
                  <c:v>56.429677419354817</c:v>
                </c:pt>
                <c:pt idx="4390">
                  <c:v>56.325161290322555</c:v>
                </c:pt>
                <c:pt idx="4391">
                  <c:v>56.325161290322555</c:v>
                </c:pt>
                <c:pt idx="4392">
                  <c:v>56.42967741935481</c:v>
                </c:pt>
                <c:pt idx="4393">
                  <c:v>56.325161290322548</c:v>
                </c:pt>
                <c:pt idx="4394">
                  <c:v>56.325161290322548</c:v>
                </c:pt>
                <c:pt idx="4395">
                  <c:v>56.2206451612903</c:v>
                </c:pt>
                <c:pt idx="4396">
                  <c:v>56.2206451612903</c:v>
                </c:pt>
                <c:pt idx="4397">
                  <c:v>56.2206451612903</c:v>
                </c:pt>
                <c:pt idx="4398">
                  <c:v>56.429354838709656</c:v>
                </c:pt>
                <c:pt idx="4399">
                  <c:v>56.325161290322555</c:v>
                </c:pt>
                <c:pt idx="4400">
                  <c:v>56.220967741935461</c:v>
                </c:pt>
                <c:pt idx="4401">
                  <c:v>56.429999999999978</c:v>
                </c:pt>
                <c:pt idx="4402">
                  <c:v>56.743225806451591</c:v>
                </c:pt>
                <c:pt idx="4403">
                  <c:v>56.951935483870948</c:v>
                </c:pt>
                <c:pt idx="4404">
                  <c:v>57.056451612903203</c:v>
                </c:pt>
                <c:pt idx="4405">
                  <c:v>57.26516129032256</c:v>
                </c:pt>
                <c:pt idx="4406">
                  <c:v>57.369677419354815</c:v>
                </c:pt>
                <c:pt idx="4407">
                  <c:v>57.474193548387078</c:v>
                </c:pt>
                <c:pt idx="4408">
                  <c:v>57.683225806451595</c:v>
                </c:pt>
                <c:pt idx="4409">
                  <c:v>57.787741935483851</c:v>
                </c:pt>
                <c:pt idx="4410">
                  <c:v>57.787741935483851</c:v>
                </c:pt>
                <c:pt idx="4411">
                  <c:v>57.787741935483851</c:v>
                </c:pt>
                <c:pt idx="4412">
                  <c:v>57.683225806451595</c:v>
                </c:pt>
                <c:pt idx="4413">
                  <c:v>57.787741935483851</c:v>
                </c:pt>
                <c:pt idx="4414">
                  <c:v>57.579032258064494</c:v>
                </c:pt>
                <c:pt idx="4415">
                  <c:v>57.579032258064494</c:v>
                </c:pt>
                <c:pt idx="4416">
                  <c:v>57.474516129032239</c:v>
                </c:pt>
                <c:pt idx="4417">
                  <c:v>57.683225806451595</c:v>
                </c:pt>
                <c:pt idx="4418">
                  <c:v>57.78741935483869</c:v>
                </c:pt>
                <c:pt idx="4419">
                  <c:v>57.683225806451595</c:v>
                </c:pt>
                <c:pt idx="4420">
                  <c:v>57.891935483870945</c:v>
                </c:pt>
                <c:pt idx="4421">
                  <c:v>57.996451612903208</c:v>
                </c:pt>
                <c:pt idx="4422">
                  <c:v>58.100967741935463</c:v>
                </c:pt>
                <c:pt idx="4423">
                  <c:v>58.205483870967726</c:v>
                </c:pt>
                <c:pt idx="4424">
                  <c:v>58.309999999999981</c:v>
                </c:pt>
                <c:pt idx="4425">
                  <c:v>58.414516129032243</c:v>
                </c:pt>
                <c:pt idx="4426">
                  <c:v>58.414516129032236</c:v>
                </c:pt>
                <c:pt idx="4427">
                  <c:v>58.414516129032236</c:v>
                </c:pt>
                <c:pt idx="4428">
                  <c:v>58.101290322580617</c:v>
                </c:pt>
                <c:pt idx="4429">
                  <c:v>57.683548387096749</c:v>
                </c:pt>
                <c:pt idx="4430">
                  <c:v>57.579032258064494</c:v>
                </c:pt>
                <c:pt idx="4431">
                  <c:v>57.474516129032239</c:v>
                </c:pt>
                <c:pt idx="4432">
                  <c:v>57.578709677419333</c:v>
                </c:pt>
                <c:pt idx="4433">
                  <c:v>57.369999999999976</c:v>
                </c:pt>
                <c:pt idx="4434">
                  <c:v>57.161290322580626</c:v>
                </c:pt>
                <c:pt idx="4435">
                  <c:v>57.161290322580626</c:v>
                </c:pt>
                <c:pt idx="4436">
                  <c:v>57.161290322580626</c:v>
                </c:pt>
                <c:pt idx="4437">
                  <c:v>57.265483870967721</c:v>
                </c:pt>
                <c:pt idx="4438">
                  <c:v>57.265483870967721</c:v>
                </c:pt>
                <c:pt idx="4439">
                  <c:v>57.160967741935465</c:v>
                </c:pt>
                <c:pt idx="4440">
                  <c:v>57.160967741935465</c:v>
                </c:pt>
                <c:pt idx="4441">
                  <c:v>57.265483870967714</c:v>
                </c:pt>
                <c:pt idx="4442">
                  <c:v>57.369999999999969</c:v>
                </c:pt>
                <c:pt idx="4443">
                  <c:v>57.474516129032232</c:v>
                </c:pt>
                <c:pt idx="4444">
                  <c:v>57.474516129032232</c:v>
                </c:pt>
                <c:pt idx="4445">
                  <c:v>57.369999999999976</c:v>
                </c:pt>
                <c:pt idx="4446">
                  <c:v>57.369999999999976</c:v>
                </c:pt>
                <c:pt idx="4447">
                  <c:v>57.474516129032239</c:v>
                </c:pt>
                <c:pt idx="4448">
                  <c:v>57.369999999999976</c:v>
                </c:pt>
                <c:pt idx="4449">
                  <c:v>57.265806451612882</c:v>
                </c:pt>
                <c:pt idx="4450">
                  <c:v>57.369999999999976</c:v>
                </c:pt>
                <c:pt idx="4451">
                  <c:v>57.265806451612882</c:v>
                </c:pt>
                <c:pt idx="4452">
                  <c:v>57.369999999999976</c:v>
                </c:pt>
                <c:pt idx="4453">
                  <c:v>57.474193548387078</c:v>
                </c:pt>
                <c:pt idx="4454">
                  <c:v>57.578387096774172</c:v>
                </c:pt>
                <c:pt idx="4455">
                  <c:v>57.682903225806434</c:v>
                </c:pt>
                <c:pt idx="4456">
                  <c:v>57.682903225806434</c:v>
                </c:pt>
                <c:pt idx="4457">
                  <c:v>57.78741935483869</c:v>
                </c:pt>
                <c:pt idx="4458">
                  <c:v>57.78741935483869</c:v>
                </c:pt>
                <c:pt idx="4459">
                  <c:v>57.891935483870945</c:v>
                </c:pt>
                <c:pt idx="4460">
                  <c:v>58.100967741935456</c:v>
                </c:pt>
                <c:pt idx="4461">
                  <c:v>58.205483870967718</c:v>
                </c:pt>
                <c:pt idx="4462">
                  <c:v>58.414193548387075</c:v>
                </c:pt>
                <c:pt idx="4463">
                  <c:v>58.414193548387082</c:v>
                </c:pt>
                <c:pt idx="4464">
                  <c:v>58.518387096774177</c:v>
                </c:pt>
                <c:pt idx="4465">
                  <c:v>58.622580645161271</c:v>
                </c:pt>
                <c:pt idx="4466">
                  <c:v>58.831290322580628</c:v>
                </c:pt>
                <c:pt idx="4467">
                  <c:v>58.935806451612891</c:v>
                </c:pt>
                <c:pt idx="4468">
                  <c:v>58.831612903225789</c:v>
                </c:pt>
                <c:pt idx="4469">
                  <c:v>58.935806451612891</c:v>
                </c:pt>
                <c:pt idx="4470">
                  <c:v>58.935806451612891</c:v>
                </c:pt>
                <c:pt idx="4471">
                  <c:v>58.935806451612891</c:v>
                </c:pt>
                <c:pt idx="4472">
                  <c:v>58.935806451612891</c:v>
                </c:pt>
                <c:pt idx="4473">
                  <c:v>58.935806451612883</c:v>
                </c:pt>
                <c:pt idx="4474">
                  <c:v>58.935806451612891</c:v>
                </c:pt>
                <c:pt idx="4475">
                  <c:v>58.935806451612883</c:v>
                </c:pt>
                <c:pt idx="4476">
                  <c:v>59.144516129032233</c:v>
                </c:pt>
                <c:pt idx="4477">
                  <c:v>59.144516129032233</c:v>
                </c:pt>
                <c:pt idx="4478">
                  <c:v>59.248709677419335</c:v>
                </c:pt>
                <c:pt idx="4479">
                  <c:v>59.248709677419335</c:v>
                </c:pt>
                <c:pt idx="4480">
                  <c:v>59.248709677419342</c:v>
                </c:pt>
                <c:pt idx="4481">
                  <c:v>59.248709677419342</c:v>
                </c:pt>
                <c:pt idx="4482">
                  <c:v>59.248709677419342</c:v>
                </c:pt>
                <c:pt idx="4483">
                  <c:v>59.144516129032247</c:v>
                </c:pt>
                <c:pt idx="4484">
                  <c:v>59.040322580645146</c:v>
                </c:pt>
                <c:pt idx="4485">
                  <c:v>59.040322580645146</c:v>
                </c:pt>
                <c:pt idx="4486">
                  <c:v>59.144516129032247</c:v>
                </c:pt>
                <c:pt idx="4487">
                  <c:v>59.144516129032233</c:v>
                </c:pt>
                <c:pt idx="4488">
                  <c:v>59.144516129032233</c:v>
                </c:pt>
                <c:pt idx="4489">
                  <c:v>59.248709677419335</c:v>
                </c:pt>
                <c:pt idx="4490">
                  <c:v>59.666129032258048</c:v>
                </c:pt>
                <c:pt idx="4491">
                  <c:v>59.874838709677398</c:v>
                </c:pt>
                <c:pt idx="4492">
                  <c:v>59.9790322580645</c:v>
                </c:pt>
                <c:pt idx="4493">
                  <c:v>59.9790322580645</c:v>
                </c:pt>
                <c:pt idx="4494">
                  <c:v>60.187741935483857</c:v>
                </c:pt>
                <c:pt idx="4495">
                  <c:v>60.187741935483864</c:v>
                </c:pt>
                <c:pt idx="4496">
                  <c:v>60.187741935483864</c:v>
                </c:pt>
                <c:pt idx="4497">
                  <c:v>59.979032258064507</c:v>
                </c:pt>
                <c:pt idx="4498">
                  <c:v>59.874516129032244</c:v>
                </c:pt>
                <c:pt idx="4499">
                  <c:v>59.874516129032244</c:v>
                </c:pt>
                <c:pt idx="4500">
                  <c:v>59.874516129032244</c:v>
                </c:pt>
                <c:pt idx="4501">
                  <c:v>60.083225806451594</c:v>
                </c:pt>
                <c:pt idx="4502">
                  <c:v>60.187419354838696</c:v>
                </c:pt>
                <c:pt idx="4503">
                  <c:v>60.29161290322579</c:v>
                </c:pt>
                <c:pt idx="4504">
                  <c:v>60.500322580645147</c:v>
                </c:pt>
                <c:pt idx="4505">
                  <c:v>60.709032258064504</c:v>
                </c:pt>
                <c:pt idx="4506">
                  <c:v>60.709032258064511</c:v>
                </c:pt>
                <c:pt idx="4507">
                  <c:v>60.604838709677409</c:v>
                </c:pt>
                <c:pt idx="4508">
                  <c:v>60.500322580645147</c:v>
                </c:pt>
                <c:pt idx="4509">
                  <c:v>60.396129032258052</c:v>
                </c:pt>
                <c:pt idx="4510">
                  <c:v>60.291935483870951</c:v>
                </c:pt>
                <c:pt idx="4511">
                  <c:v>60.291935483870951</c:v>
                </c:pt>
                <c:pt idx="4512">
                  <c:v>60.291935483870951</c:v>
                </c:pt>
                <c:pt idx="4513">
                  <c:v>60.396129032258052</c:v>
                </c:pt>
                <c:pt idx="4514">
                  <c:v>60.500322580645147</c:v>
                </c:pt>
                <c:pt idx="4515">
                  <c:v>60.604516129032241</c:v>
                </c:pt>
                <c:pt idx="4516">
                  <c:v>60.604516129032241</c:v>
                </c:pt>
                <c:pt idx="4517">
                  <c:v>60.604516129032241</c:v>
                </c:pt>
                <c:pt idx="4518">
                  <c:v>60.708709677419343</c:v>
                </c:pt>
                <c:pt idx="4519">
                  <c:v>60.812903225806437</c:v>
                </c:pt>
                <c:pt idx="4520">
                  <c:v>60.812903225806437</c:v>
                </c:pt>
                <c:pt idx="4521">
                  <c:v>60.60419354838708</c:v>
                </c:pt>
                <c:pt idx="4522">
                  <c:v>60.499677419354825</c:v>
                </c:pt>
                <c:pt idx="4523">
                  <c:v>60.499677419354825</c:v>
                </c:pt>
                <c:pt idx="4524">
                  <c:v>60.499677419354825</c:v>
                </c:pt>
                <c:pt idx="4525">
                  <c:v>60.290967741935468</c:v>
                </c:pt>
                <c:pt idx="4526">
                  <c:v>60.290967741935468</c:v>
                </c:pt>
                <c:pt idx="4527">
                  <c:v>60.39548387096773</c:v>
                </c:pt>
                <c:pt idx="4528">
                  <c:v>60.499677419354825</c:v>
                </c:pt>
                <c:pt idx="4529">
                  <c:v>60.499677419354825</c:v>
                </c:pt>
                <c:pt idx="4530">
                  <c:v>60.603870967741919</c:v>
                </c:pt>
                <c:pt idx="4531">
                  <c:v>60.603870967741919</c:v>
                </c:pt>
                <c:pt idx="4532">
                  <c:v>60.812580645161283</c:v>
                </c:pt>
                <c:pt idx="4533">
                  <c:v>60.917096774193546</c:v>
                </c:pt>
                <c:pt idx="4534">
                  <c:v>61.125806451612895</c:v>
                </c:pt>
                <c:pt idx="4535">
                  <c:v>61.125806451612895</c:v>
                </c:pt>
                <c:pt idx="4536">
                  <c:v>61.021290322580633</c:v>
                </c:pt>
                <c:pt idx="4537">
                  <c:v>61.125483870967727</c:v>
                </c:pt>
                <c:pt idx="4538">
                  <c:v>61.229677419354829</c:v>
                </c:pt>
                <c:pt idx="4539">
                  <c:v>61.438387096774186</c:v>
                </c:pt>
                <c:pt idx="4540">
                  <c:v>61.438387096774186</c:v>
                </c:pt>
                <c:pt idx="4541">
                  <c:v>61.54258064516128</c:v>
                </c:pt>
                <c:pt idx="4542">
                  <c:v>61.751290322580637</c:v>
                </c:pt>
                <c:pt idx="4543">
                  <c:v>61.855806451612892</c:v>
                </c:pt>
                <c:pt idx="4544">
                  <c:v>61.960322580645155</c:v>
                </c:pt>
                <c:pt idx="4545">
                  <c:v>61.960322580645155</c:v>
                </c:pt>
                <c:pt idx="4546">
                  <c:v>62.064838709677403</c:v>
                </c:pt>
                <c:pt idx="4547">
                  <c:v>62.169354838709673</c:v>
                </c:pt>
                <c:pt idx="4548">
                  <c:v>62.273870967741921</c:v>
                </c:pt>
                <c:pt idx="4549">
                  <c:v>62.482580645161285</c:v>
                </c:pt>
                <c:pt idx="4550">
                  <c:v>62.482580645161285</c:v>
                </c:pt>
                <c:pt idx="4551">
                  <c:v>62.795806451612897</c:v>
                </c:pt>
                <c:pt idx="4552">
                  <c:v>62.90032258064516</c:v>
                </c:pt>
                <c:pt idx="4553">
                  <c:v>62.90032258064516</c:v>
                </c:pt>
                <c:pt idx="4554">
                  <c:v>62.900322580645152</c:v>
                </c:pt>
                <c:pt idx="4555">
                  <c:v>62.90032258064516</c:v>
                </c:pt>
                <c:pt idx="4556">
                  <c:v>62.90032258064516</c:v>
                </c:pt>
                <c:pt idx="4557">
                  <c:v>62.796129032258058</c:v>
                </c:pt>
                <c:pt idx="4558">
                  <c:v>62.796129032258058</c:v>
                </c:pt>
                <c:pt idx="4559">
                  <c:v>62.900645161290321</c:v>
                </c:pt>
                <c:pt idx="4560">
                  <c:v>63.005161290322576</c:v>
                </c:pt>
                <c:pt idx="4561">
                  <c:v>63.109677419354824</c:v>
                </c:pt>
                <c:pt idx="4562">
                  <c:v>63.214193548387087</c:v>
                </c:pt>
                <c:pt idx="4563">
                  <c:v>63.00548387096773</c:v>
                </c:pt>
                <c:pt idx="4564">
                  <c:v>63.005483870967737</c:v>
                </c:pt>
                <c:pt idx="4565">
                  <c:v>62.901290322580643</c:v>
                </c:pt>
                <c:pt idx="4566">
                  <c:v>63.005483870967737</c:v>
                </c:pt>
                <c:pt idx="4567">
                  <c:v>63.214193548387094</c:v>
                </c:pt>
                <c:pt idx="4568">
                  <c:v>63.214193548387094</c:v>
                </c:pt>
                <c:pt idx="4569">
                  <c:v>63.422903225806451</c:v>
                </c:pt>
                <c:pt idx="4570">
                  <c:v>63.422903225806451</c:v>
                </c:pt>
                <c:pt idx="4571">
                  <c:v>63.527096774193538</c:v>
                </c:pt>
                <c:pt idx="4572">
                  <c:v>63.527096774193545</c:v>
                </c:pt>
                <c:pt idx="4573">
                  <c:v>63.527096774193538</c:v>
                </c:pt>
                <c:pt idx="4574">
                  <c:v>63.422580645161283</c:v>
                </c:pt>
                <c:pt idx="4575">
                  <c:v>63.318064516129027</c:v>
                </c:pt>
                <c:pt idx="4576">
                  <c:v>63.42258064516129</c:v>
                </c:pt>
                <c:pt idx="4577">
                  <c:v>63.31806451612902</c:v>
                </c:pt>
                <c:pt idx="4578">
                  <c:v>63.31806451612902</c:v>
                </c:pt>
                <c:pt idx="4579">
                  <c:v>63.31806451612902</c:v>
                </c:pt>
                <c:pt idx="4580">
                  <c:v>63.213870967741926</c:v>
                </c:pt>
                <c:pt idx="4581">
                  <c:v>63.422580645161283</c:v>
                </c:pt>
                <c:pt idx="4582">
                  <c:v>63.318064516129027</c:v>
                </c:pt>
                <c:pt idx="4583">
                  <c:v>63.422258064516122</c:v>
                </c:pt>
                <c:pt idx="4584">
                  <c:v>63.526774193548384</c:v>
                </c:pt>
                <c:pt idx="4585">
                  <c:v>63.944516129032259</c:v>
                </c:pt>
                <c:pt idx="4586">
                  <c:v>64.049032258064514</c:v>
                </c:pt>
                <c:pt idx="4587">
                  <c:v>64.153548387096777</c:v>
                </c:pt>
                <c:pt idx="4588">
                  <c:v>64.362258064516126</c:v>
                </c:pt>
                <c:pt idx="4589">
                  <c:v>64.362258064516126</c:v>
                </c:pt>
                <c:pt idx="4590">
                  <c:v>64.257741935483878</c:v>
                </c:pt>
                <c:pt idx="4591">
                  <c:v>64.049032258064514</c:v>
                </c:pt>
                <c:pt idx="4592">
                  <c:v>63.944516129032252</c:v>
                </c:pt>
                <c:pt idx="4593">
                  <c:v>63.944516129032259</c:v>
                </c:pt>
                <c:pt idx="4594">
                  <c:v>64.049032258064514</c:v>
                </c:pt>
                <c:pt idx="4595">
                  <c:v>64.049032258064514</c:v>
                </c:pt>
                <c:pt idx="4596">
                  <c:v>64.153225806451601</c:v>
                </c:pt>
                <c:pt idx="4597">
                  <c:v>64.049032258064514</c:v>
                </c:pt>
                <c:pt idx="4598">
                  <c:v>64.049032258064514</c:v>
                </c:pt>
                <c:pt idx="4599">
                  <c:v>64.153548387096762</c:v>
                </c:pt>
                <c:pt idx="4600">
                  <c:v>64.049354838709675</c:v>
                </c:pt>
                <c:pt idx="4601">
                  <c:v>64.258064516129039</c:v>
                </c:pt>
                <c:pt idx="4602">
                  <c:v>64.362580645161287</c:v>
                </c:pt>
                <c:pt idx="4603">
                  <c:v>64.467096774193536</c:v>
                </c:pt>
                <c:pt idx="4604">
                  <c:v>64.362580645161287</c:v>
                </c:pt>
                <c:pt idx="4605">
                  <c:v>64.467096774193536</c:v>
                </c:pt>
                <c:pt idx="4606">
                  <c:v>64.467096774193536</c:v>
                </c:pt>
                <c:pt idx="4607">
                  <c:v>64.2583870967742</c:v>
                </c:pt>
                <c:pt idx="4608">
                  <c:v>64.258387096774186</c:v>
                </c:pt>
                <c:pt idx="4609">
                  <c:v>64.258387096774186</c:v>
                </c:pt>
                <c:pt idx="4610">
                  <c:v>64.258387096774186</c:v>
                </c:pt>
                <c:pt idx="4611">
                  <c:v>64.362580645161273</c:v>
                </c:pt>
                <c:pt idx="4612">
                  <c:v>64.362580645161287</c:v>
                </c:pt>
                <c:pt idx="4613">
                  <c:v>64.258387096774186</c:v>
                </c:pt>
                <c:pt idx="4614">
                  <c:v>64.258387096774186</c:v>
                </c:pt>
                <c:pt idx="4615">
                  <c:v>64.362580645161287</c:v>
                </c:pt>
                <c:pt idx="4616">
                  <c:v>64.153548387096762</c:v>
                </c:pt>
                <c:pt idx="4617">
                  <c:v>64.362258064516126</c:v>
                </c:pt>
                <c:pt idx="4618">
                  <c:v>64.362258064516126</c:v>
                </c:pt>
                <c:pt idx="4619">
                  <c:v>64.362258064516126</c:v>
                </c:pt>
                <c:pt idx="4620">
                  <c:v>64.362258064516126</c:v>
                </c:pt>
                <c:pt idx="4621">
                  <c:v>64.466774193548389</c:v>
                </c:pt>
                <c:pt idx="4622">
                  <c:v>64.675483870967739</c:v>
                </c:pt>
                <c:pt idx="4623">
                  <c:v>64.78</c:v>
                </c:pt>
                <c:pt idx="4624">
                  <c:v>64.78</c:v>
                </c:pt>
                <c:pt idx="4625">
                  <c:v>64.78</c:v>
                </c:pt>
                <c:pt idx="4626">
                  <c:v>64.78</c:v>
                </c:pt>
                <c:pt idx="4627">
                  <c:v>64.6758064516129</c:v>
                </c:pt>
                <c:pt idx="4628">
                  <c:v>64.6758064516129</c:v>
                </c:pt>
                <c:pt idx="4629">
                  <c:v>64.6758064516129</c:v>
                </c:pt>
                <c:pt idx="4630">
                  <c:v>64.78</c:v>
                </c:pt>
                <c:pt idx="4631">
                  <c:v>64.884193548387088</c:v>
                </c:pt>
                <c:pt idx="4632">
                  <c:v>64.78</c:v>
                </c:pt>
                <c:pt idx="4633">
                  <c:v>64.884193548387103</c:v>
                </c:pt>
                <c:pt idx="4634">
                  <c:v>64.98838709677419</c:v>
                </c:pt>
                <c:pt idx="4635">
                  <c:v>65.301612903225816</c:v>
                </c:pt>
                <c:pt idx="4636">
                  <c:v>65.510322580645166</c:v>
                </c:pt>
                <c:pt idx="4637">
                  <c:v>65.823548387096778</c:v>
                </c:pt>
                <c:pt idx="4638">
                  <c:v>65.927741935483866</c:v>
                </c:pt>
                <c:pt idx="4639">
                  <c:v>66.032258064516128</c:v>
                </c:pt>
                <c:pt idx="4640">
                  <c:v>66.032258064516128</c:v>
                </c:pt>
                <c:pt idx="4641">
                  <c:v>66.032258064516128</c:v>
                </c:pt>
                <c:pt idx="4642">
                  <c:v>65.928064516129027</c:v>
                </c:pt>
                <c:pt idx="4643">
                  <c:v>65.928064516129027</c:v>
                </c:pt>
                <c:pt idx="4644">
                  <c:v>66.032258064516128</c:v>
                </c:pt>
                <c:pt idx="4645">
                  <c:v>65.823548387096778</c:v>
                </c:pt>
                <c:pt idx="4646">
                  <c:v>65.614838709677414</c:v>
                </c:pt>
                <c:pt idx="4647">
                  <c:v>65.510645161290327</c:v>
                </c:pt>
                <c:pt idx="4648">
                  <c:v>65.406129032258065</c:v>
                </c:pt>
                <c:pt idx="4649">
                  <c:v>65.510322580645166</c:v>
                </c:pt>
                <c:pt idx="4650">
                  <c:v>65.614516129032253</c:v>
                </c:pt>
                <c:pt idx="4651">
                  <c:v>65.718709677419355</c:v>
                </c:pt>
                <c:pt idx="4652">
                  <c:v>65.822903225806456</c:v>
                </c:pt>
                <c:pt idx="4653">
                  <c:v>66.136129032258054</c:v>
                </c:pt>
                <c:pt idx="4654">
                  <c:v>66.344838709677418</c:v>
                </c:pt>
                <c:pt idx="4655">
                  <c:v>66.44903225806452</c:v>
                </c:pt>
                <c:pt idx="4656">
                  <c:v>66.553225806451621</c:v>
                </c:pt>
                <c:pt idx="4657">
                  <c:v>66.761935483870971</c:v>
                </c:pt>
                <c:pt idx="4658">
                  <c:v>66.866129032258058</c:v>
                </c:pt>
                <c:pt idx="4659">
                  <c:v>66.97032258064516</c:v>
                </c:pt>
                <c:pt idx="4660">
                  <c:v>66.97032258064516</c:v>
                </c:pt>
                <c:pt idx="4661">
                  <c:v>66.866129032258073</c:v>
                </c:pt>
                <c:pt idx="4662">
                  <c:v>66.761935483870985</c:v>
                </c:pt>
                <c:pt idx="4663">
                  <c:v>66.866129032258058</c:v>
                </c:pt>
                <c:pt idx="4664">
                  <c:v>66.970645161290321</c:v>
                </c:pt>
                <c:pt idx="4665">
                  <c:v>67.179677419354846</c:v>
                </c:pt>
                <c:pt idx="4666">
                  <c:v>66.970967741935496</c:v>
                </c:pt>
                <c:pt idx="4667">
                  <c:v>66.866451612903234</c:v>
                </c:pt>
                <c:pt idx="4668">
                  <c:v>66.761935483870971</c:v>
                </c:pt>
                <c:pt idx="4669">
                  <c:v>66.970645161290321</c:v>
                </c:pt>
                <c:pt idx="4670">
                  <c:v>67.179354838709671</c:v>
                </c:pt>
                <c:pt idx="4671">
                  <c:v>67.388064516129035</c:v>
                </c:pt>
                <c:pt idx="4672">
                  <c:v>67.492258064516136</c:v>
                </c:pt>
                <c:pt idx="4673">
                  <c:v>67.596451612903238</c:v>
                </c:pt>
                <c:pt idx="4674">
                  <c:v>67.492258064516136</c:v>
                </c:pt>
                <c:pt idx="4675">
                  <c:v>67.492258064516136</c:v>
                </c:pt>
                <c:pt idx="4676">
                  <c:v>67.700967741935486</c:v>
                </c:pt>
                <c:pt idx="4677">
                  <c:v>67.90967741935485</c:v>
                </c:pt>
                <c:pt idx="4678">
                  <c:v>68.013870967741937</c:v>
                </c:pt>
                <c:pt idx="4679">
                  <c:v>68.013870967741937</c:v>
                </c:pt>
                <c:pt idx="4680">
                  <c:v>68.1183870967742</c:v>
                </c:pt>
                <c:pt idx="4681">
                  <c:v>68.1183870967742</c:v>
                </c:pt>
                <c:pt idx="4682">
                  <c:v>68.222903225806462</c:v>
                </c:pt>
                <c:pt idx="4683">
                  <c:v>68.118709677419361</c:v>
                </c:pt>
                <c:pt idx="4684">
                  <c:v>67.90967741935485</c:v>
                </c:pt>
                <c:pt idx="4685">
                  <c:v>67.90967741935485</c:v>
                </c:pt>
                <c:pt idx="4686">
                  <c:v>67.909677419354836</c:v>
                </c:pt>
                <c:pt idx="4687">
                  <c:v>67.909677419354836</c:v>
                </c:pt>
                <c:pt idx="4688">
                  <c:v>67.909677419354836</c:v>
                </c:pt>
                <c:pt idx="4689">
                  <c:v>67.805483870967748</c:v>
                </c:pt>
                <c:pt idx="4690">
                  <c:v>67.805483870967748</c:v>
                </c:pt>
                <c:pt idx="4691">
                  <c:v>67.805483870967748</c:v>
                </c:pt>
                <c:pt idx="4692">
                  <c:v>67.90967741935485</c:v>
                </c:pt>
                <c:pt idx="4693">
                  <c:v>68.1183870967742</c:v>
                </c:pt>
                <c:pt idx="4694">
                  <c:v>68.014193548387098</c:v>
                </c:pt>
                <c:pt idx="4695">
                  <c:v>67.90967741935485</c:v>
                </c:pt>
                <c:pt idx="4696">
                  <c:v>67.596451612903238</c:v>
                </c:pt>
                <c:pt idx="4697">
                  <c:v>67.596451612903238</c:v>
                </c:pt>
                <c:pt idx="4698">
                  <c:v>67.596451612903238</c:v>
                </c:pt>
                <c:pt idx="4699">
                  <c:v>67.700967741935486</c:v>
                </c:pt>
                <c:pt idx="4700">
                  <c:v>67.700967741935486</c:v>
                </c:pt>
                <c:pt idx="4701">
                  <c:v>67.596451612903223</c:v>
                </c:pt>
                <c:pt idx="4702">
                  <c:v>67.596451612903238</c:v>
                </c:pt>
                <c:pt idx="4703">
                  <c:v>67.805483870967748</c:v>
                </c:pt>
                <c:pt idx="4704">
                  <c:v>67.805483870967748</c:v>
                </c:pt>
                <c:pt idx="4705">
                  <c:v>68.014193548387098</c:v>
                </c:pt>
                <c:pt idx="4706">
                  <c:v>68.014193548387098</c:v>
                </c:pt>
                <c:pt idx="4707">
                  <c:v>68.118709677419346</c:v>
                </c:pt>
                <c:pt idx="4708">
                  <c:v>68.118709677419346</c:v>
                </c:pt>
                <c:pt idx="4709">
                  <c:v>68.014516129032273</c:v>
                </c:pt>
                <c:pt idx="4710">
                  <c:v>67.910322580645172</c:v>
                </c:pt>
                <c:pt idx="4711">
                  <c:v>67.701612903225822</c:v>
                </c:pt>
                <c:pt idx="4712">
                  <c:v>67.701612903225808</c:v>
                </c:pt>
                <c:pt idx="4713">
                  <c:v>67.701612903225808</c:v>
                </c:pt>
                <c:pt idx="4714">
                  <c:v>67.910322580645158</c:v>
                </c:pt>
                <c:pt idx="4715">
                  <c:v>68.01483870967742</c:v>
                </c:pt>
                <c:pt idx="4716">
                  <c:v>68.01483870967742</c:v>
                </c:pt>
                <c:pt idx="4717">
                  <c:v>68.223870967741931</c:v>
                </c:pt>
                <c:pt idx="4718">
                  <c:v>68.432903225806456</c:v>
                </c:pt>
                <c:pt idx="4719">
                  <c:v>68.432903225806456</c:v>
                </c:pt>
                <c:pt idx="4720">
                  <c:v>68.64161290322582</c:v>
                </c:pt>
                <c:pt idx="4721">
                  <c:v>68.746129032258068</c:v>
                </c:pt>
                <c:pt idx="4722">
                  <c:v>68.746129032258068</c:v>
                </c:pt>
                <c:pt idx="4723">
                  <c:v>68.746129032258068</c:v>
                </c:pt>
                <c:pt idx="4724">
                  <c:v>68.746129032258068</c:v>
                </c:pt>
                <c:pt idx="4725">
                  <c:v>68.954838709677432</c:v>
                </c:pt>
                <c:pt idx="4726">
                  <c:v>68.954838709677418</c:v>
                </c:pt>
                <c:pt idx="4727">
                  <c:v>69.163548387096782</c:v>
                </c:pt>
                <c:pt idx="4728">
                  <c:v>69.267741935483869</c:v>
                </c:pt>
                <c:pt idx="4729">
                  <c:v>69.163548387096782</c:v>
                </c:pt>
                <c:pt idx="4730">
                  <c:v>68.954838709677432</c:v>
                </c:pt>
                <c:pt idx="4731">
                  <c:v>69.05935483870968</c:v>
                </c:pt>
                <c:pt idx="4732">
                  <c:v>69.163870967741943</c:v>
                </c:pt>
                <c:pt idx="4733">
                  <c:v>69.268387096774205</c:v>
                </c:pt>
                <c:pt idx="4734">
                  <c:v>69.268387096774205</c:v>
                </c:pt>
                <c:pt idx="4735">
                  <c:v>69.477419354838702</c:v>
                </c:pt>
                <c:pt idx="4736">
                  <c:v>69.477419354838716</c:v>
                </c:pt>
                <c:pt idx="4737">
                  <c:v>69.581935483870978</c:v>
                </c:pt>
                <c:pt idx="4738">
                  <c:v>69.686451612903227</c:v>
                </c:pt>
                <c:pt idx="4739">
                  <c:v>69.790967741935503</c:v>
                </c:pt>
                <c:pt idx="4740">
                  <c:v>69.999677419354853</c:v>
                </c:pt>
                <c:pt idx="4741">
                  <c:v>70.208387096774203</c:v>
                </c:pt>
                <c:pt idx="4742">
                  <c:v>70.417096774193553</c:v>
                </c:pt>
                <c:pt idx="4743">
                  <c:v>70.521612903225815</c:v>
                </c:pt>
                <c:pt idx="4744">
                  <c:v>70.521612903225815</c:v>
                </c:pt>
                <c:pt idx="4745">
                  <c:v>70.521612903225829</c:v>
                </c:pt>
                <c:pt idx="4746">
                  <c:v>70.417096774193553</c:v>
                </c:pt>
                <c:pt idx="4747">
                  <c:v>70.417096774193553</c:v>
                </c:pt>
                <c:pt idx="4748">
                  <c:v>70.208064516129028</c:v>
                </c:pt>
                <c:pt idx="4749">
                  <c:v>70.208064516129028</c:v>
                </c:pt>
                <c:pt idx="4750">
                  <c:v>70.208064516129042</c:v>
                </c:pt>
                <c:pt idx="4751">
                  <c:v>70.208064516129042</c:v>
                </c:pt>
                <c:pt idx="4752">
                  <c:v>70.208064516129042</c:v>
                </c:pt>
                <c:pt idx="4753">
                  <c:v>70.625806451612917</c:v>
                </c:pt>
                <c:pt idx="4754">
                  <c:v>70.939032258064515</c:v>
                </c:pt>
                <c:pt idx="4755">
                  <c:v>70.939032258064515</c:v>
                </c:pt>
                <c:pt idx="4756">
                  <c:v>71.043548387096777</c:v>
                </c:pt>
                <c:pt idx="4757">
                  <c:v>71.14806451612904</c:v>
                </c:pt>
                <c:pt idx="4758">
                  <c:v>71.148064516129054</c:v>
                </c:pt>
                <c:pt idx="4759">
                  <c:v>71.252580645161302</c:v>
                </c:pt>
                <c:pt idx="4760">
                  <c:v>71.461290322580666</c:v>
                </c:pt>
                <c:pt idx="4761">
                  <c:v>71.565483870967753</c:v>
                </c:pt>
                <c:pt idx="4762">
                  <c:v>71.565483870967753</c:v>
                </c:pt>
                <c:pt idx="4763">
                  <c:v>71.565483870967753</c:v>
                </c:pt>
                <c:pt idx="4764">
                  <c:v>71.460967741935491</c:v>
                </c:pt>
                <c:pt idx="4765">
                  <c:v>71.356451612903228</c:v>
                </c:pt>
                <c:pt idx="4766">
                  <c:v>71.25193548387098</c:v>
                </c:pt>
                <c:pt idx="4767">
                  <c:v>71.356451612903228</c:v>
                </c:pt>
                <c:pt idx="4768">
                  <c:v>71.460967741935477</c:v>
                </c:pt>
                <c:pt idx="4769">
                  <c:v>71.460967741935477</c:v>
                </c:pt>
                <c:pt idx="4770">
                  <c:v>71.565483870967739</c:v>
                </c:pt>
                <c:pt idx="4771">
                  <c:v>71.878709677419366</c:v>
                </c:pt>
                <c:pt idx="4772">
                  <c:v>72.087419354838715</c:v>
                </c:pt>
                <c:pt idx="4773">
                  <c:v>72.087419354838715</c:v>
                </c:pt>
                <c:pt idx="4774">
                  <c:v>72.191935483870978</c:v>
                </c:pt>
                <c:pt idx="4775">
                  <c:v>72.400645161290328</c:v>
                </c:pt>
                <c:pt idx="4776">
                  <c:v>72.400645161290328</c:v>
                </c:pt>
                <c:pt idx="4777">
                  <c:v>72.50516129032259</c:v>
                </c:pt>
                <c:pt idx="4778">
                  <c:v>72.50516129032259</c:v>
                </c:pt>
                <c:pt idx="4779">
                  <c:v>72.50516129032259</c:v>
                </c:pt>
                <c:pt idx="4780">
                  <c:v>72.400645161290328</c:v>
                </c:pt>
                <c:pt idx="4781">
                  <c:v>72.400645161290342</c:v>
                </c:pt>
                <c:pt idx="4782">
                  <c:v>72.400645161290342</c:v>
                </c:pt>
                <c:pt idx="4783">
                  <c:v>72.50516129032259</c:v>
                </c:pt>
                <c:pt idx="4784">
                  <c:v>72.400645161290328</c:v>
                </c:pt>
                <c:pt idx="4785">
                  <c:v>72.191935483870978</c:v>
                </c:pt>
                <c:pt idx="4786">
                  <c:v>72.296451612903226</c:v>
                </c:pt>
                <c:pt idx="4787">
                  <c:v>72.296451612903226</c:v>
                </c:pt>
                <c:pt idx="4788">
                  <c:v>72.505161290322576</c:v>
                </c:pt>
                <c:pt idx="4789">
                  <c:v>72.71387096774194</c:v>
                </c:pt>
                <c:pt idx="4790">
                  <c:v>72.92258064516129</c:v>
                </c:pt>
                <c:pt idx="4791">
                  <c:v>73.027096774193552</c:v>
                </c:pt>
                <c:pt idx="4792">
                  <c:v>73.131612903225815</c:v>
                </c:pt>
                <c:pt idx="4793">
                  <c:v>73.131612903225815</c:v>
                </c:pt>
                <c:pt idx="4794">
                  <c:v>73.131612903225815</c:v>
                </c:pt>
                <c:pt idx="4795">
                  <c:v>73.131612903225815</c:v>
                </c:pt>
                <c:pt idx="4796">
                  <c:v>73.236129032258063</c:v>
                </c:pt>
                <c:pt idx="4797">
                  <c:v>73.236129032258063</c:v>
                </c:pt>
                <c:pt idx="4798">
                  <c:v>73.236129032258063</c:v>
                </c:pt>
                <c:pt idx="4799">
                  <c:v>73.236129032258063</c:v>
                </c:pt>
                <c:pt idx="4800">
                  <c:v>73.34032258064515</c:v>
                </c:pt>
                <c:pt idx="4801">
                  <c:v>73.34032258064515</c:v>
                </c:pt>
                <c:pt idx="4802">
                  <c:v>73.1316129032258</c:v>
                </c:pt>
                <c:pt idx="4803">
                  <c:v>73.027419354838713</c:v>
                </c:pt>
                <c:pt idx="4804">
                  <c:v>73.34064516129034</c:v>
                </c:pt>
                <c:pt idx="4805">
                  <c:v>73.549354838709704</c:v>
                </c:pt>
                <c:pt idx="4806">
                  <c:v>73.445161290322588</c:v>
                </c:pt>
                <c:pt idx="4807">
                  <c:v>73.653870967741938</c:v>
                </c:pt>
                <c:pt idx="4808">
                  <c:v>73.758387096774186</c:v>
                </c:pt>
                <c:pt idx="4809">
                  <c:v>73.96709677419355</c:v>
                </c:pt>
                <c:pt idx="4810">
                  <c:v>74.176129032258061</c:v>
                </c:pt>
                <c:pt idx="4811">
                  <c:v>74.280645161290323</c:v>
                </c:pt>
                <c:pt idx="4812">
                  <c:v>74.385161290322586</c:v>
                </c:pt>
                <c:pt idx="4813">
                  <c:v>74.489677419354834</c:v>
                </c:pt>
                <c:pt idx="4814">
                  <c:v>74.489677419354834</c:v>
                </c:pt>
                <c:pt idx="4815">
                  <c:v>74.385483870967732</c:v>
                </c:pt>
                <c:pt idx="4816">
                  <c:v>74.489999999999995</c:v>
                </c:pt>
                <c:pt idx="4817">
                  <c:v>74.489999999999995</c:v>
                </c:pt>
                <c:pt idx="4818">
                  <c:v>74.698709677419359</c:v>
                </c:pt>
                <c:pt idx="4819">
                  <c:v>74.594516129032272</c:v>
                </c:pt>
                <c:pt idx="4820">
                  <c:v>74.594516129032272</c:v>
                </c:pt>
                <c:pt idx="4821">
                  <c:v>74.594516129032257</c:v>
                </c:pt>
                <c:pt idx="4822">
                  <c:v>74.698709677419345</c:v>
                </c:pt>
                <c:pt idx="4823">
                  <c:v>74.907419354838709</c:v>
                </c:pt>
                <c:pt idx="4824">
                  <c:v>75.011935483870971</c:v>
                </c:pt>
                <c:pt idx="4825">
                  <c:v>75.220645161290321</c:v>
                </c:pt>
                <c:pt idx="4826">
                  <c:v>75.325161290322583</c:v>
                </c:pt>
                <c:pt idx="4827">
                  <c:v>75.429354838709671</c:v>
                </c:pt>
                <c:pt idx="4828">
                  <c:v>75.533870967741947</c:v>
                </c:pt>
                <c:pt idx="4829">
                  <c:v>75.533870967741947</c:v>
                </c:pt>
                <c:pt idx="4830">
                  <c:v>75.533870967741947</c:v>
                </c:pt>
                <c:pt idx="4831">
                  <c:v>75.429677419354846</c:v>
                </c:pt>
                <c:pt idx="4832">
                  <c:v>75.429677419354832</c:v>
                </c:pt>
                <c:pt idx="4833">
                  <c:v>75.429677419354846</c:v>
                </c:pt>
                <c:pt idx="4834">
                  <c:v>75.325161290322583</c:v>
                </c:pt>
                <c:pt idx="4835">
                  <c:v>75.220645161290321</c:v>
                </c:pt>
                <c:pt idx="4836">
                  <c:v>75.011935483870985</c:v>
                </c:pt>
                <c:pt idx="4837">
                  <c:v>75.011935483870971</c:v>
                </c:pt>
                <c:pt idx="4838">
                  <c:v>74.90774193548387</c:v>
                </c:pt>
                <c:pt idx="4839">
                  <c:v>75.116451612903234</c:v>
                </c:pt>
                <c:pt idx="4840">
                  <c:v>75.116451612903234</c:v>
                </c:pt>
                <c:pt idx="4841">
                  <c:v>75.220645161290321</c:v>
                </c:pt>
                <c:pt idx="4842">
                  <c:v>75.220645161290321</c:v>
                </c:pt>
                <c:pt idx="4843">
                  <c:v>75.220645161290321</c:v>
                </c:pt>
                <c:pt idx="4844">
                  <c:v>75.324838709677422</c:v>
                </c:pt>
                <c:pt idx="4845">
                  <c:v>75.324838709677422</c:v>
                </c:pt>
                <c:pt idx="4846">
                  <c:v>75.324838709677422</c:v>
                </c:pt>
                <c:pt idx="4847">
                  <c:v>75.324838709677408</c:v>
                </c:pt>
                <c:pt idx="4848">
                  <c:v>75.22032258064516</c:v>
                </c:pt>
                <c:pt idx="4849">
                  <c:v>75.01161290322581</c:v>
                </c:pt>
                <c:pt idx="4850">
                  <c:v>75.220322580645174</c:v>
                </c:pt>
                <c:pt idx="4851">
                  <c:v>75.220322580645174</c:v>
                </c:pt>
                <c:pt idx="4852">
                  <c:v>75.22032258064516</c:v>
                </c:pt>
                <c:pt idx="4853">
                  <c:v>75.22032258064516</c:v>
                </c:pt>
                <c:pt idx="4854">
                  <c:v>75.22032258064516</c:v>
                </c:pt>
                <c:pt idx="4855">
                  <c:v>75.324516129032261</c:v>
                </c:pt>
                <c:pt idx="4856">
                  <c:v>75.22032258064516</c:v>
                </c:pt>
                <c:pt idx="4857">
                  <c:v>75.324516129032261</c:v>
                </c:pt>
                <c:pt idx="4858">
                  <c:v>75.429032258064524</c:v>
                </c:pt>
                <c:pt idx="4859">
                  <c:v>75.429032258064524</c:v>
                </c:pt>
                <c:pt idx="4860">
                  <c:v>75.533225806451625</c:v>
                </c:pt>
                <c:pt idx="4861">
                  <c:v>75.533225806451625</c:v>
                </c:pt>
                <c:pt idx="4862">
                  <c:v>75.637419354838713</c:v>
                </c:pt>
                <c:pt idx="4863">
                  <c:v>75.637419354838713</c:v>
                </c:pt>
                <c:pt idx="4864">
                  <c:v>75.532903225806464</c:v>
                </c:pt>
                <c:pt idx="4865">
                  <c:v>75.741612903225814</c:v>
                </c:pt>
                <c:pt idx="4866">
                  <c:v>75.741612903225814</c:v>
                </c:pt>
                <c:pt idx="4867">
                  <c:v>75.845806451612916</c:v>
                </c:pt>
                <c:pt idx="4868">
                  <c:v>76.05451612903228</c:v>
                </c:pt>
                <c:pt idx="4869">
                  <c:v>76.158709677419353</c:v>
                </c:pt>
                <c:pt idx="4870">
                  <c:v>76.054193548387104</c:v>
                </c:pt>
                <c:pt idx="4871">
                  <c:v>76.054193548387104</c:v>
                </c:pt>
                <c:pt idx="4872">
                  <c:v>76.158709677419353</c:v>
                </c:pt>
                <c:pt idx="4873">
                  <c:v>76.367419354838717</c:v>
                </c:pt>
                <c:pt idx="4874">
                  <c:v>76.471612903225818</c:v>
                </c:pt>
                <c:pt idx="4875">
                  <c:v>76.367419354838717</c:v>
                </c:pt>
                <c:pt idx="4876">
                  <c:v>76.471612903225818</c:v>
                </c:pt>
                <c:pt idx="4877">
                  <c:v>76.575806451612905</c:v>
                </c:pt>
                <c:pt idx="4878">
                  <c:v>76.679999999999993</c:v>
                </c:pt>
                <c:pt idx="4879">
                  <c:v>76.888709677419342</c:v>
                </c:pt>
                <c:pt idx="4880">
                  <c:v>76.992903225806444</c:v>
                </c:pt>
                <c:pt idx="4881">
                  <c:v>76.888387096774196</c:v>
                </c:pt>
                <c:pt idx="4882">
                  <c:v>76.888387096774196</c:v>
                </c:pt>
                <c:pt idx="4883">
                  <c:v>76.784193548387094</c:v>
                </c:pt>
                <c:pt idx="4884">
                  <c:v>76.679999999999993</c:v>
                </c:pt>
                <c:pt idx="4885">
                  <c:v>76.679999999999993</c:v>
                </c:pt>
                <c:pt idx="4886">
                  <c:v>76.679999999999993</c:v>
                </c:pt>
                <c:pt idx="4887">
                  <c:v>76.784193548387094</c:v>
                </c:pt>
                <c:pt idx="4888">
                  <c:v>76.888709677419357</c:v>
                </c:pt>
                <c:pt idx="4889">
                  <c:v>76.888709677419371</c:v>
                </c:pt>
                <c:pt idx="4890">
                  <c:v>77.097419354838735</c:v>
                </c:pt>
                <c:pt idx="4891">
                  <c:v>77.410645161290347</c:v>
                </c:pt>
                <c:pt idx="4892">
                  <c:v>77.514838709677434</c:v>
                </c:pt>
                <c:pt idx="4893">
                  <c:v>77.723548387096784</c:v>
                </c:pt>
                <c:pt idx="4894">
                  <c:v>77.827741935483886</c:v>
                </c:pt>
                <c:pt idx="4895">
                  <c:v>78.036451612903235</c:v>
                </c:pt>
                <c:pt idx="4896">
                  <c:v>78.036451612903235</c:v>
                </c:pt>
                <c:pt idx="4897">
                  <c:v>78.036451612903235</c:v>
                </c:pt>
                <c:pt idx="4898">
                  <c:v>78.036451612903235</c:v>
                </c:pt>
                <c:pt idx="4899">
                  <c:v>77.931935483870959</c:v>
                </c:pt>
                <c:pt idx="4900">
                  <c:v>77.931935483870959</c:v>
                </c:pt>
                <c:pt idx="4901">
                  <c:v>77.827741935483871</c:v>
                </c:pt>
                <c:pt idx="4902">
                  <c:v>77.619032258064522</c:v>
                </c:pt>
                <c:pt idx="4903">
                  <c:v>77.619032258064536</c:v>
                </c:pt>
                <c:pt idx="4904">
                  <c:v>77.410322580645172</c:v>
                </c:pt>
                <c:pt idx="4905">
                  <c:v>77.514838709677434</c:v>
                </c:pt>
                <c:pt idx="4906">
                  <c:v>77.723548387096798</c:v>
                </c:pt>
                <c:pt idx="4907">
                  <c:v>77.828064516129047</c:v>
                </c:pt>
                <c:pt idx="4908">
                  <c:v>77.932580645161323</c:v>
                </c:pt>
                <c:pt idx="4909">
                  <c:v>78.037096774193586</c:v>
                </c:pt>
                <c:pt idx="4910">
                  <c:v>78.141612903225834</c:v>
                </c:pt>
                <c:pt idx="4911">
                  <c:v>78.350322580645198</c:v>
                </c:pt>
                <c:pt idx="4912">
                  <c:v>78.559032258064548</c:v>
                </c:pt>
                <c:pt idx="4913">
                  <c:v>78.663548387096796</c:v>
                </c:pt>
                <c:pt idx="4914">
                  <c:v>78.767741935483897</c:v>
                </c:pt>
                <c:pt idx="4915">
                  <c:v>78.976451612903261</c:v>
                </c:pt>
                <c:pt idx="4916">
                  <c:v>79.08096774193551</c:v>
                </c:pt>
                <c:pt idx="4917">
                  <c:v>79.08096774193551</c:v>
                </c:pt>
                <c:pt idx="4918">
                  <c:v>79.080967741935495</c:v>
                </c:pt>
                <c:pt idx="4919">
                  <c:v>79.185161290322597</c:v>
                </c:pt>
                <c:pt idx="4920">
                  <c:v>79.185161290322597</c:v>
                </c:pt>
                <c:pt idx="4921">
                  <c:v>79.080645161290334</c:v>
                </c:pt>
                <c:pt idx="4922">
                  <c:v>78.767419354838722</c:v>
                </c:pt>
                <c:pt idx="4923">
                  <c:v>78.663225806451621</c:v>
                </c:pt>
                <c:pt idx="4924">
                  <c:v>78.559032258064533</c:v>
                </c:pt>
                <c:pt idx="4925">
                  <c:v>78.663548387096782</c:v>
                </c:pt>
                <c:pt idx="4926">
                  <c:v>78.768064516129058</c:v>
                </c:pt>
                <c:pt idx="4927">
                  <c:v>78.872580645161321</c:v>
                </c:pt>
                <c:pt idx="4928">
                  <c:v>78.872580645161321</c:v>
                </c:pt>
                <c:pt idx="4929">
                  <c:v>78.977096774193583</c:v>
                </c:pt>
                <c:pt idx="4930">
                  <c:v>79.081612903225832</c:v>
                </c:pt>
                <c:pt idx="4931">
                  <c:v>79.394838709677444</c:v>
                </c:pt>
                <c:pt idx="4932">
                  <c:v>79.707741935483881</c:v>
                </c:pt>
                <c:pt idx="4933">
                  <c:v>80.229677419354843</c:v>
                </c:pt>
                <c:pt idx="4934">
                  <c:v>80.333870967741944</c:v>
                </c:pt>
                <c:pt idx="4935">
                  <c:v>80.64677419354841</c:v>
                </c:pt>
                <c:pt idx="4936">
                  <c:v>80.646774193548424</c:v>
                </c:pt>
                <c:pt idx="4937">
                  <c:v>80.750967741935526</c:v>
                </c:pt>
                <c:pt idx="4938">
                  <c:v>80.750967741935526</c:v>
                </c:pt>
                <c:pt idx="4939">
                  <c:v>80.646451612903249</c:v>
                </c:pt>
                <c:pt idx="4940">
                  <c:v>80.646451612903249</c:v>
                </c:pt>
                <c:pt idx="4941">
                  <c:v>80.75064516129035</c:v>
                </c:pt>
                <c:pt idx="4942">
                  <c:v>80.646451612903249</c:v>
                </c:pt>
                <c:pt idx="4943">
                  <c:v>80.542258064516162</c:v>
                </c:pt>
                <c:pt idx="4944">
                  <c:v>80.542258064516176</c:v>
                </c:pt>
                <c:pt idx="4945">
                  <c:v>80.542258064516162</c:v>
                </c:pt>
                <c:pt idx="4946">
                  <c:v>80.437741935483885</c:v>
                </c:pt>
                <c:pt idx="4947">
                  <c:v>80.541935483870986</c:v>
                </c:pt>
                <c:pt idx="4948">
                  <c:v>80.646451612903249</c:v>
                </c:pt>
                <c:pt idx="4949">
                  <c:v>80.855161290322599</c:v>
                </c:pt>
                <c:pt idx="4950">
                  <c:v>80.855161290322599</c:v>
                </c:pt>
                <c:pt idx="4951">
                  <c:v>80.855161290322613</c:v>
                </c:pt>
                <c:pt idx="4952">
                  <c:v>80.959677419354861</c:v>
                </c:pt>
                <c:pt idx="4953">
                  <c:v>81.168387096774211</c:v>
                </c:pt>
                <c:pt idx="4954">
                  <c:v>81.377096774193561</c:v>
                </c:pt>
                <c:pt idx="4955">
                  <c:v>81.481290322580676</c:v>
                </c:pt>
                <c:pt idx="4956">
                  <c:v>81.585483870967764</c:v>
                </c:pt>
                <c:pt idx="4957">
                  <c:v>81.689677419354865</c:v>
                </c:pt>
                <c:pt idx="4958">
                  <c:v>81.689677419354865</c:v>
                </c:pt>
                <c:pt idx="4959">
                  <c:v>81.794193548387142</c:v>
                </c:pt>
                <c:pt idx="4960">
                  <c:v>81.898387096774215</c:v>
                </c:pt>
                <c:pt idx="4961">
                  <c:v>82.002580645161331</c:v>
                </c:pt>
                <c:pt idx="4962">
                  <c:v>81.793870967741967</c:v>
                </c:pt>
                <c:pt idx="4963">
                  <c:v>81.689677419354865</c:v>
                </c:pt>
                <c:pt idx="4964">
                  <c:v>81.48096774193553</c:v>
                </c:pt>
                <c:pt idx="4965">
                  <c:v>81.376774193548428</c:v>
                </c:pt>
                <c:pt idx="4966">
                  <c:v>81.272580645161327</c:v>
                </c:pt>
                <c:pt idx="4967">
                  <c:v>81.272580645161327</c:v>
                </c:pt>
                <c:pt idx="4968">
                  <c:v>81.272580645161312</c:v>
                </c:pt>
                <c:pt idx="4969">
                  <c:v>81.481290322580676</c:v>
                </c:pt>
                <c:pt idx="4970">
                  <c:v>81.690000000000026</c:v>
                </c:pt>
                <c:pt idx="4971">
                  <c:v>81.690000000000026</c:v>
                </c:pt>
                <c:pt idx="4972">
                  <c:v>81.690000000000026</c:v>
                </c:pt>
                <c:pt idx="4973">
                  <c:v>81.898709677419376</c:v>
                </c:pt>
                <c:pt idx="4974">
                  <c:v>82.002903225806477</c:v>
                </c:pt>
                <c:pt idx="4975">
                  <c:v>82.211612903225813</c:v>
                </c:pt>
                <c:pt idx="4976">
                  <c:v>82.316129032258075</c:v>
                </c:pt>
                <c:pt idx="4977">
                  <c:v>82.420645161290338</c:v>
                </c:pt>
                <c:pt idx="4978">
                  <c:v>82.420645161290338</c:v>
                </c:pt>
                <c:pt idx="4979">
                  <c:v>82.420645161290352</c:v>
                </c:pt>
                <c:pt idx="4980">
                  <c:v>82.316451612903251</c:v>
                </c:pt>
                <c:pt idx="4981">
                  <c:v>82.316451612903265</c:v>
                </c:pt>
                <c:pt idx="4982">
                  <c:v>82.420645161290366</c:v>
                </c:pt>
                <c:pt idx="4983">
                  <c:v>82.420645161290366</c:v>
                </c:pt>
                <c:pt idx="4984">
                  <c:v>82.316451612903265</c:v>
                </c:pt>
                <c:pt idx="4985">
                  <c:v>82.420645161290366</c:v>
                </c:pt>
                <c:pt idx="4986">
                  <c:v>82.525161290322615</c:v>
                </c:pt>
                <c:pt idx="4987">
                  <c:v>82.525161290322615</c:v>
                </c:pt>
                <c:pt idx="4988">
                  <c:v>82.629677419354863</c:v>
                </c:pt>
                <c:pt idx="4989">
                  <c:v>82.73387096774195</c:v>
                </c:pt>
                <c:pt idx="4990">
                  <c:v>82.9425806451613</c:v>
                </c:pt>
                <c:pt idx="4991">
                  <c:v>82.9425806451613</c:v>
                </c:pt>
                <c:pt idx="4992">
                  <c:v>82.942580645161314</c:v>
                </c:pt>
                <c:pt idx="4993">
                  <c:v>83.046774193548401</c:v>
                </c:pt>
                <c:pt idx="4994">
                  <c:v>83.255483870967765</c:v>
                </c:pt>
                <c:pt idx="4995">
                  <c:v>83.255483870967765</c:v>
                </c:pt>
                <c:pt idx="4996">
                  <c:v>83.359677419354867</c:v>
                </c:pt>
                <c:pt idx="4997">
                  <c:v>83.463870967741968</c:v>
                </c:pt>
                <c:pt idx="4998">
                  <c:v>83.56806451612907</c:v>
                </c:pt>
                <c:pt idx="4999">
                  <c:v>83.56806451612907</c:v>
                </c:pt>
                <c:pt idx="5000">
                  <c:v>83.463548387096822</c:v>
                </c:pt>
                <c:pt idx="5001">
                  <c:v>83.463548387096822</c:v>
                </c:pt>
                <c:pt idx="5002">
                  <c:v>83.672258064516157</c:v>
                </c:pt>
                <c:pt idx="5003">
                  <c:v>83.672258064516157</c:v>
                </c:pt>
                <c:pt idx="5004">
                  <c:v>83.463548387096793</c:v>
                </c:pt>
                <c:pt idx="5005">
                  <c:v>83.463548387096793</c:v>
                </c:pt>
                <c:pt idx="5006">
                  <c:v>83.359032258064545</c:v>
                </c:pt>
                <c:pt idx="5007">
                  <c:v>83.463225806451646</c:v>
                </c:pt>
                <c:pt idx="5008">
                  <c:v>83.567419354838748</c:v>
                </c:pt>
                <c:pt idx="5009">
                  <c:v>83.671935483870996</c:v>
                </c:pt>
                <c:pt idx="5010">
                  <c:v>83.776129032258098</c:v>
                </c:pt>
                <c:pt idx="5011">
                  <c:v>83.984838709677447</c:v>
                </c:pt>
                <c:pt idx="5012">
                  <c:v>84.193870967741958</c:v>
                </c:pt>
                <c:pt idx="5013">
                  <c:v>84.298387096774206</c:v>
                </c:pt>
                <c:pt idx="5014">
                  <c:v>84.507096774193556</c:v>
                </c:pt>
                <c:pt idx="5015">
                  <c:v>84.715806451612906</c:v>
                </c:pt>
                <c:pt idx="5016">
                  <c:v>84.71580645161292</c:v>
                </c:pt>
                <c:pt idx="5017">
                  <c:v>84.611290322580658</c:v>
                </c:pt>
                <c:pt idx="5018">
                  <c:v>84.71580645161292</c:v>
                </c:pt>
                <c:pt idx="5019">
                  <c:v>84.611290322580658</c:v>
                </c:pt>
                <c:pt idx="5020">
                  <c:v>84.50709677419357</c:v>
                </c:pt>
                <c:pt idx="5021">
                  <c:v>84.402580645161322</c:v>
                </c:pt>
                <c:pt idx="5022">
                  <c:v>84.402580645161322</c:v>
                </c:pt>
                <c:pt idx="5023">
                  <c:v>84.298387096774221</c:v>
                </c:pt>
                <c:pt idx="5024">
                  <c:v>84.298387096774221</c:v>
                </c:pt>
                <c:pt idx="5025">
                  <c:v>84.193870967741972</c:v>
                </c:pt>
                <c:pt idx="5026">
                  <c:v>84.08935483870971</c:v>
                </c:pt>
                <c:pt idx="5027">
                  <c:v>84.193870967741958</c:v>
                </c:pt>
                <c:pt idx="5028">
                  <c:v>84.298387096774206</c:v>
                </c:pt>
                <c:pt idx="5029">
                  <c:v>84.402903225806455</c:v>
                </c:pt>
                <c:pt idx="5030">
                  <c:v>84.402903225806455</c:v>
                </c:pt>
                <c:pt idx="5031">
                  <c:v>84.507419354838717</c:v>
                </c:pt>
                <c:pt idx="5032">
                  <c:v>84.507419354838717</c:v>
                </c:pt>
                <c:pt idx="5033">
                  <c:v>84.402903225806455</c:v>
                </c:pt>
                <c:pt idx="5034">
                  <c:v>84.507419354838731</c:v>
                </c:pt>
                <c:pt idx="5035">
                  <c:v>84.820645161290358</c:v>
                </c:pt>
                <c:pt idx="5036">
                  <c:v>85.029677419354854</c:v>
                </c:pt>
                <c:pt idx="5037">
                  <c:v>85.134193548387117</c:v>
                </c:pt>
                <c:pt idx="5038">
                  <c:v>85.343225806451642</c:v>
                </c:pt>
                <c:pt idx="5039">
                  <c:v>85.44774193548389</c:v>
                </c:pt>
                <c:pt idx="5040">
                  <c:v>85.552258064516138</c:v>
                </c:pt>
                <c:pt idx="5041">
                  <c:v>85.656774193548401</c:v>
                </c:pt>
                <c:pt idx="5042">
                  <c:v>85.552258064516153</c:v>
                </c:pt>
                <c:pt idx="5043">
                  <c:v>85.552258064516153</c:v>
                </c:pt>
                <c:pt idx="5044">
                  <c:v>85.656774193548415</c:v>
                </c:pt>
                <c:pt idx="5045">
                  <c:v>85.552258064516167</c:v>
                </c:pt>
                <c:pt idx="5046">
                  <c:v>85.447741935483904</c:v>
                </c:pt>
                <c:pt idx="5047">
                  <c:v>85.447741935483918</c:v>
                </c:pt>
                <c:pt idx="5048">
                  <c:v>85.447741935483918</c:v>
                </c:pt>
                <c:pt idx="5049">
                  <c:v>85.343225806451656</c:v>
                </c:pt>
                <c:pt idx="5050">
                  <c:v>85.343225806451656</c:v>
                </c:pt>
                <c:pt idx="5051">
                  <c:v>85.343225806451656</c:v>
                </c:pt>
                <c:pt idx="5052">
                  <c:v>85.343225806451656</c:v>
                </c:pt>
                <c:pt idx="5053">
                  <c:v>85.447741935483904</c:v>
                </c:pt>
                <c:pt idx="5054">
                  <c:v>85.551935483871006</c:v>
                </c:pt>
                <c:pt idx="5055">
                  <c:v>85.656451612903254</c:v>
                </c:pt>
                <c:pt idx="5056">
                  <c:v>85.760967741935502</c:v>
                </c:pt>
                <c:pt idx="5057">
                  <c:v>86.0741935483871</c:v>
                </c:pt>
                <c:pt idx="5058">
                  <c:v>86.0741935483871</c:v>
                </c:pt>
                <c:pt idx="5059">
                  <c:v>86.074193548387086</c:v>
                </c:pt>
                <c:pt idx="5060">
                  <c:v>85.969677419354838</c:v>
                </c:pt>
                <c:pt idx="5061">
                  <c:v>86.074193548387086</c:v>
                </c:pt>
                <c:pt idx="5062">
                  <c:v>86.074193548387086</c:v>
                </c:pt>
                <c:pt idx="5063">
                  <c:v>86.178709677419349</c:v>
                </c:pt>
                <c:pt idx="5064">
                  <c:v>86.283225806451611</c:v>
                </c:pt>
                <c:pt idx="5065">
                  <c:v>86.283225806451611</c:v>
                </c:pt>
                <c:pt idx="5066">
                  <c:v>86.178709677419349</c:v>
                </c:pt>
                <c:pt idx="5067">
                  <c:v>85.969677419354838</c:v>
                </c:pt>
                <c:pt idx="5068">
                  <c:v>85.86516129032259</c:v>
                </c:pt>
                <c:pt idx="5069">
                  <c:v>85.760645161290327</c:v>
                </c:pt>
                <c:pt idx="5070">
                  <c:v>85.760645161290327</c:v>
                </c:pt>
                <c:pt idx="5071">
                  <c:v>85.656129032258065</c:v>
                </c:pt>
                <c:pt idx="5072">
                  <c:v>85.551612903225816</c:v>
                </c:pt>
                <c:pt idx="5073">
                  <c:v>85.551612903225816</c:v>
                </c:pt>
                <c:pt idx="5074">
                  <c:v>85.34258064516132</c:v>
                </c:pt>
                <c:pt idx="5075">
                  <c:v>85.238064516129057</c:v>
                </c:pt>
                <c:pt idx="5076">
                  <c:v>85.342580645161306</c:v>
                </c:pt>
                <c:pt idx="5077">
                  <c:v>85.447096774193554</c:v>
                </c:pt>
                <c:pt idx="5078">
                  <c:v>85.551612903225816</c:v>
                </c:pt>
                <c:pt idx="5079">
                  <c:v>85.656129032258065</c:v>
                </c:pt>
                <c:pt idx="5080">
                  <c:v>85.760645161290327</c:v>
                </c:pt>
                <c:pt idx="5081">
                  <c:v>85.865161290322575</c:v>
                </c:pt>
                <c:pt idx="5082">
                  <c:v>85.969354838709663</c:v>
                </c:pt>
                <c:pt idx="5083">
                  <c:v>85.969354838709677</c:v>
                </c:pt>
                <c:pt idx="5084">
                  <c:v>85.969354838709677</c:v>
                </c:pt>
                <c:pt idx="5085">
                  <c:v>86.073870967741939</c:v>
                </c:pt>
                <c:pt idx="5086">
                  <c:v>86.073870967741939</c:v>
                </c:pt>
                <c:pt idx="5087">
                  <c:v>86.073870967741939</c:v>
                </c:pt>
                <c:pt idx="5088">
                  <c:v>86.073870967741939</c:v>
                </c:pt>
                <c:pt idx="5089">
                  <c:v>85.969354838709677</c:v>
                </c:pt>
                <c:pt idx="5090">
                  <c:v>85.969354838709663</c:v>
                </c:pt>
                <c:pt idx="5091">
                  <c:v>85.969354838709677</c:v>
                </c:pt>
                <c:pt idx="5092">
                  <c:v>85.969354838709677</c:v>
                </c:pt>
                <c:pt idx="5093">
                  <c:v>85.864838709677429</c:v>
                </c:pt>
                <c:pt idx="5094">
                  <c:v>85.864838709677429</c:v>
                </c:pt>
                <c:pt idx="5095">
                  <c:v>85.656129032258079</c:v>
                </c:pt>
                <c:pt idx="5096">
                  <c:v>85.551612903225816</c:v>
                </c:pt>
                <c:pt idx="5097">
                  <c:v>85.447096774193568</c:v>
                </c:pt>
                <c:pt idx="5098">
                  <c:v>85.551612903225816</c:v>
                </c:pt>
                <c:pt idx="5099">
                  <c:v>85.656129032258079</c:v>
                </c:pt>
                <c:pt idx="5100">
                  <c:v>85.551612903225816</c:v>
                </c:pt>
                <c:pt idx="5101">
                  <c:v>85.447096774193568</c:v>
                </c:pt>
                <c:pt idx="5102">
                  <c:v>85.34258064516132</c:v>
                </c:pt>
                <c:pt idx="5103">
                  <c:v>85.447096774193568</c:v>
                </c:pt>
                <c:pt idx="5104">
                  <c:v>85.551612903225816</c:v>
                </c:pt>
                <c:pt idx="5105">
                  <c:v>85.656129032258065</c:v>
                </c:pt>
                <c:pt idx="5106">
                  <c:v>85.656129032258065</c:v>
                </c:pt>
                <c:pt idx="5107">
                  <c:v>85.760645161290341</c:v>
                </c:pt>
                <c:pt idx="5108">
                  <c:v>85.760645161290327</c:v>
                </c:pt>
                <c:pt idx="5109">
                  <c:v>85.86516129032259</c:v>
                </c:pt>
                <c:pt idx="5110">
                  <c:v>85.86516129032259</c:v>
                </c:pt>
                <c:pt idx="5111">
                  <c:v>85.969677419354852</c:v>
                </c:pt>
                <c:pt idx="5112">
                  <c:v>86.178387096774216</c:v>
                </c:pt>
                <c:pt idx="5113">
                  <c:v>86.387419354838727</c:v>
                </c:pt>
                <c:pt idx="5114">
                  <c:v>86.700645161290339</c:v>
                </c:pt>
                <c:pt idx="5115">
                  <c:v>86.700645161290339</c:v>
                </c:pt>
                <c:pt idx="5116">
                  <c:v>86.700645161290339</c:v>
                </c:pt>
                <c:pt idx="5117">
                  <c:v>86.805161290322616</c:v>
                </c:pt>
                <c:pt idx="5118">
                  <c:v>87.01387096774198</c:v>
                </c:pt>
                <c:pt idx="5119">
                  <c:v>87.222580645161329</c:v>
                </c:pt>
                <c:pt idx="5120">
                  <c:v>87.43161290322584</c:v>
                </c:pt>
                <c:pt idx="5121">
                  <c:v>87.536129032258089</c:v>
                </c:pt>
                <c:pt idx="5122">
                  <c:v>87.745161290322613</c:v>
                </c:pt>
                <c:pt idx="5123">
                  <c:v>87.84967741935489</c:v>
                </c:pt>
                <c:pt idx="5124">
                  <c:v>87.954193548387138</c:v>
                </c:pt>
                <c:pt idx="5125">
                  <c:v>87.954193548387124</c:v>
                </c:pt>
                <c:pt idx="5126">
                  <c:v>88.371612903225838</c:v>
                </c:pt>
                <c:pt idx="5127">
                  <c:v>88.580645161290363</c:v>
                </c:pt>
                <c:pt idx="5128">
                  <c:v>88.685161290322597</c:v>
                </c:pt>
                <c:pt idx="5129">
                  <c:v>88.685161290322597</c:v>
                </c:pt>
                <c:pt idx="5130">
                  <c:v>88.893870967741947</c:v>
                </c:pt>
                <c:pt idx="5131">
                  <c:v>88.998387096774209</c:v>
                </c:pt>
                <c:pt idx="5132">
                  <c:v>89.102903225806457</c:v>
                </c:pt>
                <c:pt idx="5133">
                  <c:v>89.20741935483872</c:v>
                </c:pt>
                <c:pt idx="5134">
                  <c:v>89.20741935483872</c:v>
                </c:pt>
                <c:pt idx="5135">
                  <c:v>89.207419354838706</c:v>
                </c:pt>
                <c:pt idx="5136">
                  <c:v>89.207419354838706</c:v>
                </c:pt>
                <c:pt idx="5137">
                  <c:v>89.207419354838706</c:v>
                </c:pt>
                <c:pt idx="5138">
                  <c:v>89.102903225806443</c:v>
                </c:pt>
                <c:pt idx="5139">
                  <c:v>88.998387096774181</c:v>
                </c:pt>
                <c:pt idx="5140">
                  <c:v>88.789354838709684</c:v>
                </c:pt>
                <c:pt idx="5141">
                  <c:v>88.78935483870967</c:v>
                </c:pt>
                <c:pt idx="5142">
                  <c:v>88.789354838709684</c:v>
                </c:pt>
                <c:pt idx="5143">
                  <c:v>88.685161290322583</c:v>
                </c:pt>
                <c:pt idx="5144">
                  <c:v>88.685161290322597</c:v>
                </c:pt>
                <c:pt idx="5145">
                  <c:v>88.580967741935524</c:v>
                </c:pt>
                <c:pt idx="5146">
                  <c:v>88.685483870967786</c:v>
                </c:pt>
                <c:pt idx="5147">
                  <c:v>88.685483870967772</c:v>
                </c:pt>
                <c:pt idx="5148">
                  <c:v>88.685483870967772</c:v>
                </c:pt>
                <c:pt idx="5149">
                  <c:v>88.581290322580671</c:v>
                </c:pt>
                <c:pt idx="5150">
                  <c:v>88.477096774193598</c:v>
                </c:pt>
                <c:pt idx="5151">
                  <c:v>88.477096774193598</c:v>
                </c:pt>
                <c:pt idx="5152">
                  <c:v>88.477096774193598</c:v>
                </c:pt>
                <c:pt idx="5153">
                  <c:v>88.477096774193598</c:v>
                </c:pt>
                <c:pt idx="5154">
                  <c:v>88.581290322580685</c:v>
                </c:pt>
                <c:pt idx="5155">
                  <c:v>88.685806451612947</c:v>
                </c:pt>
                <c:pt idx="5156">
                  <c:v>88.79032258064521</c:v>
                </c:pt>
                <c:pt idx="5157">
                  <c:v>88.79032258064521</c:v>
                </c:pt>
                <c:pt idx="5158">
                  <c:v>88.581290322580685</c:v>
                </c:pt>
                <c:pt idx="5159">
                  <c:v>88.581290322580685</c:v>
                </c:pt>
                <c:pt idx="5160">
                  <c:v>88.790000000000035</c:v>
                </c:pt>
                <c:pt idx="5161">
                  <c:v>88.685806451612933</c:v>
                </c:pt>
                <c:pt idx="5162">
                  <c:v>88.685806451612933</c:v>
                </c:pt>
                <c:pt idx="5163">
                  <c:v>88.790322580645196</c:v>
                </c:pt>
                <c:pt idx="5164">
                  <c:v>88.894838709677458</c:v>
                </c:pt>
                <c:pt idx="5165">
                  <c:v>88.894838709677444</c:v>
                </c:pt>
                <c:pt idx="5166">
                  <c:v>88.999354838709706</c:v>
                </c:pt>
                <c:pt idx="5167">
                  <c:v>89.103870967741955</c:v>
                </c:pt>
                <c:pt idx="5168">
                  <c:v>89.103870967741955</c:v>
                </c:pt>
                <c:pt idx="5169">
                  <c:v>89.10387096774194</c:v>
                </c:pt>
                <c:pt idx="5170">
                  <c:v>89.10387096774194</c:v>
                </c:pt>
                <c:pt idx="5171">
                  <c:v>89.208387096774189</c:v>
                </c:pt>
                <c:pt idx="5172">
                  <c:v>89.208387096774189</c:v>
                </c:pt>
                <c:pt idx="5173">
                  <c:v>89.312580645161304</c:v>
                </c:pt>
                <c:pt idx="5174">
                  <c:v>89.312580645161304</c:v>
                </c:pt>
                <c:pt idx="5175">
                  <c:v>89.312580645161304</c:v>
                </c:pt>
                <c:pt idx="5176">
                  <c:v>89.312580645161304</c:v>
                </c:pt>
                <c:pt idx="5177">
                  <c:v>89.312580645161319</c:v>
                </c:pt>
                <c:pt idx="5178">
                  <c:v>89.20806451612907</c:v>
                </c:pt>
                <c:pt idx="5179">
                  <c:v>89.20806451612907</c:v>
                </c:pt>
                <c:pt idx="5180">
                  <c:v>89.312258064516186</c:v>
                </c:pt>
                <c:pt idx="5181">
                  <c:v>89.312258064516186</c:v>
                </c:pt>
                <c:pt idx="5182">
                  <c:v>89.312258064516186</c:v>
                </c:pt>
                <c:pt idx="5183">
                  <c:v>89.520967741935536</c:v>
                </c:pt>
                <c:pt idx="5184">
                  <c:v>89.625161290322623</c:v>
                </c:pt>
                <c:pt idx="5185">
                  <c:v>89.625161290322623</c:v>
                </c:pt>
                <c:pt idx="5186">
                  <c:v>89.625161290322623</c:v>
                </c:pt>
                <c:pt idx="5187">
                  <c:v>89.625161290322623</c:v>
                </c:pt>
                <c:pt idx="5188">
                  <c:v>89.520967741935536</c:v>
                </c:pt>
                <c:pt idx="5189">
                  <c:v>89.834193548387148</c:v>
                </c:pt>
                <c:pt idx="5190">
                  <c:v>89.834193548387134</c:v>
                </c:pt>
                <c:pt idx="5191">
                  <c:v>89.730000000000032</c:v>
                </c:pt>
                <c:pt idx="5192">
                  <c:v>89.730000000000032</c:v>
                </c:pt>
                <c:pt idx="5193">
                  <c:v>89.834516129032295</c:v>
                </c:pt>
                <c:pt idx="5194">
                  <c:v>89.834516129032295</c:v>
                </c:pt>
                <c:pt idx="5195">
                  <c:v>89.730000000000032</c:v>
                </c:pt>
                <c:pt idx="5196">
                  <c:v>89.730000000000018</c:v>
                </c:pt>
                <c:pt idx="5197">
                  <c:v>89.730000000000018</c:v>
                </c:pt>
                <c:pt idx="5198">
                  <c:v>89.730000000000018</c:v>
                </c:pt>
                <c:pt idx="5199">
                  <c:v>89.834516129032281</c:v>
                </c:pt>
                <c:pt idx="5200">
                  <c:v>89.834516129032281</c:v>
                </c:pt>
                <c:pt idx="5201">
                  <c:v>90.043548387096806</c:v>
                </c:pt>
                <c:pt idx="5202">
                  <c:v>90.043548387096791</c:v>
                </c:pt>
                <c:pt idx="5203">
                  <c:v>89.939032258064543</c:v>
                </c:pt>
                <c:pt idx="5204">
                  <c:v>89.834838709677456</c:v>
                </c:pt>
                <c:pt idx="5205">
                  <c:v>89.834838709677456</c:v>
                </c:pt>
                <c:pt idx="5206">
                  <c:v>89.834838709677456</c:v>
                </c:pt>
                <c:pt idx="5207">
                  <c:v>89.834838709677456</c:v>
                </c:pt>
                <c:pt idx="5208">
                  <c:v>89.939032258064557</c:v>
                </c:pt>
                <c:pt idx="5209">
                  <c:v>90.252258064516184</c:v>
                </c:pt>
                <c:pt idx="5210">
                  <c:v>90.252258064516184</c:v>
                </c:pt>
                <c:pt idx="5211">
                  <c:v>90.252258064516184</c:v>
                </c:pt>
                <c:pt idx="5212">
                  <c:v>90.356451612903271</c:v>
                </c:pt>
                <c:pt idx="5213">
                  <c:v>90.460645161290373</c:v>
                </c:pt>
                <c:pt idx="5214">
                  <c:v>90.460645161290358</c:v>
                </c:pt>
                <c:pt idx="5215">
                  <c:v>90.356451612903271</c:v>
                </c:pt>
                <c:pt idx="5216">
                  <c:v>90.356451612903271</c:v>
                </c:pt>
                <c:pt idx="5217">
                  <c:v>90.251935483871009</c:v>
                </c:pt>
                <c:pt idx="5218">
                  <c:v>90.147419354838746</c:v>
                </c:pt>
                <c:pt idx="5219">
                  <c:v>90.147419354838746</c:v>
                </c:pt>
                <c:pt idx="5220">
                  <c:v>90.043225806451645</c:v>
                </c:pt>
                <c:pt idx="5221">
                  <c:v>90.147741935483893</c:v>
                </c:pt>
                <c:pt idx="5222">
                  <c:v>90.147741935483893</c:v>
                </c:pt>
                <c:pt idx="5223">
                  <c:v>90.04322580645163</c:v>
                </c:pt>
                <c:pt idx="5224">
                  <c:v>90.04322580645163</c:v>
                </c:pt>
                <c:pt idx="5225">
                  <c:v>90.04322580645163</c:v>
                </c:pt>
                <c:pt idx="5226">
                  <c:v>90.043225806451645</c:v>
                </c:pt>
                <c:pt idx="5227">
                  <c:v>90.147741935483893</c:v>
                </c:pt>
                <c:pt idx="5228">
                  <c:v>90.04322580645163</c:v>
                </c:pt>
                <c:pt idx="5229">
                  <c:v>90.04322580645163</c:v>
                </c:pt>
                <c:pt idx="5230">
                  <c:v>90.04322580645163</c:v>
                </c:pt>
                <c:pt idx="5231">
                  <c:v>90.251935483870994</c:v>
                </c:pt>
                <c:pt idx="5232">
                  <c:v>90.251935483870994</c:v>
                </c:pt>
                <c:pt idx="5233">
                  <c:v>90.460645161290358</c:v>
                </c:pt>
                <c:pt idx="5234">
                  <c:v>90.669677419354883</c:v>
                </c:pt>
                <c:pt idx="5235">
                  <c:v>90.669677419354883</c:v>
                </c:pt>
                <c:pt idx="5236">
                  <c:v>90.773870967741985</c:v>
                </c:pt>
                <c:pt idx="5237">
                  <c:v>90.878064516129086</c:v>
                </c:pt>
                <c:pt idx="5238">
                  <c:v>90.878064516129086</c:v>
                </c:pt>
                <c:pt idx="5239">
                  <c:v>90.773870967741985</c:v>
                </c:pt>
                <c:pt idx="5240">
                  <c:v>90.669677419354883</c:v>
                </c:pt>
                <c:pt idx="5241">
                  <c:v>90.565161290322621</c:v>
                </c:pt>
                <c:pt idx="5242">
                  <c:v>90.356451612903257</c:v>
                </c:pt>
                <c:pt idx="5243">
                  <c:v>90.25225806451617</c:v>
                </c:pt>
                <c:pt idx="5244">
                  <c:v>90.148064516129068</c:v>
                </c:pt>
                <c:pt idx="5245">
                  <c:v>89.939354838709718</c:v>
                </c:pt>
                <c:pt idx="5246">
                  <c:v>89.939354838709718</c:v>
                </c:pt>
                <c:pt idx="5247">
                  <c:v>89.730645161290354</c:v>
                </c:pt>
                <c:pt idx="5248">
                  <c:v>89.835161290322603</c:v>
                </c:pt>
                <c:pt idx="5249">
                  <c:v>89.939677419354865</c:v>
                </c:pt>
                <c:pt idx="5250">
                  <c:v>89.835161290322617</c:v>
                </c:pt>
                <c:pt idx="5251">
                  <c:v>89.835161290322617</c:v>
                </c:pt>
                <c:pt idx="5252">
                  <c:v>89.730645161290354</c:v>
                </c:pt>
                <c:pt idx="5253">
                  <c:v>89.730645161290354</c:v>
                </c:pt>
                <c:pt idx="5254">
                  <c:v>89.835161290322603</c:v>
                </c:pt>
                <c:pt idx="5255">
                  <c:v>89.939354838709704</c:v>
                </c:pt>
                <c:pt idx="5256">
                  <c:v>89.939354838709704</c:v>
                </c:pt>
                <c:pt idx="5257">
                  <c:v>90.148064516129068</c:v>
                </c:pt>
                <c:pt idx="5258">
                  <c:v>90.148064516129082</c:v>
                </c:pt>
                <c:pt idx="5259">
                  <c:v>90.252580645161331</c:v>
                </c:pt>
                <c:pt idx="5260">
                  <c:v>90.356774193548446</c:v>
                </c:pt>
                <c:pt idx="5261">
                  <c:v>90.460967741935534</c:v>
                </c:pt>
                <c:pt idx="5262">
                  <c:v>90.356774193548446</c:v>
                </c:pt>
                <c:pt idx="5263">
                  <c:v>90.356774193548446</c:v>
                </c:pt>
                <c:pt idx="5264">
                  <c:v>90.252580645161345</c:v>
                </c:pt>
                <c:pt idx="5265">
                  <c:v>90.148064516129068</c:v>
                </c:pt>
                <c:pt idx="5266">
                  <c:v>90.043548387096806</c:v>
                </c:pt>
                <c:pt idx="5267">
                  <c:v>89.939354838709718</c:v>
                </c:pt>
                <c:pt idx="5268">
                  <c:v>89.835161290322617</c:v>
                </c:pt>
                <c:pt idx="5269">
                  <c:v>89.835161290322617</c:v>
                </c:pt>
                <c:pt idx="5270">
                  <c:v>89.835161290322617</c:v>
                </c:pt>
                <c:pt idx="5271">
                  <c:v>89.730645161290354</c:v>
                </c:pt>
                <c:pt idx="5272">
                  <c:v>89.835161290322603</c:v>
                </c:pt>
                <c:pt idx="5273">
                  <c:v>89.939677419354865</c:v>
                </c:pt>
                <c:pt idx="5274">
                  <c:v>89.835161290322617</c:v>
                </c:pt>
                <c:pt idx="5275">
                  <c:v>89.835161290322617</c:v>
                </c:pt>
                <c:pt idx="5276">
                  <c:v>89.730645161290354</c:v>
                </c:pt>
                <c:pt idx="5277">
                  <c:v>89.730645161290354</c:v>
                </c:pt>
                <c:pt idx="5278">
                  <c:v>89.835161290322603</c:v>
                </c:pt>
                <c:pt idx="5279">
                  <c:v>89.939354838709704</c:v>
                </c:pt>
                <c:pt idx="5280">
                  <c:v>89.939354838709704</c:v>
                </c:pt>
                <c:pt idx="5281">
                  <c:v>90.148064516129068</c:v>
                </c:pt>
                <c:pt idx="5282">
                  <c:v>90.148064516129082</c:v>
                </c:pt>
                <c:pt idx="5283">
                  <c:v>90.252580645161331</c:v>
                </c:pt>
                <c:pt idx="5284">
                  <c:v>90.356774193548446</c:v>
                </c:pt>
                <c:pt idx="5285">
                  <c:v>90.460967741935534</c:v>
                </c:pt>
                <c:pt idx="5286">
                  <c:v>90.356774193548446</c:v>
                </c:pt>
                <c:pt idx="5287">
                  <c:v>90.356774193548446</c:v>
                </c:pt>
                <c:pt idx="5288">
                  <c:v>90.252580645161345</c:v>
                </c:pt>
                <c:pt idx="5289">
                  <c:v>90.148064516129068</c:v>
                </c:pt>
                <c:pt idx="5290">
                  <c:v>90.043548387096806</c:v>
                </c:pt>
                <c:pt idx="5291">
                  <c:v>89.939354838709718</c:v>
                </c:pt>
                <c:pt idx="5292">
                  <c:v>89.835161290322617</c:v>
                </c:pt>
                <c:pt idx="5293">
                  <c:v>89.835161290322617</c:v>
                </c:pt>
                <c:pt idx="5294">
                  <c:v>89.835161290322617</c:v>
                </c:pt>
                <c:pt idx="5295">
                  <c:v>89.730645161290354</c:v>
                </c:pt>
                <c:pt idx="5296">
                  <c:v>89.835161290322603</c:v>
                </c:pt>
                <c:pt idx="5297">
                  <c:v>89.939677419354865</c:v>
                </c:pt>
                <c:pt idx="5298">
                  <c:v>89.835161290322617</c:v>
                </c:pt>
                <c:pt idx="5299">
                  <c:v>89.835161290322617</c:v>
                </c:pt>
                <c:pt idx="5300">
                  <c:v>89.730645161290354</c:v>
                </c:pt>
                <c:pt idx="5301">
                  <c:v>89.730645161290354</c:v>
                </c:pt>
                <c:pt idx="5302">
                  <c:v>89.835161290322603</c:v>
                </c:pt>
                <c:pt idx="5303">
                  <c:v>89.939354838709704</c:v>
                </c:pt>
                <c:pt idx="5304">
                  <c:v>89.939354838709704</c:v>
                </c:pt>
                <c:pt idx="5305">
                  <c:v>90.148064516129068</c:v>
                </c:pt>
                <c:pt idx="5306">
                  <c:v>90.148064516129082</c:v>
                </c:pt>
                <c:pt idx="5307">
                  <c:v>90.252580645161331</c:v>
                </c:pt>
                <c:pt idx="5308">
                  <c:v>90.356774193548446</c:v>
                </c:pt>
                <c:pt idx="5309">
                  <c:v>90.460967741935534</c:v>
                </c:pt>
                <c:pt idx="5310">
                  <c:v>90.356774193548446</c:v>
                </c:pt>
                <c:pt idx="5311">
                  <c:v>90.356774193548446</c:v>
                </c:pt>
                <c:pt idx="5312">
                  <c:v>90.252580645161345</c:v>
                </c:pt>
                <c:pt idx="5313">
                  <c:v>90.148064516129068</c:v>
                </c:pt>
                <c:pt idx="5314">
                  <c:v>90.043548387096806</c:v>
                </c:pt>
                <c:pt idx="5315">
                  <c:v>89.939354838709718</c:v>
                </c:pt>
                <c:pt idx="5316">
                  <c:v>89.835161290322617</c:v>
                </c:pt>
                <c:pt idx="5317">
                  <c:v>89.835161290322617</c:v>
                </c:pt>
                <c:pt idx="5318">
                  <c:v>89.835161290322617</c:v>
                </c:pt>
                <c:pt idx="5319">
                  <c:v>89.730645161290354</c:v>
                </c:pt>
                <c:pt idx="5320">
                  <c:v>89.835161290322603</c:v>
                </c:pt>
                <c:pt idx="5321">
                  <c:v>89.939677419354865</c:v>
                </c:pt>
                <c:pt idx="5322">
                  <c:v>89.835161290322617</c:v>
                </c:pt>
                <c:pt idx="5323">
                  <c:v>89.835161290322617</c:v>
                </c:pt>
                <c:pt idx="5324">
                  <c:v>89.730645161290354</c:v>
                </c:pt>
                <c:pt idx="5325">
                  <c:v>89.730645161290354</c:v>
                </c:pt>
                <c:pt idx="5326">
                  <c:v>89.835161290322603</c:v>
                </c:pt>
                <c:pt idx="5327">
                  <c:v>89.939354838709704</c:v>
                </c:pt>
                <c:pt idx="5328">
                  <c:v>89.939354838709704</c:v>
                </c:pt>
                <c:pt idx="5329">
                  <c:v>90.148064516129068</c:v>
                </c:pt>
                <c:pt idx="5330">
                  <c:v>90.148064516129082</c:v>
                </c:pt>
                <c:pt idx="5331">
                  <c:v>90.252580645161331</c:v>
                </c:pt>
                <c:pt idx="5332">
                  <c:v>90.356774193548446</c:v>
                </c:pt>
                <c:pt idx="5333">
                  <c:v>90.460967741935534</c:v>
                </c:pt>
                <c:pt idx="5334">
                  <c:v>90.356774193548446</c:v>
                </c:pt>
                <c:pt idx="5335">
                  <c:v>90.356774193548446</c:v>
                </c:pt>
                <c:pt idx="5336">
                  <c:v>90.252580645161345</c:v>
                </c:pt>
                <c:pt idx="5337">
                  <c:v>90.148064516129068</c:v>
                </c:pt>
                <c:pt idx="5338">
                  <c:v>90.043548387096806</c:v>
                </c:pt>
                <c:pt idx="5339">
                  <c:v>89.939354838709718</c:v>
                </c:pt>
                <c:pt idx="5340">
                  <c:v>89.835161290322617</c:v>
                </c:pt>
                <c:pt idx="5341">
                  <c:v>89.835161290322617</c:v>
                </c:pt>
                <c:pt idx="5342">
                  <c:v>89.835161290322617</c:v>
                </c:pt>
                <c:pt idx="5343">
                  <c:v>89.730645161290354</c:v>
                </c:pt>
                <c:pt idx="5344">
                  <c:v>89.835161290322603</c:v>
                </c:pt>
                <c:pt idx="5345">
                  <c:v>89.939677419354865</c:v>
                </c:pt>
                <c:pt idx="5346">
                  <c:v>89.835161290322617</c:v>
                </c:pt>
                <c:pt idx="5347">
                  <c:v>89.835161290322617</c:v>
                </c:pt>
                <c:pt idx="5348">
                  <c:v>89.730645161290354</c:v>
                </c:pt>
                <c:pt idx="5349">
                  <c:v>89.730645161290354</c:v>
                </c:pt>
                <c:pt idx="5350">
                  <c:v>89.835161290322603</c:v>
                </c:pt>
                <c:pt idx="5351">
                  <c:v>89.939354838709704</c:v>
                </c:pt>
                <c:pt idx="5352">
                  <c:v>89.939354838709704</c:v>
                </c:pt>
                <c:pt idx="5353">
                  <c:v>90.148064516129068</c:v>
                </c:pt>
                <c:pt idx="5354">
                  <c:v>90.148064516129082</c:v>
                </c:pt>
                <c:pt idx="5355">
                  <c:v>90.252580645161331</c:v>
                </c:pt>
                <c:pt idx="5356">
                  <c:v>90.356774193548446</c:v>
                </c:pt>
                <c:pt idx="5357">
                  <c:v>90.460967741935534</c:v>
                </c:pt>
                <c:pt idx="5358">
                  <c:v>90.356774193548446</c:v>
                </c:pt>
                <c:pt idx="5359">
                  <c:v>90.356774193548446</c:v>
                </c:pt>
                <c:pt idx="5360">
                  <c:v>90.252580645161345</c:v>
                </c:pt>
                <c:pt idx="5361">
                  <c:v>90.148064516129068</c:v>
                </c:pt>
                <c:pt idx="5362">
                  <c:v>90.043548387096806</c:v>
                </c:pt>
                <c:pt idx="5363">
                  <c:v>89.939354838709718</c:v>
                </c:pt>
                <c:pt idx="5364">
                  <c:v>89.835161290322617</c:v>
                </c:pt>
                <c:pt idx="5365">
                  <c:v>89.835161290322617</c:v>
                </c:pt>
                <c:pt idx="5366">
                  <c:v>89.835161290322617</c:v>
                </c:pt>
                <c:pt idx="5367">
                  <c:v>89.730645161290354</c:v>
                </c:pt>
                <c:pt idx="5368">
                  <c:v>89.835161290322603</c:v>
                </c:pt>
                <c:pt idx="5369">
                  <c:v>89.939677419354865</c:v>
                </c:pt>
                <c:pt idx="5370">
                  <c:v>89.835161290322617</c:v>
                </c:pt>
                <c:pt idx="5371">
                  <c:v>89.835161290322617</c:v>
                </c:pt>
                <c:pt idx="5372">
                  <c:v>89.730645161290354</c:v>
                </c:pt>
                <c:pt idx="5373">
                  <c:v>89.521612903225844</c:v>
                </c:pt>
                <c:pt idx="5374">
                  <c:v>89.417096774193567</c:v>
                </c:pt>
                <c:pt idx="5375">
                  <c:v>89.208064516129056</c:v>
                </c:pt>
                <c:pt idx="5376">
                  <c:v>89.103548387096794</c:v>
                </c:pt>
                <c:pt idx="5377">
                  <c:v>89.103548387096794</c:v>
                </c:pt>
                <c:pt idx="5378">
                  <c:v>88.999032258064545</c:v>
                </c:pt>
                <c:pt idx="5379">
                  <c:v>88.999032258064531</c:v>
                </c:pt>
                <c:pt idx="5380">
                  <c:v>88.999032258064545</c:v>
                </c:pt>
                <c:pt idx="5381">
                  <c:v>88.894516129032255</c:v>
                </c:pt>
                <c:pt idx="5382">
                  <c:v>88.790322580645181</c:v>
                </c:pt>
                <c:pt idx="5383">
                  <c:v>88.685806451612905</c:v>
                </c:pt>
                <c:pt idx="5384">
                  <c:v>88.581612903225832</c:v>
                </c:pt>
                <c:pt idx="5385">
                  <c:v>88.685806451612919</c:v>
                </c:pt>
                <c:pt idx="5386">
                  <c:v>88.685806451612919</c:v>
                </c:pt>
                <c:pt idx="5387">
                  <c:v>88.685806451612933</c:v>
                </c:pt>
                <c:pt idx="5388">
                  <c:v>88.477096774193583</c:v>
                </c:pt>
                <c:pt idx="5389">
                  <c:v>88.372580645161307</c:v>
                </c:pt>
                <c:pt idx="5390">
                  <c:v>88.372580645161321</c:v>
                </c:pt>
                <c:pt idx="5391">
                  <c:v>88.476774193548422</c:v>
                </c:pt>
                <c:pt idx="5392">
                  <c:v>88.685483870967772</c:v>
                </c:pt>
                <c:pt idx="5393">
                  <c:v>88.790000000000035</c:v>
                </c:pt>
                <c:pt idx="5394">
                  <c:v>88.790000000000035</c:v>
                </c:pt>
                <c:pt idx="5395">
                  <c:v>88.790000000000035</c:v>
                </c:pt>
                <c:pt idx="5396">
                  <c:v>88.790000000000049</c:v>
                </c:pt>
                <c:pt idx="5397">
                  <c:v>88.685483870967786</c:v>
                </c:pt>
                <c:pt idx="5398">
                  <c:v>88.685483870967772</c:v>
                </c:pt>
                <c:pt idx="5399">
                  <c:v>88.789677419354874</c:v>
                </c:pt>
                <c:pt idx="5400">
                  <c:v>88.789677419354874</c:v>
                </c:pt>
                <c:pt idx="5401">
                  <c:v>88.789677419354874</c:v>
                </c:pt>
                <c:pt idx="5402">
                  <c:v>88.685161290322597</c:v>
                </c:pt>
                <c:pt idx="5403">
                  <c:v>88.893870967741947</c:v>
                </c:pt>
                <c:pt idx="5404">
                  <c:v>88.998387096774209</c:v>
                </c:pt>
                <c:pt idx="5405">
                  <c:v>89.102903225806457</c:v>
                </c:pt>
                <c:pt idx="5406">
                  <c:v>89.20741935483872</c:v>
                </c:pt>
                <c:pt idx="5407">
                  <c:v>89.20741935483872</c:v>
                </c:pt>
                <c:pt idx="5408">
                  <c:v>89.207419354838706</c:v>
                </c:pt>
                <c:pt idx="5409">
                  <c:v>89.207419354838706</c:v>
                </c:pt>
                <c:pt idx="5410">
                  <c:v>89.207419354838706</c:v>
                </c:pt>
                <c:pt idx="5411">
                  <c:v>89.102903225806443</c:v>
                </c:pt>
                <c:pt idx="5412">
                  <c:v>88.998387096774181</c:v>
                </c:pt>
                <c:pt idx="5413">
                  <c:v>88.789354838709684</c:v>
                </c:pt>
                <c:pt idx="5414">
                  <c:v>88.78935483870967</c:v>
                </c:pt>
                <c:pt idx="5415">
                  <c:v>88.789354838709684</c:v>
                </c:pt>
                <c:pt idx="5416">
                  <c:v>88.685161290322583</c:v>
                </c:pt>
                <c:pt idx="5417">
                  <c:v>88.685161290322597</c:v>
                </c:pt>
                <c:pt idx="5418">
                  <c:v>88.580967741935524</c:v>
                </c:pt>
                <c:pt idx="5419">
                  <c:v>88.685483870967786</c:v>
                </c:pt>
                <c:pt idx="5420">
                  <c:v>88.685483870967772</c:v>
                </c:pt>
                <c:pt idx="5421">
                  <c:v>88.685483870967772</c:v>
                </c:pt>
                <c:pt idx="5422">
                  <c:v>88.581290322580671</c:v>
                </c:pt>
                <c:pt idx="5423">
                  <c:v>88.477096774193598</c:v>
                </c:pt>
                <c:pt idx="5424">
                  <c:v>88.477096774193598</c:v>
                </c:pt>
                <c:pt idx="5425">
                  <c:v>88.477096774193598</c:v>
                </c:pt>
                <c:pt idx="5426">
                  <c:v>88.477096774193598</c:v>
                </c:pt>
                <c:pt idx="5427">
                  <c:v>88.581290322580685</c:v>
                </c:pt>
                <c:pt idx="5428">
                  <c:v>88.685806451612947</c:v>
                </c:pt>
                <c:pt idx="5429">
                  <c:v>88.79032258064521</c:v>
                </c:pt>
                <c:pt idx="5430">
                  <c:v>88.79032258064521</c:v>
                </c:pt>
                <c:pt idx="5431">
                  <c:v>88.581290322580685</c:v>
                </c:pt>
                <c:pt idx="5432">
                  <c:v>88.581290322580685</c:v>
                </c:pt>
                <c:pt idx="5433">
                  <c:v>88.790000000000035</c:v>
                </c:pt>
                <c:pt idx="5434">
                  <c:v>88.685806451612933</c:v>
                </c:pt>
                <c:pt idx="5435">
                  <c:v>88.685806451612933</c:v>
                </c:pt>
                <c:pt idx="5436">
                  <c:v>88.790322580645196</c:v>
                </c:pt>
                <c:pt idx="5437">
                  <c:v>88.894838709677458</c:v>
                </c:pt>
                <c:pt idx="5438">
                  <c:v>88.894838709677444</c:v>
                </c:pt>
                <c:pt idx="5439">
                  <c:v>88.999354838709706</c:v>
                </c:pt>
                <c:pt idx="5440">
                  <c:v>89.103870967741955</c:v>
                </c:pt>
                <c:pt idx="5441">
                  <c:v>89.103870967741955</c:v>
                </c:pt>
                <c:pt idx="5442">
                  <c:v>89.10387096774194</c:v>
                </c:pt>
                <c:pt idx="5443">
                  <c:v>89.10387096774194</c:v>
                </c:pt>
                <c:pt idx="5444">
                  <c:v>89.208387096774189</c:v>
                </c:pt>
                <c:pt idx="5445">
                  <c:v>89.208387096774189</c:v>
                </c:pt>
                <c:pt idx="5446">
                  <c:v>89.312580645161304</c:v>
                </c:pt>
                <c:pt idx="5447">
                  <c:v>89.312580645161304</c:v>
                </c:pt>
                <c:pt idx="5448">
                  <c:v>89.312580645161304</c:v>
                </c:pt>
                <c:pt idx="5449">
                  <c:v>89.312580645161304</c:v>
                </c:pt>
                <c:pt idx="5450">
                  <c:v>89.312580645161319</c:v>
                </c:pt>
                <c:pt idx="5451">
                  <c:v>89.20806451612907</c:v>
                </c:pt>
                <c:pt idx="5452">
                  <c:v>89.20806451612907</c:v>
                </c:pt>
                <c:pt idx="5453">
                  <c:v>89.312258064516186</c:v>
                </c:pt>
                <c:pt idx="5454">
                  <c:v>89.312258064516186</c:v>
                </c:pt>
                <c:pt idx="5455">
                  <c:v>89.312258064516186</c:v>
                </c:pt>
                <c:pt idx="5456">
                  <c:v>89.520967741935536</c:v>
                </c:pt>
                <c:pt idx="5457">
                  <c:v>89.625161290322623</c:v>
                </c:pt>
                <c:pt idx="5458">
                  <c:v>89.625161290322623</c:v>
                </c:pt>
                <c:pt idx="5459">
                  <c:v>89.625161290322623</c:v>
                </c:pt>
                <c:pt idx="5460">
                  <c:v>89.625161290322623</c:v>
                </c:pt>
                <c:pt idx="5461">
                  <c:v>89.520967741935536</c:v>
                </c:pt>
                <c:pt idx="5462">
                  <c:v>89.834193548387148</c:v>
                </c:pt>
                <c:pt idx="5463">
                  <c:v>89.834193548387134</c:v>
                </c:pt>
                <c:pt idx="5464">
                  <c:v>89.730000000000032</c:v>
                </c:pt>
                <c:pt idx="5465">
                  <c:v>89.730000000000032</c:v>
                </c:pt>
                <c:pt idx="5466">
                  <c:v>89.834516129032295</c:v>
                </c:pt>
                <c:pt idx="5467">
                  <c:v>89.834516129032295</c:v>
                </c:pt>
                <c:pt idx="5468">
                  <c:v>89.730000000000032</c:v>
                </c:pt>
                <c:pt idx="5469">
                  <c:v>89.730000000000018</c:v>
                </c:pt>
                <c:pt idx="5470">
                  <c:v>89.730000000000018</c:v>
                </c:pt>
                <c:pt idx="5471">
                  <c:v>89.730000000000018</c:v>
                </c:pt>
                <c:pt idx="5472">
                  <c:v>89.834516129032281</c:v>
                </c:pt>
                <c:pt idx="5473">
                  <c:v>89.834516129032281</c:v>
                </c:pt>
                <c:pt idx="5474">
                  <c:v>90.043548387096806</c:v>
                </c:pt>
                <c:pt idx="5475">
                  <c:v>90.043548387096791</c:v>
                </c:pt>
                <c:pt idx="5476">
                  <c:v>89.939032258064543</c:v>
                </c:pt>
                <c:pt idx="5477">
                  <c:v>89.834838709677456</c:v>
                </c:pt>
                <c:pt idx="5478">
                  <c:v>89.834838709677456</c:v>
                </c:pt>
                <c:pt idx="5479">
                  <c:v>89.834838709677456</c:v>
                </c:pt>
                <c:pt idx="5480">
                  <c:v>89.834838709677456</c:v>
                </c:pt>
                <c:pt idx="5481">
                  <c:v>89.939032258064557</c:v>
                </c:pt>
                <c:pt idx="5482">
                  <c:v>90.252258064516184</c:v>
                </c:pt>
                <c:pt idx="5483">
                  <c:v>90.252258064516184</c:v>
                </c:pt>
                <c:pt idx="5484">
                  <c:v>90.252258064516184</c:v>
                </c:pt>
                <c:pt idx="5485">
                  <c:v>90.356451612903271</c:v>
                </c:pt>
                <c:pt idx="5486">
                  <c:v>90.460645161290373</c:v>
                </c:pt>
                <c:pt idx="5487">
                  <c:v>90.460645161290358</c:v>
                </c:pt>
                <c:pt idx="5488">
                  <c:v>90.356451612903271</c:v>
                </c:pt>
                <c:pt idx="5489">
                  <c:v>90.356451612903271</c:v>
                </c:pt>
                <c:pt idx="5490">
                  <c:v>90.251935483871009</c:v>
                </c:pt>
                <c:pt idx="5491">
                  <c:v>90.147419354838746</c:v>
                </c:pt>
                <c:pt idx="5492">
                  <c:v>90.147419354838746</c:v>
                </c:pt>
                <c:pt idx="5493">
                  <c:v>90.043225806451645</c:v>
                </c:pt>
                <c:pt idx="5494">
                  <c:v>90.147741935483893</c:v>
                </c:pt>
                <c:pt idx="5495">
                  <c:v>90.147741935483893</c:v>
                </c:pt>
                <c:pt idx="5496">
                  <c:v>90.04322580645163</c:v>
                </c:pt>
                <c:pt idx="5497">
                  <c:v>90.04322580645163</c:v>
                </c:pt>
                <c:pt idx="5498">
                  <c:v>90.04322580645163</c:v>
                </c:pt>
                <c:pt idx="5499">
                  <c:v>90.043225806451645</c:v>
                </c:pt>
                <c:pt idx="5500">
                  <c:v>90.147741935483893</c:v>
                </c:pt>
                <c:pt idx="5501">
                  <c:v>90.04322580645163</c:v>
                </c:pt>
                <c:pt idx="5502">
                  <c:v>90.04322580645163</c:v>
                </c:pt>
                <c:pt idx="5503">
                  <c:v>90.04322580645163</c:v>
                </c:pt>
                <c:pt idx="5504">
                  <c:v>90.251935483870994</c:v>
                </c:pt>
                <c:pt idx="5505">
                  <c:v>90.251935483870994</c:v>
                </c:pt>
                <c:pt idx="5506">
                  <c:v>90.460645161290358</c:v>
                </c:pt>
                <c:pt idx="5507">
                  <c:v>90.669677419354883</c:v>
                </c:pt>
                <c:pt idx="5508">
                  <c:v>90.669677419354883</c:v>
                </c:pt>
                <c:pt idx="5509">
                  <c:v>90.773870967741985</c:v>
                </c:pt>
                <c:pt idx="5510">
                  <c:v>90.878064516129086</c:v>
                </c:pt>
                <c:pt idx="5511">
                  <c:v>90.878064516129086</c:v>
                </c:pt>
                <c:pt idx="5512">
                  <c:v>90.773870967741985</c:v>
                </c:pt>
                <c:pt idx="5513">
                  <c:v>90.669677419354883</c:v>
                </c:pt>
                <c:pt idx="5514">
                  <c:v>90.565161290322621</c:v>
                </c:pt>
                <c:pt idx="5515">
                  <c:v>90.356451612903257</c:v>
                </c:pt>
                <c:pt idx="5516">
                  <c:v>90.25225806451617</c:v>
                </c:pt>
                <c:pt idx="5517">
                  <c:v>90.148064516129068</c:v>
                </c:pt>
                <c:pt idx="5518">
                  <c:v>89.939354838709718</c:v>
                </c:pt>
                <c:pt idx="5519">
                  <c:v>89.939354838709718</c:v>
                </c:pt>
                <c:pt idx="5520">
                  <c:v>89.730645161290354</c:v>
                </c:pt>
                <c:pt idx="5521">
                  <c:v>89.835161290322603</c:v>
                </c:pt>
                <c:pt idx="5522">
                  <c:v>89.939677419354865</c:v>
                </c:pt>
                <c:pt idx="5523">
                  <c:v>89.835161290322617</c:v>
                </c:pt>
                <c:pt idx="5524">
                  <c:v>89.835161290322617</c:v>
                </c:pt>
                <c:pt idx="5525">
                  <c:v>89.730645161290354</c:v>
                </c:pt>
                <c:pt idx="5526">
                  <c:v>89.730645161290354</c:v>
                </c:pt>
                <c:pt idx="5527">
                  <c:v>89.835161290322603</c:v>
                </c:pt>
                <c:pt idx="5528">
                  <c:v>89.939354838709704</c:v>
                </c:pt>
                <c:pt idx="5529">
                  <c:v>89.939354838709704</c:v>
                </c:pt>
                <c:pt idx="5530">
                  <c:v>90.148064516129068</c:v>
                </c:pt>
                <c:pt idx="5531">
                  <c:v>90.148064516129082</c:v>
                </c:pt>
                <c:pt idx="5532">
                  <c:v>90.252580645161331</c:v>
                </c:pt>
                <c:pt idx="5533">
                  <c:v>90.356774193548446</c:v>
                </c:pt>
                <c:pt idx="5534">
                  <c:v>90.460967741935534</c:v>
                </c:pt>
                <c:pt idx="5535">
                  <c:v>90.356774193548446</c:v>
                </c:pt>
                <c:pt idx="5536">
                  <c:v>90.356774193548446</c:v>
                </c:pt>
                <c:pt idx="5537">
                  <c:v>90.252580645161345</c:v>
                </c:pt>
                <c:pt idx="5538">
                  <c:v>90.148064516129068</c:v>
                </c:pt>
                <c:pt idx="5539">
                  <c:v>90.043548387096806</c:v>
                </c:pt>
                <c:pt idx="5540">
                  <c:v>89.834838709677456</c:v>
                </c:pt>
                <c:pt idx="5541">
                  <c:v>89.730645161290354</c:v>
                </c:pt>
                <c:pt idx="5542">
                  <c:v>89.730645161290354</c:v>
                </c:pt>
                <c:pt idx="5543">
                  <c:v>89.834838709677456</c:v>
                </c:pt>
                <c:pt idx="5544">
                  <c:v>89.834838709677456</c:v>
                </c:pt>
                <c:pt idx="5545">
                  <c:v>90.043548387096806</c:v>
                </c:pt>
                <c:pt idx="5546">
                  <c:v>90.148064516129068</c:v>
                </c:pt>
                <c:pt idx="5547">
                  <c:v>90.148064516129082</c:v>
                </c:pt>
                <c:pt idx="5548">
                  <c:v>90.252258064516184</c:v>
                </c:pt>
                <c:pt idx="5549">
                  <c:v>90.356451612903271</c:v>
                </c:pt>
                <c:pt idx="5550">
                  <c:v>90.356451612903271</c:v>
                </c:pt>
                <c:pt idx="5551">
                  <c:v>90.460967741935534</c:v>
                </c:pt>
                <c:pt idx="5552">
                  <c:v>90.460967741935534</c:v>
                </c:pt>
                <c:pt idx="5553">
                  <c:v>90.356451612903257</c:v>
                </c:pt>
                <c:pt idx="5554">
                  <c:v>90.356451612903257</c:v>
                </c:pt>
                <c:pt idx="5555">
                  <c:v>90.356451612903257</c:v>
                </c:pt>
                <c:pt idx="5556">
                  <c:v>90.460967741935534</c:v>
                </c:pt>
                <c:pt idx="5557">
                  <c:v>90.460967741935534</c:v>
                </c:pt>
                <c:pt idx="5558">
                  <c:v>90.460967741935505</c:v>
                </c:pt>
                <c:pt idx="5559">
                  <c:v>90.25225806451617</c:v>
                </c:pt>
                <c:pt idx="5560">
                  <c:v>90.25225806451617</c:v>
                </c:pt>
                <c:pt idx="5561">
                  <c:v>90.148064516129068</c:v>
                </c:pt>
                <c:pt idx="5562">
                  <c:v>90.043548387096806</c:v>
                </c:pt>
                <c:pt idx="5563">
                  <c:v>90.043548387096806</c:v>
                </c:pt>
                <c:pt idx="5564">
                  <c:v>89.834838709677456</c:v>
                </c:pt>
                <c:pt idx="5565">
                  <c:v>89.730645161290354</c:v>
                </c:pt>
                <c:pt idx="5566">
                  <c:v>89.730645161290354</c:v>
                </c:pt>
                <c:pt idx="5567">
                  <c:v>89.834838709677456</c:v>
                </c:pt>
                <c:pt idx="5568">
                  <c:v>89.834838709677456</c:v>
                </c:pt>
                <c:pt idx="5569">
                  <c:v>90.04354838709682</c:v>
                </c:pt>
                <c:pt idx="5570">
                  <c:v>90.148064516129082</c:v>
                </c:pt>
                <c:pt idx="5571">
                  <c:v>90.252580645161331</c:v>
                </c:pt>
                <c:pt idx="5572">
                  <c:v>90.356774193548446</c:v>
                </c:pt>
                <c:pt idx="5573">
                  <c:v>90.460967741935534</c:v>
                </c:pt>
                <c:pt idx="5574">
                  <c:v>90.356774193548446</c:v>
                </c:pt>
                <c:pt idx="5575">
                  <c:v>90.356774193548446</c:v>
                </c:pt>
                <c:pt idx="5576">
                  <c:v>90.252580645161345</c:v>
                </c:pt>
                <c:pt idx="5577">
                  <c:v>90.148064516129068</c:v>
                </c:pt>
                <c:pt idx="5578">
                  <c:v>90.043548387096806</c:v>
                </c:pt>
                <c:pt idx="5579">
                  <c:v>89.939354838709718</c:v>
                </c:pt>
                <c:pt idx="5580">
                  <c:v>89.835161290322617</c:v>
                </c:pt>
                <c:pt idx="5581">
                  <c:v>89.835161290322617</c:v>
                </c:pt>
                <c:pt idx="5582">
                  <c:v>89.835161290322617</c:v>
                </c:pt>
                <c:pt idx="5583">
                  <c:v>89.730645161290354</c:v>
                </c:pt>
                <c:pt idx="5584">
                  <c:v>89.835161290322603</c:v>
                </c:pt>
                <c:pt idx="5585">
                  <c:v>89.939677419354865</c:v>
                </c:pt>
                <c:pt idx="5586">
                  <c:v>89.835161290322617</c:v>
                </c:pt>
                <c:pt idx="5587">
                  <c:v>89.835161290322617</c:v>
                </c:pt>
                <c:pt idx="5588">
                  <c:v>89.730645161290354</c:v>
                </c:pt>
                <c:pt idx="5589">
                  <c:v>89.730645161290354</c:v>
                </c:pt>
                <c:pt idx="5590">
                  <c:v>89.835161290322603</c:v>
                </c:pt>
                <c:pt idx="5591">
                  <c:v>89.939354838709704</c:v>
                </c:pt>
                <c:pt idx="5592">
                  <c:v>89.939354838709704</c:v>
                </c:pt>
                <c:pt idx="5593">
                  <c:v>90.148064516129068</c:v>
                </c:pt>
                <c:pt idx="5594">
                  <c:v>90.148064516129082</c:v>
                </c:pt>
                <c:pt idx="5595">
                  <c:v>90.252580645161331</c:v>
                </c:pt>
                <c:pt idx="5596">
                  <c:v>90.356774193548446</c:v>
                </c:pt>
                <c:pt idx="5597">
                  <c:v>90.460967741935534</c:v>
                </c:pt>
                <c:pt idx="5598">
                  <c:v>90.356774193548446</c:v>
                </c:pt>
                <c:pt idx="5599">
                  <c:v>90.356774193548446</c:v>
                </c:pt>
                <c:pt idx="5600">
                  <c:v>90.252580645161345</c:v>
                </c:pt>
                <c:pt idx="5601">
                  <c:v>90.148064516129068</c:v>
                </c:pt>
                <c:pt idx="5602">
                  <c:v>90.043548387096806</c:v>
                </c:pt>
                <c:pt idx="5603">
                  <c:v>89.939354838709718</c:v>
                </c:pt>
                <c:pt idx="5604">
                  <c:v>89.835161290322617</c:v>
                </c:pt>
                <c:pt idx="5605">
                  <c:v>89.835161290322617</c:v>
                </c:pt>
                <c:pt idx="5606">
                  <c:v>89.835161290322617</c:v>
                </c:pt>
                <c:pt idx="5607">
                  <c:v>89.730645161290354</c:v>
                </c:pt>
                <c:pt idx="5608">
                  <c:v>89.835161290322603</c:v>
                </c:pt>
                <c:pt idx="5609">
                  <c:v>89.939677419354865</c:v>
                </c:pt>
                <c:pt idx="5610">
                  <c:v>89.835161290322617</c:v>
                </c:pt>
                <c:pt idx="5611">
                  <c:v>89.835161290322617</c:v>
                </c:pt>
                <c:pt idx="5612">
                  <c:v>89.730645161290354</c:v>
                </c:pt>
                <c:pt idx="5613">
                  <c:v>89.730645161290354</c:v>
                </c:pt>
                <c:pt idx="5614">
                  <c:v>89.835161290322603</c:v>
                </c:pt>
                <c:pt idx="5615">
                  <c:v>89.939354838709704</c:v>
                </c:pt>
                <c:pt idx="5616">
                  <c:v>89.939354838709704</c:v>
                </c:pt>
                <c:pt idx="5617">
                  <c:v>90.148064516129068</c:v>
                </c:pt>
                <c:pt idx="5618">
                  <c:v>90.148064516129082</c:v>
                </c:pt>
                <c:pt idx="5619">
                  <c:v>90.252580645161331</c:v>
                </c:pt>
                <c:pt idx="5620">
                  <c:v>90.356774193548446</c:v>
                </c:pt>
                <c:pt idx="5621">
                  <c:v>90.356774193548432</c:v>
                </c:pt>
                <c:pt idx="5622">
                  <c:v>90.356774193548446</c:v>
                </c:pt>
                <c:pt idx="5623">
                  <c:v>90.252258064516184</c:v>
                </c:pt>
                <c:pt idx="5624">
                  <c:v>90.04354838709682</c:v>
                </c:pt>
                <c:pt idx="5625">
                  <c:v>90.043548387096806</c:v>
                </c:pt>
                <c:pt idx="5626">
                  <c:v>90.147741935483893</c:v>
                </c:pt>
                <c:pt idx="5627">
                  <c:v>90.147741935483907</c:v>
                </c:pt>
                <c:pt idx="5628">
                  <c:v>90.04354838709682</c:v>
                </c:pt>
                <c:pt idx="5629">
                  <c:v>90.04354838709682</c:v>
                </c:pt>
                <c:pt idx="5630">
                  <c:v>90.04354838709682</c:v>
                </c:pt>
                <c:pt idx="5631">
                  <c:v>90.04354838709682</c:v>
                </c:pt>
                <c:pt idx="5632">
                  <c:v>90.04354838709682</c:v>
                </c:pt>
                <c:pt idx="5633">
                  <c:v>90.04354838709682</c:v>
                </c:pt>
                <c:pt idx="5634">
                  <c:v>90.147741935483907</c:v>
                </c:pt>
                <c:pt idx="5635">
                  <c:v>90.147741935483907</c:v>
                </c:pt>
                <c:pt idx="5636">
                  <c:v>90.043225806451645</c:v>
                </c:pt>
                <c:pt idx="5637">
                  <c:v>89.938709677419382</c:v>
                </c:pt>
                <c:pt idx="5638">
                  <c:v>90.147419354838732</c:v>
                </c:pt>
                <c:pt idx="5639">
                  <c:v>90.042903225806469</c:v>
                </c:pt>
                <c:pt idx="5640">
                  <c:v>89.938387096774193</c:v>
                </c:pt>
                <c:pt idx="5641">
                  <c:v>90.042903225806484</c:v>
                </c:pt>
                <c:pt idx="5642">
                  <c:v>90.147096774193571</c:v>
                </c:pt>
                <c:pt idx="5643">
                  <c:v>90.251612903225833</c:v>
                </c:pt>
                <c:pt idx="5644">
                  <c:v>90.355806451612921</c:v>
                </c:pt>
                <c:pt idx="5645">
                  <c:v>90.251290322580672</c:v>
                </c:pt>
                <c:pt idx="5646">
                  <c:v>90.042580645161308</c:v>
                </c:pt>
                <c:pt idx="5647">
                  <c:v>90.042580645161308</c:v>
                </c:pt>
                <c:pt idx="5648">
                  <c:v>90.042580645161323</c:v>
                </c:pt>
                <c:pt idx="5649">
                  <c:v>90.146774193548424</c:v>
                </c:pt>
                <c:pt idx="5650">
                  <c:v>90.146774193548424</c:v>
                </c:pt>
                <c:pt idx="5651">
                  <c:v>90.042580645161323</c:v>
                </c:pt>
                <c:pt idx="5652">
                  <c:v>90.042580645161323</c:v>
                </c:pt>
                <c:pt idx="5653">
                  <c:v>89.938387096774221</c:v>
                </c:pt>
                <c:pt idx="5654">
                  <c:v>89.938387096774235</c:v>
                </c:pt>
                <c:pt idx="5655">
                  <c:v>89.938387096774221</c:v>
                </c:pt>
                <c:pt idx="5656">
                  <c:v>90.042580645161323</c:v>
                </c:pt>
                <c:pt idx="5657">
                  <c:v>89.938387096774221</c:v>
                </c:pt>
                <c:pt idx="5658">
                  <c:v>89.729677419354871</c:v>
                </c:pt>
                <c:pt idx="5659">
                  <c:v>89.625161290322595</c:v>
                </c:pt>
                <c:pt idx="5660">
                  <c:v>89.729354838709696</c:v>
                </c:pt>
                <c:pt idx="5661">
                  <c:v>89.624838709677434</c:v>
                </c:pt>
                <c:pt idx="5662">
                  <c:v>89.520322580645171</c:v>
                </c:pt>
                <c:pt idx="5663">
                  <c:v>89.520322580645185</c:v>
                </c:pt>
                <c:pt idx="5664">
                  <c:v>89.624838709677434</c:v>
                </c:pt>
                <c:pt idx="5665">
                  <c:v>89.624838709677434</c:v>
                </c:pt>
                <c:pt idx="5666">
                  <c:v>89.624838709677434</c:v>
                </c:pt>
                <c:pt idx="5667">
                  <c:v>89.833548387096812</c:v>
                </c:pt>
                <c:pt idx="5668">
                  <c:v>89.833548387096798</c:v>
                </c:pt>
                <c:pt idx="5669">
                  <c:v>89.624838709677434</c:v>
                </c:pt>
                <c:pt idx="5670">
                  <c:v>89.72935483870971</c:v>
                </c:pt>
                <c:pt idx="5671">
                  <c:v>89.93806451612906</c:v>
                </c:pt>
                <c:pt idx="5672">
                  <c:v>90.042258064516162</c:v>
                </c:pt>
                <c:pt idx="5673">
                  <c:v>89.93806451612906</c:v>
                </c:pt>
                <c:pt idx="5674">
                  <c:v>89.93806451612906</c:v>
                </c:pt>
                <c:pt idx="5675">
                  <c:v>89.833870967741959</c:v>
                </c:pt>
                <c:pt idx="5676">
                  <c:v>89.938387096774221</c:v>
                </c:pt>
                <c:pt idx="5677">
                  <c:v>89.938387096774221</c:v>
                </c:pt>
                <c:pt idx="5678">
                  <c:v>89.833870967741959</c:v>
                </c:pt>
                <c:pt idx="5679">
                  <c:v>89.833870967741959</c:v>
                </c:pt>
                <c:pt idx="5680">
                  <c:v>89.729677419354886</c:v>
                </c:pt>
                <c:pt idx="5681">
                  <c:v>89.625161290322609</c:v>
                </c:pt>
                <c:pt idx="5682">
                  <c:v>89.520645161290346</c:v>
                </c:pt>
                <c:pt idx="5683">
                  <c:v>89.624838709677448</c:v>
                </c:pt>
                <c:pt idx="5684">
                  <c:v>89.520322580645185</c:v>
                </c:pt>
                <c:pt idx="5685">
                  <c:v>89.520322580645171</c:v>
                </c:pt>
                <c:pt idx="5686">
                  <c:v>89.520322580645185</c:v>
                </c:pt>
                <c:pt idx="5687">
                  <c:v>89.311612903225821</c:v>
                </c:pt>
                <c:pt idx="5688">
                  <c:v>89.311612903225821</c:v>
                </c:pt>
                <c:pt idx="5689">
                  <c:v>89.520322580645171</c:v>
                </c:pt>
                <c:pt idx="5690">
                  <c:v>89.624838709677448</c:v>
                </c:pt>
                <c:pt idx="5691">
                  <c:v>89.624838709677448</c:v>
                </c:pt>
                <c:pt idx="5692">
                  <c:v>89.624838709677434</c:v>
                </c:pt>
                <c:pt idx="5693">
                  <c:v>89.624838709677448</c:v>
                </c:pt>
                <c:pt idx="5694">
                  <c:v>89.729354838709696</c:v>
                </c:pt>
                <c:pt idx="5695">
                  <c:v>89.833548387096812</c:v>
                </c:pt>
                <c:pt idx="5696">
                  <c:v>89.833548387096812</c:v>
                </c:pt>
                <c:pt idx="5697">
                  <c:v>89.833548387096812</c:v>
                </c:pt>
                <c:pt idx="5698">
                  <c:v>89.72935483870971</c:v>
                </c:pt>
                <c:pt idx="5699">
                  <c:v>89.833870967741973</c:v>
                </c:pt>
                <c:pt idx="5700">
                  <c:v>89.938387096774221</c:v>
                </c:pt>
                <c:pt idx="5701">
                  <c:v>89.833870967741973</c:v>
                </c:pt>
                <c:pt idx="5702">
                  <c:v>89.625161290322609</c:v>
                </c:pt>
                <c:pt idx="5703">
                  <c:v>89.625161290322609</c:v>
                </c:pt>
                <c:pt idx="5704">
                  <c:v>89.625161290322609</c:v>
                </c:pt>
                <c:pt idx="5705">
                  <c:v>89.520645161290346</c:v>
                </c:pt>
                <c:pt idx="5706">
                  <c:v>89.416129032258084</c:v>
                </c:pt>
                <c:pt idx="5707">
                  <c:v>89.520322580645185</c:v>
                </c:pt>
                <c:pt idx="5708">
                  <c:v>89.520322580645185</c:v>
                </c:pt>
                <c:pt idx="5709">
                  <c:v>89.520322580645171</c:v>
                </c:pt>
                <c:pt idx="5710">
                  <c:v>89.311612903225821</c:v>
                </c:pt>
                <c:pt idx="5711">
                  <c:v>89.207096774193545</c:v>
                </c:pt>
                <c:pt idx="5712">
                  <c:v>89.415806451612909</c:v>
                </c:pt>
                <c:pt idx="5713">
                  <c:v>89.520322580645171</c:v>
                </c:pt>
                <c:pt idx="5714">
                  <c:v>89.520322580645185</c:v>
                </c:pt>
                <c:pt idx="5715">
                  <c:v>89.520322580645185</c:v>
                </c:pt>
                <c:pt idx="5716">
                  <c:v>89.520322580645171</c:v>
                </c:pt>
                <c:pt idx="5717">
                  <c:v>89.624838709677448</c:v>
                </c:pt>
                <c:pt idx="5718">
                  <c:v>89.833548387096798</c:v>
                </c:pt>
                <c:pt idx="5719">
                  <c:v>89.937741935483899</c:v>
                </c:pt>
                <c:pt idx="5720">
                  <c:v>89.833548387096812</c:v>
                </c:pt>
                <c:pt idx="5721">
                  <c:v>89.833548387096812</c:v>
                </c:pt>
                <c:pt idx="5722">
                  <c:v>89.72935483870971</c:v>
                </c:pt>
                <c:pt idx="5723">
                  <c:v>89.833870967741973</c:v>
                </c:pt>
                <c:pt idx="5724">
                  <c:v>89.833870967741973</c:v>
                </c:pt>
                <c:pt idx="5725">
                  <c:v>89.72935483870971</c:v>
                </c:pt>
                <c:pt idx="5726">
                  <c:v>89.72935483870971</c:v>
                </c:pt>
                <c:pt idx="5727">
                  <c:v>89.625161290322609</c:v>
                </c:pt>
                <c:pt idx="5728">
                  <c:v>89.520645161290346</c:v>
                </c:pt>
                <c:pt idx="5729">
                  <c:v>89.416129032258084</c:v>
                </c:pt>
                <c:pt idx="5730">
                  <c:v>89.520322580645185</c:v>
                </c:pt>
                <c:pt idx="5731">
                  <c:v>89.415806451612909</c:v>
                </c:pt>
                <c:pt idx="5732">
                  <c:v>89.415806451612909</c:v>
                </c:pt>
                <c:pt idx="5733">
                  <c:v>89.415806451612909</c:v>
                </c:pt>
                <c:pt idx="5734">
                  <c:v>89.207096774193545</c:v>
                </c:pt>
                <c:pt idx="5735">
                  <c:v>89.311290322580646</c:v>
                </c:pt>
                <c:pt idx="5736">
                  <c:v>89.415806451612909</c:v>
                </c:pt>
                <c:pt idx="5737">
                  <c:v>89.624516129032273</c:v>
                </c:pt>
                <c:pt idx="5738">
                  <c:v>89.520322580645185</c:v>
                </c:pt>
                <c:pt idx="5739">
                  <c:v>89.624838709677448</c:v>
                </c:pt>
                <c:pt idx="5740">
                  <c:v>89.833548387096812</c:v>
                </c:pt>
                <c:pt idx="5741">
                  <c:v>90.042258064516176</c:v>
                </c:pt>
                <c:pt idx="5742">
                  <c:v>90.146774193548438</c:v>
                </c:pt>
                <c:pt idx="5743">
                  <c:v>90.042580645161337</c:v>
                </c:pt>
                <c:pt idx="5744">
                  <c:v>90.042580645161337</c:v>
                </c:pt>
                <c:pt idx="5745">
                  <c:v>89.833870967741973</c:v>
                </c:pt>
                <c:pt idx="5746">
                  <c:v>89.833870967741973</c:v>
                </c:pt>
                <c:pt idx="5747">
                  <c:v>89.938387096774221</c:v>
                </c:pt>
                <c:pt idx="5748">
                  <c:v>89.938387096774221</c:v>
                </c:pt>
                <c:pt idx="5749">
                  <c:v>89.834193548387134</c:v>
                </c:pt>
                <c:pt idx="5750">
                  <c:v>89.730000000000032</c:v>
                </c:pt>
                <c:pt idx="5751">
                  <c:v>89.62548387096777</c:v>
                </c:pt>
                <c:pt idx="5752">
                  <c:v>89.62548387096777</c:v>
                </c:pt>
                <c:pt idx="5753">
                  <c:v>89.62548387096777</c:v>
                </c:pt>
                <c:pt idx="5754">
                  <c:v>89.520967741935522</c:v>
                </c:pt>
                <c:pt idx="5755">
                  <c:v>89.625483870967784</c:v>
                </c:pt>
                <c:pt idx="5756">
                  <c:v>89.62548387096777</c:v>
                </c:pt>
                <c:pt idx="5757">
                  <c:v>89.521290322580668</c:v>
                </c:pt>
                <c:pt idx="5758">
                  <c:v>89.521290322580668</c:v>
                </c:pt>
                <c:pt idx="5759">
                  <c:v>89.730000000000032</c:v>
                </c:pt>
                <c:pt idx="5760">
                  <c:v>89.834516129032281</c:v>
                </c:pt>
                <c:pt idx="5761">
                  <c:v>89.834516129032295</c:v>
                </c:pt>
                <c:pt idx="5762">
                  <c:v>89.939032258064557</c:v>
                </c:pt>
                <c:pt idx="5763">
                  <c:v>90.04354838709682</c:v>
                </c:pt>
                <c:pt idx="5764">
                  <c:v>90.252258064516184</c:v>
                </c:pt>
                <c:pt idx="5765">
                  <c:v>90.460967741935534</c:v>
                </c:pt>
                <c:pt idx="5766">
                  <c:v>90.356774193548446</c:v>
                </c:pt>
                <c:pt idx="5767">
                  <c:v>90.356774193548446</c:v>
                </c:pt>
                <c:pt idx="5768">
                  <c:v>90.252580645161345</c:v>
                </c:pt>
                <c:pt idx="5769">
                  <c:v>90.148064516129068</c:v>
                </c:pt>
                <c:pt idx="5770">
                  <c:v>90.043548387096806</c:v>
                </c:pt>
                <c:pt idx="5771">
                  <c:v>89.939354838709718</c:v>
                </c:pt>
                <c:pt idx="5772">
                  <c:v>89.835161290322617</c:v>
                </c:pt>
                <c:pt idx="5773">
                  <c:v>89.835161290322617</c:v>
                </c:pt>
                <c:pt idx="5774">
                  <c:v>89.835161290322617</c:v>
                </c:pt>
                <c:pt idx="5775">
                  <c:v>89.730645161290354</c:v>
                </c:pt>
                <c:pt idx="5776">
                  <c:v>89.835161290322603</c:v>
                </c:pt>
                <c:pt idx="5777">
                  <c:v>89.939677419354865</c:v>
                </c:pt>
                <c:pt idx="5778">
                  <c:v>89.835161290322617</c:v>
                </c:pt>
                <c:pt idx="5779">
                  <c:v>89.835161290322617</c:v>
                </c:pt>
                <c:pt idx="5780">
                  <c:v>89.730645161290354</c:v>
                </c:pt>
                <c:pt idx="5781">
                  <c:v>89.730645161290354</c:v>
                </c:pt>
                <c:pt idx="5782">
                  <c:v>89.835161290322603</c:v>
                </c:pt>
                <c:pt idx="5783">
                  <c:v>89.939354838709704</c:v>
                </c:pt>
                <c:pt idx="5784">
                  <c:v>89.939354838709704</c:v>
                </c:pt>
                <c:pt idx="5785">
                  <c:v>90.148064516129068</c:v>
                </c:pt>
                <c:pt idx="5786">
                  <c:v>90.148064516129082</c:v>
                </c:pt>
                <c:pt idx="5787">
                  <c:v>90.252580645161331</c:v>
                </c:pt>
                <c:pt idx="5788">
                  <c:v>90.356774193548446</c:v>
                </c:pt>
                <c:pt idx="5789">
                  <c:v>90.460967741935534</c:v>
                </c:pt>
                <c:pt idx="5790">
                  <c:v>90.356774193548446</c:v>
                </c:pt>
                <c:pt idx="5791">
                  <c:v>90.356774193548446</c:v>
                </c:pt>
                <c:pt idx="5792">
                  <c:v>90.252580645161345</c:v>
                </c:pt>
                <c:pt idx="5793">
                  <c:v>90.148064516129068</c:v>
                </c:pt>
                <c:pt idx="5794">
                  <c:v>90.043548387096806</c:v>
                </c:pt>
                <c:pt idx="5795">
                  <c:v>89.939354838709718</c:v>
                </c:pt>
                <c:pt idx="5796">
                  <c:v>89.835161290322617</c:v>
                </c:pt>
                <c:pt idx="5797">
                  <c:v>89.835161290322617</c:v>
                </c:pt>
                <c:pt idx="5798">
                  <c:v>89.835161290322617</c:v>
                </c:pt>
                <c:pt idx="5799">
                  <c:v>89.730645161290354</c:v>
                </c:pt>
                <c:pt idx="5800">
                  <c:v>89.835161290322603</c:v>
                </c:pt>
                <c:pt idx="5801">
                  <c:v>89.939677419354865</c:v>
                </c:pt>
                <c:pt idx="5802">
                  <c:v>89.835161290322617</c:v>
                </c:pt>
                <c:pt idx="5803">
                  <c:v>89.835161290322617</c:v>
                </c:pt>
                <c:pt idx="5804">
                  <c:v>89.730645161290354</c:v>
                </c:pt>
                <c:pt idx="5805">
                  <c:v>89.730645161290354</c:v>
                </c:pt>
                <c:pt idx="5806">
                  <c:v>89.835161290322603</c:v>
                </c:pt>
                <c:pt idx="5807">
                  <c:v>89.939354838709704</c:v>
                </c:pt>
                <c:pt idx="5808">
                  <c:v>89.939354838709704</c:v>
                </c:pt>
                <c:pt idx="5809">
                  <c:v>90.148064516129068</c:v>
                </c:pt>
                <c:pt idx="5810">
                  <c:v>90.148064516129082</c:v>
                </c:pt>
                <c:pt idx="5811">
                  <c:v>90.252580645161331</c:v>
                </c:pt>
                <c:pt idx="5812">
                  <c:v>90.356774193548446</c:v>
                </c:pt>
                <c:pt idx="5813">
                  <c:v>90.460967741935534</c:v>
                </c:pt>
                <c:pt idx="5814">
                  <c:v>90.356774193548446</c:v>
                </c:pt>
                <c:pt idx="5815">
                  <c:v>90.356774193548446</c:v>
                </c:pt>
                <c:pt idx="5816">
                  <c:v>90.252580645161345</c:v>
                </c:pt>
                <c:pt idx="5817">
                  <c:v>90.148064516129068</c:v>
                </c:pt>
                <c:pt idx="5818">
                  <c:v>90.043548387096806</c:v>
                </c:pt>
                <c:pt idx="5819">
                  <c:v>89.939354838709718</c:v>
                </c:pt>
                <c:pt idx="5820">
                  <c:v>89.835161290322617</c:v>
                </c:pt>
                <c:pt idx="5821">
                  <c:v>89.835161290322617</c:v>
                </c:pt>
                <c:pt idx="5822">
                  <c:v>89.835161290322617</c:v>
                </c:pt>
                <c:pt idx="5823">
                  <c:v>89.730645161290354</c:v>
                </c:pt>
                <c:pt idx="5824">
                  <c:v>89.835161290322603</c:v>
                </c:pt>
                <c:pt idx="5825">
                  <c:v>89.939677419354865</c:v>
                </c:pt>
                <c:pt idx="5826">
                  <c:v>89.835161290322617</c:v>
                </c:pt>
                <c:pt idx="5827">
                  <c:v>89.835161290322617</c:v>
                </c:pt>
                <c:pt idx="5828">
                  <c:v>89.730645161290354</c:v>
                </c:pt>
                <c:pt idx="5829">
                  <c:v>89.730645161290354</c:v>
                </c:pt>
                <c:pt idx="5830">
                  <c:v>89.835161290322603</c:v>
                </c:pt>
                <c:pt idx="5831">
                  <c:v>89.939354838709704</c:v>
                </c:pt>
                <c:pt idx="5832">
                  <c:v>89.939354838709704</c:v>
                </c:pt>
                <c:pt idx="5833">
                  <c:v>90.148064516129068</c:v>
                </c:pt>
                <c:pt idx="5834">
                  <c:v>90.148064516129082</c:v>
                </c:pt>
                <c:pt idx="5835">
                  <c:v>90.356774193548432</c:v>
                </c:pt>
                <c:pt idx="5836">
                  <c:v>90.252258064516184</c:v>
                </c:pt>
                <c:pt idx="5837">
                  <c:v>90.147741935483893</c:v>
                </c:pt>
                <c:pt idx="5838">
                  <c:v>90.04354838709682</c:v>
                </c:pt>
                <c:pt idx="5839">
                  <c:v>90.147741935483907</c:v>
                </c:pt>
                <c:pt idx="5840">
                  <c:v>90.147741935483907</c:v>
                </c:pt>
                <c:pt idx="5841">
                  <c:v>90.147741935483893</c:v>
                </c:pt>
                <c:pt idx="5842">
                  <c:v>90.147741935483893</c:v>
                </c:pt>
                <c:pt idx="5843">
                  <c:v>90.04354838709682</c:v>
                </c:pt>
                <c:pt idx="5844">
                  <c:v>89.939354838709718</c:v>
                </c:pt>
                <c:pt idx="5845">
                  <c:v>89.83483870967747</c:v>
                </c:pt>
                <c:pt idx="5846">
                  <c:v>89.730322580645208</c:v>
                </c:pt>
                <c:pt idx="5847">
                  <c:v>89.834516129032295</c:v>
                </c:pt>
                <c:pt idx="5848">
                  <c:v>89.939032258064543</c:v>
                </c:pt>
                <c:pt idx="5849">
                  <c:v>89.939032258064543</c:v>
                </c:pt>
                <c:pt idx="5850">
                  <c:v>89.834516129032281</c:v>
                </c:pt>
                <c:pt idx="5851">
                  <c:v>89.938709677419382</c:v>
                </c:pt>
                <c:pt idx="5852">
                  <c:v>89.83419354838712</c:v>
                </c:pt>
                <c:pt idx="5853">
                  <c:v>89.729677419354843</c:v>
                </c:pt>
                <c:pt idx="5854">
                  <c:v>89.729677419354843</c:v>
                </c:pt>
                <c:pt idx="5855">
                  <c:v>89.62516129032258</c:v>
                </c:pt>
                <c:pt idx="5856">
                  <c:v>89.62516129032258</c:v>
                </c:pt>
                <c:pt idx="5857">
                  <c:v>89.833870967741944</c:v>
                </c:pt>
                <c:pt idx="5858">
                  <c:v>89.833870967741959</c:v>
                </c:pt>
                <c:pt idx="5859">
                  <c:v>89.938387096774207</c:v>
                </c:pt>
                <c:pt idx="5860">
                  <c:v>90.042580645161308</c:v>
                </c:pt>
                <c:pt idx="5861">
                  <c:v>90.042580645161323</c:v>
                </c:pt>
                <c:pt idx="5862">
                  <c:v>90.042580645161323</c:v>
                </c:pt>
                <c:pt idx="5863">
                  <c:v>90.042580645161337</c:v>
                </c:pt>
                <c:pt idx="5864">
                  <c:v>90.042580645161337</c:v>
                </c:pt>
                <c:pt idx="5865">
                  <c:v>89.938064516129074</c:v>
                </c:pt>
                <c:pt idx="5866">
                  <c:v>89.72935483870971</c:v>
                </c:pt>
                <c:pt idx="5867">
                  <c:v>89.833870967741973</c:v>
                </c:pt>
                <c:pt idx="5868">
                  <c:v>90.042580645161323</c:v>
                </c:pt>
                <c:pt idx="5869">
                  <c:v>90.146774193548424</c:v>
                </c:pt>
                <c:pt idx="5870">
                  <c:v>90.042580645161323</c:v>
                </c:pt>
                <c:pt idx="5871">
                  <c:v>89.938387096774221</c:v>
                </c:pt>
                <c:pt idx="5872">
                  <c:v>89.938387096774221</c:v>
                </c:pt>
                <c:pt idx="5873">
                  <c:v>89.938387096774221</c:v>
                </c:pt>
                <c:pt idx="5874">
                  <c:v>89.833870967741973</c:v>
                </c:pt>
                <c:pt idx="5875">
                  <c:v>89.72935483870971</c:v>
                </c:pt>
                <c:pt idx="5876">
                  <c:v>89.938064516129074</c:v>
                </c:pt>
                <c:pt idx="5877">
                  <c:v>90.042580645161323</c:v>
                </c:pt>
                <c:pt idx="5878">
                  <c:v>89.833870967741959</c:v>
                </c:pt>
                <c:pt idx="5879">
                  <c:v>89.729354838709696</c:v>
                </c:pt>
                <c:pt idx="5880">
                  <c:v>89.93806451612906</c:v>
                </c:pt>
                <c:pt idx="5881">
                  <c:v>89.938064516129046</c:v>
                </c:pt>
                <c:pt idx="5882">
                  <c:v>89.729354838709682</c:v>
                </c:pt>
                <c:pt idx="5883">
                  <c:v>89.729354838709696</c:v>
                </c:pt>
                <c:pt idx="5884">
                  <c:v>89.729354838709682</c:v>
                </c:pt>
                <c:pt idx="5885">
                  <c:v>89.938064516129046</c:v>
                </c:pt>
                <c:pt idx="5886">
                  <c:v>90.042580645161294</c:v>
                </c:pt>
                <c:pt idx="5887">
                  <c:v>90.042580645161308</c:v>
                </c:pt>
                <c:pt idx="5888">
                  <c:v>89.938387096774207</c:v>
                </c:pt>
                <c:pt idx="5889">
                  <c:v>89.833870967741944</c:v>
                </c:pt>
                <c:pt idx="5890">
                  <c:v>89.729354838709696</c:v>
                </c:pt>
                <c:pt idx="5891">
                  <c:v>89.625161290322595</c:v>
                </c:pt>
                <c:pt idx="5892">
                  <c:v>89.625161290322609</c:v>
                </c:pt>
                <c:pt idx="5893">
                  <c:v>89.520967741935522</c:v>
                </c:pt>
                <c:pt idx="5894">
                  <c:v>89.520967741935522</c:v>
                </c:pt>
                <c:pt idx="5895">
                  <c:v>89.312258064516158</c:v>
                </c:pt>
                <c:pt idx="5896">
                  <c:v>89.41677419354842</c:v>
                </c:pt>
                <c:pt idx="5897">
                  <c:v>89.521290322580668</c:v>
                </c:pt>
                <c:pt idx="5898">
                  <c:v>89.41677419354842</c:v>
                </c:pt>
                <c:pt idx="5899">
                  <c:v>89.312580645161319</c:v>
                </c:pt>
                <c:pt idx="5900">
                  <c:v>89.103870967741955</c:v>
                </c:pt>
                <c:pt idx="5901">
                  <c:v>89.103870967741955</c:v>
                </c:pt>
                <c:pt idx="5902">
                  <c:v>89.103870967741955</c:v>
                </c:pt>
                <c:pt idx="5903">
                  <c:v>89.208064516129056</c:v>
                </c:pt>
                <c:pt idx="5904">
                  <c:v>89.208064516129056</c:v>
                </c:pt>
                <c:pt idx="5905">
                  <c:v>89.41677419354842</c:v>
                </c:pt>
                <c:pt idx="5906">
                  <c:v>89.41677419354842</c:v>
                </c:pt>
                <c:pt idx="5907">
                  <c:v>89.20806451612907</c:v>
                </c:pt>
                <c:pt idx="5908">
                  <c:v>89.20806451612907</c:v>
                </c:pt>
                <c:pt idx="5909">
                  <c:v>89.41677419354842</c:v>
                </c:pt>
                <c:pt idx="5910">
                  <c:v>89.625483870967784</c:v>
                </c:pt>
                <c:pt idx="5911">
                  <c:v>89.521290322580683</c:v>
                </c:pt>
                <c:pt idx="5912">
                  <c:v>89.625806451612931</c:v>
                </c:pt>
                <c:pt idx="5913">
                  <c:v>89.730322580645208</c:v>
                </c:pt>
                <c:pt idx="5914">
                  <c:v>89.834838709677456</c:v>
                </c:pt>
                <c:pt idx="5915">
                  <c:v>89.83483870967747</c:v>
                </c:pt>
                <c:pt idx="5916">
                  <c:v>89.626129032258106</c:v>
                </c:pt>
                <c:pt idx="5917">
                  <c:v>89.730322580645208</c:v>
                </c:pt>
                <c:pt idx="5918">
                  <c:v>89.730322580645208</c:v>
                </c:pt>
                <c:pt idx="5919">
                  <c:v>89.625806451612931</c:v>
                </c:pt>
                <c:pt idx="5920">
                  <c:v>89.625806451612917</c:v>
                </c:pt>
                <c:pt idx="5921">
                  <c:v>89.834516129032281</c:v>
                </c:pt>
                <c:pt idx="5922">
                  <c:v>89.730000000000018</c:v>
                </c:pt>
                <c:pt idx="5923">
                  <c:v>89.625483870967756</c:v>
                </c:pt>
                <c:pt idx="5924">
                  <c:v>89.520967741935507</c:v>
                </c:pt>
                <c:pt idx="5925">
                  <c:v>89.416451612903231</c:v>
                </c:pt>
                <c:pt idx="5926">
                  <c:v>89.520967741935493</c:v>
                </c:pt>
                <c:pt idx="5927">
                  <c:v>89.62516129032258</c:v>
                </c:pt>
                <c:pt idx="5928">
                  <c:v>89.625161290322595</c:v>
                </c:pt>
                <c:pt idx="5929">
                  <c:v>89.833870967741959</c:v>
                </c:pt>
                <c:pt idx="5930">
                  <c:v>89.833870967741959</c:v>
                </c:pt>
                <c:pt idx="5931">
                  <c:v>89.938387096774221</c:v>
                </c:pt>
                <c:pt idx="5932">
                  <c:v>90.042580645161323</c:v>
                </c:pt>
                <c:pt idx="5933">
                  <c:v>90.146774193548438</c:v>
                </c:pt>
                <c:pt idx="5934">
                  <c:v>90.042580645161337</c:v>
                </c:pt>
                <c:pt idx="5935">
                  <c:v>90.042580645161337</c:v>
                </c:pt>
                <c:pt idx="5936">
                  <c:v>89.938387096774235</c:v>
                </c:pt>
                <c:pt idx="5937">
                  <c:v>89.938387096774235</c:v>
                </c:pt>
                <c:pt idx="5938">
                  <c:v>89.938387096774221</c:v>
                </c:pt>
                <c:pt idx="5939">
                  <c:v>89.938387096774221</c:v>
                </c:pt>
                <c:pt idx="5940">
                  <c:v>89.834193548387134</c:v>
                </c:pt>
                <c:pt idx="5941">
                  <c:v>89.730000000000032</c:v>
                </c:pt>
                <c:pt idx="5942">
                  <c:v>89.730000000000032</c:v>
                </c:pt>
                <c:pt idx="5943">
                  <c:v>89.62548387096777</c:v>
                </c:pt>
                <c:pt idx="5944">
                  <c:v>89.62548387096777</c:v>
                </c:pt>
                <c:pt idx="5945">
                  <c:v>89.729677419354871</c:v>
                </c:pt>
                <c:pt idx="5946">
                  <c:v>89.834193548387148</c:v>
                </c:pt>
                <c:pt idx="5947">
                  <c:v>90.042903225806498</c:v>
                </c:pt>
                <c:pt idx="5948">
                  <c:v>89.834193548387134</c:v>
                </c:pt>
                <c:pt idx="5949">
                  <c:v>89.729677419354871</c:v>
                </c:pt>
                <c:pt idx="5950">
                  <c:v>89.834193548387134</c:v>
                </c:pt>
                <c:pt idx="5951">
                  <c:v>90.042903225806484</c:v>
                </c:pt>
                <c:pt idx="5952">
                  <c:v>90.042903225806484</c:v>
                </c:pt>
                <c:pt idx="5953">
                  <c:v>90.147419354838746</c:v>
                </c:pt>
                <c:pt idx="5954">
                  <c:v>90.251935483871009</c:v>
                </c:pt>
                <c:pt idx="5955">
                  <c:v>90.356451612903257</c:v>
                </c:pt>
                <c:pt idx="5956">
                  <c:v>90.460967741935534</c:v>
                </c:pt>
                <c:pt idx="5957">
                  <c:v>90.356451612903257</c:v>
                </c:pt>
                <c:pt idx="5958">
                  <c:v>90.147741935483907</c:v>
                </c:pt>
                <c:pt idx="5959">
                  <c:v>90.251935483871009</c:v>
                </c:pt>
                <c:pt idx="5960">
                  <c:v>90.147741935483907</c:v>
                </c:pt>
                <c:pt idx="5961">
                  <c:v>90.04322580645163</c:v>
                </c:pt>
                <c:pt idx="5962">
                  <c:v>89.938709677419368</c:v>
                </c:pt>
                <c:pt idx="5963">
                  <c:v>89.938709677419382</c:v>
                </c:pt>
                <c:pt idx="5964">
                  <c:v>89.730000000000018</c:v>
                </c:pt>
                <c:pt idx="5965">
                  <c:v>89.625483870967756</c:v>
                </c:pt>
                <c:pt idx="5966">
                  <c:v>89.520967741935507</c:v>
                </c:pt>
                <c:pt idx="5967">
                  <c:v>89.416451612903231</c:v>
                </c:pt>
                <c:pt idx="5968">
                  <c:v>89.520967741935493</c:v>
                </c:pt>
                <c:pt idx="5969">
                  <c:v>89.625483870967756</c:v>
                </c:pt>
                <c:pt idx="5970">
                  <c:v>89.520967741935507</c:v>
                </c:pt>
                <c:pt idx="5971">
                  <c:v>89.520967741935507</c:v>
                </c:pt>
                <c:pt idx="5972">
                  <c:v>89.416451612903231</c:v>
                </c:pt>
                <c:pt idx="5973">
                  <c:v>89.416451612903245</c:v>
                </c:pt>
                <c:pt idx="5974">
                  <c:v>89.520967741935507</c:v>
                </c:pt>
                <c:pt idx="5975">
                  <c:v>89.625161290322609</c:v>
                </c:pt>
                <c:pt idx="5976">
                  <c:v>89.520967741935522</c:v>
                </c:pt>
                <c:pt idx="5977">
                  <c:v>89.625161290322609</c:v>
                </c:pt>
                <c:pt idx="5978">
                  <c:v>89.520967741935522</c:v>
                </c:pt>
                <c:pt idx="5979">
                  <c:v>89.625483870967784</c:v>
                </c:pt>
                <c:pt idx="5980">
                  <c:v>89.834193548387148</c:v>
                </c:pt>
                <c:pt idx="5981">
                  <c:v>89.938387096774235</c:v>
                </c:pt>
                <c:pt idx="5982">
                  <c:v>89.834193548387148</c:v>
                </c:pt>
                <c:pt idx="5983">
                  <c:v>89.730000000000047</c:v>
                </c:pt>
                <c:pt idx="5984">
                  <c:v>89.730000000000047</c:v>
                </c:pt>
                <c:pt idx="5985">
                  <c:v>89.625483870967784</c:v>
                </c:pt>
                <c:pt idx="5986">
                  <c:v>86.702580645161319</c:v>
                </c:pt>
                <c:pt idx="5987">
                  <c:v>83.779677419354869</c:v>
                </c:pt>
                <c:pt idx="5988">
                  <c:v>80.96129032258068</c:v>
                </c:pt>
                <c:pt idx="5989">
                  <c:v>78.142903225806478</c:v>
                </c:pt>
                <c:pt idx="5990">
                  <c:v>75.115806451612926</c:v>
                </c:pt>
                <c:pt idx="5991">
                  <c:v>72.192903225806461</c:v>
                </c:pt>
                <c:pt idx="5992">
                  <c:v>69.374516129032273</c:v>
                </c:pt>
                <c:pt idx="5993">
                  <c:v>66.55612903225807</c:v>
                </c:pt>
                <c:pt idx="5994">
                  <c:v>63.529032258064525</c:v>
                </c:pt>
                <c:pt idx="5995">
                  <c:v>60.710645161290337</c:v>
                </c:pt>
                <c:pt idx="5996">
                  <c:v>57.892258064516135</c:v>
                </c:pt>
                <c:pt idx="5997">
                  <c:v>55.073870967741939</c:v>
                </c:pt>
                <c:pt idx="5998">
                  <c:v>52.255483870967737</c:v>
                </c:pt>
                <c:pt idx="5999">
                  <c:v>49.332580645161279</c:v>
                </c:pt>
                <c:pt idx="6000">
                  <c:v>46.409677419354828</c:v>
                </c:pt>
                <c:pt idx="6001">
                  <c:v>43.591290322580633</c:v>
                </c:pt>
                <c:pt idx="6002">
                  <c:v>40.668387096774183</c:v>
                </c:pt>
                <c:pt idx="6003">
                  <c:v>37.84999999999998</c:v>
                </c:pt>
                <c:pt idx="6004">
                  <c:v>34.927096774193529</c:v>
                </c:pt>
                <c:pt idx="6005">
                  <c:v>32.004193548387065</c:v>
                </c:pt>
                <c:pt idx="6006">
                  <c:v>28.977096774193523</c:v>
                </c:pt>
                <c:pt idx="6007">
                  <c:v>26.054193548387069</c:v>
                </c:pt>
                <c:pt idx="6008">
                  <c:v>23.02709677419352</c:v>
                </c:pt>
                <c:pt idx="6009">
                  <c:v>20.104193548387066</c:v>
                </c:pt>
                <c:pt idx="6010">
                  <c:v>17.181290322580612</c:v>
                </c:pt>
                <c:pt idx="6011">
                  <c:v>14.154193548387115</c:v>
                </c:pt>
                <c:pt idx="6012">
                  <c:v>11.127096774193566</c:v>
                </c:pt>
                <c:pt idx="6013">
                  <c:v>8.2041935483871136</c:v>
                </c:pt>
                <c:pt idx="6014">
                  <c:v>5.281290322580638</c:v>
                </c:pt>
                <c:pt idx="6015">
                  <c:v>2.3583870967741993</c:v>
                </c:pt>
                <c:pt idx="6016">
                  <c:v>-0.46000000000000041</c:v>
                </c:pt>
                <c:pt idx="6017">
                  <c:v>-0.46000000000000041</c:v>
                </c:pt>
                <c:pt idx="6018">
                  <c:v>-0.46000000000000041</c:v>
                </c:pt>
                <c:pt idx="6019">
                  <c:v>-0.46000000000000041</c:v>
                </c:pt>
                <c:pt idx="6020">
                  <c:v>-0.56451612903225845</c:v>
                </c:pt>
                <c:pt idx="6021">
                  <c:v>-0.56451612903225845</c:v>
                </c:pt>
                <c:pt idx="6022">
                  <c:v>-0.56451612903225845</c:v>
                </c:pt>
                <c:pt idx="6023">
                  <c:v>-0.56451612903225845</c:v>
                </c:pt>
                <c:pt idx="6024">
                  <c:v>-0.56451612903225845</c:v>
                </c:pt>
                <c:pt idx="6025">
                  <c:v>-0.56451612903225845</c:v>
                </c:pt>
                <c:pt idx="6026">
                  <c:v>-0.56451612903225845</c:v>
                </c:pt>
                <c:pt idx="6027">
                  <c:v>-0.56451612903225845</c:v>
                </c:pt>
                <c:pt idx="6028">
                  <c:v>-0.56451612903225845</c:v>
                </c:pt>
                <c:pt idx="6029">
                  <c:v>-0.66903225806451638</c:v>
                </c:pt>
                <c:pt idx="6030">
                  <c:v>-0.66903225806451638</c:v>
                </c:pt>
                <c:pt idx="6031">
                  <c:v>-0.66903225806451638</c:v>
                </c:pt>
                <c:pt idx="6032">
                  <c:v>-0.66903225806451638</c:v>
                </c:pt>
                <c:pt idx="6033">
                  <c:v>-0.66903225806451638</c:v>
                </c:pt>
                <c:pt idx="6034">
                  <c:v>-0.66903225806451649</c:v>
                </c:pt>
                <c:pt idx="6035">
                  <c:v>-0.66903225806451649</c:v>
                </c:pt>
                <c:pt idx="6036">
                  <c:v>-0.66903225806451649</c:v>
                </c:pt>
                <c:pt idx="6037">
                  <c:v>-0.66903225806451649</c:v>
                </c:pt>
                <c:pt idx="6038">
                  <c:v>-0.66903225806451661</c:v>
                </c:pt>
                <c:pt idx="6039">
                  <c:v>-0.66903225806451661</c:v>
                </c:pt>
                <c:pt idx="6040">
                  <c:v>-0.66903225806451661</c:v>
                </c:pt>
                <c:pt idx="6041">
                  <c:v>-0.66903225806451661</c:v>
                </c:pt>
                <c:pt idx="6042">
                  <c:v>-0.66903225806451661</c:v>
                </c:pt>
                <c:pt idx="6043">
                  <c:v>-0.66903225806451661</c:v>
                </c:pt>
                <c:pt idx="6044">
                  <c:v>-0.66903225806451661</c:v>
                </c:pt>
                <c:pt idx="6045">
                  <c:v>-0.66903225806451661</c:v>
                </c:pt>
                <c:pt idx="6046">
                  <c:v>-0.66903225806451661</c:v>
                </c:pt>
                <c:pt idx="6047">
                  <c:v>-0.66903225806451661</c:v>
                </c:pt>
                <c:pt idx="6048">
                  <c:v>-0.66903225806451661</c:v>
                </c:pt>
                <c:pt idx="6049">
                  <c:v>-0.66903225806451661</c:v>
                </c:pt>
                <c:pt idx="6050">
                  <c:v>-0.66903225806451661</c:v>
                </c:pt>
                <c:pt idx="6051">
                  <c:v>-0.56451612903225867</c:v>
                </c:pt>
                <c:pt idx="6052">
                  <c:v>-0.56451612903225867</c:v>
                </c:pt>
                <c:pt idx="6053">
                  <c:v>-0.56451612903225867</c:v>
                </c:pt>
                <c:pt idx="6054">
                  <c:v>-0.56451612903225867</c:v>
                </c:pt>
                <c:pt idx="6055">
                  <c:v>-0.56451612903225867</c:v>
                </c:pt>
                <c:pt idx="6056">
                  <c:v>-0.56451612903225867</c:v>
                </c:pt>
                <c:pt idx="6057">
                  <c:v>-0.56451612903225867</c:v>
                </c:pt>
                <c:pt idx="6058">
                  <c:v>-0.56451612903225867</c:v>
                </c:pt>
                <c:pt idx="6059">
                  <c:v>-0.56451612903225867</c:v>
                </c:pt>
                <c:pt idx="6060">
                  <c:v>-0.46000000000000041</c:v>
                </c:pt>
                <c:pt idx="6061">
                  <c:v>-0.46000000000000041</c:v>
                </c:pt>
                <c:pt idx="6062">
                  <c:v>-0.46000000000000041</c:v>
                </c:pt>
                <c:pt idx="6063">
                  <c:v>-0.46000000000000041</c:v>
                </c:pt>
                <c:pt idx="6064">
                  <c:v>-0.46000000000000041</c:v>
                </c:pt>
                <c:pt idx="6065">
                  <c:v>-0.46000000000000041</c:v>
                </c:pt>
                <c:pt idx="6066">
                  <c:v>-0.46000000000000041</c:v>
                </c:pt>
                <c:pt idx="6067">
                  <c:v>-0.46000000000000041</c:v>
                </c:pt>
                <c:pt idx="6068">
                  <c:v>-0.46000000000000041</c:v>
                </c:pt>
                <c:pt idx="6069">
                  <c:v>-0.46000000000000041</c:v>
                </c:pt>
                <c:pt idx="6070">
                  <c:v>-0.46000000000000041</c:v>
                </c:pt>
                <c:pt idx="6071">
                  <c:v>-0.46000000000000041</c:v>
                </c:pt>
                <c:pt idx="6072">
                  <c:v>-0.46000000000000041</c:v>
                </c:pt>
                <c:pt idx="6073">
                  <c:v>-0.46000000000000041</c:v>
                </c:pt>
                <c:pt idx="6074">
                  <c:v>-0.46000000000000041</c:v>
                </c:pt>
                <c:pt idx="6075">
                  <c:v>-0.46000000000000041</c:v>
                </c:pt>
                <c:pt idx="6076">
                  <c:v>-0.46000000000000041</c:v>
                </c:pt>
                <c:pt idx="6077">
                  <c:v>-0.46000000000000041</c:v>
                </c:pt>
                <c:pt idx="6078">
                  <c:v>-0.46000000000000041</c:v>
                </c:pt>
                <c:pt idx="6079">
                  <c:v>-0.46000000000000041</c:v>
                </c:pt>
                <c:pt idx="6080">
                  <c:v>-0.46000000000000041</c:v>
                </c:pt>
                <c:pt idx="6081">
                  <c:v>-0.46000000000000041</c:v>
                </c:pt>
                <c:pt idx="6082">
                  <c:v>-0.46000000000000041</c:v>
                </c:pt>
                <c:pt idx="6083">
                  <c:v>-0.46000000000000041</c:v>
                </c:pt>
                <c:pt idx="6084">
                  <c:v>-0.46000000000000041</c:v>
                </c:pt>
                <c:pt idx="6085">
                  <c:v>-0.46000000000000041</c:v>
                </c:pt>
                <c:pt idx="6086">
                  <c:v>-0.46000000000000041</c:v>
                </c:pt>
                <c:pt idx="6087">
                  <c:v>-0.46000000000000041</c:v>
                </c:pt>
                <c:pt idx="6088">
                  <c:v>-0.46000000000000041</c:v>
                </c:pt>
                <c:pt idx="6089">
                  <c:v>-0.46000000000000041</c:v>
                </c:pt>
                <c:pt idx="6090">
                  <c:v>-0.46000000000000041</c:v>
                </c:pt>
                <c:pt idx="6091">
                  <c:v>-0.46000000000000041</c:v>
                </c:pt>
                <c:pt idx="6092">
                  <c:v>-0.46000000000000041</c:v>
                </c:pt>
                <c:pt idx="6093">
                  <c:v>-0.46000000000000041</c:v>
                </c:pt>
                <c:pt idx="6094">
                  <c:v>-0.46000000000000041</c:v>
                </c:pt>
                <c:pt idx="6095">
                  <c:v>-0.46000000000000041</c:v>
                </c:pt>
                <c:pt idx="6096">
                  <c:v>-0.46000000000000041</c:v>
                </c:pt>
                <c:pt idx="6097">
                  <c:v>-0.56451612903225845</c:v>
                </c:pt>
                <c:pt idx="6098">
                  <c:v>-0.56451612903225845</c:v>
                </c:pt>
                <c:pt idx="6099">
                  <c:v>-0.56451612903225845</c:v>
                </c:pt>
                <c:pt idx="6100">
                  <c:v>-0.56451612903225845</c:v>
                </c:pt>
                <c:pt idx="6101">
                  <c:v>-0.56451612903225845</c:v>
                </c:pt>
                <c:pt idx="6102">
                  <c:v>-0.56451612903225845</c:v>
                </c:pt>
                <c:pt idx="6103">
                  <c:v>-0.56451612903225845</c:v>
                </c:pt>
                <c:pt idx="6104">
                  <c:v>-0.56451612903225845</c:v>
                </c:pt>
                <c:pt idx="6105">
                  <c:v>-0.56451612903225845</c:v>
                </c:pt>
                <c:pt idx="6106">
                  <c:v>-0.56451612903225845</c:v>
                </c:pt>
                <c:pt idx="6107">
                  <c:v>-0.56451612903225845</c:v>
                </c:pt>
                <c:pt idx="6108">
                  <c:v>-0.56451612903225845</c:v>
                </c:pt>
                <c:pt idx="6109">
                  <c:v>-0.56451612903225845</c:v>
                </c:pt>
                <c:pt idx="6110">
                  <c:v>-0.56451612903225845</c:v>
                </c:pt>
                <c:pt idx="6111">
                  <c:v>-0.56451612903225845</c:v>
                </c:pt>
                <c:pt idx="6112">
                  <c:v>-0.56451612903225856</c:v>
                </c:pt>
                <c:pt idx="6113">
                  <c:v>-0.56451612903225856</c:v>
                </c:pt>
                <c:pt idx="6114">
                  <c:v>-0.56451612903225856</c:v>
                </c:pt>
                <c:pt idx="6115">
                  <c:v>-0.56451612903225856</c:v>
                </c:pt>
                <c:pt idx="6116">
                  <c:v>-0.56451612903225867</c:v>
                </c:pt>
                <c:pt idx="6117">
                  <c:v>-0.56451612903225867</c:v>
                </c:pt>
                <c:pt idx="6118">
                  <c:v>-0.56451612903225867</c:v>
                </c:pt>
                <c:pt idx="6119">
                  <c:v>-0.56451612903225867</c:v>
                </c:pt>
                <c:pt idx="6120">
                  <c:v>-0.56451612903225867</c:v>
                </c:pt>
                <c:pt idx="6121">
                  <c:v>-0.56451612903225867</c:v>
                </c:pt>
                <c:pt idx="6122">
                  <c:v>-0.56451612903225867</c:v>
                </c:pt>
                <c:pt idx="6123">
                  <c:v>-0.56451612903225867</c:v>
                </c:pt>
                <c:pt idx="6124">
                  <c:v>-0.56451612903225867</c:v>
                </c:pt>
                <c:pt idx="6125">
                  <c:v>-0.56451612903225867</c:v>
                </c:pt>
                <c:pt idx="6126">
                  <c:v>-0.56451612903225867</c:v>
                </c:pt>
                <c:pt idx="6127">
                  <c:v>-0.56451612903225867</c:v>
                </c:pt>
                <c:pt idx="6128">
                  <c:v>-0.46000000000000041</c:v>
                </c:pt>
                <c:pt idx="6129">
                  <c:v>-0.46000000000000041</c:v>
                </c:pt>
                <c:pt idx="6130">
                  <c:v>-0.46000000000000041</c:v>
                </c:pt>
                <c:pt idx="6131">
                  <c:v>-0.46000000000000041</c:v>
                </c:pt>
                <c:pt idx="6132">
                  <c:v>-0.46000000000000041</c:v>
                </c:pt>
                <c:pt idx="6133">
                  <c:v>-0.46000000000000041</c:v>
                </c:pt>
                <c:pt idx="6134">
                  <c:v>-0.46000000000000041</c:v>
                </c:pt>
                <c:pt idx="6135">
                  <c:v>-0.46000000000000041</c:v>
                </c:pt>
                <c:pt idx="6136">
                  <c:v>-0.46000000000000041</c:v>
                </c:pt>
                <c:pt idx="6137">
                  <c:v>-0.46000000000000041</c:v>
                </c:pt>
                <c:pt idx="6138">
                  <c:v>-0.46000000000000041</c:v>
                </c:pt>
                <c:pt idx="6139">
                  <c:v>-0.46000000000000041</c:v>
                </c:pt>
                <c:pt idx="6140">
                  <c:v>-0.46000000000000041</c:v>
                </c:pt>
                <c:pt idx="6141">
                  <c:v>-0.46000000000000041</c:v>
                </c:pt>
                <c:pt idx="6142">
                  <c:v>-0.46000000000000041</c:v>
                </c:pt>
                <c:pt idx="6143">
                  <c:v>-0.46000000000000041</c:v>
                </c:pt>
                <c:pt idx="6144">
                  <c:v>-0.46000000000000041</c:v>
                </c:pt>
                <c:pt idx="6145">
                  <c:v>-0.46000000000000041</c:v>
                </c:pt>
                <c:pt idx="6146">
                  <c:v>-0.46000000000000041</c:v>
                </c:pt>
                <c:pt idx="6147">
                  <c:v>-0.46000000000000041</c:v>
                </c:pt>
                <c:pt idx="6148">
                  <c:v>-0.46000000000000041</c:v>
                </c:pt>
                <c:pt idx="6149">
                  <c:v>-0.46000000000000041</c:v>
                </c:pt>
                <c:pt idx="6150">
                  <c:v>-0.46000000000000041</c:v>
                </c:pt>
                <c:pt idx="6151">
                  <c:v>-0.46000000000000041</c:v>
                </c:pt>
                <c:pt idx="6152">
                  <c:v>-0.46000000000000041</c:v>
                </c:pt>
                <c:pt idx="6153">
                  <c:v>-0.46000000000000041</c:v>
                </c:pt>
                <c:pt idx="6154">
                  <c:v>-0.46000000000000041</c:v>
                </c:pt>
                <c:pt idx="6155">
                  <c:v>-0.46000000000000041</c:v>
                </c:pt>
                <c:pt idx="6156">
                  <c:v>-0.46000000000000041</c:v>
                </c:pt>
                <c:pt idx="6157">
                  <c:v>-0.46000000000000041</c:v>
                </c:pt>
                <c:pt idx="6158">
                  <c:v>-0.46000000000000041</c:v>
                </c:pt>
                <c:pt idx="6159">
                  <c:v>-0.46000000000000041</c:v>
                </c:pt>
                <c:pt idx="6160">
                  <c:v>-0.46000000000000041</c:v>
                </c:pt>
                <c:pt idx="6161">
                  <c:v>-0.46000000000000041</c:v>
                </c:pt>
                <c:pt idx="6162">
                  <c:v>-0.46000000000000041</c:v>
                </c:pt>
                <c:pt idx="6163">
                  <c:v>-0.46000000000000041</c:v>
                </c:pt>
                <c:pt idx="6164">
                  <c:v>-0.46000000000000041</c:v>
                </c:pt>
                <c:pt idx="6165">
                  <c:v>-0.46000000000000041</c:v>
                </c:pt>
                <c:pt idx="6166">
                  <c:v>-0.46000000000000041</c:v>
                </c:pt>
                <c:pt idx="6167">
                  <c:v>-0.46000000000000041</c:v>
                </c:pt>
                <c:pt idx="6168">
                  <c:v>-0.46000000000000041</c:v>
                </c:pt>
                <c:pt idx="6169">
                  <c:v>-0.46000000000000041</c:v>
                </c:pt>
                <c:pt idx="6170">
                  <c:v>-0.46000000000000041</c:v>
                </c:pt>
                <c:pt idx="6171">
                  <c:v>-0.46000000000000041</c:v>
                </c:pt>
                <c:pt idx="6172">
                  <c:v>-0.46000000000000041</c:v>
                </c:pt>
                <c:pt idx="6173">
                  <c:v>-0.46000000000000041</c:v>
                </c:pt>
                <c:pt idx="6174">
                  <c:v>-0.46000000000000041</c:v>
                </c:pt>
                <c:pt idx="6175">
                  <c:v>-0.46000000000000041</c:v>
                </c:pt>
                <c:pt idx="6176">
                  <c:v>-0.46000000000000041</c:v>
                </c:pt>
                <c:pt idx="6177">
                  <c:v>-0.56451612903225845</c:v>
                </c:pt>
                <c:pt idx="6178">
                  <c:v>-0.56451612903225845</c:v>
                </c:pt>
                <c:pt idx="6179">
                  <c:v>-0.56451612903225845</c:v>
                </c:pt>
                <c:pt idx="6180">
                  <c:v>-0.56451612903225845</c:v>
                </c:pt>
                <c:pt idx="6181">
                  <c:v>-0.56451612903225845</c:v>
                </c:pt>
                <c:pt idx="6182">
                  <c:v>-0.56451612903225845</c:v>
                </c:pt>
                <c:pt idx="6183">
                  <c:v>-0.56451612903225845</c:v>
                </c:pt>
                <c:pt idx="6184">
                  <c:v>-0.56451612903225845</c:v>
                </c:pt>
                <c:pt idx="6185">
                  <c:v>-0.56451612903225845</c:v>
                </c:pt>
                <c:pt idx="6186">
                  <c:v>-0.56451612903225845</c:v>
                </c:pt>
                <c:pt idx="6187">
                  <c:v>-0.56451612903225845</c:v>
                </c:pt>
                <c:pt idx="6188">
                  <c:v>-0.66903225806451638</c:v>
                </c:pt>
                <c:pt idx="6189">
                  <c:v>-0.66903225806451638</c:v>
                </c:pt>
                <c:pt idx="6190">
                  <c:v>-0.66903225806451638</c:v>
                </c:pt>
                <c:pt idx="6191">
                  <c:v>-0.66903225806451649</c:v>
                </c:pt>
                <c:pt idx="6192">
                  <c:v>-0.66903225806451649</c:v>
                </c:pt>
                <c:pt idx="6193">
                  <c:v>-0.66903225806451649</c:v>
                </c:pt>
                <c:pt idx="6194">
                  <c:v>-0.66903225806451649</c:v>
                </c:pt>
                <c:pt idx="6195">
                  <c:v>-0.66903225806451661</c:v>
                </c:pt>
                <c:pt idx="6196">
                  <c:v>-0.66903225806451661</c:v>
                </c:pt>
                <c:pt idx="6197">
                  <c:v>-0.66903225806451661</c:v>
                </c:pt>
                <c:pt idx="6198">
                  <c:v>-0.66903225806451661</c:v>
                </c:pt>
                <c:pt idx="6199">
                  <c:v>-0.66903225806451661</c:v>
                </c:pt>
                <c:pt idx="6200">
                  <c:v>-0.66903225806451661</c:v>
                </c:pt>
                <c:pt idx="6201">
                  <c:v>-0.66903225806451661</c:v>
                </c:pt>
                <c:pt idx="6202">
                  <c:v>-0.77354838709677465</c:v>
                </c:pt>
                <c:pt idx="6203">
                  <c:v>-0.77354838709677465</c:v>
                </c:pt>
                <c:pt idx="6204">
                  <c:v>-0.77354838709677465</c:v>
                </c:pt>
                <c:pt idx="6205">
                  <c:v>-0.77354838709677465</c:v>
                </c:pt>
                <c:pt idx="6206">
                  <c:v>-0.77354838709677465</c:v>
                </c:pt>
                <c:pt idx="6207">
                  <c:v>-0.77354838709677465</c:v>
                </c:pt>
                <c:pt idx="6208">
                  <c:v>-0.66903225806451661</c:v>
                </c:pt>
                <c:pt idx="6209">
                  <c:v>-0.66903225806451661</c:v>
                </c:pt>
                <c:pt idx="6210">
                  <c:v>-0.66903225806451661</c:v>
                </c:pt>
                <c:pt idx="6211">
                  <c:v>-0.66903225806451661</c:v>
                </c:pt>
                <c:pt idx="6212">
                  <c:v>-0.66903225806451661</c:v>
                </c:pt>
                <c:pt idx="6213">
                  <c:v>-0.66903225806451661</c:v>
                </c:pt>
                <c:pt idx="6214">
                  <c:v>-0.66903225806451661</c:v>
                </c:pt>
                <c:pt idx="6215">
                  <c:v>-0.66903225806451661</c:v>
                </c:pt>
                <c:pt idx="6216">
                  <c:v>-0.77354838709677465</c:v>
                </c:pt>
                <c:pt idx="6217">
                  <c:v>-0.77354838709677465</c:v>
                </c:pt>
                <c:pt idx="6218">
                  <c:v>-0.77354838709677465</c:v>
                </c:pt>
                <c:pt idx="6219">
                  <c:v>-0.66903225806451649</c:v>
                </c:pt>
                <c:pt idx="6220">
                  <c:v>-0.77354838709677465</c:v>
                </c:pt>
                <c:pt idx="6221">
                  <c:v>-0.77354838709677465</c:v>
                </c:pt>
                <c:pt idx="6222">
                  <c:v>-0.77354838709677465</c:v>
                </c:pt>
                <c:pt idx="6223">
                  <c:v>-0.77354838709677465</c:v>
                </c:pt>
                <c:pt idx="6224">
                  <c:v>-0.77354838709677465</c:v>
                </c:pt>
                <c:pt idx="6225">
                  <c:v>-0.77354838709677465</c:v>
                </c:pt>
                <c:pt idx="6226">
                  <c:v>-0.77354838709677465</c:v>
                </c:pt>
                <c:pt idx="6227">
                  <c:v>-0.77354838709677465</c:v>
                </c:pt>
                <c:pt idx="6228">
                  <c:v>-0.77354838709677465</c:v>
                </c:pt>
                <c:pt idx="6229">
                  <c:v>-0.77354838709677465</c:v>
                </c:pt>
                <c:pt idx="6230">
                  <c:v>-0.77354838709677465</c:v>
                </c:pt>
                <c:pt idx="6231">
                  <c:v>-0.77354838709677465</c:v>
                </c:pt>
                <c:pt idx="6232">
                  <c:v>-0.87806451612903269</c:v>
                </c:pt>
                <c:pt idx="6233">
                  <c:v>-0.77354838709677454</c:v>
                </c:pt>
                <c:pt idx="6234">
                  <c:v>-0.77354838709677465</c:v>
                </c:pt>
                <c:pt idx="6235">
                  <c:v>-0.77354838709677465</c:v>
                </c:pt>
                <c:pt idx="6236">
                  <c:v>-0.77354838709677465</c:v>
                </c:pt>
                <c:pt idx="6237">
                  <c:v>-0.77354838709677465</c:v>
                </c:pt>
                <c:pt idx="6238">
                  <c:v>-0.77354838709677465</c:v>
                </c:pt>
                <c:pt idx="6239">
                  <c:v>-0.77354838709677465</c:v>
                </c:pt>
                <c:pt idx="6240">
                  <c:v>-0.77354838709677465</c:v>
                </c:pt>
                <c:pt idx="6241">
                  <c:v>-0.77354838709677465</c:v>
                </c:pt>
                <c:pt idx="6242">
                  <c:v>-0.77354838709677476</c:v>
                </c:pt>
                <c:pt idx="6243">
                  <c:v>-0.77354838709677476</c:v>
                </c:pt>
                <c:pt idx="6244">
                  <c:v>-0.77354838709677476</c:v>
                </c:pt>
                <c:pt idx="6245">
                  <c:v>-0.77354838709677487</c:v>
                </c:pt>
                <c:pt idx="6246">
                  <c:v>-0.77354838709677487</c:v>
                </c:pt>
                <c:pt idx="6247">
                  <c:v>-0.66903225806451661</c:v>
                </c:pt>
                <c:pt idx="6248">
                  <c:v>-0.66903225806451661</c:v>
                </c:pt>
                <c:pt idx="6249">
                  <c:v>-0.66903225806451661</c:v>
                </c:pt>
                <c:pt idx="6250">
                  <c:v>-0.66903225806451661</c:v>
                </c:pt>
                <c:pt idx="6251">
                  <c:v>-0.56451612903225867</c:v>
                </c:pt>
                <c:pt idx="6252">
                  <c:v>-0.56451612903225867</c:v>
                </c:pt>
                <c:pt idx="6253">
                  <c:v>-0.56451612903225867</c:v>
                </c:pt>
                <c:pt idx="6254">
                  <c:v>-0.56451612903225867</c:v>
                </c:pt>
                <c:pt idx="6255">
                  <c:v>-0.56451612903225867</c:v>
                </c:pt>
                <c:pt idx="6256">
                  <c:v>-0.56451612903225867</c:v>
                </c:pt>
                <c:pt idx="6257">
                  <c:v>-0.56451612903225867</c:v>
                </c:pt>
                <c:pt idx="6258">
                  <c:v>-0.56451612903225867</c:v>
                </c:pt>
                <c:pt idx="6259">
                  <c:v>-0.56451612903225867</c:v>
                </c:pt>
                <c:pt idx="6260">
                  <c:v>-0.56451612903225867</c:v>
                </c:pt>
                <c:pt idx="6261">
                  <c:v>-0.56451612903225867</c:v>
                </c:pt>
                <c:pt idx="6262">
                  <c:v>-0.56451612903225867</c:v>
                </c:pt>
                <c:pt idx="6263">
                  <c:v>-0.46000000000000041</c:v>
                </c:pt>
                <c:pt idx="6264">
                  <c:v>-0.46000000000000041</c:v>
                </c:pt>
                <c:pt idx="6265">
                  <c:v>-0.56451612903225845</c:v>
                </c:pt>
                <c:pt idx="6266">
                  <c:v>-0.56451612903225845</c:v>
                </c:pt>
                <c:pt idx="6267">
                  <c:v>-0.66903225806451638</c:v>
                </c:pt>
                <c:pt idx="6268">
                  <c:v>-0.66903225806451638</c:v>
                </c:pt>
                <c:pt idx="6269">
                  <c:v>-0.66903225806451638</c:v>
                </c:pt>
                <c:pt idx="6270">
                  <c:v>-0.66903225806451638</c:v>
                </c:pt>
                <c:pt idx="6271">
                  <c:v>-0.66903225806451638</c:v>
                </c:pt>
                <c:pt idx="6272">
                  <c:v>-0.66903225806451638</c:v>
                </c:pt>
                <c:pt idx="6273">
                  <c:v>-0.77354838709677443</c:v>
                </c:pt>
                <c:pt idx="6274">
                  <c:v>-0.77354838709677443</c:v>
                </c:pt>
                <c:pt idx="6275">
                  <c:v>-0.77354838709677443</c:v>
                </c:pt>
                <c:pt idx="6276">
                  <c:v>-0.77354838709677443</c:v>
                </c:pt>
                <c:pt idx="6277">
                  <c:v>-0.87806451612903247</c:v>
                </c:pt>
                <c:pt idx="6278">
                  <c:v>-0.87806451612903247</c:v>
                </c:pt>
                <c:pt idx="6279">
                  <c:v>-0.87806451612903258</c:v>
                </c:pt>
                <c:pt idx="6280">
                  <c:v>-0.87806451612903258</c:v>
                </c:pt>
                <c:pt idx="6281">
                  <c:v>-0.87806451612903258</c:v>
                </c:pt>
                <c:pt idx="6282">
                  <c:v>-0.87806451612903258</c:v>
                </c:pt>
                <c:pt idx="6283">
                  <c:v>-0.87806451612903269</c:v>
                </c:pt>
                <c:pt idx="6284">
                  <c:v>-0.87806451612903269</c:v>
                </c:pt>
                <c:pt idx="6285">
                  <c:v>-0.87806451612903269</c:v>
                </c:pt>
                <c:pt idx="6286">
                  <c:v>-0.87806451612903269</c:v>
                </c:pt>
                <c:pt idx="6287">
                  <c:v>-0.8780645161290328</c:v>
                </c:pt>
                <c:pt idx="6288">
                  <c:v>-0.8780645161290328</c:v>
                </c:pt>
                <c:pt idx="6289">
                  <c:v>-0.8780645161290328</c:v>
                </c:pt>
                <c:pt idx="6290">
                  <c:v>-0.8780645161290328</c:v>
                </c:pt>
                <c:pt idx="6291">
                  <c:v>-0.98258064516129084</c:v>
                </c:pt>
                <c:pt idx="6292">
                  <c:v>-0.98258064516129096</c:v>
                </c:pt>
                <c:pt idx="6293">
                  <c:v>-0.98258064516129096</c:v>
                </c:pt>
                <c:pt idx="6294">
                  <c:v>-0.98258064516129096</c:v>
                </c:pt>
                <c:pt idx="6295">
                  <c:v>-0.98258064516129096</c:v>
                </c:pt>
                <c:pt idx="6296">
                  <c:v>-0.98258064516129084</c:v>
                </c:pt>
                <c:pt idx="6297">
                  <c:v>-0.98258064516129084</c:v>
                </c:pt>
                <c:pt idx="6298">
                  <c:v>-0.98258064516129073</c:v>
                </c:pt>
                <c:pt idx="6299">
                  <c:v>-0.98258064516129084</c:v>
                </c:pt>
                <c:pt idx="6300">
                  <c:v>-0.98258064516129084</c:v>
                </c:pt>
                <c:pt idx="6301">
                  <c:v>-0.98258064516129084</c:v>
                </c:pt>
                <c:pt idx="6302">
                  <c:v>-0.98258064516129096</c:v>
                </c:pt>
                <c:pt idx="6303">
                  <c:v>-1.0870967741935489</c:v>
                </c:pt>
                <c:pt idx="6304">
                  <c:v>-0.98258064516129073</c:v>
                </c:pt>
                <c:pt idx="6305">
                  <c:v>-0.98258064516129073</c:v>
                </c:pt>
                <c:pt idx="6306">
                  <c:v>-1.0870967741935487</c:v>
                </c:pt>
                <c:pt idx="6307">
                  <c:v>-1.0870967741935487</c:v>
                </c:pt>
                <c:pt idx="6308">
                  <c:v>-1.0870967741935487</c:v>
                </c:pt>
                <c:pt idx="6309">
                  <c:v>-1.0870967741935487</c:v>
                </c:pt>
                <c:pt idx="6310">
                  <c:v>-1.0870967741935487</c:v>
                </c:pt>
                <c:pt idx="6311">
                  <c:v>-1.0870967741935487</c:v>
                </c:pt>
                <c:pt idx="6312">
                  <c:v>-1.0870967741935487</c:v>
                </c:pt>
                <c:pt idx="6313">
                  <c:v>-1.0870967741935487</c:v>
                </c:pt>
                <c:pt idx="6314">
                  <c:v>-1.0870967741935487</c:v>
                </c:pt>
                <c:pt idx="6315">
                  <c:v>-1.0870967741935487</c:v>
                </c:pt>
                <c:pt idx="6316">
                  <c:v>-1.0870967741935487</c:v>
                </c:pt>
                <c:pt idx="6317">
                  <c:v>-1.0870967741935487</c:v>
                </c:pt>
                <c:pt idx="6318">
                  <c:v>-1.0870967741935487</c:v>
                </c:pt>
                <c:pt idx="6319">
                  <c:v>-1.0870967741935487</c:v>
                </c:pt>
                <c:pt idx="6320">
                  <c:v>-1.0870967741935487</c:v>
                </c:pt>
                <c:pt idx="6321">
                  <c:v>-1.0870967741935489</c:v>
                </c:pt>
                <c:pt idx="6322">
                  <c:v>-0.98258064516129084</c:v>
                </c:pt>
                <c:pt idx="6323">
                  <c:v>-0.98258064516129096</c:v>
                </c:pt>
                <c:pt idx="6324">
                  <c:v>-0.98258064516129096</c:v>
                </c:pt>
                <c:pt idx="6325">
                  <c:v>-0.98258064516129096</c:v>
                </c:pt>
                <c:pt idx="6326">
                  <c:v>-0.98258064516129096</c:v>
                </c:pt>
                <c:pt idx="6327">
                  <c:v>-0.8780645161290328</c:v>
                </c:pt>
                <c:pt idx="6328">
                  <c:v>-0.87806451612903291</c:v>
                </c:pt>
                <c:pt idx="6329">
                  <c:v>-0.77354838709677476</c:v>
                </c:pt>
                <c:pt idx="6330">
                  <c:v>-0.77354838709677476</c:v>
                </c:pt>
                <c:pt idx="6331">
                  <c:v>-0.77354838709677487</c:v>
                </c:pt>
                <c:pt idx="6332">
                  <c:v>-0.77354838709677487</c:v>
                </c:pt>
                <c:pt idx="6333">
                  <c:v>-0.87806451612903291</c:v>
                </c:pt>
                <c:pt idx="6334">
                  <c:v>-0.77354838709677487</c:v>
                </c:pt>
                <c:pt idx="6335">
                  <c:v>-0.77354838709677487</c:v>
                </c:pt>
                <c:pt idx="6336">
                  <c:v>-0.77354838709677487</c:v>
                </c:pt>
                <c:pt idx="6337">
                  <c:v>-0.77354838709677465</c:v>
                </c:pt>
                <c:pt idx="6338">
                  <c:v>-0.77354838709677465</c:v>
                </c:pt>
                <c:pt idx="6339">
                  <c:v>-0.77354838709677443</c:v>
                </c:pt>
                <c:pt idx="6340">
                  <c:v>-0.77354838709677443</c:v>
                </c:pt>
                <c:pt idx="6341">
                  <c:v>-0.77354838709677443</c:v>
                </c:pt>
                <c:pt idx="6342">
                  <c:v>-0.77354838709677443</c:v>
                </c:pt>
                <c:pt idx="6343">
                  <c:v>-0.77354838709677443</c:v>
                </c:pt>
                <c:pt idx="6344">
                  <c:v>-0.77354838709677443</c:v>
                </c:pt>
                <c:pt idx="6345">
                  <c:v>-0.77354838709677443</c:v>
                </c:pt>
                <c:pt idx="6346">
                  <c:v>-0.77354838709677443</c:v>
                </c:pt>
                <c:pt idx="6347">
                  <c:v>-0.77354838709677454</c:v>
                </c:pt>
                <c:pt idx="6348">
                  <c:v>-0.77354838709677454</c:v>
                </c:pt>
                <c:pt idx="6349">
                  <c:v>-0.87806451612903258</c:v>
                </c:pt>
                <c:pt idx="6350">
                  <c:v>-0.87806451612903258</c:v>
                </c:pt>
                <c:pt idx="6351">
                  <c:v>-0.87806451612903269</c:v>
                </c:pt>
                <c:pt idx="6352">
                  <c:v>-0.98258064516129073</c:v>
                </c:pt>
                <c:pt idx="6353">
                  <c:v>-0.98258064516129073</c:v>
                </c:pt>
                <c:pt idx="6354">
                  <c:v>-0.98258064516129073</c:v>
                </c:pt>
                <c:pt idx="6355">
                  <c:v>-0.98258064516129073</c:v>
                </c:pt>
                <c:pt idx="6356">
                  <c:v>-0.98258064516129073</c:v>
                </c:pt>
                <c:pt idx="6357">
                  <c:v>-0.98258064516129084</c:v>
                </c:pt>
                <c:pt idx="6358">
                  <c:v>-0.98258064516129084</c:v>
                </c:pt>
                <c:pt idx="6359">
                  <c:v>-0.98258064516129084</c:v>
                </c:pt>
                <c:pt idx="6360">
                  <c:v>-0.98258064516129084</c:v>
                </c:pt>
                <c:pt idx="6361">
                  <c:v>-0.98258064516129084</c:v>
                </c:pt>
                <c:pt idx="6362">
                  <c:v>-1.0870967741935489</c:v>
                </c:pt>
                <c:pt idx="6363">
                  <c:v>-1.1916129032258072</c:v>
                </c:pt>
                <c:pt idx="6364">
                  <c:v>-1.0870967741935489</c:v>
                </c:pt>
                <c:pt idx="6365">
                  <c:v>-1.0870967741935489</c:v>
                </c:pt>
                <c:pt idx="6366">
                  <c:v>-1.0870967741935489</c:v>
                </c:pt>
                <c:pt idx="6367">
                  <c:v>-1.0870967741935489</c:v>
                </c:pt>
                <c:pt idx="6368">
                  <c:v>-0.98258064516129073</c:v>
                </c:pt>
                <c:pt idx="6369">
                  <c:v>-1.0870967741935487</c:v>
                </c:pt>
                <c:pt idx="6370">
                  <c:v>-0.98258064516129073</c:v>
                </c:pt>
                <c:pt idx="6371">
                  <c:v>-0.98258064516129073</c:v>
                </c:pt>
                <c:pt idx="6372">
                  <c:v>-0.98258064516129073</c:v>
                </c:pt>
                <c:pt idx="6373">
                  <c:v>-0.98258064516129084</c:v>
                </c:pt>
                <c:pt idx="6374">
                  <c:v>-0.98258064516129084</c:v>
                </c:pt>
                <c:pt idx="6375">
                  <c:v>-0.98258064516129084</c:v>
                </c:pt>
                <c:pt idx="6376">
                  <c:v>-0.98258064516129084</c:v>
                </c:pt>
                <c:pt idx="6377">
                  <c:v>-0.98258064516129096</c:v>
                </c:pt>
                <c:pt idx="6378">
                  <c:v>-1.0870967741935489</c:v>
                </c:pt>
                <c:pt idx="6379">
                  <c:v>-1.0870967741935489</c:v>
                </c:pt>
                <c:pt idx="6380">
                  <c:v>-0.98258064516129073</c:v>
                </c:pt>
                <c:pt idx="6381">
                  <c:v>-0.98258064516129073</c:v>
                </c:pt>
                <c:pt idx="6382">
                  <c:v>-0.98258064516129073</c:v>
                </c:pt>
                <c:pt idx="6383">
                  <c:v>-0.8780645161290328</c:v>
                </c:pt>
                <c:pt idx="6384">
                  <c:v>-0.8780645161290328</c:v>
                </c:pt>
                <c:pt idx="6385">
                  <c:v>-0.8780645161290328</c:v>
                </c:pt>
                <c:pt idx="6386">
                  <c:v>-0.8780645161290328</c:v>
                </c:pt>
                <c:pt idx="6387">
                  <c:v>-0.8780645161290328</c:v>
                </c:pt>
                <c:pt idx="6388">
                  <c:v>-0.87806451612903291</c:v>
                </c:pt>
                <c:pt idx="6389">
                  <c:v>-0.87806451612903291</c:v>
                </c:pt>
                <c:pt idx="6390">
                  <c:v>-0.87806451612903291</c:v>
                </c:pt>
                <c:pt idx="6391">
                  <c:v>-0.87806451612903291</c:v>
                </c:pt>
                <c:pt idx="6392">
                  <c:v>-0.87806451612903291</c:v>
                </c:pt>
                <c:pt idx="6393">
                  <c:v>-0.77354838709677476</c:v>
                </c:pt>
                <c:pt idx="6394">
                  <c:v>-0.66903225806451661</c:v>
                </c:pt>
                <c:pt idx="6395">
                  <c:v>-0.66903225806451661</c:v>
                </c:pt>
                <c:pt idx="6396">
                  <c:v>-0.66903225806451661</c:v>
                </c:pt>
                <c:pt idx="6397">
                  <c:v>-0.66903225806451661</c:v>
                </c:pt>
                <c:pt idx="6398">
                  <c:v>-0.77354838709677465</c:v>
                </c:pt>
                <c:pt idx="6399">
                  <c:v>-0.77354838709677465</c:v>
                </c:pt>
                <c:pt idx="6400">
                  <c:v>-0.66903225806451661</c:v>
                </c:pt>
                <c:pt idx="6401">
                  <c:v>-0.77354838709677465</c:v>
                </c:pt>
                <c:pt idx="6402">
                  <c:v>-0.77354838709677465</c:v>
                </c:pt>
                <c:pt idx="6403">
                  <c:v>-0.77354838709677465</c:v>
                </c:pt>
                <c:pt idx="6404">
                  <c:v>-0.77354838709677465</c:v>
                </c:pt>
                <c:pt idx="6405">
                  <c:v>-0.77354838709677465</c:v>
                </c:pt>
                <c:pt idx="6406">
                  <c:v>-0.87806451612903269</c:v>
                </c:pt>
                <c:pt idx="6407">
                  <c:v>-0.87806451612903269</c:v>
                </c:pt>
                <c:pt idx="6408">
                  <c:v>-0.87806451612903269</c:v>
                </c:pt>
                <c:pt idx="6409">
                  <c:v>-0.77354838709677443</c:v>
                </c:pt>
                <c:pt idx="6410">
                  <c:v>-0.77354838709677443</c:v>
                </c:pt>
                <c:pt idx="6411">
                  <c:v>-0.77354838709677443</c:v>
                </c:pt>
                <c:pt idx="6412">
                  <c:v>-0.77354838709677454</c:v>
                </c:pt>
                <c:pt idx="6413">
                  <c:v>-0.77354838709677454</c:v>
                </c:pt>
                <c:pt idx="6414">
                  <c:v>-0.77354838709677454</c:v>
                </c:pt>
                <c:pt idx="6415">
                  <c:v>-0.77354838709677454</c:v>
                </c:pt>
                <c:pt idx="6416">
                  <c:v>-0.77354838709677465</c:v>
                </c:pt>
                <c:pt idx="6417">
                  <c:v>-0.77354838709677465</c:v>
                </c:pt>
                <c:pt idx="6418">
                  <c:v>-0.77354838709677465</c:v>
                </c:pt>
                <c:pt idx="6419">
                  <c:v>-0.87806451612903269</c:v>
                </c:pt>
                <c:pt idx="6420">
                  <c:v>-0.87806451612903269</c:v>
                </c:pt>
                <c:pt idx="6421">
                  <c:v>-0.87806451612903269</c:v>
                </c:pt>
                <c:pt idx="6422">
                  <c:v>-0.8780645161290328</c:v>
                </c:pt>
                <c:pt idx="6423">
                  <c:v>-0.8780645161290328</c:v>
                </c:pt>
                <c:pt idx="6424">
                  <c:v>-0.98258064516129084</c:v>
                </c:pt>
                <c:pt idx="6425">
                  <c:v>-1.0870967741935489</c:v>
                </c:pt>
                <c:pt idx="6426">
                  <c:v>-1.0870967741935489</c:v>
                </c:pt>
                <c:pt idx="6427">
                  <c:v>-1.0870967741935489</c:v>
                </c:pt>
                <c:pt idx="6428">
                  <c:v>-1.0870967741935489</c:v>
                </c:pt>
                <c:pt idx="6429">
                  <c:v>-0.98258064516129084</c:v>
                </c:pt>
                <c:pt idx="6430">
                  <c:v>-0.98258064516129084</c:v>
                </c:pt>
                <c:pt idx="6431">
                  <c:v>-0.98258064516129096</c:v>
                </c:pt>
                <c:pt idx="6432">
                  <c:v>-0.87806451612903269</c:v>
                </c:pt>
                <c:pt idx="6433">
                  <c:v>-0.87806451612903269</c:v>
                </c:pt>
                <c:pt idx="6434">
                  <c:v>-0.87806451612903269</c:v>
                </c:pt>
                <c:pt idx="6435">
                  <c:v>-0.87806451612903269</c:v>
                </c:pt>
                <c:pt idx="6436">
                  <c:v>-0.87806451612903269</c:v>
                </c:pt>
                <c:pt idx="6437">
                  <c:v>-0.77354838709677465</c:v>
                </c:pt>
                <c:pt idx="6438">
                  <c:v>-0.77354838709677465</c:v>
                </c:pt>
                <c:pt idx="6439">
                  <c:v>-0.77354838709677465</c:v>
                </c:pt>
                <c:pt idx="6440">
                  <c:v>-0.77354838709677465</c:v>
                </c:pt>
                <c:pt idx="6441">
                  <c:v>-0.77354838709677465</c:v>
                </c:pt>
                <c:pt idx="6442">
                  <c:v>-0.77354838709677465</c:v>
                </c:pt>
                <c:pt idx="6443">
                  <c:v>-0.77354838709677465</c:v>
                </c:pt>
                <c:pt idx="6444">
                  <c:v>-0.77354838709677465</c:v>
                </c:pt>
                <c:pt idx="6445">
                  <c:v>-0.77354838709677476</c:v>
                </c:pt>
                <c:pt idx="6446">
                  <c:v>-0.98225806451612963</c:v>
                </c:pt>
                <c:pt idx="6447">
                  <c:v>-0.98225806451612963</c:v>
                </c:pt>
                <c:pt idx="6448">
                  <c:v>-0.98225806451612963</c:v>
                </c:pt>
                <c:pt idx="6449">
                  <c:v>-0.98225806451612974</c:v>
                </c:pt>
                <c:pt idx="6450">
                  <c:v>-0.98225806451612963</c:v>
                </c:pt>
                <c:pt idx="6451">
                  <c:v>-1.0867741935483877</c:v>
                </c:pt>
              </c:numCache>
            </c:numRef>
          </c:yVal>
          <c:smooth val="0"/>
          <c:extLst>
            <c:ext xmlns:c16="http://schemas.microsoft.com/office/drawing/2014/chart" uri="{C3380CC4-5D6E-409C-BE32-E72D297353CC}">
              <c16:uniqueId val="{00000001-435B-40DB-9D3C-F9C579F67A72}"/>
            </c:ext>
          </c:extLst>
        </c:ser>
        <c:ser>
          <c:idx val="2"/>
          <c:order val="2"/>
          <c:tx>
            <c:strRef>
              <c:f>Sheet1!$D$1</c:f>
              <c:strCache>
                <c:ptCount val="1"/>
                <c:pt idx="0">
                  <c:v>No Nano - N2</c:v>
                </c:pt>
              </c:strCache>
            </c:strRef>
          </c:tx>
          <c:spPr>
            <a:ln w="19050" cap="rnd">
              <a:noFill/>
              <a:round/>
            </a:ln>
            <a:effectLst/>
          </c:spPr>
          <c:marker>
            <c:symbol val="circle"/>
            <c:size val="5"/>
            <c:spPr>
              <a:solidFill>
                <a:schemeClr val="accent3"/>
              </a:solidFill>
              <a:ln w="9525">
                <a:solidFill>
                  <a:schemeClr val="accent3"/>
                </a:solidFill>
              </a:ln>
              <a:effectLst/>
            </c:spPr>
          </c:marker>
          <c:xVal>
            <c:numRef>
              <c:f>Sheet1!$A$3:$A$6454</c:f>
              <c:numCache>
                <c:formatCode>General</c:formatCode>
                <c:ptCount val="6452"/>
                <c:pt idx="0">
                  <c:v>1.15625E-2</c:v>
                </c:pt>
                <c:pt idx="1">
                  <c:v>1.7355324074074075E-2</c:v>
                </c:pt>
                <c:pt idx="2">
                  <c:v>2.314236111111111E-2</c:v>
                </c:pt>
                <c:pt idx="3">
                  <c:v>2.8929398148148145E-2</c:v>
                </c:pt>
                <c:pt idx="4">
                  <c:v>3.4716435185185184E-2</c:v>
                </c:pt>
                <c:pt idx="5">
                  <c:v>4.0503472222222218E-2</c:v>
                </c:pt>
                <c:pt idx="6">
                  <c:v>4.6290509259259253E-2</c:v>
                </c:pt>
                <c:pt idx="7">
                  <c:v>5.2077546296296295E-2</c:v>
                </c:pt>
                <c:pt idx="8">
                  <c:v>5.7864583333333337E-2</c:v>
                </c:pt>
                <c:pt idx="9">
                  <c:v>6.3645833333333332E-2</c:v>
                </c:pt>
                <c:pt idx="10">
                  <c:v>6.9438657407407414E-2</c:v>
                </c:pt>
                <c:pt idx="11">
                  <c:v>7.5225694444444449E-2</c:v>
                </c:pt>
                <c:pt idx="12">
                  <c:v>8.1012731481481484E-2</c:v>
                </c:pt>
                <c:pt idx="13">
                  <c:v>8.6799768518518505E-2</c:v>
                </c:pt>
                <c:pt idx="14">
                  <c:v>9.2592592592592587E-2</c:v>
                </c:pt>
                <c:pt idx="15">
                  <c:v>9.8373842592592589E-2</c:v>
                </c:pt>
                <c:pt idx="16">
                  <c:v>0.10416087962962962</c:v>
                </c:pt>
                <c:pt idx="17">
                  <c:v>0.10994791666666667</c:v>
                </c:pt>
                <c:pt idx="18">
                  <c:v>0.11573495370370369</c:v>
                </c:pt>
                <c:pt idx="19">
                  <c:v>0.12152199074074073</c:v>
                </c:pt>
                <c:pt idx="20">
                  <c:v>0.12730902777777775</c:v>
                </c:pt>
                <c:pt idx="21">
                  <c:v>0.13309606481481479</c:v>
                </c:pt>
                <c:pt idx="22">
                  <c:v>0.13888310185185185</c:v>
                </c:pt>
                <c:pt idx="23">
                  <c:v>0.14467013888888886</c:v>
                </c:pt>
                <c:pt idx="24">
                  <c:v>0.15045717592592592</c:v>
                </c:pt>
                <c:pt idx="25">
                  <c:v>0.15624421296296295</c:v>
                </c:pt>
                <c:pt idx="26">
                  <c:v>0.16203124999999996</c:v>
                </c:pt>
                <c:pt idx="27">
                  <c:v>0.16781828703703705</c:v>
                </c:pt>
                <c:pt idx="28">
                  <c:v>0.17360532407407406</c:v>
                </c:pt>
                <c:pt idx="29">
                  <c:v>0.17939236111111109</c:v>
                </c:pt>
                <c:pt idx="30">
                  <c:v>0.18518518518518517</c:v>
                </c:pt>
                <c:pt idx="31">
                  <c:v>0.19096643518518519</c:v>
                </c:pt>
                <c:pt idx="32">
                  <c:v>0.19675347222222223</c:v>
                </c:pt>
                <c:pt idx="33">
                  <c:v>0.20254050925925926</c:v>
                </c:pt>
                <c:pt idx="34">
                  <c:v>0.20832754629629632</c:v>
                </c:pt>
                <c:pt idx="35">
                  <c:v>0.21411458333333333</c:v>
                </c:pt>
                <c:pt idx="36">
                  <c:v>0.21990162037037037</c:v>
                </c:pt>
                <c:pt idx="37">
                  <c:v>0.2256886574074074</c:v>
                </c:pt>
                <c:pt idx="38">
                  <c:v>0.23147569444444446</c:v>
                </c:pt>
                <c:pt idx="39">
                  <c:v>0.2372627314814815</c:v>
                </c:pt>
                <c:pt idx="40">
                  <c:v>0.24304976851851853</c:v>
                </c:pt>
                <c:pt idx="41">
                  <c:v>0.24883680555555554</c:v>
                </c:pt>
                <c:pt idx="42">
                  <c:v>0.25462384259259258</c:v>
                </c:pt>
                <c:pt idx="43">
                  <c:v>0.26040509259259259</c:v>
                </c:pt>
                <c:pt idx="44">
                  <c:v>0.2661979166666667</c:v>
                </c:pt>
                <c:pt idx="45">
                  <c:v>0.27198495370370374</c:v>
                </c:pt>
                <c:pt idx="46">
                  <c:v>0.27777777777777779</c:v>
                </c:pt>
                <c:pt idx="47">
                  <c:v>0.28355902777777775</c:v>
                </c:pt>
                <c:pt idx="48">
                  <c:v>0.28934606481481484</c:v>
                </c:pt>
                <c:pt idx="49">
                  <c:v>0.29513310185185188</c:v>
                </c:pt>
                <c:pt idx="50">
                  <c:v>0.30092013888888891</c:v>
                </c:pt>
                <c:pt idx="51">
                  <c:v>0.30670717592592595</c:v>
                </c:pt>
                <c:pt idx="52">
                  <c:v>0.31249421296296293</c:v>
                </c:pt>
                <c:pt idx="53">
                  <c:v>0.31828125000000002</c:v>
                </c:pt>
                <c:pt idx="54">
                  <c:v>0.32406828703703705</c:v>
                </c:pt>
                <c:pt idx="55">
                  <c:v>0.32985532407407414</c:v>
                </c:pt>
                <c:pt idx="56">
                  <c:v>0.33564236111111106</c:v>
                </c:pt>
                <c:pt idx="57">
                  <c:v>0.34142939814814816</c:v>
                </c:pt>
                <c:pt idx="58">
                  <c:v>0.34721643518518519</c:v>
                </c:pt>
                <c:pt idx="59">
                  <c:v>0.35300347222222223</c:v>
                </c:pt>
                <c:pt idx="60">
                  <c:v>0.35879050925925926</c:v>
                </c:pt>
                <c:pt idx="61">
                  <c:v>0.3645775462962963</c:v>
                </c:pt>
                <c:pt idx="62">
                  <c:v>0.37035879629629631</c:v>
                </c:pt>
                <c:pt idx="63">
                  <c:v>0.37615162037037031</c:v>
                </c:pt>
                <c:pt idx="64">
                  <c:v>0.3819386574074074</c:v>
                </c:pt>
                <c:pt idx="65">
                  <c:v>0.38772569444444438</c:v>
                </c:pt>
                <c:pt idx="66">
                  <c:v>0.39351273148148141</c:v>
                </c:pt>
                <c:pt idx="67">
                  <c:v>0.39929976851851851</c:v>
                </c:pt>
                <c:pt idx="68">
                  <c:v>0.40508680555555554</c:v>
                </c:pt>
                <c:pt idx="69">
                  <c:v>0.41087384259259252</c:v>
                </c:pt>
                <c:pt idx="70">
                  <c:v>0.41666087962962955</c:v>
                </c:pt>
                <c:pt idx="71">
                  <c:v>0.42244791666666665</c:v>
                </c:pt>
                <c:pt idx="72">
                  <c:v>0.42823495370370368</c:v>
                </c:pt>
                <c:pt idx="73">
                  <c:v>0.43402199074074066</c:v>
                </c:pt>
                <c:pt idx="74">
                  <c:v>0.43981481481481477</c:v>
                </c:pt>
                <c:pt idx="75">
                  <c:v>0.44559606481481484</c:v>
                </c:pt>
                <c:pt idx="76">
                  <c:v>0.45138310185185182</c:v>
                </c:pt>
                <c:pt idx="77">
                  <c:v>0.45717013888888886</c:v>
                </c:pt>
                <c:pt idx="78">
                  <c:v>0.46296296296296291</c:v>
                </c:pt>
                <c:pt idx="79">
                  <c:v>0.46874421296296293</c:v>
                </c:pt>
                <c:pt idx="80">
                  <c:v>0.47453124999999996</c:v>
                </c:pt>
                <c:pt idx="81">
                  <c:v>0.480318287037037</c:v>
                </c:pt>
                <c:pt idx="82">
                  <c:v>0.48610532407407403</c:v>
                </c:pt>
                <c:pt idx="83">
                  <c:v>0.49189236111111106</c:v>
                </c:pt>
                <c:pt idx="84">
                  <c:v>0.4976793981481481</c:v>
                </c:pt>
                <c:pt idx="85">
                  <c:v>0.50346643518518508</c:v>
                </c:pt>
                <c:pt idx="86">
                  <c:v>0.50925347222222217</c:v>
                </c:pt>
                <c:pt idx="87">
                  <c:v>0.51504050925925926</c:v>
                </c:pt>
                <c:pt idx="88">
                  <c:v>0.52082754629629624</c:v>
                </c:pt>
                <c:pt idx="89">
                  <c:v>0.52661458333333333</c:v>
                </c:pt>
                <c:pt idx="90">
                  <c:v>0.53240162037037042</c:v>
                </c:pt>
                <c:pt idx="91">
                  <c:v>0.5381886574074074</c:v>
                </c:pt>
                <c:pt idx="92">
                  <c:v>0.54397569444444438</c:v>
                </c:pt>
                <c:pt idx="93">
                  <c:v>0.54976273148148147</c:v>
                </c:pt>
                <c:pt idx="94">
                  <c:v>0.55555555555555558</c:v>
                </c:pt>
                <c:pt idx="95">
                  <c:v>0.56133680555555554</c:v>
                </c:pt>
                <c:pt idx="96">
                  <c:v>0.5671180555555555</c:v>
                </c:pt>
                <c:pt idx="97">
                  <c:v>0.57291087962962972</c:v>
                </c:pt>
                <c:pt idx="98">
                  <c:v>0.57869791666666659</c:v>
                </c:pt>
                <c:pt idx="99">
                  <c:v>0.58448495370370368</c:v>
                </c:pt>
                <c:pt idx="100">
                  <c:v>0.59027199074074066</c:v>
                </c:pt>
                <c:pt idx="101">
                  <c:v>0.59605902777777775</c:v>
                </c:pt>
                <c:pt idx="102">
                  <c:v>0.60184606481481484</c:v>
                </c:pt>
                <c:pt idx="103">
                  <c:v>0.6076273148148148</c:v>
                </c:pt>
                <c:pt idx="104">
                  <c:v>0.6134201388888888</c:v>
                </c:pt>
                <c:pt idx="105">
                  <c:v>0.61920717592592589</c:v>
                </c:pt>
                <c:pt idx="106">
                  <c:v>0.62498842592592585</c:v>
                </c:pt>
                <c:pt idx="107">
                  <c:v>0.63078124999999996</c:v>
                </c:pt>
                <c:pt idx="108">
                  <c:v>0.63656828703703694</c:v>
                </c:pt>
                <c:pt idx="109">
                  <c:v>0.64235532407407414</c:v>
                </c:pt>
                <c:pt idx="110">
                  <c:v>0.64814814814814814</c:v>
                </c:pt>
                <c:pt idx="111">
                  <c:v>0.65392939814814799</c:v>
                </c:pt>
                <c:pt idx="112">
                  <c:v>0.65971643518518519</c:v>
                </c:pt>
                <c:pt idx="113">
                  <c:v>0.66550347222222217</c:v>
                </c:pt>
                <c:pt idx="114">
                  <c:v>0.67129050925925926</c:v>
                </c:pt>
                <c:pt idx="115">
                  <c:v>0.67707754629629624</c:v>
                </c:pt>
                <c:pt idx="116">
                  <c:v>0.68286458333333333</c:v>
                </c:pt>
                <c:pt idx="117">
                  <c:v>0.68865740740740744</c:v>
                </c:pt>
                <c:pt idx="118">
                  <c:v>0.69443865740740729</c:v>
                </c:pt>
                <c:pt idx="119">
                  <c:v>0.70022569444444438</c:v>
                </c:pt>
                <c:pt idx="120">
                  <c:v>0.70601273148148136</c:v>
                </c:pt>
                <c:pt idx="121">
                  <c:v>0.71179976851851845</c:v>
                </c:pt>
                <c:pt idx="122">
                  <c:v>0.71758680555555554</c:v>
                </c:pt>
                <c:pt idx="123">
                  <c:v>0.72337384259259263</c:v>
                </c:pt>
                <c:pt idx="124">
                  <c:v>0.72916087962962972</c:v>
                </c:pt>
                <c:pt idx="125">
                  <c:v>0.73494212962962968</c:v>
                </c:pt>
                <c:pt idx="126">
                  <c:v>0.7407407407407407</c:v>
                </c:pt>
                <c:pt idx="127">
                  <c:v>0.74652199074074066</c:v>
                </c:pt>
                <c:pt idx="128">
                  <c:v>0.75230902777777775</c:v>
                </c:pt>
                <c:pt idx="129">
                  <c:v>0.75809606481481484</c:v>
                </c:pt>
                <c:pt idx="130">
                  <c:v>0.76388310185185193</c:v>
                </c:pt>
                <c:pt idx="131">
                  <c:v>0.7696701388888888</c:v>
                </c:pt>
                <c:pt idx="132">
                  <c:v>0.77545138888888876</c:v>
                </c:pt>
                <c:pt idx="133">
                  <c:v>0.78125</c:v>
                </c:pt>
                <c:pt idx="134">
                  <c:v>0.78703124999999996</c:v>
                </c:pt>
                <c:pt idx="135">
                  <c:v>0.79281249999999992</c:v>
                </c:pt>
                <c:pt idx="136">
                  <c:v>0.79860532407407403</c:v>
                </c:pt>
                <c:pt idx="137">
                  <c:v>0.80439236111111101</c:v>
                </c:pt>
                <c:pt idx="138">
                  <c:v>0.8101793981481481</c:v>
                </c:pt>
                <c:pt idx="139">
                  <c:v>0.81596643518518519</c:v>
                </c:pt>
                <c:pt idx="140">
                  <c:v>0.82175347222222217</c:v>
                </c:pt>
                <c:pt idx="141">
                  <c:v>0.82754050925925915</c:v>
                </c:pt>
                <c:pt idx="142">
                  <c:v>0.83333333333333326</c:v>
                </c:pt>
                <c:pt idx="143">
                  <c:v>0.83911458333333333</c:v>
                </c:pt>
                <c:pt idx="144">
                  <c:v>0.84490162037037031</c:v>
                </c:pt>
                <c:pt idx="145">
                  <c:v>0.8506886574074074</c:v>
                </c:pt>
                <c:pt idx="146">
                  <c:v>0.85647569444444438</c:v>
                </c:pt>
                <c:pt idx="147">
                  <c:v>0.86226273148148147</c:v>
                </c:pt>
                <c:pt idx="148">
                  <c:v>0.86804976851851845</c:v>
                </c:pt>
                <c:pt idx="149">
                  <c:v>0.87384259259259245</c:v>
                </c:pt>
                <c:pt idx="150">
                  <c:v>0.87962384259259241</c:v>
                </c:pt>
                <c:pt idx="151">
                  <c:v>0.8854108796296295</c:v>
                </c:pt>
                <c:pt idx="152">
                  <c:v>0.89119791666666659</c:v>
                </c:pt>
                <c:pt idx="153">
                  <c:v>0.89698495370370368</c:v>
                </c:pt>
                <c:pt idx="154">
                  <c:v>0.90277199074074077</c:v>
                </c:pt>
                <c:pt idx="155">
                  <c:v>0.90855902777777775</c:v>
                </c:pt>
                <c:pt idx="156">
                  <c:v>0.91434606481481473</c:v>
                </c:pt>
                <c:pt idx="157">
                  <c:v>0.92013310185185171</c:v>
                </c:pt>
                <c:pt idx="158">
                  <c:v>0.92592592592592582</c:v>
                </c:pt>
                <c:pt idx="159">
                  <c:v>0.93170717592592589</c:v>
                </c:pt>
                <c:pt idx="160">
                  <c:v>0.93749421296296298</c:v>
                </c:pt>
                <c:pt idx="161">
                  <c:v>0.94328124999999996</c:v>
                </c:pt>
                <c:pt idx="162">
                  <c:v>0.94906828703703705</c:v>
                </c:pt>
                <c:pt idx="163">
                  <c:v>0.95485532407407403</c:v>
                </c:pt>
                <c:pt idx="164">
                  <c:v>0.96063657407407399</c:v>
                </c:pt>
                <c:pt idx="165">
                  <c:v>0.96643518518518512</c:v>
                </c:pt>
                <c:pt idx="166">
                  <c:v>0.97221643518518508</c:v>
                </c:pt>
                <c:pt idx="167">
                  <c:v>0.97800347222222217</c:v>
                </c:pt>
                <c:pt idx="168">
                  <c:v>0.98379050925925926</c:v>
                </c:pt>
                <c:pt idx="169">
                  <c:v>0.98957754629629635</c:v>
                </c:pt>
                <c:pt idx="170">
                  <c:v>0.99536458333333333</c:v>
                </c:pt>
                <c:pt idx="171">
                  <c:v>1.0011516203703703</c:v>
                </c:pt>
                <c:pt idx="172">
                  <c:v>1.0069386574074073</c:v>
                </c:pt>
                <c:pt idx="173">
                  <c:v>1.0127256944444445</c:v>
                </c:pt>
                <c:pt idx="174">
                  <c:v>1.0185185185185184</c:v>
                </c:pt>
                <c:pt idx="175">
                  <c:v>1.0242997685185184</c:v>
                </c:pt>
                <c:pt idx="176">
                  <c:v>1.0300868055555554</c:v>
                </c:pt>
                <c:pt idx="177">
                  <c:v>1.0358738425925926</c:v>
                </c:pt>
                <c:pt idx="178">
                  <c:v>1.0416608796296296</c:v>
                </c:pt>
                <c:pt idx="179">
                  <c:v>1.0474479166666666</c:v>
                </c:pt>
                <c:pt idx="180">
                  <c:v>1.0532349537037036</c:v>
                </c:pt>
                <c:pt idx="181">
                  <c:v>1.0590219907407405</c:v>
                </c:pt>
                <c:pt idx="182">
                  <c:v>1.0648090277777778</c:v>
                </c:pt>
                <c:pt idx="183">
                  <c:v>1.0705960648148147</c:v>
                </c:pt>
                <c:pt idx="184">
                  <c:v>1.0763831018518519</c:v>
                </c:pt>
                <c:pt idx="185">
                  <c:v>1.0821701388888889</c:v>
                </c:pt>
                <c:pt idx="186">
                  <c:v>1.0879571759259259</c:v>
                </c:pt>
                <c:pt idx="187">
                  <c:v>1.0937442129629629</c:v>
                </c:pt>
                <c:pt idx="188">
                  <c:v>1.0995312499999998</c:v>
                </c:pt>
                <c:pt idx="189">
                  <c:v>1.1053182870370371</c:v>
                </c:pt>
                <c:pt idx="190">
                  <c:v>1.1111111111111112</c:v>
                </c:pt>
                <c:pt idx="191">
                  <c:v>1.116892361111111</c:v>
                </c:pt>
                <c:pt idx="192">
                  <c:v>1.1226736111111111</c:v>
                </c:pt>
                <c:pt idx="193">
                  <c:v>1.1284664351851852</c:v>
                </c:pt>
                <c:pt idx="194">
                  <c:v>1.1342534722222222</c:v>
                </c:pt>
                <c:pt idx="195">
                  <c:v>1.1400405092592591</c:v>
                </c:pt>
                <c:pt idx="196">
                  <c:v>1.1458275462962961</c:v>
                </c:pt>
                <c:pt idx="197">
                  <c:v>1.1516145833333333</c:v>
                </c:pt>
                <c:pt idx="198">
                  <c:v>1.1574016203703705</c:v>
                </c:pt>
                <c:pt idx="199">
                  <c:v>1.1631886574074075</c:v>
                </c:pt>
                <c:pt idx="200">
                  <c:v>1.1689756944444445</c:v>
                </c:pt>
                <c:pt idx="201">
                  <c:v>1.1747627314814812</c:v>
                </c:pt>
                <c:pt idx="202">
                  <c:v>1.1805497685185182</c:v>
                </c:pt>
                <c:pt idx="203">
                  <c:v>1.1863368055555554</c:v>
                </c:pt>
                <c:pt idx="204">
                  <c:v>1.1921238425925926</c:v>
                </c:pt>
                <c:pt idx="205">
                  <c:v>1.1979108796296296</c:v>
                </c:pt>
                <c:pt idx="206">
                  <c:v>1.2037037037037039</c:v>
                </c:pt>
                <c:pt idx="207">
                  <c:v>1.2094907407407407</c:v>
                </c:pt>
                <c:pt idx="208">
                  <c:v>1.2152662037037036</c:v>
                </c:pt>
                <c:pt idx="209">
                  <c:v>1.2210590277777778</c:v>
                </c:pt>
                <c:pt idx="210">
                  <c:v>1.2268460648148147</c:v>
                </c:pt>
                <c:pt idx="211">
                  <c:v>1.2326331018518517</c:v>
                </c:pt>
                <c:pt idx="212">
                  <c:v>1.2384201388888889</c:v>
                </c:pt>
                <c:pt idx="213">
                  <c:v>1.244212962962963</c:v>
                </c:pt>
                <c:pt idx="214">
                  <c:v>1.2499942129629631</c:v>
                </c:pt>
                <c:pt idx="215">
                  <c:v>1.2557812499999998</c:v>
                </c:pt>
                <c:pt idx="216">
                  <c:v>1.2615682870370368</c:v>
                </c:pt>
                <c:pt idx="217">
                  <c:v>1.2673495370370369</c:v>
                </c:pt>
                <c:pt idx="218">
                  <c:v>1.273142361111111</c:v>
                </c:pt>
                <c:pt idx="219">
                  <c:v>1.2789293981481482</c:v>
                </c:pt>
                <c:pt idx="220">
                  <c:v>1.2847164351851852</c:v>
                </c:pt>
                <c:pt idx="221">
                  <c:v>1.2905034722222222</c:v>
                </c:pt>
                <c:pt idx="222">
                  <c:v>1.2962962962962963</c:v>
                </c:pt>
                <c:pt idx="223">
                  <c:v>1.3020775462962964</c:v>
                </c:pt>
                <c:pt idx="224">
                  <c:v>1.3078645833333333</c:v>
                </c:pt>
                <c:pt idx="225">
                  <c:v>1.3136516203703703</c:v>
                </c:pt>
                <c:pt idx="226">
                  <c:v>1.3194386574074073</c:v>
                </c:pt>
                <c:pt idx="227">
                  <c:v>1.3252256944444445</c:v>
                </c:pt>
                <c:pt idx="228">
                  <c:v>1.3310127314814817</c:v>
                </c:pt>
                <c:pt idx="229">
                  <c:v>1.3367997685185184</c:v>
                </c:pt>
                <c:pt idx="230">
                  <c:v>1.3425868055555554</c:v>
                </c:pt>
                <c:pt idx="231">
                  <c:v>1.3483738425925924</c:v>
                </c:pt>
                <c:pt idx="232">
                  <c:v>1.3541608796296294</c:v>
                </c:pt>
                <c:pt idx="233">
                  <c:v>1.3599479166666666</c:v>
                </c:pt>
                <c:pt idx="234">
                  <c:v>1.3657349537037038</c:v>
                </c:pt>
                <c:pt idx="235">
                  <c:v>1.3715219907407408</c:v>
                </c:pt>
                <c:pt idx="236">
                  <c:v>1.3773090277777778</c:v>
                </c:pt>
                <c:pt idx="237">
                  <c:v>1.3830960648148147</c:v>
                </c:pt>
                <c:pt idx="238">
                  <c:v>1.3888888888888888</c:v>
                </c:pt>
                <c:pt idx="239">
                  <c:v>1.3946759259259258</c:v>
                </c:pt>
                <c:pt idx="240">
                  <c:v>1.4004513888888888</c:v>
                </c:pt>
                <c:pt idx="241">
                  <c:v>1.4062442129629631</c:v>
                </c:pt>
                <c:pt idx="242">
                  <c:v>1.4120312499999998</c:v>
                </c:pt>
                <c:pt idx="243">
                  <c:v>1.4178182870370371</c:v>
                </c:pt>
                <c:pt idx="244">
                  <c:v>1.423605324074074</c:v>
                </c:pt>
                <c:pt idx="245">
                  <c:v>1.429392361111111</c:v>
                </c:pt>
                <c:pt idx="246">
                  <c:v>1.435179398148148</c:v>
                </c:pt>
                <c:pt idx="247">
                  <c:v>1.440966435185185</c:v>
                </c:pt>
                <c:pt idx="248">
                  <c:v>1.4467534722222222</c:v>
                </c:pt>
                <c:pt idx="249">
                  <c:v>1.4525405092592591</c:v>
                </c:pt>
                <c:pt idx="250">
                  <c:v>1.4583275462962961</c:v>
                </c:pt>
                <c:pt idx="251">
                  <c:v>1.4641145833333333</c:v>
                </c:pt>
                <c:pt idx="252">
                  <c:v>1.4699016203703703</c:v>
                </c:pt>
                <c:pt idx="253">
                  <c:v>1.4756886574074075</c:v>
                </c:pt>
                <c:pt idx="254">
                  <c:v>1.4814814814814814</c:v>
                </c:pt>
                <c:pt idx="255">
                  <c:v>1.4872627314814817</c:v>
                </c:pt>
                <c:pt idx="256">
                  <c:v>1.4930497685185184</c:v>
                </c:pt>
                <c:pt idx="257">
                  <c:v>1.4988368055555554</c:v>
                </c:pt>
                <c:pt idx="258">
                  <c:v>1.5046238425925926</c:v>
                </c:pt>
                <c:pt idx="259">
                  <c:v>1.5104108796296296</c:v>
                </c:pt>
                <c:pt idx="260">
                  <c:v>1.5161979166666668</c:v>
                </c:pt>
                <c:pt idx="261">
                  <c:v>1.5219849537037038</c:v>
                </c:pt>
                <c:pt idx="262">
                  <c:v>1.527771990740741</c:v>
                </c:pt>
                <c:pt idx="263">
                  <c:v>1.533559027777778</c:v>
                </c:pt>
                <c:pt idx="264">
                  <c:v>1.539346064814815</c:v>
                </c:pt>
                <c:pt idx="265">
                  <c:v>1.5451331018518522</c:v>
                </c:pt>
                <c:pt idx="266">
                  <c:v>1.5509201388888891</c:v>
                </c:pt>
                <c:pt idx="267">
                  <c:v>1.5567071759259261</c:v>
                </c:pt>
                <c:pt idx="268">
                  <c:v>1.5624942129629629</c:v>
                </c:pt>
                <c:pt idx="269">
                  <c:v>1.5682812499999998</c:v>
                </c:pt>
                <c:pt idx="270">
                  <c:v>1.574074074074074</c:v>
                </c:pt>
                <c:pt idx="271">
                  <c:v>1.579855324074074</c:v>
                </c:pt>
                <c:pt idx="272">
                  <c:v>1.585642361111111</c:v>
                </c:pt>
                <c:pt idx="273">
                  <c:v>1.5914293981481482</c:v>
                </c:pt>
                <c:pt idx="274">
                  <c:v>1.5972164351851852</c:v>
                </c:pt>
                <c:pt idx="275">
                  <c:v>1.6030034722222224</c:v>
                </c:pt>
                <c:pt idx="276">
                  <c:v>1.6087905092592594</c:v>
                </c:pt>
                <c:pt idx="277">
                  <c:v>1.6145775462962966</c:v>
                </c:pt>
                <c:pt idx="278">
                  <c:v>1.6203587962962962</c:v>
                </c:pt>
                <c:pt idx="279">
                  <c:v>1.6261516203703705</c:v>
                </c:pt>
                <c:pt idx="280">
                  <c:v>1.6319386574074077</c:v>
                </c:pt>
                <c:pt idx="281">
                  <c:v>1.6377256944444447</c:v>
                </c:pt>
                <c:pt idx="282">
                  <c:v>1.6435127314814815</c:v>
                </c:pt>
                <c:pt idx="283">
                  <c:v>1.6492997685185184</c:v>
                </c:pt>
                <c:pt idx="284">
                  <c:v>1.6550868055555554</c:v>
                </c:pt>
                <c:pt idx="285">
                  <c:v>1.6608738425925926</c:v>
                </c:pt>
                <c:pt idx="286">
                  <c:v>1.6666666666666665</c:v>
                </c:pt>
                <c:pt idx="287">
                  <c:v>1.6724479166666666</c:v>
                </c:pt>
                <c:pt idx="288">
                  <c:v>1.6782349537037038</c:v>
                </c:pt>
                <c:pt idx="289">
                  <c:v>1.6840219907407408</c:v>
                </c:pt>
                <c:pt idx="290">
                  <c:v>1.689809027777778</c:v>
                </c:pt>
                <c:pt idx="291">
                  <c:v>1.695596064814815</c:v>
                </c:pt>
                <c:pt idx="292">
                  <c:v>1.7013831018518522</c:v>
                </c:pt>
                <c:pt idx="293">
                  <c:v>1.7071701388888891</c:v>
                </c:pt>
                <c:pt idx="294">
                  <c:v>1.7129571759259261</c:v>
                </c:pt>
                <c:pt idx="295">
                  <c:v>1.7187442129629633</c:v>
                </c:pt>
                <c:pt idx="296">
                  <c:v>1.7245312500000001</c:v>
                </c:pt>
                <c:pt idx="297">
                  <c:v>1.7303182870370371</c:v>
                </c:pt>
                <c:pt idx="298">
                  <c:v>1.736105324074074</c:v>
                </c:pt>
                <c:pt idx="299">
                  <c:v>1.741892361111111</c:v>
                </c:pt>
                <c:pt idx="300">
                  <c:v>1.7476793981481482</c:v>
                </c:pt>
                <c:pt idx="301">
                  <c:v>1.7534664351851852</c:v>
                </c:pt>
                <c:pt idx="302">
                  <c:v>1.7592592592592591</c:v>
                </c:pt>
                <c:pt idx="303">
                  <c:v>1.7650405092592594</c:v>
                </c:pt>
                <c:pt idx="304">
                  <c:v>1.770821759259259</c:v>
                </c:pt>
                <c:pt idx="305">
                  <c:v>1.7766145833333336</c:v>
                </c:pt>
                <c:pt idx="306">
                  <c:v>1.7824016203703705</c:v>
                </c:pt>
                <c:pt idx="307">
                  <c:v>1.7881886574074077</c:v>
                </c:pt>
                <c:pt idx="308">
                  <c:v>1.7939756944444447</c:v>
                </c:pt>
                <c:pt idx="309">
                  <c:v>1.7997627314814815</c:v>
                </c:pt>
                <c:pt idx="310">
                  <c:v>1.8055497685185187</c:v>
                </c:pt>
                <c:pt idx="311">
                  <c:v>1.8113368055555557</c:v>
                </c:pt>
                <c:pt idx="312">
                  <c:v>1.8171238425925926</c:v>
                </c:pt>
                <c:pt idx="313">
                  <c:v>1.8229108796296296</c:v>
                </c:pt>
                <c:pt idx="314">
                  <c:v>1.8286979166666666</c:v>
                </c:pt>
                <c:pt idx="315">
                  <c:v>1.8344849537037038</c:v>
                </c:pt>
                <c:pt idx="316">
                  <c:v>1.8402719907407408</c:v>
                </c:pt>
                <c:pt idx="317">
                  <c:v>1.8460590277777778</c:v>
                </c:pt>
                <c:pt idx="318">
                  <c:v>1.8518518518518516</c:v>
                </c:pt>
                <c:pt idx="319">
                  <c:v>1.8576331018518519</c:v>
                </c:pt>
                <c:pt idx="320">
                  <c:v>1.8634143518518518</c:v>
                </c:pt>
                <c:pt idx="321">
                  <c:v>1.8692071759259261</c:v>
                </c:pt>
                <c:pt idx="322">
                  <c:v>1.8749942129629633</c:v>
                </c:pt>
                <c:pt idx="323">
                  <c:v>1.8807812500000001</c:v>
                </c:pt>
                <c:pt idx="324">
                  <c:v>1.8865682870370371</c:v>
                </c:pt>
                <c:pt idx="325">
                  <c:v>1.8923553240740743</c:v>
                </c:pt>
                <c:pt idx="326">
                  <c:v>1.8981423611111112</c:v>
                </c:pt>
                <c:pt idx="327">
                  <c:v>1.9039293981481482</c:v>
                </c:pt>
                <c:pt idx="328">
                  <c:v>1.9097164351851852</c:v>
                </c:pt>
                <c:pt idx="329">
                  <c:v>1.9155034722222222</c:v>
                </c:pt>
                <c:pt idx="330">
                  <c:v>1.9212962962962961</c:v>
                </c:pt>
                <c:pt idx="331">
                  <c:v>1.927071759259259</c:v>
                </c:pt>
                <c:pt idx="332">
                  <c:v>1.9328645833333333</c:v>
                </c:pt>
                <c:pt idx="333">
                  <c:v>1.9386516203703705</c:v>
                </c:pt>
                <c:pt idx="334">
                  <c:v>1.9444444444444444</c:v>
                </c:pt>
                <c:pt idx="335">
                  <c:v>1.9502256944444447</c:v>
                </c:pt>
                <c:pt idx="336">
                  <c:v>1.9560127314814815</c:v>
                </c:pt>
                <c:pt idx="337">
                  <c:v>1.9617997685185187</c:v>
                </c:pt>
                <c:pt idx="338">
                  <c:v>1.9675868055555557</c:v>
                </c:pt>
                <c:pt idx="339">
                  <c:v>1.9733738425925926</c:v>
                </c:pt>
                <c:pt idx="340">
                  <c:v>1.9791608796296298</c:v>
                </c:pt>
                <c:pt idx="341">
                  <c:v>1.9849479166666668</c:v>
                </c:pt>
                <c:pt idx="342">
                  <c:v>1.9907349537037038</c:v>
                </c:pt>
                <c:pt idx="343">
                  <c:v>1.9965219907407408</c:v>
                </c:pt>
                <c:pt idx="344">
                  <c:v>2.0023090277777778</c:v>
                </c:pt>
                <c:pt idx="345">
                  <c:v>2.008096064814815</c:v>
                </c:pt>
                <c:pt idx="346">
                  <c:v>2.0138831018518517</c:v>
                </c:pt>
                <c:pt idx="347">
                  <c:v>2.0196701388888889</c:v>
                </c:pt>
                <c:pt idx="348">
                  <c:v>2.0254571759259261</c:v>
                </c:pt>
                <c:pt idx="349">
                  <c:v>2.0312442129629629</c:v>
                </c:pt>
                <c:pt idx="350">
                  <c:v>2.0370370370370368</c:v>
                </c:pt>
                <c:pt idx="351">
                  <c:v>2.0428182870370373</c:v>
                </c:pt>
                <c:pt idx="352">
                  <c:v>2.0486053240740745</c:v>
                </c:pt>
                <c:pt idx="353">
                  <c:v>2.0543865740740741</c:v>
                </c:pt>
                <c:pt idx="354">
                  <c:v>2.0601793981481484</c:v>
                </c:pt>
                <c:pt idx="355">
                  <c:v>2.0659664351851856</c:v>
                </c:pt>
                <c:pt idx="356">
                  <c:v>2.0717534722222224</c:v>
                </c:pt>
                <c:pt idx="357">
                  <c:v>2.0775405092592591</c:v>
                </c:pt>
                <c:pt idx="358">
                  <c:v>2.0833275462962964</c:v>
                </c:pt>
                <c:pt idx="359">
                  <c:v>2.0891145833333331</c:v>
                </c:pt>
                <c:pt idx="360">
                  <c:v>2.0949016203703703</c:v>
                </c:pt>
                <c:pt idx="361">
                  <c:v>2.1006886574074075</c:v>
                </c:pt>
                <c:pt idx="362">
                  <c:v>2.1064756944444443</c:v>
                </c:pt>
                <c:pt idx="363">
                  <c:v>2.1122627314814815</c:v>
                </c:pt>
                <c:pt idx="364">
                  <c:v>2.1180497685185187</c:v>
                </c:pt>
                <c:pt idx="365">
                  <c:v>2.1238368055555559</c:v>
                </c:pt>
                <c:pt idx="366">
                  <c:v>2.1296296296296298</c:v>
                </c:pt>
                <c:pt idx="367">
                  <c:v>2.1354108796296298</c:v>
                </c:pt>
                <c:pt idx="368">
                  <c:v>2.141197916666667</c:v>
                </c:pt>
                <c:pt idx="369">
                  <c:v>2.1469849537037038</c:v>
                </c:pt>
                <c:pt idx="370">
                  <c:v>2.152771990740741</c:v>
                </c:pt>
                <c:pt idx="371">
                  <c:v>2.1585590277777778</c:v>
                </c:pt>
                <c:pt idx="372">
                  <c:v>2.164346064814815</c:v>
                </c:pt>
                <c:pt idx="373">
                  <c:v>2.1701331018518517</c:v>
                </c:pt>
                <c:pt idx="374">
                  <c:v>2.1759201388888889</c:v>
                </c:pt>
                <c:pt idx="375">
                  <c:v>2.1817071759259261</c:v>
                </c:pt>
                <c:pt idx="376">
                  <c:v>2.1874942129629629</c:v>
                </c:pt>
                <c:pt idx="377">
                  <c:v>2.1932812500000001</c:v>
                </c:pt>
                <c:pt idx="378">
                  <c:v>2.1990682870370373</c:v>
                </c:pt>
                <c:pt idx="379">
                  <c:v>2.204855324074074</c:v>
                </c:pt>
                <c:pt idx="380">
                  <c:v>2.2106423611111112</c:v>
                </c:pt>
                <c:pt idx="381">
                  <c:v>2.2164293981481484</c:v>
                </c:pt>
                <c:pt idx="382">
                  <c:v>2.2222222222222223</c:v>
                </c:pt>
                <c:pt idx="383">
                  <c:v>2.2280092592592595</c:v>
                </c:pt>
                <c:pt idx="384">
                  <c:v>2.2337905092592591</c:v>
                </c:pt>
                <c:pt idx="385">
                  <c:v>2.2395775462962964</c:v>
                </c:pt>
                <c:pt idx="386">
                  <c:v>2.2453645833333331</c:v>
                </c:pt>
                <c:pt idx="387">
                  <c:v>2.2511516203703703</c:v>
                </c:pt>
                <c:pt idx="388">
                  <c:v>2.2569386574074075</c:v>
                </c:pt>
                <c:pt idx="389">
                  <c:v>2.2627256944444443</c:v>
                </c:pt>
                <c:pt idx="390">
                  <c:v>2.2685127314814815</c:v>
                </c:pt>
                <c:pt idx="391">
                  <c:v>2.2742939814814811</c:v>
                </c:pt>
                <c:pt idx="392">
                  <c:v>2.2800868055555554</c:v>
                </c:pt>
                <c:pt idx="393">
                  <c:v>2.2858738425925926</c:v>
                </c:pt>
                <c:pt idx="394">
                  <c:v>2.2916608796296294</c:v>
                </c:pt>
                <c:pt idx="395">
                  <c:v>2.297447916666667</c:v>
                </c:pt>
                <c:pt idx="396">
                  <c:v>2.3032349537037038</c:v>
                </c:pt>
                <c:pt idx="397">
                  <c:v>2.309021990740741</c:v>
                </c:pt>
                <c:pt idx="398">
                  <c:v>2.3148148148148149</c:v>
                </c:pt>
                <c:pt idx="399">
                  <c:v>2.320596064814815</c:v>
                </c:pt>
                <c:pt idx="400">
                  <c:v>2.3263831018518522</c:v>
                </c:pt>
                <c:pt idx="401">
                  <c:v>2.3321701388888889</c:v>
                </c:pt>
                <c:pt idx="402">
                  <c:v>2.3379571759259261</c:v>
                </c:pt>
                <c:pt idx="403">
                  <c:v>2.3437442129629633</c:v>
                </c:pt>
                <c:pt idx="404">
                  <c:v>2.3495312500000001</c:v>
                </c:pt>
                <c:pt idx="405">
                  <c:v>2.355324074074074</c:v>
                </c:pt>
                <c:pt idx="406">
                  <c:v>2.361105324074074</c:v>
                </c:pt>
                <c:pt idx="407">
                  <c:v>2.3668923611111112</c:v>
                </c:pt>
                <c:pt idx="408">
                  <c:v>2.3726793981481484</c:v>
                </c:pt>
                <c:pt idx="409">
                  <c:v>2.3784664351851847</c:v>
                </c:pt>
                <c:pt idx="410">
                  <c:v>2.3842534722222228</c:v>
                </c:pt>
                <c:pt idx="411">
                  <c:v>2.3900405092592591</c:v>
                </c:pt>
                <c:pt idx="412">
                  <c:v>2.3958275462962964</c:v>
                </c:pt>
                <c:pt idx="413">
                  <c:v>2.4016145833333336</c:v>
                </c:pt>
                <c:pt idx="414">
                  <c:v>2.4074074074074079</c:v>
                </c:pt>
                <c:pt idx="415">
                  <c:v>2.4131944444444442</c:v>
                </c:pt>
                <c:pt idx="416">
                  <c:v>2.4189756944444443</c:v>
                </c:pt>
                <c:pt idx="417">
                  <c:v>2.4247627314814815</c:v>
                </c:pt>
                <c:pt idx="418">
                  <c:v>2.4305497685185187</c:v>
                </c:pt>
                <c:pt idx="419">
                  <c:v>2.4363368055555554</c:v>
                </c:pt>
                <c:pt idx="420">
                  <c:v>2.4421238425925926</c:v>
                </c:pt>
                <c:pt idx="421">
                  <c:v>2.4479108796296294</c:v>
                </c:pt>
                <c:pt idx="422">
                  <c:v>2.4536979166666666</c:v>
                </c:pt>
                <c:pt idx="423">
                  <c:v>2.4594849537037038</c:v>
                </c:pt>
                <c:pt idx="424">
                  <c:v>2.4652719907407405</c:v>
                </c:pt>
                <c:pt idx="425">
                  <c:v>2.4710590277777782</c:v>
                </c:pt>
                <c:pt idx="426">
                  <c:v>2.476846064814815</c:v>
                </c:pt>
                <c:pt idx="427">
                  <c:v>2.4826331018518522</c:v>
                </c:pt>
                <c:pt idx="428">
                  <c:v>2.4884201388888894</c:v>
                </c:pt>
                <c:pt idx="429">
                  <c:v>2.4942071759259261</c:v>
                </c:pt>
                <c:pt idx="430">
                  <c:v>2.5</c:v>
                </c:pt>
                <c:pt idx="431">
                  <c:v>2.5057812500000001</c:v>
                </c:pt>
                <c:pt idx="432">
                  <c:v>2.5115682870370373</c:v>
                </c:pt>
                <c:pt idx="433">
                  <c:v>2.5173553240740745</c:v>
                </c:pt>
                <c:pt idx="434">
                  <c:v>2.5231423611111112</c:v>
                </c:pt>
                <c:pt idx="435">
                  <c:v>2.5289351851851851</c:v>
                </c:pt>
                <c:pt idx="436">
                  <c:v>2.5347164351851847</c:v>
                </c:pt>
                <c:pt idx="437">
                  <c:v>2.5405092592592591</c:v>
                </c:pt>
                <c:pt idx="438">
                  <c:v>2.5462905092592591</c:v>
                </c:pt>
                <c:pt idx="439">
                  <c:v>2.5520775462962959</c:v>
                </c:pt>
                <c:pt idx="440">
                  <c:v>2.5578645833333336</c:v>
                </c:pt>
                <c:pt idx="441">
                  <c:v>2.5636516203703703</c:v>
                </c:pt>
                <c:pt idx="442">
                  <c:v>2.5694386574074075</c:v>
                </c:pt>
                <c:pt idx="443">
                  <c:v>2.5752256944444447</c:v>
                </c:pt>
                <c:pt idx="444">
                  <c:v>2.5810127314814815</c:v>
                </c:pt>
                <c:pt idx="445">
                  <c:v>2.5867997685185187</c:v>
                </c:pt>
                <c:pt idx="446">
                  <c:v>2.5925810185185183</c:v>
                </c:pt>
                <c:pt idx="447">
                  <c:v>2.5983738425925926</c:v>
                </c:pt>
                <c:pt idx="448">
                  <c:v>2.6041608796296298</c:v>
                </c:pt>
                <c:pt idx="449">
                  <c:v>2.6099479166666666</c:v>
                </c:pt>
                <c:pt idx="450">
                  <c:v>2.6157349537037038</c:v>
                </c:pt>
                <c:pt idx="451">
                  <c:v>2.6215219907407405</c:v>
                </c:pt>
                <c:pt idx="452">
                  <c:v>2.6273090277777778</c:v>
                </c:pt>
                <c:pt idx="453">
                  <c:v>2.633096064814815</c:v>
                </c:pt>
                <c:pt idx="454">
                  <c:v>2.6388831018518517</c:v>
                </c:pt>
                <c:pt idx="455">
                  <c:v>2.6446701388888894</c:v>
                </c:pt>
                <c:pt idx="456">
                  <c:v>2.6504571759259261</c:v>
                </c:pt>
                <c:pt idx="457">
                  <c:v>2.6562442129629633</c:v>
                </c:pt>
                <c:pt idx="458">
                  <c:v>2.6620312500000005</c:v>
                </c:pt>
                <c:pt idx="459">
                  <c:v>2.6678182870370373</c:v>
                </c:pt>
                <c:pt idx="460">
                  <c:v>2.6736053240740745</c:v>
                </c:pt>
                <c:pt idx="461">
                  <c:v>2.6793923611111112</c:v>
                </c:pt>
                <c:pt idx="462">
                  <c:v>2.6851851851851851</c:v>
                </c:pt>
                <c:pt idx="463">
                  <c:v>2.6909664351851856</c:v>
                </c:pt>
                <c:pt idx="464">
                  <c:v>2.6967534722222219</c:v>
                </c:pt>
                <c:pt idx="465">
                  <c:v>2.7025405092592591</c:v>
                </c:pt>
                <c:pt idx="466">
                  <c:v>2.7083275462962959</c:v>
                </c:pt>
                <c:pt idx="467">
                  <c:v>2.7141145833333331</c:v>
                </c:pt>
                <c:pt idx="468">
                  <c:v>2.7199016203703703</c:v>
                </c:pt>
                <c:pt idx="469">
                  <c:v>2.7256944444444442</c:v>
                </c:pt>
                <c:pt idx="470">
                  <c:v>2.7314756944444447</c:v>
                </c:pt>
                <c:pt idx="471">
                  <c:v>2.7372627314814815</c:v>
                </c:pt>
                <c:pt idx="472">
                  <c:v>2.7430497685185187</c:v>
                </c:pt>
                <c:pt idx="473">
                  <c:v>2.7488368055555559</c:v>
                </c:pt>
                <c:pt idx="474">
                  <c:v>2.7546238425925926</c:v>
                </c:pt>
                <c:pt idx="475">
                  <c:v>2.7604108796296298</c:v>
                </c:pt>
                <c:pt idx="476">
                  <c:v>2.7661979166666666</c:v>
                </c:pt>
                <c:pt idx="477">
                  <c:v>2.7719849537037038</c:v>
                </c:pt>
                <c:pt idx="478">
                  <c:v>2.7777662037037039</c:v>
                </c:pt>
                <c:pt idx="479">
                  <c:v>2.7835590277777778</c:v>
                </c:pt>
                <c:pt idx="480">
                  <c:v>2.789346064814815</c:v>
                </c:pt>
                <c:pt idx="481">
                  <c:v>2.7951331018518517</c:v>
                </c:pt>
                <c:pt idx="482">
                  <c:v>2.8009201388888894</c:v>
                </c:pt>
                <c:pt idx="483">
                  <c:v>2.8067071759259261</c:v>
                </c:pt>
                <c:pt idx="484">
                  <c:v>2.8124942129629633</c:v>
                </c:pt>
                <c:pt idx="485">
                  <c:v>2.8182812500000001</c:v>
                </c:pt>
                <c:pt idx="486">
                  <c:v>2.8240682870370373</c:v>
                </c:pt>
                <c:pt idx="487">
                  <c:v>2.829855324074074</c:v>
                </c:pt>
                <c:pt idx="488">
                  <c:v>2.8356423611111117</c:v>
                </c:pt>
                <c:pt idx="489">
                  <c:v>2.8414293981481484</c:v>
                </c:pt>
                <c:pt idx="490">
                  <c:v>2.8472164351851856</c:v>
                </c:pt>
                <c:pt idx="491">
                  <c:v>2.8530092592592595</c:v>
                </c:pt>
                <c:pt idx="492">
                  <c:v>2.8587905092592591</c:v>
                </c:pt>
                <c:pt idx="493">
                  <c:v>2.8645775462962964</c:v>
                </c:pt>
                <c:pt idx="494">
                  <c:v>2.8703703703703707</c:v>
                </c:pt>
                <c:pt idx="495">
                  <c:v>2.8761516203703703</c:v>
                </c:pt>
                <c:pt idx="496">
                  <c:v>2.8819386574074071</c:v>
                </c:pt>
                <c:pt idx="497">
                  <c:v>2.8877256944444447</c:v>
                </c:pt>
                <c:pt idx="498">
                  <c:v>2.8935127314814815</c:v>
                </c:pt>
                <c:pt idx="499">
                  <c:v>2.8992997685185187</c:v>
                </c:pt>
                <c:pt idx="500">
                  <c:v>2.9050868055555554</c:v>
                </c:pt>
                <c:pt idx="501">
                  <c:v>2.9108796296296293</c:v>
                </c:pt>
                <c:pt idx="502">
                  <c:v>2.9166608796296294</c:v>
                </c:pt>
                <c:pt idx="503">
                  <c:v>2.922447916666667</c:v>
                </c:pt>
                <c:pt idx="504">
                  <c:v>2.9282349537037038</c:v>
                </c:pt>
                <c:pt idx="505">
                  <c:v>2.934021990740741</c:v>
                </c:pt>
                <c:pt idx="506">
                  <c:v>2.9398090277777778</c:v>
                </c:pt>
                <c:pt idx="507">
                  <c:v>2.945596064814815</c:v>
                </c:pt>
                <c:pt idx="508">
                  <c:v>2.9513831018518522</c:v>
                </c:pt>
                <c:pt idx="509">
                  <c:v>2.957175925925926</c:v>
                </c:pt>
                <c:pt idx="510">
                  <c:v>2.962951388888889</c:v>
                </c:pt>
                <c:pt idx="511">
                  <c:v>2.9687442129629629</c:v>
                </c:pt>
                <c:pt idx="512">
                  <c:v>2.9745312500000005</c:v>
                </c:pt>
                <c:pt idx="513">
                  <c:v>2.9803182870370373</c:v>
                </c:pt>
                <c:pt idx="514">
                  <c:v>2.9861053240740745</c:v>
                </c:pt>
                <c:pt idx="515">
                  <c:v>2.9918923611111112</c:v>
                </c:pt>
                <c:pt idx="516">
                  <c:v>2.997679398148148</c:v>
                </c:pt>
                <c:pt idx="517">
                  <c:v>3.0034664351851847</c:v>
                </c:pt>
                <c:pt idx="518">
                  <c:v>3.0092534722222224</c:v>
                </c:pt>
                <c:pt idx="519">
                  <c:v>3.0150405092592591</c:v>
                </c:pt>
                <c:pt idx="520">
                  <c:v>3.0208275462962964</c:v>
                </c:pt>
                <c:pt idx="521">
                  <c:v>3.0266145833333331</c:v>
                </c:pt>
                <c:pt idx="522">
                  <c:v>3.0324016203703703</c:v>
                </c:pt>
                <c:pt idx="523">
                  <c:v>3.0381886574074075</c:v>
                </c:pt>
                <c:pt idx="524">
                  <c:v>3.0439756944444443</c:v>
                </c:pt>
                <c:pt idx="525">
                  <c:v>3.0497627314814815</c:v>
                </c:pt>
                <c:pt idx="526">
                  <c:v>3.0555555555555554</c:v>
                </c:pt>
                <c:pt idx="527">
                  <c:v>3.0613368055555559</c:v>
                </c:pt>
                <c:pt idx="528">
                  <c:v>3.0671238425925926</c:v>
                </c:pt>
                <c:pt idx="529">
                  <c:v>3.0729108796296298</c:v>
                </c:pt>
                <c:pt idx="530">
                  <c:v>3.0786979166666666</c:v>
                </c:pt>
                <c:pt idx="531">
                  <c:v>3.0844907407407405</c:v>
                </c:pt>
                <c:pt idx="532">
                  <c:v>3.0902719907407405</c:v>
                </c:pt>
                <c:pt idx="533">
                  <c:v>3.0960590277777782</c:v>
                </c:pt>
                <c:pt idx="534">
                  <c:v>3.101846064814815</c:v>
                </c:pt>
                <c:pt idx="535">
                  <c:v>3.1076331018518522</c:v>
                </c:pt>
                <c:pt idx="536">
                  <c:v>3.1134201388888889</c:v>
                </c:pt>
                <c:pt idx="537">
                  <c:v>3.1192013888888894</c:v>
                </c:pt>
                <c:pt idx="538">
                  <c:v>3.1249942129629633</c:v>
                </c:pt>
                <c:pt idx="539">
                  <c:v>3.1307812500000001</c:v>
                </c:pt>
                <c:pt idx="540">
                  <c:v>3.1365682870370373</c:v>
                </c:pt>
                <c:pt idx="541">
                  <c:v>3.1423553240740736</c:v>
                </c:pt>
                <c:pt idx="542">
                  <c:v>3.1481481481481479</c:v>
                </c:pt>
                <c:pt idx="543">
                  <c:v>3.153929398148148</c:v>
                </c:pt>
                <c:pt idx="544">
                  <c:v>3.1597164351851852</c:v>
                </c:pt>
                <c:pt idx="545">
                  <c:v>3.1655034722222219</c:v>
                </c:pt>
                <c:pt idx="546">
                  <c:v>3.1712905092592591</c:v>
                </c:pt>
                <c:pt idx="547">
                  <c:v>3.1770775462962959</c:v>
                </c:pt>
                <c:pt idx="548">
                  <c:v>3.1828645833333336</c:v>
                </c:pt>
                <c:pt idx="549">
                  <c:v>3.1886516203703703</c:v>
                </c:pt>
                <c:pt idx="550">
                  <c:v>3.1944386574074075</c:v>
                </c:pt>
                <c:pt idx="551">
                  <c:v>3.2002256944444443</c:v>
                </c:pt>
                <c:pt idx="552">
                  <c:v>3.2060069444444448</c:v>
                </c:pt>
                <c:pt idx="553">
                  <c:v>3.2117997685185187</c:v>
                </c:pt>
                <c:pt idx="554">
                  <c:v>3.2175868055555554</c:v>
                </c:pt>
                <c:pt idx="555">
                  <c:v>3.2233738425925926</c:v>
                </c:pt>
                <c:pt idx="556">
                  <c:v>3.2291608796296294</c:v>
                </c:pt>
                <c:pt idx="557">
                  <c:v>3.234947916666667</c:v>
                </c:pt>
                <c:pt idx="558">
                  <c:v>3.2407407407407409</c:v>
                </c:pt>
                <c:pt idx="559">
                  <c:v>3.246521990740741</c:v>
                </c:pt>
                <c:pt idx="560">
                  <c:v>3.2523090277777778</c:v>
                </c:pt>
                <c:pt idx="561">
                  <c:v>3.258096064814815</c:v>
                </c:pt>
                <c:pt idx="562">
                  <c:v>3.2638831018518517</c:v>
                </c:pt>
                <c:pt idx="563">
                  <c:v>3.2696701388888894</c:v>
                </c:pt>
                <c:pt idx="564">
                  <c:v>3.2754571759259261</c:v>
                </c:pt>
                <c:pt idx="565">
                  <c:v>3.2812442129629633</c:v>
                </c:pt>
                <c:pt idx="566">
                  <c:v>3.2870312500000001</c:v>
                </c:pt>
                <c:pt idx="567">
                  <c:v>3.2928182870370373</c:v>
                </c:pt>
                <c:pt idx="568">
                  <c:v>3.2986053240740745</c:v>
                </c:pt>
                <c:pt idx="569">
                  <c:v>3.3043923611111108</c:v>
                </c:pt>
                <c:pt idx="570">
                  <c:v>3.310179398148148</c:v>
                </c:pt>
                <c:pt idx="571">
                  <c:v>3.3159664351851847</c:v>
                </c:pt>
                <c:pt idx="572">
                  <c:v>3.3217534722222224</c:v>
                </c:pt>
                <c:pt idx="573">
                  <c:v>3.3275405092592591</c:v>
                </c:pt>
                <c:pt idx="574">
                  <c:v>3.333333333333333</c:v>
                </c:pt>
                <c:pt idx="575">
                  <c:v>3.3391145833333331</c:v>
                </c:pt>
                <c:pt idx="576">
                  <c:v>3.3449016203703703</c:v>
                </c:pt>
                <c:pt idx="577">
                  <c:v>3.3506886574074071</c:v>
                </c:pt>
                <c:pt idx="578">
                  <c:v>3.3564756944444447</c:v>
                </c:pt>
                <c:pt idx="579">
                  <c:v>3.3622627314814815</c:v>
                </c:pt>
                <c:pt idx="580">
                  <c:v>3.3680497685185187</c:v>
                </c:pt>
                <c:pt idx="581">
                  <c:v>3.3738368055555554</c:v>
                </c:pt>
                <c:pt idx="582">
                  <c:v>3.3796238425925926</c:v>
                </c:pt>
                <c:pt idx="583">
                  <c:v>3.3854108796296298</c:v>
                </c:pt>
                <c:pt idx="584">
                  <c:v>3.3911979166666666</c:v>
                </c:pt>
                <c:pt idx="585">
                  <c:v>3.3969849537037038</c:v>
                </c:pt>
                <c:pt idx="586">
                  <c:v>3.4027719907407405</c:v>
                </c:pt>
                <c:pt idx="587">
                  <c:v>3.4085590277777782</c:v>
                </c:pt>
                <c:pt idx="588">
                  <c:v>3.414346064814815</c:v>
                </c:pt>
                <c:pt idx="589">
                  <c:v>3.4201331018518522</c:v>
                </c:pt>
                <c:pt idx="590">
                  <c:v>3.425925925925926</c:v>
                </c:pt>
                <c:pt idx="591">
                  <c:v>3.4317071759259261</c:v>
                </c:pt>
                <c:pt idx="592">
                  <c:v>3.4374942129629629</c:v>
                </c:pt>
                <c:pt idx="593">
                  <c:v>3.4432812500000005</c:v>
                </c:pt>
                <c:pt idx="594">
                  <c:v>3.4490682870370373</c:v>
                </c:pt>
                <c:pt idx="595">
                  <c:v>3.4548553240740745</c:v>
                </c:pt>
                <c:pt idx="596">
                  <c:v>3.4606423611111108</c:v>
                </c:pt>
                <c:pt idx="597">
                  <c:v>3.466429398148148</c:v>
                </c:pt>
                <c:pt idx="598">
                  <c:v>3.4722164351851852</c:v>
                </c:pt>
                <c:pt idx="599">
                  <c:v>3.4780034722222219</c:v>
                </c:pt>
                <c:pt idx="600">
                  <c:v>3.4837905092592591</c:v>
                </c:pt>
                <c:pt idx="601">
                  <c:v>3.4895775462962959</c:v>
                </c:pt>
                <c:pt idx="602">
                  <c:v>3.4953645833333336</c:v>
                </c:pt>
                <c:pt idx="603">
                  <c:v>3.5011516203703703</c:v>
                </c:pt>
                <c:pt idx="604">
                  <c:v>3.5069444444444442</c:v>
                </c:pt>
                <c:pt idx="605">
                  <c:v>3.5127256944444443</c:v>
                </c:pt>
                <c:pt idx="606">
                  <c:v>3.5185185185185182</c:v>
                </c:pt>
                <c:pt idx="607">
                  <c:v>3.5242997685185182</c:v>
                </c:pt>
                <c:pt idx="608">
                  <c:v>3.5300868055555559</c:v>
                </c:pt>
                <c:pt idx="609">
                  <c:v>3.5358738425925926</c:v>
                </c:pt>
                <c:pt idx="610">
                  <c:v>3.5416608796296298</c:v>
                </c:pt>
                <c:pt idx="611">
                  <c:v>3.5474479166666666</c:v>
                </c:pt>
                <c:pt idx="612">
                  <c:v>3.5532349537037038</c:v>
                </c:pt>
                <c:pt idx="613">
                  <c:v>3.559021990740741</c:v>
                </c:pt>
                <c:pt idx="614">
                  <c:v>3.5648090277777778</c:v>
                </c:pt>
                <c:pt idx="615">
                  <c:v>3.570596064814815</c:v>
                </c:pt>
                <c:pt idx="616">
                  <c:v>3.5763831018518517</c:v>
                </c:pt>
                <c:pt idx="617">
                  <c:v>3.5821701388888894</c:v>
                </c:pt>
                <c:pt idx="618">
                  <c:v>3.5879571759259261</c:v>
                </c:pt>
                <c:pt idx="619">
                  <c:v>3.5937442129629633</c:v>
                </c:pt>
                <c:pt idx="620">
                  <c:v>3.5995312500000001</c:v>
                </c:pt>
                <c:pt idx="621">
                  <c:v>3.6053182870370373</c:v>
                </c:pt>
                <c:pt idx="622">
                  <c:v>3.6111111111111112</c:v>
                </c:pt>
                <c:pt idx="623">
                  <c:v>3.6168923611111117</c:v>
                </c:pt>
                <c:pt idx="624">
                  <c:v>3.622679398148148</c:v>
                </c:pt>
                <c:pt idx="625">
                  <c:v>3.6284606481481481</c:v>
                </c:pt>
                <c:pt idx="626">
                  <c:v>3.6342534722222219</c:v>
                </c:pt>
                <c:pt idx="627">
                  <c:v>3.6400405092592591</c:v>
                </c:pt>
                <c:pt idx="628">
                  <c:v>3.6458275462962964</c:v>
                </c:pt>
                <c:pt idx="629">
                  <c:v>3.6516145833333331</c:v>
                </c:pt>
                <c:pt idx="630">
                  <c:v>3.6574016203703703</c:v>
                </c:pt>
                <c:pt idx="631">
                  <c:v>3.6631886574074071</c:v>
                </c:pt>
                <c:pt idx="632">
                  <c:v>3.6689756944444447</c:v>
                </c:pt>
                <c:pt idx="633">
                  <c:v>3.6747627314814815</c:v>
                </c:pt>
                <c:pt idx="634">
                  <c:v>3.6805497685185187</c:v>
                </c:pt>
                <c:pt idx="635">
                  <c:v>3.6863368055555554</c:v>
                </c:pt>
                <c:pt idx="636">
                  <c:v>3.6921296296296293</c:v>
                </c:pt>
                <c:pt idx="637">
                  <c:v>3.6979108796296294</c:v>
                </c:pt>
                <c:pt idx="638">
                  <c:v>3.7037037037037033</c:v>
                </c:pt>
                <c:pt idx="639">
                  <c:v>3.7094849537037038</c:v>
                </c:pt>
                <c:pt idx="640">
                  <c:v>3.715271990740741</c:v>
                </c:pt>
                <c:pt idx="641">
                  <c:v>3.7210590277777778</c:v>
                </c:pt>
                <c:pt idx="642">
                  <c:v>3.726846064814815</c:v>
                </c:pt>
                <c:pt idx="643">
                  <c:v>3.7326331018518522</c:v>
                </c:pt>
                <c:pt idx="644">
                  <c:v>3.7384201388888889</c:v>
                </c:pt>
                <c:pt idx="645">
                  <c:v>3.7442071759259261</c:v>
                </c:pt>
                <c:pt idx="646">
                  <c:v>3.7499942129629629</c:v>
                </c:pt>
                <c:pt idx="647">
                  <c:v>3.7557812500000005</c:v>
                </c:pt>
                <c:pt idx="648">
                  <c:v>3.7615740740740744</c:v>
                </c:pt>
                <c:pt idx="649">
                  <c:v>3.7673553240740745</c:v>
                </c:pt>
                <c:pt idx="650">
                  <c:v>3.7731423611111108</c:v>
                </c:pt>
                <c:pt idx="651">
                  <c:v>3.778929398148148</c:v>
                </c:pt>
                <c:pt idx="652">
                  <c:v>3.7847164351851847</c:v>
                </c:pt>
                <c:pt idx="653">
                  <c:v>3.7905034722222224</c:v>
                </c:pt>
                <c:pt idx="654">
                  <c:v>3.7962962962962967</c:v>
                </c:pt>
                <c:pt idx="655">
                  <c:v>3.8020775462962964</c:v>
                </c:pt>
                <c:pt idx="656">
                  <c:v>3.8078645833333331</c:v>
                </c:pt>
                <c:pt idx="657">
                  <c:v>3.8136516203703703</c:v>
                </c:pt>
                <c:pt idx="658">
                  <c:v>3.8194386574074075</c:v>
                </c:pt>
                <c:pt idx="659">
                  <c:v>3.8252256944444443</c:v>
                </c:pt>
                <c:pt idx="660">
                  <c:v>3.8310127314814815</c:v>
                </c:pt>
                <c:pt idx="661">
                  <c:v>3.8367997685185182</c:v>
                </c:pt>
                <c:pt idx="662">
                  <c:v>3.8425868055555559</c:v>
                </c:pt>
                <c:pt idx="663">
                  <c:v>3.8483738425925926</c:v>
                </c:pt>
                <c:pt idx="664">
                  <c:v>3.8541608796296298</c:v>
                </c:pt>
                <c:pt idx="665">
                  <c:v>3.8599479166666666</c:v>
                </c:pt>
                <c:pt idx="666">
                  <c:v>3.8657349537037038</c:v>
                </c:pt>
                <c:pt idx="667">
                  <c:v>3.8715219907407405</c:v>
                </c:pt>
                <c:pt idx="668">
                  <c:v>3.8773090277777782</c:v>
                </c:pt>
                <c:pt idx="669">
                  <c:v>3.883096064814815</c:v>
                </c:pt>
                <c:pt idx="670">
                  <c:v>3.8888888888888888</c:v>
                </c:pt>
                <c:pt idx="671">
                  <c:v>3.8946701388888889</c:v>
                </c:pt>
                <c:pt idx="672">
                  <c:v>3.9004571759259261</c:v>
                </c:pt>
                <c:pt idx="673">
                  <c:v>3.9062442129629633</c:v>
                </c:pt>
                <c:pt idx="674">
                  <c:v>3.9120312500000001</c:v>
                </c:pt>
                <c:pt idx="675">
                  <c:v>3.9178182870370373</c:v>
                </c:pt>
                <c:pt idx="676">
                  <c:v>3.9236053240740736</c:v>
                </c:pt>
                <c:pt idx="677">
                  <c:v>3.9293923611111117</c:v>
                </c:pt>
                <c:pt idx="678">
                  <c:v>3.935179398148148</c:v>
                </c:pt>
                <c:pt idx="679">
                  <c:v>3.9409664351851852</c:v>
                </c:pt>
                <c:pt idx="680">
                  <c:v>3.9467534722222219</c:v>
                </c:pt>
                <c:pt idx="681">
                  <c:v>3.952534722222222</c:v>
                </c:pt>
                <c:pt idx="682">
                  <c:v>3.9583275462962959</c:v>
                </c:pt>
                <c:pt idx="683">
                  <c:v>3.9641145833333336</c:v>
                </c:pt>
                <c:pt idx="684">
                  <c:v>3.9699016203703703</c:v>
                </c:pt>
                <c:pt idx="685">
                  <c:v>3.9756886574074075</c:v>
                </c:pt>
                <c:pt idx="686">
                  <c:v>3.9814814814814814</c:v>
                </c:pt>
                <c:pt idx="687">
                  <c:v>3.9872627314814815</c:v>
                </c:pt>
                <c:pt idx="688">
                  <c:v>3.9930497685185187</c:v>
                </c:pt>
                <c:pt idx="689">
                  <c:v>3.9988368055555554</c:v>
                </c:pt>
                <c:pt idx="690">
                  <c:v>4.0046238425925926</c:v>
                </c:pt>
                <c:pt idx="691">
                  <c:v>4.0104108796296289</c:v>
                </c:pt>
                <c:pt idx="692">
                  <c:v>4.016197916666667</c:v>
                </c:pt>
                <c:pt idx="693">
                  <c:v>4.0219849537037033</c:v>
                </c:pt>
                <c:pt idx="694">
                  <c:v>4.0277719907407405</c:v>
                </c:pt>
                <c:pt idx="695">
                  <c:v>4.0335590277777778</c:v>
                </c:pt>
                <c:pt idx="696">
                  <c:v>4.039346064814815</c:v>
                </c:pt>
                <c:pt idx="697">
                  <c:v>4.0451331018518513</c:v>
                </c:pt>
                <c:pt idx="698">
                  <c:v>4.0509201388888894</c:v>
                </c:pt>
                <c:pt idx="699">
                  <c:v>4.0567013888888894</c:v>
                </c:pt>
                <c:pt idx="700">
                  <c:v>4.0624942129629629</c:v>
                </c:pt>
                <c:pt idx="701">
                  <c:v>4.0682812500000001</c:v>
                </c:pt>
                <c:pt idx="702">
                  <c:v>4.0740740740740735</c:v>
                </c:pt>
                <c:pt idx="703">
                  <c:v>4.0798553240740745</c:v>
                </c:pt>
                <c:pt idx="704">
                  <c:v>4.0856365740740745</c:v>
                </c:pt>
                <c:pt idx="705">
                  <c:v>4.091429398148148</c:v>
                </c:pt>
                <c:pt idx="706">
                  <c:v>4.0972164351851852</c:v>
                </c:pt>
                <c:pt idx="707">
                  <c:v>4.1030034722222224</c:v>
                </c:pt>
                <c:pt idx="708">
                  <c:v>4.1087905092592596</c:v>
                </c:pt>
                <c:pt idx="709">
                  <c:v>4.114583333333333</c:v>
                </c:pt>
                <c:pt idx="710">
                  <c:v>4.1203645833333331</c:v>
                </c:pt>
                <c:pt idx="711">
                  <c:v>4.1261516203703703</c:v>
                </c:pt>
                <c:pt idx="712">
                  <c:v>4.1319386574074075</c:v>
                </c:pt>
                <c:pt idx="713">
                  <c:v>4.1377256944444447</c:v>
                </c:pt>
                <c:pt idx="714">
                  <c:v>4.1435127314814819</c:v>
                </c:pt>
                <c:pt idx="715">
                  <c:v>4.1492997685185191</c:v>
                </c:pt>
                <c:pt idx="716">
                  <c:v>4.1550868055555554</c:v>
                </c:pt>
                <c:pt idx="717">
                  <c:v>4.1608738425925926</c:v>
                </c:pt>
                <c:pt idx="718">
                  <c:v>4.1666550925925927</c:v>
                </c:pt>
                <c:pt idx="719">
                  <c:v>4.1724479166666661</c:v>
                </c:pt>
                <c:pt idx="720">
                  <c:v>4.1782349537037033</c:v>
                </c:pt>
                <c:pt idx="721">
                  <c:v>4.1840219907407405</c:v>
                </c:pt>
                <c:pt idx="722">
                  <c:v>4.1898090277777778</c:v>
                </c:pt>
                <c:pt idx="723">
                  <c:v>4.195596064814815</c:v>
                </c:pt>
                <c:pt idx="724">
                  <c:v>4.2013831018518522</c:v>
                </c:pt>
                <c:pt idx="725">
                  <c:v>4.2071701388888885</c:v>
                </c:pt>
                <c:pt idx="726">
                  <c:v>4.2129571759259257</c:v>
                </c:pt>
                <c:pt idx="727">
                  <c:v>4.2187442129629629</c:v>
                </c:pt>
                <c:pt idx="728">
                  <c:v>4.2245312500000001</c:v>
                </c:pt>
                <c:pt idx="729">
                  <c:v>4.2303182870370373</c:v>
                </c:pt>
                <c:pt idx="730">
                  <c:v>4.2361053240740745</c:v>
                </c:pt>
                <c:pt idx="731">
                  <c:v>4.2418923611111108</c:v>
                </c:pt>
                <c:pt idx="732">
                  <c:v>4.247679398148148</c:v>
                </c:pt>
                <c:pt idx="733">
                  <c:v>4.2534664351851852</c:v>
                </c:pt>
                <c:pt idx="734">
                  <c:v>4.2592592592592595</c:v>
                </c:pt>
                <c:pt idx="735">
                  <c:v>4.2650405092592596</c:v>
                </c:pt>
                <c:pt idx="736">
                  <c:v>4.2708275462962959</c:v>
                </c:pt>
                <c:pt idx="737">
                  <c:v>4.276614583333334</c:v>
                </c:pt>
                <c:pt idx="738">
                  <c:v>4.2824016203703703</c:v>
                </c:pt>
                <c:pt idx="739">
                  <c:v>4.2881886574074075</c:v>
                </c:pt>
                <c:pt idx="740">
                  <c:v>4.2939756944444447</c:v>
                </c:pt>
                <c:pt idx="741">
                  <c:v>4.2997685185185182</c:v>
                </c:pt>
                <c:pt idx="742">
                  <c:v>4.3055497685185182</c:v>
                </c:pt>
                <c:pt idx="743">
                  <c:v>4.3113368055555563</c:v>
                </c:pt>
                <c:pt idx="744">
                  <c:v>4.3171238425925926</c:v>
                </c:pt>
                <c:pt idx="745">
                  <c:v>4.3229108796296298</c:v>
                </c:pt>
                <c:pt idx="746">
                  <c:v>4.3286979166666661</c:v>
                </c:pt>
                <c:pt idx="747">
                  <c:v>4.3344849537037033</c:v>
                </c:pt>
                <c:pt idx="748">
                  <c:v>4.3402719907407405</c:v>
                </c:pt>
                <c:pt idx="749">
                  <c:v>4.3460590277777778</c:v>
                </c:pt>
                <c:pt idx="750">
                  <c:v>4.3518402777777778</c:v>
                </c:pt>
                <c:pt idx="751">
                  <c:v>4.3576331018518513</c:v>
                </c:pt>
                <c:pt idx="752">
                  <c:v>4.3634201388888894</c:v>
                </c:pt>
                <c:pt idx="753">
                  <c:v>4.3692071759259257</c:v>
                </c:pt>
                <c:pt idx="754">
                  <c:v>4.3749942129629629</c:v>
                </c:pt>
                <c:pt idx="755">
                  <c:v>4.3807812500000001</c:v>
                </c:pt>
                <c:pt idx="756">
                  <c:v>4.3865682870370373</c:v>
                </c:pt>
                <c:pt idx="757">
                  <c:v>4.3923553240740736</c:v>
                </c:pt>
                <c:pt idx="758">
                  <c:v>4.3981423611111117</c:v>
                </c:pt>
                <c:pt idx="759">
                  <c:v>4.4039236111111117</c:v>
                </c:pt>
                <c:pt idx="760">
                  <c:v>4.4097164351851852</c:v>
                </c:pt>
                <c:pt idx="761">
                  <c:v>4.4155034722222224</c:v>
                </c:pt>
                <c:pt idx="762">
                  <c:v>4.4212905092592596</c:v>
                </c:pt>
                <c:pt idx="763">
                  <c:v>4.4270775462962968</c:v>
                </c:pt>
                <c:pt idx="764">
                  <c:v>4.4328645833333331</c:v>
                </c:pt>
                <c:pt idx="765">
                  <c:v>4.4386516203703703</c:v>
                </c:pt>
                <c:pt idx="766">
                  <c:v>4.4444444444444446</c:v>
                </c:pt>
                <c:pt idx="767">
                  <c:v>4.4502256944444447</c:v>
                </c:pt>
                <c:pt idx="768">
                  <c:v>4.4560127314814819</c:v>
                </c:pt>
                <c:pt idx="769">
                  <c:v>4.4617997685185191</c:v>
                </c:pt>
                <c:pt idx="770">
                  <c:v>4.4675868055555545</c:v>
                </c:pt>
                <c:pt idx="771">
                  <c:v>4.4733738425925926</c:v>
                </c:pt>
                <c:pt idx="772">
                  <c:v>4.4791550925925927</c:v>
                </c:pt>
                <c:pt idx="773">
                  <c:v>4.4849537037037033</c:v>
                </c:pt>
                <c:pt idx="774">
                  <c:v>4.4907349537037033</c:v>
                </c:pt>
                <c:pt idx="775">
                  <c:v>4.4965219907407405</c:v>
                </c:pt>
                <c:pt idx="776">
                  <c:v>4.5023090277777769</c:v>
                </c:pt>
                <c:pt idx="777">
                  <c:v>4.508096064814815</c:v>
                </c:pt>
                <c:pt idx="778">
                  <c:v>4.5138831018518522</c:v>
                </c:pt>
                <c:pt idx="779">
                  <c:v>4.5196701388888894</c:v>
                </c:pt>
                <c:pt idx="780">
                  <c:v>4.5254571759259257</c:v>
                </c:pt>
                <c:pt idx="781">
                  <c:v>4.5312442129629629</c:v>
                </c:pt>
                <c:pt idx="782">
                  <c:v>4.5370370370370363</c:v>
                </c:pt>
                <c:pt idx="783">
                  <c:v>4.542812500000001</c:v>
                </c:pt>
                <c:pt idx="784">
                  <c:v>4.5486053240740745</c:v>
                </c:pt>
                <c:pt idx="785">
                  <c:v>4.5543923611111108</c:v>
                </c:pt>
                <c:pt idx="786">
                  <c:v>4.560179398148148</c:v>
                </c:pt>
                <c:pt idx="787">
                  <c:v>4.5659664351851852</c:v>
                </c:pt>
                <c:pt idx="788">
                  <c:v>4.5717534722222224</c:v>
                </c:pt>
                <c:pt idx="789">
                  <c:v>4.5775405092592596</c:v>
                </c:pt>
                <c:pt idx="790">
                  <c:v>4.5833275462962959</c:v>
                </c:pt>
                <c:pt idx="791">
                  <c:v>4.5891145833333331</c:v>
                </c:pt>
                <c:pt idx="792">
                  <c:v>4.5949016203703703</c:v>
                </c:pt>
                <c:pt idx="793">
                  <c:v>4.6006886574074084</c:v>
                </c:pt>
                <c:pt idx="794">
                  <c:v>4.6064756944444447</c:v>
                </c:pt>
                <c:pt idx="795">
                  <c:v>4.6122627314814819</c:v>
                </c:pt>
                <c:pt idx="796">
                  <c:v>4.6180497685185182</c:v>
                </c:pt>
                <c:pt idx="797">
                  <c:v>4.6238368055555563</c:v>
                </c:pt>
                <c:pt idx="798">
                  <c:v>4.6296296296296298</c:v>
                </c:pt>
                <c:pt idx="799">
                  <c:v>4.6354108796296307</c:v>
                </c:pt>
                <c:pt idx="800">
                  <c:v>4.6411979166666661</c:v>
                </c:pt>
                <c:pt idx="801">
                  <c:v>4.6469849537037033</c:v>
                </c:pt>
                <c:pt idx="802">
                  <c:v>4.6527719907407405</c:v>
                </c:pt>
                <c:pt idx="803">
                  <c:v>4.658564814814814</c:v>
                </c:pt>
                <c:pt idx="804">
                  <c:v>4.6643402777777778</c:v>
                </c:pt>
                <c:pt idx="805">
                  <c:v>4.6701388888888884</c:v>
                </c:pt>
                <c:pt idx="806">
                  <c:v>4.6759201388888885</c:v>
                </c:pt>
                <c:pt idx="807">
                  <c:v>4.6817071759259257</c:v>
                </c:pt>
                <c:pt idx="808">
                  <c:v>4.6874942129629638</c:v>
                </c:pt>
                <c:pt idx="809">
                  <c:v>4.6932812500000001</c:v>
                </c:pt>
                <c:pt idx="810">
                  <c:v>4.6990682870370373</c:v>
                </c:pt>
                <c:pt idx="811">
                  <c:v>4.7048553240740736</c:v>
                </c:pt>
                <c:pt idx="812">
                  <c:v>4.7106423611111117</c:v>
                </c:pt>
                <c:pt idx="813">
                  <c:v>4.716429398148148</c:v>
                </c:pt>
                <c:pt idx="814">
                  <c:v>4.7222222222222223</c:v>
                </c:pt>
                <c:pt idx="815">
                  <c:v>4.7280034722222215</c:v>
                </c:pt>
                <c:pt idx="816">
                  <c:v>4.7337905092592596</c:v>
                </c:pt>
                <c:pt idx="817">
                  <c:v>4.7395775462962959</c:v>
                </c:pt>
                <c:pt idx="818">
                  <c:v>4.745364583333334</c:v>
                </c:pt>
                <c:pt idx="819">
                  <c:v>4.7511516203703703</c:v>
                </c:pt>
                <c:pt idx="820">
                  <c:v>4.7569386574074075</c:v>
                </c:pt>
                <c:pt idx="821">
                  <c:v>4.7627256944444438</c:v>
                </c:pt>
                <c:pt idx="822">
                  <c:v>4.7685127314814819</c:v>
                </c:pt>
                <c:pt idx="823">
                  <c:v>4.7742997685185191</c:v>
                </c:pt>
                <c:pt idx="824">
                  <c:v>4.7800868055555563</c:v>
                </c:pt>
                <c:pt idx="825">
                  <c:v>4.7858738425925926</c:v>
                </c:pt>
                <c:pt idx="826">
                  <c:v>4.7916608796296289</c:v>
                </c:pt>
                <c:pt idx="827">
                  <c:v>4.797447916666667</c:v>
                </c:pt>
                <c:pt idx="828">
                  <c:v>4.8032349537037033</c:v>
                </c:pt>
                <c:pt idx="829">
                  <c:v>4.8090219907407414</c:v>
                </c:pt>
                <c:pt idx="830">
                  <c:v>4.8148148148148158</c:v>
                </c:pt>
                <c:pt idx="831">
                  <c:v>4.820596064814815</c:v>
                </c:pt>
                <c:pt idx="832">
                  <c:v>4.826377314814815</c:v>
                </c:pt>
                <c:pt idx="833">
                  <c:v>4.8321701388888894</c:v>
                </c:pt>
                <c:pt idx="834">
                  <c:v>4.8379571759259257</c:v>
                </c:pt>
                <c:pt idx="835">
                  <c:v>4.84375</c:v>
                </c:pt>
                <c:pt idx="836">
                  <c:v>4.8495312499999992</c:v>
                </c:pt>
                <c:pt idx="837">
                  <c:v>4.8553182870370373</c:v>
                </c:pt>
                <c:pt idx="838">
                  <c:v>4.8611053240740745</c:v>
                </c:pt>
                <c:pt idx="839">
                  <c:v>4.8668923611111117</c:v>
                </c:pt>
                <c:pt idx="840">
                  <c:v>4.872679398148148</c:v>
                </c:pt>
                <c:pt idx="841">
                  <c:v>4.8784664351851852</c:v>
                </c:pt>
                <c:pt idx="842">
                  <c:v>4.8842534722222224</c:v>
                </c:pt>
                <c:pt idx="843">
                  <c:v>4.8900405092592596</c:v>
                </c:pt>
                <c:pt idx="844">
                  <c:v>4.8958275462962968</c:v>
                </c:pt>
                <c:pt idx="845">
                  <c:v>4.9016203703703711</c:v>
                </c:pt>
                <c:pt idx="846">
                  <c:v>4.9074074074074066</c:v>
                </c:pt>
                <c:pt idx="847">
                  <c:v>4.9131886574074075</c:v>
                </c:pt>
                <c:pt idx="848">
                  <c:v>4.9189756944444447</c:v>
                </c:pt>
                <c:pt idx="849">
                  <c:v>4.9247627314814819</c:v>
                </c:pt>
                <c:pt idx="850">
                  <c:v>4.9305497685185182</c:v>
                </c:pt>
                <c:pt idx="851">
                  <c:v>4.9363368055555545</c:v>
                </c:pt>
                <c:pt idx="852">
                  <c:v>4.9421238425925926</c:v>
                </c:pt>
                <c:pt idx="853">
                  <c:v>4.9479108796296307</c:v>
                </c:pt>
                <c:pt idx="854">
                  <c:v>4.953697916666667</c:v>
                </c:pt>
                <c:pt idx="855">
                  <c:v>4.9594849537037033</c:v>
                </c:pt>
                <c:pt idx="856">
                  <c:v>4.9652719907407405</c:v>
                </c:pt>
                <c:pt idx="857">
                  <c:v>4.9710590277777778</c:v>
                </c:pt>
                <c:pt idx="858">
                  <c:v>4.976846064814815</c:v>
                </c:pt>
                <c:pt idx="859">
                  <c:v>4.9826331018518522</c:v>
                </c:pt>
                <c:pt idx="860">
                  <c:v>4.9884201388888885</c:v>
                </c:pt>
                <c:pt idx="861">
                  <c:v>4.9942071759259257</c:v>
                </c:pt>
                <c:pt idx="862">
                  <c:v>5</c:v>
                </c:pt>
                <c:pt idx="863">
                  <c:v>5.0057812500000001</c:v>
                </c:pt>
                <c:pt idx="864">
                  <c:v>5.0115682870370373</c:v>
                </c:pt>
                <c:pt idx="865">
                  <c:v>5.0173553240740736</c:v>
                </c:pt>
                <c:pt idx="866">
                  <c:v>5.0231481481481479</c:v>
                </c:pt>
                <c:pt idx="867">
                  <c:v>5.0289351851851842</c:v>
                </c:pt>
                <c:pt idx="868">
                  <c:v>5.0347164351851861</c:v>
                </c:pt>
                <c:pt idx="869">
                  <c:v>5.0405034722222224</c:v>
                </c:pt>
                <c:pt idx="870">
                  <c:v>5.0462905092592596</c:v>
                </c:pt>
                <c:pt idx="871">
                  <c:v>5.0520775462962959</c:v>
                </c:pt>
                <c:pt idx="872">
                  <c:v>5.057864583333334</c:v>
                </c:pt>
                <c:pt idx="873">
                  <c:v>5.0636458333333341</c:v>
                </c:pt>
                <c:pt idx="874">
                  <c:v>5.0694386574074084</c:v>
                </c:pt>
                <c:pt idx="875">
                  <c:v>5.0752256944444438</c:v>
                </c:pt>
                <c:pt idx="876">
                  <c:v>5.0810127314814819</c:v>
                </c:pt>
                <c:pt idx="877">
                  <c:v>5.0867997685185182</c:v>
                </c:pt>
                <c:pt idx="878">
                  <c:v>5.0925925925925926</c:v>
                </c:pt>
                <c:pt idx="879">
                  <c:v>5.0983738425925926</c:v>
                </c:pt>
                <c:pt idx="880">
                  <c:v>5.1041608796296289</c:v>
                </c:pt>
                <c:pt idx="881">
                  <c:v>5.1099479166666661</c:v>
                </c:pt>
                <c:pt idx="882">
                  <c:v>5.1157349537037033</c:v>
                </c:pt>
                <c:pt idx="883">
                  <c:v>5.1215219907407414</c:v>
                </c:pt>
                <c:pt idx="884">
                  <c:v>5.1273090277777778</c:v>
                </c:pt>
                <c:pt idx="885">
                  <c:v>5.133096064814815</c:v>
                </c:pt>
                <c:pt idx="886">
                  <c:v>5.1388831018518513</c:v>
                </c:pt>
                <c:pt idx="887">
                  <c:v>5.1446701388888894</c:v>
                </c:pt>
                <c:pt idx="888">
                  <c:v>5.1504571759259257</c:v>
                </c:pt>
                <c:pt idx="889">
                  <c:v>5.1562442129629638</c:v>
                </c:pt>
                <c:pt idx="890">
                  <c:v>5.1620312499999992</c:v>
                </c:pt>
                <c:pt idx="891">
                  <c:v>5.1678182870370373</c:v>
                </c:pt>
                <c:pt idx="892">
                  <c:v>5.1736053240740736</c:v>
                </c:pt>
                <c:pt idx="893">
                  <c:v>5.1793923611111117</c:v>
                </c:pt>
                <c:pt idx="894">
                  <c:v>5.1851851851851851</c:v>
                </c:pt>
                <c:pt idx="895">
                  <c:v>5.1909664351851852</c:v>
                </c:pt>
                <c:pt idx="896">
                  <c:v>5.1967534722222215</c:v>
                </c:pt>
                <c:pt idx="897">
                  <c:v>5.2025405092592596</c:v>
                </c:pt>
                <c:pt idx="898">
                  <c:v>5.2083217592592597</c:v>
                </c:pt>
                <c:pt idx="899">
                  <c:v>5.214114583333334</c:v>
                </c:pt>
                <c:pt idx="900">
                  <c:v>5.2199016203703703</c:v>
                </c:pt>
                <c:pt idx="901">
                  <c:v>5.2256886574074075</c:v>
                </c:pt>
                <c:pt idx="902">
                  <c:v>5.2314756944444447</c:v>
                </c:pt>
                <c:pt idx="903">
                  <c:v>5.2372627314814819</c:v>
                </c:pt>
                <c:pt idx="904">
                  <c:v>5.2430497685185191</c:v>
                </c:pt>
                <c:pt idx="905">
                  <c:v>5.2488368055555545</c:v>
                </c:pt>
                <c:pt idx="906">
                  <c:v>5.2546238425925926</c:v>
                </c:pt>
                <c:pt idx="907">
                  <c:v>5.2604108796296289</c:v>
                </c:pt>
                <c:pt idx="908">
                  <c:v>5.266197916666667</c:v>
                </c:pt>
                <c:pt idx="909">
                  <c:v>5.2719849537037033</c:v>
                </c:pt>
                <c:pt idx="910">
                  <c:v>5.2777777777777777</c:v>
                </c:pt>
                <c:pt idx="911">
                  <c:v>5.2835590277777769</c:v>
                </c:pt>
                <c:pt idx="912">
                  <c:v>5.2893402777777787</c:v>
                </c:pt>
                <c:pt idx="913">
                  <c:v>5.2951331018518522</c:v>
                </c:pt>
                <c:pt idx="914">
                  <c:v>5.3009201388888894</c:v>
                </c:pt>
                <c:pt idx="915">
                  <c:v>5.3067071759259257</c:v>
                </c:pt>
                <c:pt idx="916">
                  <c:v>5.3124942129629629</c:v>
                </c:pt>
                <c:pt idx="917">
                  <c:v>5.3182812500000001</c:v>
                </c:pt>
                <c:pt idx="918">
                  <c:v>5.3240682870370373</c:v>
                </c:pt>
                <c:pt idx="919">
                  <c:v>5.3298553240740745</c:v>
                </c:pt>
                <c:pt idx="920">
                  <c:v>5.3356423611111108</c:v>
                </c:pt>
                <c:pt idx="921">
                  <c:v>5.341429398148148</c:v>
                </c:pt>
                <c:pt idx="922">
                  <c:v>5.3472164351851852</c:v>
                </c:pt>
                <c:pt idx="923">
                  <c:v>5.3530034722222224</c:v>
                </c:pt>
                <c:pt idx="924">
                  <c:v>5.3587905092592596</c:v>
                </c:pt>
                <c:pt idx="925">
                  <c:v>5.3645775462962959</c:v>
                </c:pt>
                <c:pt idx="926">
                  <c:v>5.3703703703703702</c:v>
                </c:pt>
                <c:pt idx="927">
                  <c:v>5.3761516203703703</c:v>
                </c:pt>
                <c:pt idx="928">
                  <c:v>5.3819386574074084</c:v>
                </c:pt>
                <c:pt idx="929">
                  <c:v>5.3877256944444447</c:v>
                </c:pt>
                <c:pt idx="930">
                  <c:v>5.3935127314814819</c:v>
                </c:pt>
                <c:pt idx="931">
                  <c:v>5.3992997685185182</c:v>
                </c:pt>
                <c:pt idx="932">
                  <c:v>5.4050868055555563</c:v>
                </c:pt>
                <c:pt idx="933">
                  <c:v>5.4108738425925926</c:v>
                </c:pt>
                <c:pt idx="934">
                  <c:v>5.4166608796296307</c:v>
                </c:pt>
                <c:pt idx="935">
                  <c:v>5.4224479166666661</c:v>
                </c:pt>
                <c:pt idx="936">
                  <c:v>5.4282349537037033</c:v>
                </c:pt>
                <c:pt idx="937">
                  <c:v>5.4340219907407405</c:v>
                </c:pt>
                <c:pt idx="938">
                  <c:v>5.4398090277777778</c:v>
                </c:pt>
                <c:pt idx="939">
                  <c:v>5.445596064814815</c:v>
                </c:pt>
                <c:pt idx="940">
                  <c:v>5.4513888888888884</c:v>
                </c:pt>
                <c:pt idx="941">
                  <c:v>5.4571701388888885</c:v>
                </c:pt>
                <c:pt idx="942">
                  <c:v>5.4629629629629619</c:v>
                </c:pt>
                <c:pt idx="943">
                  <c:v>5.4687442129629638</c:v>
                </c:pt>
                <c:pt idx="944">
                  <c:v>5.4745312500000001</c:v>
                </c:pt>
                <c:pt idx="945">
                  <c:v>5.4803182870370373</c:v>
                </c:pt>
                <c:pt idx="946">
                  <c:v>5.4861053240740736</c:v>
                </c:pt>
                <c:pt idx="947">
                  <c:v>5.4918923611111117</c:v>
                </c:pt>
                <c:pt idx="948">
                  <c:v>5.497679398148148</c:v>
                </c:pt>
                <c:pt idx="949">
                  <c:v>5.5034664351851861</c:v>
                </c:pt>
                <c:pt idx="950">
                  <c:v>5.5092534722222215</c:v>
                </c:pt>
                <c:pt idx="951">
                  <c:v>5.5150405092592596</c:v>
                </c:pt>
                <c:pt idx="952">
                  <c:v>5.5208275462962959</c:v>
                </c:pt>
                <c:pt idx="953">
                  <c:v>5.526614583333334</c:v>
                </c:pt>
                <c:pt idx="954">
                  <c:v>5.5324016203703703</c:v>
                </c:pt>
                <c:pt idx="955">
                  <c:v>5.5381886574074075</c:v>
                </c:pt>
                <c:pt idx="956">
                  <c:v>5.5439756944444438</c:v>
                </c:pt>
                <c:pt idx="957">
                  <c:v>5.5497627314814819</c:v>
                </c:pt>
                <c:pt idx="958">
                  <c:v>5.5555555555555554</c:v>
                </c:pt>
                <c:pt idx="959">
                  <c:v>5.5613368055555563</c:v>
                </c:pt>
                <c:pt idx="960">
                  <c:v>5.5671238425925926</c:v>
                </c:pt>
                <c:pt idx="961">
                  <c:v>5.5729108796296289</c:v>
                </c:pt>
                <c:pt idx="962">
                  <c:v>5.5786979166666661</c:v>
                </c:pt>
                <c:pt idx="963">
                  <c:v>5.5844849537037033</c:v>
                </c:pt>
                <c:pt idx="964">
                  <c:v>5.5902777777777777</c:v>
                </c:pt>
                <c:pt idx="965">
                  <c:v>5.5960590277777769</c:v>
                </c:pt>
                <c:pt idx="966">
                  <c:v>5.601846064814815</c:v>
                </c:pt>
                <c:pt idx="967">
                  <c:v>5.6076331018518522</c:v>
                </c:pt>
                <c:pt idx="968">
                  <c:v>5.6134201388888894</c:v>
                </c:pt>
                <c:pt idx="969">
                  <c:v>5.6192071759259257</c:v>
                </c:pt>
                <c:pt idx="970">
                  <c:v>5.6249942129629629</c:v>
                </c:pt>
                <c:pt idx="971">
                  <c:v>5.6307812500000001</c:v>
                </c:pt>
                <c:pt idx="972">
                  <c:v>5.6365682870370373</c:v>
                </c:pt>
                <c:pt idx="973">
                  <c:v>5.6423553240740736</c:v>
                </c:pt>
                <c:pt idx="974">
                  <c:v>5.6481481481481479</c:v>
                </c:pt>
                <c:pt idx="975">
                  <c:v>5.653929398148148</c:v>
                </c:pt>
                <c:pt idx="976">
                  <c:v>5.6597164351851852</c:v>
                </c:pt>
                <c:pt idx="977">
                  <c:v>5.6655034722222215</c:v>
                </c:pt>
                <c:pt idx="978">
                  <c:v>5.6712905092592596</c:v>
                </c:pt>
                <c:pt idx="979">
                  <c:v>5.6770775462962968</c:v>
                </c:pt>
                <c:pt idx="980">
                  <c:v>5.6828645833333331</c:v>
                </c:pt>
                <c:pt idx="981">
                  <c:v>5.6886516203703703</c:v>
                </c:pt>
                <c:pt idx="982">
                  <c:v>5.6944386574074084</c:v>
                </c:pt>
                <c:pt idx="983">
                  <c:v>5.7002199074074076</c:v>
                </c:pt>
                <c:pt idx="984">
                  <c:v>5.7060127314814819</c:v>
                </c:pt>
                <c:pt idx="985">
                  <c:v>5.7117997685185182</c:v>
                </c:pt>
                <c:pt idx="986">
                  <c:v>5.7175868055555563</c:v>
                </c:pt>
                <c:pt idx="987">
                  <c:v>5.7233738425925926</c:v>
                </c:pt>
                <c:pt idx="988">
                  <c:v>5.7291608796296289</c:v>
                </c:pt>
                <c:pt idx="989">
                  <c:v>5.734947916666667</c:v>
                </c:pt>
                <c:pt idx="990">
                  <c:v>5.7407407407407414</c:v>
                </c:pt>
                <c:pt idx="991">
                  <c:v>5.7465219907407405</c:v>
                </c:pt>
                <c:pt idx="992">
                  <c:v>5.7523032407407406</c:v>
                </c:pt>
                <c:pt idx="993">
                  <c:v>5.758096064814815</c:v>
                </c:pt>
                <c:pt idx="994">
                  <c:v>5.7638831018518522</c:v>
                </c:pt>
                <c:pt idx="995">
                  <c:v>5.7696701388888885</c:v>
                </c:pt>
                <c:pt idx="996">
                  <c:v>5.7754571759259257</c:v>
                </c:pt>
                <c:pt idx="997">
                  <c:v>5.7812442129629638</c:v>
                </c:pt>
                <c:pt idx="998">
                  <c:v>5.7870312500000001</c:v>
                </c:pt>
                <c:pt idx="999">
                  <c:v>5.7928182870370373</c:v>
                </c:pt>
                <c:pt idx="1000">
                  <c:v>5.7986053240740736</c:v>
                </c:pt>
                <c:pt idx="1001">
                  <c:v>5.8043923611111117</c:v>
                </c:pt>
                <c:pt idx="1002">
                  <c:v>5.810179398148148</c:v>
                </c:pt>
                <c:pt idx="1003">
                  <c:v>5.8159664351851852</c:v>
                </c:pt>
                <c:pt idx="1004">
                  <c:v>5.8217534722222224</c:v>
                </c:pt>
                <c:pt idx="1005">
                  <c:v>5.8275405092592596</c:v>
                </c:pt>
                <c:pt idx="1006">
                  <c:v>5.833333333333333</c:v>
                </c:pt>
                <c:pt idx="1007">
                  <c:v>5.8391145833333331</c:v>
                </c:pt>
                <c:pt idx="1008">
                  <c:v>5.8449016203703703</c:v>
                </c:pt>
                <c:pt idx="1009">
                  <c:v>5.8506886574074084</c:v>
                </c:pt>
                <c:pt idx="1010">
                  <c:v>5.8564756944444438</c:v>
                </c:pt>
                <c:pt idx="1011">
                  <c:v>5.8622627314814819</c:v>
                </c:pt>
                <c:pt idx="1012">
                  <c:v>5.8680497685185191</c:v>
                </c:pt>
                <c:pt idx="1013">
                  <c:v>5.8738425925925934</c:v>
                </c:pt>
                <c:pt idx="1014">
                  <c:v>5.8796238425925926</c:v>
                </c:pt>
                <c:pt idx="1015">
                  <c:v>5.8854108796296289</c:v>
                </c:pt>
                <c:pt idx="1016">
                  <c:v>5.891197916666667</c:v>
                </c:pt>
                <c:pt idx="1017">
                  <c:v>5.8969849537037033</c:v>
                </c:pt>
                <c:pt idx="1018">
                  <c:v>5.9027719907407405</c:v>
                </c:pt>
                <c:pt idx="1019">
                  <c:v>5.9085590277777778</c:v>
                </c:pt>
                <c:pt idx="1020">
                  <c:v>5.914346064814815</c:v>
                </c:pt>
                <c:pt idx="1021">
                  <c:v>5.9201331018518513</c:v>
                </c:pt>
                <c:pt idx="1022">
                  <c:v>5.9259143518518522</c:v>
                </c:pt>
                <c:pt idx="1023">
                  <c:v>5.9317013888888894</c:v>
                </c:pt>
                <c:pt idx="1024">
                  <c:v>5.9374942129629638</c:v>
                </c:pt>
                <c:pt idx="1025">
                  <c:v>5.9432812499999992</c:v>
                </c:pt>
                <c:pt idx="1026">
                  <c:v>5.9490682870370373</c:v>
                </c:pt>
                <c:pt idx="1027">
                  <c:v>5.9548553240740745</c:v>
                </c:pt>
                <c:pt idx="1028">
                  <c:v>5.9606423611111117</c:v>
                </c:pt>
                <c:pt idx="1029">
                  <c:v>5.966429398148148</c:v>
                </c:pt>
                <c:pt idx="1030">
                  <c:v>5.9722164351851852</c:v>
                </c:pt>
                <c:pt idx="1031">
                  <c:v>5.9780034722222224</c:v>
                </c:pt>
                <c:pt idx="1032">
                  <c:v>5.9837905092592596</c:v>
                </c:pt>
                <c:pt idx="1033">
                  <c:v>5.9895775462962959</c:v>
                </c:pt>
                <c:pt idx="1034">
                  <c:v>5.995364583333334</c:v>
                </c:pt>
                <c:pt idx="1035">
                  <c:v>6.0011516203703703</c:v>
                </c:pt>
                <c:pt idx="1036">
                  <c:v>6.0069386574074066</c:v>
                </c:pt>
                <c:pt idx="1037">
                  <c:v>6.0127256944444438</c:v>
                </c:pt>
                <c:pt idx="1038">
                  <c:v>6.0185185185185173</c:v>
                </c:pt>
                <c:pt idx="1039">
                  <c:v>6.0242997685185191</c:v>
                </c:pt>
                <c:pt idx="1040">
                  <c:v>6.0300868055555545</c:v>
                </c:pt>
                <c:pt idx="1041">
                  <c:v>6.0358738425925926</c:v>
                </c:pt>
                <c:pt idx="1042">
                  <c:v>6.0416608796296298</c:v>
                </c:pt>
                <c:pt idx="1043">
                  <c:v>6.0474537037037042</c:v>
                </c:pt>
                <c:pt idx="1044">
                  <c:v>6.0532349537037033</c:v>
                </c:pt>
                <c:pt idx="1045">
                  <c:v>6.0590277777777777</c:v>
                </c:pt>
                <c:pt idx="1046">
                  <c:v>6.0648090277777778</c:v>
                </c:pt>
                <c:pt idx="1047">
                  <c:v>6.0705902777777778</c:v>
                </c:pt>
                <c:pt idx="1048">
                  <c:v>6.0763831018518513</c:v>
                </c:pt>
                <c:pt idx="1049">
                  <c:v>6.0821701388888894</c:v>
                </c:pt>
                <c:pt idx="1050">
                  <c:v>6.0879571759259257</c:v>
                </c:pt>
                <c:pt idx="1051">
                  <c:v>6.0937384259259257</c:v>
                </c:pt>
                <c:pt idx="1052">
                  <c:v>6.0995312499999992</c:v>
                </c:pt>
                <c:pt idx="1053">
                  <c:v>6.1053182870370373</c:v>
                </c:pt>
                <c:pt idx="1054">
                  <c:v>6.1111111111111107</c:v>
                </c:pt>
                <c:pt idx="1055">
                  <c:v>6.1168923611111108</c:v>
                </c:pt>
                <c:pt idx="1056">
                  <c:v>6.122679398148148</c:v>
                </c:pt>
                <c:pt idx="1057">
                  <c:v>6.1284664351851861</c:v>
                </c:pt>
                <c:pt idx="1058">
                  <c:v>6.1342534722222224</c:v>
                </c:pt>
                <c:pt idx="1059">
                  <c:v>6.1400405092592596</c:v>
                </c:pt>
                <c:pt idx="1060">
                  <c:v>6.1458275462962959</c:v>
                </c:pt>
                <c:pt idx="1061">
                  <c:v>6.151614583333334</c:v>
                </c:pt>
                <c:pt idx="1062">
                  <c:v>6.1574016203703703</c:v>
                </c:pt>
                <c:pt idx="1063">
                  <c:v>6.1631886574074066</c:v>
                </c:pt>
                <c:pt idx="1064">
                  <c:v>6.1689756944444447</c:v>
                </c:pt>
                <c:pt idx="1065">
                  <c:v>6.174762731481481</c:v>
                </c:pt>
                <c:pt idx="1066">
                  <c:v>6.1805497685185182</c:v>
                </c:pt>
                <c:pt idx="1067">
                  <c:v>6.1863310185185183</c:v>
                </c:pt>
                <c:pt idx="1068">
                  <c:v>6.1921238425925926</c:v>
                </c:pt>
                <c:pt idx="1069">
                  <c:v>6.1979108796296298</c:v>
                </c:pt>
                <c:pt idx="1070">
                  <c:v>6.2037037037037042</c:v>
                </c:pt>
                <c:pt idx="1071">
                  <c:v>6.2094849537037033</c:v>
                </c:pt>
                <c:pt idx="1072">
                  <c:v>6.2152719907407414</c:v>
                </c:pt>
                <c:pt idx="1073">
                  <c:v>6.2210590277777778</c:v>
                </c:pt>
                <c:pt idx="1074">
                  <c:v>6.226846064814815</c:v>
                </c:pt>
                <c:pt idx="1075">
                  <c:v>6.2326388888888884</c:v>
                </c:pt>
                <c:pt idx="1076">
                  <c:v>6.2384201388888894</c:v>
                </c:pt>
                <c:pt idx="1077">
                  <c:v>6.2442071759259257</c:v>
                </c:pt>
                <c:pt idx="1078">
                  <c:v>6.2499942129629629</c:v>
                </c:pt>
                <c:pt idx="1079">
                  <c:v>6.2557812500000001</c:v>
                </c:pt>
                <c:pt idx="1080">
                  <c:v>6.2615682870370373</c:v>
                </c:pt>
                <c:pt idx="1081">
                  <c:v>6.2673495370370365</c:v>
                </c:pt>
                <c:pt idx="1082">
                  <c:v>6.2731423611111108</c:v>
                </c:pt>
                <c:pt idx="1083">
                  <c:v>6.278929398148148</c:v>
                </c:pt>
                <c:pt idx="1084">
                  <c:v>6.2847164351851861</c:v>
                </c:pt>
                <c:pt idx="1085">
                  <c:v>6.2905034722222215</c:v>
                </c:pt>
                <c:pt idx="1086">
                  <c:v>6.2962962962962958</c:v>
                </c:pt>
                <c:pt idx="1087">
                  <c:v>6.3020775462962968</c:v>
                </c:pt>
                <c:pt idx="1088">
                  <c:v>6.307858796296296</c:v>
                </c:pt>
                <c:pt idx="1089">
                  <c:v>6.3136516203703703</c:v>
                </c:pt>
                <c:pt idx="1090">
                  <c:v>6.3194386574074066</c:v>
                </c:pt>
                <c:pt idx="1091">
                  <c:v>6.3252256944444447</c:v>
                </c:pt>
                <c:pt idx="1092">
                  <c:v>6.331012731481481</c:v>
                </c:pt>
                <c:pt idx="1093">
                  <c:v>6.3367997685185182</c:v>
                </c:pt>
                <c:pt idx="1094">
                  <c:v>6.3425868055555554</c:v>
                </c:pt>
                <c:pt idx="1095">
                  <c:v>6.3483738425925926</c:v>
                </c:pt>
                <c:pt idx="1096">
                  <c:v>6.3541608796296289</c:v>
                </c:pt>
                <c:pt idx="1097">
                  <c:v>6.3599479166666661</c:v>
                </c:pt>
                <c:pt idx="1098">
                  <c:v>6.3657349537037033</c:v>
                </c:pt>
                <c:pt idx="1099">
                  <c:v>6.3715219907407414</c:v>
                </c:pt>
                <c:pt idx="1100">
                  <c:v>6.3773090277777769</c:v>
                </c:pt>
                <c:pt idx="1101">
                  <c:v>6.383096064814815</c:v>
                </c:pt>
                <c:pt idx="1102">
                  <c:v>6.3888888888888884</c:v>
                </c:pt>
                <c:pt idx="1103">
                  <c:v>6.3946701388888894</c:v>
                </c:pt>
                <c:pt idx="1104">
                  <c:v>6.4004571759259257</c:v>
                </c:pt>
                <c:pt idx="1105">
                  <c:v>6.4062442129629629</c:v>
                </c:pt>
                <c:pt idx="1106">
                  <c:v>6.4120312500000001</c:v>
                </c:pt>
                <c:pt idx="1107">
                  <c:v>6.4178182870370373</c:v>
                </c:pt>
                <c:pt idx="1108">
                  <c:v>6.4236053240740736</c:v>
                </c:pt>
                <c:pt idx="1109">
                  <c:v>6.4293923611111117</c:v>
                </c:pt>
                <c:pt idx="1110">
                  <c:v>6.435179398148148</c:v>
                </c:pt>
                <c:pt idx="1111">
                  <c:v>6.4409664351851852</c:v>
                </c:pt>
                <c:pt idx="1112">
                  <c:v>6.4467534722222215</c:v>
                </c:pt>
                <c:pt idx="1113">
                  <c:v>6.4525405092592596</c:v>
                </c:pt>
                <c:pt idx="1114">
                  <c:v>6.4583275462962968</c:v>
                </c:pt>
                <c:pt idx="1115">
                  <c:v>6.4641145833333322</c:v>
                </c:pt>
                <c:pt idx="1116">
                  <c:v>6.4699016203703703</c:v>
                </c:pt>
                <c:pt idx="1117">
                  <c:v>6.4756886574074084</c:v>
                </c:pt>
                <c:pt idx="1118">
                  <c:v>6.4814814814814818</c:v>
                </c:pt>
                <c:pt idx="1119">
                  <c:v>6.487262731481481</c:v>
                </c:pt>
                <c:pt idx="1120">
                  <c:v>6.4930497685185182</c:v>
                </c:pt>
                <c:pt idx="1121">
                  <c:v>6.4988368055555554</c:v>
                </c:pt>
                <c:pt idx="1122">
                  <c:v>6.5046238425925926</c:v>
                </c:pt>
                <c:pt idx="1123">
                  <c:v>6.5104108796296289</c:v>
                </c:pt>
                <c:pt idx="1124">
                  <c:v>6.516197916666667</c:v>
                </c:pt>
                <c:pt idx="1125">
                  <c:v>6.5219849537037033</c:v>
                </c:pt>
                <c:pt idx="1126">
                  <c:v>6.5277719907407405</c:v>
                </c:pt>
                <c:pt idx="1127">
                  <c:v>6.5335590277777769</c:v>
                </c:pt>
                <c:pt idx="1128">
                  <c:v>6.539346064814815</c:v>
                </c:pt>
                <c:pt idx="1129">
                  <c:v>6.5451273148148141</c:v>
                </c:pt>
                <c:pt idx="1130">
                  <c:v>6.5509201388888885</c:v>
                </c:pt>
                <c:pt idx="1131">
                  <c:v>6.5567071759259257</c:v>
                </c:pt>
                <c:pt idx="1132">
                  <c:v>6.5624942129629638</c:v>
                </c:pt>
                <c:pt idx="1133">
                  <c:v>6.5682812500000001</c:v>
                </c:pt>
                <c:pt idx="1134">
                  <c:v>6.5740740740740744</c:v>
                </c:pt>
                <c:pt idx="1135">
                  <c:v>6.5798553240740736</c:v>
                </c:pt>
                <c:pt idx="1136">
                  <c:v>6.5856423611111117</c:v>
                </c:pt>
                <c:pt idx="1137">
                  <c:v>6.591429398148148</c:v>
                </c:pt>
                <c:pt idx="1138">
                  <c:v>6.5972164351851852</c:v>
                </c:pt>
                <c:pt idx="1139">
                  <c:v>6.6030034722222224</c:v>
                </c:pt>
                <c:pt idx="1140">
                  <c:v>6.6087905092592596</c:v>
                </c:pt>
                <c:pt idx="1141">
                  <c:v>6.6145775462962959</c:v>
                </c:pt>
                <c:pt idx="1142">
                  <c:v>6.6203645833333322</c:v>
                </c:pt>
                <c:pt idx="1143">
                  <c:v>6.6261516203703703</c:v>
                </c:pt>
                <c:pt idx="1144">
                  <c:v>6.6319386574074084</c:v>
                </c:pt>
                <c:pt idx="1145">
                  <c:v>6.6377256944444438</c:v>
                </c:pt>
                <c:pt idx="1146">
                  <c:v>6.643512731481481</c:v>
                </c:pt>
                <c:pt idx="1147">
                  <c:v>6.6492997685185191</c:v>
                </c:pt>
                <c:pt idx="1148">
                  <c:v>6.6550868055555554</c:v>
                </c:pt>
                <c:pt idx="1149">
                  <c:v>6.6608738425925926</c:v>
                </c:pt>
                <c:pt idx="1150">
                  <c:v>6.6666666666666661</c:v>
                </c:pt>
                <c:pt idx="1151">
                  <c:v>6.672447916666667</c:v>
                </c:pt>
                <c:pt idx="1152">
                  <c:v>6.6782349537037033</c:v>
                </c:pt>
                <c:pt idx="1153">
                  <c:v>6.6840219907407405</c:v>
                </c:pt>
                <c:pt idx="1154">
                  <c:v>6.6898090277777778</c:v>
                </c:pt>
                <c:pt idx="1155">
                  <c:v>6.695596064814815</c:v>
                </c:pt>
                <c:pt idx="1156">
                  <c:v>6.7013831018518513</c:v>
                </c:pt>
                <c:pt idx="1157">
                  <c:v>6.7071759259259256</c:v>
                </c:pt>
                <c:pt idx="1158">
                  <c:v>6.7129571759259257</c:v>
                </c:pt>
                <c:pt idx="1159">
                  <c:v>6.7187442129629638</c:v>
                </c:pt>
                <c:pt idx="1160">
                  <c:v>6.7245312499999992</c:v>
                </c:pt>
                <c:pt idx="1161">
                  <c:v>6.7303182870370373</c:v>
                </c:pt>
                <c:pt idx="1162">
                  <c:v>6.7361053240740745</c:v>
                </c:pt>
                <c:pt idx="1163">
                  <c:v>6.7418923611111117</c:v>
                </c:pt>
                <c:pt idx="1164">
                  <c:v>6.747679398148148</c:v>
                </c:pt>
                <c:pt idx="1165">
                  <c:v>6.7534664351851852</c:v>
                </c:pt>
                <c:pt idx="1166">
                  <c:v>6.7592476851851853</c:v>
                </c:pt>
                <c:pt idx="1167">
                  <c:v>6.7650347222222216</c:v>
                </c:pt>
                <c:pt idx="1168">
                  <c:v>6.7708275462962959</c:v>
                </c:pt>
                <c:pt idx="1169">
                  <c:v>6.776614583333334</c:v>
                </c:pt>
                <c:pt idx="1170">
                  <c:v>6.7824016203703703</c:v>
                </c:pt>
                <c:pt idx="1171">
                  <c:v>6.7881886574074066</c:v>
                </c:pt>
                <c:pt idx="1172">
                  <c:v>6.7939756944444438</c:v>
                </c:pt>
                <c:pt idx="1173">
                  <c:v>6.799762731481481</c:v>
                </c:pt>
                <c:pt idx="1174">
                  <c:v>6.8055497685185191</c:v>
                </c:pt>
                <c:pt idx="1175">
                  <c:v>6.8113368055555545</c:v>
                </c:pt>
                <c:pt idx="1176">
                  <c:v>6.8171238425925926</c:v>
                </c:pt>
                <c:pt idx="1177">
                  <c:v>6.8229108796296298</c:v>
                </c:pt>
                <c:pt idx="1178">
                  <c:v>6.828697916666667</c:v>
                </c:pt>
                <c:pt idx="1179">
                  <c:v>6.8344849537037033</c:v>
                </c:pt>
                <c:pt idx="1180">
                  <c:v>6.8402719907407405</c:v>
                </c:pt>
                <c:pt idx="1181">
                  <c:v>6.8460590277777778</c:v>
                </c:pt>
                <c:pt idx="1182">
                  <c:v>6.8518518518518521</c:v>
                </c:pt>
                <c:pt idx="1183">
                  <c:v>6.8576331018518513</c:v>
                </c:pt>
                <c:pt idx="1184">
                  <c:v>6.8634201388888894</c:v>
                </c:pt>
                <c:pt idx="1185">
                  <c:v>6.8692071759259257</c:v>
                </c:pt>
                <c:pt idx="1186">
                  <c:v>6.8749942129629629</c:v>
                </c:pt>
                <c:pt idx="1187">
                  <c:v>6.8807812499999992</c:v>
                </c:pt>
                <c:pt idx="1188">
                  <c:v>6.8865682870370373</c:v>
                </c:pt>
                <c:pt idx="1189">
                  <c:v>6.8923611111111107</c:v>
                </c:pt>
                <c:pt idx="1190">
                  <c:v>6.8981423611111108</c:v>
                </c:pt>
                <c:pt idx="1191">
                  <c:v>6.9039236111111117</c:v>
                </c:pt>
                <c:pt idx="1192">
                  <c:v>6.9097164351851861</c:v>
                </c:pt>
                <c:pt idx="1193">
                  <c:v>6.9155034722222224</c:v>
                </c:pt>
                <c:pt idx="1194">
                  <c:v>6.9212905092592596</c:v>
                </c:pt>
                <c:pt idx="1195">
                  <c:v>6.9270775462962959</c:v>
                </c:pt>
                <c:pt idx="1196">
                  <c:v>6.932864583333334</c:v>
                </c:pt>
                <c:pt idx="1197">
                  <c:v>6.9386516203703703</c:v>
                </c:pt>
                <c:pt idx="1198">
                  <c:v>6.9444444444444446</c:v>
                </c:pt>
                <c:pt idx="1199">
                  <c:v>6.9502256944444447</c:v>
                </c:pt>
                <c:pt idx="1200">
                  <c:v>6.956012731481481</c:v>
                </c:pt>
                <c:pt idx="1201">
                  <c:v>6.9617997685185182</c:v>
                </c:pt>
                <c:pt idx="1202">
                  <c:v>6.9675868055555545</c:v>
                </c:pt>
                <c:pt idx="1203">
                  <c:v>6.9733738425925926</c:v>
                </c:pt>
                <c:pt idx="1204">
                  <c:v>6.9791608796296298</c:v>
                </c:pt>
                <c:pt idx="1205">
                  <c:v>6.9849479166666661</c:v>
                </c:pt>
                <c:pt idx="1206">
                  <c:v>6.9907349537037033</c:v>
                </c:pt>
                <c:pt idx="1207">
                  <c:v>6.9965219907407414</c:v>
                </c:pt>
                <c:pt idx="1208">
                  <c:v>7.0023090277777778</c:v>
                </c:pt>
                <c:pt idx="1209">
                  <c:v>7.008096064814815</c:v>
                </c:pt>
                <c:pt idx="1210">
                  <c:v>7.0138831018518513</c:v>
                </c:pt>
                <c:pt idx="1211">
                  <c:v>7.0196701388888894</c:v>
                </c:pt>
                <c:pt idx="1212">
                  <c:v>7.0254571759259257</c:v>
                </c:pt>
                <c:pt idx="1213">
                  <c:v>7.0312442129629629</c:v>
                </c:pt>
                <c:pt idx="1214">
                  <c:v>7.0370370370370363</c:v>
                </c:pt>
                <c:pt idx="1215">
                  <c:v>7.0428182870370373</c:v>
                </c:pt>
                <c:pt idx="1216">
                  <c:v>7.0486053240740736</c:v>
                </c:pt>
                <c:pt idx="1217">
                  <c:v>7.0543923611111108</c:v>
                </c:pt>
                <c:pt idx="1218">
                  <c:v>7.060179398148148</c:v>
                </c:pt>
                <c:pt idx="1219">
                  <c:v>7.0659722222222223</c:v>
                </c:pt>
                <c:pt idx="1220">
                  <c:v>7.0717534722222215</c:v>
                </c:pt>
                <c:pt idx="1221">
                  <c:v>7.0775405092592596</c:v>
                </c:pt>
                <c:pt idx="1222">
                  <c:v>7.0833275462962968</c:v>
                </c:pt>
                <c:pt idx="1223">
                  <c:v>7.089114583333334</c:v>
                </c:pt>
                <c:pt idx="1224">
                  <c:v>7.0949074074074074</c:v>
                </c:pt>
                <c:pt idx="1225">
                  <c:v>7.1006828703703704</c:v>
                </c:pt>
                <c:pt idx="1226">
                  <c:v>7.1064756944444447</c:v>
                </c:pt>
                <c:pt idx="1227">
                  <c:v>7.112262731481481</c:v>
                </c:pt>
                <c:pt idx="1228">
                  <c:v>7.1180497685185182</c:v>
                </c:pt>
                <c:pt idx="1229">
                  <c:v>7.1238368055555554</c:v>
                </c:pt>
                <c:pt idx="1230">
                  <c:v>7.1296296296296298</c:v>
                </c:pt>
                <c:pt idx="1231">
                  <c:v>7.1354108796296289</c:v>
                </c:pt>
                <c:pt idx="1232">
                  <c:v>7.1411979166666661</c:v>
                </c:pt>
                <c:pt idx="1233">
                  <c:v>7.1469849537037033</c:v>
                </c:pt>
                <c:pt idx="1234">
                  <c:v>7.1527719907407414</c:v>
                </c:pt>
                <c:pt idx="1235">
                  <c:v>7.1585590277777769</c:v>
                </c:pt>
                <c:pt idx="1236">
                  <c:v>7.164346064814815</c:v>
                </c:pt>
                <c:pt idx="1237">
                  <c:v>7.1701331018518522</c:v>
                </c:pt>
                <c:pt idx="1238">
                  <c:v>7.1759201388888894</c:v>
                </c:pt>
                <c:pt idx="1239">
                  <c:v>7.1817071759259257</c:v>
                </c:pt>
                <c:pt idx="1240">
                  <c:v>7.1874942129629629</c:v>
                </c:pt>
                <c:pt idx="1241">
                  <c:v>7.1932812500000001</c:v>
                </c:pt>
                <c:pt idx="1242">
                  <c:v>7.1990682870370373</c:v>
                </c:pt>
                <c:pt idx="1243">
                  <c:v>7.2048553240740736</c:v>
                </c:pt>
                <c:pt idx="1244">
                  <c:v>7.2106423611111117</c:v>
                </c:pt>
                <c:pt idx="1245">
                  <c:v>7.216429398148148</c:v>
                </c:pt>
                <c:pt idx="1246">
                  <c:v>7.2222222222222223</c:v>
                </c:pt>
                <c:pt idx="1247">
                  <c:v>7.2280034722222215</c:v>
                </c:pt>
                <c:pt idx="1248">
                  <c:v>7.2337905092592596</c:v>
                </c:pt>
                <c:pt idx="1249">
                  <c:v>7.2395775462962968</c:v>
                </c:pt>
                <c:pt idx="1250">
                  <c:v>7.2453645833333322</c:v>
                </c:pt>
                <c:pt idx="1251">
                  <c:v>7.2511516203703703</c:v>
                </c:pt>
                <c:pt idx="1252">
                  <c:v>7.2569386574074084</c:v>
                </c:pt>
                <c:pt idx="1253">
                  <c:v>7.2627256944444447</c:v>
                </c:pt>
                <c:pt idx="1254">
                  <c:v>7.268512731481481</c:v>
                </c:pt>
                <c:pt idx="1255">
                  <c:v>7.2742997685185182</c:v>
                </c:pt>
                <c:pt idx="1256">
                  <c:v>7.2800868055555554</c:v>
                </c:pt>
                <c:pt idx="1257">
                  <c:v>7.2858738425925926</c:v>
                </c:pt>
                <c:pt idx="1258">
                  <c:v>7.2916608796296289</c:v>
                </c:pt>
                <c:pt idx="1259">
                  <c:v>7.297447916666667</c:v>
                </c:pt>
                <c:pt idx="1260">
                  <c:v>7.3032407407407405</c:v>
                </c:pt>
                <c:pt idx="1261">
                  <c:v>7.3090219907407405</c:v>
                </c:pt>
                <c:pt idx="1262">
                  <c:v>7.314814814814814</c:v>
                </c:pt>
                <c:pt idx="1263">
                  <c:v>7.320596064814815</c:v>
                </c:pt>
                <c:pt idx="1264">
                  <c:v>7.3263831018518522</c:v>
                </c:pt>
                <c:pt idx="1265">
                  <c:v>7.3321701388888885</c:v>
                </c:pt>
                <c:pt idx="1266">
                  <c:v>7.3379571759259257</c:v>
                </c:pt>
                <c:pt idx="1267">
                  <c:v>7.3437442129629638</c:v>
                </c:pt>
                <c:pt idx="1268">
                  <c:v>7.3495312500000001</c:v>
                </c:pt>
                <c:pt idx="1269">
                  <c:v>7.3553182870370373</c:v>
                </c:pt>
                <c:pt idx="1270">
                  <c:v>7.3611053240740736</c:v>
                </c:pt>
                <c:pt idx="1271">
                  <c:v>7.3668923611111117</c:v>
                </c:pt>
                <c:pt idx="1272">
                  <c:v>7.372679398148148</c:v>
                </c:pt>
                <c:pt idx="1273">
                  <c:v>7.3784664351851852</c:v>
                </c:pt>
                <c:pt idx="1274">
                  <c:v>7.3842534722222224</c:v>
                </c:pt>
                <c:pt idx="1275">
                  <c:v>7.3900405092592596</c:v>
                </c:pt>
                <c:pt idx="1276">
                  <c:v>7.3958275462962959</c:v>
                </c:pt>
                <c:pt idx="1277">
                  <c:v>7.4016145833333322</c:v>
                </c:pt>
                <c:pt idx="1278">
                  <c:v>7.4074074074074066</c:v>
                </c:pt>
                <c:pt idx="1279">
                  <c:v>7.4131886574074084</c:v>
                </c:pt>
                <c:pt idx="1280">
                  <c:v>7.4189756944444438</c:v>
                </c:pt>
                <c:pt idx="1281">
                  <c:v>7.424762731481481</c:v>
                </c:pt>
                <c:pt idx="1282">
                  <c:v>7.4305497685185191</c:v>
                </c:pt>
                <c:pt idx="1283">
                  <c:v>7.4363368055555554</c:v>
                </c:pt>
                <c:pt idx="1284">
                  <c:v>7.4421238425925926</c:v>
                </c:pt>
                <c:pt idx="1285">
                  <c:v>7.4479108796296289</c:v>
                </c:pt>
                <c:pt idx="1286">
                  <c:v>7.453697916666667</c:v>
                </c:pt>
                <c:pt idx="1287">
                  <c:v>7.4594849537037033</c:v>
                </c:pt>
                <c:pt idx="1288">
                  <c:v>7.4652719907407405</c:v>
                </c:pt>
                <c:pt idx="1289">
                  <c:v>7.4710590277777778</c:v>
                </c:pt>
                <c:pt idx="1290">
                  <c:v>7.4768402777777778</c:v>
                </c:pt>
                <c:pt idx="1291">
                  <c:v>7.4826331018518513</c:v>
                </c:pt>
                <c:pt idx="1292">
                  <c:v>7.4884201388888885</c:v>
                </c:pt>
                <c:pt idx="1293">
                  <c:v>7.4942071759259257</c:v>
                </c:pt>
                <c:pt idx="1294">
                  <c:v>7.5</c:v>
                </c:pt>
                <c:pt idx="1295">
                  <c:v>7.5057812499999992</c:v>
                </c:pt>
                <c:pt idx="1296">
                  <c:v>7.5115682870370373</c:v>
                </c:pt>
                <c:pt idx="1297">
                  <c:v>7.5173553240740745</c:v>
                </c:pt>
                <c:pt idx="1298">
                  <c:v>7.5231423611111117</c:v>
                </c:pt>
                <c:pt idx="1299">
                  <c:v>7.528929398148148</c:v>
                </c:pt>
                <c:pt idx="1300">
                  <c:v>7.5347164351851852</c:v>
                </c:pt>
                <c:pt idx="1301">
                  <c:v>7.5405092592592586</c:v>
                </c:pt>
                <c:pt idx="1302">
                  <c:v>7.5462905092592596</c:v>
                </c:pt>
                <c:pt idx="1303">
                  <c:v>7.5520775462962959</c:v>
                </c:pt>
                <c:pt idx="1304">
                  <c:v>7.557864583333334</c:v>
                </c:pt>
                <c:pt idx="1305">
                  <c:v>7.5636516203703703</c:v>
                </c:pt>
                <c:pt idx="1306">
                  <c:v>7.5694386574074066</c:v>
                </c:pt>
                <c:pt idx="1307">
                  <c:v>7.5752256944444438</c:v>
                </c:pt>
                <c:pt idx="1308">
                  <c:v>7.581012731481481</c:v>
                </c:pt>
                <c:pt idx="1309">
                  <c:v>7.5867997685185191</c:v>
                </c:pt>
                <c:pt idx="1310">
                  <c:v>7.5925810185185183</c:v>
                </c:pt>
                <c:pt idx="1311">
                  <c:v>7.5983738425925926</c:v>
                </c:pt>
                <c:pt idx="1312">
                  <c:v>7.6041608796296298</c:v>
                </c:pt>
                <c:pt idx="1313">
                  <c:v>7.609947916666667</c:v>
                </c:pt>
                <c:pt idx="1314">
                  <c:v>7.6157349537037033</c:v>
                </c:pt>
                <c:pt idx="1315">
                  <c:v>7.6215219907407405</c:v>
                </c:pt>
                <c:pt idx="1316">
                  <c:v>7.6273090277777778</c:v>
                </c:pt>
                <c:pt idx="1317">
                  <c:v>7.633096064814815</c:v>
                </c:pt>
                <c:pt idx="1318">
                  <c:v>7.6388831018518513</c:v>
                </c:pt>
                <c:pt idx="1319">
                  <c:v>7.6446701388888894</c:v>
                </c:pt>
                <c:pt idx="1320">
                  <c:v>7.6504571759259257</c:v>
                </c:pt>
                <c:pt idx="1321">
                  <c:v>7.6562442129629629</c:v>
                </c:pt>
                <c:pt idx="1322">
                  <c:v>7.6620312499999992</c:v>
                </c:pt>
                <c:pt idx="1323">
                  <c:v>7.6678182870370373</c:v>
                </c:pt>
                <c:pt idx="1324">
                  <c:v>7.6736053240740745</c:v>
                </c:pt>
                <c:pt idx="1325">
                  <c:v>7.6793923611111108</c:v>
                </c:pt>
                <c:pt idx="1326">
                  <c:v>7.6851851851851842</c:v>
                </c:pt>
                <c:pt idx="1327">
                  <c:v>7.6909664351851861</c:v>
                </c:pt>
                <c:pt idx="1328">
                  <c:v>7.6967476851851853</c:v>
                </c:pt>
                <c:pt idx="1329">
                  <c:v>7.7025405092592596</c:v>
                </c:pt>
                <c:pt idx="1330">
                  <c:v>7.7083275462962959</c:v>
                </c:pt>
                <c:pt idx="1331">
                  <c:v>7.714114583333334</c:v>
                </c:pt>
                <c:pt idx="1332">
                  <c:v>7.7199016203703703</c:v>
                </c:pt>
                <c:pt idx="1333">
                  <c:v>7.7256944444444446</c:v>
                </c:pt>
                <c:pt idx="1334">
                  <c:v>7.7314756944444447</c:v>
                </c:pt>
                <c:pt idx="1335">
                  <c:v>7.737262731481481</c:v>
                </c:pt>
                <c:pt idx="1336">
                  <c:v>7.7430497685185182</c:v>
                </c:pt>
                <c:pt idx="1337">
                  <c:v>7.7488368055555545</c:v>
                </c:pt>
                <c:pt idx="1338">
                  <c:v>7.7546238425925926</c:v>
                </c:pt>
                <c:pt idx="1339">
                  <c:v>7.7604050925925918</c:v>
                </c:pt>
                <c:pt idx="1340">
                  <c:v>7.7661979166666661</c:v>
                </c:pt>
                <c:pt idx="1341">
                  <c:v>7.7719849537037033</c:v>
                </c:pt>
                <c:pt idx="1342">
                  <c:v>7.7777777777777777</c:v>
                </c:pt>
                <c:pt idx="1343">
                  <c:v>7.7835590277777778</c:v>
                </c:pt>
                <c:pt idx="1344">
                  <c:v>7.789346064814815</c:v>
                </c:pt>
                <c:pt idx="1345">
                  <c:v>7.7951331018518513</c:v>
                </c:pt>
                <c:pt idx="1346">
                  <c:v>7.8009201388888894</c:v>
                </c:pt>
                <c:pt idx="1347">
                  <c:v>7.8067071759259257</c:v>
                </c:pt>
                <c:pt idx="1348">
                  <c:v>7.8124942129629629</c:v>
                </c:pt>
                <c:pt idx="1349">
                  <c:v>7.8182812500000001</c:v>
                </c:pt>
                <c:pt idx="1350">
                  <c:v>7.8240682870370373</c:v>
                </c:pt>
                <c:pt idx="1351">
                  <c:v>7.8298553240740736</c:v>
                </c:pt>
                <c:pt idx="1352">
                  <c:v>7.8356423611111108</c:v>
                </c:pt>
                <c:pt idx="1353">
                  <c:v>7.841429398148148</c:v>
                </c:pt>
                <c:pt idx="1354">
                  <c:v>7.8472164351851861</c:v>
                </c:pt>
                <c:pt idx="1355">
                  <c:v>7.8530034722222215</c:v>
                </c:pt>
                <c:pt idx="1356">
                  <c:v>7.8587905092592596</c:v>
                </c:pt>
                <c:pt idx="1357">
                  <c:v>7.8645775462962968</c:v>
                </c:pt>
                <c:pt idx="1358">
                  <c:v>7.8703703703703711</c:v>
                </c:pt>
                <c:pt idx="1359">
                  <c:v>7.8761516203703703</c:v>
                </c:pt>
                <c:pt idx="1360">
                  <c:v>7.8819328703703704</c:v>
                </c:pt>
                <c:pt idx="1361">
                  <c:v>7.8877256944444447</c:v>
                </c:pt>
                <c:pt idx="1362">
                  <c:v>7.893512731481481</c:v>
                </c:pt>
                <c:pt idx="1363">
                  <c:v>7.8992997685185182</c:v>
                </c:pt>
                <c:pt idx="1364">
                  <c:v>7.9050868055555554</c:v>
                </c:pt>
                <c:pt idx="1365">
                  <c:v>7.9108738425925926</c:v>
                </c:pt>
                <c:pt idx="1366">
                  <c:v>7.9166608796296289</c:v>
                </c:pt>
                <c:pt idx="1367">
                  <c:v>7.9224479166666661</c:v>
                </c:pt>
                <c:pt idx="1368">
                  <c:v>7.9282349537037033</c:v>
                </c:pt>
                <c:pt idx="1369">
                  <c:v>7.9340219907407414</c:v>
                </c:pt>
                <c:pt idx="1370">
                  <c:v>7.9398090277777769</c:v>
                </c:pt>
                <c:pt idx="1371">
                  <c:v>7.945596064814815</c:v>
                </c:pt>
                <c:pt idx="1372">
                  <c:v>7.9513831018518522</c:v>
                </c:pt>
                <c:pt idx="1373">
                  <c:v>7.9571701388888894</c:v>
                </c:pt>
                <c:pt idx="1374">
                  <c:v>7.9629629629629628</c:v>
                </c:pt>
                <c:pt idx="1375">
                  <c:v>7.9687442129629629</c:v>
                </c:pt>
                <c:pt idx="1376">
                  <c:v>7.9745312500000001</c:v>
                </c:pt>
                <c:pt idx="1377">
                  <c:v>7.9803182870370373</c:v>
                </c:pt>
                <c:pt idx="1378">
                  <c:v>7.9861053240740736</c:v>
                </c:pt>
                <c:pt idx="1379">
                  <c:v>7.9918923611111117</c:v>
                </c:pt>
                <c:pt idx="1380">
                  <c:v>7.997679398148148</c:v>
                </c:pt>
                <c:pt idx="1381">
                  <c:v>8.0034664351851852</c:v>
                </c:pt>
                <c:pt idx="1382">
                  <c:v>8.0092534722222215</c:v>
                </c:pt>
                <c:pt idx="1383">
                  <c:v>8.0150405092592596</c:v>
                </c:pt>
                <c:pt idx="1384">
                  <c:v>8.0208275462962977</c:v>
                </c:pt>
                <c:pt idx="1385">
                  <c:v>8.0266145833333322</c:v>
                </c:pt>
                <c:pt idx="1386">
                  <c:v>8.0324016203703703</c:v>
                </c:pt>
                <c:pt idx="1387">
                  <c:v>8.0381886574074084</c:v>
                </c:pt>
                <c:pt idx="1388">
                  <c:v>8.0439756944444447</c:v>
                </c:pt>
                <c:pt idx="1389">
                  <c:v>8.049762731481481</c:v>
                </c:pt>
                <c:pt idx="1390">
                  <c:v>8.0555555555555554</c:v>
                </c:pt>
                <c:pt idx="1391">
                  <c:v>8.0613368055555554</c:v>
                </c:pt>
                <c:pt idx="1392">
                  <c:v>8.0671238425925917</c:v>
                </c:pt>
                <c:pt idx="1393">
                  <c:v>8.0729050925925936</c:v>
                </c:pt>
                <c:pt idx="1394">
                  <c:v>8.0786979166666661</c:v>
                </c:pt>
                <c:pt idx="1395">
                  <c:v>8.0844849537037042</c:v>
                </c:pt>
                <c:pt idx="1396">
                  <c:v>8.0902719907407405</c:v>
                </c:pt>
                <c:pt idx="1397">
                  <c:v>8.0960590277777769</c:v>
                </c:pt>
                <c:pt idx="1398">
                  <c:v>8.101846064814815</c:v>
                </c:pt>
                <c:pt idx="1399">
                  <c:v>8.107633101851853</c:v>
                </c:pt>
                <c:pt idx="1400">
                  <c:v>8.1134201388888876</c:v>
                </c:pt>
                <c:pt idx="1401">
                  <c:v>8.1192071759259257</c:v>
                </c:pt>
                <c:pt idx="1402">
                  <c:v>8.1249942129629638</c:v>
                </c:pt>
                <c:pt idx="1403">
                  <c:v>8.1307812500000001</c:v>
                </c:pt>
                <c:pt idx="1404">
                  <c:v>8.1365625000000001</c:v>
                </c:pt>
                <c:pt idx="1405">
                  <c:v>8.1423553240740745</c:v>
                </c:pt>
                <c:pt idx="1406">
                  <c:v>8.148148148148147</c:v>
                </c:pt>
                <c:pt idx="1407">
                  <c:v>8.1539293981481489</c:v>
                </c:pt>
                <c:pt idx="1408">
                  <c:v>8.1597164351851852</c:v>
                </c:pt>
                <c:pt idx="1409">
                  <c:v>8.1655034722222233</c:v>
                </c:pt>
                <c:pt idx="1410">
                  <c:v>8.1712905092592596</c:v>
                </c:pt>
                <c:pt idx="1411">
                  <c:v>8.1770833333333339</c:v>
                </c:pt>
                <c:pt idx="1412">
                  <c:v>8.1828645833333322</c:v>
                </c:pt>
                <c:pt idx="1413">
                  <c:v>8.1886516203703703</c:v>
                </c:pt>
                <c:pt idx="1414">
                  <c:v>8.1944386574074084</c:v>
                </c:pt>
                <c:pt idx="1415">
                  <c:v>8.2002256944444429</c:v>
                </c:pt>
                <c:pt idx="1416">
                  <c:v>8.206012731481481</c:v>
                </c:pt>
                <c:pt idx="1417">
                  <c:v>8.2117939814814811</c:v>
                </c:pt>
                <c:pt idx="1418">
                  <c:v>8.2175868055555554</c:v>
                </c:pt>
                <c:pt idx="1419">
                  <c:v>8.2233738425925917</c:v>
                </c:pt>
                <c:pt idx="1420">
                  <c:v>8.2291608796296298</c:v>
                </c:pt>
                <c:pt idx="1421">
                  <c:v>8.2349479166666661</c:v>
                </c:pt>
                <c:pt idx="1422">
                  <c:v>8.2407407407407405</c:v>
                </c:pt>
                <c:pt idx="1423">
                  <c:v>8.2465219907407405</c:v>
                </c:pt>
                <c:pt idx="1424">
                  <c:v>8.2523090277777786</c:v>
                </c:pt>
                <c:pt idx="1425">
                  <c:v>8.258096064814815</c:v>
                </c:pt>
                <c:pt idx="1426">
                  <c:v>8.2638831018518513</c:v>
                </c:pt>
                <c:pt idx="1427">
                  <c:v>8.2696701388888876</c:v>
                </c:pt>
                <c:pt idx="1428">
                  <c:v>8.2754571759259257</c:v>
                </c:pt>
                <c:pt idx="1429">
                  <c:v>8.2812442129629638</c:v>
                </c:pt>
                <c:pt idx="1430">
                  <c:v>8.2870312500000001</c:v>
                </c:pt>
                <c:pt idx="1431">
                  <c:v>8.2928182870370364</c:v>
                </c:pt>
                <c:pt idx="1432">
                  <c:v>8.2986053240740745</c:v>
                </c:pt>
                <c:pt idx="1433">
                  <c:v>8.3043923611111108</c:v>
                </c:pt>
                <c:pt idx="1434">
                  <c:v>8.3101793981481489</c:v>
                </c:pt>
                <c:pt idx="1435">
                  <c:v>8.3159664351851852</c:v>
                </c:pt>
                <c:pt idx="1436">
                  <c:v>8.3217534722222233</c:v>
                </c:pt>
                <c:pt idx="1437">
                  <c:v>8.3275405092592596</c:v>
                </c:pt>
                <c:pt idx="1438">
                  <c:v>8.3333333333333339</c:v>
                </c:pt>
                <c:pt idx="1439">
                  <c:v>8.339114583333334</c:v>
                </c:pt>
                <c:pt idx="1440">
                  <c:v>8.3449016203703703</c:v>
                </c:pt>
                <c:pt idx="1441">
                  <c:v>8.3506886574074066</c:v>
                </c:pt>
                <c:pt idx="1442">
                  <c:v>8.3564756944444429</c:v>
                </c:pt>
                <c:pt idx="1443">
                  <c:v>8.362262731481481</c:v>
                </c:pt>
                <c:pt idx="1444">
                  <c:v>8.3680497685185191</c:v>
                </c:pt>
                <c:pt idx="1445">
                  <c:v>8.3738368055555554</c:v>
                </c:pt>
                <c:pt idx="1446">
                  <c:v>8.3796238425925917</c:v>
                </c:pt>
                <c:pt idx="1447">
                  <c:v>8.3854108796296298</c:v>
                </c:pt>
                <c:pt idx="1448">
                  <c:v>8.3911979166666661</c:v>
                </c:pt>
                <c:pt idx="1449">
                  <c:v>8.3969849537037042</c:v>
                </c:pt>
                <c:pt idx="1450">
                  <c:v>8.4027719907407405</c:v>
                </c:pt>
                <c:pt idx="1451">
                  <c:v>8.4085590277777786</c:v>
                </c:pt>
                <c:pt idx="1452">
                  <c:v>8.414346064814815</c:v>
                </c:pt>
                <c:pt idx="1453">
                  <c:v>8.4201331018518513</c:v>
                </c:pt>
                <c:pt idx="1454">
                  <c:v>8.4259143518518513</c:v>
                </c:pt>
                <c:pt idx="1455">
                  <c:v>8.4317071759259257</c:v>
                </c:pt>
                <c:pt idx="1456">
                  <c:v>8.437494212962962</c:v>
                </c:pt>
                <c:pt idx="1457">
                  <c:v>8.4432812500000001</c:v>
                </c:pt>
                <c:pt idx="1458">
                  <c:v>8.4490682870370364</c:v>
                </c:pt>
                <c:pt idx="1459">
                  <c:v>8.4548553240740745</c:v>
                </c:pt>
                <c:pt idx="1460">
                  <c:v>8.4606423611111108</c:v>
                </c:pt>
                <c:pt idx="1461">
                  <c:v>8.4664293981481489</c:v>
                </c:pt>
                <c:pt idx="1462">
                  <c:v>8.4722164351851852</c:v>
                </c:pt>
                <c:pt idx="1463">
                  <c:v>8.4780034722222233</c:v>
                </c:pt>
                <c:pt idx="1464">
                  <c:v>8.4837905092592596</c:v>
                </c:pt>
                <c:pt idx="1465">
                  <c:v>8.4895775462962959</c:v>
                </c:pt>
                <c:pt idx="1466">
                  <c:v>8.495364583333334</c:v>
                </c:pt>
                <c:pt idx="1467">
                  <c:v>8.5011516203703703</c:v>
                </c:pt>
                <c:pt idx="1468">
                  <c:v>8.5069386574074066</c:v>
                </c:pt>
                <c:pt idx="1469">
                  <c:v>8.5127256944444447</c:v>
                </c:pt>
                <c:pt idx="1470">
                  <c:v>8.518518518518519</c:v>
                </c:pt>
                <c:pt idx="1471">
                  <c:v>8.5242997685185173</c:v>
                </c:pt>
                <c:pt idx="1472">
                  <c:v>8.5300868055555554</c:v>
                </c:pt>
                <c:pt idx="1473">
                  <c:v>8.5358738425925917</c:v>
                </c:pt>
                <c:pt idx="1474">
                  <c:v>8.5416608796296298</c:v>
                </c:pt>
                <c:pt idx="1475">
                  <c:v>8.5474479166666661</c:v>
                </c:pt>
                <c:pt idx="1476">
                  <c:v>8.5532349537037042</c:v>
                </c:pt>
                <c:pt idx="1477">
                  <c:v>8.5590219907407405</c:v>
                </c:pt>
                <c:pt idx="1478">
                  <c:v>8.5648090277777786</c:v>
                </c:pt>
                <c:pt idx="1479">
                  <c:v>8.570596064814815</c:v>
                </c:pt>
                <c:pt idx="1480">
                  <c:v>8.5763831018518513</c:v>
                </c:pt>
                <c:pt idx="1481">
                  <c:v>8.5821701388888894</c:v>
                </c:pt>
                <c:pt idx="1482">
                  <c:v>8.5879571759259257</c:v>
                </c:pt>
                <c:pt idx="1483">
                  <c:v>8.593744212962962</c:v>
                </c:pt>
                <c:pt idx="1484">
                  <c:v>8.5995312500000001</c:v>
                </c:pt>
                <c:pt idx="1485">
                  <c:v>8.6053182870370364</c:v>
                </c:pt>
                <c:pt idx="1486">
                  <c:v>8.6111111111111107</c:v>
                </c:pt>
                <c:pt idx="1487">
                  <c:v>8.6168923611111108</c:v>
                </c:pt>
                <c:pt idx="1488">
                  <c:v>8.6226793981481489</c:v>
                </c:pt>
                <c:pt idx="1489">
                  <c:v>8.6284664351851852</c:v>
                </c:pt>
                <c:pt idx="1490">
                  <c:v>8.6342534722222215</c:v>
                </c:pt>
                <c:pt idx="1491">
                  <c:v>8.6400405092592596</c:v>
                </c:pt>
                <c:pt idx="1492">
                  <c:v>8.6458275462962977</c:v>
                </c:pt>
                <c:pt idx="1493">
                  <c:v>8.651614583333334</c:v>
                </c:pt>
                <c:pt idx="1494">
                  <c:v>8.6574016203703703</c:v>
                </c:pt>
                <c:pt idx="1495">
                  <c:v>8.6631886574074066</c:v>
                </c:pt>
                <c:pt idx="1496">
                  <c:v>8.6689756944444447</c:v>
                </c:pt>
                <c:pt idx="1497">
                  <c:v>8.674762731481481</c:v>
                </c:pt>
                <c:pt idx="1498">
                  <c:v>8.6805497685185173</c:v>
                </c:pt>
                <c:pt idx="1499">
                  <c:v>8.6863310185185192</c:v>
                </c:pt>
                <c:pt idx="1500">
                  <c:v>8.6921238425925917</c:v>
                </c:pt>
                <c:pt idx="1501">
                  <c:v>8.6979108796296298</c:v>
                </c:pt>
                <c:pt idx="1502">
                  <c:v>8.7037037037037024</c:v>
                </c:pt>
                <c:pt idx="1503">
                  <c:v>8.7094849537037042</c:v>
                </c:pt>
                <c:pt idx="1504">
                  <c:v>8.7152719907407405</c:v>
                </c:pt>
                <c:pt idx="1505">
                  <c:v>8.7210648148148149</c:v>
                </c:pt>
                <c:pt idx="1506">
                  <c:v>8.726846064814815</c:v>
                </c:pt>
                <c:pt idx="1507">
                  <c:v>8.732633101851853</c:v>
                </c:pt>
                <c:pt idx="1508">
                  <c:v>8.7384201388888894</c:v>
                </c:pt>
                <c:pt idx="1509">
                  <c:v>8.7442071759259257</c:v>
                </c:pt>
                <c:pt idx="1510">
                  <c:v>8.749994212962962</c:v>
                </c:pt>
                <c:pt idx="1511">
                  <c:v>8.7557812500000001</c:v>
                </c:pt>
                <c:pt idx="1512">
                  <c:v>8.7615740740740744</c:v>
                </c:pt>
                <c:pt idx="1513">
                  <c:v>8.7673553240740745</c:v>
                </c:pt>
                <c:pt idx="1514">
                  <c:v>8.7731423611111108</c:v>
                </c:pt>
                <c:pt idx="1515">
                  <c:v>8.7789293981481489</c:v>
                </c:pt>
                <c:pt idx="1516">
                  <c:v>8.7847222222222214</c:v>
                </c:pt>
                <c:pt idx="1517">
                  <c:v>8.7905034722222215</c:v>
                </c:pt>
                <c:pt idx="1518">
                  <c:v>8.7962962962962958</c:v>
                </c:pt>
                <c:pt idx="1519">
                  <c:v>8.8020775462962977</c:v>
                </c:pt>
                <c:pt idx="1520">
                  <c:v>8.8078703703703702</c:v>
                </c:pt>
                <c:pt idx="1521">
                  <c:v>8.8136516203703703</c:v>
                </c:pt>
                <c:pt idx="1522">
                  <c:v>8.8194386574074084</c:v>
                </c:pt>
                <c:pt idx="1523">
                  <c:v>8.8252256944444447</c:v>
                </c:pt>
                <c:pt idx="1524">
                  <c:v>8.831012731481481</c:v>
                </c:pt>
                <c:pt idx="1525">
                  <c:v>8.8367997685185173</c:v>
                </c:pt>
                <c:pt idx="1526">
                  <c:v>8.8425868055555554</c:v>
                </c:pt>
                <c:pt idx="1527">
                  <c:v>8.8483738425925917</c:v>
                </c:pt>
                <c:pt idx="1528">
                  <c:v>8.8541608796296298</c:v>
                </c:pt>
                <c:pt idx="1529">
                  <c:v>8.8599479166666661</c:v>
                </c:pt>
                <c:pt idx="1530">
                  <c:v>8.8657349537037042</c:v>
                </c:pt>
                <c:pt idx="1531">
                  <c:v>8.8715219907407405</c:v>
                </c:pt>
                <c:pt idx="1532">
                  <c:v>8.8773090277777769</c:v>
                </c:pt>
                <c:pt idx="1533">
                  <c:v>8.883096064814815</c:v>
                </c:pt>
                <c:pt idx="1534">
                  <c:v>8.8888888888888893</c:v>
                </c:pt>
                <c:pt idx="1535">
                  <c:v>8.8946701388888876</c:v>
                </c:pt>
                <c:pt idx="1536">
                  <c:v>8.9004571759259257</c:v>
                </c:pt>
                <c:pt idx="1537">
                  <c:v>8.9062442129629638</c:v>
                </c:pt>
                <c:pt idx="1538">
                  <c:v>8.9120312500000001</c:v>
                </c:pt>
                <c:pt idx="1539">
                  <c:v>8.9178182870370364</c:v>
                </c:pt>
                <c:pt idx="1540">
                  <c:v>8.9236053240740727</c:v>
                </c:pt>
                <c:pt idx="1541">
                  <c:v>8.9293923611111126</c:v>
                </c:pt>
                <c:pt idx="1542">
                  <c:v>8.9351793981481489</c:v>
                </c:pt>
                <c:pt idx="1543">
                  <c:v>8.9409664351851834</c:v>
                </c:pt>
                <c:pt idx="1544">
                  <c:v>8.9467534722222233</c:v>
                </c:pt>
                <c:pt idx="1545">
                  <c:v>8.9525405092592596</c:v>
                </c:pt>
                <c:pt idx="1546">
                  <c:v>8.9583275462962977</c:v>
                </c:pt>
                <c:pt idx="1547">
                  <c:v>8.9641145833333322</c:v>
                </c:pt>
                <c:pt idx="1548">
                  <c:v>8.9699016203703703</c:v>
                </c:pt>
                <c:pt idx="1549">
                  <c:v>8.9756886574074084</c:v>
                </c:pt>
                <c:pt idx="1550">
                  <c:v>8.9814814814814827</c:v>
                </c:pt>
                <c:pt idx="1551">
                  <c:v>8.987262731481481</c:v>
                </c:pt>
                <c:pt idx="1552">
                  <c:v>8.9930497685185191</c:v>
                </c:pt>
                <c:pt idx="1553">
                  <c:v>8.9988368055555554</c:v>
                </c:pt>
                <c:pt idx="1554">
                  <c:v>9.0046238425925917</c:v>
                </c:pt>
                <c:pt idx="1555">
                  <c:v>9.0104108796296281</c:v>
                </c:pt>
                <c:pt idx="1556">
                  <c:v>9.0161979166666679</c:v>
                </c:pt>
                <c:pt idx="1557">
                  <c:v>9.0219849537037042</c:v>
                </c:pt>
                <c:pt idx="1558">
                  <c:v>9.0277662037037043</c:v>
                </c:pt>
                <c:pt idx="1559">
                  <c:v>9.0335590277777786</c:v>
                </c:pt>
                <c:pt idx="1560">
                  <c:v>9.039346064814815</c:v>
                </c:pt>
                <c:pt idx="1561">
                  <c:v>9.045133101851853</c:v>
                </c:pt>
                <c:pt idx="1562">
                  <c:v>9.0509201388888876</c:v>
                </c:pt>
                <c:pt idx="1563">
                  <c:v>9.0567071759259257</c:v>
                </c:pt>
                <c:pt idx="1564">
                  <c:v>9.0624942129629638</c:v>
                </c:pt>
                <c:pt idx="1565">
                  <c:v>9.0682812500000001</c:v>
                </c:pt>
                <c:pt idx="1566">
                  <c:v>9.0740740740740726</c:v>
                </c:pt>
                <c:pt idx="1567">
                  <c:v>9.0798553240740745</c:v>
                </c:pt>
                <c:pt idx="1568">
                  <c:v>9.0856423611111108</c:v>
                </c:pt>
                <c:pt idx="1569">
                  <c:v>9.0914293981481489</c:v>
                </c:pt>
                <c:pt idx="1570">
                  <c:v>9.0972164351851834</c:v>
                </c:pt>
                <c:pt idx="1571">
                  <c:v>9.1030092592592577</c:v>
                </c:pt>
                <c:pt idx="1572">
                  <c:v>9.1087905092592596</c:v>
                </c:pt>
                <c:pt idx="1573">
                  <c:v>9.1145833333333339</c:v>
                </c:pt>
                <c:pt idx="1574">
                  <c:v>9.120364583333334</c:v>
                </c:pt>
                <c:pt idx="1575">
                  <c:v>9.1261516203703703</c:v>
                </c:pt>
                <c:pt idx="1576">
                  <c:v>9.1319386574074084</c:v>
                </c:pt>
                <c:pt idx="1577">
                  <c:v>9.1377256944444429</c:v>
                </c:pt>
                <c:pt idx="1578">
                  <c:v>9.143512731481481</c:v>
                </c:pt>
                <c:pt idx="1579">
                  <c:v>9.1492997685185191</c:v>
                </c:pt>
                <c:pt idx="1580">
                  <c:v>9.1550868055555554</c:v>
                </c:pt>
                <c:pt idx="1581">
                  <c:v>9.1608738425925917</c:v>
                </c:pt>
                <c:pt idx="1582">
                  <c:v>9.1666666666666661</c:v>
                </c:pt>
                <c:pt idx="1583">
                  <c:v>9.1724479166666661</c:v>
                </c:pt>
                <c:pt idx="1584">
                  <c:v>9.1782349537037042</c:v>
                </c:pt>
                <c:pt idx="1585">
                  <c:v>9.1840219907407388</c:v>
                </c:pt>
                <c:pt idx="1586">
                  <c:v>9.1898090277777786</c:v>
                </c:pt>
                <c:pt idx="1587">
                  <c:v>9.195596064814815</c:v>
                </c:pt>
                <c:pt idx="1588">
                  <c:v>9.2013831018518513</c:v>
                </c:pt>
                <c:pt idx="1589">
                  <c:v>9.2071759259259238</c:v>
                </c:pt>
                <c:pt idx="1590">
                  <c:v>9.2129571759259257</c:v>
                </c:pt>
                <c:pt idx="1591">
                  <c:v>9.2187442129629638</c:v>
                </c:pt>
                <c:pt idx="1592">
                  <c:v>9.2245312500000001</c:v>
                </c:pt>
                <c:pt idx="1593">
                  <c:v>9.2303182870370364</c:v>
                </c:pt>
                <c:pt idx="1594">
                  <c:v>9.2361053240740745</c:v>
                </c:pt>
                <c:pt idx="1595">
                  <c:v>9.2418923611111108</c:v>
                </c:pt>
                <c:pt idx="1596">
                  <c:v>9.2476793981481489</c:v>
                </c:pt>
                <c:pt idx="1597">
                  <c:v>9.2534664351851852</c:v>
                </c:pt>
                <c:pt idx="1598">
                  <c:v>9.2592476851851853</c:v>
                </c:pt>
                <c:pt idx="1599">
                  <c:v>9.2650405092592596</c:v>
                </c:pt>
                <c:pt idx="1600">
                  <c:v>9.2708275462962941</c:v>
                </c:pt>
                <c:pt idx="1601">
                  <c:v>9.2766203703703685</c:v>
                </c:pt>
                <c:pt idx="1602">
                  <c:v>9.2823958333333323</c:v>
                </c:pt>
                <c:pt idx="1603">
                  <c:v>9.2881886574074066</c:v>
                </c:pt>
                <c:pt idx="1604">
                  <c:v>9.2939756944444465</c:v>
                </c:pt>
                <c:pt idx="1605">
                  <c:v>9.299762731481481</c:v>
                </c:pt>
                <c:pt idx="1606">
                  <c:v>9.3055497685185191</c:v>
                </c:pt>
                <c:pt idx="1607">
                  <c:v>9.3113368055555554</c:v>
                </c:pt>
                <c:pt idx="1608">
                  <c:v>9.317129629629628</c:v>
                </c:pt>
                <c:pt idx="1609">
                  <c:v>9.3229050925925918</c:v>
                </c:pt>
                <c:pt idx="1610">
                  <c:v>9.3286979166666661</c:v>
                </c:pt>
                <c:pt idx="1611">
                  <c:v>9.3344849537037042</c:v>
                </c:pt>
                <c:pt idx="1612">
                  <c:v>9.3402719907407405</c:v>
                </c:pt>
                <c:pt idx="1613">
                  <c:v>9.3460648148148149</c:v>
                </c:pt>
                <c:pt idx="1614">
                  <c:v>9.3518518518518512</c:v>
                </c:pt>
                <c:pt idx="1615">
                  <c:v>9.3576331018518513</c:v>
                </c:pt>
                <c:pt idx="1616">
                  <c:v>9.3634201388888894</c:v>
                </c:pt>
                <c:pt idx="1617">
                  <c:v>9.3692071759259257</c:v>
                </c:pt>
                <c:pt idx="1618">
                  <c:v>9.374994212962962</c:v>
                </c:pt>
                <c:pt idx="1619">
                  <c:v>9.3807870370370363</c:v>
                </c:pt>
                <c:pt idx="1620">
                  <c:v>9.3865682870370364</c:v>
                </c:pt>
                <c:pt idx="1621">
                  <c:v>9.3923553240740745</c:v>
                </c:pt>
                <c:pt idx="1622">
                  <c:v>9.3981423611111108</c:v>
                </c:pt>
                <c:pt idx="1623">
                  <c:v>9.4039293981481489</c:v>
                </c:pt>
                <c:pt idx="1624">
                  <c:v>9.4097164351851852</c:v>
                </c:pt>
                <c:pt idx="1625">
                  <c:v>9.4155034722222215</c:v>
                </c:pt>
                <c:pt idx="1626">
                  <c:v>9.4212905092592596</c:v>
                </c:pt>
                <c:pt idx="1627">
                  <c:v>9.4270775462962977</c:v>
                </c:pt>
                <c:pt idx="1628">
                  <c:v>9.4328645833333322</c:v>
                </c:pt>
                <c:pt idx="1629">
                  <c:v>9.4386574074074066</c:v>
                </c:pt>
                <c:pt idx="1630">
                  <c:v>9.4444444444444446</c:v>
                </c:pt>
                <c:pt idx="1631">
                  <c:v>9.4502256944444465</c:v>
                </c:pt>
                <c:pt idx="1632">
                  <c:v>9.456018518518519</c:v>
                </c:pt>
                <c:pt idx="1633">
                  <c:v>9.4617997685185173</c:v>
                </c:pt>
                <c:pt idx="1634">
                  <c:v>9.4675868055555572</c:v>
                </c:pt>
                <c:pt idx="1635">
                  <c:v>9.4733738425925917</c:v>
                </c:pt>
                <c:pt idx="1636">
                  <c:v>9.4791608796296298</c:v>
                </c:pt>
                <c:pt idx="1637">
                  <c:v>9.4849537037037042</c:v>
                </c:pt>
                <c:pt idx="1638">
                  <c:v>9.4907349537037042</c:v>
                </c:pt>
                <c:pt idx="1639">
                  <c:v>9.4965219907407405</c:v>
                </c:pt>
                <c:pt idx="1640">
                  <c:v>9.5023090277777769</c:v>
                </c:pt>
                <c:pt idx="1641">
                  <c:v>9.508096064814815</c:v>
                </c:pt>
                <c:pt idx="1642">
                  <c:v>9.513883101851853</c:v>
                </c:pt>
                <c:pt idx="1643">
                  <c:v>9.5196643518518513</c:v>
                </c:pt>
                <c:pt idx="1644">
                  <c:v>9.5254571759259257</c:v>
                </c:pt>
                <c:pt idx="1645">
                  <c:v>9.531244212962962</c:v>
                </c:pt>
                <c:pt idx="1646">
                  <c:v>9.5370370370370363</c:v>
                </c:pt>
                <c:pt idx="1647">
                  <c:v>9.5428240740740744</c:v>
                </c:pt>
                <c:pt idx="1648">
                  <c:v>9.5486053240740727</c:v>
                </c:pt>
                <c:pt idx="1649">
                  <c:v>9.5543923611111126</c:v>
                </c:pt>
                <c:pt idx="1650">
                  <c:v>9.5601793981481489</c:v>
                </c:pt>
                <c:pt idx="1651">
                  <c:v>9.5659664351851852</c:v>
                </c:pt>
                <c:pt idx="1652">
                  <c:v>9.5717534722222215</c:v>
                </c:pt>
                <c:pt idx="1653">
                  <c:v>9.5775405092592596</c:v>
                </c:pt>
                <c:pt idx="1654">
                  <c:v>9.5833275462962977</c:v>
                </c:pt>
                <c:pt idx="1655">
                  <c:v>9.5891203703703702</c:v>
                </c:pt>
                <c:pt idx="1656">
                  <c:v>9.5949016203703703</c:v>
                </c:pt>
                <c:pt idx="1657">
                  <c:v>9.6006886574074084</c:v>
                </c:pt>
                <c:pt idx="1658">
                  <c:v>9.6064756944444429</c:v>
                </c:pt>
                <c:pt idx="1659">
                  <c:v>9.612262731481481</c:v>
                </c:pt>
                <c:pt idx="1660">
                  <c:v>9.6180555555555554</c:v>
                </c:pt>
                <c:pt idx="1661">
                  <c:v>9.6238368055555572</c:v>
                </c:pt>
                <c:pt idx="1662">
                  <c:v>9.6296296296296315</c:v>
                </c:pt>
                <c:pt idx="1663">
                  <c:v>9.6354108796296281</c:v>
                </c:pt>
                <c:pt idx="1664">
                  <c:v>9.6411979166666679</c:v>
                </c:pt>
                <c:pt idx="1665">
                  <c:v>9.6469849537037042</c:v>
                </c:pt>
                <c:pt idx="1666">
                  <c:v>9.6527719907407405</c:v>
                </c:pt>
                <c:pt idx="1667">
                  <c:v>9.6585590277777769</c:v>
                </c:pt>
                <c:pt idx="1668">
                  <c:v>9.664346064814815</c:v>
                </c:pt>
                <c:pt idx="1669">
                  <c:v>9.670133101851853</c:v>
                </c:pt>
                <c:pt idx="1670">
                  <c:v>9.6759201388888876</c:v>
                </c:pt>
                <c:pt idx="1671">
                  <c:v>9.6817071759259257</c:v>
                </c:pt>
                <c:pt idx="1672">
                  <c:v>9.6874942129629638</c:v>
                </c:pt>
                <c:pt idx="1673">
                  <c:v>9.6932812500000001</c:v>
                </c:pt>
                <c:pt idx="1674">
                  <c:v>9.6990682870370364</c:v>
                </c:pt>
                <c:pt idx="1675">
                  <c:v>9.7048553240740727</c:v>
                </c:pt>
                <c:pt idx="1676">
                  <c:v>9.710648148148147</c:v>
                </c:pt>
                <c:pt idx="1677">
                  <c:v>9.7164293981481489</c:v>
                </c:pt>
                <c:pt idx="1678">
                  <c:v>9.7222222222222214</c:v>
                </c:pt>
                <c:pt idx="1679">
                  <c:v>9.7280034722222233</c:v>
                </c:pt>
                <c:pt idx="1680">
                  <c:v>9.7337905092592596</c:v>
                </c:pt>
                <c:pt idx="1681">
                  <c:v>9.7395775462962977</c:v>
                </c:pt>
                <c:pt idx="1682">
                  <c:v>9.745358796296296</c:v>
                </c:pt>
                <c:pt idx="1683">
                  <c:v>9.7511516203703703</c:v>
                </c:pt>
                <c:pt idx="1684">
                  <c:v>9.7569386574074084</c:v>
                </c:pt>
                <c:pt idx="1685">
                  <c:v>9.7627256944444429</c:v>
                </c:pt>
                <c:pt idx="1686">
                  <c:v>9.768512731481481</c:v>
                </c:pt>
                <c:pt idx="1687">
                  <c:v>9.7742997685185191</c:v>
                </c:pt>
                <c:pt idx="1688">
                  <c:v>9.7800868055555554</c:v>
                </c:pt>
                <c:pt idx="1689">
                  <c:v>9.7858738425925917</c:v>
                </c:pt>
                <c:pt idx="1690">
                  <c:v>9.7916608796296281</c:v>
                </c:pt>
                <c:pt idx="1691">
                  <c:v>9.7974479166666679</c:v>
                </c:pt>
                <c:pt idx="1692">
                  <c:v>9.8032349537037042</c:v>
                </c:pt>
                <c:pt idx="1693">
                  <c:v>9.8090219907407388</c:v>
                </c:pt>
                <c:pt idx="1694">
                  <c:v>9.8148148148148131</c:v>
                </c:pt>
                <c:pt idx="1695">
                  <c:v>9.820596064814815</c:v>
                </c:pt>
                <c:pt idx="1696">
                  <c:v>9.826383101851853</c:v>
                </c:pt>
                <c:pt idx="1697">
                  <c:v>9.8321701388888876</c:v>
                </c:pt>
                <c:pt idx="1698">
                  <c:v>9.8379571759259257</c:v>
                </c:pt>
                <c:pt idx="1699">
                  <c:v>9.8437442129629638</c:v>
                </c:pt>
                <c:pt idx="1700">
                  <c:v>9.8495312500000001</c:v>
                </c:pt>
                <c:pt idx="1701">
                  <c:v>9.8553240740740726</c:v>
                </c:pt>
                <c:pt idx="1702">
                  <c:v>9.8611053240740745</c:v>
                </c:pt>
                <c:pt idx="1703">
                  <c:v>9.8668923611111108</c:v>
                </c:pt>
                <c:pt idx="1704">
                  <c:v>9.8726793981481489</c:v>
                </c:pt>
                <c:pt idx="1705">
                  <c:v>9.8784606481481489</c:v>
                </c:pt>
                <c:pt idx="1706">
                  <c:v>9.8842534722222233</c:v>
                </c:pt>
                <c:pt idx="1707">
                  <c:v>9.8900405092592596</c:v>
                </c:pt>
                <c:pt idx="1708">
                  <c:v>9.8958275462962941</c:v>
                </c:pt>
                <c:pt idx="1709">
                  <c:v>9.901614583333334</c:v>
                </c:pt>
                <c:pt idx="1710">
                  <c:v>9.9074074074074083</c:v>
                </c:pt>
                <c:pt idx="1711">
                  <c:v>9.9131886574074084</c:v>
                </c:pt>
                <c:pt idx="1712">
                  <c:v>9.9189756944444429</c:v>
                </c:pt>
                <c:pt idx="1713">
                  <c:v>9.924762731481481</c:v>
                </c:pt>
                <c:pt idx="1714">
                  <c:v>9.9305497685185191</c:v>
                </c:pt>
                <c:pt idx="1715">
                  <c:v>9.9363368055555554</c:v>
                </c:pt>
                <c:pt idx="1716">
                  <c:v>9.9421238425925917</c:v>
                </c:pt>
                <c:pt idx="1717">
                  <c:v>9.9479108796296298</c:v>
                </c:pt>
                <c:pt idx="1718">
                  <c:v>9.9536979166666661</c:v>
                </c:pt>
                <c:pt idx="1719">
                  <c:v>9.9594849537037042</c:v>
                </c:pt>
                <c:pt idx="1720">
                  <c:v>9.9652719907407388</c:v>
                </c:pt>
                <c:pt idx="1721">
                  <c:v>9.9710590277777786</c:v>
                </c:pt>
                <c:pt idx="1722">
                  <c:v>9.976846064814815</c:v>
                </c:pt>
                <c:pt idx="1723">
                  <c:v>9.9826331018518513</c:v>
                </c:pt>
                <c:pt idx="1724">
                  <c:v>9.9884201388888894</c:v>
                </c:pt>
                <c:pt idx="1725">
                  <c:v>9.9942071759259257</c:v>
                </c:pt>
                <c:pt idx="1726">
                  <c:v>10</c:v>
                </c:pt>
                <c:pt idx="1727">
                  <c:v>10.00578125</c:v>
                </c:pt>
                <c:pt idx="1728">
                  <c:v>10.011568287037036</c:v>
                </c:pt>
                <c:pt idx="1729">
                  <c:v>10.017355324074074</c:v>
                </c:pt>
                <c:pt idx="1730">
                  <c:v>10.023142361111111</c:v>
                </c:pt>
                <c:pt idx="1731">
                  <c:v>10.028929398148149</c:v>
                </c:pt>
                <c:pt idx="1732">
                  <c:v>10.034716435185185</c:v>
                </c:pt>
                <c:pt idx="1733">
                  <c:v>10.04050925925926</c:v>
                </c:pt>
                <c:pt idx="1734">
                  <c:v>10.04629050925926</c:v>
                </c:pt>
                <c:pt idx="1735">
                  <c:v>10.052077546296294</c:v>
                </c:pt>
                <c:pt idx="1736">
                  <c:v>10.057864583333334</c:v>
                </c:pt>
                <c:pt idx="1737">
                  <c:v>10.06365162037037</c:v>
                </c:pt>
                <c:pt idx="1738">
                  <c:v>10.069438657407407</c:v>
                </c:pt>
                <c:pt idx="1739">
                  <c:v>10.075225694444446</c:v>
                </c:pt>
                <c:pt idx="1740">
                  <c:v>10.081012731481481</c:v>
                </c:pt>
                <c:pt idx="1741">
                  <c:v>10.086799768518519</c:v>
                </c:pt>
                <c:pt idx="1742">
                  <c:v>10.092581018518519</c:v>
                </c:pt>
                <c:pt idx="1743">
                  <c:v>10.098373842592592</c:v>
                </c:pt>
                <c:pt idx="1744">
                  <c:v>10.10416087962963</c:v>
                </c:pt>
                <c:pt idx="1745">
                  <c:v>10.109947916666666</c:v>
                </c:pt>
                <c:pt idx="1746">
                  <c:v>10.115734953703704</c:v>
                </c:pt>
                <c:pt idx="1747">
                  <c:v>10.121521990740741</c:v>
                </c:pt>
                <c:pt idx="1748">
                  <c:v>10.127309027777777</c:v>
                </c:pt>
                <c:pt idx="1749">
                  <c:v>10.133096064814815</c:v>
                </c:pt>
                <c:pt idx="1750">
                  <c:v>10.138883101851851</c:v>
                </c:pt>
                <c:pt idx="1751">
                  <c:v>10.144670138888889</c:v>
                </c:pt>
                <c:pt idx="1752">
                  <c:v>10.150457175925926</c:v>
                </c:pt>
                <c:pt idx="1753">
                  <c:v>10.156238425925928</c:v>
                </c:pt>
                <c:pt idx="1754">
                  <c:v>10.162031250000002</c:v>
                </c:pt>
                <c:pt idx="1755">
                  <c:v>10.167818287037036</c:v>
                </c:pt>
                <c:pt idx="1756">
                  <c:v>10.173605324074074</c:v>
                </c:pt>
                <c:pt idx="1757">
                  <c:v>10.179398148148149</c:v>
                </c:pt>
                <c:pt idx="1758">
                  <c:v>10.185185185185185</c:v>
                </c:pt>
                <c:pt idx="1759">
                  <c:v>10.190966435185185</c:v>
                </c:pt>
                <c:pt idx="1760">
                  <c:v>10.196753472222222</c:v>
                </c:pt>
                <c:pt idx="1761">
                  <c:v>10.20254050925926</c:v>
                </c:pt>
                <c:pt idx="1762">
                  <c:v>10.208327546296298</c:v>
                </c:pt>
                <c:pt idx="1763">
                  <c:v>10.21412037037037</c:v>
                </c:pt>
                <c:pt idx="1764">
                  <c:v>10.21990162037037</c:v>
                </c:pt>
                <c:pt idx="1765">
                  <c:v>10.225694444444445</c:v>
                </c:pt>
                <c:pt idx="1766">
                  <c:v>10.231475694444446</c:v>
                </c:pt>
                <c:pt idx="1767">
                  <c:v>10.237262731481481</c:v>
                </c:pt>
                <c:pt idx="1768">
                  <c:v>10.243049768518517</c:v>
                </c:pt>
                <c:pt idx="1769">
                  <c:v>10.248836805555557</c:v>
                </c:pt>
                <c:pt idx="1770">
                  <c:v>10.254623842592592</c:v>
                </c:pt>
                <c:pt idx="1771">
                  <c:v>10.26041087962963</c:v>
                </c:pt>
                <c:pt idx="1772">
                  <c:v>10.266197916666666</c:v>
                </c:pt>
                <c:pt idx="1773">
                  <c:v>10.271979166666668</c:v>
                </c:pt>
                <c:pt idx="1774">
                  <c:v>10.277777777777777</c:v>
                </c:pt>
                <c:pt idx="1775">
                  <c:v>10.283559027777777</c:v>
                </c:pt>
                <c:pt idx="1776">
                  <c:v>10.289346064814815</c:v>
                </c:pt>
                <c:pt idx="1777">
                  <c:v>10.295133101851853</c:v>
                </c:pt>
                <c:pt idx="1778">
                  <c:v>10.300920138888888</c:v>
                </c:pt>
                <c:pt idx="1779">
                  <c:v>10.306707175925926</c:v>
                </c:pt>
                <c:pt idx="1780">
                  <c:v>10.312494212962962</c:v>
                </c:pt>
                <c:pt idx="1781">
                  <c:v>10.318281250000002</c:v>
                </c:pt>
                <c:pt idx="1782">
                  <c:v>10.324068287037036</c:v>
                </c:pt>
                <c:pt idx="1783">
                  <c:v>10.329855324074073</c:v>
                </c:pt>
                <c:pt idx="1784">
                  <c:v>10.335636574074075</c:v>
                </c:pt>
                <c:pt idx="1785">
                  <c:v>10.341429398148149</c:v>
                </c:pt>
                <c:pt idx="1786">
                  <c:v>10.347216435185185</c:v>
                </c:pt>
                <c:pt idx="1787">
                  <c:v>10.353003472222222</c:v>
                </c:pt>
                <c:pt idx="1788">
                  <c:v>10.35879050925926</c:v>
                </c:pt>
                <c:pt idx="1789">
                  <c:v>10.364577546296298</c:v>
                </c:pt>
                <c:pt idx="1790">
                  <c:v>10.37037037037037</c:v>
                </c:pt>
                <c:pt idx="1791">
                  <c:v>10.37615162037037</c:v>
                </c:pt>
                <c:pt idx="1792">
                  <c:v>10.381938657407408</c:v>
                </c:pt>
                <c:pt idx="1793">
                  <c:v>10.387725694444443</c:v>
                </c:pt>
                <c:pt idx="1794">
                  <c:v>10.393512731481481</c:v>
                </c:pt>
                <c:pt idx="1795">
                  <c:v>10.399299768518517</c:v>
                </c:pt>
                <c:pt idx="1796">
                  <c:v>10.405086805555557</c:v>
                </c:pt>
                <c:pt idx="1797">
                  <c:v>10.410873842592592</c:v>
                </c:pt>
                <c:pt idx="1798">
                  <c:v>10.416660879629628</c:v>
                </c:pt>
                <c:pt idx="1799">
                  <c:v>10.422447916666668</c:v>
                </c:pt>
                <c:pt idx="1800">
                  <c:v>10.428240740740742</c:v>
                </c:pt>
                <c:pt idx="1801">
                  <c:v>10.434021990740741</c:v>
                </c:pt>
                <c:pt idx="1802">
                  <c:v>10.439809027777777</c:v>
                </c:pt>
                <c:pt idx="1803">
                  <c:v>10.445596064814815</c:v>
                </c:pt>
                <c:pt idx="1804">
                  <c:v>10.451388888888889</c:v>
                </c:pt>
                <c:pt idx="1805">
                  <c:v>10.457170138888888</c:v>
                </c:pt>
                <c:pt idx="1806">
                  <c:v>10.462962962962962</c:v>
                </c:pt>
                <c:pt idx="1807">
                  <c:v>10.468744212962964</c:v>
                </c:pt>
                <c:pt idx="1808">
                  <c:v>10.474525462962964</c:v>
                </c:pt>
                <c:pt idx="1809">
                  <c:v>10.480318287037036</c:v>
                </c:pt>
                <c:pt idx="1810">
                  <c:v>10.486105324074073</c:v>
                </c:pt>
                <c:pt idx="1811">
                  <c:v>10.491892361111113</c:v>
                </c:pt>
                <c:pt idx="1812">
                  <c:v>10.497679398148149</c:v>
                </c:pt>
                <c:pt idx="1813">
                  <c:v>10.503466435185183</c:v>
                </c:pt>
                <c:pt idx="1814">
                  <c:v>10.509253472222223</c:v>
                </c:pt>
                <c:pt idx="1815">
                  <c:v>10.51504050925926</c:v>
                </c:pt>
                <c:pt idx="1816">
                  <c:v>10.520827546296298</c:v>
                </c:pt>
                <c:pt idx="1817">
                  <c:v>10.526608796296296</c:v>
                </c:pt>
                <c:pt idx="1818">
                  <c:v>10.53240162037037</c:v>
                </c:pt>
                <c:pt idx="1819">
                  <c:v>10.538188657407408</c:v>
                </c:pt>
                <c:pt idx="1820">
                  <c:v>10.543975694444443</c:v>
                </c:pt>
                <c:pt idx="1821">
                  <c:v>10.549762731481481</c:v>
                </c:pt>
                <c:pt idx="1822">
                  <c:v>10.555555555555555</c:v>
                </c:pt>
                <c:pt idx="1823">
                  <c:v>10.561336805555555</c:v>
                </c:pt>
                <c:pt idx="1824">
                  <c:v>10.567123842592592</c:v>
                </c:pt>
                <c:pt idx="1825">
                  <c:v>10.572905092592594</c:v>
                </c:pt>
                <c:pt idx="1826">
                  <c:v>10.578697916666668</c:v>
                </c:pt>
                <c:pt idx="1827">
                  <c:v>10.584484953703704</c:v>
                </c:pt>
                <c:pt idx="1828">
                  <c:v>10.590271990740739</c:v>
                </c:pt>
                <c:pt idx="1829">
                  <c:v>10.596059027777779</c:v>
                </c:pt>
                <c:pt idx="1830">
                  <c:v>10.601846064814815</c:v>
                </c:pt>
                <c:pt idx="1831">
                  <c:v>10.607633101851853</c:v>
                </c:pt>
                <c:pt idx="1832">
                  <c:v>10.613420138888888</c:v>
                </c:pt>
                <c:pt idx="1833">
                  <c:v>10.619201388888889</c:v>
                </c:pt>
                <c:pt idx="1834">
                  <c:v>10.624994212962964</c:v>
                </c:pt>
                <c:pt idx="1835">
                  <c:v>10.63078125</c:v>
                </c:pt>
                <c:pt idx="1836">
                  <c:v>10.636568287037036</c:v>
                </c:pt>
                <c:pt idx="1837">
                  <c:v>10.642355324074074</c:v>
                </c:pt>
                <c:pt idx="1838">
                  <c:v>10.648148148148149</c:v>
                </c:pt>
                <c:pt idx="1839">
                  <c:v>10.653929398148149</c:v>
                </c:pt>
                <c:pt idx="1840">
                  <c:v>10.659716435185183</c:v>
                </c:pt>
                <c:pt idx="1841">
                  <c:v>10.665503472222223</c:v>
                </c:pt>
                <c:pt idx="1842">
                  <c:v>10.67129050925926</c:v>
                </c:pt>
                <c:pt idx="1843">
                  <c:v>10.677077546296294</c:v>
                </c:pt>
                <c:pt idx="1844">
                  <c:v>10.682864583333334</c:v>
                </c:pt>
                <c:pt idx="1845">
                  <c:v>10.68865162037037</c:v>
                </c:pt>
                <c:pt idx="1846">
                  <c:v>10.694438657407408</c:v>
                </c:pt>
                <c:pt idx="1847">
                  <c:v>10.700225694444443</c:v>
                </c:pt>
                <c:pt idx="1848">
                  <c:v>10.706012731481481</c:v>
                </c:pt>
                <c:pt idx="1849">
                  <c:v>10.711799768518519</c:v>
                </c:pt>
                <c:pt idx="1850">
                  <c:v>10.717586805555555</c:v>
                </c:pt>
                <c:pt idx="1851">
                  <c:v>10.723373842592592</c:v>
                </c:pt>
                <c:pt idx="1852">
                  <c:v>10.72916087962963</c:v>
                </c:pt>
                <c:pt idx="1853">
                  <c:v>10.734947916666666</c:v>
                </c:pt>
                <c:pt idx="1854">
                  <c:v>10.74074074074074</c:v>
                </c:pt>
                <c:pt idx="1855">
                  <c:v>10.746521990740739</c:v>
                </c:pt>
                <c:pt idx="1856">
                  <c:v>10.752309027777779</c:v>
                </c:pt>
                <c:pt idx="1857">
                  <c:v>10.758096064814815</c:v>
                </c:pt>
                <c:pt idx="1858">
                  <c:v>10.763883101851851</c:v>
                </c:pt>
                <c:pt idx="1859">
                  <c:v>10.769670138888889</c:v>
                </c:pt>
                <c:pt idx="1860">
                  <c:v>10.775457175925926</c:v>
                </c:pt>
                <c:pt idx="1861">
                  <c:v>10.781244212962964</c:v>
                </c:pt>
                <c:pt idx="1862">
                  <c:v>10.78703125</c:v>
                </c:pt>
                <c:pt idx="1863">
                  <c:v>10.792818287037036</c:v>
                </c:pt>
                <c:pt idx="1864">
                  <c:v>10.798605324074074</c:v>
                </c:pt>
                <c:pt idx="1865">
                  <c:v>10.804392361111111</c:v>
                </c:pt>
                <c:pt idx="1866">
                  <c:v>10.810179398148149</c:v>
                </c:pt>
                <c:pt idx="1867">
                  <c:v>10.815966435185185</c:v>
                </c:pt>
                <c:pt idx="1868">
                  <c:v>10.821753472222222</c:v>
                </c:pt>
                <c:pt idx="1869">
                  <c:v>10.82754050925926</c:v>
                </c:pt>
                <c:pt idx="1870">
                  <c:v>10.833333333333334</c:v>
                </c:pt>
                <c:pt idx="1871">
                  <c:v>10.839114583333334</c:v>
                </c:pt>
                <c:pt idx="1872">
                  <c:v>10.84490162037037</c:v>
                </c:pt>
                <c:pt idx="1873">
                  <c:v>10.850688657407407</c:v>
                </c:pt>
                <c:pt idx="1874">
                  <c:v>10.856475694444446</c:v>
                </c:pt>
                <c:pt idx="1875">
                  <c:v>10.862262731481481</c:v>
                </c:pt>
                <c:pt idx="1876">
                  <c:v>10.868049768518519</c:v>
                </c:pt>
                <c:pt idx="1877">
                  <c:v>10.873842592592593</c:v>
                </c:pt>
                <c:pt idx="1878">
                  <c:v>10.879623842592592</c:v>
                </c:pt>
                <c:pt idx="1879">
                  <c:v>10.88541087962963</c:v>
                </c:pt>
                <c:pt idx="1880">
                  <c:v>10.891197916666666</c:v>
                </c:pt>
                <c:pt idx="1881">
                  <c:v>10.896984953703704</c:v>
                </c:pt>
                <c:pt idx="1882">
                  <c:v>10.902771990740741</c:v>
                </c:pt>
                <c:pt idx="1883">
                  <c:v>10.908559027777777</c:v>
                </c:pt>
                <c:pt idx="1884">
                  <c:v>10.914346064814815</c:v>
                </c:pt>
                <c:pt idx="1885">
                  <c:v>10.920133101851851</c:v>
                </c:pt>
                <c:pt idx="1886">
                  <c:v>10.925925925925924</c:v>
                </c:pt>
                <c:pt idx="1887">
                  <c:v>10.931707175925926</c:v>
                </c:pt>
                <c:pt idx="1888">
                  <c:v>10.937494212962962</c:v>
                </c:pt>
                <c:pt idx="1889">
                  <c:v>10.943281250000002</c:v>
                </c:pt>
                <c:pt idx="1890">
                  <c:v>10.949068287037036</c:v>
                </c:pt>
                <c:pt idx="1891">
                  <c:v>10.954855324074074</c:v>
                </c:pt>
                <c:pt idx="1892">
                  <c:v>10.960642361111111</c:v>
                </c:pt>
                <c:pt idx="1893">
                  <c:v>10.966429398148149</c:v>
                </c:pt>
                <c:pt idx="1894">
                  <c:v>10.972216435185185</c:v>
                </c:pt>
                <c:pt idx="1895">
                  <c:v>10.978003472222222</c:v>
                </c:pt>
                <c:pt idx="1896">
                  <c:v>10.98379050925926</c:v>
                </c:pt>
                <c:pt idx="1897">
                  <c:v>10.989577546296298</c:v>
                </c:pt>
                <c:pt idx="1898">
                  <c:v>10.995364583333332</c:v>
                </c:pt>
                <c:pt idx="1899">
                  <c:v>11.00115162037037</c:v>
                </c:pt>
                <c:pt idx="1900">
                  <c:v>11.006938657407407</c:v>
                </c:pt>
                <c:pt idx="1901">
                  <c:v>11.012725694444446</c:v>
                </c:pt>
                <c:pt idx="1902">
                  <c:v>11.018518518518519</c:v>
                </c:pt>
                <c:pt idx="1903">
                  <c:v>11.024299768518517</c:v>
                </c:pt>
                <c:pt idx="1904">
                  <c:v>11.030086805555557</c:v>
                </c:pt>
                <c:pt idx="1905">
                  <c:v>11.035873842592592</c:v>
                </c:pt>
                <c:pt idx="1906">
                  <c:v>11.04166087962963</c:v>
                </c:pt>
                <c:pt idx="1907">
                  <c:v>11.047453703703704</c:v>
                </c:pt>
                <c:pt idx="1908">
                  <c:v>11.053234953703704</c:v>
                </c:pt>
                <c:pt idx="1909">
                  <c:v>11.059021990740741</c:v>
                </c:pt>
                <c:pt idx="1910">
                  <c:v>11.064809027777777</c:v>
                </c:pt>
                <c:pt idx="1911">
                  <c:v>11.070596064814815</c:v>
                </c:pt>
                <c:pt idx="1912">
                  <c:v>11.076383101851853</c:v>
                </c:pt>
                <c:pt idx="1913">
                  <c:v>11.082170138888888</c:v>
                </c:pt>
                <c:pt idx="1914">
                  <c:v>11.087957175925926</c:v>
                </c:pt>
                <c:pt idx="1915">
                  <c:v>11.093744212962962</c:v>
                </c:pt>
                <c:pt idx="1916">
                  <c:v>11.099531250000002</c:v>
                </c:pt>
                <c:pt idx="1917">
                  <c:v>11.105324074074074</c:v>
                </c:pt>
                <c:pt idx="1918">
                  <c:v>11.111099537037038</c:v>
                </c:pt>
                <c:pt idx="1919">
                  <c:v>11.116892361111111</c:v>
                </c:pt>
                <c:pt idx="1920">
                  <c:v>11.122679398148149</c:v>
                </c:pt>
                <c:pt idx="1921">
                  <c:v>11.128466435185185</c:v>
                </c:pt>
                <c:pt idx="1922">
                  <c:v>11.134253472222223</c:v>
                </c:pt>
                <c:pt idx="1923">
                  <c:v>11.14004050925926</c:v>
                </c:pt>
                <c:pt idx="1924">
                  <c:v>11.145827546296298</c:v>
                </c:pt>
                <c:pt idx="1925">
                  <c:v>11.151614583333332</c:v>
                </c:pt>
                <c:pt idx="1926">
                  <c:v>11.15740162037037</c:v>
                </c:pt>
                <c:pt idx="1927">
                  <c:v>11.163194444444445</c:v>
                </c:pt>
                <c:pt idx="1928">
                  <c:v>11.168969907407407</c:v>
                </c:pt>
                <c:pt idx="1929">
                  <c:v>11.174762731481481</c:v>
                </c:pt>
                <c:pt idx="1930">
                  <c:v>11.180549768518519</c:v>
                </c:pt>
                <c:pt idx="1931">
                  <c:v>11.186336805555557</c:v>
                </c:pt>
                <c:pt idx="1932">
                  <c:v>11.192123842592592</c:v>
                </c:pt>
                <c:pt idx="1933">
                  <c:v>11.197910879629628</c:v>
                </c:pt>
                <c:pt idx="1934">
                  <c:v>11.203703703703702</c:v>
                </c:pt>
                <c:pt idx="1935">
                  <c:v>11.209484953703704</c:v>
                </c:pt>
                <c:pt idx="1936">
                  <c:v>11.215271990740741</c:v>
                </c:pt>
                <c:pt idx="1937">
                  <c:v>11.221059027777779</c:v>
                </c:pt>
                <c:pt idx="1938">
                  <c:v>11.226846064814815</c:v>
                </c:pt>
                <c:pt idx="1939">
                  <c:v>11.232638888888889</c:v>
                </c:pt>
                <c:pt idx="1940">
                  <c:v>11.238420138888888</c:v>
                </c:pt>
                <c:pt idx="1941">
                  <c:v>11.244207175925926</c:v>
                </c:pt>
                <c:pt idx="1942">
                  <c:v>11.249994212962962</c:v>
                </c:pt>
                <c:pt idx="1943">
                  <c:v>11.25578125</c:v>
                </c:pt>
                <c:pt idx="1944">
                  <c:v>11.261568287037036</c:v>
                </c:pt>
                <c:pt idx="1945">
                  <c:v>11.267349537037038</c:v>
                </c:pt>
                <c:pt idx="1946">
                  <c:v>11.273142361111113</c:v>
                </c:pt>
                <c:pt idx="1947">
                  <c:v>11.278929398148149</c:v>
                </c:pt>
                <c:pt idx="1948">
                  <c:v>11.284716435185183</c:v>
                </c:pt>
                <c:pt idx="1949">
                  <c:v>11.290503472222222</c:v>
                </c:pt>
                <c:pt idx="1950">
                  <c:v>11.296296296296296</c:v>
                </c:pt>
                <c:pt idx="1951">
                  <c:v>11.302077546296298</c:v>
                </c:pt>
                <c:pt idx="1952">
                  <c:v>11.307864583333334</c:v>
                </c:pt>
                <c:pt idx="1953">
                  <c:v>11.31365162037037</c:v>
                </c:pt>
                <c:pt idx="1954">
                  <c:v>11.319438657407408</c:v>
                </c:pt>
                <c:pt idx="1955">
                  <c:v>11.325225694444443</c:v>
                </c:pt>
                <c:pt idx="1956">
                  <c:v>11.331012731481481</c:v>
                </c:pt>
                <c:pt idx="1957">
                  <c:v>11.336799768518517</c:v>
                </c:pt>
                <c:pt idx="1958">
                  <c:v>11.342586805555555</c:v>
                </c:pt>
                <c:pt idx="1959">
                  <c:v>11.348373842592592</c:v>
                </c:pt>
                <c:pt idx="1960">
                  <c:v>11.35416087962963</c:v>
                </c:pt>
                <c:pt idx="1961">
                  <c:v>11.359947916666668</c:v>
                </c:pt>
                <c:pt idx="1962">
                  <c:v>11.365734953703704</c:v>
                </c:pt>
                <c:pt idx="1963">
                  <c:v>11.371521990740739</c:v>
                </c:pt>
                <c:pt idx="1964">
                  <c:v>11.377309027777777</c:v>
                </c:pt>
                <c:pt idx="1965">
                  <c:v>11.383096064814815</c:v>
                </c:pt>
                <c:pt idx="1966">
                  <c:v>11.388888888888889</c:v>
                </c:pt>
                <c:pt idx="1967">
                  <c:v>11.394670138888889</c:v>
                </c:pt>
                <c:pt idx="1968">
                  <c:v>11.400457175925926</c:v>
                </c:pt>
                <c:pt idx="1969">
                  <c:v>11.406244212962964</c:v>
                </c:pt>
                <c:pt idx="1970">
                  <c:v>11.41203125</c:v>
                </c:pt>
                <c:pt idx="1971">
                  <c:v>11.417818287037036</c:v>
                </c:pt>
                <c:pt idx="1972">
                  <c:v>11.423605324074073</c:v>
                </c:pt>
                <c:pt idx="1973">
                  <c:v>11.429392361111111</c:v>
                </c:pt>
                <c:pt idx="1974">
                  <c:v>11.435179398148149</c:v>
                </c:pt>
                <c:pt idx="1975">
                  <c:v>11.440966435185185</c:v>
                </c:pt>
                <c:pt idx="1976">
                  <c:v>11.446753472222223</c:v>
                </c:pt>
                <c:pt idx="1977">
                  <c:v>11.452534722222222</c:v>
                </c:pt>
                <c:pt idx="1978">
                  <c:v>11.458327546296294</c:v>
                </c:pt>
                <c:pt idx="1979">
                  <c:v>11.464114583333332</c:v>
                </c:pt>
                <c:pt idx="1980">
                  <c:v>11.46990162037037</c:v>
                </c:pt>
                <c:pt idx="1981">
                  <c:v>11.475688657407408</c:v>
                </c:pt>
                <c:pt idx="1982">
                  <c:v>11.481481481481483</c:v>
                </c:pt>
                <c:pt idx="1983">
                  <c:v>11.487262731481481</c:v>
                </c:pt>
                <c:pt idx="1984">
                  <c:v>11.493049768518519</c:v>
                </c:pt>
                <c:pt idx="1985">
                  <c:v>11.498836805555555</c:v>
                </c:pt>
                <c:pt idx="1986">
                  <c:v>11.504623842592592</c:v>
                </c:pt>
                <c:pt idx="1987">
                  <c:v>11.510410879629628</c:v>
                </c:pt>
                <c:pt idx="1988">
                  <c:v>11.516197916666666</c:v>
                </c:pt>
                <c:pt idx="1989">
                  <c:v>11.521984953703704</c:v>
                </c:pt>
                <c:pt idx="1990">
                  <c:v>11.527771990740741</c:v>
                </c:pt>
                <c:pt idx="1991">
                  <c:v>11.533559027777779</c:v>
                </c:pt>
                <c:pt idx="1992">
                  <c:v>11.539346064814815</c:v>
                </c:pt>
                <c:pt idx="1993">
                  <c:v>11.545133101851851</c:v>
                </c:pt>
                <c:pt idx="1994">
                  <c:v>11.550920138888888</c:v>
                </c:pt>
                <c:pt idx="1995">
                  <c:v>11.556707175925926</c:v>
                </c:pt>
                <c:pt idx="1996">
                  <c:v>11.562494212962964</c:v>
                </c:pt>
                <c:pt idx="1997">
                  <c:v>11.568281250000002</c:v>
                </c:pt>
                <c:pt idx="1998">
                  <c:v>11.574074074074074</c:v>
                </c:pt>
                <c:pt idx="1999">
                  <c:v>11.579855324074074</c:v>
                </c:pt>
                <c:pt idx="2000">
                  <c:v>11.585642361111111</c:v>
                </c:pt>
                <c:pt idx="2001">
                  <c:v>11.591423611111109</c:v>
                </c:pt>
                <c:pt idx="2002">
                  <c:v>11.597216435185183</c:v>
                </c:pt>
                <c:pt idx="2003">
                  <c:v>11.603003472222222</c:v>
                </c:pt>
                <c:pt idx="2004">
                  <c:v>11.60879050925926</c:v>
                </c:pt>
                <c:pt idx="2005">
                  <c:v>11.614577546296298</c:v>
                </c:pt>
                <c:pt idx="2006">
                  <c:v>11.620364583333334</c:v>
                </c:pt>
                <c:pt idx="2007">
                  <c:v>11.62615162037037</c:v>
                </c:pt>
                <c:pt idx="2008">
                  <c:v>11.631938657407407</c:v>
                </c:pt>
                <c:pt idx="2009">
                  <c:v>11.637719907407407</c:v>
                </c:pt>
                <c:pt idx="2010">
                  <c:v>11.643512731481481</c:v>
                </c:pt>
                <c:pt idx="2011">
                  <c:v>11.649299768518519</c:v>
                </c:pt>
                <c:pt idx="2012">
                  <c:v>11.655092592592593</c:v>
                </c:pt>
                <c:pt idx="2013">
                  <c:v>11.660873842592592</c:v>
                </c:pt>
                <c:pt idx="2014">
                  <c:v>11.666666666666666</c:v>
                </c:pt>
                <c:pt idx="2015">
                  <c:v>11.672447916666666</c:v>
                </c:pt>
                <c:pt idx="2016">
                  <c:v>11.678234953703704</c:v>
                </c:pt>
                <c:pt idx="2017">
                  <c:v>11.684021990740739</c:v>
                </c:pt>
                <c:pt idx="2018">
                  <c:v>11.689809027777777</c:v>
                </c:pt>
                <c:pt idx="2019">
                  <c:v>11.695596064814815</c:v>
                </c:pt>
                <c:pt idx="2020">
                  <c:v>11.701383101851853</c:v>
                </c:pt>
                <c:pt idx="2021">
                  <c:v>11.707170138888889</c:v>
                </c:pt>
                <c:pt idx="2022">
                  <c:v>11.712957175925926</c:v>
                </c:pt>
                <c:pt idx="2023">
                  <c:v>11.718744212962962</c:v>
                </c:pt>
                <c:pt idx="2024">
                  <c:v>11.72453125</c:v>
                </c:pt>
                <c:pt idx="2025">
                  <c:v>11.730318287037036</c:v>
                </c:pt>
                <c:pt idx="2026">
                  <c:v>11.736105324074074</c:v>
                </c:pt>
                <c:pt idx="2027">
                  <c:v>11.741892361111113</c:v>
                </c:pt>
                <c:pt idx="2028">
                  <c:v>11.747679398148149</c:v>
                </c:pt>
                <c:pt idx="2029">
                  <c:v>11.753466435185185</c:v>
                </c:pt>
                <c:pt idx="2030">
                  <c:v>11.75925925925926</c:v>
                </c:pt>
                <c:pt idx="2031">
                  <c:v>11.76504050925926</c:v>
                </c:pt>
                <c:pt idx="2032">
                  <c:v>11.770827546296294</c:v>
                </c:pt>
                <c:pt idx="2033">
                  <c:v>11.776614583333332</c:v>
                </c:pt>
                <c:pt idx="2034">
                  <c:v>11.78240162037037</c:v>
                </c:pt>
                <c:pt idx="2035">
                  <c:v>11.788188657407408</c:v>
                </c:pt>
                <c:pt idx="2036">
                  <c:v>11.793975694444446</c:v>
                </c:pt>
                <c:pt idx="2037">
                  <c:v>11.799762731481481</c:v>
                </c:pt>
                <c:pt idx="2038">
                  <c:v>11.805549768518517</c:v>
                </c:pt>
                <c:pt idx="2039">
                  <c:v>11.811336805555555</c:v>
                </c:pt>
                <c:pt idx="2040">
                  <c:v>11.817123842592592</c:v>
                </c:pt>
                <c:pt idx="2041">
                  <c:v>11.82291087962963</c:v>
                </c:pt>
                <c:pt idx="2042">
                  <c:v>11.828697916666668</c:v>
                </c:pt>
                <c:pt idx="2043">
                  <c:v>11.834484953703704</c:v>
                </c:pt>
                <c:pt idx="2044">
                  <c:v>11.840271990740741</c:v>
                </c:pt>
                <c:pt idx="2045">
                  <c:v>11.846059027777777</c:v>
                </c:pt>
                <c:pt idx="2046">
                  <c:v>11.851851851851851</c:v>
                </c:pt>
                <c:pt idx="2047">
                  <c:v>11.857633101851851</c:v>
                </c:pt>
                <c:pt idx="2048">
                  <c:v>11.863414351851851</c:v>
                </c:pt>
                <c:pt idx="2049">
                  <c:v>11.869207175925924</c:v>
                </c:pt>
                <c:pt idx="2050">
                  <c:v>11.874994212962962</c:v>
                </c:pt>
                <c:pt idx="2051">
                  <c:v>11.880781249999997</c:v>
                </c:pt>
                <c:pt idx="2052">
                  <c:v>11.886568287037035</c:v>
                </c:pt>
                <c:pt idx="2053">
                  <c:v>11.892355324074073</c:v>
                </c:pt>
                <c:pt idx="2054">
                  <c:v>11.898142361111111</c:v>
                </c:pt>
                <c:pt idx="2055">
                  <c:v>11.903929398148149</c:v>
                </c:pt>
                <c:pt idx="2056">
                  <c:v>11.909716435185183</c:v>
                </c:pt>
                <c:pt idx="2057">
                  <c:v>11.91550347222222</c:v>
                </c:pt>
                <c:pt idx="2058">
                  <c:v>11.921290509259258</c:v>
                </c:pt>
                <c:pt idx="2059">
                  <c:v>11.927077546296294</c:v>
                </c:pt>
                <c:pt idx="2060">
                  <c:v>11.932864583333332</c:v>
                </c:pt>
                <c:pt idx="2061">
                  <c:v>11.93865162037037</c:v>
                </c:pt>
                <c:pt idx="2062">
                  <c:v>11.944444444444445</c:v>
                </c:pt>
                <c:pt idx="2063">
                  <c:v>11.950225694444443</c:v>
                </c:pt>
                <c:pt idx="2064">
                  <c:v>11.956012731481479</c:v>
                </c:pt>
                <c:pt idx="2065">
                  <c:v>11.961799768518517</c:v>
                </c:pt>
                <c:pt idx="2066">
                  <c:v>11.967586805555554</c:v>
                </c:pt>
                <c:pt idx="2067">
                  <c:v>11.97337384259259</c:v>
                </c:pt>
                <c:pt idx="2068">
                  <c:v>11.979160879629628</c:v>
                </c:pt>
                <c:pt idx="2069">
                  <c:v>11.984947916666666</c:v>
                </c:pt>
                <c:pt idx="2070">
                  <c:v>11.990734953703704</c:v>
                </c:pt>
                <c:pt idx="2071">
                  <c:v>11.996521990740739</c:v>
                </c:pt>
                <c:pt idx="2072">
                  <c:v>12.002309027777775</c:v>
                </c:pt>
                <c:pt idx="2073">
                  <c:v>12.008096064814813</c:v>
                </c:pt>
                <c:pt idx="2074">
                  <c:v>12.013883101851849</c:v>
                </c:pt>
                <c:pt idx="2075">
                  <c:v>12.019664351851851</c:v>
                </c:pt>
                <c:pt idx="2076">
                  <c:v>12.025457175925926</c:v>
                </c:pt>
                <c:pt idx="2077">
                  <c:v>12.031244212962962</c:v>
                </c:pt>
                <c:pt idx="2078">
                  <c:v>12.037037037037035</c:v>
                </c:pt>
                <c:pt idx="2079">
                  <c:v>12.042818287037035</c:v>
                </c:pt>
                <c:pt idx="2080">
                  <c:v>12.048605324074073</c:v>
                </c:pt>
                <c:pt idx="2081">
                  <c:v>12.054392361111109</c:v>
                </c:pt>
                <c:pt idx="2082">
                  <c:v>12.060179398148145</c:v>
                </c:pt>
                <c:pt idx="2083">
                  <c:v>12.065966435185183</c:v>
                </c:pt>
                <c:pt idx="2084">
                  <c:v>12.071759259259258</c:v>
                </c:pt>
                <c:pt idx="2085">
                  <c:v>12.077546296296296</c:v>
                </c:pt>
                <c:pt idx="2086">
                  <c:v>12.083327546296294</c:v>
                </c:pt>
                <c:pt idx="2087">
                  <c:v>12.08911458333333</c:v>
                </c:pt>
                <c:pt idx="2088">
                  <c:v>12.094901620370369</c:v>
                </c:pt>
                <c:pt idx="2089">
                  <c:v>12.100688657407407</c:v>
                </c:pt>
                <c:pt idx="2090">
                  <c:v>12.106475694444443</c:v>
                </c:pt>
                <c:pt idx="2091">
                  <c:v>12.112262731481481</c:v>
                </c:pt>
                <c:pt idx="2092">
                  <c:v>12.118049768518517</c:v>
                </c:pt>
                <c:pt idx="2093">
                  <c:v>12.123836805555555</c:v>
                </c:pt>
                <c:pt idx="2094">
                  <c:v>12.129629629629628</c:v>
                </c:pt>
                <c:pt idx="2095">
                  <c:v>12.135416666666666</c:v>
                </c:pt>
                <c:pt idx="2096">
                  <c:v>12.141197916666664</c:v>
                </c:pt>
                <c:pt idx="2097">
                  <c:v>12.146984953703701</c:v>
                </c:pt>
                <c:pt idx="2098">
                  <c:v>12.152771990740739</c:v>
                </c:pt>
                <c:pt idx="2099">
                  <c:v>12.158559027777777</c:v>
                </c:pt>
                <c:pt idx="2100">
                  <c:v>12.164346064814815</c:v>
                </c:pt>
                <c:pt idx="2101">
                  <c:v>12.170133101851849</c:v>
                </c:pt>
                <c:pt idx="2102">
                  <c:v>12.175914351851851</c:v>
                </c:pt>
                <c:pt idx="2103">
                  <c:v>12.181707175925924</c:v>
                </c:pt>
                <c:pt idx="2104">
                  <c:v>12.187494212962962</c:v>
                </c:pt>
                <c:pt idx="2105">
                  <c:v>12.193281249999998</c:v>
                </c:pt>
                <c:pt idx="2106">
                  <c:v>12.199068287037036</c:v>
                </c:pt>
                <c:pt idx="2107">
                  <c:v>12.204855324074073</c:v>
                </c:pt>
                <c:pt idx="2108">
                  <c:v>12.210642361111111</c:v>
                </c:pt>
                <c:pt idx="2109">
                  <c:v>12.216429398148145</c:v>
                </c:pt>
                <c:pt idx="2110">
                  <c:v>12.222222222222221</c:v>
                </c:pt>
                <c:pt idx="2111">
                  <c:v>12.22800347222222</c:v>
                </c:pt>
                <c:pt idx="2112">
                  <c:v>12.233790509259258</c:v>
                </c:pt>
                <c:pt idx="2113">
                  <c:v>12.239577546296294</c:v>
                </c:pt>
                <c:pt idx="2114">
                  <c:v>12.245364583333332</c:v>
                </c:pt>
                <c:pt idx="2115">
                  <c:v>12.251157407407407</c:v>
                </c:pt>
                <c:pt idx="2116">
                  <c:v>12.256938657407407</c:v>
                </c:pt>
                <c:pt idx="2117">
                  <c:v>12.262731481481481</c:v>
                </c:pt>
                <c:pt idx="2118">
                  <c:v>12.268512731481479</c:v>
                </c:pt>
                <c:pt idx="2119">
                  <c:v>12.274299768518517</c:v>
                </c:pt>
                <c:pt idx="2120">
                  <c:v>12.280086805555555</c:v>
                </c:pt>
                <c:pt idx="2121">
                  <c:v>12.285873842592592</c:v>
                </c:pt>
                <c:pt idx="2122">
                  <c:v>12.291660879629628</c:v>
                </c:pt>
                <c:pt idx="2123">
                  <c:v>12.297447916666666</c:v>
                </c:pt>
                <c:pt idx="2124">
                  <c:v>12.303234953703701</c:v>
                </c:pt>
                <c:pt idx="2125">
                  <c:v>12.309021990740739</c:v>
                </c:pt>
                <c:pt idx="2126">
                  <c:v>12.314803240740741</c:v>
                </c:pt>
                <c:pt idx="2127">
                  <c:v>12.320596064814813</c:v>
                </c:pt>
                <c:pt idx="2128">
                  <c:v>12.326383101851849</c:v>
                </c:pt>
                <c:pt idx="2129">
                  <c:v>12.332170138888888</c:v>
                </c:pt>
                <c:pt idx="2130">
                  <c:v>12.337957175925926</c:v>
                </c:pt>
                <c:pt idx="2131">
                  <c:v>12.343744212962962</c:v>
                </c:pt>
                <c:pt idx="2132">
                  <c:v>12.349531249999997</c:v>
                </c:pt>
                <c:pt idx="2133">
                  <c:v>12.355318287037035</c:v>
                </c:pt>
                <c:pt idx="2134">
                  <c:v>12.361105324074073</c:v>
                </c:pt>
                <c:pt idx="2135">
                  <c:v>12.366892361111111</c:v>
                </c:pt>
                <c:pt idx="2136">
                  <c:v>12.372679398148147</c:v>
                </c:pt>
                <c:pt idx="2137">
                  <c:v>12.378466435185183</c:v>
                </c:pt>
                <c:pt idx="2138">
                  <c:v>12.384253472222222</c:v>
                </c:pt>
                <c:pt idx="2139">
                  <c:v>12.390040509259258</c:v>
                </c:pt>
                <c:pt idx="2140">
                  <c:v>12.395827546296294</c:v>
                </c:pt>
                <c:pt idx="2141">
                  <c:v>12.40161458333333</c:v>
                </c:pt>
                <c:pt idx="2142">
                  <c:v>12.407407407407408</c:v>
                </c:pt>
                <c:pt idx="2143">
                  <c:v>12.413188657407407</c:v>
                </c:pt>
                <c:pt idx="2144">
                  <c:v>12.418975694444443</c:v>
                </c:pt>
                <c:pt idx="2145">
                  <c:v>12.424762731481481</c:v>
                </c:pt>
                <c:pt idx="2146">
                  <c:v>12.430549768518517</c:v>
                </c:pt>
                <c:pt idx="2147">
                  <c:v>12.436336805555552</c:v>
                </c:pt>
                <c:pt idx="2148">
                  <c:v>12.44212384259259</c:v>
                </c:pt>
                <c:pt idx="2149">
                  <c:v>12.447916666666666</c:v>
                </c:pt>
                <c:pt idx="2150">
                  <c:v>12.453697916666666</c:v>
                </c:pt>
                <c:pt idx="2151">
                  <c:v>12.459479166666664</c:v>
                </c:pt>
                <c:pt idx="2152">
                  <c:v>12.465271990740739</c:v>
                </c:pt>
                <c:pt idx="2153">
                  <c:v>12.471059027777777</c:v>
                </c:pt>
                <c:pt idx="2154">
                  <c:v>12.476846064814813</c:v>
                </c:pt>
                <c:pt idx="2155">
                  <c:v>12.482633101851849</c:v>
                </c:pt>
                <c:pt idx="2156">
                  <c:v>12.488420138888886</c:v>
                </c:pt>
                <c:pt idx="2157">
                  <c:v>12.494207175925924</c:v>
                </c:pt>
                <c:pt idx="2158">
                  <c:v>12.499988425925926</c:v>
                </c:pt>
                <c:pt idx="2159">
                  <c:v>12.505781249999998</c:v>
                </c:pt>
                <c:pt idx="2160">
                  <c:v>12.511568287037036</c:v>
                </c:pt>
                <c:pt idx="2161">
                  <c:v>12.517355324074073</c:v>
                </c:pt>
                <c:pt idx="2162">
                  <c:v>12.523142361111109</c:v>
                </c:pt>
                <c:pt idx="2163">
                  <c:v>12.528929398148145</c:v>
                </c:pt>
                <c:pt idx="2164">
                  <c:v>12.534716435185183</c:v>
                </c:pt>
                <c:pt idx="2165">
                  <c:v>12.540503472222222</c:v>
                </c:pt>
                <c:pt idx="2166">
                  <c:v>12.54629050925926</c:v>
                </c:pt>
                <c:pt idx="2167">
                  <c:v>12.552077546296294</c:v>
                </c:pt>
                <c:pt idx="2168">
                  <c:v>12.557870370370368</c:v>
                </c:pt>
                <c:pt idx="2169">
                  <c:v>12.563651620370369</c:v>
                </c:pt>
                <c:pt idx="2170">
                  <c:v>12.569438657407407</c:v>
                </c:pt>
                <c:pt idx="2171">
                  <c:v>12.575225694444441</c:v>
                </c:pt>
                <c:pt idx="2172">
                  <c:v>12.581012731481479</c:v>
                </c:pt>
                <c:pt idx="2173">
                  <c:v>12.586799768518517</c:v>
                </c:pt>
                <c:pt idx="2174">
                  <c:v>12.592592592592592</c:v>
                </c:pt>
                <c:pt idx="2175">
                  <c:v>12.598373842592592</c:v>
                </c:pt>
                <c:pt idx="2176">
                  <c:v>12.604160879629628</c:v>
                </c:pt>
                <c:pt idx="2177">
                  <c:v>12.609947916666664</c:v>
                </c:pt>
                <c:pt idx="2178">
                  <c:v>12.615734953703701</c:v>
                </c:pt>
                <c:pt idx="2179">
                  <c:v>12.621521990740739</c:v>
                </c:pt>
                <c:pt idx="2180">
                  <c:v>12.627303240740741</c:v>
                </c:pt>
                <c:pt idx="2181">
                  <c:v>12.633101851851851</c:v>
                </c:pt>
                <c:pt idx="2182">
                  <c:v>12.638883101851849</c:v>
                </c:pt>
                <c:pt idx="2183">
                  <c:v>12.644670138888888</c:v>
                </c:pt>
                <c:pt idx="2184">
                  <c:v>12.650457175925924</c:v>
                </c:pt>
                <c:pt idx="2185">
                  <c:v>12.656244212962962</c:v>
                </c:pt>
                <c:pt idx="2186">
                  <c:v>12.662031249999997</c:v>
                </c:pt>
                <c:pt idx="2187">
                  <c:v>12.667818287037035</c:v>
                </c:pt>
                <c:pt idx="2188">
                  <c:v>12.673605324074073</c:v>
                </c:pt>
                <c:pt idx="2189">
                  <c:v>12.679392361111111</c:v>
                </c:pt>
                <c:pt idx="2190">
                  <c:v>12.685185185185183</c:v>
                </c:pt>
                <c:pt idx="2191">
                  <c:v>12.690966435185183</c:v>
                </c:pt>
                <c:pt idx="2192">
                  <c:v>12.69675347222222</c:v>
                </c:pt>
                <c:pt idx="2193">
                  <c:v>12.702540509259258</c:v>
                </c:pt>
                <c:pt idx="2194">
                  <c:v>12.708327546296294</c:v>
                </c:pt>
                <c:pt idx="2195">
                  <c:v>12.714114583333332</c:v>
                </c:pt>
                <c:pt idx="2196">
                  <c:v>12.71990162037037</c:v>
                </c:pt>
                <c:pt idx="2197">
                  <c:v>12.725688657407407</c:v>
                </c:pt>
                <c:pt idx="2198">
                  <c:v>12.731475694444443</c:v>
                </c:pt>
                <c:pt idx="2199">
                  <c:v>12.737262731481479</c:v>
                </c:pt>
                <c:pt idx="2200">
                  <c:v>12.743049768518517</c:v>
                </c:pt>
                <c:pt idx="2201">
                  <c:v>12.748836805555552</c:v>
                </c:pt>
                <c:pt idx="2202">
                  <c:v>12.75462384259259</c:v>
                </c:pt>
                <c:pt idx="2203">
                  <c:v>12.760410879629628</c:v>
                </c:pt>
                <c:pt idx="2204">
                  <c:v>12.766197916666666</c:v>
                </c:pt>
                <c:pt idx="2205">
                  <c:v>12.771984953703704</c:v>
                </c:pt>
                <c:pt idx="2206">
                  <c:v>12.777777777777777</c:v>
                </c:pt>
                <c:pt idx="2207">
                  <c:v>12.783559027777775</c:v>
                </c:pt>
                <c:pt idx="2208">
                  <c:v>12.789346064814813</c:v>
                </c:pt>
                <c:pt idx="2209">
                  <c:v>12.795133101851849</c:v>
                </c:pt>
                <c:pt idx="2210">
                  <c:v>12.800920138888888</c:v>
                </c:pt>
                <c:pt idx="2211">
                  <c:v>12.806712962962962</c:v>
                </c:pt>
                <c:pt idx="2212">
                  <c:v>12.812494212962962</c:v>
                </c:pt>
                <c:pt idx="2213">
                  <c:v>12.818281249999998</c:v>
                </c:pt>
                <c:pt idx="2214">
                  <c:v>12.824068287037035</c:v>
                </c:pt>
                <c:pt idx="2215">
                  <c:v>12.829855324074073</c:v>
                </c:pt>
                <c:pt idx="2216">
                  <c:v>12.835642361111109</c:v>
                </c:pt>
                <c:pt idx="2217">
                  <c:v>12.841429398148145</c:v>
                </c:pt>
                <c:pt idx="2218">
                  <c:v>12.847216435185183</c:v>
                </c:pt>
                <c:pt idx="2219">
                  <c:v>12.853003472222222</c:v>
                </c:pt>
                <c:pt idx="2220">
                  <c:v>12.85879050925926</c:v>
                </c:pt>
                <c:pt idx="2221">
                  <c:v>12.864577546296294</c:v>
                </c:pt>
                <c:pt idx="2222">
                  <c:v>12.87037037037037</c:v>
                </c:pt>
                <c:pt idx="2223">
                  <c:v>12.876151620370369</c:v>
                </c:pt>
                <c:pt idx="2224">
                  <c:v>12.881938657407407</c:v>
                </c:pt>
                <c:pt idx="2225">
                  <c:v>12.887725694444443</c:v>
                </c:pt>
                <c:pt idx="2226">
                  <c:v>12.893512731481481</c:v>
                </c:pt>
                <c:pt idx="2227">
                  <c:v>12.899299768518517</c:v>
                </c:pt>
                <c:pt idx="2228">
                  <c:v>12.905086805555555</c:v>
                </c:pt>
                <c:pt idx="2229">
                  <c:v>12.91087384259259</c:v>
                </c:pt>
                <c:pt idx="2230">
                  <c:v>12.916666666666666</c:v>
                </c:pt>
                <c:pt idx="2231">
                  <c:v>12.922447916666664</c:v>
                </c:pt>
                <c:pt idx="2232">
                  <c:v>12.928234953703701</c:v>
                </c:pt>
                <c:pt idx="2233">
                  <c:v>12.934021990740739</c:v>
                </c:pt>
                <c:pt idx="2234">
                  <c:v>12.939809027777777</c:v>
                </c:pt>
                <c:pt idx="2235">
                  <c:v>12.945596064814815</c:v>
                </c:pt>
                <c:pt idx="2236">
                  <c:v>12.951383101851849</c:v>
                </c:pt>
                <c:pt idx="2237">
                  <c:v>12.957170138888886</c:v>
                </c:pt>
                <c:pt idx="2238">
                  <c:v>12.962962962962964</c:v>
                </c:pt>
                <c:pt idx="2239">
                  <c:v>12.968744212962962</c:v>
                </c:pt>
                <c:pt idx="2240">
                  <c:v>12.974531249999998</c:v>
                </c:pt>
                <c:pt idx="2241">
                  <c:v>12.980318287037036</c:v>
                </c:pt>
                <c:pt idx="2242">
                  <c:v>12.986105324074073</c:v>
                </c:pt>
                <c:pt idx="2243">
                  <c:v>12.991898148148147</c:v>
                </c:pt>
                <c:pt idx="2244">
                  <c:v>12.997679398148145</c:v>
                </c:pt>
                <c:pt idx="2245">
                  <c:v>13.003466435185183</c:v>
                </c:pt>
                <c:pt idx="2246">
                  <c:v>13.00925347222222</c:v>
                </c:pt>
                <c:pt idx="2247">
                  <c:v>13.015040509259258</c:v>
                </c:pt>
                <c:pt idx="2248">
                  <c:v>13.020827546296294</c:v>
                </c:pt>
                <c:pt idx="2249">
                  <c:v>13.026614583333332</c:v>
                </c:pt>
                <c:pt idx="2250">
                  <c:v>13.03240162037037</c:v>
                </c:pt>
                <c:pt idx="2251">
                  <c:v>13.038188657407407</c:v>
                </c:pt>
                <c:pt idx="2252">
                  <c:v>13.043975694444441</c:v>
                </c:pt>
                <c:pt idx="2253">
                  <c:v>13.049756944444445</c:v>
                </c:pt>
                <c:pt idx="2254">
                  <c:v>13.055555555555555</c:v>
                </c:pt>
                <c:pt idx="2255">
                  <c:v>13.061336805555555</c:v>
                </c:pt>
                <c:pt idx="2256">
                  <c:v>13.067123842592592</c:v>
                </c:pt>
                <c:pt idx="2257">
                  <c:v>13.072910879629628</c:v>
                </c:pt>
                <c:pt idx="2258">
                  <c:v>13.078697916666666</c:v>
                </c:pt>
                <c:pt idx="2259">
                  <c:v>13.084484953703701</c:v>
                </c:pt>
                <c:pt idx="2260">
                  <c:v>13.090271990740739</c:v>
                </c:pt>
                <c:pt idx="2261">
                  <c:v>13.096059027777775</c:v>
                </c:pt>
                <c:pt idx="2262">
                  <c:v>13.101846064814813</c:v>
                </c:pt>
                <c:pt idx="2263">
                  <c:v>13.107633101851849</c:v>
                </c:pt>
                <c:pt idx="2264">
                  <c:v>13.113420138888888</c:v>
                </c:pt>
                <c:pt idx="2265">
                  <c:v>13.119207175925926</c:v>
                </c:pt>
                <c:pt idx="2266">
                  <c:v>13.124994212962962</c:v>
                </c:pt>
                <c:pt idx="2267">
                  <c:v>13.130781249999997</c:v>
                </c:pt>
                <c:pt idx="2268">
                  <c:v>13.136568287037035</c:v>
                </c:pt>
                <c:pt idx="2269">
                  <c:v>13.142355324074073</c:v>
                </c:pt>
                <c:pt idx="2270">
                  <c:v>13.148148148148149</c:v>
                </c:pt>
                <c:pt idx="2271">
                  <c:v>13.153929398148147</c:v>
                </c:pt>
                <c:pt idx="2272">
                  <c:v>13.159716435185183</c:v>
                </c:pt>
                <c:pt idx="2273">
                  <c:v>13.165503472222222</c:v>
                </c:pt>
                <c:pt idx="2274">
                  <c:v>13.171290509259258</c:v>
                </c:pt>
                <c:pt idx="2275">
                  <c:v>13.177077546296294</c:v>
                </c:pt>
                <c:pt idx="2276">
                  <c:v>13.18286458333333</c:v>
                </c:pt>
                <c:pt idx="2277">
                  <c:v>13.188651620370369</c:v>
                </c:pt>
                <c:pt idx="2278">
                  <c:v>13.194438657407407</c:v>
                </c:pt>
                <c:pt idx="2279">
                  <c:v>13.200225694444443</c:v>
                </c:pt>
                <c:pt idx="2280">
                  <c:v>13.206012731481481</c:v>
                </c:pt>
                <c:pt idx="2281">
                  <c:v>13.211799768518517</c:v>
                </c:pt>
                <c:pt idx="2282">
                  <c:v>13.217586805555552</c:v>
                </c:pt>
                <c:pt idx="2283">
                  <c:v>13.22337384259259</c:v>
                </c:pt>
                <c:pt idx="2284">
                  <c:v>13.229160879629628</c:v>
                </c:pt>
                <c:pt idx="2285">
                  <c:v>13.234947916666666</c:v>
                </c:pt>
                <c:pt idx="2286">
                  <c:v>13.24074074074074</c:v>
                </c:pt>
                <c:pt idx="2287">
                  <c:v>13.246521990740739</c:v>
                </c:pt>
                <c:pt idx="2288">
                  <c:v>13.252303240740741</c:v>
                </c:pt>
                <c:pt idx="2289">
                  <c:v>13.258096064814813</c:v>
                </c:pt>
                <c:pt idx="2290">
                  <c:v>13.263883101851849</c:v>
                </c:pt>
                <c:pt idx="2291">
                  <c:v>13.269670138888886</c:v>
                </c:pt>
                <c:pt idx="2292">
                  <c:v>13.275457175925924</c:v>
                </c:pt>
                <c:pt idx="2293">
                  <c:v>13.281244212962962</c:v>
                </c:pt>
                <c:pt idx="2294">
                  <c:v>13.287031249999998</c:v>
                </c:pt>
                <c:pt idx="2295">
                  <c:v>13.292818287037036</c:v>
                </c:pt>
                <c:pt idx="2296">
                  <c:v>13.298605324074073</c:v>
                </c:pt>
                <c:pt idx="2297">
                  <c:v>13.304392361111109</c:v>
                </c:pt>
                <c:pt idx="2298">
                  <c:v>13.310185185185187</c:v>
                </c:pt>
                <c:pt idx="2299">
                  <c:v>13.315966435185183</c:v>
                </c:pt>
                <c:pt idx="2300">
                  <c:v>13.32175925925926</c:v>
                </c:pt>
                <c:pt idx="2301">
                  <c:v>13.32754050925926</c:v>
                </c:pt>
                <c:pt idx="2302">
                  <c:v>13.333333333333332</c:v>
                </c:pt>
                <c:pt idx="2303">
                  <c:v>13.339114583333332</c:v>
                </c:pt>
                <c:pt idx="2304">
                  <c:v>13.344907407407407</c:v>
                </c:pt>
                <c:pt idx="2305">
                  <c:v>13.350688657407407</c:v>
                </c:pt>
                <c:pt idx="2306">
                  <c:v>13.356475694444441</c:v>
                </c:pt>
                <c:pt idx="2307">
                  <c:v>13.362262731481479</c:v>
                </c:pt>
                <c:pt idx="2308">
                  <c:v>13.368049768518517</c:v>
                </c:pt>
                <c:pt idx="2309">
                  <c:v>13.373836805555555</c:v>
                </c:pt>
                <c:pt idx="2310">
                  <c:v>13.379623842592592</c:v>
                </c:pt>
                <c:pt idx="2311">
                  <c:v>13.385410879629628</c:v>
                </c:pt>
                <c:pt idx="2312">
                  <c:v>13.391197916666664</c:v>
                </c:pt>
                <c:pt idx="2313">
                  <c:v>13.396984953703701</c:v>
                </c:pt>
                <c:pt idx="2314">
                  <c:v>13.402771990740739</c:v>
                </c:pt>
                <c:pt idx="2315">
                  <c:v>13.408559027777777</c:v>
                </c:pt>
                <c:pt idx="2316">
                  <c:v>13.414351851851851</c:v>
                </c:pt>
                <c:pt idx="2317">
                  <c:v>13.420133101851849</c:v>
                </c:pt>
                <c:pt idx="2318">
                  <c:v>13.425925925925924</c:v>
                </c:pt>
                <c:pt idx="2319">
                  <c:v>13.431707175925924</c:v>
                </c:pt>
                <c:pt idx="2320">
                  <c:v>13.437494212962962</c:v>
                </c:pt>
                <c:pt idx="2321">
                  <c:v>13.443281249999997</c:v>
                </c:pt>
                <c:pt idx="2322">
                  <c:v>13.449068287037035</c:v>
                </c:pt>
                <c:pt idx="2323">
                  <c:v>13.454855324074073</c:v>
                </c:pt>
                <c:pt idx="2324">
                  <c:v>13.460642361111111</c:v>
                </c:pt>
                <c:pt idx="2325">
                  <c:v>13.466429398148147</c:v>
                </c:pt>
                <c:pt idx="2326">
                  <c:v>13.472216435185183</c:v>
                </c:pt>
                <c:pt idx="2327">
                  <c:v>13.47800347222222</c:v>
                </c:pt>
                <c:pt idx="2328">
                  <c:v>13.483790509259258</c:v>
                </c:pt>
                <c:pt idx="2329">
                  <c:v>13.489577546296294</c:v>
                </c:pt>
                <c:pt idx="2330">
                  <c:v>13.495364583333332</c:v>
                </c:pt>
                <c:pt idx="2331">
                  <c:v>13.50115162037037</c:v>
                </c:pt>
                <c:pt idx="2332">
                  <c:v>13.506938657407407</c:v>
                </c:pt>
                <c:pt idx="2333">
                  <c:v>13.512725694444443</c:v>
                </c:pt>
                <c:pt idx="2334">
                  <c:v>13.518518518518517</c:v>
                </c:pt>
                <c:pt idx="2335">
                  <c:v>13.524299768518517</c:v>
                </c:pt>
                <c:pt idx="2336">
                  <c:v>13.530081018518519</c:v>
                </c:pt>
                <c:pt idx="2337">
                  <c:v>13.53587384259259</c:v>
                </c:pt>
                <c:pt idx="2338">
                  <c:v>13.541660879629628</c:v>
                </c:pt>
                <c:pt idx="2339">
                  <c:v>13.547453703703702</c:v>
                </c:pt>
                <c:pt idx="2340">
                  <c:v>13.553234953703704</c:v>
                </c:pt>
                <c:pt idx="2341">
                  <c:v>13.559021990740739</c:v>
                </c:pt>
                <c:pt idx="2342">
                  <c:v>13.564809027777775</c:v>
                </c:pt>
                <c:pt idx="2343">
                  <c:v>13.570596064814813</c:v>
                </c:pt>
                <c:pt idx="2344">
                  <c:v>13.576383101851849</c:v>
                </c:pt>
                <c:pt idx="2345">
                  <c:v>13.582170138888888</c:v>
                </c:pt>
                <c:pt idx="2346">
                  <c:v>13.587957175925926</c:v>
                </c:pt>
                <c:pt idx="2347">
                  <c:v>13.593738425925926</c:v>
                </c:pt>
                <c:pt idx="2348">
                  <c:v>13.599531249999998</c:v>
                </c:pt>
                <c:pt idx="2349">
                  <c:v>13.605318287037035</c:v>
                </c:pt>
                <c:pt idx="2350">
                  <c:v>13.611111111111111</c:v>
                </c:pt>
                <c:pt idx="2351">
                  <c:v>13.616892361111109</c:v>
                </c:pt>
                <c:pt idx="2352">
                  <c:v>13.622679398148145</c:v>
                </c:pt>
                <c:pt idx="2353">
                  <c:v>13.628466435185183</c:v>
                </c:pt>
                <c:pt idx="2354">
                  <c:v>13.634253472222222</c:v>
                </c:pt>
                <c:pt idx="2355">
                  <c:v>13.64004050925926</c:v>
                </c:pt>
                <c:pt idx="2356">
                  <c:v>13.645827546296294</c:v>
                </c:pt>
                <c:pt idx="2357">
                  <c:v>13.65161458333333</c:v>
                </c:pt>
                <c:pt idx="2358">
                  <c:v>13.657401620370369</c:v>
                </c:pt>
                <c:pt idx="2359">
                  <c:v>13.663188657407407</c:v>
                </c:pt>
                <c:pt idx="2360">
                  <c:v>13.668975694444443</c:v>
                </c:pt>
                <c:pt idx="2361">
                  <c:v>13.674762731481481</c:v>
                </c:pt>
                <c:pt idx="2362">
                  <c:v>13.680549768518517</c:v>
                </c:pt>
                <c:pt idx="2363">
                  <c:v>13.686336805555555</c:v>
                </c:pt>
                <c:pt idx="2364">
                  <c:v>13.69212384259259</c:v>
                </c:pt>
                <c:pt idx="2365">
                  <c:v>13.697910879629628</c:v>
                </c:pt>
                <c:pt idx="2366">
                  <c:v>13.703703703703704</c:v>
                </c:pt>
                <c:pt idx="2367">
                  <c:v>13.709490740740742</c:v>
                </c:pt>
                <c:pt idx="2368">
                  <c:v>13.715266203703703</c:v>
                </c:pt>
                <c:pt idx="2369">
                  <c:v>13.721059027777777</c:v>
                </c:pt>
                <c:pt idx="2370">
                  <c:v>13.726846064814815</c:v>
                </c:pt>
                <c:pt idx="2371">
                  <c:v>13.732633101851849</c:v>
                </c:pt>
                <c:pt idx="2372">
                  <c:v>13.738420138888886</c:v>
                </c:pt>
                <c:pt idx="2373">
                  <c:v>13.744207175925924</c:v>
                </c:pt>
                <c:pt idx="2374">
                  <c:v>13.749994212962962</c:v>
                </c:pt>
                <c:pt idx="2375">
                  <c:v>13.755781249999998</c:v>
                </c:pt>
                <c:pt idx="2376">
                  <c:v>13.761568287037036</c:v>
                </c:pt>
                <c:pt idx="2377">
                  <c:v>13.767355324074073</c:v>
                </c:pt>
                <c:pt idx="2378">
                  <c:v>13.773142361111111</c:v>
                </c:pt>
                <c:pt idx="2379">
                  <c:v>13.778929398148145</c:v>
                </c:pt>
                <c:pt idx="2380">
                  <c:v>13.784716435185183</c:v>
                </c:pt>
                <c:pt idx="2381">
                  <c:v>13.79050347222222</c:v>
                </c:pt>
                <c:pt idx="2382">
                  <c:v>13.796296296296298</c:v>
                </c:pt>
                <c:pt idx="2383">
                  <c:v>13.802083333333332</c:v>
                </c:pt>
                <c:pt idx="2384">
                  <c:v>13.807858796296296</c:v>
                </c:pt>
                <c:pt idx="2385">
                  <c:v>13.81365162037037</c:v>
                </c:pt>
                <c:pt idx="2386">
                  <c:v>13.819438657407407</c:v>
                </c:pt>
                <c:pt idx="2387">
                  <c:v>13.825225694444441</c:v>
                </c:pt>
                <c:pt idx="2388">
                  <c:v>13.831012731481479</c:v>
                </c:pt>
                <c:pt idx="2389">
                  <c:v>13.836805555555555</c:v>
                </c:pt>
                <c:pt idx="2390">
                  <c:v>13.842586805555555</c:v>
                </c:pt>
                <c:pt idx="2391">
                  <c:v>13.848373842592592</c:v>
                </c:pt>
                <c:pt idx="2392">
                  <c:v>13.854160879629628</c:v>
                </c:pt>
                <c:pt idx="2393">
                  <c:v>13.85994212962963</c:v>
                </c:pt>
                <c:pt idx="2394">
                  <c:v>13.865734953703701</c:v>
                </c:pt>
                <c:pt idx="2395">
                  <c:v>13.871521990740739</c:v>
                </c:pt>
                <c:pt idx="2396">
                  <c:v>13.877309027777775</c:v>
                </c:pt>
                <c:pt idx="2397">
                  <c:v>13.883096064814813</c:v>
                </c:pt>
                <c:pt idx="2398">
                  <c:v>13.888888888888889</c:v>
                </c:pt>
                <c:pt idx="2399">
                  <c:v>13.894675925925924</c:v>
                </c:pt>
                <c:pt idx="2400">
                  <c:v>13.900451388888889</c:v>
                </c:pt>
                <c:pt idx="2401">
                  <c:v>13.906244212962962</c:v>
                </c:pt>
                <c:pt idx="2402">
                  <c:v>13.912031249999997</c:v>
                </c:pt>
                <c:pt idx="2403">
                  <c:v>13.917818287037035</c:v>
                </c:pt>
                <c:pt idx="2404">
                  <c:v>13.923605324074073</c:v>
                </c:pt>
                <c:pt idx="2405">
                  <c:v>13.929392361111111</c:v>
                </c:pt>
                <c:pt idx="2406">
                  <c:v>13.935179398148147</c:v>
                </c:pt>
                <c:pt idx="2407">
                  <c:v>13.940972222222221</c:v>
                </c:pt>
                <c:pt idx="2408">
                  <c:v>13.946753472222222</c:v>
                </c:pt>
                <c:pt idx="2409">
                  <c:v>13.952540509259258</c:v>
                </c:pt>
                <c:pt idx="2410">
                  <c:v>13.958327546296294</c:v>
                </c:pt>
                <c:pt idx="2411">
                  <c:v>13.96411458333333</c:v>
                </c:pt>
                <c:pt idx="2412">
                  <c:v>13.969901620370369</c:v>
                </c:pt>
                <c:pt idx="2413">
                  <c:v>13.975688657407407</c:v>
                </c:pt>
                <c:pt idx="2414">
                  <c:v>13.981481481481479</c:v>
                </c:pt>
                <c:pt idx="2415">
                  <c:v>13.987262731481481</c:v>
                </c:pt>
                <c:pt idx="2416">
                  <c:v>13.993049768518517</c:v>
                </c:pt>
                <c:pt idx="2417">
                  <c:v>13.998836805555552</c:v>
                </c:pt>
                <c:pt idx="2418">
                  <c:v>14.00462384259259</c:v>
                </c:pt>
                <c:pt idx="2419">
                  <c:v>14.010410879629628</c:v>
                </c:pt>
                <c:pt idx="2420">
                  <c:v>14.016197916666666</c:v>
                </c:pt>
                <c:pt idx="2421">
                  <c:v>14.02199074074074</c:v>
                </c:pt>
                <c:pt idx="2422">
                  <c:v>14.027771990740739</c:v>
                </c:pt>
                <c:pt idx="2423">
                  <c:v>14.033559027777777</c:v>
                </c:pt>
                <c:pt idx="2424">
                  <c:v>14.039346064814813</c:v>
                </c:pt>
                <c:pt idx="2425">
                  <c:v>14.045127314814817</c:v>
                </c:pt>
                <c:pt idx="2426">
                  <c:v>14.050920138888886</c:v>
                </c:pt>
                <c:pt idx="2427">
                  <c:v>14.056707175925924</c:v>
                </c:pt>
                <c:pt idx="2428">
                  <c:v>14.062494212962962</c:v>
                </c:pt>
                <c:pt idx="2429">
                  <c:v>14.068281249999998</c:v>
                </c:pt>
                <c:pt idx="2430">
                  <c:v>14.0740625</c:v>
                </c:pt>
                <c:pt idx="2431">
                  <c:v>14.079855324074073</c:v>
                </c:pt>
                <c:pt idx="2432">
                  <c:v>14.085642361111109</c:v>
                </c:pt>
                <c:pt idx="2433">
                  <c:v>14.091429398148145</c:v>
                </c:pt>
                <c:pt idx="2434">
                  <c:v>14.097216435185183</c:v>
                </c:pt>
                <c:pt idx="2435">
                  <c:v>14.103003472222222</c:v>
                </c:pt>
                <c:pt idx="2436">
                  <c:v>14.10879050925926</c:v>
                </c:pt>
                <c:pt idx="2437">
                  <c:v>14.114577546296294</c:v>
                </c:pt>
                <c:pt idx="2438">
                  <c:v>14.120364583333332</c:v>
                </c:pt>
                <c:pt idx="2439">
                  <c:v>14.126151620370369</c:v>
                </c:pt>
                <c:pt idx="2440">
                  <c:v>14.131938657407407</c:v>
                </c:pt>
                <c:pt idx="2441">
                  <c:v>14.137725694444441</c:v>
                </c:pt>
                <c:pt idx="2442">
                  <c:v>14.143512731481479</c:v>
                </c:pt>
                <c:pt idx="2443">
                  <c:v>14.149299768518517</c:v>
                </c:pt>
                <c:pt idx="2444">
                  <c:v>14.155086805555555</c:v>
                </c:pt>
                <c:pt idx="2445">
                  <c:v>14.160873842592592</c:v>
                </c:pt>
                <c:pt idx="2446">
                  <c:v>14.166666666666666</c:v>
                </c:pt>
                <c:pt idx="2447">
                  <c:v>14.172447916666664</c:v>
                </c:pt>
                <c:pt idx="2448">
                  <c:v>14.178234953703701</c:v>
                </c:pt>
                <c:pt idx="2449">
                  <c:v>14.184021990740739</c:v>
                </c:pt>
                <c:pt idx="2450">
                  <c:v>14.189809027777777</c:v>
                </c:pt>
                <c:pt idx="2451">
                  <c:v>14.195601851851851</c:v>
                </c:pt>
                <c:pt idx="2452">
                  <c:v>14.201377314814813</c:v>
                </c:pt>
                <c:pt idx="2453">
                  <c:v>14.207175925925924</c:v>
                </c:pt>
                <c:pt idx="2454">
                  <c:v>14.212957175925924</c:v>
                </c:pt>
                <c:pt idx="2455">
                  <c:v>14.218744212962962</c:v>
                </c:pt>
                <c:pt idx="2456">
                  <c:v>14.224531249999997</c:v>
                </c:pt>
                <c:pt idx="2457">
                  <c:v>14.230318287037035</c:v>
                </c:pt>
                <c:pt idx="2458">
                  <c:v>14.236105324074073</c:v>
                </c:pt>
                <c:pt idx="2459">
                  <c:v>14.241892361111111</c:v>
                </c:pt>
                <c:pt idx="2460">
                  <c:v>14.247679398148147</c:v>
                </c:pt>
                <c:pt idx="2461">
                  <c:v>14.253466435185183</c:v>
                </c:pt>
                <c:pt idx="2462">
                  <c:v>14.259247685185185</c:v>
                </c:pt>
                <c:pt idx="2463">
                  <c:v>14.265040509259258</c:v>
                </c:pt>
                <c:pt idx="2464">
                  <c:v>14.270827546296294</c:v>
                </c:pt>
                <c:pt idx="2465">
                  <c:v>14.276614583333332</c:v>
                </c:pt>
                <c:pt idx="2466">
                  <c:v>14.282395833333332</c:v>
                </c:pt>
                <c:pt idx="2467">
                  <c:v>14.288188657407407</c:v>
                </c:pt>
                <c:pt idx="2468">
                  <c:v>14.293975694444443</c:v>
                </c:pt>
                <c:pt idx="2469">
                  <c:v>14.299762731481479</c:v>
                </c:pt>
                <c:pt idx="2470">
                  <c:v>14.305549768518517</c:v>
                </c:pt>
                <c:pt idx="2471">
                  <c:v>14.311336805555552</c:v>
                </c:pt>
                <c:pt idx="2472">
                  <c:v>14.31712384259259</c:v>
                </c:pt>
                <c:pt idx="2473">
                  <c:v>14.322905092592592</c:v>
                </c:pt>
                <c:pt idx="2474">
                  <c:v>14.328697916666666</c:v>
                </c:pt>
                <c:pt idx="2475">
                  <c:v>14.334484953703704</c:v>
                </c:pt>
                <c:pt idx="2476">
                  <c:v>14.340271990740739</c:v>
                </c:pt>
                <c:pt idx="2477">
                  <c:v>14.346059027777775</c:v>
                </c:pt>
                <c:pt idx="2478">
                  <c:v>14.351851851851853</c:v>
                </c:pt>
                <c:pt idx="2479">
                  <c:v>14.357633101851849</c:v>
                </c:pt>
                <c:pt idx="2480">
                  <c:v>14.363420138888888</c:v>
                </c:pt>
                <c:pt idx="2481">
                  <c:v>14.369207175925926</c:v>
                </c:pt>
                <c:pt idx="2482">
                  <c:v>14.374994212962962</c:v>
                </c:pt>
                <c:pt idx="2483">
                  <c:v>14.380781249999998</c:v>
                </c:pt>
                <c:pt idx="2484">
                  <c:v>14.386568287037035</c:v>
                </c:pt>
                <c:pt idx="2485">
                  <c:v>14.392361111111111</c:v>
                </c:pt>
                <c:pt idx="2486">
                  <c:v>14.398142361111109</c:v>
                </c:pt>
                <c:pt idx="2487">
                  <c:v>14.403929398148145</c:v>
                </c:pt>
                <c:pt idx="2488">
                  <c:v>14.409716435185183</c:v>
                </c:pt>
                <c:pt idx="2489">
                  <c:v>14.415509259259258</c:v>
                </c:pt>
                <c:pt idx="2490">
                  <c:v>14.42129050925926</c:v>
                </c:pt>
                <c:pt idx="2491">
                  <c:v>14.427077546296294</c:v>
                </c:pt>
                <c:pt idx="2492">
                  <c:v>14.43286458333333</c:v>
                </c:pt>
                <c:pt idx="2493">
                  <c:v>14.438651620370369</c:v>
                </c:pt>
                <c:pt idx="2494">
                  <c:v>14.444444444444445</c:v>
                </c:pt>
                <c:pt idx="2495">
                  <c:v>14.450225694444443</c:v>
                </c:pt>
                <c:pt idx="2496">
                  <c:v>14.456012731481481</c:v>
                </c:pt>
                <c:pt idx="2497">
                  <c:v>14.461799768518517</c:v>
                </c:pt>
                <c:pt idx="2498">
                  <c:v>14.467586805555555</c:v>
                </c:pt>
                <c:pt idx="2499">
                  <c:v>14.47337384259259</c:v>
                </c:pt>
                <c:pt idx="2500">
                  <c:v>14.479160879629628</c:v>
                </c:pt>
                <c:pt idx="2501">
                  <c:v>14.484947916666664</c:v>
                </c:pt>
                <c:pt idx="2502">
                  <c:v>14.490734953703701</c:v>
                </c:pt>
                <c:pt idx="2503">
                  <c:v>14.496521990740739</c:v>
                </c:pt>
                <c:pt idx="2504">
                  <c:v>14.502309027777777</c:v>
                </c:pt>
                <c:pt idx="2505">
                  <c:v>14.508096064814815</c:v>
                </c:pt>
                <c:pt idx="2506">
                  <c:v>14.513883101851849</c:v>
                </c:pt>
                <c:pt idx="2507">
                  <c:v>14.519670138888886</c:v>
                </c:pt>
                <c:pt idx="2508">
                  <c:v>14.525457175925924</c:v>
                </c:pt>
                <c:pt idx="2509">
                  <c:v>14.531244212962962</c:v>
                </c:pt>
                <c:pt idx="2510">
                  <c:v>14.537037037037038</c:v>
                </c:pt>
                <c:pt idx="2511">
                  <c:v>14.542818287037036</c:v>
                </c:pt>
                <c:pt idx="2512">
                  <c:v>14.548605324074073</c:v>
                </c:pt>
                <c:pt idx="2513">
                  <c:v>14.554392361111111</c:v>
                </c:pt>
                <c:pt idx="2514">
                  <c:v>14.560179398148145</c:v>
                </c:pt>
                <c:pt idx="2515">
                  <c:v>14.565972222222221</c:v>
                </c:pt>
                <c:pt idx="2516">
                  <c:v>14.57175347222222</c:v>
                </c:pt>
                <c:pt idx="2517">
                  <c:v>14.577540509259258</c:v>
                </c:pt>
                <c:pt idx="2518">
                  <c:v>14.583327546296294</c:v>
                </c:pt>
                <c:pt idx="2519">
                  <c:v>14.589114583333332</c:v>
                </c:pt>
                <c:pt idx="2520">
                  <c:v>14.59490162037037</c:v>
                </c:pt>
                <c:pt idx="2521">
                  <c:v>14.600688657407407</c:v>
                </c:pt>
                <c:pt idx="2522">
                  <c:v>14.606475694444441</c:v>
                </c:pt>
                <c:pt idx="2523">
                  <c:v>14.612262731481479</c:v>
                </c:pt>
                <c:pt idx="2524">
                  <c:v>14.618049768518517</c:v>
                </c:pt>
                <c:pt idx="2525">
                  <c:v>14.623836805555555</c:v>
                </c:pt>
                <c:pt idx="2526">
                  <c:v>14.629629629629628</c:v>
                </c:pt>
                <c:pt idx="2527">
                  <c:v>14.635410879629628</c:v>
                </c:pt>
                <c:pt idx="2528">
                  <c:v>14.641197916666666</c:v>
                </c:pt>
                <c:pt idx="2529">
                  <c:v>14.646984953703701</c:v>
                </c:pt>
                <c:pt idx="2530">
                  <c:v>14.652771990740739</c:v>
                </c:pt>
                <c:pt idx="2531">
                  <c:v>14.658559027777775</c:v>
                </c:pt>
                <c:pt idx="2532">
                  <c:v>14.664346064814813</c:v>
                </c:pt>
                <c:pt idx="2533">
                  <c:v>14.670133101851849</c:v>
                </c:pt>
                <c:pt idx="2534">
                  <c:v>14.675920138888888</c:v>
                </c:pt>
                <c:pt idx="2535">
                  <c:v>14.681707175925926</c:v>
                </c:pt>
                <c:pt idx="2536">
                  <c:v>14.687494212962962</c:v>
                </c:pt>
                <c:pt idx="2537">
                  <c:v>14.693281249999997</c:v>
                </c:pt>
                <c:pt idx="2538">
                  <c:v>14.699068287037035</c:v>
                </c:pt>
                <c:pt idx="2539">
                  <c:v>14.704855324074073</c:v>
                </c:pt>
                <c:pt idx="2540">
                  <c:v>14.710642361111111</c:v>
                </c:pt>
                <c:pt idx="2541">
                  <c:v>14.716429398148147</c:v>
                </c:pt>
                <c:pt idx="2542">
                  <c:v>14.722222222222221</c:v>
                </c:pt>
                <c:pt idx="2543">
                  <c:v>14.728003472222222</c:v>
                </c:pt>
                <c:pt idx="2544">
                  <c:v>14.733790509259258</c:v>
                </c:pt>
                <c:pt idx="2545">
                  <c:v>14.739577546296294</c:v>
                </c:pt>
                <c:pt idx="2546">
                  <c:v>14.74536458333333</c:v>
                </c:pt>
                <c:pt idx="2547">
                  <c:v>14.751151620370369</c:v>
                </c:pt>
                <c:pt idx="2548">
                  <c:v>14.756938657407407</c:v>
                </c:pt>
                <c:pt idx="2549">
                  <c:v>14.762725694444443</c:v>
                </c:pt>
                <c:pt idx="2550">
                  <c:v>14.768518518518517</c:v>
                </c:pt>
                <c:pt idx="2551">
                  <c:v>14.774299768518517</c:v>
                </c:pt>
                <c:pt idx="2552">
                  <c:v>14.780086805555552</c:v>
                </c:pt>
                <c:pt idx="2553">
                  <c:v>14.78587384259259</c:v>
                </c:pt>
                <c:pt idx="2554">
                  <c:v>14.791660879629628</c:v>
                </c:pt>
                <c:pt idx="2555">
                  <c:v>14.797447916666666</c:v>
                </c:pt>
                <c:pt idx="2556">
                  <c:v>14.80324074074074</c:v>
                </c:pt>
                <c:pt idx="2557">
                  <c:v>14.809021990740739</c:v>
                </c:pt>
                <c:pt idx="2558">
                  <c:v>14.814814814814813</c:v>
                </c:pt>
                <c:pt idx="2559">
                  <c:v>14.820596064814813</c:v>
                </c:pt>
                <c:pt idx="2560">
                  <c:v>14.826383101851849</c:v>
                </c:pt>
                <c:pt idx="2561">
                  <c:v>14.832170138888886</c:v>
                </c:pt>
                <c:pt idx="2562">
                  <c:v>14.837957175925924</c:v>
                </c:pt>
                <c:pt idx="2563">
                  <c:v>14.843744212962962</c:v>
                </c:pt>
                <c:pt idx="2564">
                  <c:v>14.849531249999998</c:v>
                </c:pt>
                <c:pt idx="2565">
                  <c:v>14.855318287037036</c:v>
                </c:pt>
                <c:pt idx="2566">
                  <c:v>14.861099537037038</c:v>
                </c:pt>
                <c:pt idx="2567">
                  <c:v>14.866892361111109</c:v>
                </c:pt>
                <c:pt idx="2568">
                  <c:v>14.872679398148145</c:v>
                </c:pt>
                <c:pt idx="2569">
                  <c:v>14.878466435185183</c:v>
                </c:pt>
                <c:pt idx="2570">
                  <c:v>14.884253472222222</c:v>
                </c:pt>
                <c:pt idx="2571">
                  <c:v>14.89004050925926</c:v>
                </c:pt>
                <c:pt idx="2572">
                  <c:v>14.895827546296294</c:v>
                </c:pt>
                <c:pt idx="2573">
                  <c:v>14.901614583333332</c:v>
                </c:pt>
                <c:pt idx="2574">
                  <c:v>14.907407407407407</c:v>
                </c:pt>
                <c:pt idx="2575">
                  <c:v>14.913188657407407</c:v>
                </c:pt>
                <c:pt idx="2576">
                  <c:v>14.918975694444441</c:v>
                </c:pt>
                <c:pt idx="2577">
                  <c:v>14.924762731481479</c:v>
                </c:pt>
                <c:pt idx="2578">
                  <c:v>14.930549768518517</c:v>
                </c:pt>
                <c:pt idx="2579">
                  <c:v>14.936336805555555</c:v>
                </c:pt>
                <c:pt idx="2580">
                  <c:v>14.942123842592592</c:v>
                </c:pt>
                <c:pt idx="2581">
                  <c:v>14.947910879629628</c:v>
                </c:pt>
                <c:pt idx="2582">
                  <c:v>14.953697916666664</c:v>
                </c:pt>
                <c:pt idx="2583">
                  <c:v>14.959484953703701</c:v>
                </c:pt>
                <c:pt idx="2584">
                  <c:v>14.965271990740739</c:v>
                </c:pt>
                <c:pt idx="2585">
                  <c:v>14.971059027777777</c:v>
                </c:pt>
                <c:pt idx="2586">
                  <c:v>14.976846064814815</c:v>
                </c:pt>
                <c:pt idx="2587">
                  <c:v>14.982627314814813</c:v>
                </c:pt>
                <c:pt idx="2588">
                  <c:v>14.988420138888888</c:v>
                </c:pt>
                <c:pt idx="2589">
                  <c:v>14.994207175925924</c:v>
                </c:pt>
                <c:pt idx="2590">
                  <c:v>15</c:v>
                </c:pt>
                <c:pt idx="2591">
                  <c:v>15.005781249999997</c:v>
                </c:pt>
                <c:pt idx="2592">
                  <c:v>15.011568287037035</c:v>
                </c:pt>
                <c:pt idx="2593">
                  <c:v>15.017355324074073</c:v>
                </c:pt>
                <c:pt idx="2594">
                  <c:v>15.023142361111111</c:v>
                </c:pt>
                <c:pt idx="2595">
                  <c:v>15.028929398148147</c:v>
                </c:pt>
                <c:pt idx="2596">
                  <c:v>15.034716435185183</c:v>
                </c:pt>
                <c:pt idx="2597">
                  <c:v>15.04050925925926</c:v>
                </c:pt>
                <c:pt idx="2598">
                  <c:v>15.046290509259258</c:v>
                </c:pt>
                <c:pt idx="2599">
                  <c:v>15.052077546296294</c:v>
                </c:pt>
                <c:pt idx="2600">
                  <c:v>15.057864583333332</c:v>
                </c:pt>
                <c:pt idx="2601">
                  <c:v>15.06365162037037</c:v>
                </c:pt>
                <c:pt idx="2602">
                  <c:v>15.069438657407407</c:v>
                </c:pt>
                <c:pt idx="2603">
                  <c:v>15.075225694444443</c:v>
                </c:pt>
                <c:pt idx="2604">
                  <c:v>15.081012731481479</c:v>
                </c:pt>
                <c:pt idx="2605">
                  <c:v>15.086799768518517</c:v>
                </c:pt>
                <c:pt idx="2606">
                  <c:v>15.092581018518519</c:v>
                </c:pt>
                <c:pt idx="2607">
                  <c:v>15.09837384259259</c:v>
                </c:pt>
                <c:pt idx="2608">
                  <c:v>15.104160879629628</c:v>
                </c:pt>
                <c:pt idx="2609">
                  <c:v>15.109947916666666</c:v>
                </c:pt>
                <c:pt idx="2610">
                  <c:v>15.115729166666668</c:v>
                </c:pt>
                <c:pt idx="2611">
                  <c:v>15.121521990740739</c:v>
                </c:pt>
                <c:pt idx="2612">
                  <c:v>15.127309027777775</c:v>
                </c:pt>
                <c:pt idx="2613">
                  <c:v>15.133096064814813</c:v>
                </c:pt>
                <c:pt idx="2614">
                  <c:v>15.138883101851849</c:v>
                </c:pt>
                <c:pt idx="2615">
                  <c:v>15.144670138888888</c:v>
                </c:pt>
                <c:pt idx="2616">
                  <c:v>15.150457175925926</c:v>
                </c:pt>
                <c:pt idx="2617">
                  <c:v>15.156244212962962</c:v>
                </c:pt>
                <c:pt idx="2618">
                  <c:v>15.162031249999998</c:v>
                </c:pt>
                <c:pt idx="2619">
                  <c:v>15.167818287037035</c:v>
                </c:pt>
                <c:pt idx="2620">
                  <c:v>15.173605324074073</c:v>
                </c:pt>
                <c:pt idx="2621">
                  <c:v>15.179392361111109</c:v>
                </c:pt>
                <c:pt idx="2622">
                  <c:v>15.185185185185187</c:v>
                </c:pt>
                <c:pt idx="2623">
                  <c:v>15.190966435185183</c:v>
                </c:pt>
                <c:pt idx="2624">
                  <c:v>15.196753472222222</c:v>
                </c:pt>
                <c:pt idx="2625">
                  <c:v>15.20254050925926</c:v>
                </c:pt>
                <c:pt idx="2626">
                  <c:v>15.208327546296294</c:v>
                </c:pt>
                <c:pt idx="2627">
                  <c:v>15.21411458333333</c:v>
                </c:pt>
                <c:pt idx="2628">
                  <c:v>15.219901620370369</c:v>
                </c:pt>
                <c:pt idx="2629">
                  <c:v>15.225694444444445</c:v>
                </c:pt>
                <c:pt idx="2630">
                  <c:v>15.231475694444443</c:v>
                </c:pt>
                <c:pt idx="2631">
                  <c:v>15.237262731481481</c:v>
                </c:pt>
                <c:pt idx="2632">
                  <c:v>15.243049768518517</c:v>
                </c:pt>
                <c:pt idx="2633">
                  <c:v>15.248836805555555</c:v>
                </c:pt>
                <c:pt idx="2634">
                  <c:v>15.25462384259259</c:v>
                </c:pt>
                <c:pt idx="2635">
                  <c:v>15.260410879629628</c:v>
                </c:pt>
                <c:pt idx="2636">
                  <c:v>15.266197916666664</c:v>
                </c:pt>
                <c:pt idx="2637">
                  <c:v>15.271984953703701</c:v>
                </c:pt>
                <c:pt idx="2638">
                  <c:v>15.277777777777777</c:v>
                </c:pt>
                <c:pt idx="2639">
                  <c:v>15.283559027777777</c:v>
                </c:pt>
                <c:pt idx="2640">
                  <c:v>15.289346064814815</c:v>
                </c:pt>
                <c:pt idx="2641">
                  <c:v>15.295133101851849</c:v>
                </c:pt>
                <c:pt idx="2642">
                  <c:v>15.300920138888886</c:v>
                </c:pt>
                <c:pt idx="2643">
                  <c:v>15.306707175925924</c:v>
                </c:pt>
                <c:pt idx="2644">
                  <c:v>15.312494212962962</c:v>
                </c:pt>
                <c:pt idx="2645">
                  <c:v>15.318281249999998</c:v>
                </c:pt>
                <c:pt idx="2646">
                  <c:v>15.324074074074073</c:v>
                </c:pt>
                <c:pt idx="2647">
                  <c:v>15.329855324074073</c:v>
                </c:pt>
                <c:pt idx="2648">
                  <c:v>15.335642361111111</c:v>
                </c:pt>
                <c:pt idx="2649">
                  <c:v>15.341429398148145</c:v>
                </c:pt>
                <c:pt idx="2650">
                  <c:v>15.347216435185183</c:v>
                </c:pt>
                <c:pt idx="2651">
                  <c:v>15.35300347222222</c:v>
                </c:pt>
                <c:pt idx="2652">
                  <c:v>15.358790509259258</c:v>
                </c:pt>
                <c:pt idx="2653">
                  <c:v>15.364577546296294</c:v>
                </c:pt>
                <c:pt idx="2654">
                  <c:v>15.370370370370368</c:v>
                </c:pt>
                <c:pt idx="2655">
                  <c:v>15.37615162037037</c:v>
                </c:pt>
                <c:pt idx="2656">
                  <c:v>15.381938657407407</c:v>
                </c:pt>
                <c:pt idx="2657">
                  <c:v>15.387725694444441</c:v>
                </c:pt>
                <c:pt idx="2658">
                  <c:v>15.393512731481479</c:v>
                </c:pt>
                <c:pt idx="2659">
                  <c:v>15.399305555555555</c:v>
                </c:pt>
                <c:pt idx="2660">
                  <c:v>15.405086805555555</c:v>
                </c:pt>
                <c:pt idx="2661">
                  <c:v>15.410873842592592</c:v>
                </c:pt>
                <c:pt idx="2662">
                  <c:v>15.416660879629628</c:v>
                </c:pt>
                <c:pt idx="2663">
                  <c:v>15.422447916666666</c:v>
                </c:pt>
                <c:pt idx="2664">
                  <c:v>15.428234953703701</c:v>
                </c:pt>
                <c:pt idx="2665">
                  <c:v>15.434021990740739</c:v>
                </c:pt>
                <c:pt idx="2666">
                  <c:v>15.439809027777775</c:v>
                </c:pt>
                <c:pt idx="2667">
                  <c:v>15.445596064814813</c:v>
                </c:pt>
                <c:pt idx="2668">
                  <c:v>15.451383101851849</c:v>
                </c:pt>
                <c:pt idx="2669">
                  <c:v>15.457170138888888</c:v>
                </c:pt>
                <c:pt idx="2670">
                  <c:v>15.462962962962962</c:v>
                </c:pt>
                <c:pt idx="2671">
                  <c:v>15.468744212962962</c:v>
                </c:pt>
                <c:pt idx="2672">
                  <c:v>15.474531249999997</c:v>
                </c:pt>
                <c:pt idx="2673">
                  <c:v>15.480318287037035</c:v>
                </c:pt>
                <c:pt idx="2674">
                  <c:v>15.486105324074073</c:v>
                </c:pt>
                <c:pt idx="2675">
                  <c:v>15.491892361111111</c:v>
                </c:pt>
                <c:pt idx="2676">
                  <c:v>15.497679398148147</c:v>
                </c:pt>
                <c:pt idx="2677">
                  <c:v>15.503466435185183</c:v>
                </c:pt>
                <c:pt idx="2678">
                  <c:v>15.509253472222222</c:v>
                </c:pt>
                <c:pt idx="2679">
                  <c:v>15.515040509259258</c:v>
                </c:pt>
                <c:pt idx="2680">
                  <c:v>15.520827546296294</c:v>
                </c:pt>
                <c:pt idx="2681">
                  <c:v>15.52661458333333</c:v>
                </c:pt>
                <c:pt idx="2682">
                  <c:v>15.532401620370369</c:v>
                </c:pt>
                <c:pt idx="2683">
                  <c:v>15.538188657407407</c:v>
                </c:pt>
                <c:pt idx="2684">
                  <c:v>15.543975694444443</c:v>
                </c:pt>
                <c:pt idx="2685">
                  <c:v>15.549762731481481</c:v>
                </c:pt>
                <c:pt idx="2686">
                  <c:v>15.555555555555555</c:v>
                </c:pt>
                <c:pt idx="2687">
                  <c:v>15.561336805555552</c:v>
                </c:pt>
                <c:pt idx="2688">
                  <c:v>15.56712384259259</c:v>
                </c:pt>
                <c:pt idx="2689">
                  <c:v>15.572910879629628</c:v>
                </c:pt>
                <c:pt idx="2690">
                  <c:v>15.57869212962963</c:v>
                </c:pt>
                <c:pt idx="2691">
                  <c:v>15.584484953703704</c:v>
                </c:pt>
                <c:pt idx="2692">
                  <c:v>15.590271990740739</c:v>
                </c:pt>
                <c:pt idx="2693">
                  <c:v>15.596059027777777</c:v>
                </c:pt>
                <c:pt idx="2694">
                  <c:v>15.601846064814813</c:v>
                </c:pt>
                <c:pt idx="2695">
                  <c:v>15.607633101851849</c:v>
                </c:pt>
                <c:pt idx="2696">
                  <c:v>15.613420138888886</c:v>
                </c:pt>
                <c:pt idx="2697">
                  <c:v>15.619207175925924</c:v>
                </c:pt>
                <c:pt idx="2698">
                  <c:v>15.624994212962962</c:v>
                </c:pt>
                <c:pt idx="2699">
                  <c:v>15.630781249999998</c:v>
                </c:pt>
                <c:pt idx="2700">
                  <c:v>15.636574074074073</c:v>
                </c:pt>
                <c:pt idx="2701">
                  <c:v>15.642355324074073</c:v>
                </c:pt>
                <c:pt idx="2702">
                  <c:v>15.648148148148149</c:v>
                </c:pt>
                <c:pt idx="2703">
                  <c:v>15.653929398148145</c:v>
                </c:pt>
                <c:pt idx="2704">
                  <c:v>15.659716435185183</c:v>
                </c:pt>
                <c:pt idx="2705">
                  <c:v>15.665503472222222</c:v>
                </c:pt>
                <c:pt idx="2706">
                  <c:v>15.67129050925926</c:v>
                </c:pt>
                <c:pt idx="2707">
                  <c:v>15.677077546296294</c:v>
                </c:pt>
                <c:pt idx="2708">
                  <c:v>15.682864583333332</c:v>
                </c:pt>
                <c:pt idx="2709">
                  <c:v>15.688651620370369</c:v>
                </c:pt>
                <c:pt idx="2710">
                  <c:v>15.694438657407407</c:v>
                </c:pt>
                <c:pt idx="2711">
                  <c:v>15.700225694444441</c:v>
                </c:pt>
                <c:pt idx="2712">
                  <c:v>15.706012731481479</c:v>
                </c:pt>
                <c:pt idx="2713">
                  <c:v>15.711799768518517</c:v>
                </c:pt>
                <c:pt idx="2714">
                  <c:v>15.717586805555555</c:v>
                </c:pt>
                <c:pt idx="2715">
                  <c:v>15.723373842592592</c:v>
                </c:pt>
                <c:pt idx="2716">
                  <c:v>15.729160879629628</c:v>
                </c:pt>
                <c:pt idx="2717">
                  <c:v>15.734947916666664</c:v>
                </c:pt>
                <c:pt idx="2718">
                  <c:v>15.740740740740742</c:v>
                </c:pt>
                <c:pt idx="2719">
                  <c:v>15.746521990740739</c:v>
                </c:pt>
                <c:pt idx="2720">
                  <c:v>15.752309027777777</c:v>
                </c:pt>
                <c:pt idx="2721">
                  <c:v>15.758096064814815</c:v>
                </c:pt>
                <c:pt idx="2722">
                  <c:v>15.763883101851849</c:v>
                </c:pt>
                <c:pt idx="2723">
                  <c:v>15.769670138888888</c:v>
                </c:pt>
                <c:pt idx="2724">
                  <c:v>15.775457175925924</c:v>
                </c:pt>
                <c:pt idx="2725">
                  <c:v>15.781244212962962</c:v>
                </c:pt>
                <c:pt idx="2726">
                  <c:v>15.787031249999997</c:v>
                </c:pt>
                <c:pt idx="2727">
                  <c:v>15.792818287037035</c:v>
                </c:pt>
                <c:pt idx="2728">
                  <c:v>15.798605324074073</c:v>
                </c:pt>
                <c:pt idx="2729">
                  <c:v>15.804392361111111</c:v>
                </c:pt>
                <c:pt idx="2730">
                  <c:v>15.810179398148147</c:v>
                </c:pt>
                <c:pt idx="2731">
                  <c:v>15.815966435185183</c:v>
                </c:pt>
                <c:pt idx="2732">
                  <c:v>15.82175347222222</c:v>
                </c:pt>
                <c:pt idx="2733">
                  <c:v>15.827540509259258</c:v>
                </c:pt>
                <c:pt idx="2734">
                  <c:v>15.833333333333332</c:v>
                </c:pt>
                <c:pt idx="2735">
                  <c:v>15.839114583333332</c:v>
                </c:pt>
                <c:pt idx="2736">
                  <c:v>15.84490162037037</c:v>
                </c:pt>
                <c:pt idx="2737">
                  <c:v>15.850688657407407</c:v>
                </c:pt>
                <c:pt idx="2738">
                  <c:v>15.856475694444443</c:v>
                </c:pt>
                <c:pt idx="2739">
                  <c:v>15.862262731481479</c:v>
                </c:pt>
                <c:pt idx="2740">
                  <c:v>15.868049768518517</c:v>
                </c:pt>
                <c:pt idx="2741">
                  <c:v>15.873842592592593</c:v>
                </c:pt>
                <c:pt idx="2742">
                  <c:v>15.87962384259259</c:v>
                </c:pt>
                <c:pt idx="2743">
                  <c:v>15.885410879629628</c:v>
                </c:pt>
                <c:pt idx="2744">
                  <c:v>15.891197916666666</c:v>
                </c:pt>
                <c:pt idx="2745">
                  <c:v>15.896984953703704</c:v>
                </c:pt>
                <c:pt idx="2746">
                  <c:v>15.902771990740739</c:v>
                </c:pt>
                <c:pt idx="2747">
                  <c:v>15.908559027777775</c:v>
                </c:pt>
                <c:pt idx="2748">
                  <c:v>15.914346064814813</c:v>
                </c:pt>
                <c:pt idx="2749">
                  <c:v>15.920133101851849</c:v>
                </c:pt>
                <c:pt idx="2750">
                  <c:v>15.925914351851851</c:v>
                </c:pt>
                <c:pt idx="2751">
                  <c:v>15.931707175925926</c:v>
                </c:pt>
                <c:pt idx="2752">
                  <c:v>15.937494212962962</c:v>
                </c:pt>
                <c:pt idx="2753">
                  <c:v>15.943281249999998</c:v>
                </c:pt>
                <c:pt idx="2754">
                  <c:v>15.949068287037035</c:v>
                </c:pt>
                <c:pt idx="2755">
                  <c:v>15.954855324074073</c:v>
                </c:pt>
                <c:pt idx="2756">
                  <c:v>15.960642361111109</c:v>
                </c:pt>
                <c:pt idx="2757">
                  <c:v>15.966429398148145</c:v>
                </c:pt>
                <c:pt idx="2758">
                  <c:v>15.972216435185183</c:v>
                </c:pt>
                <c:pt idx="2759">
                  <c:v>15.978003472222222</c:v>
                </c:pt>
                <c:pt idx="2760">
                  <c:v>15.98379050925926</c:v>
                </c:pt>
                <c:pt idx="2761">
                  <c:v>15.989577546296294</c:v>
                </c:pt>
                <c:pt idx="2762">
                  <c:v>15.99536458333333</c:v>
                </c:pt>
                <c:pt idx="2763">
                  <c:v>16.001151620370369</c:v>
                </c:pt>
                <c:pt idx="2764">
                  <c:v>16.006938657407407</c:v>
                </c:pt>
                <c:pt idx="2765">
                  <c:v>16.012725694444445</c:v>
                </c:pt>
                <c:pt idx="2766">
                  <c:v>16.018524305555555</c:v>
                </c:pt>
                <c:pt idx="2767">
                  <c:v>16.024299768518517</c:v>
                </c:pt>
                <c:pt idx="2768">
                  <c:v>16.030081018518519</c:v>
                </c:pt>
                <c:pt idx="2769">
                  <c:v>16.03587384259259</c:v>
                </c:pt>
                <c:pt idx="2770">
                  <c:v>16.041660879629628</c:v>
                </c:pt>
                <c:pt idx="2771">
                  <c:v>16.047447916666663</c:v>
                </c:pt>
                <c:pt idx="2772">
                  <c:v>16.053234953703701</c:v>
                </c:pt>
                <c:pt idx="2773">
                  <c:v>16.059027777777779</c:v>
                </c:pt>
                <c:pt idx="2774">
                  <c:v>16.064809027777777</c:v>
                </c:pt>
                <c:pt idx="2775">
                  <c:v>16.070596064814815</c:v>
                </c:pt>
                <c:pt idx="2776">
                  <c:v>16.076383101851849</c:v>
                </c:pt>
                <c:pt idx="2777">
                  <c:v>16.082170138888888</c:v>
                </c:pt>
                <c:pt idx="2778">
                  <c:v>16.087957175925922</c:v>
                </c:pt>
                <c:pt idx="2779">
                  <c:v>16.09374421296296</c:v>
                </c:pt>
                <c:pt idx="2780">
                  <c:v>16.099531249999998</c:v>
                </c:pt>
                <c:pt idx="2781">
                  <c:v>16.105318287037036</c:v>
                </c:pt>
                <c:pt idx="2782">
                  <c:v>16.111111111111111</c:v>
                </c:pt>
                <c:pt idx="2783">
                  <c:v>16.116892361111109</c:v>
                </c:pt>
                <c:pt idx="2784">
                  <c:v>16.122679398148147</c:v>
                </c:pt>
                <c:pt idx="2785">
                  <c:v>16.128472222222221</c:v>
                </c:pt>
                <c:pt idx="2786">
                  <c:v>16.134247685185183</c:v>
                </c:pt>
                <c:pt idx="2787">
                  <c:v>16.140040509259258</c:v>
                </c:pt>
                <c:pt idx="2788">
                  <c:v>16.145827546296296</c:v>
                </c:pt>
                <c:pt idx="2789">
                  <c:v>16.151614583333334</c:v>
                </c:pt>
                <c:pt idx="2790">
                  <c:v>16.157401620370369</c:v>
                </c:pt>
                <c:pt idx="2791">
                  <c:v>16.163188657407407</c:v>
                </c:pt>
                <c:pt idx="2792">
                  <c:v>16.168975694444441</c:v>
                </c:pt>
                <c:pt idx="2793">
                  <c:v>16.174762731481479</c:v>
                </c:pt>
                <c:pt idx="2794">
                  <c:v>16.180549768518517</c:v>
                </c:pt>
                <c:pt idx="2795">
                  <c:v>16.186336805555555</c:v>
                </c:pt>
                <c:pt idx="2796">
                  <c:v>16.192123842592594</c:v>
                </c:pt>
                <c:pt idx="2797">
                  <c:v>16.197910879629628</c:v>
                </c:pt>
                <c:pt idx="2798">
                  <c:v>16.203703703703702</c:v>
                </c:pt>
                <c:pt idx="2799">
                  <c:v>16.209484953703701</c:v>
                </c:pt>
                <c:pt idx="2800">
                  <c:v>16.215271990740739</c:v>
                </c:pt>
                <c:pt idx="2801">
                  <c:v>16.221059027777773</c:v>
                </c:pt>
                <c:pt idx="2802">
                  <c:v>16.226846064814811</c:v>
                </c:pt>
                <c:pt idx="2803">
                  <c:v>16.232638888888889</c:v>
                </c:pt>
                <c:pt idx="2804">
                  <c:v>16.238420138888888</c:v>
                </c:pt>
                <c:pt idx="2805">
                  <c:v>16.244207175925926</c:v>
                </c:pt>
                <c:pt idx="2806">
                  <c:v>16.24999421296296</c:v>
                </c:pt>
                <c:pt idx="2807">
                  <c:v>16.255781249999998</c:v>
                </c:pt>
                <c:pt idx="2808">
                  <c:v>16.261568287037036</c:v>
                </c:pt>
                <c:pt idx="2809">
                  <c:v>16.267355324074071</c:v>
                </c:pt>
                <c:pt idx="2810">
                  <c:v>16.273142361111109</c:v>
                </c:pt>
                <c:pt idx="2811">
                  <c:v>16.278929398148147</c:v>
                </c:pt>
                <c:pt idx="2812">
                  <c:v>16.284716435185185</c:v>
                </c:pt>
                <c:pt idx="2813">
                  <c:v>16.29050347222222</c:v>
                </c:pt>
                <c:pt idx="2814">
                  <c:v>16.296296296296294</c:v>
                </c:pt>
                <c:pt idx="2815">
                  <c:v>16.302077546296296</c:v>
                </c:pt>
                <c:pt idx="2816">
                  <c:v>16.30786458333333</c:v>
                </c:pt>
                <c:pt idx="2817">
                  <c:v>16.313651620370369</c:v>
                </c:pt>
                <c:pt idx="2818">
                  <c:v>16.319438657407407</c:v>
                </c:pt>
                <c:pt idx="2819">
                  <c:v>16.325225694444445</c:v>
                </c:pt>
                <c:pt idx="2820">
                  <c:v>16.331012731481483</c:v>
                </c:pt>
                <c:pt idx="2821">
                  <c:v>16.336799768518517</c:v>
                </c:pt>
                <c:pt idx="2822">
                  <c:v>16.342586805555552</c:v>
                </c:pt>
                <c:pt idx="2823">
                  <c:v>16.34837384259259</c:v>
                </c:pt>
                <c:pt idx="2824">
                  <c:v>16.354160879629628</c:v>
                </c:pt>
                <c:pt idx="2825">
                  <c:v>16.359947916666666</c:v>
                </c:pt>
                <c:pt idx="2826">
                  <c:v>16.365734953703704</c:v>
                </c:pt>
                <c:pt idx="2827">
                  <c:v>16.371521990740739</c:v>
                </c:pt>
                <c:pt idx="2828">
                  <c:v>16.377309027777777</c:v>
                </c:pt>
                <c:pt idx="2829">
                  <c:v>16.383096064814811</c:v>
                </c:pt>
                <c:pt idx="2830">
                  <c:v>16.388888888888889</c:v>
                </c:pt>
                <c:pt idx="2831">
                  <c:v>16.394670138888888</c:v>
                </c:pt>
                <c:pt idx="2832">
                  <c:v>16.400457175925922</c:v>
                </c:pt>
                <c:pt idx="2833">
                  <c:v>16.40624421296296</c:v>
                </c:pt>
                <c:pt idx="2834">
                  <c:v>16.412031249999998</c:v>
                </c:pt>
                <c:pt idx="2835">
                  <c:v>16.417818287037036</c:v>
                </c:pt>
                <c:pt idx="2836">
                  <c:v>16.423605324074071</c:v>
                </c:pt>
                <c:pt idx="2837">
                  <c:v>16.429392361111109</c:v>
                </c:pt>
                <c:pt idx="2838">
                  <c:v>16.435179398148147</c:v>
                </c:pt>
                <c:pt idx="2839">
                  <c:v>16.440966435185185</c:v>
                </c:pt>
                <c:pt idx="2840">
                  <c:v>16.44675347222222</c:v>
                </c:pt>
                <c:pt idx="2841">
                  <c:v>16.452534722222222</c:v>
                </c:pt>
                <c:pt idx="2842">
                  <c:v>16.458327546296296</c:v>
                </c:pt>
                <c:pt idx="2843">
                  <c:v>16.464114583333334</c:v>
                </c:pt>
                <c:pt idx="2844">
                  <c:v>16.469907407407405</c:v>
                </c:pt>
                <c:pt idx="2845">
                  <c:v>16.475688657407407</c:v>
                </c:pt>
                <c:pt idx="2846">
                  <c:v>16.481481481481481</c:v>
                </c:pt>
                <c:pt idx="2847">
                  <c:v>16.487262731481479</c:v>
                </c:pt>
                <c:pt idx="2848">
                  <c:v>16.493049768518517</c:v>
                </c:pt>
                <c:pt idx="2849">
                  <c:v>16.498836805555555</c:v>
                </c:pt>
                <c:pt idx="2850">
                  <c:v>16.504623842592594</c:v>
                </c:pt>
                <c:pt idx="2851">
                  <c:v>16.510410879629628</c:v>
                </c:pt>
                <c:pt idx="2852">
                  <c:v>16.516197916666663</c:v>
                </c:pt>
                <c:pt idx="2853">
                  <c:v>16.521984953703701</c:v>
                </c:pt>
                <c:pt idx="2854">
                  <c:v>16.527766203703703</c:v>
                </c:pt>
                <c:pt idx="2855">
                  <c:v>16.533559027777777</c:v>
                </c:pt>
                <c:pt idx="2856">
                  <c:v>16.539346064814815</c:v>
                </c:pt>
                <c:pt idx="2857">
                  <c:v>16.545133101851849</c:v>
                </c:pt>
                <c:pt idx="2858">
                  <c:v>16.550920138888888</c:v>
                </c:pt>
                <c:pt idx="2859">
                  <c:v>16.556707175925922</c:v>
                </c:pt>
                <c:pt idx="2860">
                  <c:v>16.56249421296296</c:v>
                </c:pt>
                <c:pt idx="2861">
                  <c:v>16.568281249999998</c:v>
                </c:pt>
                <c:pt idx="2862">
                  <c:v>16.574074074074076</c:v>
                </c:pt>
                <c:pt idx="2863">
                  <c:v>16.579855324074071</c:v>
                </c:pt>
                <c:pt idx="2864">
                  <c:v>16.585642361111109</c:v>
                </c:pt>
                <c:pt idx="2865">
                  <c:v>16.591429398148147</c:v>
                </c:pt>
                <c:pt idx="2866">
                  <c:v>16.597216435185185</c:v>
                </c:pt>
                <c:pt idx="2867">
                  <c:v>16.60300347222222</c:v>
                </c:pt>
                <c:pt idx="2868">
                  <c:v>16.608790509259258</c:v>
                </c:pt>
                <c:pt idx="2869">
                  <c:v>16.614577546296296</c:v>
                </c:pt>
                <c:pt idx="2870">
                  <c:v>16.620364583333334</c:v>
                </c:pt>
                <c:pt idx="2871">
                  <c:v>16.626151620370369</c:v>
                </c:pt>
                <c:pt idx="2872">
                  <c:v>16.631938657407407</c:v>
                </c:pt>
                <c:pt idx="2873">
                  <c:v>16.637725694444445</c:v>
                </c:pt>
                <c:pt idx="2874">
                  <c:v>16.643512731481479</c:v>
                </c:pt>
                <c:pt idx="2875">
                  <c:v>16.649293981481481</c:v>
                </c:pt>
                <c:pt idx="2876">
                  <c:v>16.655086805555552</c:v>
                </c:pt>
                <c:pt idx="2877">
                  <c:v>16.66087384259259</c:v>
                </c:pt>
                <c:pt idx="2878">
                  <c:v>16.666666666666668</c:v>
                </c:pt>
                <c:pt idx="2879">
                  <c:v>16.672447916666666</c:v>
                </c:pt>
                <c:pt idx="2880">
                  <c:v>16.678234953703704</c:v>
                </c:pt>
                <c:pt idx="2881">
                  <c:v>16.684021990740739</c:v>
                </c:pt>
                <c:pt idx="2882">
                  <c:v>16.689809027777773</c:v>
                </c:pt>
                <c:pt idx="2883">
                  <c:v>16.695596064814811</c:v>
                </c:pt>
                <c:pt idx="2884">
                  <c:v>16.701383101851849</c:v>
                </c:pt>
                <c:pt idx="2885">
                  <c:v>16.707175925925927</c:v>
                </c:pt>
                <c:pt idx="2886">
                  <c:v>16.712957175925926</c:v>
                </c:pt>
                <c:pt idx="2887">
                  <c:v>16.71874421296296</c:v>
                </c:pt>
                <c:pt idx="2888">
                  <c:v>16.724531249999998</c:v>
                </c:pt>
                <c:pt idx="2889">
                  <c:v>16.730318287037036</c:v>
                </c:pt>
                <c:pt idx="2890">
                  <c:v>16.736105324074071</c:v>
                </c:pt>
                <c:pt idx="2891">
                  <c:v>16.741892361111109</c:v>
                </c:pt>
                <c:pt idx="2892">
                  <c:v>16.747679398148147</c:v>
                </c:pt>
                <c:pt idx="2893">
                  <c:v>16.753466435185185</c:v>
                </c:pt>
                <c:pt idx="2894">
                  <c:v>16.759259259259256</c:v>
                </c:pt>
                <c:pt idx="2895">
                  <c:v>16.765040509259258</c:v>
                </c:pt>
                <c:pt idx="2896">
                  <c:v>16.770827546296296</c:v>
                </c:pt>
                <c:pt idx="2897">
                  <c:v>16.77661458333333</c:v>
                </c:pt>
                <c:pt idx="2898">
                  <c:v>16.782395833333332</c:v>
                </c:pt>
                <c:pt idx="2899">
                  <c:v>16.788188657407407</c:v>
                </c:pt>
                <c:pt idx="2900">
                  <c:v>16.793975694444445</c:v>
                </c:pt>
                <c:pt idx="2901">
                  <c:v>16.799762731481483</c:v>
                </c:pt>
                <c:pt idx="2902">
                  <c:v>16.805549768518517</c:v>
                </c:pt>
                <c:pt idx="2903">
                  <c:v>16.811336805555555</c:v>
                </c:pt>
                <c:pt idx="2904">
                  <c:v>16.81712384259259</c:v>
                </c:pt>
                <c:pt idx="2905">
                  <c:v>16.822910879629628</c:v>
                </c:pt>
                <c:pt idx="2906">
                  <c:v>16.828697916666663</c:v>
                </c:pt>
                <c:pt idx="2907">
                  <c:v>16.834484953703701</c:v>
                </c:pt>
                <c:pt idx="2908">
                  <c:v>16.840271990740739</c:v>
                </c:pt>
                <c:pt idx="2909">
                  <c:v>16.846059027777777</c:v>
                </c:pt>
                <c:pt idx="2910">
                  <c:v>16.851851851851851</c:v>
                </c:pt>
                <c:pt idx="2911">
                  <c:v>16.857633101851849</c:v>
                </c:pt>
                <c:pt idx="2912">
                  <c:v>16.863420138888888</c:v>
                </c:pt>
                <c:pt idx="2913">
                  <c:v>16.869207175925922</c:v>
                </c:pt>
                <c:pt idx="2914">
                  <c:v>16.87499421296296</c:v>
                </c:pt>
                <c:pt idx="2915">
                  <c:v>16.880787037037038</c:v>
                </c:pt>
                <c:pt idx="2916">
                  <c:v>16.886568287037036</c:v>
                </c:pt>
                <c:pt idx="2917">
                  <c:v>16.892355324074071</c:v>
                </c:pt>
                <c:pt idx="2918">
                  <c:v>16.898142361111109</c:v>
                </c:pt>
                <c:pt idx="2919">
                  <c:v>16.903929398148147</c:v>
                </c:pt>
                <c:pt idx="2920">
                  <c:v>16.909716435185185</c:v>
                </c:pt>
                <c:pt idx="2921">
                  <c:v>16.91550347222222</c:v>
                </c:pt>
                <c:pt idx="2922">
                  <c:v>16.921290509259258</c:v>
                </c:pt>
                <c:pt idx="2923">
                  <c:v>16.927077546296296</c:v>
                </c:pt>
                <c:pt idx="2924">
                  <c:v>16.932864583333334</c:v>
                </c:pt>
                <c:pt idx="2925">
                  <c:v>16.938651620370369</c:v>
                </c:pt>
                <c:pt idx="2926">
                  <c:v>16.944444444444443</c:v>
                </c:pt>
                <c:pt idx="2927">
                  <c:v>16.950225694444441</c:v>
                </c:pt>
                <c:pt idx="2928">
                  <c:v>16.956012731481479</c:v>
                </c:pt>
                <c:pt idx="2929">
                  <c:v>16.961799768518517</c:v>
                </c:pt>
                <c:pt idx="2930">
                  <c:v>16.967586805555555</c:v>
                </c:pt>
                <c:pt idx="2931">
                  <c:v>16.973373842592594</c:v>
                </c:pt>
                <c:pt idx="2932">
                  <c:v>16.979160879629628</c:v>
                </c:pt>
                <c:pt idx="2933">
                  <c:v>16.984947916666666</c:v>
                </c:pt>
                <c:pt idx="2934">
                  <c:v>16.990734953703701</c:v>
                </c:pt>
                <c:pt idx="2935">
                  <c:v>16.996521990740739</c:v>
                </c:pt>
                <c:pt idx="2936">
                  <c:v>17.002309027777773</c:v>
                </c:pt>
                <c:pt idx="2937">
                  <c:v>17.008096064814811</c:v>
                </c:pt>
                <c:pt idx="2938">
                  <c:v>17.013883101851849</c:v>
                </c:pt>
                <c:pt idx="2939">
                  <c:v>17.019670138888888</c:v>
                </c:pt>
                <c:pt idx="2940">
                  <c:v>17.025457175925926</c:v>
                </c:pt>
                <c:pt idx="2941">
                  <c:v>17.03124421296296</c:v>
                </c:pt>
                <c:pt idx="2942">
                  <c:v>17.037037037037038</c:v>
                </c:pt>
                <c:pt idx="2943">
                  <c:v>17.042818287037036</c:v>
                </c:pt>
                <c:pt idx="2944">
                  <c:v>17.048605324074071</c:v>
                </c:pt>
                <c:pt idx="2945">
                  <c:v>17.054392361111109</c:v>
                </c:pt>
                <c:pt idx="2946">
                  <c:v>17.060179398148147</c:v>
                </c:pt>
                <c:pt idx="2947">
                  <c:v>17.065966435185185</c:v>
                </c:pt>
                <c:pt idx="2948">
                  <c:v>17.07175347222222</c:v>
                </c:pt>
                <c:pt idx="2949">
                  <c:v>17.077540509259258</c:v>
                </c:pt>
                <c:pt idx="2950">
                  <c:v>17.083327546296296</c:v>
                </c:pt>
                <c:pt idx="2951">
                  <c:v>17.08912037037037</c:v>
                </c:pt>
                <c:pt idx="2952">
                  <c:v>17.094901620370369</c:v>
                </c:pt>
                <c:pt idx="2953">
                  <c:v>17.100688657407407</c:v>
                </c:pt>
                <c:pt idx="2954">
                  <c:v>17.106475694444445</c:v>
                </c:pt>
                <c:pt idx="2955">
                  <c:v>17.112262731481483</c:v>
                </c:pt>
                <c:pt idx="2956">
                  <c:v>17.118049768518517</c:v>
                </c:pt>
                <c:pt idx="2957">
                  <c:v>17.123836805555552</c:v>
                </c:pt>
                <c:pt idx="2958">
                  <c:v>17.129618055555557</c:v>
                </c:pt>
                <c:pt idx="2959">
                  <c:v>17.135410879629628</c:v>
                </c:pt>
                <c:pt idx="2960">
                  <c:v>17.141197916666666</c:v>
                </c:pt>
                <c:pt idx="2961">
                  <c:v>17.146984953703704</c:v>
                </c:pt>
                <c:pt idx="2962">
                  <c:v>17.152771990740739</c:v>
                </c:pt>
                <c:pt idx="2963">
                  <c:v>17.158559027777777</c:v>
                </c:pt>
                <c:pt idx="2964">
                  <c:v>17.164346064814811</c:v>
                </c:pt>
                <c:pt idx="2965">
                  <c:v>17.170133101851849</c:v>
                </c:pt>
                <c:pt idx="2966">
                  <c:v>17.175920138888888</c:v>
                </c:pt>
                <c:pt idx="2967">
                  <c:v>17.181707175925922</c:v>
                </c:pt>
                <c:pt idx="2968">
                  <c:v>17.18749421296296</c:v>
                </c:pt>
                <c:pt idx="2969">
                  <c:v>17.193281249999998</c:v>
                </c:pt>
                <c:pt idx="2970">
                  <c:v>17.199068287037036</c:v>
                </c:pt>
                <c:pt idx="2971">
                  <c:v>17.204849537037038</c:v>
                </c:pt>
                <c:pt idx="2972">
                  <c:v>17.210642361111109</c:v>
                </c:pt>
                <c:pt idx="2973">
                  <c:v>17.216429398148147</c:v>
                </c:pt>
                <c:pt idx="2974">
                  <c:v>17.222222222222221</c:v>
                </c:pt>
                <c:pt idx="2975">
                  <c:v>17.22800925925926</c:v>
                </c:pt>
                <c:pt idx="2976">
                  <c:v>17.233790509259258</c:v>
                </c:pt>
                <c:pt idx="2977">
                  <c:v>17.239577546296296</c:v>
                </c:pt>
                <c:pt idx="2978">
                  <c:v>17.245364583333334</c:v>
                </c:pt>
                <c:pt idx="2979">
                  <c:v>17.251151620370369</c:v>
                </c:pt>
                <c:pt idx="2980">
                  <c:v>17.256938657407407</c:v>
                </c:pt>
                <c:pt idx="2981">
                  <c:v>17.262725694444441</c:v>
                </c:pt>
                <c:pt idx="2982">
                  <c:v>17.268512731481479</c:v>
                </c:pt>
                <c:pt idx="2983">
                  <c:v>17.274299768518517</c:v>
                </c:pt>
                <c:pt idx="2984">
                  <c:v>17.280086805555555</c:v>
                </c:pt>
                <c:pt idx="2985">
                  <c:v>17.285873842592594</c:v>
                </c:pt>
                <c:pt idx="2986">
                  <c:v>17.291660879629628</c:v>
                </c:pt>
                <c:pt idx="2987">
                  <c:v>17.297447916666663</c:v>
                </c:pt>
                <c:pt idx="2988">
                  <c:v>17.30324074074074</c:v>
                </c:pt>
                <c:pt idx="2989">
                  <c:v>17.309021990740739</c:v>
                </c:pt>
                <c:pt idx="2990">
                  <c:v>17.314814814814817</c:v>
                </c:pt>
                <c:pt idx="2991">
                  <c:v>17.320596064814815</c:v>
                </c:pt>
                <c:pt idx="2992">
                  <c:v>17.326383101851849</c:v>
                </c:pt>
                <c:pt idx="2993">
                  <c:v>17.332170138888888</c:v>
                </c:pt>
                <c:pt idx="2994">
                  <c:v>17.337957175925922</c:v>
                </c:pt>
                <c:pt idx="2995">
                  <c:v>17.34374421296296</c:v>
                </c:pt>
                <c:pt idx="2996">
                  <c:v>17.349531249999998</c:v>
                </c:pt>
                <c:pt idx="2997">
                  <c:v>17.355318287037036</c:v>
                </c:pt>
                <c:pt idx="2998">
                  <c:v>17.361105324074071</c:v>
                </c:pt>
                <c:pt idx="2999">
                  <c:v>17.366892361111109</c:v>
                </c:pt>
                <c:pt idx="3000">
                  <c:v>17.372679398148147</c:v>
                </c:pt>
                <c:pt idx="3001">
                  <c:v>17.378466435185185</c:v>
                </c:pt>
                <c:pt idx="3002">
                  <c:v>17.38425347222222</c:v>
                </c:pt>
                <c:pt idx="3003">
                  <c:v>17.390040509259258</c:v>
                </c:pt>
                <c:pt idx="3004">
                  <c:v>17.395827546296296</c:v>
                </c:pt>
                <c:pt idx="3005">
                  <c:v>17.401614583333334</c:v>
                </c:pt>
                <c:pt idx="3006">
                  <c:v>17.407407407407405</c:v>
                </c:pt>
                <c:pt idx="3007">
                  <c:v>17.413188657407407</c:v>
                </c:pt>
                <c:pt idx="3008">
                  <c:v>17.418975694444445</c:v>
                </c:pt>
                <c:pt idx="3009">
                  <c:v>17.424762731481479</c:v>
                </c:pt>
                <c:pt idx="3010">
                  <c:v>17.430549768518517</c:v>
                </c:pt>
                <c:pt idx="3011">
                  <c:v>17.436336805555552</c:v>
                </c:pt>
                <c:pt idx="3012">
                  <c:v>17.44212384259259</c:v>
                </c:pt>
                <c:pt idx="3013">
                  <c:v>17.447910879629628</c:v>
                </c:pt>
                <c:pt idx="3014">
                  <c:v>17.453697916666666</c:v>
                </c:pt>
                <c:pt idx="3015">
                  <c:v>17.459484953703704</c:v>
                </c:pt>
                <c:pt idx="3016">
                  <c:v>17.465271990740739</c:v>
                </c:pt>
                <c:pt idx="3017">
                  <c:v>17.471059027777773</c:v>
                </c:pt>
                <c:pt idx="3018">
                  <c:v>17.476846064814811</c:v>
                </c:pt>
                <c:pt idx="3019">
                  <c:v>17.482633101851849</c:v>
                </c:pt>
                <c:pt idx="3020">
                  <c:v>17.488425925925927</c:v>
                </c:pt>
                <c:pt idx="3021">
                  <c:v>17.494207175925926</c:v>
                </c:pt>
                <c:pt idx="3022">
                  <c:v>17.5</c:v>
                </c:pt>
                <c:pt idx="3023">
                  <c:v>17.505781249999998</c:v>
                </c:pt>
                <c:pt idx="3024">
                  <c:v>17.511568287037036</c:v>
                </c:pt>
                <c:pt idx="3025">
                  <c:v>17.517355324074071</c:v>
                </c:pt>
                <c:pt idx="3026">
                  <c:v>17.523142361111109</c:v>
                </c:pt>
                <c:pt idx="3027">
                  <c:v>17.528929398148147</c:v>
                </c:pt>
                <c:pt idx="3028">
                  <c:v>17.534716435185185</c:v>
                </c:pt>
                <c:pt idx="3029">
                  <c:v>17.540509259259256</c:v>
                </c:pt>
                <c:pt idx="3030">
                  <c:v>17.546290509259258</c:v>
                </c:pt>
                <c:pt idx="3031">
                  <c:v>17.552077546296296</c:v>
                </c:pt>
                <c:pt idx="3032">
                  <c:v>17.55786458333333</c:v>
                </c:pt>
                <c:pt idx="3033">
                  <c:v>17.563651620370369</c:v>
                </c:pt>
                <c:pt idx="3034">
                  <c:v>17.569438657407407</c:v>
                </c:pt>
                <c:pt idx="3035">
                  <c:v>17.575225694444445</c:v>
                </c:pt>
                <c:pt idx="3036">
                  <c:v>17.581012731481483</c:v>
                </c:pt>
                <c:pt idx="3037">
                  <c:v>17.586799768518517</c:v>
                </c:pt>
                <c:pt idx="3038">
                  <c:v>17.592592592592592</c:v>
                </c:pt>
                <c:pt idx="3039">
                  <c:v>17.59837384259259</c:v>
                </c:pt>
                <c:pt idx="3040">
                  <c:v>17.604160879629628</c:v>
                </c:pt>
                <c:pt idx="3041">
                  <c:v>17.609947916666663</c:v>
                </c:pt>
                <c:pt idx="3042">
                  <c:v>17.615734953703701</c:v>
                </c:pt>
                <c:pt idx="3043">
                  <c:v>17.621521990740739</c:v>
                </c:pt>
                <c:pt idx="3044">
                  <c:v>17.627309027777777</c:v>
                </c:pt>
                <c:pt idx="3045">
                  <c:v>17.633096064814815</c:v>
                </c:pt>
                <c:pt idx="3046">
                  <c:v>17.638883101851849</c:v>
                </c:pt>
                <c:pt idx="3047">
                  <c:v>17.644670138888888</c:v>
                </c:pt>
                <c:pt idx="3048">
                  <c:v>17.650457175925922</c:v>
                </c:pt>
                <c:pt idx="3049">
                  <c:v>17.65624421296296</c:v>
                </c:pt>
                <c:pt idx="3050">
                  <c:v>17.662031249999998</c:v>
                </c:pt>
                <c:pt idx="3051">
                  <c:v>17.667818287037036</c:v>
                </c:pt>
                <c:pt idx="3052">
                  <c:v>17.673605324074071</c:v>
                </c:pt>
                <c:pt idx="3053">
                  <c:v>17.679392361111109</c:v>
                </c:pt>
                <c:pt idx="3054">
                  <c:v>17.685185185185183</c:v>
                </c:pt>
                <c:pt idx="3055">
                  <c:v>17.690966435185185</c:v>
                </c:pt>
                <c:pt idx="3056">
                  <c:v>17.69675347222222</c:v>
                </c:pt>
                <c:pt idx="3057">
                  <c:v>17.702540509259258</c:v>
                </c:pt>
                <c:pt idx="3058">
                  <c:v>17.708327546296296</c:v>
                </c:pt>
                <c:pt idx="3059">
                  <c:v>17.71412037037037</c:v>
                </c:pt>
                <c:pt idx="3060">
                  <c:v>17.719901620370369</c:v>
                </c:pt>
                <c:pt idx="3061">
                  <c:v>17.725688657407407</c:v>
                </c:pt>
                <c:pt idx="3062">
                  <c:v>17.731475694444441</c:v>
                </c:pt>
                <c:pt idx="3063">
                  <c:v>17.737262731481479</c:v>
                </c:pt>
                <c:pt idx="3064">
                  <c:v>17.743049768518517</c:v>
                </c:pt>
                <c:pt idx="3065">
                  <c:v>17.748831018518519</c:v>
                </c:pt>
                <c:pt idx="3066">
                  <c:v>17.754623842592594</c:v>
                </c:pt>
                <c:pt idx="3067">
                  <c:v>17.760410879629628</c:v>
                </c:pt>
                <c:pt idx="3068">
                  <c:v>17.766203703703702</c:v>
                </c:pt>
                <c:pt idx="3069">
                  <c:v>17.771984953703701</c:v>
                </c:pt>
                <c:pt idx="3070">
                  <c:v>17.777777777777779</c:v>
                </c:pt>
                <c:pt idx="3071">
                  <c:v>17.783559027777773</c:v>
                </c:pt>
                <c:pt idx="3072">
                  <c:v>17.789346064814811</c:v>
                </c:pt>
                <c:pt idx="3073">
                  <c:v>17.795133101851849</c:v>
                </c:pt>
                <c:pt idx="3074">
                  <c:v>17.800920138888891</c:v>
                </c:pt>
                <c:pt idx="3075">
                  <c:v>17.806707175925926</c:v>
                </c:pt>
                <c:pt idx="3076">
                  <c:v>17.8125</c:v>
                </c:pt>
                <c:pt idx="3077">
                  <c:v>17.818281249999998</c:v>
                </c:pt>
                <c:pt idx="3078">
                  <c:v>17.824068287037033</c:v>
                </c:pt>
                <c:pt idx="3079">
                  <c:v>17.829855324074071</c:v>
                </c:pt>
                <c:pt idx="3080">
                  <c:v>17.835648148148145</c:v>
                </c:pt>
                <c:pt idx="3081">
                  <c:v>17.841429398148147</c:v>
                </c:pt>
                <c:pt idx="3082">
                  <c:v>17.847216435185185</c:v>
                </c:pt>
                <c:pt idx="3083">
                  <c:v>17.85300347222222</c:v>
                </c:pt>
                <c:pt idx="3084">
                  <c:v>17.858790509259258</c:v>
                </c:pt>
                <c:pt idx="3085">
                  <c:v>17.864577546296296</c:v>
                </c:pt>
                <c:pt idx="3086">
                  <c:v>17.870370370370374</c:v>
                </c:pt>
                <c:pt idx="3087">
                  <c:v>17.876151620370365</c:v>
                </c:pt>
                <c:pt idx="3088">
                  <c:v>17.881938657407407</c:v>
                </c:pt>
                <c:pt idx="3089">
                  <c:v>17.887725694444445</c:v>
                </c:pt>
                <c:pt idx="3090">
                  <c:v>17.893512731481483</c:v>
                </c:pt>
                <c:pt idx="3091">
                  <c:v>17.899299768518517</c:v>
                </c:pt>
                <c:pt idx="3092">
                  <c:v>17.905086805555552</c:v>
                </c:pt>
                <c:pt idx="3093">
                  <c:v>17.91087384259259</c:v>
                </c:pt>
                <c:pt idx="3094">
                  <c:v>17.916660879629628</c:v>
                </c:pt>
                <c:pt idx="3095">
                  <c:v>17.922447916666666</c:v>
                </c:pt>
                <c:pt idx="3096">
                  <c:v>17.928234953703704</c:v>
                </c:pt>
                <c:pt idx="3097">
                  <c:v>17.934016203703703</c:v>
                </c:pt>
                <c:pt idx="3098">
                  <c:v>17.939809027777773</c:v>
                </c:pt>
                <c:pt idx="3099">
                  <c:v>17.945596064814815</c:v>
                </c:pt>
                <c:pt idx="3100">
                  <c:v>17.951388888888889</c:v>
                </c:pt>
                <c:pt idx="3101">
                  <c:v>17.957170138888888</c:v>
                </c:pt>
                <c:pt idx="3102">
                  <c:v>17.962962962962965</c:v>
                </c:pt>
                <c:pt idx="3103">
                  <c:v>17.96874421296296</c:v>
                </c:pt>
                <c:pt idx="3104">
                  <c:v>17.974531250000002</c:v>
                </c:pt>
                <c:pt idx="3105">
                  <c:v>17.980318287037036</c:v>
                </c:pt>
                <c:pt idx="3106">
                  <c:v>17.986105324074071</c:v>
                </c:pt>
                <c:pt idx="3107">
                  <c:v>17.991892361111109</c:v>
                </c:pt>
                <c:pt idx="3108">
                  <c:v>17.997679398148144</c:v>
                </c:pt>
                <c:pt idx="3109">
                  <c:v>18.003466435185185</c:v>
                </c:pt>
                <c:pt idx="3110">
                  <c:v>18.009253472222223</c:v>
                </c:pt>
                <c:pt idx="3111">
                  <c:v>18.015040509259258</c:v>
                </c:pt>
                <c:pt idx="3112">
                  <c:v>18.020827546296296</c:v>
                </c:pt>
                <c:pt idx="3113">
                  <c:v>18.02661458333333</c:v>
                </c:pt>
                <c:pt idx="3114">
                  <c:v>18.032401620370369</c:v>
                </c:pt>
                <c:pt idx="3115">
                  <c:v>18.038188657407407</c:v>
                </c:pt>
                <c:pt idx="3116">
                  <c:v>18.043975694444441</c:v>
                </c:pt>
                <c:pt idx="3117">
                  <c:v>18.049762731481476</c:v>
                </c:pt>
                <c:pt idx="3118">
                  <c:v>18.055555555555554</c:v>
                </c:pt>
                <c:pt idx="3119">
                  <c:v>18.061336805555555</c:v>
                </c:pt>
                <c:pt idx="3120">
                  <c:v>18.067123842592594</c:v>
                </c:pt>
                <c:pt idx="3121">
                  <c:v>18.072910879629628</c:v>
                </c:pt>
                <c:pt idx="3122">
                  <c:v>18.078697916666663</c:v>
                </c:pt>
                <c:pt idx="3123">
                  <c:v>18.084484953703701</c:v>
                </c:pt>
                <c:pt idx="3124">
                  <c:v>18.090271990740739</c:v>
                </c:pt>
                <c:pt idx="3125">
                  <c:v>18.09605902777778</c:v>
                </c:pt>
                <c:pt idx="3126">
                  <c:v>18.101846064814815</c:v>
                </c:pt>
                <c:pt idx="3127">
                  <c:v>18.107633101851849</c:v>
                </c:pt>
                <c:pt idx="3128">
                  <c:v>18.113420138888888</c:v>
                </c:pt>
                <c:pt idx="3129">
                  <c:v>18.119201388888893</c:v>
                </c:pt>
                <c:pt idx="3130">
                  <c:v>18.12499421296296</c:v>
                </c:pt>
                <c:pt idx="3131">
                  <c:v>18.130775462962962</c:v>
                </c:pt>
                <c:pt idx="3132">
                  <c:v>18.136568287037033</c:v>
                </c:pt>
                <c:pt idx="3133">
                  <c:v>18.142355324074071</c:v>
                </c:pt>
                <c:pt idx="3134">
                  <c:v>18.148148148148145</c:v>
                </c:pt>
                <c:pt idx="3135">
                  <c:v>18.153929398148147</c:v>
                </c:pt>
                <c:pt idx="3136">
                  <c:v>18.159716435185185</c:v>
                </c:pt>
                <c:pt idx="3137">
                  <c:v>18.16550347222222</c:v>
                </c:pt>
                <c:pt idx="3138">
                  <c:v>18.171290509259254</c:v>
                </c:pt>
                <c:pt idx="3139">
                  <c:v>18.177077546296296</c:v>
                </c:pt>
                <c:pt idx="3140">
                  <c:v>18.182864583333334</c:v>
                </c:pt>
                <c:pt idx="3141">
                  <c:v>18.188651620370369</c:v>
                </c:pt>
                <c:pt idx="3142">
                  <c:v>18.194432870370367</c:v>
                </c:pt>
                <c:pt idx="3143">
                  <c:v>18.200225694444441</c:v>
                </c:pt>
                <c:pt idx="3144">
                  <c:v>18.206012731481483</c:v>
                </c:pt>
                <c:pt idx="3145">
                  <c:v>18.211793981481481</c:v>
                </c:pt>
                <c:pt idx="3146">
                  <c:v>18.217586805555552</c:v>
                </c:pt>
                <c:pt idx="3147">
                  <c:v>18.22337384259259</c:v>
                </c:pt>
                <c:pt idx="3148">
                  <c:v>18.229160879629628</c:v>
                </c:pt>
                <c:pt idx="3149">
                  <c:v>18.234947916666666</c:v>
                </c:pt>
                <c:pt idx="3150">
                  <c:v>18.240740740740737</c:v>
                </c:pt>
                <c:pt idx="3151">
                  <c:v>18.246521990740739</c:v>
                </c:pt>
                <c:pt idx="3152">
                  <c:v>18.252303240740741</c:v>
                </c:pt>
                <c:pt idx="3153">
                  <c:v>18.258096064814811</c:v>
                </c:pt>
                <c:pt idx="3154">
                  <c:v>18.263883101851849</c:v>
                </c:pt>
                <c:pt idx="3155">
                  <c:v>18.269675925925924</c:v>
                </c:pt>
                <c:pt idx="3156">
                  <c:v>18.275457175925926</c:v>
                </c:pt>
                <c:pt idx="3157">
                  <c:v>18.28124421296296</c:v>
                </c:pt>
                <c:pt idx="3158">
                  <c:v>18.287031249999998</c:v>
                </c:pt>
                <c:pt idx="3159">
                  <c:v>18.292818287037036</c:v>
                </c:pt>
                <c:pt idx="3160">
                  <c:v>18.298605324074071</c:v>
                </c:pt>
                <c:pt idx="3161">
                  <c:v>18.304392361111109</c:v>
                </c:pt>
                <c:pt idx="3162">
                  <c:v>18.310173611111111</c:v>
                </c:pt>
                <c:pt idx="3163">
                  <c:v>18.315966435185185</c:v>
                </c:pt>
                <c:pt idx="3164">
                  <c:v>18.321753472222223</c:v>
                </c:pt>
                <c:pt idx="3165">
                  <c:v>18.327540509259258</c:v>
                </c:pt>
                <c:pt idx="3166">
                  <c:v>18.333333333333332</c:v>
                </c:pt>
                <c:pt idx="3167">
                  <c:v>18.33911458333333</c:v>
                </c:pt>
                <c:pt idx="3168">
                  <c:v>18.344901620370365</c:v>
                </c:pt>
                <c:pt idx="3169">
                  <c:v>18.350688657407407</c:v>
                </c:pt>
                <c:pt idx="3170">
                  <c:v>18.356475694444445</c:v>
                </c:pt>
                <c:pt idx="3171">
                  <c:v>18.362262731481483</c:v>
                </c:pt>
                <c:pt idx="3172">
                  <c:v>18.368049768518517</c:v>
                </c:pt>
                <c:pt idx="3173">
                  <c:v>18.373842592592592</c:v>
                </c:pt>
                <c:pt idx="3174">
                  <c:v>18.379623842592594</c:v>
                </c:pt>
                <c:pt idx="3175">
                  <c:v>18.385410879629628</c:v>
                </c:pt>
                <c:pt idx="3176">
                  <c:v>18.391197916666663</c:v>
                </c:pt>
                <c:pt idx="3177">
                  <c:v>18.396984953703701</c:v>
                </c:pt>
                <c:pt idx="3178">
                  <c:v>18.402771990740739</c:v>
                </c:pt>
                <c:pt idx="3179">
                  <c:v>18.408553240740741</c:v>
                </c:pt>
                <c:pt idx="3180">
                  <c:v>18.414346064814815</c:v>
                </c:pt>
                <c:pt idx="3181">
                  <c:v>18.420133101851849</c:v>
                </c:pt>
                <c:pt idx="3182">
                  <c:v>18.425914351851851</c:v>
                </c:pt>
                <c:pt idx="3183">
                  <c:v>18.431707175925922</c:v>
                </c:pt>
                <c:pt idx="3184">
                  <c:v>18.43749421296296</c:v>
                </c:pt>
                <c:pt idx="3185">
                  <c:v>18.443281250000002</c:v>
                </c:pt>
                <c:pt idx="3186">
                  <c:v>18.449068287037036</c:v>
                </c:pt>
                <c:pt idx="3187">
                  <c:v>18.454855324074071</c:v>
                </c:pt>
                <c:pt idx="3188">
                  <c:v>18.460642361111109</c:v>
                </c:pt>
                <c:pt idx="3189">
                  <c:v>18.466429398148147</c:v>
                </c:pt>
                <c:pt idx="3190">
                  <c:v>18.472216435185185</c:v>
                </c:pt>
                <c:pt idx="3191">
                  <c:v>18.47800347222222</c:v>
                </c:pt>
                <c:pt idx="3192">
                  <c:v>18.483790509259254</c:v>
                </c:pt>
                <c:pt idx="3193">
                  <c:v>18.489577546296296</c:v>
                </c:pt>
                <c:pt idx="3194">
                  <c:v>18.495364583333334</c:v>
                </c:pt>
                <c:pt idx="3195">
                  <c:v>18.501151620370369</c:v>
                </c:pt>
                <c:pt idx="3196">
                  <c:v>18.506938657407407</c:v>
                </c:pt>
                <c:pt idx="3197">
                  <c:v>18.512725694444441</c:v>
                </c:pt>
                <c:pt idx="3198">
                  <c:v>18.518518518518519</c:v>
                </c:pt>
                <c:pt idx="3199">
                  <c:v>18.524299768518517</c:v>
                </c:pt>
                <c:pt idx="3200">
                  <c:v>18.530086805555555</c:v>
                </c:pt>
                <c:pt idx="3201">
                  <c:v>18.535873842592594</c:v>
                </c:pt>
                <c:pt idx="3202">
                  <c:v>18.541660879629628</c:v>
                </c:pt>
                <c:pt idx="3203">
                  <c:v>18.547453703703702</c:v>
                </c:pt>
                <c:pt idx="3204">
                  <c:v>18.553234953703704</c:v>
                </c:pt>
                <c:pt idx="3205">
                  <c:v>18.559021990740739</c:v>
                </c:pt>
                <c:pt idx="3206">
                  <c:v>18.564809027777773</c:v>
                </c:pt>
                <c:pt idx="3207">
                  <c:v>18.570596064814811</c:v>
                </c:pt>
                <c:pt idx="3208">
                  <c:v>18.576383101851849</c:v>
                </c:pt>
                <c:pt idx="3209">
                  <c:v>18.582164351851851</c:v>
                </c:pt>
                <c:pt idx="3210">
                  <c:v>18.587957175925926</c:v>
                </c:pt>
                <c:pt idx="3211">
                  <c:v>18.59374421296296</c:v>
                </c:pt>
                <c:pt idx="3212">
                  <c:v>18.599531249999998</c:v>
                </c:pt>
                <c:pt idx="3213">
                  <c:v>18.605318287037033</c:v>
                </c:pt>
                <c:pt idx="3214">
                  <c:v>18.611111111111111</c:v>
                </c:pt>
                <c:pt idx="3215">
                  <c:v>18.616892361111113</c:v>
                </c:pt>
                <c:pt idx="3216">
                  <c:v>18.622673611111111</c:v>
                </c:pt>
                <c:pt idx="3217">
                  <c:v>18.628466435185185</c:v>
                </c:pt>
                <c:pt idx="3218">
                  <c:v>18.63425347222222</c:v>
                </c:pt>
                <c:pt idx="3219">
                  <c:v>18.640040509259258</c:v>
                </c:pt>
                <c:pt idx="3220">
                  <c:v>18.645827546296296</c:v>
                </c:pt>
                <c:pt idx="3221">
                  <c:v>18.65161458333333</c:v>
                </c:pt>
                <c:pt idx="3222">
                  <c:v>18.657401620370365</c:v>
                </c:pt>
                <c:pt idx="3223">
                  <c:v>18.663188657407407</c:v>
                </c:pt>
                <c:pt idx="3224">
                  <c:v>18.668975694444445</c:v>
                </c:pt>
                <c:pt idx="3225">
                  <c:v>18.674762731481483</c:v>
                </c:pt>
                <c:pt idx="3226">
                  <c:v>18.680549768518517</c:v>
                </c:pt>
                <c:pt idx="3227">
                  <c:v>18.686336805555552</c:v>
                </c:pt>
                <c:pt idx="3228">
                  <c:v>18.69212384259259</c:v>
                </c:pt>
                <c:pt idx="3229">
                  <c:v>18.697910879629628</c:v>
                </c:pt>
                <c:pt idx="3230">
                  <c:v>18.703703703703702</c:v>
                </c:pt>
                <c:pt idx="3231">
                  <c:v>18.709484953703704</c:v>
                </c:pt>
                <c:pt idx="3232">
                  <c:v>18.715271990740739</c:v>
                </c:pt>
                <c:pt idx="3233">
                  <c:v>18.721059027777773</c:v>
                </c:pt>
                <c:pt idx="3234">
                  <c:v>18.726846064814815</c:v>
                </c:pt>
                <c:pt idx="3235">
                  <c:v>18.732633101851849</c:v>
                </c:pt>
                <c:pt idx="3236">
                  <c:v>18.738420138888888</c:v>
                </c:pt>
                <c:pt idx="3237">
                  <c:v>18.744207175925922</c:v>
                </c:pt>
                <c:pt idx="3238">
                  <c:v>18.74999421296296</c:v>
                </c:pt>
                <c:pt idx="3239">
                  <c:v>18.755781250000002</c:v>
                </c:pt>
                <c:pt idx="3240">
                  <c:v>18.761568287037036</c:v>
                </c:pt>
                <c:pt idx="3241">
                  <c:v>18.767355324074071</c:v>
                </c:pt>
                <c:pt idx="3242">
                  <c:v>18.773142361111109</c:v>
                </c:pt>
                <c:pt idx="3243">
                  <c:v>18.778929398148144</c:v>
                </c:pt>
                <c:pt idx="3244">
                  <c:v>18.784716435185185</c:v>
                </c:pt>
                <c:pt idx="3245">
                  <c:v>18.790503472222223</c:v>
                </c:pt>
                <c:pt idx="3246">
                  <c:v>18.796296296296298</c:v>
                </c:pt>
                <c:pt idx="3247">
                  <c:v>18.802077546296296</c:v>
                </c:pt>
                <c:pt idx="3248">
                  <c:v>18.80786458333333</c:v>
                </c:pt>
                <c:pt idx="3249">
                  <c:v>18.813651620370369</c:v>
                </c:pt>
                <c:pt idx="3250">
                  <c:v>18.819438657407407</c:v>
                </c:pt>
                <c:pt idx="3251">
                  <c:v>18.825225694444441</c:v>
                </c:pt>
                <c:pt idx="3252">
                  <c:v>18.831012731481476</c:v>
                </c:pt>
                <c:pt idx="3253">
                  <c:v>18.836799768518517</c:v>
                </c:pt>
                <c:pt idx="3254">
                  <c:v>18.842586805555555</c:v>
                </c:pt>
                <c:pt idx="3255">
                  <c:v>18.848373842592594</c:v>
                </c:pt>
                <c:pt idx="3256">
                  <c:v>18.854160879629628</c:v>
                </c:pt>
                <c:pt idx="3257">
                  <c:v>18.859947916666663</c:v>
                </c:pt>
                <c:pt idx="3258">
                  <c:v>18.865734953703701</c:v>
                </c:pt>
                <c:pt idx="3259">
                  <c:v>18.871521990740739</c:v>
                </c:pt>
                <c:pt idx="3260">
                  <c:v>18.87730902777778</c:v>
                </c:pt>
                <c:pt idx="3261">
                  <c:v>18.883096064814815</c:v>
                </c:pt>
                <c:pt idx="3262">
                  <c:v>18.888888888888889</c:v>
                </c:pt>
                <c:pt idx="3263">
                  <c:v>18.894670138888888</c:v>
                </c:pt>
                <c:pt idx="3264">
                  <c:v>18.900457175925926</c:v>
                </c:pt>
                <c:pt idx="3265">
                  <c:v>18.90624421296296</c:v>
                </c:pt>
                <c:pt idx="3266">
                  <c:v>18.912031249999998</c:v>
                </c:pt>
                <c:pt idx="3267">
                  <c:v>18.917818287037033</c:v>
                </c:pt>
                <c:pt idx="3268">
                  <c:v>18.923605324074071</c:v>
                </c:pt>
                <c:pt idx="3269">
                  <c:v>18.929392361111113</c:v>
                </c:pt>
                <c:pt idx="3270">
                  <c:v>18.935179398148147</c:v>
                </c:pt>
                <c:pt idx="3271">
                  <c:v>18.940966435185185</c:v>
                </c:pt>
                <c:pt idx="3272">
                  <c:v>18.94675347222222</c:v>
                </c:pt>
                <c:pt idx="3273">
                  <c:v>18.952540509259254</c:v>
                </c:pt>
                <c:pt idx="3274">
                  <c:v>18.958327546296296</c:v>
                </c:pt>
                <c:pt idx="3275">
                  <c:v>18.964108796296298</c:v>
                </c:pt>
                <c:pt idx="3276">
                  <c:v>18.969901620370369</c:v>
                </c:pt>
                <c:pt idx="3277">
                  <c:v>18.975688657407407</c:v>
                </c:pt>
                <c:pt idx="3278">
                  <c:v>18.981481481481481</c:v>
                </c:pt>
                <c:pt idx="3279">
                  <c:v>18.987262731481483</c:v>
                </c:pt>
                <c:pt idx="3280">
                  <c:v>18.993049768518517</c:v>
                </c:pt>
                <c:pt idx="3281">
                  <c:v>18.998836805555552</c:v>
                </c:pt>
                <c:pt idx="3282">
                  <c:v>19.00462384259259</c:v>
                </c:pt>
                <c:pt idx="3283">
                  <c:v>19.010410879629628</c:v>
                </c:pt>
                <c:pt idx="3284">
                  <c:v>19.016197916666666</c:v>
                </c:pt>
                <c:pt idx="3285">
                  <c:v>19.021990740740737</c:v>
                </c:pt>
                <c:pt idx="3286">
                  <c:v>19.027771990740739</c:v>
                </c:pt>
                <c:pt idx="3287">
                  <c:v>19.033559027777773</c:v>
                </c:pt>
                <c:pt idx="3288">
                  <c:v>19.039346064814811</c:v>
                </c:pt>
                <c:pt idx="3289">
                  <c:v>19.045133101851849</c:v>
                </c:pt>
                <c:pt idx="3290">
                  <c:v>19.050920138888891</c:v>
                </c:pt>
                <c:pt idx="3291">
                  <c:v>19.056707175925926</c:v>
                </c:pt>
                <c:pt idx="3292">
                  <c:v>19.0625</c:v>
                </c:pt>
                <c:pt idx="3293">
                  <c:v>19.068281249999998</c:v>
                </c:pt>
                <c:pt idx="3294">
                  <c:v>19.074062500000004</c:v>
                </c:pt>
                <c:pt idx="3295">
                  <c:v>19.079855324074071</c:v>
                </c:pt>
                <c:pt idx="3296">
                  <c:v>19.085636574074073</c:v>
                </c:pt>
                <c:pt idx="3297">
                  <c:v>19.091429398148144</c:v>
                </c:pt>
                <c:pt idx="3298">
                  <c:v>19.097216435185185</c:v>
                </c:pt>
                <c:pt idx="3299">
                  <c:v>19.103003472222223</c:v>
                </c:pt>
                <c:pt idx="3300">
                  <c:v>19.108790509259258</c:v>
                </c:pt>
                <c:pt idx="3301">
                  <c:v>19.114577546296296</c:v>
                </c:pt>
                <c:pt idx="3302">
                  <c:v>19.12036458333333</c:v>
                </c:pt>
                <c:pt idx="3303">
                  <c:v>19.126151620370365</c:v>
                </c:pt>
                <c:pt idx="3304">
                  <c:v>19.131938657407407</c:v>
                </c:pt>
                <c:pt idx="3305">
                  <c:v>19.137725694444445</c:v>
                </c:pt>
                <c:pt idx="3306">
                  <c:v>19.143512731481483</c:v>
                </c:pt>
                <c:pt idx="3307">
                  <c:v>19.149299768518517</c:v>
                </c:pt>
                <c:pt idx="3308">
                  <c:v>19.155086805555552</c:v>
                </c:pt>
                <c:pt idx="3309">
                  <c:v>19.160873842592594</c:v>
                </c:pt>
                <c:pt idx="3310">
                  <c:v>19.166666666666668</c:v>
                </c:pt>
                <c:pt idx="3311">
                  <c:v>19.172447916666663</c:v>
                </c:pt>
                <c:pt idx="3312">
                  <c:v>19.178234953703701</c:v>
                </c:pt>
                <c:pt idx="3313">
                  <c:v>19.184021990740739</c:v>
                </c:pt>
                <c:pt idx="3314">
                  <c:v>19.18980902777778</c:v>
                </c:pt>
                <c:pt idx="3315">
                  <c:v>19.195596064814815</c:v>
                </c:pt>
                <c:pt idx="3316">
                  <c:v>19.201377314814817</c:v>
                </c:pt>
                <c:pt idx="3317">
                  <c:v>19.207175925925927</c:v>
                </c:pt>
                <c:pt idx="3318">
                  <c:v>19.212957175925922</c:v>
                </c:pt>
                <c:pt idx="3319">
                  <c:v>19.21874421296296</c:v>
                </c:pt>
                <c:pt idx="3320">
                  <c:v>19.224531250000002</c:v>
                </c:pt>
                <c:pt idx="3321">
                  <c:v>19.230318287037036</c:v>
                </c:pt>
                <c:pt idx="3322">
                  <c:v>19.236105324074071</c:v>
                </c:pt>
                <c:pt idx="3323">
                  <c:v>19.241892361111109</c:v>
                </c:pt>
                <c:pt idx="3324">
                  <c:v>19.247679398148147</c:v>
                </c:pt>
                <c:pt idx="3325">
                  <c:v>19.253466435185185</c:v>
                </c:pt>
                <c:pt idx="3326">
                  <c:v>19.259259259259263</c:v>
                </c:pt>
                <c:pt idx="3327">
                  <c:v>19.265040509259254</c:v>
                </c:pt>
                <c:pt idx="3328">
                  <c:v>19.270827546296296</c:v>
                </c:pt>
                <c:pt idx="3329">
                  <c:v>19.276614583333334</c:v>
                </c:pt>
                <c:pt idx="3330">
                  <c:v>19.282401620370369</c:v>
                </c:pt>
                <c:pt idx="3331">
                  <c:v>19.288188657407407</c:v>
                </c:pt>
                <c:pt idx="3332">
                  <c:v>19.293975694444441</c:v>
                </c:pt>
                <c:pt idx="3333">
                  <c:v>19.299762731481476</c:v>
                </c:pt>
                <c:pt idx="3334">
                  <c:v>19.305549768518517</c:v>
                </c:pt>
                <c:pt idx="3335">
                  <c:v>19.311336805555555</c:v>
                </c:pt>
                <c:pt idx="3336">
                  <c:v>19.317123842592594</c:v>
                </c:pt>
                <c:pt idx="3337">
                  <c:v>19.322910879629628</c:v>
                </c:pt>
                <c:pt idx="3338">
                  <c:v>19.328697916666663</c:v>
                </c:pt>
                <c:pt idx="3339">
                  <c:v>19.334484953703704</c:v>
                </c:pt>
                <c:pt idx="3340">
                  <c:v>19.340271990740739</c:v>
                </c:pt>
                <c:pt idx="3341">
                  <c:v>19.346059027777773</c:v>
                </c:pt>
                <c:pt idx="3342">
                  <c:v>19.351851851851851</c:v>
                </c:pt>
                <c:pt idx="3343">
                  <c:v>19.357633101851849</c:v>
                </c:pt>
                <c:pt idx="3344">
                  <c:v>19.363420138888891</c:v>
                </c:pt>
                <c:pt idx="3345">
                  <c:v>19.369207175925926</c:v>
                </c:pt>
                <c:pt idx="3346">
                  <c:v>19.37499421296296</c:v>
                </c:pt>
                <c:pt idx="3347">
                  <c:v>19.380787037037038</c:v>
                </c:pt>
                <c:pt idx="3348">
                  <c:v>19.386568287037033</c:v>
                </c:pt>
                <c:pt idx="3349">
                  <c:v>19.392355324074071</c:v>
                </c:pt>
                <c:pt idx="3350">
                  <c:v>19.398142361111113</c:v>
                </c:pt>
                <c:pt idx="3351">
                  <c:v>19.403929398148147</c:v>
                </c:pt>
                <c:pt idx="3352">
                  <c:v>19.409716435185185</c:v>
                </c:pt>
                <c:pt idx="3353">
                  <c:v>19.415497685185183</c:v>
                </c:pt>
                <c:pt idx="3354">
                  <c:v>19.421290509259258</c:v>
                </c:pt>
                <c:pt idx="3355">
                  <c:v>19.427077546296296</c:v>
                </c:pt>
                <c:pt idx="3356">
                  <c:v>19.43286458333333</c:v>
                </c:pt>
                <c:pt idx="3357">
                  <c:v>19.438651620370365</c:v>
                </c:pt>
                <c:pt idx="3358">
                  <c:v>19.444444444444443</c:v>
                </c:pt>
                <c:pt idx="3359">
                  <c:v>19.450225694444445</c:v>
                </c:pt>
                <c:pt idx="3360">
                  <c:v>19.456012731481483</c:v>
                </c:pt>
                <c:pt idx="3361">
                  <c:v>19.461799768518517</c:v>
                </c:pt>
                <c:pt idx="3362">
                  <c:v>19.467586805555552</c:v>
                </c:pt>
                <c:pt idx="3363">
                  <c:v>19.47337384259259</c:v>
                </c:pt>
                <c:pt idx="3364">
                  <c:v>19.479160879629628</c:v>
                </c:pt>
                <c:pt idx="3365">
                  <c:v>19.484947916666666</c:v>
                </c:pt>
                <c:pt idx="3366">
                  <c:v>19.490734953703704</c:v>
                </c:pt>
                <c:pt idx="3367">
                  <c:v>19.496521990740739</c:v>
                </c:pt>
                <c:pt idx="3368">
                  <c:v>19.502303240740741</c:v>
                </c:pt>
                <c:pt idx="3369">
                  <c:v>19.508096064814815</c:v>
                </c:pt>
                <c:pt idx="3370">
                  <c:v>19.513883101851849</c:v>
                </c:pt>
                <c:pt idx="3371">
                  <c:v>19.519670138888888</c:v>
                </c:pt>
                <c:pt idx="3372">
                  <c:v>19.525457175925922</c:v>
                </c:pt>
                <c:pt idx="3373">
                  <c:v>19.53124421296296</c:v>
                </c:pt>
                <c:pt idx="3374">
                  <c:v>19.537037037037035</c:v>
                </c:pt>
                <c:pt idx="3375">
                  <c:v>19.542818287037036</c:v>
                </c:pt>
                <c:pt idx="3376">
                  <c:v>19.548605324074071</c:v>
                </c:pt>
                <c:pt idx="3377">
                  <c:v>19.554392361111109</c:v>
                </c:pt>
                <c:pt idx="3378">
                  <c:v>19.560179398148144</c:v>
                </c:pt>
                <c:pt idx="3379">
                  <c:v>19.565966435185185</c:v>
                </c:pt>
                <c:pt idx="3380">
                  <c:v>19.571753472222223</c:v>
                </c:pt>
                <c:pt idx="3381">
                  <c:v>19.577540509259258</c:v>
                </c:pt>
                <c:pt idx="3382">
                  <c:v>19.583327546296296</c:v>
                </c:pt>
                <c:pt idx="3383">
                  <c:v>19.58911458333333</c:v>
                </c:pt>
                <c:pt idx="3384">
                  <c:v>19.594901620370369</c:v>
                </c:pt>
                <c:pt idx="3385">
                  <c:v>19.600688657407407</c:v>
                </c:pt>
                <c:pt idx="3386">
                  <c:v>19.606475694444441</c:v>
                </c:pt>
                <c:pt idx="3387">
                  <c:v>19.612268518518519</c:v>
                </c:pt>
                <c:pt idx="3388">
                  <c:v>19.618049768518517</c:v>
                </c:pt>
                <c:pt idx="3389">
                  <c:v>19.623836805555555</c:v>
                </c:pt>
                <c:pt idx="3390">
                  <c:v>19.629629629629626</c:v>
                </c:pt>
                <c:pt idx="3391">
                  <c:v>19.635410879629628</c:v>
                </c:pt>
                <c:pt idx="3392">
                  <c:v>19.641197916666663</c:v>
                </c:pt>
                <c:pt idx="3393">
                  <c:v>19.646984953703701</c:v>
                </c:pt>
                <c:pt idx="3394">
                  <c:v>19.652771990740739</c:v>
                </c:pt>
                <c:pt idx="3395">
                  <c:v>19.65855902777778</c:v>
                </c:pt>
                <c:pt idx="3396">
                  <c:v>19.664346064814815</c:v>
                </c:pt>
                <c:pt idx="3397">
                  <c:v>19.670133101851849</c:v>
                </c:pt>
                <c:pt idx="3398">
                  <c:v>19.675920138888888</c:v>
                </c:pt>
                <c:pt idx="3399">
                  <c:v>19.681707175925926</c:v>
                </c:pt>
                <c:pt idx="3400">
                  <c:v>19.68749421296296</c:v>
                </c:pt>
                <c:pt idx="3401">
                  <c:v>19.693281249999998</c:v>
                </c:pt>
                <c:pt idx="3402">
                  <c:v>19.699068287037033</c:v>
                </c:pt>
                <c:pt idx="3403">
                  <c:v>19.704855324074071</c:v>
                </c:pt>
                <c:pt idx="3404">
                  <c:v>19.710642361111113</c:v>
                </c:pt>
                <c:pt idx="3405">
                  <c:v>19.716429398148147</c:v>
                </c:pt>
                <c:pt idx="3406">
                  <c:v>19.722222222222221</c:v>
                </c:pt>
                <c:pt idx="3407">
                  <c:v>19.72800347222222</c:v>
                </c:pt>
                <c:pt idx="3408">
                  <c:v>19.733790509259254</c:v>
                </c:pt>
                <c:pt idx="3409">
                  <c:v>19.739577546296296</c:v>
                </c:pt>
                <c:pt idx="3410">
                  <c:v>19.745364583333334</c:v>
                </c:pt>
                <c:pt idx="3411">
                  <c:v>19.751151620370369</c:v>
                </c:pt>
                <c:pt idx="3412">
                  <c:v>19.756938657407407</c:v>
                </c:pt>
                <c:pt idx="3413">
                  <c:v>19.762725694444441</c:v>
                </c:pt>
                <c:pt idx="3414">
                  <c:v>19.768512731481483</c:v>
                </c:pt>
                <c:pt idx="3415">
                  <c:v>19.774299768518517</c:v>
                </c:pt>
                <c:pt idx="3416">
                  <c:v>19.780086805555552</c:v>
                </c:pt>
                <c:pt idx="3417">
                  <c:v>19.78587384259259</c:v>
                </c:pt>
                <c:pt idx="3418">
                  <c:v>19.791660879629628</c:v>
                </c:pt>
                <c:pt idx="3419">
                  <c:v>19.797447916666666</c:v>
                </c:pt>
                <c:pt idx="3420">
                  <c:v>19.803234953703704</c:v>
                </c:pt>
                <c:pt idx="3421">
                  <c:v>19.809021990740739</c:v>
                </c:pt>
                <c:pt idx="3422">
                  <c:v>19.814814814814817</c:v>
                </c:pt>
                <c:pt idx="3423">
                  <c:v>19.820596064814811</c:v>
                </c:pt>
                <c:pt idx="3424">
                  <c:v>19.826383101851849</c:v>
                </c:pt>
                <c:pt idx="3425">
                  <c:v>19.832170138888891</c:v>
                </c:pt>
                <c:pt idx="3426">
                  <c:v>19.837957175925926</c:v>
                </c:pt>
                <c:pt idx="3427">
                  <c:v>19.84374421296296</c:v>
                </c:pt>
                <c:pt idx="3428">
                  <c:v>19.849531249999998</c:v>
                </c:pt>
                <c:pt idx="3429">
                  <c:v>19.855324074074073</c:v>
                </c:pt>
                <c:pt idx="3430">
                  <c:v>19.861105324074071</c:v>
                </c:pt>
                <c:pt idx="3431">
                  <c:v>19.866892361111109</c:v>
                </c:pt>
                <c:pt idx="3432">
                  <c:v>19.872679398148144</c:v>
                </c:pt>
                <c:pt idx="3433">
                  <c:v>19.878466435185185</c:v>
                </c:pt>
                <c:pt idx="3434">
                  <c:v>19.884253472222223</c:v>
                </c:pt>
                <c:pt idx="3435">
                  <c:v>19.890040509259258</c:v>
                </c:pt>
                <c:pt idx="3436">
                  <c:v>19.895827546296296</c:v>
                </c:pt>
                <c:pt idx="3437">
                  <c:v>19.90161458333333</c:v>
                </c:pt>
                <c:pt idx="3438">
                  <c:v>19.907407407407408</c:v>
                </c:pt>
                <c:pt idx="3439">
                  <c:v>19.913188657407407</c:v>
                </c:pt>
                <c:pt idx="3440">
                  <c:v>19.918975694444445</c:v>
                </c:pt>
                <c:pt idx="3441">
                  <c:v>19.924762731481483</c:v>
                </c:pt>
                <c:pt idx="3442">
                  <c:v>19.930549768518517</c:v>
                </c:pt>
                <c:pt idx="3443">
                  <c:v>19.936336805555552</c:v>
                </c:pt>
                <c:pt idx="3444">
                  <c:v>19.942123842592594</c:v>
                </c:pt>
                <c:pt idx="3445">
                  <c:v>19.947910879629628</c:v>
                </c:pt>
                <c:pt idx="3446">
                  <c:v>19.953697916666663</c:v>
                </c:pt>
                <c:pt idx="3447">
                  <c:v>19.959484953703701</c:v>
                </c:pt>
                <c:pt idx="3448">
                  <c:v>19.965271990740739</c:v>
                </c:pt>
                <c:pt idx="3449">
                  <c:v>19.97105902777778</c:v>
                </c:pt>
                <c:pt idx="3450">
                  <c:v>19.976846064814815</c:v>
                </c:pt>
                <c:pt idx="3451">
                  <c:v>19.982633101851849</c:v>
                </c:pt>
                <c:pt idx="3452">
                  <c:v>19.988420138888888</c:v>
                </c:pt>
                <c:pt idx="3453">
                  <c:v>19.994207175925922</c:v>
                </c:pt>
                <c:pt idx="3454">
                  <c:v>20</c:v>
                </c:pt>
                <c:pt idx="3455">
                  <c:v>20.005781250000002</c:v>
                </c:pt>
                <c:pt idx="3456">
                  <c:v>20.0115625</c:v>
                </c:pt>
                <c:pt idx="3457">
                  <c:v>20.017355324074071</c:v>
                </c:pt>
                <c:pt idx="3458">
                  <c:v>20.023142361111109</c:v>
                </c:pt>
                <c:pt idx="3459">
                  <c:v>20.028929398148147</c:v>
                </c:pt>
                <c:pt idx="3460">
                  <c:v>20.034716435185185</c:v>
                </c:pt>
                <c:pt idx="3461">
                  <c:v>20.040509259259263</c:v>
                </c:pt>
                <c:pt idx="3462">
                  <c:v>20.046290509259254</c:v>
                </c:pt>
                <c:pt idx="3463">
                  <c:v>20.052077546296296</c:v>
                </c:pt>
                <c:pt idx="3464">
                  <c:v>20.057864583333334</c:v>
                </c:pt>
                <c:pt idx="3465">
                  <c:v>20.063651620370369</c:v>
                </c:pt>
                <c:pt idx="3466">
                  <c:v>20.069444444444443</c:v>
                </c:pt>
                <c:pt idx="3467">
                  <c:v>20.075219907407408</c:v>
                </c:pt>
                <c:pt idx="3468">
                  <c:v>20.081012731481476</c:v>
                </c:pt>
                <c:pt idx="3469">
                  <c:v>20.086799768518517</c:v>
                </c:pt>
                <c:pt idx="3470">
                  <c:v>20.092592592592592</c:v>
                </c:pt>
                <c:pt idx="3471">
                  <c:v>20.098373842592594</c:v>
                </c:pt>
                <c:pt idx="3472">
                  <c:v>20.104160879629628</c:v>
                </c:pt>
                <c:pt idx="3473">
                  <c:v>20.109947916666663</c:v>
                </c:pt>
                <c:pt idx="3474">
                  <c:v>20.115734953703704</c:v>
                </c:pt>
                <c:pt idx="3475">
                  <c:v>20.121521990740739</c:v>
                </c:pt>
                <c:pt idx="3476">
                  <c:v>20.127309027777773</c:v>
                </c:pt>
                <c:pt idx="3477">
                  <c:v>20.133096064814811</c:v>
                </c:pt>
                <c:pt idx="3478">
                  <c:v>20.138883101851849</c:v>
                </c:pt>
                <c:pt idx="3479">
                  <c:v>20.144670138888891</c:v>
                </c:pt>
                <c:pt idx="3480">
                  <c:v>20.150462962962958</c:v>
                </c:pt>
                <c:pt idx="3481">
                  <c:v>20.156238425925928</c:v>
                </c:pt>
                <c:pt idx="3482">
                  <c:v>20.162031249999998</c:v>
                </c:pt>
                <c:pt idx="3483">
                  <c:v>20.167818287037033</c:v>
                </c:pt>
                <c:pt idx="3484">
                  <c:v>20.173605324074071</c:v>
                </c:pt>
                <c:pt idx="3485">
                  <c:v>20.179392361111113</c:v>
                </c:pt>
                <c:pt idx="3486">
                  <c:v>20.185185185185187</c:v>
                </c:pt>
                <c:pt idx="3487">
                  <c:v>20.190966435185185</c:v>
                </c:pt>
                <c:pt idx="3488">
                  <c:v>20.19675347222222</c:v>
                </c:pt>
                <c:pt idx="3489">
                  <c:v>20.202540509259258</c:v>
                </c:pt>
                <c:pt idx="3490">
                  <c:v>20.208327546296296</c:v>
                </c:pt>
                <c:pt idx="3491">
                  <c:v>20.214120370370374</c:v>
                </c:pt>
                <c:pt idx="3492">
                  <c:v>20.219901620370365</c:v>
                </c:pt>
                <c:pt idx="3493">
                  <c:v>20.225688657407407</c:v>
                </c:pt>
                <c:pt idx="3494">
                  <c:v>20.231475694444445</c:v>
                </c:pt>
                <c:pt idx="3495">
                  <c:v>20.237262731481483</c:v>
                </c:pt>
                <c:pt idx="3496">
                  <c:v>20.243049768518517</c:v>
                </c:pt>
                <c:pt idx="3497">
                  <c:v>20.248831018518519</c:v>
                </c:pt>
                <c:pt idx="3498">
                  <c:v>20.25462384259259</c:v>
                </c:pt>
                <c:pt idx="3499">
                  <c:v>20.260410879629628</c:v>
                </c:pt>
                <c:pt idx="3500">
                  <c:v>20.266197916666666</c:v>
                </c:pt>
                <c:pt idx="3501">
                  <c:v>20.271979166666664</c:v>
                </c:pt>
                <c:pt idx="3502">
                  <c:v>20.277777777777779</c:v>
                </c:pt>
                <c:pt idx="3503">
                  <c:v>20.283559027777773</c:v>
                </c:pt>
                <c:pt idx="3504">
                  <c:v>20.289340277777779</c:v>
                </c:pt>
                <c:pt idx="3505">
                  <c:v>20.295133101851849</c:v>
                </c:pt>
                <c:pt idx="3506">
                  <c:v>20.300920138888888</c:v>
                </c:pt>
                <c:pt idx="3507">
                  <c:v>20.306707175925922</c:v>
                </c:pt>
                <c:pt idx="3508">
                  <c:v>20.31249421296296</c:v>
                </c:pt>
                <c:pt idx="3509">
                  <c:v>20.318281250000002</c:v>
                </c:pt>
                <c:pt idx="3510">
                  <c:v>20.324068287037036</c:v>
                </c:pt>
                <c:pt idx="3511">
                  <c:v>20.329855324074071</c:v>
                </c:pt>
                <c:pt idx="3512">
                  <c:v>20.335642361111109</c:v>
                </c:pt>
                <c:pt idx="3513">
                  <c:v>20.341429398148144</c:v>
                </c:pt>
                <c:pt idx="3514">
                  <c:v>20.347216435185185</c:v>
                </c:pt>
                <c:pt idx="3515">
                  <c:v>20.353003472222223</c:v>
                </c:pt>
                <c:pt idx="3516">
                  <c:v>20.358790509259258</c:v>
                </c:pt>
                <c:pt idx="3517">
                  <c:v>20.364577546296296</c:v>
                </c:pt>
                <c:pt idx="3518">
                  <c:v>20.37037037037037</c:v>
                </c:pt>
                <c:pt idx="3519">
                  <c:v>20.376151620370369</c:v>
                </c:pt>
                <c:pt idx="3520">
                  <c:v>20.381938657407407</c:v>
                </c:pt>
                <c:pt idx="3521">
                  <c:v>20.387725694444441</c:v>
                </c:pt>
                <c:pt idx="3522">
                  <c:v>20.393512731481476</c:v>
                </c:pt>
                <c:pt idx="3523">
                  <c:v>20.399299768518517</c:v>
                </c:pt>
                <c:pt idx="3524">
                  <c:v>20.405086805555555</c:v>
                </c:pt>
                <c:pt idx="3525">
                  <c:v>20.410873842592594</c:v>
                </c:pt>
                <c:pt idx="3526">
                  <c:v>20.416660879629628</c:v>
                </c:pt>
                <c:pt idx="3527">
                  <c:v>20.422447916666663</c:v>
                </c:pt>
                <c:pt idx="3528">
                  <c:v>20.428234953703701</c:v>
                </c:pt>
                <c:pt idx="3529">
                  <c:v>20.434016203703706</c:v>
                </c:pt>
                <c:pt idx="3530">
                  <c:v>20.43980902777778</c:v>
                </c:pt>
                <c:pt idx="3531">
                  <c:v>20.445596064814815</c:v>
                </c:pt>
                <c:pt idx="3532">
                  <c:v>20.451388888888889</c:v>
                </c:pt>
                <c:pt idx="3533">
                  <c:v>20.457170138888888</c:v>
                </c:pt>
                <c:pt idx="3534">
                  <c:v>20.462962962962958</c:v>
                </c:pt>
                <c:pt idx="3535">
                  <c:v>20.46874421296296</c:v>
                </c:pt>
                <c:pt idx="3536">
                  <c:v>20.474531249999998</c:v>
                </c:pt>
                <c:pt idx="3537">
                  <c:v>20.480318287037033</c:v>
                </c:pt>
                <c:pt idx="3538">
                  <c:v>20.486105324074071</c:v>
                </c:pt>
                <c:pt idx="3539">
                  <c:v>20.491892361111113</c:v>
                </c:pt>
                <c:pt idx="3540">
                  <c:v>20.497679398148147</c:v>
                </c:pt>
                <c:pt idx="3541">
                  <c:v>20.503466435185185</c:v>
                </c:pt>
                <c:pt idx="3542">
                  <c:v>20.50925347222222</c:v>
                </c:pt>
                <c:pt idx="3543">
                  <c:v>20.515040509259254</c:v>
                </c:pt>
                <c:pt idx="3544">
                  <c:v>20.520827546296296</c:v>
                </c:pt>
                <c:pt idx="3545">
                  <c:v>20.526608796296298</c:v>
                </c:pt>
                <c:pt idx="3546">
                  <c:v>20.532401620370369</c:v>
                </c:pt>
                <c:pt idx="3547">
                  <c:v>20.538188657407407</c:v>
                </c:pt>
                <c:pt idx="3548">
                  <c:v>20.543975694444441</c:v>
                </c:pt>
                <c:pt idx="3549">
                  <c:v>20.549762731481483</c:v>
                </c:pt>
                <c:pt idx="3550">
                  <c:v>20.555555555555554</c:v>
                </c:pt>
                <c:pt idx="3551">
                  <c:v>20.561336805555552</c:v>
                </c:pt>
                <c:pt idx="3552">
                  <c:v>20.56712384259259</c:v>
                </c:pt>
                <c:pt idx="3553">
                  <c:v>20.572910879629628</c:v>
                </c:pt>
                <c:pt idx="3554">
                  <c:v>20.578697916666666</c:v>
                </c:pt>
                <c:pt idx="3555">
                  <c:v>20.584484953703704</c:v>
                </c:pt>
                <c:pt idx="3556">
                  <c:v>20.590271990740739</c:v>
                </c:pt>
                <c:pt idx="3557">
                  <c:v>20.596064814814817</c:v>
                </c:pt>
                <c:pt idx="3558">
                  <c:v>20.601846064814811</c:v>
                </c:pt>
                <c:pt idx="3559">
                  <c:v>20.607633101851849</c:v>
                </c:pt>
                <c:pt idx="3560">
                  <c:v>20.613420138888891</c:v>
                </c:pt>
                <c:pt idx="3561">
                  <c:v>20.619207175925926</c:v>
                </c:pt>
                <c:pt idx="3562">
                  <c:v>20.62499421296296</c:v>
                </c:pt>
                <c:pt idx="3563">
                  <c:v>20.630775462962962</c:v>
                </c:pt>
                <c:pt idx="3564">
                  <c:v>20.636568287037036</c:v>
                </c:pt>
                <c:pt idx="3565">
                  <c:v>20.642355324074071</c:v>
                </c:pt>
                <c:pt idx="3566">
                  <c:v>20.648148148148149</c:v>
                </c:pt>
                <c:pt idx="3567">
                  <c:v>20.653929398148144</c:v>
                </c:pt>
                <c:pt idx="3568">
                  <c:v>20.659716435185185</c:v>
                </c:pt>
                <c:pt idx="3569">
                  <c:v>20.665503472222223</c:v>
                </c:pt>
                <c:pt idx="3570">
                  <c:v>20.671290509259258</c:v>
                </c:pt>
                <c:pt idx="3571">
                  <c:v>20.677077546296296</c:v>
                </c:pt>
                <c:pt idx="3572">
                  <c:v>20.68286458333333</c:v>
                </c:pt>
                <c:pt idx="3573">
                  <c:v>20.688657407407408</c:v>
                </c:pt>
                <c:pt idx="3574">
                  <c:v>20.694438657407407</c:v>
                </c:pt>
                <c:pt idx="3575">
                  <c:v>20.700225694444445</c:v>
                </c:pt>
                <c:pt idx="3576">
                  <c:v>20.706012731481483</c:v>
                </c:pt>
                <c:pt idx="3577">
                  <c:v>20.711799768518517</c:v>
                </c:pt>
                <c:pt idx="3578">
                  <c:v>20.717586805555552</c:v>
                </c:pt>
                <c:pt idx="3579">
                  <c:v>20.723373842592594</c:v>
                </c:pt>
                <c:pt idx="3580">
                  <c:v>20.729160879629628</c:v>
                </c:pt>
                <c:pt idx="3581">
                  <c:v>20.734947916666663</c:v>
                </c:pt>
                <c:pt idx="3582">
                  <c:v>20.740729166666664</c:v>
                </c:pt>
                <c:pt idx="3583">
                  <c:v>20.746521990740739</c:v>
                </c:pt>
                <c:pt idx="3584">
                  <c:v>20.75230902777778</c:v>
                </c:pt>
                <c:pt idx="3585">
                  <c:v>20.758096064814815</c:v>
                </c:pt>
                <c:pt idx="3586">
                  <c:v>20.763883101851849</c:v>
                </c:pt>
                <c:pt idx="3587">
                  <c:v>20.769670138888888</c:v>
                </c:pt>
                <c:pt idx="3588">
                  <c:v>20.775457175925922</c:v>
                </c:pt>
                <c:pt idx="3589">
                  <c:v>20.78124421296296</c:v>
                </c:pt>
                <c:pt idx="3590">
                  <c:v>20.787031250000002</c:v>
                </c:pt>
                <c:pt idx="3591">
                  <c:v>20.792818287037036</c:v>
                </c:pt>
                <c:pt idx="3592">
                  <c:v>20.798605324074071</c:v>
                </c:pt>
                <c:pt idx="3593">
                  <c:v>20.804392361111109</c:v>
                </c:pt>
                <c:pt idx="3594">
                  <c:v>20.810179398148147</c:v>
                </c:pt>
                <c:pt idx="3595">
                  <c:v>20.815966435185185</c:v>
                </c:pt>
                <c:pt idx="3596">
                  <c:v>20.82175347222222</c:v>
                </c:pt>
                <c:pt idx="3597">
                  <c:v>20.827540509259254</c:v>
                </c:pt>
                <c:pt idx="3598">
                  <c:v>20.833333333333332</c:v>
                </c:pt>
                <c:pt idx="3599">
                  <c:v>20.839114583333334</c:v>
                </c:pt>
                <c:pt idx="3600">
                  <c:v>20.844901620370369</c:v>
                </c:pt>
                <c:pt idx="3601">
                  <c:v>20.850688657407407</c:v>
                </c:pt>
                <c:pt idx="3602">
                  <c:v>20.856475694444441</c:v>
                </c:pt>
                <c:pt idx="3603">
                  <c:v>20.862262731481476</c:v>
                </c:pt>
                <c:pt idx="3604">
                  <c:v>20.868049768518517</c:v>
                </c:pt>
                <c:pt idx="3605">
                  <c:v>20.873842592592592</c:v>
                </c:pt>
                <c:pt idx="3606">
                  <c:v>20.879623842592594</c:v>
                </c:pt>
                <c:pt idx="3607">
                  <c:v>20.885405092592588</c:v>
                </c:pt>
                <c:pt idx="3608">
                  <c:v>20.891197916666663</c:v>
                </c:pt>
                <c:pt idx="3609">
                  <c:v>20.896984953703704</c:v>
                </c:pt>
                <c:pt idx="3610">
                  <c:v>20.902771990740739</c:v>
                </c:pt>
                <c:pt idx="3611">
                  <c:v>20.908553240740741</c:v>
                </c:pt>
                <c:pt idx="3612">
                  <c:v>20.914346064814811</c:v>
                </c:pt>
                <c:pt idx="3613">
                  <c:v>20.920133101851849</c:v>
                </c:pt>
                <c:pt idx="3614">
                  <c:v>20.925925925925924</c:v>
                </c:pt>
                <c:pt idx="3615">
                  <c:v>20.931707175925926</c:v>
                </c:pt>
                <c:pt idx="3616">
                  <c:v>20.93749421296296</c:v>
                </c:pt>
                <c:pt idx="3617">
                  <c:v>20.943281249999998</c:v>
                </c:pt>
                <c:pt idx="3618">
                  <c:v>20.949068287037033</c:v>
                </c:pt>
                <c:pt idx="3619">
                  <c:v>20.954855324074071</c:v>
                </c:pt>
                <c:pt idx="3620">
                  <c:v>20.960642361111113</c:v>
                </c:pt>
                <c:pt idx="3621">
                  <c:v>20.966429398148147</c:v>
                </c:pt>
                <c:pt idx="3622">
                  <c:v>20.972216435185185</c:v>
                </c:pt>
                <c:pt idx="3623">
                  <c:v>20.978009259259256</c:v>
                </c:pt>
                <c:pt idx="3624">
                  <c:v>20.983790509259258</c:v>
                </c:pt>
                <c:pt idx="3625">
                  <c:v>20.989577546296296</c:v>
                </c:pt>
                <c:pt idx="3626">
                  <c:v>20.99536458333333</c:v>
                </c:pt>
                <c:pt idx="3627">
                  <c:v>21.001151620370365</c:v>
                </c:pt>
                <c:pt idx="3628">
                  <c:v>21.006944444444443</c:v>
                </c:pt>
                <c:pt idx="3629">
                  <c:v>21.012725694444445</c:v>
                </c:pt>
                <c:pt idx="3630">
                  <c:v>21.018518518518515</c:v>
                </c:pt>
                <c:pt idx="3631">
                  <c:v>21.024299768518517</c:v>
                </c:pt>
                <c:pt idx="3632">
                  <c:v>21.030086805555552</c:v>
                </c:pt>
                <c:pt idx="3633">
                  <c:v>21.03587384259259</c:v>
                </c:pt>
                <c:pt idx="3634">
                  <c:v>21.041660879629628</c:v>
                </c:pt>
                <c:pt idx="3635">
                  <c:v>21.047453703703702</c:v>
                </c:pt>
                <c:pt idx="3636">
                  <c:v>21.053234953703704</c:v>
                </c:pt>
                <c:pt idx="3637">
                  <c:v>21.059021990740739</c:v>
                </c:pt>
                <c:pt idx="3638">
                  <c:v>21.064809027777773</c:v>
                </c:pt>
                <c:pt idx="3639">
                  <c:v>21.070596064814815</c:v>
                </c:pt>
                <c:pt idx="3640">
                  <c:v>21.076383101851849</c:v>
                </c:pt>
                <c:pt idx="3641">
                  <c:v>21.082170138888888</c:v>
                </c:pt>
                <c:pt idx="3642">
                  <c:v>21.087962962962965</c:v>
                </c:pt>
                <c:pt idx="3643">
                  <c:v>21.09374421296296</c:v>
                </c:pt>
                <c:pt idx="3644">
                  <c:v>21.099531250000002</c:v>
                </c:pt>
                <c:pt idx="3645">
                  <c:v>21.105318287037036</c:v>
                </c:pt>
                <c:pt idx="3646">
                  <c:v>21.111111111111111</c:v>
                </c:pt>
                <c:pt idx="3647">
                  <c:v>21.116892361111109</c:v>
                </c:pt>
                <c:pt idx="3648">
                  <c:v>21.122679398148144</c:v>
                </c:pt>
                <c:pt idx="3649">
                  <c:v>21.128466435185185</c:v>
                </c:pt>
                <c:pt idx="3650">
                  <c:v>21.134253472222223</c:v>
                </c:pt>
                <c:pt idx="3651">
                  <c:v>21.140040509259258</c:v>
                </c:pt>
                <c:pt idx="3652">
                  <c:v>21.145827546296296</c:v>
                </c:pt>
                <c:pt idx="3653">
                  <c:v>21.15161458333333</c:v>
                </c:pt>
                <c:pt idx="3654">
                  <c:v>21.157401620370369</c:v>
                </c:pt>
                <c:pt idx="3655">
                  <c:v>21.163188657407407</c:v>
                </c:pt>
                <c:pt idx="3656">
                  <c:v>21.168975694444441</c:v>
                </c:pt>
                <c:pt idx="3657">
                  <c:v>21.174762731481476</c:v>
                </c:pt>
                <c:pt idx="3658">
                  <c:v>21.180549768518517</c:v>
                </c:pt>
                <c:pt idx="3659">
                  <c:v>21.186336805555555</c:v>
                </c:pt>
                <c:pt idx="3660">
                  <c:v>21.192129629629626</c:v>
                </c:pt>
                <c:pt idx="3661">
                  <c:v>21.197905092592595</c:v>
                </c:pt>
                <c:pt idx="3662">
                  <c:v>21.203703703703706</c:v>
                </c:pt>
                <c:pt idx="3663">
                  <c:v>21.209484953703701</c:v>
                </c:pt>
                <c:pt idx="3664">
                  <c:v>21.215271990740739</c:v>
                </c:pt>
                <c:pt idx="3665">
                  <c:v>21.22105902777778</c:v>
                </c:pt>
                <c:pt idx="3666">
                  <c:v>21.226846064814815</c:v>
                </c:pt>
                <c:pt idx="3667">
                  <c:v>21.232633101851849</c:v>
                </c:pt>
                <c:pt idx="3668">
                  <c:v>21.238420138888888</c:v>
                </c:pt>
                <c:pt idx="3669">
                  <c:v>21.244207175925926</c:v>
                </c:pt>
                <c:pt idx="3670">
                  <c:v>21.24999421296296</c:v>
                </c:pt>
                <c:pt idx="3671">
                  <c:v>21.255781249999998</c:v>
                </c:pt>
                <c:pt idx="3672">
                  <c:v>21.261568287037033</c:v>
                </c:pt>
                <c:pt idx="3673">
                  <c:v>21.267355324074071</c:v>
                </c:pt>
                <c:pt idx="3674">
                  <c:v>21.273142361111113</c:v>
                </c:pt>
                <c:pt idx="3675">
                  <c:v>21.278929398148147</c:v>
                </c:pt>
                <c:pt idx="3676">
                  <c:v>21.284716435185185</c:v>
                </c:pt>
                <c:pt idx="3677">
                  <c:v>21.29050347222222</c:v>
                </c:pt>
                <c:pt idx="3678">
                  <c:v>21.296296296296298</c:v>
                </c:pt>
                <c:pt idx="3679">
                  <c:v>21.302077546296296</c:v>
                </c:pt>
                <c:pt idx="3680">
                  <c:v>21.307864583333334</c:v>
                </c:pt>
                <c:pt idx="3681">
                  <c:v>21.313651620370369</c:v>
                </c:pt>
                <c:pt idx="3682">
                  <c:v>21.319438657407407</c:v>
                </c:pt>
                <c:pt idx="3683">
                  <c:v>21.325225694444441</c:v>
                </c:pt>
                <c:pt idx="3684">
                  <c:v>21.331012731481483</c:v>
                </c:pt>
                <c:pt idx="3685">
                  <c:v>21.336805555555554</c:v>
                </c:pt>
                <c:pt idx="3686">
                  <c:v>21.342586805555552</c:v>
                </c:pt>
                <c:pt idx="3687">
                  <c:v>21.34837384259259</c:v>
                </c:pt>
                <c:pt idx="3688">
                  <c:v>21.354160879629628</c:v>
                </c:pt>
                <c:pt idx="3689">
                  <c:v>21.359947916666666</c:v>
                </c:pt>
                <c:pt idx="3690">
                  <c:v>21.365734953703704</c:v>
                </c:pt>
                <c:pt idx="3691">
                  <c:v>21.371521990740739</c:v>
                </c:pt>
                <c:pt idx="3692">
                  <c:v>21.377309027777773</c:v>
                </c:pt>
                <c:pt idx="3693">
                  <c:v>21.383096064814811</c:v>
                </c:pt>
                <c:pt idx="3694">
                  <c:v>21.388877314814817</c:v>
                </c:pt>
                <c:pt idx="3695">
                  <c:v>21.394670138888891</c:v>
                </c:pt>
                <c:pt idx="3696">
                  <c:v>21.400457175925926</c:v>
                </c:pt>
                <c:pt idx="3697">
                  <c:v>21.40624421296296</c:v>
                </c:pt>
                <c:pt idx="3698">
                  <c:v>21.412025462962962</c:v>
                </c:pt>
                <c:pt idx="3699">
                  <c:v>21.417818287037036</c:v>
                </c:pt>
                <c:pt idx="3700">
                  <c:v>21.423605324074071</c:v>
                </c:pt>
                <c:pt idx="3701">
                  <c:v>21.429392361111109</c:v>
                </c:pt>
                <c:pt idx="3702">
                  <c:v>21.435179398148144</c:v>
                </c:pt>
                <c:pt idx="3703">
                  <c:v>21.440966435185185</c:v>
                </c:pt>
                <c:pt idx="3704">
                  <c:v>21.446753472222223</c:v>
                </c:pt>
                <c:pt idx="3705">
                  <c:v>21.452540509259258</c:v>
                </c:pt>
                <c:pt idx="3706">
                  <c:v>21.458327546296296</c:v>
                </c:pt>
                <c:pt idx="3707">
                  <c:v>21.46411458333333</c:v>
                </c:pt>
                <c:pt idx="3708">
                  <c:v>21.469901620370365</c:v>
                </c:pt>
                <c:pt idx="3709">
                  <c:v>21.475688657407407</c:v>
                </c:pt>
                <c:pt idx="3710">
                  <c:v>21.481481481481481</c:v>
                </c:pt>
                <c:pt idx="3711">
                  <c:v>21.487262731481483</c:v>
                </c:pt>
                <c:pt idx="3712">
                  <c:v>21.493049768518517</c:v>
                </c:pt>
                <c:pt idx="3713">
                  <c:v>21.498836805555552</c:v>
                </c:pt>
                <c:pt idx="3714">
                  <c:v>21.504623842592594</c:v>
                </c:pt>
                <c:pt idx="3715">
                  <c:v>21.510416666666668</c:v>
                </c:pt>
                <c:pt idx="3716">
                  <c:v>21.516197916666663</c:v>
                </c:pt>
                <c:pt idx="3717">
                  <c:v>21.521984953703701</c:v>
                </c:pt>
                <c:pt idx="3718">
                  <c:v>21.527771990740739</c:v>
                </c:pt>
                <c:pt idx="3719">
                  <c:v>21.53355902777778</c:v>
                </c:pt>
                <c:pt idx="3720">
                  <c:v>21.539346064814815</c:v>
                </c:pt>
                <c:pt idx="3721">
                  <c:v>21.545133101851849</c:v>
                </c:pt>
                <c:pt idx="3722">
                  <c:v>21.550920138888888</c:v>
                </c:pt>
                <c:pt idx="3723">
                  <c:v>21.556707175925922</c:v>
                </c:pt>
                <c:pt idx="3724">
                  <c:v>21.56249421296296</c:v>
                </c:pt>
                <c:pt idx="3725">
                  <c:v>21.568281250000002</c:v>
                </c:pt>
                <c:pt idx="3726">
                  <c:v>21.574074074074076</c:v>
                </c:pt>
                <c:pt idx="3727">
                  <c:v>21.579855324074071</c:v>
                </c:pt>
                <c:pt idx="3728">
                  <c:v>21.585642361111109</c:v>
                </c:pt>
                <c:pt idx="3729">
                  <c:v>21.591429398148147</c:v>
                </c:pt>
                <c:pt idx="3730">
                  <c:v>21.597216435185185</c:v>
                </c:pt>
                <c:pt idx="3731">
                  <c:v>21.603009259259263</c:v>
                </c:pt>
                <c:pt idx="3732">
                  <c:v>21.608790509259254</c:v>
                </c:pt>
                <c:pt idx="3733">
                  <c:v>21.614577546296296</c:v>
                </c:pt>
                <c:pt idx="3734">
                  <c:v>21.620364583333334</c:v>
                </c:pt>
                <c:pt idx="3735">
                  <c:v>21.626151620370369</c:v>
                </c:pt>
                <c:pt idx="3736">
                  <c:v>21.631938657407407</c:v>
                </c:pt>
                <c:pt idx="3737">
                  <c:v>21.637725694444441</c:v>
                </c:pt>
                <c:pt idx="3738">
                  <c:v>21.643512731481476</c:v>
                </c:pt>
                <c:pt idx="3739">
                  <c:v>21.649299768518517</c:v>
                </c:pt>
                <c:pt idx="3740">
                  <c:v>21.655086805555555</c:v>
                </c:pt>
                <c:pt idx="3741">
                  <c:v>21.660873842592594</c:v>
                </c:pt>
                <c:pt idx="3742">
                  <c:v>21.666666666666668</c:v>
                </c:pt>
                <c:pt idx="3743">
                  <c:v>21.672447916666663</c:v>
                </c:pt>
                <c:pt idx="3744">
                  <c:v>21.678234953703704</c:v>
                </c:pt>
                <c:pt idx="3745">
                  <c:v>21.684021990740739</c:v>
                </c:pt>
                <c:pt idx="3746">
                  <c:v>21.689809027777773</c:v>
                </c:pt>
                <c:pt idx="3747">
                  <c:v>21.695596064814811</c:v>
                </c:pt>
                <c:pt idx="3748">
                  <c:v>21.701383101851849</c:v>
                </c:pt>
                <c:pt idx="3749">
                  <c:v>21.707170138888891</c:v>
                </c:pt>
                <c:pt idx="3750">
                  <c:v>21.712957175925926</c:v>
                </c:pt>
                <c:pt idx="3751">
                  <c:v>21.71874421296296</c:v>
                </c:pt>
                <c:pt idx="3752">
                  <c:v>21.724531249999998</c:v>
                </c:pt>
                <c:pt idx="3753">
                  <c:v>21.730318287037033</c:v>
                </c:pt>
                <c:pt idx="3754">
                  <c:v>21.736105324074071</c:v>
                </c:pt>
                <c:pt idx="3755">
                  <c:v>21.741892361111113</c:v>
                </c:pt>
                <c:pt idx="3756">
                  <c:v>21.747685185185187</c:v>
                </c:pt>
                <c:pt idx="3757">
                  <c:v>21.753466435185185</c:v>
                </c:pt>
                <c:pt idx="3758">
                  <c:v>21.759259259259256</c:v>
                </c:pt>
                <c:pt idx="3759">
                  <c:v>21.765040509259258</c:v>
                </c:pt>
                <c:pt idx="3760">
                  <c:v>21.77082175925926</c:v>
                </c:pt>
                <c:pt idx="3761">
                  <c:v>21.77661458333333</c:v>
                </c:pt>
                <c:pt idx="3762">
                  <c:v>21.782401620370365</c:v>
                </c:pt>
                <c:pt idx="3763">
                  <c:v>21.788188657407407</c:v>
                </c:pt>
                <c:pt idx="3764">
                  <c:v>21.793975694444445</c:v>
                </c:pt>
                <c:pt idx="3765">
                  <c:v>21.799762731481483</c:v>
                </c:pt>
                <c:pt idx="3766">
                  <c:v>21.805549768518517</c:v>
                </c:pt>
                <c:pt idx="3767">
                  <c:v>21.811336805555552</c:v>
                </c:pt>
                <c:pt idx="3768">
                  <c:v>21.81712384259259</c:v>
                </c:pt>
                <c:pt idx="3769">
                  <c:v>21.822910879629628</c:v>
                </c:pt>
                <c:pt idx="3770">
                  <c:v>21.828697916666666</c:v>
                </c:pt>
                <c:pt idx="3771">
                  <c:v>21.834484953703704</c:v>
                </c:pt>
                <c:pt idx="3772">
                  <c:v>21.840271990740739</c:v>
                </c:pt>
                <c:pt idx="3773">
                  <c:v>21.846059027777773</c:v>
                </c:pt>
                <c:pt idx="3774">
                  <c:v>21.851851851851848</c:v>
                </c:pt>
                <c:pt idx="3775">
                  <c:v>21.857633101851849</c:v>
                </c:pt>
                <c:pt idx="3776">
                  <c:v>21.863414351851851</c:v>
                </c:pt>
                <c:pt idx="3777">
                  <c:v>21.869207175925922</c:v>
                </c:pt>
                <c:pt idx="3778">
                  <c:v>21.87499421296296</c:v>
                </c:pt>
                <c:pt idx="3779">
                  <c:v>21.880781250000002</c:v>
                </c:pt>
                <c:pt idx="3780">
                  <c:v>21.886568287037036</c:v>
                </c:pt>
                <c:pt idx="3781">
                  <c:v>21.892361111111111</c:v>
                </c:pt>
                <c:pt idx="3782">
                  <c:v>21.898142361111109</c:v>
                </c:pt>
                <c:pt idx="3783">
                  <c:v>21.903929398148144</c:v>
                </c:pt>
                <c:pt idx="3784">
                  <c:v>21.909716435185185</c:v>
                </c:pt>
                <c:pt idx="3785">
                  <c:v>21.915503472222223</c:v>
                </c:pt>
                <c:pt idx="3786">
                  <c:v>21.921290509259258</c:v>
                </c:pt>
                <c:pt idx="3787">
                  <c:v>21.927077546296296</c:v>
                </c:pt>
                <c:pt idx="3788">
                  <c:v>21.93286458333333</c:v>
                </c:pt>
                <c:pt idx="3789">
                  <c:v>21.938651620370369</c:v>
                </c:pt>
                <c:pt idx="3790">
                  <c:v>21.944444444444443</c:v>
                </c:pt>
                <c:pt idx="3791">
                  <c:v>21.950225694444441</c:v>
                </c:pt>
                <c:pt idx="3792">
                  <c:v>21.956012731481476</c:v>
                </c:pt>
                <c:pt idx="3793">
                  <c:v>21.961799768518517</c:v>
                </c:pt>
                <c:pt idx="3794">
                  <c:v>21.967586805555555</c:v>
                </c:pt>
                <c:pt idx="3795">
                  <c:v>21.973373842592594</c:v>
                </c:pt>
                <c:pt idx="3796">
                  <c:v>21.979160879629628</c:v>
                </c:pt>
                <c:pt idx="3797">
                  <c:v>21.984947916666663</c:v>
                </c:pt>
                <c:pt idx="3798">
                  <c:v>21.990734953703701</c:v>
                </c:pt>
                <c:pt idx="3799">
                  <c:v>21.996521990740739</c:v>
                </c:pt>
                <c:pt idx="3800">
                  <c:v>22.00230902777778</c:v>
                </c:pt>
                <c:pt idx="3801">
                  <c:v>22.008096064814815</c:v>
                </c:pt>
                <c:pt idx="3802">
                  <c:v>22.013883101851849</c:v>
                </c:pt>
                <c:pt idx="3803">
                  <c:v>22.019670138888888</c:v>
                </c:pt>
                <c:pt idx="3804">
                  <c:v>22.025457175925926</c:v>
                </c:pt>
                <c:pt idx="3805">
                  <c:v>22.03124421296296</c:v>
                </c:pt>
                <c:pt idx="3806">
                  <c:v>22.037037037037038</c:v>
                </c:pt>
                <c:pt idx="3807">
                  <c:v>22.042818287037033</c:v>
                </c:pt>
                <c:pt idx="3808">
                  <c:v>22.048605324074071</c:v>
                </c:pt>
                <c:pt idx="3809">
                  <c:v>22.054392361111113</c:v>
                </c:pt>
                <c:pt idx="3810">
                  <c:v>22.060179398148147</c:v>
                </c:pt>
                <c:pt idx="3811">
                  <c:v>22.065966435185185</c:v>
                </c:pt>
                <c:pt idx="3812">
                  <c:v>22.07175347222222</c:v>
                </c:pt>
                <c:pt idx="3813">
                  <c:v>22.077540509259254</c:v>
                </c:pt>
                <c:pt idx="3814">
                  <c:v>22.083327546296296</c:v>
                </c:pt>
                <c:pt idx="3815">
                  <c:v>22.089108796296298</c:v>
                </c:pt>
                <c:pt idx="3816">
                  <c:v>22.094895833333332</c:v>
                </c:pt>
                <c:pt idx="3817">
                  <c:v>22.100688657407407</c:v>
                </c:pt>
                <c:pt idx="3818">
                  <c:v>22.106475694444441</c:v>
                </c:pt>
                <c:pt idx="3819">
                  <c:v>22.112262731481483</c:v>
                </c:pt>
                <c:pt idx="3820">
                  <c:v>22.118049768518517</c:v>
                </c:pt>
                <c:pt idx="3821">
                  <c:v>22.123836805555552</c:v>
                </c:pt>
                <c:pt idx="3822">
                  <c:v>22.12962962962963</c:v>
                </c:pt>
                <c:pt idx="3823">
                  <c:v>22.135410879629628</c:v>
                </c:pt>
                <c:pt idx="3824">
                  <c:v>22.141197916666666</c:v>
                </c:pt>
                <c:pt idx="3825">
                  <c:v>22.146984953703704</c:v>
                </c:pt>
                <c:pt idx="3826">
                  <c:v>22.152771990740739</c:v>
                </c:pt>
                <c:pt idx="3827">
                  <c:v>22.158559027777773</c:v>
                </c:pt>
                <c:pt idx="3828">
                  <c:v>22.164346064814811</c:v>
                </c:pt>
                <c:pt idx="3829">
                  <c:v>22.170133101851849</c:v>
                </c:pt>
                <c:pt idx="3830">
                  <c:v>22.175920138888891</c:v>
                </c:pt>
                <c:pt idx="3831">
                  <c:v>22.181707175925926</c:v>
                </c:pt>
                <c:pt idx="3832">
                  <c:v>22.18749421296296</c:v>
                </c:pt>
                <c:pt idx="3833">
                  <c:v>22.193281249999998</c:v>
                </c:pt>
                <c:pt idx="3834">
                  <c:v>22.199068287037036</c:v>
                </c:pt>
                <c:pt idx="3835">
                  <c:v>22.204855324074071</c:v>
                </c:pt>
                <c:pt idx="3836">
                  <c:v>22.210648148148149</c:v>
                </c:pt>
                <c:pt idx="3837">
                  <c:v>22.216429398148144</c:v>
                </c:pt>
                <c:pt idx="3838">
                  <c:v>22.222228009259261</c:v>
                </c:pt>
                <c:pt idx="3839">
                  <c:v>22.228003472222223</c:v>
                </c:pt>
                <c:pt idx="3840">
                  <c:v>22.233790509259258</c:v>
                </c:pt>
                <c:pt idx="3841">
                  <c:v>22.239577546296296</c:v>
                </c:pt>
                <c:pt idx="3842">
                  <c:v>22.24536458333333</c:v>
                </c:pt>
                <c:pt idx="3843">
                  <c:v>22.251151620370365</c:v>
                </c:pt>
                <c:pt idx="3844">
                  <c:v>22.256938657407407</c:v>
                </c:pt>
                <c:pt idx="3845">
                  <c:v>22.262725694444441</c:v>
                </c:pt>
                <c:pt idx="3846">
                  <c:v>22.268512731481476</c:v>
                </c:pt>
                <c:pt idx="3847">
                  <c:v>22.274299768518517</c:v>
                </c:pt>
                <c:pt idx="3848">
                  <c:v>22.280086805555552</c:v>
                </c:pt>
                <c:pt idx="3849">
                  <c:v>22.285873842592594</c:v>
                </c:pt>
                <c:pt idx="3850">
                  <c:v>22.291660879629628</c:v>
                </c:pt>
                <c:pt idx="3851">
                  <c:v>22.297447916666666</c:v>
                </c:pt>
                <c:pt idx="3852">
                  <c:v>22.303234953703704</c:v>
                </c:pt>
                <c:pt idx="3853">
                  <c:v>22.309021990740739</c:v>
                </c:pt>
                <c:pt idx="3854">
                  <c:v>22.314814814814813</c:v>
                </c:pt>
                <c:pt idx="3855">
                  <c:v>22.320596064814815</c:v>
                </c:pt>
                <c:pt idx="3856">
                  <c:v>22.326383101851849</c:v>
                </c:pt>
                <c:pt idx="3857">
                  <c:v>22.332170138888888</c:v>
                </c:pt>
                <c:pt idx="3858">
                  <c:v>22.337957175925922</c:v>
                </c:pt>
                <c:pt idx="3859">
                  <c:v>22.34374421296296</c:v>
                </c:pt>
                <c:pt idx="3860">
                  <c:v>22.349531249999998</c:v>
                </c:pt>
                <c:pt idx="3861">
                  <c:v>22.355318287037033</c:v>
                </c:pt>
                <c:pt idx="3862">
                  <c:v>22.361105324074071</c:v>
                </c:pt>
                <c:pt idx="3863">
                  <c:v>22.366892361111109</c:v>
                </c:pt>
                <c:pt idx="3864">
                  <c:v>22.372679398148147</c:v>
                </c:pt>
                <c:pt idx="3865">
                  <c:v>22.378472222222221</c:v>
                </c:pt>
                <c:pt idx="3866">
                  <c:v>22.384253472222223</c:v>
                </c:pt>
                <c:pt idx="3867">
                  <c:v>22.390040509259258</c:v>
                </c:pt>
                <c:pt idx="3868">
                  <c:v>22.395827546296296</c:v>
                </c:pt>
                <c:pt idx="3869">
                  <c:v>22.40162037037037</c:v>
                </c:pt>
                <c:pt idx="3870">
                  <c:v>22.407407407407405</c:v>
                </c:pt>
                <c:pt idx="3871">
                  <c:v>22.413188657407407</c:v>
                </c:pt>
                <c:pt idx="3872">
                  <c:v>22.418975694444441</c:v>
                </c:pt>
                <c:pt idx="3873">
                  <c:v>22.424762731481476</c:v>
                </c:pt>
                <c:pt idx="3874">
                  <c:v>22.430549768518517</c:v>
                </c:pt>
                <c:pt idx="3875">
                  <c:v>22.436342592592592</c:v>
                </c:pt>
                <c:pt idx="3876">
                  <c:v>22.442118055555557</c:v>
                </c:pt>
                <c:pt idx="3877">
                  <c:v>22.447916666666668</c:v>
                </c:pt>
                <c:pt idx="3878">
                  <c:v>22.453697916666663</c:v>
                </c:pt>
                <c:pt idx="3879">
                  <c:v>22.459484953703704</c:v>
                </c:pt>
                <c:pt idx="3880">
                  <c:v>22.465271990740739</c:v>
                </c:pt>
                <c:pt idx="3881">
                  <c:v>22.47105902777778</c:v>
                </c:pt>
                <c:pt idx="3882">
                  <c:v>22.476846064814815</c:v>
                </c:pt>
                <c:pt idx="3883">
                  <c:v>22.482633101851849</c:v>
                </c:pt>
                <c:pt idx="3884">
                  <c:v>22.488420138888891</c:v>
                </c:pt>
                <c:pt idx="3885">
                  <c:v>22.494207175925926</c:v>
                </c:pt>
                <c:pt idx="3886">
                  <c:v>22.499988425925924</c:v>
                </c:pt>
                <c:pt idx="3887">
                  <c:v>22.505781249999998</c:v>
                </c:pt>
                <c:pt idx="3888">
                  <c:v>22.511568287037033</c:v>
                </c:pt>
                <c:pt idx="3889">
                  <c:v>22.517355324074071</c:v>
                </c:pt>
                <c:pt idx="3890">
                  <c:v>22.523142361111109</c:v>
                </c:pt>
                <c:pt idx="3891">
                  <c:v>22.528929398148144</c:v>
                </c:pt>
                <c:pt idx="3892">
                  <c:v>22.534716435185185</c:v>
                </c:pt>
                <c:pt idx="3893">
                  <c:v>22.540509259259263</c:v>
                </c:pt>
                <c:pt idx="3894">
                  <c:v>22.546290509259258</c:v>
                </c:pt>
                <c:pt idx="3895">
                  <c:v>22.552077546296296</c:v>
                </c:pt>
                <c:pt idx="3896">
                  <c:v>22.557864583333334</c:v>
                </c:pt>
                <c:pt idx="3897">
                  <c:v>22.563645833333332</c:v>
                </c:pt>
                <c:pt idx="3898">
                  <c:v>22.569438657407407</c:v>
                </c:pt>
                <c:pt idx="3899">
                  <c:v>22.575225694444445</c:v>
                </c:pt>
                <c:pt idx="3900">
                  <c:v>22.581012731481483</c:v>
                </c:pt>
                <c:pt idx="3901">
                  <c:v>22.586799768518517</c:v>
                </c:pt>
                <c:pt idx="3902">
                  <c:v>22.592592592592592</c:v>
                </c:pt>
                <c:pt idx="3903">
                  <c:v>22.59837384259259</c:v>
                </c:pt>
                <c:pt idx="3904">
                  <c:v>22.604160879629628</c:v>
                </c:pt>
                <c:pt idx="3905">
                  <c:v>22.609947916666663</c:v>
                </c:pt>
                <c:pt idx="3906">
                  <c:v>22.615734953703701</c:v>
                </c:pt>
                <c:pt idx="3907">
                  <c:v>22.621527777777779</c:v>
                </c:pt>
                <c:pt idx="3908">
                  <c:v>22.627309027777773</c:v>
                </c:pt>
                <c:pt idx="3909">
                  <c:v>22.633096064814815</c:v>
                </c:pt>
                <c:pt idx="3910">
                  <c:v>22.638883101851849</c:v>
                </c:pt>
                <c:pt idx="3911">
                  <c:v>22.644670138888891</c:v>
                </c:pt>
                <c:pt idx="3912">
                  <c:v>22.650457175925926</c:v>
                </c:pt>
                <c:pt idx="3913">
                  <c:v>22.65624421296296</c:v>
                </c:pt>
                <c:pt idx="3914">
                  <c:v>22.662031250000002</c:v>
                </c:pt>
                <c:pt idx="3915">
                  <c:v>22.667818287037036</c:v>
                </c:pt>
                <c:pt idx="3916">
                  <c:v>22.673605324074071</c:v>
                </c:pt>
                <c:pt idx="3917">
                  <c:v>22.679392361111109</c:v>
                </c:pt>
                <c:pt idx="3918">
                  <c:v>22.685185185185183</c:v>
                </c:pt>
                <c:pt idx="3919">
                  <c:v>22.690966435185185</c:v>
                </c:pt>
                <c:pt idx="3920">
                  <c:v>22.69675347222222</c:v>
                </c:pt>
                <c:pt idx="3921">
                  <c:v>22.702540509259254</c:v>
                </c:pt>
                <c:pt idx="3922">
                  <c:v>22.708327546296296</c:v>
                </c:pt>
                <c:pt idx="3923">
                  <c:v>22.71411458333333</c:v>
                </c:pt>
                <c:pt idx="3924">
                  <c:v>22.719901620370369</c:v>
                </c:pt>
                <c:pt idx="3925">
                  <c:v>22.725688657407407</c:v>
                </c:pt>
                <c:pt idx="3926">
                  <c:v>22.731475694444445</c:v>
                </c:pt>
                <c:pt idx="3927">
                  <c:v>22.737262731481483</c:v>
                </c:pt>
                <c:pt idx="3928">
                  <c:v>22.743049768518517</c:v>
                </c:pt>
                <c:pt idx="3929">
                  <c:v>22.748836805555555</c:v>
                </c:pt>
                <c:pt idx="3930">
                  <c:v>22.754623842592594</c:v>
                </c:pt>
                <c:pt idx="3931">
                  <c:v>22.760410879629628</c:v>
                </c:pt>
                <c:pt idx="3932">
                  <c:v>22.766197916666663</c:v>
                </c:pt>
                <c:pt idx="3933">
                  <c:v>22.771984953703701</c:v>
                </c:pt>
                <c:pt idx="3934">
                  <c:v>22.777766203703706</c:v>
                </c:pt>
                <c:pt idx="3935">
                  <c:v>22.783559027777773</c:v>
                </c:pt>
                <c:pt idx="3936">
                  <c:v>22.789346064814811</c:v>
                </c:pt>
                <c:pt idx="3937">
                  <c:v>22.795133101851849</c:v>
                </c:pt>
                <c:pt idx="3938">
                  <c:v>22.800920138888888</c:v>
                </c:pt>
                <c:pt idx="3939">
                  <c:v>22.806707175925926</c:v>
                </c:pt>
                <c:pt idx="3940">
                  <c:v>22.81249421296296</c:v>
                </c:pt>
                <c:pt idx="3941">
                  <c:v>22.818281250000002</c:v>
                </c:pt>
                <c:pt idx="3942">
                  <c:v>22.824068287037036</c:v>
                </c:pt>
                <c:pt idx="3943">
                  <c:v>22.829855324074071</c:v>
                </c:pt>
                <c:pt idx="3944">
                  <c:v>22.835642361111113</c:v>
                </c:pt>
                <c:pt idx="3945">
                  <c:v>22.841429398148147</c:v>
                </c:pt>
                <c:pt idx="3946">
                  <c:v>22.847216435185185</c:v>
                </c:pt>
                <c:pt idx="3947">
                  <c:v>22.85300347222222</c:v>
                </c:pt>
                <c:pt idx="3948">
                  <c:v>22.858790509259254</c:v>
                </c:pt>
                <c:pt idx="3949">
                  <c:v>22.864577546296296</c:v>
                </c:pt>
                <c:pt idx="3950">
                  <c:v>22.87037037037037</c:v>
                </c:pt>
                <c:pt idx="3951">
                  <c:v>22.876151620370365</c:v>
                </c:pt>
                <c:pt idx="3952">
                  <c:v>22.881938657407407</c:v>
                </c:pt>
                <c:pt idx="3953">
                  <c:v>22.887725694444441</c:v>
                </c:pt>
                <c:pt idx="3954">
                  <c:v>22.893512731481483</c:v>
                </c:pt>
                <c:pt idx="3955">
                  <c:v>22.899299768518517</c:v>
                </c:pt>
                <c:pt idx="3956">
                  <c:v>22.905086805555555</c:v>
                </c:pt>
                <c:pt idx="3957">
                  <c:v>22.91087962962963</c:v>
                </c:pt>
                <c:pt idx="3958">
                  <c:v>22.916660879629628</c:v>
                </c:pt>
                <c:pt idx="3959">
                  <c:v>22.922447916666666</c:v>
                </c:pt>
                <c:pt idx="3960">
                  <c:v>22.928234953703704</c:v>
                </c:pt>
                <c:pt idx="3961">
                  <c:v>22.934021990740739</c:v>
                </c:pt>
                <c:pt idx="3962">
                  <c:v>22.939809027777773</c:v>
                </c:pt>
                <c:pt idx="3963">
                  <c:v>22.945596064814811</c:v>
                </c:pt>
                <c:pt idx="3964">
                  <c:v>22.951383101851849</c:v>
                </c:pt>
                <c:pt idx="3965">
                  <c:v>22.957170138888888</c:v>
                </c:pt>
                <c:pt idx="3966">
                  <c:v>22.962951388888893</c:v>
                </c:pt>
                <c:pt idx="3967">
                  <c:v>22.968738425925928</c:v>
                </c:pt>
                <c:pt idx="3968">
                  <c:v>22.974531249999998</c:v>
                </c:pt>
                <c:pt idx="3969">
                  <c:v>22.980318287037036</c:v>
                </c:pt>
                <c:pt idx="3970">
                  <c:v>22.986105324074071</c:v>
                </c:pt>
                <c:pt idx="3971">
                  <c:v>22.991892361111113</c:v>
                </c:pt>
                <c:pt idx="3972">
                  <c:v>22.997679398148147</c:v>
                </c:pt>
                <c:pt idx="3973">
                  <c:v>23.003466435185185</c:v>
                </c:pt>
                <c:pt idx="3974">
                  <c:v>23.009253472222223</c:v>
                </c:pt>
                <c:pt idx="3975">
                  <c:v>23.015040509259258</c:v>
                </c:pt>
                <c:pt idx="3976">
                  <c:v>23.020827546296296</c:v>
                </c:pt>
                <c:pt idx="3977">
                  <c:v>23.026608796296298</c:v>
                </c:pt>
                <c:pt idx="3978">
                  <c:v>23.032401620370365</c:v>
                </c:pt>
                <c:pt idx="3979">
                  <c:v>23.038188657407407</c:v>
                </c:pt>
                <c:pt idx="3980">
                  <c:v>23.043975694444441</c:v>
                </c:pt>
                <c:pt idx="3981">
                  <c:v>23.049762731481476</c:v>
                </c:pt>
                <c:pt idx="3982">
                  <c:v>23.055555555555554</c:v>
                </c:pt>
                <c:pt idx="3983">
                  <c:v>23.061336805555552</c:v>
                </c:pt>
                <c:pt idx="3984">
                  <c:v>23.067123842592594</c:v>
                </c:pt>
                <c:pt idx="3985">
                  <c:v>23.072910879629628</c:v>
                </c:pt>
                <c:pt idx="3986">
                  <c:v>23.078703703703706</c:v>
                </c:pt>
                <c:pt idx="3987">
                  <c:v>23.08449074074074</c:v>
                </c:pt>
                <c:pt idx="3988">
                  <c:v>23.090271990740739</c:v>
                </c:pt>
                <c:pt idx="3989">
                  <c:v>23.09605902777778</c:v>
                </c:pt>
                <c:pt idx="3990">
                  <c:v>23.101851851851848</c:v>
                </c:pt>
                <c:pt idx="3991">
                  <c:v>23.107633101851849</c:v>
                </c:pt>
                <c:pt idx="3992">
                  <c:v>23.113420138888888</c:v>
                </c:pt>
                <c:pt idx="3993">
                  <c:v>23.119207175925922</c:v>
                </c:pt>
                <c:pt idx="3994">
                  <c:v>23.12499421296296</c:v>
                </c:pt>
                <c:pt idx="3995">
                  <c:v>23.130781249999998</c:v>
                </c:pt>
                <c:pt idx="3996">
                  <c:v>23.136574074074076</c:v>
                </c:pt>
                <c:pt idx="3997">
                  <c:v>23.142349537037038</c:v>
                </c:pt>
                <c:pt idx="3998">
                  <c:v>23.148148148148149</c:v>
                </c:pt>
                <c:pt idx="3999">
                  <c:v>23.153929398148147</c:v>
                </c:pt>
                <c:pt idx="4000">
                  <c:v>23.159716435185185</c:v>
                </c:pt>
                <c:pt idx="4001">
                  <c:v>23.165503472222223</c:v>
                </c:pt>
                <c:pt idx="4002">
                  <c:v>23.171290509259258</c:v>
                </c:pt>
                <c:pt idx="4003">
                  <c:v>23.177077546296296</c:v>
                </c:pt>
                <c:pt idx="4004">
                  <c:v>23.182864583333334</c:v>
                </c:pt>
                <c:pt idx="4005">
                  <c:v>23.188651620370369</c:v>
                </c:pt>
                <c:pt idx="4006">
                  <c:v>23.194438657407407</c:v>
                </c:pt>
                <c:pt idx="4007">
                  <c:v>23.200225694444441</c:v>
                </c:pt>
                <c:pt idx="4008">
                  <c:v>23.206012731481476</c:v>
                </c:pt>
                <c:pt idx="4009">
                  <c:v>23.211799768518517</c:v>
                </c:pt>
                <c:pt idx="4010">
                  <c:v>23.217586805555552</c:v>
                </c:pt>
                <c:pt idx="4011">
                  <c:v>23.223368055555557</c:v>
                </c:pt>
                <c:pt idx="4012">
                  <c:v>23.229160879629628</c:v>
                </c:pt>
                <c:pt idx="4013">
                  <c:v>23.234947916666663</c:v>
                </c:pt>
                <c:pt idx="4014">
                  <c:v>23.24074074074074</c:v>
                </c:pt>
                <c:pt idx="4015">
                  <c:v>23.246521990740739</c:v>
                </c:pt>
                <c:pt idx="4016">
                  <c:v>23.252303240740741</c:v>
                </c:pt>
                <c:pt idx="4017">
                  <c:v>23.258101851851851</c:v>
                </c:pt>
                <c:pt idx="4018">
                  <c:v>23.263883101851849</c:v>
                </c:pt>
                <c:pt idx="4019">
                  <c:v>23.269675925925924</c:v>
                </c:pt>
                <c:pt idx="4020">
                  <c:v>23.275457175925926</c:v>
                </c:pt>
                <c:pt idx="4021">
                  <c:v>23.28124421296296</c:v>
                </c:pt>
                <c:pt idx="4022">
                  <c:v>23.287031249999998</c:v>
                </c:pt>
                <c:pt idx="4023">
                  <c:v>23.292818287037033</c:v>
                </c:pt>
                <c:pt idx="4024">
                  <c:v>23.298605324074071</c:v>
                </c:pt>
                <c:pt idx="4025">
                  <c:v>23.304392361111109</c:v>
                </c:pt>
                <c:pt idx="4026">
                  <c:v>23.310179398148144</c:v>
                </c:pt>
                <c:pt idx="4027">
                  <c:v>23.315966435185185</c:v>
                </c:pt>
                <c:pt idx="4028">
                  <c:v>23.321759259259263</c:v>
                </c:pt>
                <c:pt idx="4029">
                  <c:v>23.327540509259258</c:v>
                </c:pt>
                <c:pt idx="4030">
                  <c:v>23.333333333333332</c:v>
                </c:pt>
                <c:pt idx="4031">
                  <c:v>23.339114583333334</c:v>
                </c:pt>
                <c:pt idx="4032">
                  <c:v>23.344901620370369</c:v>
                </c:pt>
                <c:pt idx="4033">
                  <c:v>23.350688657407407</c:v>
                </c:pt>
                <c:pt idx="4034">
                  <c:v>23.356475694444445</c:v>
                </c:pt>
                <c:pt idx="4035">
                  <c:v>23.362262731481483</c:v>
                </c:pt>
                <c:pt idx="4036">
                  <c:v>23.368049768518517</c:v>
                </c:pt>
                <c:pt idx="4037">
                  <c:v>23.373836805555552</c:v>
                </c:pt>
                <c:pt idx="4038">
                  <c:v>23.37962384259259</c:v>
                </c:pt>
                <c:pt idx="4039">
                  <c:v>23.385410879629628</c:v>
                </c:pt>
                <c:pt idx="4040">
                  <c:v>23.391197916666663</c:v>
                </c:pt>
                <c:pt idx="4041">
                  <c:v>23.396984953703701</c:v>
                </c:pt>
                <c:pt idx="4042">
                  <c:v>23.402771990740739</c:v>
                </c:pt>
                <c:pt idx="4043">
                  <c:v>23.408559027777773</c:v>
                </c:pt>
                <c:pt idx="4044">
                  <c:v>23.414346064814815</c:v>
                </c:pt>
                <c:pt idx="4045">
                  <c:v>23.420133101851849</c:v>
                </c:pt>
                <c:pt idx="4046">
                  <c:v>23.425925925925927</c:v>
                </c:pt>
                <c:pt idx="4047">
                  <c:v>23.431707175925926</c:v>
                </c:pt>
                <c:pt idx="4048">
                  <c:v>23.43749421296296</c:v>
                </c:pt>
                <c:pt idx="4049">
                  <c:v>23.443281250000002</c:v>
                </c:pt>
                <c:pt idx="4050">
                  <c:v>23.449068287037036</c:v>
                </c:pt>
                <c:pt idx="4051">
                  <c:v>23.454855324074071</c:v>
                </c:pt>
                <c:pt idx="4052">
                  <c:v>23.460642361111109</c:v>
                </c:pt>
                <c:pt idx="4053">
                  <c:v>23.466429398148144</c:v>
                </c:pt>
                <c:pt idx="4054">
                  <c:v>23.472216435185185</c:v>
                </c:pt>
                <c:pt idx="4055">
                  <c:v>23.47800347222222</c:v>
                </c:pt>
                <c:pt idx="4056">
                  <c:v>23.483790509259254</c:v>
                </c:pt>
                <c:pt idx="4057">
                  <c:v>23.489577546296296</c:v>
                </c:pt>
                <c:pt idx="4058">
                  <c:v>23.49536458333333</c:v>
                </c:pt>
                <c:pt idx="4059">
                  <c:v>23.501151620370369</c:v>
                </c:pt>
                <c:pt idx="4060">
                  <c:v>23.506938657407407</c:v>
                </c:pt>
                <c:pt idx="4061">
                  <c:v>23.512731481481485</c:v>
                </c:pt>
                <c:pt idx="4062">
                  <c:v>23.518518518518519</c:v>
                </c:pt>
                <c:pt idx="4063">
                  <c:v>23.524299768518517</c:v>
                </c:pt>
                <c:pt idx="4064">
                  <c:v>23.530086805555555</c:v>
                </c:pt>
                <c:pt idx="4065">
                  <c:v>23.535873842592594</c:v>
                </c:pt>
                <c:pt idx="4066">
                  <c:v>23.541660879629628</c:v>
                </c:pt>
                <c:pt idx="4067">
                  <c:v>23.547447916666663</c:v>
                </c:pt>
                <c:pt idx="4068">
                  <c:v>23.553234953703701</c:v>
                </c:pt>
                <c:pt idx="4069">
                  <c:v>23.559027777777779</c:v>
                </c:pt>
                <c:pt idx="4070">
                  <c:v>23.564809027777773</c:v>
                </c:pt>
                <c:pt idx="4071">
                  <c:v>23.570590277777779</c:v>
                </c:pt>
                <c:pt idx="4072">
                  <c:v>23.576383101851849</c:v>
                </c:pt>
                <c:pt idx="4073">
                  <c:v>23.582170138888888</c:v>
                </c:pt>
                <c:pt idx="4074">
                  <c:v>23.587957175925926</c:v>
                </c:pt>
                <c:pt idx="4075">
                  <c:v>23.593738425925928</c:v>
                </c:pt>
                <c:pt idx="4076">
                  <c:v>23.599531250000002</c:v>
                </c:pt>
                <c:pt idx="4077">
                  <c:v>23.605318287037036</c:v>
                </c:pt>
                <c:pt idx="4078">
                  <c:v>23.611099537037035</c:v>
                </c:pt>
                <c:pt idx="4079">
                  <c:v>23.616892361111113</c:v>
                </c:pt>
                <c:pt idx="4080">
                  <c:v>23.622679398148147</c:v>
                </c:pt>
                <c:pt idx="4081">
                  <c:v>23.628466435185185</c:v>
                </c:pt>
                <c:pt idx="4082">
                  <c:v>23.634247685185183</c:v>
                </c:pt>
                <c:pt idx="4083">
                  <c:v>23.640040509259254</c:v>
                </c:pt>
                <c:pt idx="4084">
                  <c:v>23.64582175925926</c:v>
                </c:pt>
                <c:pt idx="4085">
                  <c:v>23.65161458333333</c:v>
                </c:pt>
                <c:pt idx="4086">
                  <c:v>23.657401620370365</c:v>
                </c:pt>
                <c:pt idx="4087">
                  <c:v>23.663188657407407</c:v>
                </c:pt>
                <c:pt idx="4088">
                  <c:v>23.668969907407408</c:v>
                </c:pt>
                <c:pt idx="4089">
                  <c:v>23.674762731481483</c:v>
                </c:pt>
                <c:pt idx="4090">
                  <c:v>23.680549768518517</c:v>
                </c:pt>
                <c:pt idx="4091">
                  <c:v>23.686336805555555</c:v>
                </c:pt>
                <c:pt idx="4092">
                  <c:v>23.692123842592594</c:v>
                </c:pt>
                <c:pt idx="4093">
                  <c:v>23.697910879629628</c:v>
                </c:pt>
                <c:pt idx="4094">
                  <c:v>23.703703703703702</c:v>
                </c:pt>
                <c:pt idx="4095">
                  <c:v>23.709484953703704</c:v>
                </c:pt>
                <c:pt idx="4096">
                  <c:v>23.715271990740739</c:v>
                </c:pt>
                <c:pt idx="4097">
                  <c:v>23.721059027777773</c:v>
                </c:pt>
                <c:pt idx="4098">
                  <c:v>23.726846064814811</c:v>
                </c:pt>
                <c:pt idx="4099">
                  <c:v>23.732633101851849</c:v>
                </c:pt>
                <c:pt idx="4100">
                  <c:v>23.738420138888888</c:v>
                </c:pt>
                <c:pt idx="4101">
                  <c:v>23.744207175925922</c:v>
                </c:pt>
                <c:pt idx="4102">
                  <c:v>23.74999421296296</c:v>
                </c:pt>
                <c:pt idx="4103">
                  <c:v>23.755781249999998</c:v>
                </c:pt>
                <c:pt idx="4104">
                  <c:v>23.761568287037036</c:v>
                </c:pt>
                <c:pt idx="4105">
                  <c:v>23.767355324074071</c:v>
                </c:pt>
                <c:pt idx="4106">
                  <c:v>23.773142361111113</c:v>
                </c:pt>
                <c:pt idx="4107">
                  <c:v>23.778929398148147</c:v>
                </c:pt>
                <c:pt idx="4108">
                  <c:v>23.784722222222221</c:v>
                </c:pt>
                <c:pt idx="4109">
                  <c:v>23.790503472222223</c:v>
                </c:pt>
                <c:pt idx="4110">
                  <c:v>23.796296296296294</c:v>
                </c:pt>
                <c:pt idx="4111">
                  <c:v>23.802077546296296</c:v>
                </c:pt>
                <c:pt idx="4112">
                  <c:v>23.80786458333333</c:v>
                </c:pt>
                <c:pt idx="4113">
                  <c:v>23.813651620370365</c:v>
                </c:pt>
                <c:pt idx="4114">
                  <c:v>23.819438657407407</c:v>
                </c:pt>
                <c:pt idx="4115">
                  <c:v>23.825225694444441</c:v>
                </c:pt>
                <c:pt idx="4116">
                  <c:v>23.831012731481476</c:v>
                </c:pt>
                <c:pt idx="4117">
                  <c:v>23.836799768518517</c:v>
                </c:pt>
                <c:pt idx="4118">
                  <c:v>23.842586805555552</c:v>
                </c:pt>
                <c:pt idx="4119">
                  <c:v>23.848373842592594</c:v>
                </c:pt>
                <c:pt idx="4120">
                  <c:v>23.854160879629628</c:v>
                </c:pt>
                <c:pt idx="4121">
                  <c:v>23.859947916666666</c:v>
                </c:pt>
                <c:pt idx="4122">
                  <c:v>23.865734953703704</c:v>
                </c:pt>
                <c:pt idx="4123">
                  <c:v>23.871521990740739</c:v>
                </c:pt>
                <c:pt idx="4124">
                  <c:v>23.87730902777778</c:v>
                </c:pt>
                <c:pt idx="4125">
                  <c:v>23.883096064814815</c:v>
                </c:pt>
                <c:pt idx="4126">
                  <c:v>23.888888888888889</c:v>
                </c:pt>
                <c:pt idx="4127">
                  <c:v>23.894670138888888</c:v>
                </c:pt>
                <c:pt idx="4128">
                  <c:v>23.900457175925922</c:v>
                </c:pt>
                <c:pt idx="4129">
                  <c:v>23.90624421296296</c:v>
                </c:pt>
                <c:pt idx="4130">
                  <c:v>23.912031249999998</c:v>
                </c:pt>
                <c:pt idx="4131">
                  <c:v>23.917818287037033</c:v>
                </c:pt>
                <c:pt idx="4132">
                  <c:v>23.923605324074071</c:v>
                </c:pt>
                <c:pt idx="4133">
                  <c:v>23.929392361111109</c:v>
                </c:pt>
                <c:pt idx="4134">
                  <c:v>23.935179398148147</c:v>
                </c:pt>
                <c:pt idx="4135">
                  <c:v>23.940966435185185</c:v>
                </c:pt>
                <c:pt idx="4136">
                  <c:v>23.946753472222223</c:v>
                </c:pt>
                <c:pt idx="4137">
                  <c:v>23.952534722222222</c:v>
                </c:pt>
                <c:pt idx="4138">
                  <c:v>23.958321759259256</c:v>
                </c:pt>
                <c:pt idx="4139">
                  <c:v>23.964114583333334</c:v>
                </c:pt>
                <c:pt idx="4140">
                  <c:v>23.969901620370369</c:v>
                </c:pt>
                <c:pt idx="4141">
                  <c:v>23.975688657407407</c:v>
                </c:pt>
                <c:pt idx="4142">
                  <c:v>23.981481481481481</c:v>
                </c:pt>
                <c:pt idx="4143">
                  <c:v>23.987262731481476</c:v>
                </c:pt>
                <c:pt idx="4144">
                  <c:v>23.993049768518517</c:v>
                </c:pt>
                <c:pt idx="4145">
                  <c:v>23.998836805555552</c:v>
                </c:pt>
                <c:pt idx="4146">
                  <c:v>24.004623842592586</c:v>
                </c:pt>
                <c:pt idx="4147">
                  <c:v>24.010416666666664</c:v>
                </c:pt>
                <c:pt idx="4148">
                  <c:v>24.016197916666663</c:v>
                </c:pt>
                <c:pt idx="4149">
                  <c:v>24.02199074074074</c:v>
                </c:pt>
                <c:pt idx="4150">
                  <c:v>24.027771990740739</c:v>
                </c:pt>
                <c:pt idx="4151">
                  <c:v>24.033559027777777</c:v>
                </c:pt>
                <c:pt idx="4152">
                  <c:v>24.039346064814815</c:v>
                </c:pt>
                <c:pt idx="4153">
                  <c:v>24.045133101851849</c:v>
                </c:pt>
                <c:pt idx="4154">
                  <c:v>24.050920138888891</c:v>
                </c:pt>
                <c:pt idx="4155">
                  <c:v>24.056707175925926</c:v>
                </c:pt>
                <c:pt idx="4156">
                  <c:v>24.06249421296296</c:v>
                </c:pt>
                <c:pt idx="4157">
                  <c:v>24.068281249999998</c:v>
                </c:pt>
                <c:pt idx="4158">
                  <c:v>24.074074074074069</c:v>
                </c:pt>
                <c:pt idx="4159">
                  <c:v>24.079855324074071</c:v>
                </c:pt>
                <c:pt idx="4160">
                  <c:v>24.085642361111109</c:v>
                </c:pt>
                <c:pt idx="4161">
                  <c:v>24.091429398148144</c:v>
                </c:pt>
                <c:pt idx="4162">
                  <c:v>24.097216435185182</c:v>
                </c:pt>
                <c:pt idx="4163">
                  <c:v>24.10300925925926</c:v>
                </c:pt>
                <c:pt idx="4164">
                  <c:v>24.108790509259258</c:v>
                </c:pt>
                <c:pt idx="4165">
                  <c:v>24.114577546296296</c:v>
                </c:pt>
                <c:pt idx="4166">
                  <c:v>24.120364583333334</c:v>
                </c:pt>
                <c:pt idx="4167">
                  <c:v>24.126151620370369</c:v>
                </c:pt>
                <c:pt idx="4168">
                  <c:v>24.131938657407407</c:v>
                </c:pt>
                <c:pt idx="4169">
                  <c:v>24.137725694444445</c:v>
                </c:pt>
                <c:pt idx="4170">
                  <c:v>24.143512731481479</c:v>
                </c:pt>
                <c:pt idx="4171">
                  <c:v>24.149299768518517</c:v>
                </c:pt>
                <c:pt idx="4172">
                  <c:v>24.155086805555552</c:v>
                </c:pt>
                <c:pt idx="4173">
                  <c:v>24.160873842592586</c:v>
                </c:pt>
                <c:pt idx="4174">
                  <c:v>24.166666666666664</c:v>
                </c:pt>
                <c:pt idx="4175">
                  <c:v>24.172447916666663</c:v>
                </c:pt>
                <c:pt idx="4176">
                  <c:v>24.178234953703701</c:v>
                </c:pt>
                <c:pt idx="4177">
                  <c:v>24.184021990740739</c:v>
                </c:pt>
                <c:pt idx="4178">
                  <c:v>24.189809027777773</c:v>
                </c:pt>
                <c:pt idx="4179">
                  <c:v>24.195596064814815</c:v>
                </c:pt>
                <c:pt idx="4180">
                  <c:v>24.201383101851849</c:v>
                </c:pt>
                <c:pt idx="4181">
                  <c:v>24.207170138888891</c:v>
                </c:pt>
                <c:pt idx="4182">
                  <c:v>24.212957175925926</c:v>
                </c:pt>
                <c:pt idx="4183">
                  <c:v>24.21874421296296</c:v>
                </c:pt>
                <c:pt idx="4184">
                  <c:v>24.224531250000002</c:v>
                </c:pt>
                <c:pt idx="4185">
                  <c:v>24.230318287037036</c:v>
                </c:pt>
                <c:pt idx="4186">
                  <c:v>24.236105324074071</c:v>
                </c:pt>
                <c:pt idx="4187">
                  <c:v>24.241892361111109</c:v>
                </c:pt>
                <c:pt idx="4188">
                  <c:v>24.247685185185183</c:v>
                </c:pt>
                <c:pt idx="4189">
                  <c:v>24.253466435185182</c:v>
                </c:pt>
                <c:pt idx="4190">
                  <c:v>24.259259259259256</c:v>
                </c:pt>
                <c:pt idx="4191">
                  <c:v>24.265040509259254</c:v>
                </c:pt>
                <c:pt idx="4192">
                  <c:v>24.270827546296296</c:v>
                </c:pt>
                <c:pt idx="4193">
                  <c:v>24.27661458333333</c:v>
                </c:pt>
                <c:pt idx="4194">
                  <c:v>24.282401620370369</c:v>
                </c:pt>
                <c:pt idx="4195">
                  <c:v>24.288194444444443</c:v>
                </c:pt>
                <c:pt idx="4196">
                  <c:v>24.293975694444445</c:v>
                </c:pt>
                <c:pt idx="4197">
                  <c:v>24.299762731481479</c:v>
                </c:pt>
                <c:pt idx="4198">
                  <c:v>24.305549768518517</c:v>
                </c:pt>
                <c:pt idx="4199">
                  <c:v>24.311336805555555</c:v>
                </c:pt>
                <c:pt idx="4200">
                  <c:v>24.317123842592594</c:v>
                </c:pt>
                <c:pt idx="4201">
                  <c:v>24.322910879629628</c:v>
                </c:pt>
                <c:pt idx="4202">
                  <c:v>24.328697916666663</c:v>
                </c:pt>
                <c:pt idx="4203">
                  <c:v>24.334479166666664</c:v>
                </c:pt>
                <c:pt idx="4204">
                  <c:v>24.340271990740739</c:v>
                </c:pt>
                <c:pt idx="4205">
                  <c:v>24.346059027777773</c:v>
                </c:pt>
                <c:pt idx="4206">
                  <c:v>24.351851851851851</c:v>
                </c:pt>
                <c:pt idx="4207">
                  <c:v>24.357633101851849</c:v>
                </c:pt>
                <c:pt idx="4208">
                  <c:v>24.363420138888884</c:v>
                </c:pt>
                <c:pt idx="4209">
                  <c:v>24.369207175925926</c:v>
                </c:pt>
                <c:pt idx="4210">
                  <c:v>24.37499421296296</c:v>
                </c:pt>
                <c:pt idx="4211">
                  <c:v>24.380781250000002</c:v>
                </c:pt>
                <c:pt idx="4212">
                  <c:v>24.386568287037036</c:v>
                </c:pt>
                <c:pt idx="4213">
                  <c:v>24.392361111111111</c:v>
                </c:pt>
                <c:pt idx="4214">
                  <c:v>24.398142361111113</c:v>
                </c:pt>
                <c:pt idx="4215">
                  <c:v>24.403929398148147</c:v>
                </c:pt>
                <c:pt idx="4216">
                  <c:v>24.409716435185182</c:v>
                </c:pt>
                <c:pt idx="4217">
                  <c:v>24.41550347222222</c:v>
                </c:pt>
                <c:pt idx="4218">
                  <c:v>24.421290509259254</c:v>
                </c:pt>
                <c:pt idx="4219">
                  <c:v>24.427077546296296</c:v>
                </c:pt>
                <c:pt idx="4220">
                  <c:v>24.43286458333333</c:v>
                </c:pt>
                <c:pt idx="4221">
                  <c:v>24.438651620370365</c:v>
                </c:pt>
                <c:pt idx="4222">
                  <c:v>24.444444444444443</c:v>
                </c:pt>
                <c:pt idx="4223">
                  <c:v>24.450225694444441</c:v>
                </c:pt>
                <c:pt idx="4224">
                  <c:v>24.456006944444439</c:v>
                </c:pt>
                <c:pt idx="4225">
                  <c:v>24.461799768518517</c:v>
                </c:pt>
                <c:pt idx="4226">
                  <c:v>24.467586805555555</c:v>
                </c:pt>
                <c:pt idx="4227">
                  <c:v>24.473373842592594</c:v>
                </c:pt>
                <c:pt idx="4228">
                  <c:v>24.479160879629628</c:v>
                </c:pt>
                <c:pt idx="4229">
                  <c:v>24.484953703703702</c:v>
                </c:pt>
                <c:pt idx="4230">
                  <c:v>24.490734953703704</c:v>
                </c:pt>
                <c:pt idx="4231">
                  <c:v>24.496521990740739</c:v>
                </c:pt>
                <c:pt idx="4232">
                  <c:v>24.502309027777773</c:v>
                </c:pt>
                <c:pt idx="4233">
                  <c:v>24.508096064814811</c:v>
                </c:pt>
                <c:pt idx="4234">
                  <c:v>24.513883101851849</c:v>
                </c:pt>
                <c:pt idx="4235">
                  <c:v>24.519670138888884</c:v>
                </c:pt>
                <c:pt idx="4236">
                  <c:v>24.525457175925922</c:v>
                </c:pt>
                <c:pt idx="4237">
                  <c:v>24.53124421296296</c:v>
                </c:pt>
                <c:pt idx="4238">
                  <c:v>24.537025462962958</c:v>
                </c:pt>
                <c:pt idx="4239">
                  <c:v>24.542818287037036</c:v>
                </c:pt>
                <c:pt idx="4240">
                  <c:v>24.548605324074071</c:v>
                </c:pt>
                <c:pt idx="4241">
                  <c:v>24.554392361111113</c:v>
                </c:pt>
                <c:pt idx="4242">
                  <c:v>24.560179398148147</c:v>
                </c:pt>
                <c:pt idx="4243">
                  <c:v>24.565966435185182</c:v>
                </c:pt>
                <c:pt idx="4244">
                  <c:v>24.571753472222223</c:v>
                </c:pt>
                <c:pt idx="4245">
                  <c:v>24.577540509259258</c:v>
                </c:pt>
                <c:pt idx="4246">
                  <c:v>24.583327546296296</c:v>
                </c:pt>
                <c:pt idx="4247">
                  <c:v>24.58911458333333</c:v>
                </c:pt>
                <c:pt idx="4248">
                  <c:v>24.594901620370365</c:v>
                </c:pt>
                <c:pt idx="4249">
                  <c:v>24.600688657407407</c:v>
                </c:pt>
                <c:pt idx="4250">
                  <c:v>24.606475694444441</c:v>
                </c:pt>
                <c:pt idx="4251">
                  <c:v>24.612262731481476</c:v>
                </c:pt>
                <c:pt idx="4252">
                  <c:v>24.618049768518517</c:v>
                </c:pt>
                <c:pt idx="4253">
                  <c:v>24.623836805555552</c:v>
                </c:pt>
                <c:pt idx="4254">
                  <c:v>24.62962962962963</c:v>
                </c:pt>
                <c:pt idx="4255">
                  <c:v>24.635410879629628</c:v>
                </c:pt>
                <c:pt idx="4256">
                  <c:v>24.641197916666666</c:v>
                </c:pt>
                <c:pt idx="4257">
                  <c:v>24.646984953703704</c:v>
                </c:pt>
                <c:pt idx="4258">
                  <c:v>24.652771990740739</c:v>
                </c:pt>
                <c:pt idx="4259">
                  <c:v>24.658564814814813</c:v>
                </c:pt>
                <c:pt idx="4260">
                  <c:v>24.664346064814815</c:v>
                </c:pt>
                <c:pt idx="4261">
                  <c:v>24.670133101851849</c:v>
                </c:pt>
                <c:pt idx="4262">
                  <c:v>24.675920138888884</c:v>
                </c:pt>
                <c:pt idx="4263">
                  <c:v>24.681707175925922</c:v>
                </c:pt>
                <c:pt idx="4264">
                  <c:v>24.68749421296296</c:v>
                </c:pt>
                <c:pt idx="4265">
                  <c:v>24.693281249999998</c:v>
                </c:pt>
                <c:pt idx="4266">
                  <c:v>24.699068287037033</c:v>
                </c:pt>
                <c:pt idx="4267">
                  <c:v>24.704855324074071</c:v>
                </c:pt>
                <c:pt idx="4268">
                  <c:v>24.710642361111109</c:v>
                </c:pt>
                <c:pt idx="4269">
                  <c:v>24.716429398148147</c:v>
                </c:pt>
                <c:pt idx="4270">
                  <c:v>24.722222222222221</c:v>
                </c:pt>
                <c:pt idx="4271">
                  <c:v>24.728003472222223</c:v>
                </c:pt>
                <c:pt idx="4272">
                  <c:v>24.733790509259258</c:v>
                </c:pt>
                <c:pt idx="4273">
                  <c:v>24.739577546296296</c:v>
                </c:pt>
                <c:pt idx="4274">
                  <c:v>24.745364583333334</c:v>
                </c:pt>
                <c:pt idx="4275">
                  <c:v>24.751151620370369</c:v>
                </c:pt>
                <c:pt idx="4276">
                  <c:v>24.756938657407407</c:v>
                </c:pt>
                <c:pt idx="4277">
                  <c:v>24.762725694444441</c:v>
                </c:pt>
                <c:pt idx="4278">
                  <c:v>24.768512731481476</c:v>
                </c:pt>
                <c:pt idx="4279">
                  <c:v>24.774293981481478</c:v>
                </c:pt>
                <c:pt idx="4280">
                  <c:v>24.780086805555552</c:v>
                </c:pt>
                <c:pt idx="4281">
                  <c:v>24.785873842592586</c:v>
                </c:pt>
                <c:pt idx="4282">
                  <c:v>24.791660879629628</c:v>
                </c:pt>
                <c:pt idx="4283">
                  <c:v>24.797447916666663</c:v>
                </c:pt>
                <c:pt idx="4284">
                  <c:v>24.803229166666661</c:v>
                </c:pt>
                <c:pt idx="4285">
                  <c:v>24.809021990740739</c:v>
                </c:pt>
                <c:pt idx="4286">
                  <c:v>24.814814814814817</c:v>
                </c:pt>
                <c:pt idx="4287">
                  <c:v>24.820596064814815</c:v>
                </c:pt>
                <c:pt idx="4288">
                  <c:v>24.826383101851849</c:v>
                </c:pt>
                <c:pt idx="4289">
                  <c:v>24.832170138888891</c:v>
                </c:pt>
                <c:pt idx="4290">
                  <c:v>24.837957175925926</c:v>
                </c:pt>
                <c:pt idx="4291">
                  <c:v>24.84374421296296</c:v>
                </c:pt>
                <c:pt idx="4292">
                  <c:v>24.849531249999998</c:v>
                </c:pt>
                <c:pt idx="4293">
                  <c:v>24.855318287037033</c:v>
                </c:pt>
                <c:pt idx="4294">
                  <c:v>24.861105324074071</c:v>
                </c:pt>
                <c:pt idx="4295">
                  <c:v>24.866892361111109</c:v>
                </c:pt>
                <c:pt idx="4296">
                  <c:v>24.872685185185187</c:v>
                </c:pt>
                <c:pt idx="4297">
                  <c:v>24.878466435185182</c:v>
                </c:pt>
                <c:pt idx="4298">
                  <c:v>24.88425347222222</c:v>
                </c:pt>
                <c:pt idx="4299">
                  <c:v>24.890040509259258</c:v>
                </c:pt>
                <c:pt idx="4300">
                  <c:v>24.895833333333332</c:v>
                </c:pt>
                <c:pt idx="4301">
                  <c:v>24.901614583333334</c:v>
                </c:pt>
                <c:pt idx="4302">
                  <c:v>24.907407407407408</c:v>
                </c:pt>
                <c:pt idx="4303">
                  <c:v>24.913188657407407</c:v>
                </c:pt>
                <c:pt idx="4304">
                  <c:v>24.918975694444445</c:v>
                </c:pt>
                <c:pt idx="4305">
                  <c:v>24.924762731481479</c:v>
                </c:pt>
                <c:pt idx="4306">
                  <c:v>24.930549768518517</c:v>
                </c:pt>
                <c:pt idx="4307">
                  <c:v>24.936336805555552</c:v>
                </c:pt>
                <c:pt idx="4308">
                  <c:v>24.942123842592586</c:v>
                </c:pt>
                <c:pt idx="4309">
                  <c:v>24.947910879629628</c:v>
                </c:pt>
                <c:pt idx="4310">
                  <c:v>24.953697916666663</c:v>
                </c:pt>
                <c:pt idx="4311">
                  <c:v>24.959484953703701</c:v>
                </c:pt>
                <c:pt idx="4312">
                  <c:v>24.965271990740739</c:v>
                </c:pt>
                <c:pt idx="4313">
                  <c:v>24.971059027777773</c:v>
                </c:pt>
                <c:pt idx="4314">
                  <c:v>24.976846064814815</c:v>
                </c:pt>
                <c:pt idx="4315">
                  <c:v>24.982633101851849</c:v>
                </c:pt>
                <c:pt idx="4316">
                  <c:v>24.988420138888891</c:v>
                </c:pt>
                <c:pt idx="4317">
                  <c:v>24.994207175925926</c:v>
                </c:pt>
                <c:pt idx="4318">
                  <c:v>25</c:v>
                </c:pt>
                <c:pt idx="4319">
                  <c:v>25.005781250000002</c:v>
                </c:pt>
                <c:pt idx="4320">
                  <c:v>25.011568287037036</c:v>
                </c:pt>
                <c:pt idx="4321">
                  <c:v>25.017355324074071</c:v>
                </c:pt>
                <c:pt idx="4322">
                  <c:v>25.023142361111109</c:v>
                </c:pt>
                <c:pt idx="4323">
                  <c:v>25.028929398148144</c:v>
                </c:pt>
                <c:pt idx="4324">
                  <c:v>25.034716435185182</c:v>
                </c:pt>
                <c:pt idx="4325">
                  <c:v>25.04050347222222</c:v>
                </c:pt>
                <c:pt idx="4326">
                  <c:v>25.046290509259254</c:v>
                </c:pt>
                <c:pt idx="4327">
                  <c:v>25.052077546296296</c:v>
                </c:pt>
                <c:pt idx="4328">
                  <c:v>25.05786458333333</c:v>
                </c:pt>
                <c:pt idx="4329">
                  <c:v>25.063651620370369</c:v>
                </c:pt>
                <c:pt idx="4330">
                  <c:v>25.069438657407407</c:v>
                </c:pt>
                <c:pt idx="4331">
                  <c:v>25.075225694444445</c:v>
                </c:pt>
                <c:pt idx="4332">
                  <c:v>25.081012731481479</c:v>
                </c:pt>
                <c:pt idx="4333">
                  <c:v>25.086799768518517</c:v>
                </c:pt>
                <c:pt idx="4334">
                  <c:v>25.092592592592592</c:v>
                </c:pt>
                <c:pt idx="4335">
                  <c:v>25.098373842592594</c:v>
                </c:pt>
                <c:pt idx="4336">
                  <c:v>25.104160879629628</c:v>
                </c:pt>
                <c:pt idx="4337">
                  <c:v>25.109947916666663</c:v>
                </c:pt>
                <c:pt idx="4338">
                  <c:v>25.115734953703701</c:v>
                </c:pt>
                <c:pt idx="4339">
                  <c:v>25.121521990740739</c:v>
                </c:pt>
                <c:pt idx="4340">
                  <c:v>25.127309027777773</c:v>
                </c:pt>
                <c:pt idx="4341">
                  <c:v>25.133101851851851</c:v>
                </c:pt>
                <c:pt idx="4342">
                  <c:v>25.138883101851849</c:v>
                </c:pt>
                <c:pt idx="4343">
                  <c:v>25.144670138888884</c:v>
                </c:pt>
                <c:pt idx="4344">
                  <c:v>25.150457175925926</c:v>
                </c:pt>
                <c:pt idx="4345">
                  <c:v>25.15624421296296</c:v>
                </c:pt>
                <c:pt idx="4346">
                  <c:v>25.162031250000002</c:v>
                </c:pt>
                <c:pt idx="4347">
                  <c:v>25.167818287037036</c:v>
                </c:pt>
                <c:pt idx="4348">
                  <c:v>25.173605324074071</c:v>
                </c:pt>
                <c:pt idx="4349">
                  <c:v>25.179392361111113</c:v>
                </c:pt>
                <c:pt idx="4350">
                  <c:v>25.185185185185183</c:v>
                </c:pt>
                <c:pt idx="4351">
                  <c:v>25.190966435185182</c:v>
                </c:pt>
                <c:pt idx="4352">
                  <c:v>25.19675347222222</c:v>
                </c:pt>
                <c:pt idx="4353">
                  <c:v>25.202540509259254</c:v>
                </c:pt>
                <c:pt idx="4354">
                  <c:v>25.208327546296296</c:v>
                </c:pt>
                <c:pt idx="4355">
                  <c:v>25.21411458333333</c:v>
                </c:pt>
                <c:pt idx="4356">
                  <c:v>25.219901620370365</c:v>
                </c:pt>
                <c:pt idx="4357">
                  <c:v>25.225688657407407</c:v>
                </c:pt>
                <c:pt idx="4358">
                  <c:v>25.231475694444441</c:v>
                </c:pt>
                <c:pt idx="4359">
                  <c:v>25.237268518518519</c:v>
                </c:pt>
                <c:pt idx="4360">
                  <c:v>25.243049768518517</c:v>
                </c:pt>
                <c:pt idx="4361">
                  <c:v>25.248836805555555</c:v>
                </c:pt>
                <c:pt idx="4362">
                  <c:v>25.254623842592594</c:v>
                </c:pt>
                <c:pt idx="4363">
                  <c:v>25.260410879629628</c:v>
                </c:pt>
                <c:pt idx="4364">
                  <c:v>25.266203703703702</c:v>
                </c:pt>
                <c:pt idx="4365">
                  <c:v>25.271984953703704</c:v>
                </c:pt>
                <c:pt idx="4366">
                  <c:v>25.277777777777779</c:v>
                </c:pt>
                <c:pt idx="4367">
                  <c:v>25.283559027777773</c:v>
                </c:pt>
                <c:pt idx="4368">
                  <c:v>25.289346064814811</c:v>
                </c:pt>
                <c:pt idx="4369">
                  <c:v>25.295133101851849</c:v>
                </c:pt>
                <c:pt idx="4370">
                  <c:v>25.300920138888884</c:v>
                </c:pt>
                <c:pt idx="4371">
                  <c:v>25.306707175925922</c:v>
                </c:pt>
                <c:pt idx="4372">
                  <c:v>25.31249421296296</c:v>
                </c:pt>
                <c:pt idx="4373">
                  <c:v>25.318281249999998</c:v>
                </c:pt>
                <c:pt idx="4374">
                  <c:v>25.324068287037036</c:v>
                </c:pt>
                <c:pt idx="4375">
                  <c:v>25.329855324074071</c:v>
                </c:pt>
                <c:pt idx="4376">
                  <c:v>25.335642361111113</c:v>
                </c:pt>
                <c:pt idx="4377">
                  <c:v>25.341429398148147</c:v>
                </c:pt>
                <c:pt idx="4378">
                  <c:v>25.347216435185182</c:v>
                </c:pt>
                <c:pt idx="4379">
                  <c:v>25.353003472222223</c:v>
                </c:pt>
                <c:pt idx="4380">
                  <c:v>25.358796296296294</c:v>
                </c:pt>
                <c:pt idx="4381">
                  <c:v>25.364577546296296</c:v>
                </c:pt>
                <c:pt idx="4382">
                  <c:v>25.370370370370367</c:v>
                </c:pt>
                <c:pt idx="4383">
                  <c:v>25.376151620370365</c:v>
                </c:pt>
                <c:pt idx="4384">
                  <c:v>25.381938657407407</c:v>
                </c:pt>
                <c:pt idx="4385">
                  <c:v>25.387725694444441</c:v>
                </c:pt>
                <c:pt idx="4386">
                  <c:v>25.393512731481476</c:v>
                </c:pt>
                <c:pt idx="4387">
                  <c:v>25.399299768518517</c:v>
                </c:pt>
                <c:pt idx="4388">
                  <c:v>25.405086805555552</c:v>
                </c:pt>
                <c:pt idx="4389">
                  <c:v>25.410873842592594</c:v>
                </c:pt>
                <c:pt idx="4390">
                  <c:v>25.416660879629628</c:v>
                </c:pt>
                <c:pt idx="4391">
                  <c:v>25.422447916666666</c:v>
                </c:pt>
                <c:pt idx="4392">
                  <c:v>25.428234953703704</c:v>
                </c:pt>
                <c:pt idx="4393">
                  <c:v>25.434016203703699</c:v>
                </c:pt>
                <c:pt idx="4394">
                  <c:v>25.439809027777777</c:v>
                </c:pt>
                <c:pt idx="4395">
                  <c:v>25.445596064814815</c:v>
                </c:pt>
                <c:pt idx="4396">
                  <c:v>25.451383101851849</c:v>
                </c:pt>
                <c:pt idx="4397">
                  <c:v>25.457170138888884</c:v>
                </c:pt>
                <c:pt idx="4398">
                  <c:v>25.462962962962958</c:v>
                </c:pt>
                <c:pt idx="4399">
                  <c:v>25.46874421296296</c:v>
                </c:pt>
                <c:pt idx="4400">
                  <c:v>25.474525462962958</c:v>
                </c:pt>
                <c:pt idx="4401">
                  <c:v>25.480318287037033</c:v>
                </c:pt>
                <c:pt idx="4402">
                  <c:v>25.486105324074071</c:v>
                </c:pt>
                <c:pt idx="4403">
                  <c:v>25.491892361111109</c:v>
                </c:pt>
                <c:pt idx="4404">
                  <c:v>25.497679398148147</c:v>
                </c:pt>
                <c:pt idx="4405">
                  <c:v>25.503466435185182</c:v>
                </c:pt>
                <c:pt idx="4406">
                  <c:v>25.509253472222223</c:v>
                </c:pt>
                <c:pt idx="4407">
                  <c:v>25.515040509259258</c:v>
                </c:pt>
                <c:pt idx="4408">
                  <c:v>25.520827546296296</c:v>
                </c:pt>
                <c:pt idx="4409">
                  <c:v>25.526614583333334</c:v>
                </c:pt>
                <c:pt idx="4410">
                  <c:v>25.532401620370369</c:v>
                </c:pt>
                <c:pt idx="4411">
                  <c:v>25.538188657407407</c:v>
                </c:pt>
                <c:pt idx="4412">
                  <c:v>25.543975694444441</c:v>
                </c:pt>
                <c:pt idx="4413">
                  <c:v>25.549762731481476</c:v>
                </c:pt>
                <c:pt idx="4414">
                  <c:v>25.555555555555554</c:v>
                </c:pt>
                <c:pt idx="4415">
                  <c:v>25.561336805555552</c:v>
                </c:pt>
                <c:pt idx="4416">
                  <c:v>25.567123842592586</c:v>
                </c:pt>
                <c:pt idx="4417">
                  <c:v>25.572910879629628</c:v>
                </c:pt>
                <c:pt idx="4418">
                  <c:v>25.578697916666663</c:v>
                </c:pt>
                <c:pt idx="4419">
                  <c:v>25.584484953703704</c:v>
                </c:pt>
                <c:pt idx="4420">
                  <c:v>25.590266203703699</c:v>
                </c:pt>
                <c:pt idx="4421">
                  <c:v>25.596064814814817</c:v>
                </c:pt>
                <c:pt idx="4422">
                  <c:v>25.601846064814815</c:v>
                </c:pt>
                <c:pt idx="4423">
                  <c:v>25.607627314814813</c:v>
                </c:pt>
                <c:pt idx="4424">
                  <c:v>25.613420138888891</c:v>
                </c:pt>
                <c:pt idx="4425">
                  <c:v>25.619207175925926</c:v>
                </c:pt>
                <c:pt idx="4426">
                  <c:v>25.62499421296296</c:v>
                </c:pt>
                <c:pt idx="4427">
                  <c:v>25.630781249999998</c:v>
                </c:pt>
                <c:pt idx="4428">
                  <c:v>25.636568287037033</c:v>
                </c:pt>
                <c:pt idx="4429">
                  <c:v>25.642355324074071</c:v>
                </c:pt>
                <c:pt idx="4430">
                  <c:v>25.648136574074069</c:v>
                </c:pt>
                <c:pt idx="4431">
                  <c:v>25.653923611111104</c:v>
                </c:pt>
                <c:pt idx="4432">
                  <c:v>25.659716435185182</c:v>
                </c:pt>
                <c:pt idx="4433">
                  <c:v>25.66550347222222</c:v>
                </c:pt>
                <c:pt idx="4434">
                  <c:v>25.671290509259258</c:v>
                </c:pt>
                <c:pt idx="4435">
                  <c:v>25.677083333333332</c:v>
                </c:pt>
                <c:pt idx="4436">
                  <c:v>25.682864583333334</c:v>
                </c:pt>
                <c:pt idx="4437">
                  <c:v>25.688651620370369</c:v>
                </c:pt>
                <c:pt idx="4438">
                  <c:v>25.694438657407407</c:v>
                </c:pt>
                <c:pt idx="4439">
                  <c:v>25.700225694444445</c:v>
                </c:pt>
                <c:pt idx="4440">
                  <c:v>25.706012731481479</c:v>
                </c:pt>
                <c:pt idx="4441">
                  <c:v>25.711799768518517</c:v>
                </c:pt>
                <c:pt idx="4442">
                  <c:v>25.717586805555552</c:v>
                </c:pt>
                <c:pt idx="4443">
                  <c:v>25.723373842592586</c:v>
                </c:pt>
                <c:pt idx="4444">
                  <c:v>25.729160879629628</c:v>
                </c:pt>
                <c:pt idx="4445">
                  <c:v>25.734947916666663</c:v>
                </c:pt>
                <c:pt idx="4446">
                  <c:v>25.74074074074074</c:v>
                </c:pt>
                <c:pt idx="4447">
                  <c:v>25.746521990740739</c:v>
                </c:pt>
                <c:pt idx="4448">
                  <c:v>25.752309027777773</c:v>
                </c:pt>
                <c:pt idx="4449">
                  <c:v>25.758096064814815</c:v>
                </c:pt>
                <c:pt idx="4450">
                  <c:v>25.763883101851849</c:v>
                </c:pt>
                <c:pt idx="4451">
                  <c:v>25.769670138888891</c:v>
                </c:pt>
                <c:pt idx="4452">
                  <c:v>25.775457175925926</c:v>
                </c:pt>
                <c:pt idx="4453">
                  <c:v>25.78124421296296</c:v>
                </c:pt>
                <c:pt idx="4454">
                  <c:v>25.787031250000002</c:v>
                </c:pt>
                <c:pt idx="4455">
                  <c:v>25.792818287037036</c:v>
                </c:pt>
                <c:pt idx="4456">
                  <c:v>25.798605324074071</c:v>
                </c:pt>
                <c:pt idx="4457">
                  <c:v>25.804392361111109</c:v>
                </c:pt>
                <c:pt idx="4458">
                  <c:v>25.810179398148144</c:v>
                </c:pt>
                <c:pt idx="4459">
                  <c:v>25.815966435185182</c:v>
                </c:pt>
                <c:pt idx="4460">
                  <c:v>25.821759259259256</c:v>
                </c:pt>
                <c:pt idx="4461">
                  <c:v>25.827540509259254</c:v>
                </c:pt>
                <c:pt idx="4462">
                  <c:v>25.833321759259256</c:v>
                </c:pt>
                <c:pt idx="4463">
                  <c:v>25.83911458333333</c:v>
                </c:pt>
                <c:pt idx="4464">
                  <c:v>25.844901620370369</c:v>
                </c:pt>
                <c:pt idx="4465">
                  <c:v>25.850688657407407</c:v>
                </c:pt>
                <c:pt idx="4466">
                  <c:v>25.856475694444445</c:v>
                </c:pt>
                <c:pt idx="4467">
                  <c:v>25.862262731481479</c:v>
                </c:pt>
                <c:pt idx="4468">
                  <c:v>25.868049768518517</c:v>
                </c:pt>
                <c:pt idx="4469">
                  <c:v>25.873836805555555</c:v>
                </c:pt>
                <c:pt idx="4470">
                  <c:v>25.879623842592594</c:v>
                </c:pt>
                <c:pt idx="4471">
                  <c:v>25.885410879629628</c:v>
                </c:pt>
                <c:pt idx="4472">
                  <c:v>25.891197916666663</c:v>
                </c:pt>
                <c:pt idx="4473">
                  <c:v>25.896984953703701</c:v>
                </c:pt>
                <c:pt idx="4474">
                  <c:v>25.902771990740739</c:v>
                </c:pt>
                <c:pt idx="4475">
                  <c:v>25.908559027777773</c:v>
                </c:pt>
                <c:pt idx="4476">
                  <c:v>25.914346064814811</c:v>
                </c:pt>
                <c:pt idx="4477">
                  <c:v>25.920133101851849</c:v>
                </c:pt>
                <c:pt idx="4478">
                  <c:v>25.925925925925927</c:v>
                </c:pt>
                <c:pt idx="4479">
                  <c:v>25.931707175925926</c:v>
                </c:pt>
                <c:pt idx="4480">
                  <c:v>25.93749421296296</c:v>
                </c:pt>
                <c:pt idx="4481">
                  <c:v>25.943281250000002</c:v>
                </c:pt>
                <c:pt idx="4482">
                  <c:v>25.949068287037036</c:v>
                </c:pt>
                <c:pt idx="4483">
                  <c:v>25.954855324074071</c:v>
                </c:pt>
                <c:pt idx="4484">
                  <c:v>25.960642361111113</c:v>
                </c:pt>
                <c:pt idx="4485">
                  <c:v>25.966429398148147</c:v>
                </c:pt>
                <c:pt idx="4486">
                  <c:v>25.972216435185182</c:v>
                </c:pt>
                <c:pt idx="4487">
                  <c:v>25.97800347222222</c:v>
                </c:pt>
                <c:pt idx="4488">
                  <c:v>25.983790509259254</c:v>
                </c:pt>
                <c:pt idx="4489">
                  <c:v>25.989571759259256</c:v>
                </c:pt>
                <c:pt idx="4490">
                  <c:v>25.99536458333333</c:v>
                </c:pt>
                <c:pt idx="4491">
                  <c:v>26.001145833333329</c:v>
                </c:pt>
                <c:pt idx="4492">
                  <c:v>26.006938657407407</c:v>
                </c:pt>
                <c:pt idx="4493">
                  <c:v>26.012725694444441</c:v>
                </c:pt>
                <c:pt idx="4494">
                  <c:v>26.018518518518519</c:v>
                </c:pt>
                <c:pt idx="4495">
                  <c:v>26.024299768518517</c:v>
                </c:pt>
                <c:pt idx="4496">
                  <c:v>26.030086805555555</c:v>
                </c:pt>
                <c:pt idx="4497">
                  <c:v>26.035873842592594</c:v>
                </c:pt>
                <c:pt idx="4498">
                  <c:v>26.041660879629628</c:v>
                </c:pt>
                <c:pt idx="4499">
                  <c:v>26.047447916666666</c:v>
                </c:pt>
                <c:pt idx="4500">
                  <c:v>26.053234953703704</c:v>
                </c:pt>
                <c:pt idx="4501">
                  <c:v>26.059027777777779</c:v>
                </c:pt>
                <c:pt idx="4502">
                  <c:v>26.064809027777773</c:v>
                </c:pt>
                <c:pt idx="4503">
                  <c:v>26.070596064814811</c:v>
                </c:pt>
                <c:pt idx="4504">
                  <c:v>26.076383101851849</c:v>
                </c:pt>
                <c:pt idx="4505">
                  <c:v>26.082164351851848</c:v>
                </c:pt>
                <c:pt idx="4506">
                  <c:v>26.087957175925922</c:v>
                </c:pt>
                <c:pt idx="4507">
                  <c:v>26.09374421296296</c:v>
                </c:pt>
                <c:pt idx="4508">
                  <c:v>26.099531249999998</c:v>
                </c:pt>
                <c:pt idx="4509">
                  <c:v>26.105318287037036</c:v>
                </c:pt>
                <c:pt idx="4510">
                  <c:v>26.111099537037035</c:v>
                </c:pt>
                <c:pt idx="4511">
                  <c:v>26.116892361111113</c:v>
                </c:pt>
                <c:pt idx="4512">
                  <c:v>26.122679398148147</c:v>
                </c:pt>
                <c:pt idx="4513">
                  <c:v>26.128466435185182</c:v>
                </c:pt>
                <c:pt idx="4514">
                  <c:v>26.134253472222223</c:v>
                </c:pt>
                <c:pt idx="4515">
                  <c:v>26.140040509259258</c:v>
                </c:pt>
                <c:pt idx="4516">
                  <c:v>26.145827546296296</c:v>
                </c:pt>
                <c:pt idx="4517">
                  <c:v>26.15161458333333</c:v>
                </c:pt>
                <c:pt idx="4518">
                  <c:v>26.157401620370365</c:v>
                </c:pt>
                <c:pt idx="4519">
                  <c:v>26.163188657407407</c:v>
                </c:pt>
                <c:pt idx="4520">
                  <c:v>26.168975694444441</c:v>
                </c:pt>
                <c:pt idx="4521">
                  <c:v>26.174762731481476</c:v>
                </c:pt>
                <c:pt idx="4522">
                  <c:v>26.180549768518517</c:v>
                </c:pt>
                <c:pt idx="4523">
                  <c:v>26.186336805555552</c:v>
                </c:pt>
                <c:pt idx="4524">
                  <c:v>26.192123842592594</c:v>
                </c:pt>
                <c:pt idx="4525">
                  <c:v>26.197910879629628</c:v>
                </c:pt>
                <c:pt idx="4526">
                  <c:v>26.203703703703706</c:v>
                </c:pt>
                <c:pt idx="4527">
                  <c:v>26.209484953703704</c:v>
                </c:pt>
                <c:pt idx="4528">
                  <c:v>26.215271990740739</c:v>
                </c:pt>
                <c:pt idx="4529">
                  <c:v>26.221064814814813</c:v>
                </c:pt>
                <c:pt idx="4530">
                  <c:v>26.226846064814815</c:v>
                </c:pt>
                <c:pt idx="4531">
                  <c:v>26.232638888888889</c:v>
                </c:pt>
                <c:pt idx="4532">
                  <c:v>26.238420138888884</c:v>
                </c:pt>
                <c:pt idx="4533">
                  <c:v>26.244207175925922</c:v>
                </c:pt>
                <c:pt idx="4534">
                  <c:v>26.24999421296296</c:v>
                </c:pt>
                <c:pt idx="4535">
                  <c:v>26.255781249999998</c:v>
                </c:pt>
                <c:pt idx="4536">
                  <c:v>26.261568287037033</c:v>
                </c:pt>
                <c:pt idx="4537">
                  <c:v>26.267355324074071</c:v>
                </c:pt>
                <c:pt idx="4538">
                  <c:v>26.273142361111109</c:v>
                </c:pt>
                <c:pt idx="4539">
                  <c:v>26.278929398148147</c:v>
                </c:pt>
                <c:pt idx="4540">
                  <c:v>26.284716435185182</c:v>
                </c:pt>
                <c:pt idx="4541">
                  <c:v>26.29049768518518</c:v>
                </c:pt>
                <c:pt idx="4542">
                  <c:v>26.296296296296298</c:v>
                </c:pt>
                <c:pt idx="4543">
                  <c:v>26.302077546296296</c:v>
                </c:pt>
                <c:pt idx="4544">
                  <c:v>26.307858796296294</c:v>
                </c:pt>
                <c:pt idx="4545">
                  <c:v>26.313651620370369</c:v>
                </c:pt>
                <c:pt idx="4546">
                  <c:v>26.319438657407407</c:v>
                </c:pt>
                <c:pt idx="4547">
                  <c:v>26.325225694444441</c:v>
                </c:pt>
                <c:pt idx="4548">
                  <c:v>26.331012731481476</c:v>
                </c:pt>
                <c:pt idx="4549">
                  <c:v>26.336799768518517</c:v>
                </c:pt>
                <c:pt idx="4550">
                  <c:v>26.342586805555552</c:v>
                </c:pt>
                <c:pt idx="4551">
                  <c:v>26.348373842592586</c:v>
                </c:pt>
                <c:pt idx="4552">
                  <c:v>26.354160879629628</c:v>
                </c:pt>
                <c:pt idx="4553">
                  <c:v>26.359947916666663</c:v>
                </c:pt>
                <c:pt idx="4554">
                  <c:v>26.365734953703704</c:v>
                </c:pt>
                <c:pt idx="4555">
                  <c:v>26.371521990740739</c:v>
                </c:pt>
                <c:pt idx="4556">
                  <c:v>26.377309027777777</c:v>
                </c:pt>
                <c:pt idx="4557">
                  <c:v>26.383096064814815</c:v>
                </c:pt>
                <c:pt idx="4558">
                  <c:v>26.388888888888889</c:v>
                </c:pt>
                <c:pt idx="4559">
                  <c:v>26.394670138888891</c:v>
                </c:pt>
                <c:pt idx="4560">
                  <c:v>26.400457175925926</c:v>
                </c:pt>
                <c:pt idx="4561">
                  <c:v>26.40624421296296</c:v>
                </c:pt>
                <c:pt idx="4562">
                  <c:v>26.412031249999998</c:v>
                </c:pt>
                <c:pt idx="4563">
                  <c:v>26.417818287037033</c:v>
                </c:pt>
                <c:pt idx="4564">
                  <c:v>26.423605324074071</c:v>
                </c:pt>
                <c:pt idx="4565">
                  <c:v>26.429392361111109</c:v>
                </c:pt>
                <c:pt idx="4566">
                  <c:v>26.435179398148144</c:v>
                </c:pt>
                <c:pt idx="4567">
                  <c:v>26.440966435185182</c:v>
                </c:pt>
                <c:pt idx="4568">
                  <c:v>26.44675347222222</c:v>
                </c:pt>
                <c:pt idx="4569">
                  <c:v>26.452540509259258</c:v>
                </c:pt>
                <c:pt idx="4570">
                  <c:v>26.458327546296296</c:v>
                </c:pt>
                <c:pt idx="4571">
                  <c:v>26.464114583333334</c:v>
                </c:pt>
                <c:pt idx="4572">
                  <c:v>26.469901620370369</c:v>
                </c:pt>
                <c:pt idx="4573">
                  <c:v>26.475688657407407</c:v>
                </c:pt>
                <c:pt idx="4574">
                  <c:v>26.481481481481481</c:v>
                </c:pt>
                <c:pt idx="4575">
                  <c:v>26.487262731481479</c:v>
                </c:pt>
                <c:pt idx="4576">
                  <c:v>26.493049768518517</c:v>
                </c:pt>
                <c:pt idx="4577">
                  <c:v>26.498836805555552</c:v>
                </c:pt>
                <c:pt idx="4578">
                  <c:v>26.504623842592586</c:v>
                </c:pt>
                <c:pt idx="4579">
                  <c:v>26.510410879629628</c:v>
                </c:pt>
                <c:pt idx="4580">
                  <c:v>26.516197916666663</c:v>
                </c:pt>
                <c:pt idx="4581">
                  <c:v>26.521984953703701</c:v>
                </c:pt>
                <c:pt idx="4582">
                  <c:v>26.527771990740739</c:v>
                </c:pt>
                <c:pt idx="4583">
                  <c:v>26.533559027777773</c:v>
                </c:pt>
                <c:pt idx="4584">
                  <c:v>26.539346064814815</c:v>
                </c:pt>
                <c:pt idx="4585">
                  <c:v>26.545133101851849</c:v>
                </c:pt>
                <c:pt idx="4586">
                  <c:v>26.550920138888891</c:v>
                </c:pt>
                <c:pt idx="4587">
                  <c:v>26.556707175925926</c:v>
                </c:pt>
                <c:pt idx="4588">
                  <c:v>26.56249421296296</c:v>
                </c:pt>
                <c:pt idx="4589">
                  <c:v>26.568281250000002</c:v>
                </c:pt>
                <c:pt idx="4590">
                  <c:v>26.574074074074069</c:v>
                </c:pt>
                <c:pt idx="4591">
                  <c:v>26.579861111111111</c:v>
                </c:pt>
                <c:pt idx="4592">
                  <c:v>26.585636574074073</c:v>
                </c:pt>
                <c:pt idx="4593">
                  <c:v>26.591429398148144</c:v>
                </c:pt>
                <c:pt idx="4594">
                  <c:v>26.597216435185182</c:v>
                </c:pt>
                <c:pt idx="4595">
                  <c:v>26.60300347222222</c:v>
                </c:pt>
                <c:pt idx="4596">
                  <c:v>26.608790509259254</c:v>
                </c:pt>
                <c:pt idx="4597">
                  <c:v>26.614577546296296</c:v>
                </c:pt>
                <c:pt idx="4598">
                  <c:v>26.62036458333333</c:v>
                </c:pt>
                <c:pt idx="4599">
                  <c:v>26.626151620370369</c:v>
                </c:pt>
                <c:pt idx="4600">
                  <c:v>26.631938657407407</c:v>
                </c:pt>
                <c:pt idx="4601">
                  <c:v>26.637725694444445</c:v>
                </c:pt>
                <c:pt idx="4602">
                  <c:v>26.643512731481479</c:v>
                </c:pt>
                <c:pt idx="4603">
                  <c:v>26.649299768518517</c:v>
                </c:pt>
                <c:pt idx="4604">
                  <c:v>26.655086805555555</c:v>
                </c:pt>
                <c:pt idx="4605">
                  <c:v>26.660873842592594</c:v>
                </c:pt>
                <c:pt idx="4606">
                  <c:v>26.666666666666664</c:v>
                </c:pt>
                <c:pt idx="4607">
                  <c:v>26.672447916666663</c:v>
                </c:pt>
                <c:pt idx="4608">
                  <c:v>26.678234953703701</c:v>
                </c:pt>
                <c:pt idx="4609">
                  <c:v>26.684021990740739</c:v>
                </c:pt>
                <c:pt idx="4610">
                  <c:v>26.689809027777773</c:v>
                </c:pt>
                <c:pt idx="4611">
                  <c:v>26.695596064814811</c:v>
                </c:pt>
                <c:pt idx="4612">
                  <c:v>26.701383101851849</c:v>
                </c:pt>
                <c:pt idx="4613">
                  <c:v>26.707175925925927</c:v>
                </c:pt>
                <c:pt idx="4614">
                  <c:v>26.712957175925926</c:v>
                </c:pt>
                <c:pt idx="4615">
                  <c:v>26.71874421296296</c:v>
                </c:pt>
                <c:pt idx="4616">
                  <c:v>26.724531250000002</c:v>
                </c:pt>
                <c:pt idx="4617">
                  <c:v>26.730318287037036</c:v>
                </c:pt>
                <c:pt idx="4618">
                  <c:v>26.736105324074071</c:v>
                </c:pt>
                <c:pt idx="4619">
                  <c:v>26.741892361111113</c:v>
                </c:pt>
                <c:pt idx="4620">
                  <c:v>26.747679398148147</c:v>
                </c:pt>
                <c:pt idx="4621">
                  <c:v>26.753466435185182</c:v>
                </c:pt>
                <c:pt idx="4622">
                  <c:v>26.759259259259256</c:v>
                </c:pt>
                <c:pt idx="4623">
                  <c:v>26.765040509259254</c:v>
                </c:pt>
                <c:pt idx="4624">
                  <c:v>26.770827546296296</c:v>
                </c:pt>
                <c:pt idx="4625">
                  <c:v>26.77661458333333</c:v>
                </c:pt>
                <c:pt idx="4626">
                  <c:v>26.782401620370365</c:v>
                </c:pt>
                <c:pt idx="4627">
                  <c:v>26.788188657407407</c:v>
                </c:pt>
                <c:pt idx="4628">
                  <c:v>26.793975694444441</c:v>
                </c:pt>
                <c:pt idx="4629">
                  <c:v>26.799762731481479</c:v>
                </c:pt>
                <c:pt idx="4630">
                  <c:v>26.805549768518517</c:v>
                </c:pt>
                <c:pt idx="4631">
                  <c:v>26.811336805555555</c:v>
                </c:pt>
                <c:pt idx="4632">
                  <c:v>26.817118055555554</c:v>
                </c:pt>
                <c:pt idx="4633">
                  <c:v>26.822910879629628</c:v>
                </c:pt>
                <c:pt idx="4634">
                  <c:v>26.828697916666666</c:v>
                </c:pt>
                <c:pt idx="4635">
                  <c:v>26.834484953703704</c:v>
                </c:pt>
                <c:pt idx="4636">
                  <c:v>26.840271990740739</c:v>
                </c:pt>
                <c:pt idx="4637">
                  <c:v>26.846059027777773</c:v>
                </c:pt>
                <c:pt idx="4638">
                  <c:v>26.851851851851848</c:v>
                </c:pt>
                <c:pt idx="4639">
                  <c:v>26.857633101851849</c:v>
                </c:pt>
                <c:pt idx="4640">
                  <c:v>26.863414351851848</c:v>
                </c:pt>
                <c:pt idx="4641">
                  <c:v>26.869207175925922</c:v>
                </c:pt>
                <c:pt idx="4642">
                  <c:v>26.87499421296296</c:v>
                </c:pt>
                <c:pt idx="4643">
                  <c:v>26.880781249999998</c:v>
                </c:pt>
                <c:pt idx="4644">
                  <c:v>26.886568287037036</c:v>
                </c:pt>
                <c:pt idx="4645">
                  <c:v>26.892355324074071</c:v>
                </c:pt>
                <c:pt idx="4646">
                  <c:v>26.898142361111113</c:v>
                </c:pt>
                <c:pt idx="4647">
                  <c:v>26.903929398148147</c:v>
                </c:pt>
                <c:pt idx="4648">
                  <c:v>26.909716435185182</c:v>
                </c:pt>
                <c:pt idx="4649">
                  <c:v>26.915503472222223</c:v>
                </c:pt>
                <c:pt idx="4650">
                  <c:v>26.921290509259258</c:v>
                </c:pt>
                <c:pt idx="4651">
                  <c:v>26.927077546296296</c:v>
                </c:pt>
                <c:pt idx="4652">
                  <c:v>26.932870370370367</c:v>
                </c:pt>
                <c:pt idx="4653">
                  <c:v>26.938651620370365</c:v>
                </c:pt>
                <c:pt idx="4654">
                  <c:v>26.944444444444443</c:v>
                </c:pt>
                <c:pt idx="4655">
                  <c:v>26.950225694444441</c:v>
                </c:pt>
                <c:pt idx="4656">
                  <c:v>26.956012731481476</c:v>
                </c:pt>
                <c:pt idx="4657">
                  <c:v>26.961799768518517</c:v>
                </c:pt>
                <c:pt idx="4658">
                  <c:v>26.967586805555552</c:v>
                </c:pt>
                <c:pt idx="4659">
                  <c:v>26.973373842592594</c:v>
                </c:pt>
                <c:pt idx="4660">
                  <c:v>26.979160879629628</c:v>
                </c:pt>
                <c:pt idx="4661">
                  <c:v>26.984947916666666</c:v>
                </c:pt>
                <c:pt idx="4662">
                  <c:v>26.990734953703704</c:v>
                </c:pt>
                <c:pt idx="4663">
                  <c:v>26.996521990740739</c:v>
                </c:pt>
                <c:pt idx="4664">
                  <c:v>27.002309027777777</c:v>
                </c:pt>
                <c:pt idx="4665">
                  <c:v>27.008090277777775</c:v>
                </c:pt>
                <c:pt idx="4666">
                  <c:v>27.013883101851849</c:v>
                </c:pt>
                <c:pt idx="4667">
                  <c:v>27.019675925925924</c:v>
                </c:pt>
                <c:pt idx="4668">
                  <c:v>27.025457175925922</c:v>
                </c:pt>
                <c:pt idx="4669">
                  <c:v>27.03124421296296</c:v>
                </c:pt>
                <c:pt idx="4670">
                  <c:v>27.037037037037035</c:v>
                </c:pt>
                <c:pt idx="4671">
                  <c:v>27.042818287037033</c:v>
                </c:pt>
                <c:pt idx="4672">
                  <c:v>27.048605324074071</c:v>
                </c:pt>
                <c:pt idx="4673">
                  <c:v>27.054386574074069</c:v>
                </c:pt>
                <c:pt idx="4674">
                  <c:v>27.060179398148147</c:v>
                </c:pt>
                <c:pt idx="4675">
                  <c:v>27.065966435185182</c:v>
                </c:pt>
                <c:pt idx="4676">
                  <c:v>27.071753472222223</c:v>
                </c:pt>
                <c:pt idx="4677">
                  <c:v>27.077540509259258</c:v>
                </c:pt>
                <c:pt idx="4678">
                  <c:v>27.083327546296296</c:v>
                </c:pt>
                <c:pt idx="4679">
                  <c:v>27.089114583333334</c:v>
                </c:pt>
                <c:pt idx="4680">
                  <c:v>27.094901620370369</c:v>
                </c:pt>
                <c:pt idx="4681">
                  <c:v>27.100688657407407</c:v>
                </c:pt>
                <c:pt idx="4682">
                  <c:v>27.106469907407408</c:v>
                </c:pt>
                <c:pt idx="4683">
                  <c:v>27.112262731481476</c:v>
                </c:pt>
                <c:pt idx="4684">
                  <c:v>27.118049768518517</c:v>
                </c:pt>
                <c:pt idx="4685">
                  <c:v>27.123836805555552</c:v>
                </c:pt>
                <c:pt idx="4686">
                  <c:v>27.12962962962963</c:v>
                </c:pt>
                <c:pt idx="4687">
                  <c:v>27.135410879629628</c:v>
                </c:pt>
                <c:pt idx="4688">
                  <c:v>27.141197916666663</c:v>
                </c:pt>
                <c:pt idx="4689">
                  <c:v>27.146984953703704</c:v>
                </c:pt>
                <c:pt idx="4690">
                  <c:v>27.152771990740739</c:v>
                </c:pt>
                <c:pt idx="4691">
                  <c:v>27.158559027777777</c:v>
                </c:pt>
                <c:pt idx="4692">
                  <c:v>27.164346064814815</c:v>
                </c:pt>
                <c:pt idx="4693">
                  <c:v>27.170138888888889</c:v>
                </c:pt>
                <c:pt idx="4694">
                  <c:v>27.175920138888891</c:v>
                </c:pt>
                <c:pt idx="4695">
                  <c:v>27.181701388888886</c:v>
                </c:pt>
                <c:pt idx="4696">
                  <c:v>27.18749421296296</c:v>
                </c:pt>
                <c:pt idx="4697">
                  <c:v>27.193281249999998</c:v>
                </c:pt>
                <c:pt idx="4698">
                  <c:v>27.199068287037033</c:v>
                </c:pt>
                <c:pt idx="4699">
                  <c:v>27.204849537037035</c:v>
                </c:pt>
                <c:pt idx="4700">
                  <c:v>27.210642361111109</c:v>
                </c:pt>
                <c:pt idx="4701">
                  <c:v>27.216429398148144</c:v>
                </c:pt>
                <c:pt idx="4702">
                  <c:v>27.222222222222221</c:v>
                </c:pt>
                <c:pt idx="4703">
                  <c:v>27.22800347222222</c:v>
                </c:pt>
                <c:pt idx="4704">
                  <c:v>27.233790509259258</c:v>
                </c:pt>
                <c:pt idx="4705">
                  <c:v>27.239577546296296</c:v>
                </c:pt>
                <c:pt idx="4706">
                  <c:v>27.245364583333334</c:v>
                </c:pt>
                <c:pt idx="4707">
                  <c:v>27.251151620370369</c:v>
                </c:pt>
                <c:pt idx="4708">
                  <c:v>27.256938657407407</c:v>
                </c:pt>
                <c:pt idx="4709">
                  <c:v>27.262725694444445</c:v>
                </c:pt>
                <c:pt idx="4710">
                  <c:v>27.268512731481479</c:v>
                </c:pt>
                <c:pt idx="4711">
                  <c:v>27.274299768518517</c:v>
                </c:pt>
                <c:pt idx="4712">
                  <c:v>27.280081018518519</c:v>
                </c:pt>
                <c:pt idx="4713">
                  <c:v>27.285873842592586</c:v>
                </c:pt>
                <c:pt idx="4714">
                  <c:v>27.291660879629628</c:v>
                </c:pt>
                <c:pt idx="4715">
                  <c:v>27.297447916666663</c:v>
                </c:pt>
                <c:pt idx="4716">
                  <c:v>27.303234953703701</c:v>
                </c:pt>
                <c:pt idx="4717">
                  <c:v>27.309021990740739</c:v>
                </c:pt>
                <c:pt idx="4718">
                  <c:v>27.314814814814817</c:v>
                </c:pt>
                <c:pt idx="4719">
                  <c:v>27.320596064814815</c:v>
                </c:pt>
                <c:pt idx="4720">
                  <c:v>27.326383101851849</c:v>
                </c:pt>
                <c:pt idx="4721">
                  <c:v>27.332170138888891</c:v>
                </c:pt>
                <c:pt idx="4722">
                  <c:v>27.337957175925926</c:v>
                </c:pt>
                <c:pt idx="4723">
                  <c:v>27.34375</c:v>
                </c:pt>
                <c:pt idx="4724">
                  <c:v>27.349531250000002</c:v>
                </c:pt>
                <c:pt idx="4725">
                  <c:v>27.355324074074069</c:v>
                </c:pt>
                <c:pt idx="4726">
                  <c:v>27.361105324074071</c:v>
                </c:pt>
                <c:pt idx="4727">
                  <c:v>27.366892361111109</c:v>
                </c:pt>
                <c:pt idx="4728">
                  <c:v>27.372679398148144</c:v>
                </c:pt>
                <c:pt idx="4729">
                  <c:v>27.378466435185182</c:v>
                </c:pt>
                <c:pt idx="4730">
                  <c:v>27.38425347222222</c:v>
                </c:pt>
                <c:pt idx="4731">
                  <c:v>27.390040509259254</c:v>
                </c:pt>
                <c:pt idx="4732">
                  <c:v>27.395827546296296</c:v>
                </c:pt>
                <c:pt idx="4733">
                  <c:v>27.401608796296291</c:v>
                </c:pt>
                <c:pt idx="4734">
                  <c:v>27.407407407407408</c:v>
                </c:pt>
                <c:pt idx="4735">
                  <c:v>27.413188657407407</c:v>
                </c:pt>
                <c:pt idx="4736">
                  <c:v>27.418975694444445</c:v>
                </c:pt>
                <c:pt idx="4737">
                  <c:v>27.424762731481479</c:v>
                </c:pt>
                <c:pt idx="4738">
                  <c:v>27.430549768518517</c:v>
                </c:pt>
                <c:pt idx="4739">
                  <c:v>27.436336805555555</c:v>
                </c:pt>
                <c:pt idx="4740">
                  <c:v>27.442123842592594</c:v>
                </c:pt>
                <c:pt idx="4741">
                  <c:v>27.447910879629628</c:v>
                </c:pt>
                <c:pt idx="4742">
                  <c:v>27.453697916666663</c:v>
                </c:pt>
                <c:pt idx="4743">
                  <c:v>27.459484953703701</c:v>
                </c:pt>
                <c:pt idx="4744">
                  <c:v>27.465271990740739</c:v>
                </c:pt>
                <c:pt idx="4745">
                  <c:v>27.471064814814813</c:v>
                </c:pt>
                <c:pt idx="4746">
                  <c:v>27.476846064814811</c:v>
                </c:pt>
                <c:pt idx="4747">
                  <c:v>27.482633101851849</c:v>
                </c:pt>
                <c:pt idx="4748">
                  <c:v>27.488420138888884</c:v>
                </c:pt>
                <c:pt idx="4749">
                  <c:v>27.494207175925926</c:v>
                </c:pt>
                <c:pt idx="4750">
                  <c:v>27.5</c:v>
                </c:pt>
                <c:pt idx="4751">
                  <c:v>27.505781250000002</c:v>
                </c:pt>
                <c:pt idx="4752">
                  <c:v>27.511568287037036</c:v>
                </c:pt>
                <c:pt idx="4753">
                  <c:v>27.517355324074071</c:v>
                </c:pt>
                <c:pt idx="4754">
                  <c:v>27.523142361111113</c:v>
                </c:pt>
                <c:pt idx="4755">
                  <c:v>27.528929398148147</c:v>
                </c:pt>
                <c:pt idx="4756">
                  <c:v>27.534716435185182</c:v>
                </c:pt>
                <c:pt idx="4757">
                  <c:v>27.54050347222222</c:v>
                </c:pt>
                <c:pt idx="4758">
                  <c:v>27.546290509259254</c:v>
                </c:pt>
                <c:pt idx="4759">
                  <c:v>27.552077546296296</c:v>
                </c:pt>
                <c:pt idx="4760">
                  <c:v>27.55786458333333</c:v>
                </c:pt>
                <c:pt idx="4761">
                  <c:v>27.563651620370365</c:v>
                </c:pt>
                <c:pt idx="4762">
                  <c:v>27.569438657407407</c:v>
                </c:pt>
                <c:pt idx="4763">
                  <c:v>27.575225694444441</c:v>
                </c:pt>
                <c:pt idx="4764">
                  <c:v>27.581012731481479</c:v>
                </c:pt>
                <c:pt idx="4765">
                  <c:v>27.586799768518517</c:v>
                </c:pt>
                <c:pt idx="4766">
                  <c:v>27.592592592592595</c:v>
                </c:pt>
                <c:pt idx="4767">
                  <c:v>27.598373842592594</c:v>
                </c:pt>
                <c:pt idx="4768">
                  <c:v>27.604160879629628</c:v>
                </c:pt>
                <c:pt idx="4769">
                  <c:v>27.609947916666666</c:v>
                </c:pt>
                <c:pt idx="4770">
                  <c:v>27.615734953703704</c:v>
                </c:pt>
                <c:pt idx="4771">
                  <c:v>27.621521990740739</c:v>
                </c:pt>
                <c:pt idx="4772">
                  <c:v>27.627309027777773</c:v>
                </c:pt>
                <c:pt idx="4773">
                  <c:v>27.633101851851848</c:v>
                </c:pt>
                <c:pt idx="4774">
                  <c:v>27.638883101851849</c:v>
                </c:pt>
                <c:pt idx="4775">
                  <c:v>27.644670138888884</c:v>
                </c:pt>
                <c:pt idx="4776">
                  <c:v>27.650457175925922</c:v>
                </c:pt>
                <c:pt idx="4777">
                  <c:v>27.656238425925924</c:v>
                </c:pt>
                <c:pt idx="4778">
                  <c:v>27.662031249999998</c:v>
                </c:pt>
                <c:pt idx="4779">
                  <c:v>27.667818287037036</c:v>
                </c:pt>
                <c:pt idx="4780">
                  <c:v>27.673605324074071</c:v>
                </c:pt>
                <c:pt idx="4781">
                  <c:v>27.679392361111113</c:v>
                </c:pt>
                <c:pt idx="4782">
                  <c:v>27.685173611111111</c:v>
                </c:pt>
                <c:pt idx="4783">
                  <c:v>27.690960648148145</c:v>
                </c:pt>
                <c:pt idx="4784">
                  <c:v>27.696753472222223</c:v>
                </c:pt>
                <c:pt idx="4785">
                  <c:v>27.702540509259258</c:v>
                </c:pt>
                <c:pt idx="4786">
                  <c:v>27.708327546296296</c:v>
                </c:pt>
                <c:pt idx="4787">
                  <c:v>27.714120370370367</c:v>
                </c:pt>
                <c:pt idx="4788">
                  <c:v>27.719901620370365</c:v>
                </c:pt>
                <c:pt idx="4789">
                  <c:v>27.725688657407407</c:v>
                </c:pt>
                <c:pt idx="4790">
                  <c:v>27.731475694444441</c:v>
                </c:pt>
                <c:pt idx="4791">
                  <c:v>27.737262731481476</c:v>
                </c:pt>
                <c:pt idx="4792">
                  <c:v>27.743049768518517</c:v>
                </c:pt>
                <c:pt idx="4793">
                  <c:v>27.748836805555552</c:v>
                </c:pt>
                <c:pt idx="4794">
                  <c:v>27.754623842592594</c:v>
                </c:pt>
                <c:pt idx="4795">
                  <c:v>27.760410879629628</c:v>
                </c:pt>
                <c:pt idx="4796">
                  <c:v>27.766197916666666</c:v>
                </c:pt>
                <c:pt idx="4797">
                  <c:v>27.771984953703704</c:v>
                </c:pt>
                <c:pt idx="4798">
                  <c:v>27.777777777777779</c:v>
                </c:pt>
                <c:pt idx="4799">
                  <c:v>27.783559027777777</c:v>
                </c:pt>
                <c:pt idx="4800">
                  <c:v>27.789346064814815</c:v>
                </c:pt>
                <c:pt idx="4801">
                  <c:v>27.795133101851849</c:v>
                </c:pt>
                <c:pt idx="4802">
                  <c:v>27.800920138888884</c:v>
                </c:pt>
                <c:pt idx="4803">
                  <c:v>27.806712962962958</c:v>
                </c:pt>
                <c:pt idx="4804">
                  <c:v>27.81249421296296</c:v>
                </c:pt>
                <c:pt idx="4805">
                  <c:v>27.818281249999998</c:v>
                </c:pt>
                <c:pt idx="4806">
                  <c:v>27.824068287037033</c:v>
                </c:pt>
                <c:pt idx="4807">
                  <c:v>27.829855324074071</c:v>
                </c:pt>
                <c:pt idx="4808">
                  <c:v>27.835642361111109</c:v>
                </c:pt>
                <c:pt idx="4809">
                  <c:v>27.841429398148147</c:v>
                </c:pt>
                <c:pt idx="4810">
                  <c:v>27.847216435185182</c:v>
                </c:pt>
                <c:pt idx="4811">
                  <c:v>27.853003472222223</c:v>
                </c:pt>
                <c:pt idx="4812">
                  <c:v>27.858790509259258</c:v>
                </c:pt>
                <c:pt idx="4813">
                  <c:v>27.864577546296296</c:v>
                </c:pt>
                <c:pt idx="4814">
                  <c:v>27.870370370370367</c:v>
                </c:pt>
                <c:pt idx="4815">
                  <c:v>27.876157407407405</c:v>
                </c:pt>
                <c:pt idx="4816">
                  <c:v>27.881938657407407</c:v>
                </c:pt>
                <c:pt idx="4817">
                  <c:v>27.887725694444441</c:v>
                </c:pt>
                <c:pt idx="4818">
                  <c:v>27.893512731481476</c:v>
                </c:pt>
                <c:pt idx="4819">
                  <c:v>27.899299768518517</c:v>
                </c:pt>
                <c:pt idx="4820">
                  <c:v>27.905086805555552</c:v>
                </c:pt>
                <c:pt idx="4821">
                  <c:v>27.910873842592586</c:v>
                </c:pt>
                <c:pt idx="4822">
                  <c:v>27.916660879629628</c:v>
                </c:pt>
                <c:pt idx="4823">
                  <c:v>27.922447916666663</c:v>
                </c:pt>
                <c:pt idx="4824">
                  <c:v>27.928234953703704</c:v>
                </c:pt>
                <c:pt idx="4825">
                  <c:v>27.934021990740739</c:v>
                </c:pt>
                <c:pt idx="4826">
                  <c:v>27.939809027777777</c:v>
                </c:pt>
                <c:pt idx="4827">
                  <c:v>27.945596064814815</c:v>
                </c:pt>
                <c:pt idx="4828">
                  <c:v>27.951388888888889</c:v>
                </c:pt>
                <c:pt idx="4829">
                  <c:v>27.957170138888891</c:v>
                </c:pt>
                <c:pt idx="4830">
                  <c:v>27.962962962962958</c:v>
                </c:pt>
                <c:pt idx="4831">
                  <c:v>27.96874421296296</c:v>
                </c:pt>
                <c:pt idx="4832">
                  <c:v>27.974531249999998</c:v>
                </c:pt>
                <c:pt idx="4833">
                  <c:v>27.980318287037033</c:v>
                </c:pt>
                <c:pt idx="4834">
                  <c:v>27.986105324074071</c:v>
                </c:pt>
                <c:pt idx="4835">
                  <c:v>27.991892361111109</c:v>
                </c:pt>
                <c:pt idx="4836">
                  <c:v>27.997679398148144</c:v>
                </c:pt>
                <c:pt idx="4837">
                  <c:v>28.003466435185182</c:v>
                </c:pt>
                <c:pt idx="4838">
                  <c:v>28.00925347222222</c:v>
                </c:pt>
                <c:pt idx="4839">
                  <c:v>28.015040509259258</c:v>
                </c:pt>
                <c:pt idx="4840">
                  <c:v>28.020827546296296</c:v>
                </c:pt>
                <c:pt idx="4841">
                  <c:v>28.026614583333334</c:v>
                </c:pt>
                <c:pt idx="4842">
                  <c:v>28.032401620370369</c:v>
                </c:pt>
                <c:pt idx="4843">
                  <c:v>28.038188657407407</c:v>
                </c:pt>
                <c:pt idx="4844">
                  <c:v>28.043981481481481</c:v>
                </c:pt>
                <c:pt idx="4845">
                  <c:v>28.049762731481479</c:v>
                </c:pt>
                <c:pt idx="4846">
                  <c:v>28.055555555555554</c:v>
                </c:pt>
                <c:pt idx="4847">
                  <c:v>28.061336805555552</c:v>
                </c:pt>
                <c:pt idx="4848">
                  <c:v>28.067118055555554</c:v>
                </c:pt>
                <c:pt idx="4849">
                  <c:v>28.072910879629628</c:v>
                </c:pt>
                <c:pt idx="4850">
                  <c:v>28.078697916666663</c:v>
                </c:pt>
                <c:pt idx="4851">
                  <c:v>28.084484953703701</c:v>
                </c:pt>
                <c:pt idx="4852">
                  <c:v>28.090271990740739</c:v>
                </c:pt>
                <c:pt idx="4853">
                  <c:v>28.096059027777773</c:v>
                </c:pt>
                <c:pt idx="4854">
                  <c:v>28.101846064814815</c:v>
                </c:pt>
                <c:pt idx="4855">
                  <c:v>28.107633101851849</c:v>
                </c:pt>
                <c:pt idx="4856">
                  <c:v>28.113420138888891</c:v>
                </c:pt>
                <c:pt idx="4857">
                  <c:v>28.119207175925926</c:v>
                </c:pt>
                <c:pt idx="4858">
                  <c:v>28.12499421296296</c:v>
                </c:pt>
                <c:pt idx="4859">
                  <c:v>28.130775462962962</c:v>
                </c:pt>
                <c:pt idx="4860">
                  <c:v>28.136568287037036</c:v>
                </c:pt>
                <c:pt idx="4861">
                  <c:v>28.142355324074071</c:v>
                </c:pt>
                <c:pt idx="4862">
                  <c:v>28.148148148148145</c:v>
                </c:pt>
                <c:pt idx="4863">
                  <c:v>28.153929398148144</c:v>
                </c:pt>
                <c:pt idx="4864">
                  <c:v>28.159716435185182</c:v>
                </c:pt>
                <c:pt idx="4865">
                  <c:v>28.16550347222222</c:v>
                </c:pt>
                <c:pt idx="4866">
                  <c:v>28.171290509259254</c:v>
                </c:pt>
                <c:pt idx="4867">
                  <c:v>28.177077546296296</c:v>
                </c:pt>
                <c:pt idx="4868">
                  <c:v>28.18286458333333</c:v>
                </c:pt>
                <c:pt idx="4869">
                  <c:v>28.188651620370369</c:v>
                </c:pt>
                <c:pt idx="4870">
                  <c:v>28.194438657407407</c:v>
                </c:pt>
                <c:pt idx="4871">
                  <c:v>28.200225694444445</c:v>
                </c:pt>
                <c:pt idx="4872">
                  <c:v>28.206012731481479</c:v>
                </c:pt>
                <c:pt idx="4873">
                  <c:v>28.211799768518517</c:v>
                </c:pt>
                <c:pt idx="4874">
                  <c:v>28.217586805555555</c:v>
                </c:pt>
                <c:pt idx="4875">
                  <c:v>28.223373842592594</c:v>
                </c:pt>
                <c:pt idx="4876">
                  <c:v>28.229160879629628</c:v>
                </c:pt>
                <c:pt idx="4877">
                  <c:v>28.234947916666663</c:v>
                </c:pt>
                <c:pt idx="4878">
                  <c:v>28.240740740740737</c:v>
                </c:pt>
                <c:pt idx="4879">
                  <c:v>28.246521990740739</c:v>
                </c:pt>
                <c:pt idx="4880">
                  <c:v>28.252309027777773</c:v>
                </c:pt>
                <c:pt idx="4881">
                  <c:v>28.258096064814811</c:v>
                </c:pt>
                <c:pt idx="4882">
                  <c:v>28.263883101851849</c:v>
                </c:pt>
                <c:pt idx="4883">
                  <c:v>28.269670138888884</c:v>
                </c:pt>
                <c:pt idx="4884">
                  <c:v>28.275457175925926</c:v>
                </c:pt>
                <c:pt idx="4885">
                  <c:v>28.28125</c:v>
                </c:pt>
                <c:pt idx="4886">
                  <c:v>28.287031250000002</c:v>
                </c:pt>
                <c:pt idx="4887">
                  <c:v>28.292818287037036</c:v>
                </c:pt>
                <c:pt idx="4888">
                  <c:v>28.298605324074071</c:v>
                </c:pt>
                <c:pt idx="4889">
                  <c:v>28.304392361111113</c:v>
                </c:pt>
                <c:pt idx="4890">
                  <c:v>28.310179398148147</c:v>
                </c:pt>
                <c:pt idx="4891">
                  <c:v>28.315966435185182</c:v>
                </c:pt>
                <c:pt idx="4892">
                  <c:v>28.32175347222222</c:v>
                </c:pt>
                <c:pt idx="4893">
                  <c:v>28.327540509259254</c:v>
                </c:pt>
                <c:pt idx="4894">
                  <c:v>28.333333333333332</c:v>
                </c:pt>
                <c:pt idx="4895">
                  <c:v>28.33911458333333</c:v>
                </c:pt>
                <c:pt idx="4896">
                  <c:v>28.344901620370365</c:v>
                </c:pt>
                <c:pt idx="4897">
                  <c:v>28.350688657407407</c:v>
                </c:pt>
                <c:pt idx="4898">
                  <c:v>28.356475694444441</c:v>
                </c:pt>
                <c:pt idx="4899">
                  <c:v>28.362262731481479</c:v>
                </c:pt>
                <c:pt idx="4900">
                  <c:v>28.368049768518517</c:v>
                </c:pt>
                <c:pt idx="4901">
                  <c:v>28.373836805555555</c:v>
                </c:pt>
                <c:pt idx="4902">
                  <c:v>28.379623842592594</c:v>
                </c:pt>
                <c:pt idx="4903">
                  <c:v>28.385410879629628</c:v>
                </c:pt>
                <c:pt idx="4904">
                  <c:v>28.391197916666666</c:v>
                </c:pt>
                <c:pt idx="4905">
                  <c:v>28.396984953703704</c:v>
                </c:pt>
                <c:pt idx="4906">
                  <c:v>28.402771990740739</c:v>
                </c:pt>
                <c:pt idx="4907">
                  <c:v>28.408559027777773</c:v>
                </c:pt>
                <c:pt idx="4908">
                  <c:v>28.414346064814811</c:v>
                </c:pt>
                <c:pt idx="4909">
                  <c:v>28.420133101851849</c:v>
                </c:pt>
                <c:pt idx="4910">
                  <c:v>28.425925925925924</c:v>
                </c:pt>
                <c:pt idx="4911">
                  <c:v>28.431712962962962</c:v>
                </c:pt>
                <c:pt idx="4912">
                  <c:v>28.43749421296296</c:v>
                </c:pt>
                <c:pt idx="4913">
                  <c:v>28.443281249999998</c:v>
                </c:pt>
                <c:pt idx="4914">
                  <c:v>28.449068287037036</c:v>
                </c:pt>
                <c:pt idx="4915">
                  <c:v>28.454855324074071</c:v>
                </c:pt>
                <c:pt idx="4916">
                  <c:v>28.460642361111113</c:v>
                </c:pt>
                <c:pt idx="4917">
                  <c:v>28.466429398148147</c:v>
                </c:pt>
                <c:pt idx="4918">
                  <c:v>28.472216435185182</c:v>
                </c:pt>
                <c:pt idx="4919">
                  <c:v>28.478003472222223</c:v>
                </c:pt>
                <c:pt idx="4920">
                  <c:v>28.483790509259258</c:v>
                </c:pt>
                <c:pt idx="4921">
                  <c:v>28.489577546296296</c:v>
                </c:pt>
                <c:pt idx="4922">
                  <c:v>28.49536458333333</c:v>
                </c:pt>
                <c:pt idx="4923">
                  <c:v>28.501151620370365</c:v>
                </c:pt>
                <c:pt idx="4924">
                  <c:v>28.506944444444443</c:v>
                </c:pt>
                <c:pt idx="4925">
                  <c:v>28.512725694444441</c:v>
                </c:pt>
                <c:pt idx="4926">
                  <c:v>28.518518518518519</c:v>
                </c:pt>
                <c:pt idx="4927">
                  <c:v>28.524299768518517</c:v>
                </c:pt>
                <c:pt idx="4928">
                  <c:v>28.530086805555552</c:v>
                </c:pt>
                <c:pt idx="4929">
                  <c:v>28.535873842592594</c:v>
                </c:pt>
                <c:pt idx="4930">
                  <c:v>28.541660879629628</c:v>
                </c:pt>
                <c:pt idx="4931">
                  <c:v>28.547447916666666</c:v>
                </c:pt>
                <c:pt idx="4932">
                  <c:v>28.553234953703704</c:v>
                </c:pt>
                <c:pt idx="4933">
                  <c:v>28.559021990740739</c:v>
                </c:pt>
                <c:pt idx="4934">
                  <c:v>28.564809027777777</c:v>
                </c:pt>
                <c:pt idx="4935">
                  <c:v>28.570596064814815</c:v>
                </c:pt>
                <c:pt idx="4936">
                  <c:v>28.576383101851849</c:v>
                </c:pt>
                <c:pt idx="4937">
                  <c:v>28.582170138888884</c:v>
                </c:pt>
                <c:pt idx="4938">
                  <c:v>28.587957175925922</c:v>
                </c:pt>
                <c:pt idx="4939">
                  <c:v>28.59374421296296</c:v>
                </c:pt>
                <c:pt idx="4940">
                  <c:v>28.599531249999998</c:v>
                </c:pt>
                <c:pt idx="4941">
                  <c:v>28.605318287037033</c:v>
                </c:pt>
                <c:pt idx="4942">
                  <c:v>28.611111111111111</c:v>
                </c:pt>
                <c:pt idx="4943">
                  <c:v>28.616892361111109</c:v>
                </c:pt>
                <c:pt idx="4944">
                  <c:v>28.622679398148147</c:v>
                </c:pt>
                <c:pt idx="4945">
                  <c:v>28.628466435185182</c:v>
                </c:pt>
                <c:pt idx="4946">
                  <c:v>28.634253472222223</c:v>
                </c:pt>
                <c:pt idx="4947">
                  <c:v>28.640040509259258</c:v>
                </c:pt>
                <c:pt idx="4948">
                  <c:v>28.645827546296296</c:v>
                </c:pt>
                <c:pt idx="4949">
                  <c:v>28.651614583333334</c:v>
                </c:pt>
                <c:pt idx="4950">
                  <c:v>28.657401620370369</c:v>
                </c:pt>
                <c:pt idx="4951">
                  <c:v>28.663188657407407</c:v>
                </c:pt>
                <c:pt idx="4952">
                  <c:v>28.668975694444441</c:v>
                </c:pt>
                <c:pt idx="4953">
                  <c:v>28.674762731481476</c:v>
                </c:pt>
                <c:pt idx="4954">
                  <c:v>28.680549768518517</c:v>
                </c:pt>
                <c:pt idx="4955">
                  <c:v>28.686336805555552</c:v>
                </c:pt>
                <c:pt idx="4956">
                  <c:v>28.692123842592586</c:v>
                </c:pt>
                <c:pt idx="4957">
                  <c:v>28.697910879629628</c:v>
                </c:pt>
                <c:pt idx="4958">
                  <c:v>28.703703703703706</c:v>
                </c:pt>
                <c:pt idx="4959">
                  <c:v>28.709484953703704</c:v>
                </c:pt>
                <c:pt idx="4960">
                  <c:v>28.715271990740739</c:v>
                </c:pt>
                <c:pt idx="4961">
                  <c:v>28.721059027777777</c:v>
                </c:pt>
                <c:pt idx="4962">
                  <c:v>28.726846064814815</c:v>
                </c:pt>
                <c:pt idx="4963">
                  <c:v>28.732633101851849</c:v>
                </c:pt>
                <c:pt idx="4964">
                  <c:v>28.738420138888891</c:v>
                </c:pt>
                <c:pt idx="4965">
                  <c:v>28.744212962962958</c:v>
                </c:pt>
                <c:pt idx="4966">
                  <c:v>28.74999421296296</c:v>
                </c:pt>
                <c:pt idx="4967">
                  <c:v>28.755781249999998</c:v>
                </c:pt>
                <c:pt idx="4968">
                  <c:v>28.761568287037033</c:v>
                </c:pt>
                <c:pt idx="4969">
                  <c:v>28.767355324074071</c:v>
                </c:pt>
                <c:pt idx="4970">
                  <c:v>28.773142361111109</c:v>
                </c:pt>
                <c:pt idx="4971">
                  <c:v>28.778929398148144</c:v>
                </c:pt>
                <c:pt idx="4972">
                  <c:v>28.784716435185182</c:v>
                </c:pt>
                <c:pt idx="4973">
                  <c:v>28.79050347222222</c:v>
                </c:pt>
                <c:pt idx="4974">
                  <c:v>28.796296296296298</c:v>
                </c:pt>
                <c:pt idx="4975">
                  <c:v>28.802071759259256</c:v>
                </c:pt>
                <c:pt idx="4976">
                  <c:v>28.807864583333334</c:v>
                </c:pt>
                <c:pt idx="4977">
                  <c:v>28.813651620370369</c:v>
                </c:pt>
                <c:pt idx="4978">
                  <c:v>28.819438657407407</c:v>
                </c:pt>
                <c:pt idx="4979">
                  <c:v>28.825225694444445</c:v>
                </c:pt>
                <c:pt idx="4980">
                  <c:v>28.831012731481479</c:v>
                </c:pt>
                <c:pt idx="4981">
                  <c:v>28.836799768518517</c:v>
                </c:pt>
                <c:pt idx="4982">
                  <c:v>28.842586805555552</c:v>
                </c:pt>
                <c:pt idx="4983">
                  <c:v>28.848373842592586</c:v>
                </c:pt>
                <c:pt idx="4984">
                  <c:v>28.854160879629628</c:v>
                </c:pt>
                <c:pt idx="4985">
                  <c:v>28.859947916666663</c:v>
                </c:pt>
                <c:pt idx="4986">
                  <c:v>28.865734953703701</c:v>
                </c:pt>
                <c:pt idx="4987">
                  <c:v>28.871521990740739</c:v>
                </c:pt>
                <c:pt idx="4988">
                  <c:v>28.877309027777773</c:v>
                </c:pt>
                <c:pt idx="4989">
                  <c:v>28.883096064814815</c:v>
                </c:pt>
                <c:pt idx="4990">
                  <c:v>28.888888888888889</c:v>
                </c:pt>
                <c:pt idx="4991">
                  <c:v>28.894670138888891</c:v>
                </c:pt>
                <c:pt idx="4992">
                  <c:v>28.900457175925926</c:v>
                </c:pt>
                <c:pt idx="4993">
                  <c:v>28.90624421296296</c:v>
                </c:pt>
                <c:pt idx="4994">
                  <c:v>28.912025462962962</c:v>
                </c:pt>
                <c:pt idx="4995">
                  <c:v>28.917818287037036</c:v>
                </c:pt>
                <c:pt idx="4996">
                  <c:v>28.923605324074071</c:v>
                </c:pt>
                <c:pt idx="4997">
                  <c:v>28.929392361111109</c:v>
                </c:pt>
                <c:pt idx="4998">
                  <c:v>28.935185185185183</c:v>
                </c:pt>
                <c:pt idx="4999">
                  <c:v>28.940966435185182</c:v>
                </c:pt>
                <c:pt idx="5000">
                  <c:v>28.94675347222222</c:v>
                </c:pt>
                <c:pt idx="5001">
                  <c:v>28.952540509259254</c:v>
                </c:pt>
                <c:pt idx="5002">
                  <c:v>28.958327546296296</c:v>
                </c:pt>
                <c:pt idx="5003">
                  <c:v>28.96411458333333</c:v>
                </c:pt>
                <c:pt idx="5004">
                  <c:v>28.969901620370369</c:v>
                </c:pt>
                <c:pt idx="5005">
                  <c:v>28.975682870370367</c:v>
                </c:pt>
                <c:pt idx="5006">
                  <c:v>28.981481481481485</c:v>
                </c:pt>
                <c:pt idx="5007">
                  <c:v>28.987262731481479</c:v>
                </c:pt>
                <c:pt idx="5008">
                  <c:v>28.993049768518517</c:v>
                </c:pt>
                <c:pt idx="5009">
                  <c:v>28.998836805555555</c:v>
                </c:pt>
                <c:pt idx="5010">
                  <c:v>29.004623842592594</c:v>
                </c:pt>
                <c:pt idx="5011">
                  <c:v>29.010410879629628</c:v>
                </c:pt>
                <c:pt idx="5012">
                  <c:v>29.016197916666663</c:v>
                </c:pt>
                <c:pt idx="5013">
                  <c:v>29.021984953703701</c:v>
                </c:pt>
                <c:pt idx="5014">
                  <c:v>29.027771990740739</c:v>
                </c:pt>
                <c:pt idx="5015">
                  <c:v>29.033559027777773</c:v>
                </c:pt>
                <c:pt idx="5016">
                  <c:v>29.039346064814811</c:v>
                </c:pt>
                <c:pt idx="5017">
                  <c:v>29.045133101851849</c:v>
                </c:pt>
                <c:pt idx="5018">
                  <c:v>29.050920138888884</c:v>
                </c:pt>
                <c:pt idx="5019">
                  <c:v>29.056707175925926</c:v>
                </c:pt>
                <c:pt idx="5020">
                  <c:v>29.06249421296296</c:v>
                </c:pt>
                <c:pt idx="5021">
                  <c:v>29.068281250000002</c:v>
                </c:pt>
                <c:pt idx="5022">
                  <c:v>29.074074074074076</c:v>
                </c:pt>
                <c:pt idx="5023">
                  <c:v>29.079855324074071</c:v>
                </c:pt>
                <c:pt idx="5024">
                  <c:v>29.085642361111113</c:v>
                </c:pt>
                <c:pt idx="5025">
                  <c:v>29.091429398148147</c:v>
                </c:pt>
                <c:pt idx="5026">
                  <c:v>29.097216435185182</c:v>
                </c:pt>
                <c:pt idx="5027">
                  <c:v>29.10300347222222</c:v>
                </c:pt>
                <c:pt idx="5028">
                  <c:v>29.108790509259254</c:v>
                </c:pt>
                <c:pt idx="5029">
                  <c:v>29.114577546296296</c:v>
                </c:pt>
                <c:pt idx="5030">
                  <c:v>29.120370370370367</c:v>
                </c:pt>
                <c:pt idx="5031">
                  <c:v>29.126151620370365</c:v>
                </c:pt>
                <c:pt idx="5032">
                  <c:v>29.131938657407407</c:v>
                </c:pt>
                <c:pt idx="5033">
                  <c:v>29.137725694444441</c:v>
                </c:pt>
                <c:pt idx="5034">
                  <c:v>29.143512731481479</c:v>
                </c:pt>
                <c:pt idx="5035">
                  <c:v>29.149299768518517</c:v>
                </c:pt>
                <c:pt idx="5036">
                  <c:v>29.155086805555555</c:v>
                </c:pt>
                <c:pt idx="5037">
                  <c:v>29.160873842592594</c:v>
                </c:pt>
                <c:pt idx="5038">
                  <c:v>29.166666666666664</c:v>
                </c:pt>
                <c:pt idx="5039">
                  <c:v>29.172447916666666</c:v>
                </c:pt>
                <c:pt idx="5040">
                  <c:v>29.178234953703704</c:v>
                </c:pt>
                <c:pt idx="5041">
                  <c:v>29.184021990740739</c:v>
                </c:pt>
                <c:pt idx="5042">
                  <c:v>29.189809027777773</c:v>
                </c:pt>
                <c:pt idx="5043">
                  <c:v>29.195596064814811</c:v>
                </c:pt>
                <c:pt idx="5044">
                  <c:v>29.201383101851849</c:v>
                </c:pt>
                <c:pt idx="5045">
                  <c:v>29.207175925925924</c:v>
                </c:pt>
                <c:pt idx="5046">
                  <c:v>29.212957175925922</c:v>
                </c:pt>
                <c:pt idx="5047">
                  <c:v>29.21874421296296</c:v>
                </c:pt>
                <c:pt idx="5048">
                  <c:v>29.224531249999998</c:v>
                </c:pt>
                <c:pt idx="5049">
                  <c:v>29.230318287037036</c:v>
                </c:pt>
                <c:pt idx="5050">
                  <c:v>29.236105324074071</c:v>
                </c:pt>
                <c:pt idx="5051">
                  <c:v>29.241892361111113</c:v>
                </c:pt>
                <c:pt idx="5052">
                  <c:v>29.247685185185187</c:v>
                </c:pt>
                <c:pt idx="5053">
                  <c:v>29.253466435185182</c:v>
                </c:pt>
                <c:pt idx="5054">
                  <c:v>29.259247685185183</c:v>
                </c:pt>
                <c:pt idx="5055">
                  <c:v>29.265040509259258</c:v>
                </c:pt>
                <c:pt idx="5056">
                  <c:v>29.270827546296296</c:v>
                </c:pt>
                <c:pt idx="5057">
                  <c:v>29.27661458333333</c:v>
                </c:pt>
                <c:pt idx="5058">
                  <c:v>29.282401620370365</c:v>
                </c:pt>
                <c:pt idx="5059">
                  <c:v>29.288188657407407</c:v>
                </c:pt>
                <c:pt idx="5060">
                  <c:v>29.293975694444441</c:v>
                </c:pt>
                <c:pt idx="5061">
                  <c:v>29.299762731481476</c:v>
                </c:pt>
                <c:pt idx="5062">
                  <c:v>29.305549768518517</c:v>
                </c:pt>
                <c:pt idx="5063">
                  <c:v>29.311336805555552</c:v>
                </c:pt>
                <c:pt idx="5064">
                  <c:v>29.317123842592594</c:v>
                </c:pt>
                <c:pt idx="5065">
                  <c:v>29.322910879629628</c:v>
                </c:pt>
                <c:pt idx="5066">
                  <c:v>29.328697916666666</c:v>
                </c:pt>
                <c:pt idx="5067">
                  <c:v>29.334484953703704</c:v>
                </c:pt>
                <c:pt idx="5068">
                  <c:v>29.340277777777779</c:v>
                </c:pt>
                <c:pt idx="5069">
                  <c:v>29.346059027777777</c:v>
                </c:pt>
                <c:pt idx="5070">
                  <c:v>29.351851851851848</c:v>
                </c:pt>
                <c:pt idx="5071">
                  <c:v>29.357633101851849</c:v>
                </c:pt>
                <c:pt idx="5072">
                  <c:v>29.363420138888884</c:v>
                </c:pt>
                <c:pt idx="5073">
                  <c:v>29.369207175925922</c:v>
                </c:pt>
                <c:pt idx="5074">
                  <c:v>29.37499421296296</c:v>
                </c:pt>
                <c:pt idx="5075">
                  <c:v>29.380787037037035</c:v>
                </c:pt>
                <c:pt idx="5076">
                  <c:v>29.386568287037033</c:v>
                </c:pt>
                <c:pt idx="5077">
                  <c:v>29.392355324074071</c:v>
                </c:pt>
                <c:pt idx="5078">
                  <c:v>29.398142361111109</c:v>
                </c:pt>
                <c:pt idx="5079">
                  <c:v>29.403929398148147</c:v>
                </c:pt>
                <c:pt idx="5080">
                  <c:v>29.409716435185182</c:v>
                </c:pt>
                <c:pt idx="5081">
                  <c:v>29.41549768518518</c:v>
                </c:pt>
                <c:pt idx="5082">
                  <c:v>29.421290509259258</c:v>
                </c:pt>
                <c:pt idx="5083">
                  <c:v>29.427077546296296</c:v>
                </c:pt>
                <c:pt idx="5084">
                  <c:v>29.432864583333334</c:v>
                </c:pt>
                <c:pt idx="5085">
                  <c:v>29.438651620370369</c:v>
                </c:pt>
                <c:pt idx="5086">
                  <c:v>29.444444444444443</c:v>
                </c:pt>
                <c:pt idx="5087">
                  <c:v>29.450225694444441</c:v>
                </c:pt>
                <c:pt idx="5088">
                  <c:v>29.456012731481476</c:v>
                </c:pt>
                <c:pt idx="5089">
                  <c:v>29.461799768518517</c:v>
                </c:pt>
                <c:pt idx="5090">
                  <c:v>29.467586805555552</c:v>
                </c:pt>
                <c:pt idx="5091">
                  <c:v>29.473373842592586</c:v>
                </c:pt>
                <c:pt idx="5092">
                  <c:v>29.479160879629628</c:v>
                </c:pt>
                <c:pt idx="5093">
                  <c:v>29.484947916666663</c:v>
                </c:pt>
                <c:pt idx="5094">
                  <c:v>29.490734953703704</c:v>
                </c:pt>
                <c:pt idx="5095">
                  <c:v>29.496521990740739</c:v>
                </c:pt>
                <c:pt idx="5096">
                  <c:v>29.502309027777777</c:v>
                </c:pt>
                <c:pt idx="5097">
                  <c:v>29.508096064814815</c:v>
                </c:pt>
                <c:pt idx="5098">
                  <c:v>29.513883101851849</c:v>
                </c:pt>
                <c:pt idx="5099">
                  <c:v>29.519670138888891</c:v>
                </c:pt>
                <c:pt idx="5100">
                  <c:v>29.525462962962958</c:v>
                </c:pt>
                <c:pt idx="5101">
                  <c:v>29.53124421296296</c:v>
                </c:pt>
                <c:pt idx="5102">
                  <c:v>29.537037037037035</c:v>
                </c:pt>
                <c:pt idx="5103">
                  <c:v>29.542818287037033</c:v>
                </c:pt>
                <c:pt idx="5104">
                  <c:v>29.548599537037035</c:v>
                </c:pt>
                <c:pt idx="5105">
                  <c:v>29.554392361111109</c:v>
                </c:pt>
                <c:pt idx="5106">
                  <c:v>29.560179398148144</c:v>
                </c:pt>
                <c:pt idx="5107">
                  <c:v>29.565966435185182</c:v>
                </c:pt>
                <c:pt idx="5108">
                  <c:v>29.57175347222222</c:v>
                </c:pt>
                <c:pt idx="5109">
                  <c:v>29.577540509259258</c:v>
                </c:pt>
                <c:pt idx="5110">
                  <c:v>29.583327546296296</c:v>
                </c:pt>
                <c:pt idx="5111">
                  <c:v>29.589114583333334</c:v>
                </c:pt>
                <c:pt idx="5112">
                  <c:v>29.594901620370369</c:v>
                </c:pt>
                <c:pt idx="5113">
                  <c:v>29.600688657407407</c:v>
                </c:pt>
                <c:pt idx="5114">
                  <c:v>29.606475694444445</c:v>
                </c:pt>
                <c:pt idx="5115">
                  <c:v>29.612262731481479</c:v>
                </c:pt>
                <c:pt idx="5116">
                  <c:v>29.618049768518517</c:v>
                </c:pt>
                <c:pt idx="5117">
                  <c:v>29.623836805555552</c:v>
                </c:pt>
                <c:pt idx="5118">
                  <c:v>29.629629629629626</c:v>
                </c:pt>
                <c:pt idx="5119">
                  <c:v>29.635410879629628</c:v>
                </c:pt>
                <c:pt idx="5120">
                  <c:v>29.641197916666663</c:v>
                </c:pt>
                <c:pt idx="5121">
                  <c:v>29.646984953703701</c:v>
                </c:pt>
                <c:pt idx="5122">
                  <c:v>29.652771990740739</c:v>
                </c:pt>
                <c:pt idx="5123">
                  <c:v>29.658559027777773</c:v>
                </c:pt>
                <c:pt idx="5124">
                  <c:v>29.664346064814815</c:v>
                </c:pt>
                <c:pt idx="5125">
                  <c:v>29.670138888888889</c:v>
                </c:pt>
                <c:pt idx="5126">
                  <c:v>29.675920138888891</c:v>
                </c:pt>
                <c:pt idx="5127">
                  <c:v>29.681707175925926</c:v>
                </c:pt>
                <c:pt idx="5128">
                  <c:v>29.68749421296296</c:v>
                </c:pt>
                <c:pt idx="5129">
                  <c:v>29.693281250000002</c:v>
                </c:pt>
                <c:pt idx="5130">
                  <c:v>29.699068287037036</c:v>
                </c:pt>
                <c:pt idx="5131">
                  <c:v>29.704855324074071</c:v>
                </c:pt>
                <c:pt idx="5132">
                  <c:v>29.710642361111109</c:v>
                </c:pt>
                <c:pt idx="5133">
                  <c:v>29.716429398148144</c:v>
                </c:pt>
                <c:pt idx="5134">
                  <c:v>29.722222222222221</c:v>
                </c:pt>
                <c:pt idx="5135">
                  <c:v>29.72800347222222</c:v>
                </c:pt>
                <c:pt idx="5136">
                  <c:v>29.733790509259254</c:v>
                </c:pt>
                <c:pt idx="5137">
                  <c:v>29.739571759259256</c:v>
                </c:pt>
                <c:pt idx="5138">
                  <c:v>29.74536458333333</c:v>
                </c:pt>
                <c:pt idx="5139">
                  <c:v>29.751151620370369</c:v>
                </c:pt>
                <c:pt idx="5140">
                  <c:v>29.756938657407407</c:v>
                </c:pt>
                <c:pt idx="5141">
                  <c:v>29.762725694444445</c:v>
                </c:pt>
                <c:pt idx="5142">
                  <c:v>29.768512731481479</c:v>
                </c:pt>
                <c:pt idx="5143">
                  <c:v>29.774299768518517</c:v>
                </c:pt>
                <c:pt idx="5144">
                  <c:v>29.780086805555555</c:v>
                </c:pt>
                <c:pt idx="5145">
                  <c:v>29.785879629629626</c:v>
                </c:pt>
                <c:pt idx="5146">
                  <c:v>29.791660879629628</c:v>
                </c:pt>
                <c:pt idx="5147">
                  <c:v>29.797447916666663</c:v>
                </c:pt>
                <c:pt idx="5148">
                  <c:v>29.803240740740737</c:v>
                </c:pt>
                <c:pt idx="5149">
                  <c:v>29.809021990740739</c:v>
                </c:pt>
                <c:pt idx="5150">
                  <c:v>29.814814814814813</c:v>
                </c:pt>
                <c:pt idx="5151">
                  <c:v>29.820596064814811</c:v>
                </c:pt>
                <c:pt idx="5152">
                  <c:v>29.826383101851849</c:v>
                </c:pt>
                <c:pt idx="5153">
                  <c:v>29.832170138888884</c:v>
                </c:pt>
                <c:pt idx="5154">
                  <c:v>29.837957175925926</c:v>
                </c:pt>
                <c:pt idx="5155">
                  <c:v>29.84374421296296</c:v>
                </c:pt>
                <c:pt idx="5156">
                  <c:v>29.849525462962958</c:v>
                </c:pt>
                <c:pt idx="5157">
                  <c:v>29.855324074074076</c:v>
                </c:pt>
                <c:pt idx="5158">
                  <c:v>29.861105324074071</c:v>
                </c:pt>
                <c:pt idx="5159">
                  <c:v>29.866892361111113</c:v>
                </c:pt>
                <c:pt idx="5160">
                  <c:v>29.872679398148147</c:v>
                </c:pt>
                <c:pt idx="5161">
                  <c:v>29.878466435185182</c:v>
                </c:pt>
                <c:pt idx="5162">
                  <c:v>29.88425347222222</c:v>
                </c:pt>
                <c:pt idx="5163">
                  <c:v>29.890040509259254</c:v>
                </c:pt>
                <c:pt idx="5164">
                  <c:v>29.895827546296296</c:v>
                </c:pt>
                <c:pt idx="5165">
                  <c:v>29.90161458333333</c:v>
                </c:pt>
                <c:pt idx="5166">
                  <c:v>29.907407407407408</c:v>
                </c:pt>
                <c:pt idx="5167">
                  <c:v>29.913188657407407</c:v>
                </c:pt>
                <c:pt idx="5168">
                  <c:v>29.918975694444441</c:v>
                </c:pt>
                <c:pt idx="5169">
                  <c:v>29.924762731481479</c:v>
                </c:pt>
                <c:pt idx="5170">
                  <c:v>29.930549768518517</c:v>
                </c:pt>
                <c:pt idx="5171">
                  <c:v>29.936336805555555</c:v>
                </c:pt>
                <c:pt idx="5172">
                  <c:v>29.942123842592594</c:v>
                </c:pt>
                <c:pt idx="5173">
                  <c:v>29.947910879629628</c:v>
                </c:pt>
                <c:pt idx="5174">
                  <c:v>29.953697916666666</c:v>
                </c:pt>
                <c:pt idx="5175">
                  <c:v>29.959484953703704</c:v>
                </c:pt>
                <c:pt idx="5176">
                  <c:v>29.965271990740739</c:v>
                </c:pt>
                <c:pt idx="5177">
                  <c:v>29.971059027777773</c:v>
                </c:pt>
                <c:pt idx="5178">
                  <c:v>29.976846064814811</c:v>
                </c:pt>
                <c:pt idx="5179">
                  <c:v>29.982633101851849</c:v>
                </c:pt>
                <c:pt idx="5180">
                  <c:v>29.988420138888884</c:v>
                </c:pt>
                <c:pt idx="5181">
                  <c:v>29.994207175925922</c:v>
                </c:pt>
                <c:pt idx="5182">
                  <c:v>30</c:v>
                </c:pt>
                <c:pt idx="5183">
                  <c:v>30.005781249999998</c:v>
                </c:pt>
                <c:pt idx="5184">
                  <c:v>30.011568287037036</c:v>
                </c:pt>
                <c:pt idx="5185">
                  <c:v>30.017361111111111</c:v>
                </c:pt>
                <c:pt idx="5186">
                  <c:v>30.023142361111113</c:v>
                </c:pt>
                <c:pt idx="5187">
                  <c:v>30.028929398148147</c:v>
                </c:pt>
                <c:pt idx="5188">
                  <c:v>30.034716435185182</c:v>
                </c:pt>
                <c:pt idx="5189">
                  <c:v>30.040503472222223</c:v>
                </c:pt>
                <c:pt idx="5190">
                  <c:v>30.046290509259258</c:v>
                </c:pt>
                <c:pt idx="5191">
                  <c:v>30.052077546296296</c:v>
                </c:pt>
                <c:pt idx="5192">
                  <c:v>30.05786458333333</c:v>
                </c:pt>
                <c:pt idx="5193">
                  <c:v>30.063651620370365</c:v>
                </c:pt>
                <c:pt idx="5194">
                  <c:v>30.069438657407407</c:v>
                </c:pt>
                <c:pt idx="5195">
                  <c:v>30.075225694444441</c:v>
                </c:pt>
                <c:pt idx="5196">
                  <c:v>30.081018518518519</c:v>
                </c:pt>
                <c:pt idx="5197">
                  <c:v>30.086799768518517</c:v>
                </c:pt>
                <c:pt idx="5198">
                  <c:v>30.092592592592595</c:v>
                </c:pt>
                <c:pt idx="5199">
                  <c:v>30.098373842592594</c:v>
                </c:pt>
                <c:pt idx="5200">
                  <c:v>30.104160879629628</c:v>
                </c:pt>
                <c:pt idx="5201">
                  <c:v>30.109947916666666</c:v>
                </c:pt>
                <c:pt idx="5202">
                  <c:v>30.115734953703704</c:v>
                </c:pt>
                <c:pt idx="5203">
                  <c:v>30.121521990740739</c:v>
                </c:pt>
                <c:pt idx="5204">
                  <c:v>30.127309027777777</c:v>
                </c:pt>
                <c:pt idx="5205">
                  <c:v>30.133096064814815</c:v>
                </c:pt>
                <c:pt idx="5206">
                  <c:v>30.138877314814813</c:v>
                </c:pt>
                <c:pt idx="5207">
                  <c:v>30.144670138888884</c:v>
                </c:pt>
                <c:pt idx="5208">
                  <c:v>30.150457175925922</c:v>
                </c:pt>
                <c:pt idx="5209">
                  <c:v>30.15624421296296</c:v>
                </c:pt>
                <c:pt idx="5210">
                  <c:v>30.162031249999998</c:v>
                </c:pt>
                <c:pt idx="5211">
                  <c:v>30.167818287037033</c:v>
                </c:pt>
                <c:pt idx="5212">
                  <c:v>30.173605324074071</c:v>
                </c:pt>
                <c:pt idx="5213">
                  <c:v>30.179392361111109</c:v>
                </c:pt>
                <c:pt idx="5214">
                  <c:v>30.185185185185187</c:v>
                </c:pt>
                <c:pt idx="5215">
                  <c:v>30.190972222222221</c:v>
                </c:pt>
                <c:pt idx="5216">
                  <c:v>30.196753472222223</c:v>
                </c:pt>
                <c:pt idx="5217">
                  <c:v>30.202540509259258</c:v>
                </c:pt>
                <c:pt idx="5218">
                  <c:v>30.208327546296296</c:v>
                </c:pt>
                <c:pt idx="5219">
                  <c:v>30.214120370370367</c:v>
                </c:pt>
                <c:pt idx="5220">
                  <c:v>30.219901620370369</c:v>
                </c:pt>
                <c:pt idx="5221">
                  <c:v>30.225694444444443</c:v>
                </c:pt>
                <c:pt idx="5222">
                  <c:v>30.231475694444441</c:v>
                </c:pt>
                <c:pt idx="5223">
                  <c:v>30.237262731481476</c:v>
                </c:pt>
                <c:pt idx="5224">
                  <c:v>30.243049768518517</c:v>
                </c:pt>
                <c:pt idx="5225">
                  <c:v>30.248836805555552</c:v>
                </c:pt>
                <c:pt idx="5226">
                  <c:v>30.254623842592586</c:v>
                </c:pt>
                <c:pt idx="5227">
                  <c:v>30.260405092592588</c:v>
                </c:pt>
                <c:pt idx="5228">
                  <c:v>30.266197916666663</c:v>
                </c:pt>
                <c:pt idx="5229">
                  <c:v>30.271984953703704</c:v>
                </c:pt>
                <c:pt idx="5230">
                  <c:v>30.277777777777779</c:v>
                </c:pt>
                <c:pt idx="5231">
                  <c:v>30.283559027777777</c:v>
                </c:pt>
                <c:pt idx="5232">
                  <c:v>30.289346064814815</c:v>
                </c:pt>
                <c:pt idx="5233">
                  <c:v>30.295133101851849</c:v>
                </c:pt>
                <c:pt idx="5234">
                  <c:v>30.300920138888891</c:v>
                </c:pt>
                <c:pt idx="5235">
                  <c:v>30.306707175925926</c:v>
                </c:pt>
                <c:pt idx="5236">
                  <c:v>30.31249421296296</c:v>
                </c:pt>
                <c:pt idx="5237">
                  <c:v>30.318287037037035</c:v>
                </c:pt>
                <c:pt idx="5238">
                  <c:v>30.324068287037033</c:v>
                </c:pt>
                <c:pt idx="5239">
                  <c:v>30.329855324074071</c:v>
                </c:pt>
                <c:pt idx="5240">
                  <c:v>30.335642361111109</c:v>
                </c:pt>
                <c:pt idx="5241">
                  <c:v>30.341429398148144</c:v>
                </c:pt>
                <c:pt idx="5242">
                  <c:v>30.347216435185182</c:v>
                </c:pt>
                <c:pt idx="5243">
                  <c:v>30.35300347222222</c:v>
                </c:pt>
                <c:pt idx="5244">
                  <c:v>30.358790509259258</c:v>
                </c:pt>
                <c:pt idx="5245">
                  <c:v>30.364583333333332</c:v>
                </c:pt>
                <c:pt idx="5246">
                  <c:v>30.370370370370374</c:v>
                </c:pt>
                <c:pt idx="5247">
                  <c:v>30.376151620370369</c:v>
                </c:pt>
                <c:pt idx="5248">
                  <c:v>30.381938657407407</c:v>
                </c:pt>
                <c:pt idx="5249">
                  <c:v>30.387731481481481</c:v>
                </c:pt>
                <c:pt idx="5250">
                  <c:v>30.393506944444443</c:v>
                </c:pt>
                <c:pt idx="5251">
                  <c:v>30.399299768518517</c:v>
                </c:pt>
                <c:pt idx="5252">
                  <c:v>30.405086805555552</c:v>
                </c:pt>
                <c:pt idx="5253">
                  <c:v>30.410873842592586</c:v>
                </c:pt>
                <c:pt idx="5254">
                  <c:v>30.416660879629628</c:v>
                </c:pt>
                <c:pt idx="5255">
                  <c:v>30.422447916666663</c:v>
                </c:pt>
                <c:pt idx="5256">
                  <c:v>30.428234953703701</c:v>
                </c:pt>
                <c:pt idx="5257">
                  <c:v>30.434021990740739</c:v>
                </c:pt>
                <c:pt idx="5258">
                  <c:v>30.439809027777773</c:v>
                </c:pt>
                <c:pt idx="5259">
                  <c:v>30.445596064814815</c:v>
                </c:pt>
                <c:pt idx="5260">
                  <c:v>30.451383101851849</c:v>
                </c:pt>
                <c:pt idx="5261">
                  <c:v>30.457170138888891</c:v>
                </c:pt>
                <c:pt idx="5262">
                  <c:v>30.462962962962962</c:v>
                </c:pt>
                <c:pt idx="5263">
                  <c:v>30.46874421296296</c:v>
                </c:pt>
                <c:pt idx="5264">
                  <c:v>30.474531250000002</c:v>
                </c:pt>
                <c:pt idx="5265">
                  <c:v>30.480312499999997</c:v>
                </c:pt>
                <c:pt idx="5266">
                  <c:v>30.486111111111111</c:v>
                </c:pt>
                <c:pt idx="5267">
                  <c:v>30.491898148148145</c:v>
                </c:pt>
                <c:pt idx="5268">
                  <c:v>30.497679398148144</c:v>
                </c:pt>
                <c:pt idx="5269">
                  <c:v>30.503466435185182</c:v>
                </c:pt>
                <c:pt idx="5270">
                  <c:v>30.50925347222222</c:v>
                </c:pt>
                <c:pt idx="5271">
                  <c:v>30.515040509259254</c:v>
                </c:pt>
                <c:pt idx="5272">
                  <c:v>30.520827546296296</c:v>
                </c:pt>
                <c:pt idx="5273">
                  <c:v>30.52661458333333</c:v>
                </c:pt>
                <c:pt idx="5274">
                  <c:v>30.532401620370369</c:v>
                </c:pt>
                <c:pt idx="5275">
                  <c:v>30.538188657407407</c:v>
                </c:pt>
                <c:pt idx="5276">
                  <c:v>30.543975694444445</c:v>
                </c:pt>
                <c:pt idx="5277">
                  <c:v>30.549762731481479</c:v>
                </c:pt>
                <c:pt idx="5278">
                  <c:v>30.555555555555554</c:v>
                </c:pt>
                <c:pt idx="5279">
                  <c:v>30.561336805555555</c:v>
                </c:pt>
                <c:pt idx="5280">
                  <c:v>30.567123842592594</c:v>
                </c:pt>
                <c:pt idx="5281">
                  <c:v>30.572910879629628</c:v>
                </c:pt>
                <c:pt idx="5282">
                  <c:v>30.578697916666663</c:v>
                </c:pt>
                <c:pt idx="5283">
                  <c:v>30.584484953703701</c:v>
                </c:pt>
                <c:pt idx="5284">
                  <c:v>30.590271990740739</c:v>
                </c:pt>
                <c:pt idx="5285">
                  <c:v>30.596059027777773</c:v>
                </c:pt>
                <c:pt idx="5286">
                  <c:v>30.601846064814811</c:v>
                </c:pt>
                <c:pt idx="5287">
                  <c:v>30.607633101851849</c:v>
                </c:pt>
                <c:pt idx="5288">
                  <c:v>30.613420138888884</c:v>
                </c:pt>
                <c:pt idx="5289">
                  <c:v>30.619207175925926</c:v>
                </c:pt>
                <c:pt idx="5290">
                  <c:v>30.62499421296296</c:v>
                </c:pt>
                <c:pt idx="5291">
                  <c:v>30.630781250000002</c:v>
                </c:pt>
                <c:pt idx="5292">
                  <c:v>30.636568287037036</c:v>
                </c:pt>
                <c:pt idx="5293">
                  <c:v>30.642355324074071</c:v>
                </c:pt>
                <c:pt idx="5294">
                  <c:v>30.648148148148145</c:v>
                </c:pt>
                <c:pt idx="5295">
                  <c:v>30.653929398148147</c:v>
                </c:pt>
                <c:pt idx="5296">
                  <c:v>30.659716435185182</c:v>
                </c:pt>
                <c:pt idx="5297">
                  <c:v>30.665497685185183</c:v>
                </c:pt>
                <c:pt idx="5298">
                  <c:v>30.671290509259254</c:v>
                </c:pt>
                <c:pt idx="5299">
                  <c:v>30.677077546296296</c:v>
                </c:pt>
                <c:pt idx="5300">
                  <c:v>30.68286458333333</c:v>
                </c:pt>
                <c:pt idx="5301">
                  <c:v>30.688651620370365</c:v>
                </c:pt>
                <c:pt idx="5302">
                  <c:v>30.694438657407407</c:v>
                </c:pt>
                <c:pt idx="5303">
                  <c:v>30.700225694444441</c:v>
                </c:pt>
                <c:pt idx="5304">
                  <c:v>30.706012731481479</c:v>
                </c:pt>
                <c:pt idx="5305">
                  <c:v>30.711799768518517</c:v>
                </c:pt>
                <c:pt idx="5306">
                  <c:v>30.717586805555555</c:v>
                </c:pt>
                <c:pt idx="5307">
                  <c:v>30.723373842592594</c:v>
                </c:pt>
                <c:pt idx="5308">
                  <c:v>30.729160879629628</c:v>
                </c:pt>
                <c:pt idx="5309">
                  <c:v>30.734947916666666</c:v>
                </c:pt>
                <c:pt idx="5310">
                  <c:v>30.740740740740737</c:v>
                </c:pt>
                <c:pt idx="5311">
                  <c:v>30.746521990740739</c:v>
                </c:pt>
                <c:pt idx="5312">
                  <c:v>30.752309027777773</c:v>
                </c:pt>
                <c:pt idx="5313">
                  <c:v>30.758096064814811</c:v>
                </c:pt>
                <c:pt idx="5314">
                  <c:v>30.763883101851849</c:v>
                </c:pt>
                <c:pt idx="5315">
                  <c:v>30.769670138888884</c:v>
                </c:pt>
                <c:pt idx="5316">
                  <c:v>30.775457175925922</c:v>
                </c:pt>
                <c:pt idx="5317">
                  <c:v>30.78125</c:v>
                </c:pt>
                <c:pt idx="5318">
                  <c:v>30.787031249999998</c:v>
                </c:pt>
                <c:pt idx="5319">
                  <c:v>30.792818287037036</c:v>
                </c:pt>
                <c:pt idx="5320">
                  <c:v>30.798605324074071</c:v>
                </c:pt>
                <c:pt idx="5321">
                  <c:v>30.804392361111113</c:v>
                </c:pt>
                <c:pt idx="5322">
                  <c:v>30.810179398148147</c:v>
                </c:pt>
                <c:pt idx="5323">
                  <c:v>30.815966435185182</c:v>
                </c:pt>
                <c:pt idx="5324">
                  <c:v>30.821753472222223</c:v>
                </c:pt>
                <c:pt idx="5325">
                  <c:v>30.827540509259258</c:v>
                </c:pt>
                <c:pt idx="5326">
                  <c:v>30.833321759259256</c:v>
                </c:pt>
                <c:pt idx="5327">
                  <c:v>30.839108796296294</c:v>
                </c:pt>
                <c:pt idx="5328">
                  <c:v>30.844901620370365</c:v>
                </c:pt>
                <c:pt idx="5329">
                  <c:v>30.850688657407407</c:v>
                </c:pt>
                <c:pt idx="5330">
                  <c:v>30.856469907407401</c:v>
                </c:pt>
                <c:pt idx="5331">
                  <c:v>30.862262731481476</c:v>
                </c:pt>
                <c:pt idx="5332">
                  <c:v>30.868049768518517</c:v>
                </c:pt>
                <c:pt idx="5333">
                  <c:v>30.873836805555552</c:v>
                </c:pt>
                <c:pt idx="5334">
                  <c:v>30.879623842592594</c:v>
                </c:pt>
                <c:pt idx="5335">
                  <c:v>30.885416666666664</c:v>
                </c:pt>
                <c:pt idx="5336">
                  <c:v>30.891197916666666</c:v>
                </c:pt>
                <c:pt idx="5337">
                  <c:v>30.896984953703704</c:v>
                </c:pt>
                <c:pt idx="5338">
                  <c:v>30.902771990740739</c:v>
                </c:pt>
                <c:pt idx="5339">
                  <c:v>30.908564814814813</c:v>
                </c:pt>
                <c:pt idx="5340">
                  <c:v>30.914346064814815</c:v>
                </c:pt>
                <c:pt idx="5341">
                  <c:v>30.920133101851849</c:v>
                </c:pt>
                <c:pt idx="5342">
                  <c:v>30.925925925925924</c:v>
                </c:pt>
                <c:pt idx="5343">
                  <c:v>30.931707175925922</c:v>
                </c:pt>
                <c:pt idx="5344">
                  <c:v>30.937488425925924</c:v>
                </c:pt>
                <c:pt idx="5345">
                  <c:v>30.943281249999998</c:v>
                </c:pt>
                <c:pt idx="5346">
                  <c:v>30.949068287037033</c:v>
                </c:pt>
                <c:pt idx="5347">
                  <c:v>30.954861111111111</c:v>
                </c:pt>
                <c:pt idx="5348">
                  <c:v>30.960642361111109</c:v>
                </c:pt>
                <c:pt idx="5349">
                  <c:v>30.966429398148147</c:v>
                </c:pt>
                <c:pt idx="5350">
                  <c:v>30.972216435185182</c:v>
                </c:pt>
                <c:pt idx="5351">
                  <c:v>30.978003472222223</c:v>
                </c:pt>
                <c:pt idx="5352">
                  <c:v>30.983790509259258</c:v>
                </c:pt>
                <c:pt idx="5353">
                  <c:v>30.989577546296296</c:v>
                </c:pt>
                <c:pt idx="5354">
                  <c:v>30.995364583333334</c:v>
                </c:pt>
                <c:pt idx="5355">
                  <c:v>31.001151620370369</c:v>
                </c:pt>
                <c:pt idx="5356">
                  <c:v>31.006938657407407</c:v>
                </c:pt>
                <c:pt idx="5357">
                  <c:v>31.012725694444441</c:v>
                </c:pt>
                <c:pt idx="5358">
                  <c:v>31.018518518518515</c:v>
                </c:pt>
                <c:pt idx="5359">
                  <c:v>31.024299768518517</c:v>
                </c:pt>
                <c:pt idx="5360">
                  <c:v>31.030086805555552</c:v>
                </c:pt>
                <c:pt idx="5361">
                  <c:v>31.035873842592586</c:v>
                </c:pt>
                <c:pt idx="5362">
                  <c:v>31.041660879629628</c:v>
                </c:pt>
                <c:pt idx="5363">
                  <c:v>31.047447916666663</c:v>
                </c:pt>
                <c:pt idx="5364">
                  <c:v>31.053234953703704</c:v>
                </c:pt>
                <c:pt idx="5365">
                  <c:v>31.059021990740739</c:v>
                </c:pt>
                <c:pt idx="5366">
                  <c:v>31.064809027777777</c:v>
                </c:pt>
                <c:pt idx="5367">
                  <c:v>31.070596064814815</c:v>
                </c:pt>
                <c:pt idx="5368">
                  <c:v>31.076383101851849</c:v>
                </c:pt>
                <c:pt idx="5369">
                  <c:v>31.082170138888891</c:v>
                </c:pt>
                <c:pt idx="5370">
                  <c:v>31.087957175925926</c:v>
                </c:pt>
                <c:pt idx="5371">
                  <c:v>31.09374421296296</c:v>
                </c:pt>
                <c:pt idx="5372">
                  <c:v>31.099531249999998</c:v>
                </c:pt>
                <c:pt idx="5373">
                  <c:v>31.105318287037033</c:v>
                </c:pt>
                <c:pt idx="5374">
                  <c:v>31.111111111111111</c:v>
                </c:pt>
                <c:pt idx="5375">
                  <c:v>31.116892361111109</c:v>
                </c:pt>
                <c:pt idx="5376">
                  <c:v>31.122679398148144</c:v>
                </c:pt>
                <c:pt idx="5377">
                  <c:v>31.128460648148145</c:v>
                </c:pt>
                <c:pt idx="5378">
                  <c:v>31.13425347222222</c:v>
                </c:pt>
                <c:pt idx="5379">
                  <c:v>31.140040509259258</c:v>
                </c:pt>
                <c:pt idx="5380">
                  <c:v>31.145827546296296</c:v>
                </c:pt>
                <c:pt idx="5381">
                  <c:v>31.151614583333334</c:v>
                </c:pt>
                <c:pt idx="5382">
                  <c:v>31.157401620370369</c:v>
                </c:pt>
                <c:pt idx="5383">
                  <c:v>31.163188657407407</c:v>
                </c:pt>
                <c:pt idx="5384">
                  <c:v>31.168975694444445</c:v>
                </c:pt>
                <c:pt idx="5385">
                  <c:v>31.174762731481479</c:v>
                </c:pt>
                <c:pt idx="5386">
                  <c:v>31.180549768518517</c:v>
                </c:pt>
                <c:pt idx="5387">
                  <c:v>31.186331018518519</c:v>
                </c:pt>
                <c:pt idx="5388">
                  <c:v>31.192123842592586</c:v>
                </c:pt>
                <c:pt idx="5389">
                  <c:v>31.197910879629628</c:v>
                </c:pt>
                <c:pt idx="5390">
                  <c:v>31.203703703703702</c:v>
                </c:pt>
                <c:pt idx="5391">
                  <c:v>31.209484953703701</c:v>
                </c:pt>
                <c:pt idx="5392">
                  <c:v>31.215266203703699</c:v>
                </c:pt>
                <c:pt idx="5393">
                  <c:v>31.221059027777773</c:v>
                </c:pt>
                <c:pt idx="5394">
                  <c:v>31.226846064814815</c:v>
                </c:pt>
                <c:pt idx="5395">
                  <c:v>31.232633101851849</c:v>
                </c:pt>
                <c:pt idx="5396">
                  <c:v>31.238425925925927</c:v>
                </c:pt>
                <c:pt idx="5397">
                  <c:v>31.244212962962962</c:v>
                </c:pt>
                <c:pt idx="5398">
                  <c:v>31.24999421296296</c:v>
                </c:pt>
                <c:pt idx="5399">
                  <c:v>31.255781250000002</c:v>
                </c:pt>
                <c:pt idx="5400">
                  <c:v>31.261568287037036</c:v>
                </c:pt>
                <c:pt idx="5401">
                  <c:v>31.267355324074071</c:v>
                </c:pt>
                <c:pt idx="5402">
                  <c:v>31.273142361111109</c:v>
                </c:pt>
                <c:pt idx="5403">
                  <c:v>31.278929398148144</c:v>
                </c:pt>
                <c:pt idx="5404">
                  <c:v>31.284716435185182</c:v>
                </c:pt>
                <c:pt idx="5405">
                  <c:v>31.29050347222222</c:v>
                </c:pt>
                <c:pt idx="5406">
                  <c:v>31.296284722222218</c:v>
                </c:pt>
                <c:pt idx="5407">
                  <c:v>31.302077546296296</c:v>
                </c:pt>
                <c:pt idx="5408">
                  <c:v>31.307858796296291</c:v>
                </c:pt>
                <c:pt idx="5409">
                  <c:v>31.313651620370369</c:v>
                </c:pt>
                <c:pt idx="5410">
                  <c:v>31.319438657407407</c:v>
                </c:pt>
                <c:pt idx="5411">
                  <c:v>31.325225694444445</c:v>
                </c:pt>
                <c:pt idx="5412">
                  <c:v>31.331012731481479</c:v>
                </c:pt>
                <c:pt idx="5413">
                  <c:v>31.336799768518517</c:v>
                </c:pt>
                <c:pt idx="5414">
                  <c:v>31.342586805555555</c:v>
                </c:pt>
                <c:pt idx="5415">
                  <c:v>31.348373842592594</c:v>
                </c:pt>
                <c:pt idx="5416">
                  <c:v>31.354160879629628</c:v>
                </c:pt>
                <c:pt idx="5417">
                  <c:v>31.359947916666663</c:v>
                </c:pt>
                <c:pt idx="5418">
                  <c:v>31.365734953703701</c:v>
                </c:pt>
                <c:pt idx="5419">
                  <c:v>31.371521990740739</c:v>
                </c:pt>
                <c:pt idx="5420">
                  <c:v>31.377309027777773</c:v>
                </c:pt>
                <c:pt idx="5421">
                  <c:v>31.383096064814811</c:v>
                </c:pt>
                <c:pt idx="5422">
                  <c:v>31.388888888888889</c:v>
                </c:pt>
                <c:pt idx="5423">
                  <c:v>31.394670138888884</c:v>
                </c:pt>
                <c:pt idx="5424">
                  <c:v>31.400457175925926</c:v>
                </c:pt>
                <c:pt idx="5425">
                  <c:v>31.40624421296296</c:v>
                </c:pt>
                <c:pt idx="5426">
                  <c:v>31.412031250000002</c:v>
                </c:pt>
                <c:pt idx="5427">
                  <c:v>31.417818287037036</c:v>
                </c:pt>
                <c:pt idx="5428">
                  <c:v>31.423605324074071</c:v>
                </c:pt>
                <c:pt idx="5429">
                  <c:v>31.429398148148145</c:v>
                </c:pt>
                <c:pt idx="5430">
                  <c:v>31.435179398148147</c:v>
                </c:pt>
                <c:pt idx="5431">
                  <c:v>31.440966435185182</c:v>
                </c:pt>
                <c:pt idx="5432">
                  <c:v>31.44675347222222</c:v>
                </c:pt>
                <c:pt idx="5433">
                  <c:v>31.452540509259254</c:v>
                </c:pt>
                <c:pt idx="5434">
                  <c:v>31.458327546296296</c:v>
                </c:pt>
                <c:pt idx="5435">
                  <c:v>31.46411458333333</c:v>
                </c:pt>
                <c:pt idx="5436">
                  <c:v>31.469901620370365</c:v>
                </c:pt>
                <c:pt idx="5437">
                  <c:v>31.475688657407407</c:v>
                </c:pt>
                <c:pt idx="5438">
                  <c:v>31.481481481481485</c:v>
                </c:pt>
                <c:pt idx="5439">
                  <c:v>31.487262731481479</c:v>
                </c:pt>
                <c:pt idx="5440">
                  <c:v>31.493049768518517</c:v>
                </c:pt>
                <c:pt idx="5441">
                  <c:v>31.498836805555555</c:v>
                </c:pt>
                <c:pt idx="5442">
                  <c:v>31.504623842592594</c:v>
                </c:pt>
                <c:pt idx="5443">
                  <c:v>31.510410879629628</c:v>
                </c:pt>
                <c:pt idx="5444">
                  <c:v>31.516197916666666</c:v>
                </c:pt>
                <c:pt idx="5445">
                  <c:v>31.521984953703704</c:v>
                </c:pt>
                <c:pt idx="5446">
                  <c:v>31.527771990740739</c:v>
                </c:pt>
                <c:pt idx="5447">
                  <c:v>31.533559027777773</c:v>
                </c:pt>
                <c:pt idx="5448">
                  <c:v>31.539346064814811</c:v>
                </c:pt>
                <c:pt idx="5449">
                  <c:v>31.545133101851849</c:v>
                </c:pt>
                <c:pt idx="5450">
                  <c:v>31.550920138888884</c:v>
                </c:pt>
                <c:pt idx="5451">
                  <c:v>31.556707175925922</c:v>
                </c:pt>
                <c:pt idx="5452">
                  <c:v>31.56249421296296</c:v>
                </c:pt>
                <c:pt idx="5453">
                  <c:v>31.568281249999998</c:v>
                </c:pt>
                <c:pt idx="5454">
                  <c:v>31.574074074074076</c:v>
                </c:pt>
                <c:pt idx="5455">
                  <c:v>31.579855324074071</c:v>
                </c:pt>
                <c:pt idx="5456">
                  <c:v>31.585636574074069</c:v>
                </c:pt>
                <c:pt idx="5457">
                  <c:v>31.591429398148147</c:v>
                </c:pt>
                <c:pt idx="5458">
                  <c:v>31.597216435185182</c:v>
                </c:pt>
                <c:pt idx="5459">
                  <c:v>31.603003472222223</c:v>
                </c:pt>
                <c:pt idx="5460">
                  <c:v>31.608790509259258</c:v>
                </c:pt>
                <c:pt idx="5461">
                  <c:v>31.614583333333332</c:v>
                </c:pt>
                <c:pt idx="5462">
                  <c:v>31.62036458333333</c:v>
                </c:pt>
                <c:pt idx="5463">
                  <c:v>31.626151620370365</c:v>
                </c:pt>
                <c:pt idx="5464">
                  <c:v>31.631938657407407</c:v>
                </c:pt>
                <c:pt idx="5465">
                  <c:v>31.637725694444441</c:v>
                </c:pt>
                <c:pt idx="5466">
                  <c:v>31.643512731481476</c:v>
                </c:pt>
                <c:pt idx="5467">
                  <c:v>31.649299768518517</c:v>
                </c:pt>
                <c:pt idx="5468">
                  <c:v>31.655086805555552</c:v>
                </c:pt>
                <c:pt idx="5469">
                  <c:v>31.660873842592594</c:v>
                </c:pt>
                <c:pt idx="5470">
                  <c:v>31.666666666666664</c:v>
                </c:pt>
                <c:pt idx="5471">
                  <c:v>31.672447916666666</c:v>
                </c:pt>
                <c:pt idx="5472">
                  <c:v>31.678234953703704</c:v>
                </c:pt>
                <c:pt idx="5473">
                  <c:v>31.684021990740739</c:v>
                </c:pt>
                <c:pt idx="5474">
                  <c:v>31.689809027777777</c:v>
                </c:pt>
                <c:pt idx="5475">
                  <c:v>31.695596064814815</c:v>
                </c:pt>
                <c:pt idx="5476">
                  <c:v>31.701383101851849</c:v>
                </c:pt>
                <c:pt idx="5477">
                  <c:v>31.707170138888884</c:v>
                </c:pt>
                <c:pt idx="5478">
                  <c:v>31.712957175925922</c:v>
                </c:pt>
                <c:pt idx="5479">
                  <c:v>31.71874421296296</c:v>
                </c:pt>
                <c:pt idx="5480">
                  <c:v>31.724531249999998</c:v>
                </c:pt>
                <c:pt idx="5481">
                  <c:v>31.730318287037033</c:v>
                </c:pt>
                <c:pt idx="5482">
                  <c:v>31.736105324074071</c:v>
                </c:pt>
                <c:pt idx="5483">
                  <c:v>31.741892361111109</c:v>
                </c:pt>
                <c:pt idx="5484">
                  <c:v>31.747679398148147</c:v>
                </c:pt>
                <c:pt idx="5485">
                  <c:v>31.753466435185182</c:v>
                </c:pt>
                <c:pt idx="5486">
                  <c:v>31.75925925925926</c:v>
                </c:pt>
                <c:pt idx="5487">
                  <c:v>31.765040509259258</c:v>
                </c:pt>
                <c:pt idx="5488">
                  <c:v>31.770827546296296</c:v>
                </c:pt>
                <c:pt idx="5489">
                  <c:v>31.776614583333334</c:v>
                </c:pt>
                <c:pt idx="5490">
                  <c:v>31.782401620370369</c:v>
                </c:pt>
                <c:pt idx="5491">
                  <c:v>31.788188657407407</c:v>
                </c:pt>
                <c:pt idx="5492">
                  <c:v>31.793975694444441</c:v>
                </c:pt>
                <c:pt idx="5493">
                  <c:v>31.799762731481476</c:v>
                </c:pt>
                <c:pt idx="5494">
                  <c:v>31.805549768518517</c:v>
                </c:pt>
                <c:pt idx="5495">
                  <c:v>31.811336805555552</c:v>
                </c:pt>
                <c:pt idx="5496">
                  <c:v>31.817123842592586</c:v>
                </c:pt>
                <c:pt idx="5497">
                  <c:v>31.822910879629628</c:v>
                </c:pt>
                <c:pt idx="5498">
                  <c:v>31.828697916666663</c:v>
                </c:pt>
                <c:pt idx="5499">
                  <c:v>31.834484953703704</c:v>
                </c:pt>
                <c:pt idx="5500">
                  <c:v>31.840271990740739</c:v>
                </c:pt>
                <c:pt idx="5501">
                  <c:v>31.846064814814817</c:v>
                </c:pt>
                <c:pt idx="5502">
                  <c:v>31.851851851851851</c:v>
                </c:pt>
                <c:pt idx="5503">
                  <c:v>31.857633101851849</c:v>
                </c:pt>
                <c:pt idx="5504">
                  <c:v>31.863420138888891</c:v>
                </c:pt>
                <c:pt idx="5505">
                  <c:v>31.869207175925926</c:v>
                </c:pt>
                <c:pt idx="5506">
                  <c:v>31.87499421296296</c:v>
                </c:pt>
                <c:pt idx="5507">
                  <c:v>31.880781249999998</c:v>
                </c:pt>
                <c:pt idx="5508">
                  <c:v>31.886568287037033</c:v>
                </c:pt>
                <c:pt idx="5509">
                  <c:v>31.892361111111111</c:v>
                </c:pt>
                <c:pt idx="5510">
                  <c:v>31.898142361111109</c:v>
                </c:pt>
                <c:pt idx="5511">
                  <c:v>31.903929398148144</c:v>
                </c:pt>
                <c:pt idx="5512">
                  <c:v>31.909716435185182</c:v>
                </c:pt>
                <c:pt idx="5513">
                  <c:v>31.91550347222222</c:v>
                </c:pt>
                <c:pt idx="5514">
                  <c:v>31.921290509259258</c:v>
                </c:pt>
                <c:pt idx="5515">
                  <c:v>31.927077546296296</c:v>
                </c:pt>
                <c:pt idx="5516">
                  <c:v>31.932864583333334</c:v>
                </c:pt>
                <c:pt idx="5517">
                  <c:v>31.938651620370369</c:v>
                </c:pt>
                <c:pt idx="5518">
                  <c:v>31.944432870370367</c:v>
                </c:pt>
                <c:pt idx="5519">
                  <c:v>31.950225694444445</c:v>
                </c:pt>
                <c:pt idx="5520">
                  <c:v>31.956012731481479</c:v>
                </c:pt>
                <c:pt idx="5521">
                  <c:v>31.961805555555554</c:v>
                </c:pt>
                <c:pt idx="5522">
                  <c:v>31.967586805555552</c:v>
                </c:pt>
                <c:pt idx="5523">
                  <c:v>31.973379629629626</c:v>
                </c:pt>
                <c:pt idx="5524">
                  <c:v>31.979160879629628</c:v>
                </c:pt>
                <c:pt idx="5525">
                  <c:v>31.984953703703702</c:v>
                </c:pt>
                <c:pt idx="5526">
                  <c:v>31.990734953703701</c:v>
                </c:pt>
                <c:pt idx="5527">
                  <c:v>31.996521990740739</c:v>
                </c:pt>
                <c:pt idx="5528">
                  <c:v>32.002309027777777</c:v>
                </c:pt>
                <c:pt idx="5529">
                  <c:v>32.008090277777775</c:v>
                </c:pt>
                <c:pt idx="5530">
                  <c:v>32.013883101851853</c:v>
                </c:pt>
                <c:pt idx="5531">
                  <c:v>32.019670138888891</c:v>
                </c:pt>
                <c:pt idx="5532">
                  <c:v>32.025457175925922</c:v>
                </c:pt>
                <c:pt idx="5533">
                  <c:v>32.03124421296296</c:v>
                </c:pt>
                <c:pt idx="5534">
                  <c:v>32.037037037037038</c:v>
                </c:pt>
                <c:pt idx="5535">
                  <c:v>32.042818287037036</c:v>
                </c:pt>
                <c:pt idx="5536">
                  <c:v>32.048605324074074</c:v>
                </c:pt>
                <c:pt idx="5537">
                  <c:v>32.054392361111105</c:v>
                </c:pt>
                <c:pt idx="5538">
                  <c:v>32.060179398148144</c:v>
                </c:pt>
                <c:pt idx="5539">
                  <c:v>32.065972222222221</c:v>
                </c:pt>
                <c:pt idx="5540">
                  <c:v>32.07175347222222</c:v>
                </c:pt>
                <c:pt idx="5541">
                  <c:v>32.077540509259258</c:v>
                </c:pt>
                <c:pt idx="5542">
                  <c:v>32.083327546296296</c:v>
                </c:pt>
                <c:pt idx="5543">
                  <c:v>32.089114583333327</c:v>
                </c:pt>
                <c:pt idx="5544">
                  <c:v>32.094901620370372</c:v>
                </c:pt>
                <c:pt idx="5545">
                  <c:v>32.10068287037037</c:v>
                </c:pt>
                <c:pt idx="5546">
                  <c:v>32.106475694444448</c:v>
                </c:pt>
                <c:pt idx="5547">
                  <c:v>32.112262731481479</c:v>
                </c:pt>
                <c:pt idx="5548">
                  <c:v>32.118049768518517</c:v>
                </c:pt>
                <c:pt idx="5549">
                  <c:v>32.123842592592588</c:v>
                </c:pt>
                <c:pt idx="5550">
                  <c:v>32.129618055555554</c:v>
                </c:pt>
                <c:pt idx="5551">
                  <c:v>32.135410879629625</c:v>
                </c:pt>
                <c:pt idx="5552">
                  <c:v>32.141197916666663</c:v>
                </c:pt>
                <c:pt idx="5553">
                  <c:v>32.146984953703701</c:v>
                </c:pt>
                <c:pt idx="5554">
                  <c:v>32.152771990740739</c:v>
                </c:pt>
                <c:pt idx="5555">
                  <c:v>32.158559027777777</c:v>
                </c:pt>
                <c:pt idx="5556">
                  <c:v>32.164346064814808</c:v>
                </c:pt>
                <c:pt idx="5557">
                  <c:v>32.170133101851853</c:v>
                </c:pt>
                <c:pt idx="5558">
                  <c:v>32.175920138888884</c:v>
                </c:pt>
                <c:pt idx="5559">
                  <c:v>32.181707175925922</c:v>
                </c:pt>
                <c:pt idx="5560">
                  <c:v>32.18749421296296</c:v>
                </c:pt>
                <c:pt idx="5561">
                  <c:v>32.193281249999998</c:v>
                </c:pt>
                <c:pt idx="5562">
                  <c:v>32.199068287037036</c:v>
                </c:pt>
                <c:pt idx="5563">
                  <c:v>32.204849537037035</c:v>
                </c:pt>
                <c:pt idx="5564">
                  <c:v>32.210642361111113</c:v>
                </c:pt>
                <c:pt idx="5565">
                  <c:v>32.216429398148151</c:v>
                </c:pt>
                <c:pt idx="5566">
                  <c:v>32.222222222222221</c:v>
                </c:pt>
                <c:pt idx="5567">
                  <c:v>32.22800347222222</c:v>
                </c:pt>
                <c:pt idx="5568">
                  <c:v>32.233790509259258</c:v>
                </c:pt>
                <c:pt idx="5569">
                  <c:v>32.239577546296296</c:v>
                </c:pt>
                <c:pt idx="5570">
                  <c:v>32.245364583333327</c:v>
                </c:pt>
                <c:pt idx="5571">
                  <c:v>32.251151620370365</c:v>
                </c:pt>
                <c:pt idx="5572">
                  <c:v>32.256938657407403</c:v>
                </c:pt>
                <c:pt idx="5573">
                  <c:v>32.262725694444441</c:v>
                </c:pt>
                <c:pt idx="5574">
                  <c:v>32.268512731481479</c:v>
                </c:pt>
                <c:pt idx="5575">
                  <c:v>32.274299768518517</c:v>
                </c:pt>
                <c:pt idx="5576">
                  <c:v>32.280092592592595</c:v>
                </c:pt>
                <c:pt idx="5577">
                  <c:v>32.285873842592594</c:v>
                </c:pt>
                <c:pt idx="5578">
                  <c:v>32.291660879629625</c:v>
                </c:pt>
                <c:pt idx="5579">
                  <c:v>32.29744791666667</c:v>
                </c:pt>
                <c:pt idx="5580">
                  <c:v>32.303234953703701</c:v>
                </c:pt>
                <c:pt idx="5581">
                  <c:v>32.309021990740739</c:v>
                </c:pt>
                <c:pt idx="5582">
                  <c:v>32.31481481481481</c:v>
                </c:pt>
                <c:pt idx="5583">
                  <c:v>32.320596064814808</c:v>
                </c:pt>
                <c:pt idx="5584">
                  <c:v>32.326383101851853</c:v>
                </c:pt>
                <c:pt idx="5585">
                  <c:v>32.332170138888884</c:v>
                </c:pt>
                <c:pt idx="5586">
                  <c:v>32.337957175925922</c:v>
                </c:pt>
                <c:pt idx="5587">
                  <c:v>32.34374421296296</c:v>
                </c:pt>
                <c:pt idx="5588">
                  <c:v>32.349531249999998</c:v>
                </c:pt>
                <c:pt idx="5589">
                  <c:v>32.355318287037036</c:v>
                </c:pt>
                <c:pt idx="5590">
                  <c:v>32.361105324074074</c:v>
                </c:pt>
                <c:pt idx="5591">
                  <c:v>32.366892361111113</c:v>
                </c:pt>
                <c:pt idx="5592">
                  <c:v>32.372679398148151</c:v>
                </c:pt>
                <c:pt idx="5593">
                  <c:v>32.378466435185182</c:v>
                </c:pt>
                <c:pt idx="5594">
                  <c:v>32.38425347222222</c:v>
                </c:pt>
                <c:pt idx="5595">
                  <c:v>32.390040509259258</c:v>
                </c:pt>
                <c:pt idx="5596">
                  <c:v>32.395827546296296</c:v>
                </c:pt>
                <c:pt idx="5597">
                  <c:v>32.401614583333327</c:v>
                </c:pt>
                <c:pt idx="5598">
                  <c:v>32.407407407407405</c:v>
                </c:pt>
                <c:pt idx="5599">
                  <c:v>32.413188657407403</c:v>
                </c:pt>
                <c:pt idx="5600">
                  <c:v>32.418975694444441</c:v>
                </c:pt>
                <c:pt idx="5601">
                  <c:v>32.424762731481479</c:v>
                </c:pt>
                <c:pt idx="5602">
                  <c:v>32.430543981481478</c:v>
                </c:pt>
                <c:pt idx="5603">
                  <c:v>32.436336805555555</c:v>
                </c:pt>
                <c:pt idx="5604">
                  <c:v>32.442123842592594</c:v>
                </c:pt>
                <c:pt idx="5605">
                  <c:v>32.447910879629625</c:v>
                </c:pt>
                <c:pt idx="5606">
                  <c:v>32.45369791666667</c:v>
                </c:pt>
                <c:pt idx="5607">
                  <c:v>32.459484953703701</c:v>
                </c:pt>
                <c:pt idx="5608">
                  <c:v>32.465271990740739</c:v>
                </c:pt>
                <c:pt idx="5609">
                  <c:v>32.471053240740737</c:v>
                </c:pt>
                <c:pt idx="5610">
                  <c:v>32.476846064814815</c:v>
                </c:pt>
                <c:pt idx="5611">
                  <c:v>32.482633101851853</c:v>
                </c:pt>
                <c:pt idx="5612">
                  <c:v>32.488420138888884</c:v>
                </c:pt>
                <c:pt idx="5613">
                  <c:v>32.494207175925922</c:v>
                </c:pt>
                <c:pt idx="5614">
                  <c:v>32.5</c:v>
                </c:pt>
                <c:pt idx="5615">
                  <c:v>32.505781249999998</c:v>
                </c:pt>
                <c:pt idx="5616">
                  <c:v>32.511568287037029</c:v>
                </c:pt>
                <c:pt idx="5617">
                  <c:v>32.517355324074074</c:v>
                </c:pt>
                <c:pt idx="5618">
                  <c:v>32.523142361111105</c:v>
                </c:pt>
                <c:pt idx="5619">
                  <c:v>32.528929398148151</c:v>
                </c:pt>
                <c:pt idx="5620">
                  <c:v>32.534716435185182</c:v>
                </c:pt>
                <c:pt idx="5621">
                  <c:v>32.54050347222222</c:v>
                </c:pt>
                <c:pt idx="5622">
                  <c:v>32.546284722222218</c:v>
                </c:pt>
                <c:pt idx="5623">
                  <c:v>32.552077546296296</c:v>
                </c:pt>
                <c:pt idx="5624">
                  <c:v>32.557864583333334</c:v>
                </c:pt>
                <c:pt idx="5625">
                  <c:v>32.563651620370372</c:v>
                </c:pt>
                <c:pt idx="5626">
                  <c:v>32.569438657407403</c:v>
                </c:pt>
                <c:pt idx="5627">
                  <c:v>32.575225694444441</c:v>
                </c:pt>
                <c:pt idx="5628">
                  <c:v>32.581012731481479</c:v>
                </c:pt>
                <c:pt idx="5629">
                  <c:v>32.586799768518517</c:v>
                </c:pt>
                <c:pt idx="5630">
                  <c:v>32.592592592592588</c:v>
                </c:pt>
                <c:pt idx="5631">
                  <c:v>32.598373842592586</c:v>
                </c:pt>
                <c:pt idx="5632">
                  <c:v>32.604160879629625</c:v>
                </c:pt>
                <c:pt idx="5633">
                  <c:v>32.609947916666663</c:v>
                </c:pt>
                <c:pt idx="5634">
                  <c:v>32.615734953703701</c:v>
                </c:pt>
                <c:pt idx="5635">
                  <c:v>32.621521990740739</c:v>
                </c:pt>
                <c:pt idx="5636">
                  <c:v>32.627309027777777</c:v>
                </c:pt>
                <c:pt idx="5637">
                  <c:v>32.633096064814815</c:v>
                </c:pt>
                <c:pt idx="5638">
                  <c:v>32.638883101851853</c:v>
                </c:pt>
                <c:pt idx="5639">
                  <c:v>32.644670138888891</c:v>
                </c:pt>
                <c:pt idx="5640">
                  <c:v>32.650457175925922</c:v>
                </c:pt>
                <c:pt idx="5641">
                  <c:v>32.65624421296296</c:v>
                </c:pt>
                <c:pt idx="5642">
                  <c:v>32.662031249999998</c:v>
                </c:pt>
                <c:pt idx="5643">
                  <c:v>32.667818287037029</c:v>
                </c:pt>
                <c:pt idx="5644">
                  <c:v>32.673605324074074</c:v>
                </c:pt>
                <c:pt idx="5645">
                  <c:v>32.679392361111105</c:v>
                </c:pt>
                <c:pt idx="5646">
                  <c:v>32.685185185185183</c:v>
                </c:pt>
                <c:pt idx="5647">
                  <c:v>32.690966435185182</c:v>
                </c:pt>
                <c:pt idx="5648">
                  <c:v>32.69675347222222</c:v>
                </c:pt>
                <c:pt idx="5649">
                  <c:v>32.702540509259258</c:v>
                </c:pt>
                <c:pt idx="5650">
                  <c:v>32.708327546296296</c:v>
                </c:pt>
                <c:pt idx="5651">
                  <c:v>32.714114583333334</c:v>
                </c:pt>
                <c:pt idx="5652">
                  <c:v>32.719901620370372</c:v>
                </c:pt>
                <c:pt idx="5653">
                  <c:v>32.725694444444443</c:v>
                </c:pt>
                <c:pt idx="5654">
                  <c:v>32.731475694444448</c:v>
                </c:pt>
                <c:pt idx="5655">
                  <c:v>32.737262731481479</c:v>
                </c:pt>
                <c:pt idx="5656">
                  <c:v>32.743049768518517</c:v>
                </c:pt>
                <c:pt idx="5657">
                  <c:v>32.748836805555555</c:v>
                </c:pt>
                <c:pt idx="5658">
                  <c:v>32.754623842592586</c:v>
                </c:pt>
                <c:pt idx="5659">
                  <c:v>32.760410879629625</c:v>
                </c:pt>
                <c:pt idx="5660">
                  <c:v>32.766197916666663</c:v>
                </c:pt>
                <c:pt idx="5661">
                  <c:v>32.771984953703701</c:v>
                </c:pt>
                <c:pt idx="5662">
                  <c:v>32.777777777777779</c:v>
                </c:pt>
                <c:pt idx="5663">
                  <c:v>32.783564814814817</c:v>
                </c:pt>
                <c:pt idx="5664">
                  <c:v>32.789346064814815</c:v>
                </c:pt>
                <c:pt idx="5665">
                  <c:v>32.795133101851853</c:v>
                </c:pt>
                <c:pt idx="5666">
                  <c:v>32.800920138888891</c:v>
                </c:pt>
                <c:pt idx="5667">
                  <c:v>32.806707175925922</c:v>
                </c:pt>
                <c:pt idx="5668">
                  <c:v>32.81249421296296</c:v>
                </c:pt>
                <c:pt idx="5669">
                  <c:v>32.818281249999998</c:v>
                </c:pt>
                <c:pt idx="5670">
                  <c:v>32.824068287037036</c:v>
                </c:pt>
                <c:pt idx="5671">
                  <c:v>32.829855324074074</c:v>
                </c:pt>
                <c:pt idx="5672">
                  <c:v>32.835642361111105</c:v>
                </c:pt>
                <c:pt idx="5673">
                  <c:v>32.841429398148144</c:v>
                </c:pt>
                <c:pt idx="5674">
                  <c:v>32.847216435185182</c:v>
                </c:pt>
                <c:pt idx="5675">
                  <c:v>32.85300347222222</c:v>
                </c:pt>
                <c:pt idx="5676">
                  <c:v>32.858790509259258</c:v>
                </c:pt>
                <c:pt idx="5677">
                  <c:v>32.864577546296296</c:v>
                </c:pt>
                <c:pt idx="5678">
                  <c:v>32.870370370370374</c:v>
                </c:pt>
                <c:pt idx="5679">
                  <c:v>32.876157407407405</c:v>
                </c:pt>
                <c:pt idx="5680">
                  <c:v>32.881938657407403</c:v>
                </c:pt>
                <c:pt idx="5681">
                  <c:v>32.887725694444448</c:v>
                </c:pt>
                <c:pt idx="5682">
                  <c:v>32.893512731481479</c:v>
                </c:pt>
                <c:pt idx="5683">
                  <c:v>32.899305555555557</c:v>
                </c:pt>
                <c:pt idx="5684">
                  <c:v>32.905086805555555</c:v>
                </c:pt>
                <c:pt idx="5685">
                  <c:v>32.910873842592594</c:v>
                </c:pt>
                <c:pt idx="5686">
                  <c:v>32.916660879629625</c:v>
                </c:pt>
                <c:pt idx="5687">
                  <c:v>32.922447916666663</c:v>
                </c:pt>
                <c:pt idx="5688">
                  <c:v>32.928234953703701</c:v>
                </c:pt>
                <c:pt idx="5689">
                  <c:v>32.934021990740739</c:v>
                </c:pt>
                <c:pt idx="5690">
                  <c:v>32.939809027777777</c:v>
                </c:pt>
                <c:pt idx="5691">
                  <c:v>32.945596064814808</c:v>
                </c:pt>
                <c:pt idx="5692">
                  <c:v>32.951383101851853</c:v>
                </c:pt>
                <c:pt idx="5693">
                  <c:v>32.957170138888884</c:v>
                </c:pt>
                <c:pt idx="5694">
                  <c:v>32.962962962962962</c:v>
                </c:pt>
                <c:pt idx="5695">
                  <c:v>32.96874421296296</c:v>
                </c:pt>
                <c:pt idx="5696">
                  <c:v>32.974531249999998</c:v>
                </c:pt>
                <c:pt idx="5697">
                  <c:v>32.980318287037036</c:v>
                </c:pt>
                <c:pt idx="5698">
                  <c:v>32.986105324074074</c:v>
                </c:pt>
                <c:pt idx="5699">
                  <c:v>32.991892361111113</c:v>
                </c:pt>
                <c:pt idx="5700">
                  <c:v>32.997679398148151</c:v>
                </c:pt>
                <c:pt idx="5701">
                  <c:v>33.003466435185182</c:v>
                </c:pt>
                <c:pt idx="5702">
                  <c:v>33.00925347222222</c:v>
                </c:pt>
                <c:pt idx="5703">
                  <c:v>33.015040509259258</c:v>
                </c:pt>
                <c:pt idx="5704">
                  <c:v>33.020827546296296</c:v>
                </c:pt>
                <c:pt idx="5705">
                  <c:v>33.026614583333327</c:v>
                </c:pt>
                <c:pt idx="5706">
                  <c:v>33.032401620370365</c:v>
                </c:pt>
                <c:pt idx="5707">
                  <c:v>33.038188657407403</c:v>
                </c:pt>
                <c:pt idx="5708">
                  <c:v>33.043975694444441</c:v>
                </c:pt>
                <c:pt idx="5709">
                  <c:v>33.049762731481479</c:v>
                </c:pt>
                <c:pt idx="5710">
                  <c:v>33.055555555555557</c:v>
                </c:pt>
                <c:pt idx="5711">
                  <c:v>33.061336805555555</c:v>
                </c:pt>
                <c:pt idx="5712">
                  <c:v>33.067123842592594</c:v>
                </c:pt>
                <c:pt idx="5713">
                  <c:v>33.072910879629625</c:v>
                </c:pt>
                <c:pt idx="5714">
                  <c:v>33.07869791666667</c:v>
                </c:pt>
                <c:pt idx="5715">
                  <c:v>33.084484953703701</c:v>
                </c:pt>
                <c:pt idx="5716">
                  <c:v>33.090271990740739</c:v>
                </c:pt>
                <c:pt idx="5717">
                  <c:v>33.096059027777777</c:v>
                </c:pt>
                <c:pt idx="5718">
                  <c:v>33.101846064814808</c:v>
                </c:pt>
                <c:pt idx="5719">
                  <c:v>33.107633101851853</c:v>
                </c:pt>
                <c:pt idx="5720">
                  <c:v>33.113420138888884</c:v>
                </c:pt>
                <c:pt idx="5721">
                  <c:v>33.119207175925922</c:v>
                </c:pt>
                <c:pt idx="5722">
                  <c:v>33.12499421296296</c:v>
                </c:pt>
                <c:pt idx="5723">
                  <c:v>33.130781249999998</c:v>
                </c:pt>
                <c:pt idx="5724">
                  <c:v>33.136574074074076</c:v>
                </c:pt>
                <c:pt idx="5725">
                  <c:v>33.142355324074074</c:v>
                </c:pt>
                <c:pt idx="5726">
                  <c:v>33.148148148148152</c:v>
                </c:pt>
                <c:pt idx="5727">
                  <c:v>33.153929398148151</c:v>
                </c:pt>
                <c:pt idx="5728">
                  <c:v>33.159716435185182</c:v>
                </c:pt>
                <c:pt idx="5729">
                  <c:v>33.16550347222222</c:v>
                </c:pt>
                <c:pt idx="5730">
                  <c:v>33.171290509259258</c:v>
                </c:pt>
                <c:pt idx="5731">
                  <c:v>33.177077546296296</c:v>
                </c:pt>
                <c:pt idx="5732">
                  <c:v>33.182864583333327</c:v>
                </c:pt>
                <c:pt idx="5733">
                  <c:v>33.188651620370365</c:v>
                </c:pt>
                <c:pt idx="5734">
                  <c:v>33.194438657407403</c:v>
                </c:pt>
                <c:pt idx="5735">
                  <c:v>33.200225694444441</c:v>
                </c:pt>
                <c:pt idx="5736">
                  <c:v>33.206012731481479</c:v>
                </c:pt>
                <c:pt idx="5737">
                  <c:v>33.211799768518517</c:v>
                </c:pt>
                <c:pt idx="5738">
                  <c:v>33.217586805555555</c:v>
                </c:pt>
                <c:pt idx="5739">
                  <c:v>33.223368055555547</c:v>
                </c:pt>
                <c:pt idx="5740">
                  <c:v>33.229160879629625</c:v>
                </c:pt>
                <c:pt idx="5741">
                  <c:v>33.23494791666667</c:v>
                </c:pt>
                <c:pt idx="5742">
                  <c:v>33.24074074074074</c:v>
                </c:pt>
                <c:pt idx="5743">
                  <c:v>33.246521990740739</c:v>
                </c:pt>
                <c:pt idx="5744">
                  <c:v>33.252309027777777</c:v>
                </c:pt>
                <c:pt idx="5745">
                  <c:v>33.258096064814815</c:v>
                </c:pt>
                <c:pt idx="5746">
                  <c:v>33.263883101851853</c:v>
                </c:pt>
                <c:pt idx="5747">
                  <c:v>33.269670138888884</c:v>
                </c:pt>
                <c:pt idx="5748">
                  <c:v>33.275457175925922</c:v>
                </c:pt>
                <c:pt idx="5749">
                  <c:v>33.28124421296296</c:v>
                </c:pt>
                <c:pt idx="5750">
                  <c:v>33.287031249999998</c:v>
                </c:pt>
                <c:pt idx="5751">
                  <c:v>33.292818287037029</c:v>
                </c:pt>
                <c:pt idx="5752">
                  <c:v>33.298611111111107</c:v>
                </c:pt>
                <c:pt idx="5753">
                  <c:v>33.304392361111105</c:v>
                </c:pt>
                <c:pt idx="5754">
                  <c:v>33.310185185185183</c:v>
                </c:pt>
                <c:pt idx="5755">
                  <c:v>33.315966435185182</c:v>
                </c:pt>
                <c:pt idx="5756">
                  <c:v>33.32175347222222</c:v>
                </c:pt>
                <c:pt idx="5757">
                  <c:v>33.327540509259258</c:v>
                </c:pt>
                <c:pt idx="5758">
                  <c:v>33.333333333333336</c:v>
                </c:pt>
                <c:pt idx="5759">
                  <c:v>33.339114583333334</c:v>
                </c:pt>
                <c:pt idx="5760">
                  <c:v>33.344895833333332</c:v>
                </c:pt>
                <c:pt idx="5761">
                  <c:v>33.350688657407403</c:v>
                </c:pt>
                <c:pt idx="5762">
                  <c:v>33.356475694444441</c:v>
                </c:pt>
                <c:pt idx="5763">
                  <c:v>33.362262731481479</c:v>
                </c:pt>
                <c:pt idx="5764">
                  <c:v>33.368049768518517</c:v>
                </c:pt>
                <c:pt idx="5765">
                  <c:v>33.373836805555555</c:v>
                </c:pt>
                <c:pt idx="5766">
                  <c:v>33.379623842592586</c:v>
                </c:pt>
                <c:pt idx="5767">
                  <c:v>33.385410879629625</c:v>
                </c:pt>
                <c:pt idx="5768">
                  <c:v>33.391197916666663</c:v>
                </c:pt>
                <c:pt idx="5769">
                  <c:v>33.396984953703701</c:v>
                </c:pt>
                <c:pt idx="5770">
                  <c:v>33.402771990740739</c:v>
                </c:pt>
                <c:pt idx="5771">
                  <c:v>33.408559027777777</c:v>
                </c:pt>
                <c:pt idx="5772">
                  <c:v>33.414346064814815</c:v>
                </c:pt>
                <c:pt idx="5773">
                  <c:v>33.420133101851853</c:v>
                </c:pt>
                <c:pt idx="5774">
                  <c:v>33.425925925925924</c:v>
                </c:pt>
                <c:pt idx="5775">
                  <c:v>33.431707175925922</c:v>
                </c:pt>
                <c:pt idx="5776">
                  <c:v>33.43749421296296</c:v>
                </c:pt>
                <c:pt idx="5777">
                  <c:v>33.443281249999998</c:v>
                </c:pt>
                <c:pt idx="5778">
                  <c:v>33.449068287037029</c:v>
                </c:pt>
                <c:pt idx="5779">
                  <c:v>33.454855324074074</c:v>
                </c:pt>
                <c:pt idx="5780">
                  <c:v>33.460642361111105</c:v>
                </c:pt>
                <c:pt idx="5781">
                  <c:v>33.466429398148144</c:v>
                </c:pt>
                <c:pt idx="5782">
                  <c:v>33.472216435185182</c:v>
                </c:pt>
                <c:pt idx="5783">
                  <c:v>33.47800347222222</c:v>
                </c:pt>
                <c:pt idx="5784">
                  <c:v>33.483790509259258</c:v>
                </c:pt>
                <c:pt idx="5785">
                  <c:v>33.489577546296296</c:v>
                </c:pt>
                <c:pt idx="5786">
                  <c:v>33.495364583333334</c:v>
                </c:pt>
                <c:pt idx="5787">
                  <c:v>33.501151620370372</c:v>
                </c:pt>
                <c:pt idx="5788">
                  <c:v>33.506938657407403</c:v>
                </c:pt>
                <c:pt idx="5789">
                  <c:v>33.512725694444448</c:v>
                </c:pt>
                <c:pt idx="5790">
                  <c:v>33.518518518518512</c:v>
                </c:pt>
                <c:pt idx="5791">
                  <c:v>33.524299768518517</c:v>
                </c:pt>
                <c:pt idx="5792">
                  <c:v>33.530086805555555</c:v>
                </c:pt>
                <c:pt idx="5793">
                  <c:v>33.535873842592586</c:v>
                </c:pt>
                <c:pt idx="5794">
                  <c:v>33.541660879629625</c:v>
                </c:pt>
                <c:pt idx="5795">
                  <c:v>33.547447916666663</c:v>
                </c:pt>
                <c:pt idx="5796">
                  <c:v>33.553234953703701</c:v>
                </c:pt>
                <c:pt idx="5797">
                  <c:v>33.559027777777779</c:v>
                </c:pt>
                <c:pt idx="5798">
                  <c:v>33.564809027777777</c:v>
                </c:pt>
                <c:pt idx="5799">
                  <c:v>33.570596064814815</c:v>
                </c:pt>
                <c:pt idx="5800">
                  <c:v>33.576383101851853</c:v>
                </c:pt>
                <c:pt idx="5801">
                  <c:v>33.582170138888891</c:v>
                </c:pt>
                <c:pt idx="5802">
                  <c:v>33.587957175925922</c:v>
                </c:pt>
                <c:pt idx="5803">
                  <c:v>33.59374421296296</c:v>
                </c:pt>
                <c:pt idx="5804">
                  <c:v>33.599531249999998</c:v>
                </c:pt>
                <c:pt idx="5805">
                  <c:v>33.605318287037036</c:v>
                </c:pt>
                <c:pt idx="5806">
                  <c:v>33.611099537037035</c:v>
                </c:pt>
                <c:pt idx="5807">
                  <c:v>33.616892361111105</c:v>
                </c:pt>
                <c:pt idx="5808">
                  <c:v>33.622679398148144</c:v>
                </c:pt>
                <c:pt idx="5809">
                  <c:v>33.628466435185182</c:v>
                </c:pt>
                <c:pt idx="5810">
                  <c:v>33.63425347222222</c:v>
                </c:pt>
                <c:pt idx="5811">
                  <c:v>33.640040509259258</c:v>
                </c:pt>
                <c:pt idx="5812">
                  <c:v>33.645827546296296</c:v>
                </c:pt>
                <c:pt idx="5813">
                  <c:v>33.651614583333327</c:v>
                </c:pt>
                <c:pt idx="5814">
                  <c:v>33.657401620370372</c:v>
                </c:pt>
                <c:pt idx="5815">
                  <c:v>33.663188657407403</c:v>
                </c:pt>
                <c:pt idx="5816">
                  <c:v>33.668975694444448</c:v>
                </c:pt>
                <c:pt idx="5817">
                  <c:v>33.674762731481479</c:v>
                </c:pt>
                <c:pt idx="5818">
                  <c:v>33.680549768518517</c:v>
                </c:pt>
                <c:pt idx="5819">
                  <c:v>33.686336805555555</c:v>
                </c:pt>
                <c:pt idx="5820">
                  <c:v>33.692123842592594</c:v>
                </c:pt>
                <c:pt idx="5821">
                  <c:v>33.697910879629625</c:v>
                </c:pt>
                <c:pt idx="5822">
                  <c:v>33.70369212962963</c:v>
                </c:pt>
                <c:pt idx="5823">
                  <c:v>33.709484953703701</c:v>
                </c:pt>
                <c:pt idx="5824">
                  <c:v>33.715271990740739</c:v>
                </c:pt>
                <c:pt idx="5825">
                  <c:v>33.721059027777777</c:v>
                </c:pt>
                <c:pt idx="5826">
                  <c:v>33.726846064814808</c:v>
                </c:pt>
                <c:pt idx="5827">
                  <c:v>33.732638888888886</c:v>
                </c:pt>
                <c:pt idx="5828">
                  <c:v>33.738420138888884</c:v>
                </c:pt>
                <c:pt idx="5829">
                  <c:v>33.744207175925922</c:v>
                </c:pt>
                <c:pt idx="5830">
                  <c:v>33.74999421296296</c:v>
                </c:pt>
                <c:pt idx="5831">
                  <c:v>33.755781249999998</c:v>
                </c:pt>
                <c:pt idx="5832">
                  <c:v>33.761568287037036</c:v>
                </c:pt>
                <c:pt idx="5833">
                  <c:v>33.767355324074074</c:v>
                </c:pt>
                <c:pt idx="5834">
                  <c:v>33.773142361111113</c:v>
                </c:pt>
                <c:pt idx="5835">
                  <c:v>33.778929398148151</c:v>
                </c:pt>
                <c:pt idx="5836">
                  <c:v>33.784716435185182</c:v>
                </c:pt>
                <c:pt idx="5837">
                  <c:v>33.79050347222222</c:v>
                </c:pt>
                <c:pt idx="5838">
                  <c:v>33.796296296296291</c:v>
                </c:pt>
                <c:pt idx="5839">
                  <c:v>33.802077546296296</c:v>
                </c:pt>
                <c:pt idx="5840">
                  <c:v>33.807864583333327</c:v>
                </c:pt>
                <c:pt idx="5841">
                  <c:v>33.813651620370365</c:v>
                </c:pt>
                <c:pt idx="5842">
                  <c:v>33.819438657407403</c:v>
                </c:pt>
                <c:pt idx="5843">
                  <c:v>33.825225694444441</c:v>
                </c:pt>
                <c:pt idx="5844">
                  <c:v>33.831012731481479</c:v>
                </c:pt>
                <c:pt idx="5845">
                  <c:v>33.836799768518517</c:v>
                </c:pt>
                <c:pt idx="5846">
                  <c:v>33.842586805555555</c:v>
                </c:pt>
                <c:pt idx="5847">
                  <c:v>33.848373842592594</c:v>
                </c:pt>
                <c:pt idx="5848">
                  <c:v>33.854160879629625</c:v>
                </c:pt>
                <c:pt idx="5849">
                  <c:v>33.85994791666667</c:v>
                </c:pt>
                <c:pt idx="5850">
                  <c:v>33.865734953703701</c:v>
                </c:pt>
                <c:pt idx="5851">
                  <c:v>33.871521990740739</c:v>
                </c:pt>
                <c:pt idx="5852">
                  <c:v>33.877309027777777</c:v>
                </c:pt>
                <c:pt idx="5853">
                  <c:v>33.883096064814808</c:v>
                </c:pt>
                <c:pt idx="5854">
                  <c:v>33.888888888888886</c:v>
                </c:pt>
                <c:pt idx="5855">
                  <c:v>33.894670138888884</c:v>
                </c:pt>
                <c:pt idx="5856">
                  <c:v>33.900457175925922</c:v>
                </c:pt>
                <c:pt idx="5857">
                  <c:v>33.90624421296296</c:v>
                </c:pt>
                <c:pt idx="5858">
                  <c:v>33.912031249999998</c:v>
                </c:pt>
                <c:pt idx="5859">
                  <c:v>33.917818287037036</c:v>
                </c:pt>
                <c:pt idx="5860">
                  <c:v>33.923605324074074</c:v>
                </c:pt>
                <c:pt idx="5861">
                  <c:v>33.929392361111113</c:v>
                </c:pt>
                <c:pt idx="5862">
                  <c:v>33.935179398148151</c:v>
                </c:pt>
                <c:pt idx="5863">
                  <c:v>33.940972222222221</c:v>
                </c:pt>
                <c:pt idx="5864">
                  <c:v>33.94675347222222</c:v>
                </c:pt>
                <c:pt idx="5865">
                  <c:v>33.952534722222218</c:v>
                </c:pt>
                <c:pt idx="5866">
                  <c:v>33.958327546296296</c:v>
                </c:pt>
                <c:pt idx="5867">
                  <c:v>33.964114583333327</c:v>
                </c:pt>
                <c:pt idx="5868">
                  <c:v>33.969907407407405</c:v>
                </c:pt>
                <c:pt idx="5869">
                  <c:v>33.975688657407403</c:v>
                </c:pt>
                <c:pt idx="5870">
                  <c:v>33.981481481481481</c:v>
                </c:pt>
                <c:pt idx="5871">
                  <c:v>33.987262731481479</c:v>
                </c:pt>
                <c:pt idx="5872">
                  <c:v>33.993049768518517</c:v>
                </c:pt>
                <c:pt idx="5873">
                  <c:v>33.998836805555555</c:v>
                </c:pt>
                <c:pt idx="5874">
                  <c:v>34.004623842592594</c:v>
                </c:pt>
                <c:pt idx="5875">
                  <c:v>34.010410879629625</c:v>
                </c:pt>
                <c:pt idx="5876">
                  <c:v>34.01619791666667</c:v>
                </c:pt>
                <c:pt idx="5877">
                  <c:v>34.021984953703701</c:v>
                </c:pt>
                <c:pt idx="5878">
                  <c:v>34.027771990740739</c:v>
                </c:pt>
                <c:pt idx="5879">
                  <c:v>34.033559027777777</c:v>
                </c:pt>
                <c:pt idx="5880">
                  <c:v>34.039346064814815</c:v>
                </c:pt>
                <c:pt idx="5881">
                  <c:v>34.045133101851853</c:v>
                </c:pt>
                <c:pt idx="5882">
                  <c:v>34.050920138888884</c:v>
                </c:pt>
                <c:pt idx="5883">
                  <c:v>34.056707175925922</c:v>
                </c:pt>
                <c:pt idx="5884">
                  <c:v>34.06249421296296</c:v>
                </c:pt>
                <c:pt idx="5885">
                  <c:v>34.068281249999998</c:v>
                </c:pt>
                <c:pt idx="5886">
                  <c:v>34.074074074074076</c:v>
                </c:pt>
                <c:pt idx="5887">
                  <c:v>34.079855324074074</c:v>
                </c:pt>
                <c:pt idx="5888">
                  <c:v>34.085642361111105</c:v>
                </c:pt>
                <c:pt idx="5889">
                  <c:v>34.091429398148151</c:v>
                </c:pt>
                <c:pt idx="5890">
                  <c:v>34.097210648148142</c:v>
                </c:pt>
                <c:pt idx="5891">
                  <c:v>34.10300925925926</c:v>
                </c:pt>
                <c:pt idx="5892">
                  <c:v>34.108790509259258</c:v>
                </c:pt>
                <c:pt idx="5893">
                  <c:v>34.114577546296296</c:v>
                </c:pt>
                <c:pt idx="5894">
                  <c:v>34.120364583333334</c:v>
                </c:pt>
                <c:pt idx="5895">
                  <c:v>34.126151620370372</c:v>
                </c:pt>
                <c:pt idx="5896">
                  <c:v>34.131938657407403</c:v>
                </c:pt>
                <c:pt idx="5897">
                  <c:v>34.137725694444441</c:v>
                </c:pt>
                <c:pt idx="5898">
                  <c:v>34.143512731481479</c:v>
                </c:pt>
                <c:pt idx="5899">
                  <c:v>34.149299768518517</c:v>
                </c:pt>
                <c:pt idx="5900">
                  <c:v>34.155086805555555</c:v>
                </c:pt>
                <c:pt idx="5901">
                  <c:v>34.160873842592586</c:v>
                </c:pt>
                <c:pt idx="5902">
                  <c:v>34.166666666666664</c:v>
                </c:pt>
                <c:pt idx="5903">
                  <c:v>34.172447916666663</c:v>
                </c:pt>
                <c:pt idx="5904">
                  <c:v>34.178234953703701</c:v>
                </c:pt>
                <c:pt idx="5905">
                  <c:v>34.184021990740739</c:v>
                </c:pt>
                <c:pt idx="5906">
                  <c:v>34.189809027777777</c:v>
                </c:pt>
                <c:pt idx="5907">
                  <c:v>34.195596064814815</c:v>
                </c:pt>
                <c:pt idx="5908">
                  <c:v>34.201383101851853</c:v>
                </c:pt>
                <c:pt idx="5909">
                  <c:v>34.207175925925924</c:v>
                </c:pt>
                <c:pt idx="5910">
                  <c:v>34.212957175925922</c:v>
                </c:pt>
                <c:pt idx="5911">
                  <c:v>34.21874421296296</c:v>
                </c:pt>
                <c:pt idx="5912">
                  <c:v>34.224531249999998</c:v>
                </c:pt>
                <c:pt idx="5913">
                  <c:v>34.230312499999997</c:v>
                </c:pt>
                <c:pt idx="5914">
                  <c:v>34.236105324074074</c:v>
                </c:pt>
                <c:pt idx="5915">
                  <c:v>34.241892361111105</c:v>
                </c:pt>
                <c:pt idx="5916">
                  <c:v>34.247679398148144</c:v>
                </c:pt>
                <c:pt idx="5917">
                  <c:v>34.253466435185182</c:v>
                </c:pt>
                <c:pt idx="5918">
                  <c:v>34.25925925925926</c:v>
                </c:pt>
                <c:pt idx="5919">
                  <c:v>34.265040509259258</c:v>
                </c:pt>
                <c:pt idx="5920">
                  <c:v>34.270827546296296</c:v>
                </c:pt>
                <c:pt idx="5921">
                  <c:v>34.276614583333334</c:v>
                </c:pt>
                <c:pt idx="5922">
                  <c:v>34.282401620370372</c:v>
                </c:pt>
                <c:pt idx="5923">
                  <c:v>34.288188657407403</c:v>
                </c:pt>
                <c:pt idx="5924">
                  <c:v>34.293975694444448</c:v>
                </c:pt>
                <c:pt idx="5925">
                  <c:v>34.299762731481479</c:v>
                </c:pt>
                <c:pt idx="5926">
                  <c:v>34.305549768518517</c:v>
                </c:pt>
                <c:pt idx="5927">
                  <c:v>34.311336805555555</c:v>
                </c:pt>
                <c:pt idx="5928">
                  <c:v>34.317123842592586</c:v>
                </c:pt>
                <c:pt idx="5929">
                  <c:v>34.322910879629625</c:v>
                </c:pt>
                <c:pt idx="5930">
                  <c:v>34.328697916666663</c:v>
                </c:pt>
                <c:pt idx="5931">
                  <c:v>34.334484953703701</c:v>
                </c:pt>
                <c:pt idx="5932">
                  <c:v>34.340271990740739</c:v>
                </c:pt>
                <c:pt idx="5933">
                  <c:v>34.346059027777777</c:v>
                </c:pt>
                <c:pt idx="5934">
                  <c:v>34.351851851851855</c:v>
                </c:pt>
                <c:pt idx="5935">
                  <c:v>34.357633101851853</c:v>
                </c:pt>
                <c:pt idx="5936">
                  <c:v>34.363420138888891</c:v>
                </c:pt>
                <c:pt idx="5937">
                  <c:v>34.369207175925922</c:v>
                </c:pt>
                <c:pt idx="5938">
                  <c:v>34.37499421296296</c:v>
                </c:pt>
                <c:pt idx="5939">
                  <c:v>34.380781249999998</c:v>
                </c:pt>
                <c:pt idx="5940">
                  <c:v>34.386568287037036</c:v>
                </c:pt>
                <c:pt idx="5941">
                  <c:v>34.392355324074074</c:v>
                </c:pt>
                <c:pt idx="5942">
                  <c:v>34.398142361111105</c:v>
                </c:pt>
                <c:pt idx="5943">
                  <c:v>34.403929398148144</c:v>
                </c:pt>
                <c:pt idx="5944">
                  <c:v>34.409716435185182</c:v>
                </c:pt>
                <c:pt idx="5945">
                  <c:v>34.41549768518518</c:v>
                </c:pt>
                <c:pt idx="5946">
                  <c:v>34.421290509259258</c:v>
                </c:pt>
                <c:pt idx="5947">
                  <c:v>34.427077546296296</c:v>
                </c:pt>
                <c:pt idx="5948">
                  <c:v>34.432864583333327</c:v>
                </c:pt>
                <c:pt idx="5949">
                  <c:v>34.438651620370372</c:v>
                </c:pt>
                <c:pt idx="5950">
                  <c:v>34.444444444444443</c:v>
                </c:pt>
                <c:pt idx="5951">
                  <c:v>34.450225694444448</c:v>
                </c:pt>
                <c:pt idx="5952">
                  <c:v>34.456012731481479</c:v>
                </c:pt>
                <c:pt idx="5953">
                  <c:v>34.461799768518517</c:v>
                </c:pt>
                <c:pt idx="5954">
                  <c:v>34.467586805555555</c:v>
                </c:pt>
                <c:pt idx="5955">
                  <c:v>34.473373842592594</c:v>
                </c:pt>
                <c:pt idx="5956">
                  <c:v>34.479160879629625</c:v>
                </c:pt>
                <c:pt idx="5957">
                  <c:v>34.484947916666663</c:v>
                </c:pt>
                <c:pt idx="5958">
                  <c:v>34.490734953703701</c:v>
                </c:pt>
                <c:pt idx="5959">
                  <c:v>34.496521990740739</c:v>
                </c:pt>
                <c:pt idx="5960">
                  <c:v>34.502309027777777</c:v>
                </c:pt>
                <c:pt idx="5961">
                  <c:v>34.508096064814808</c:v>
                </c:pt>
                <c:pt idx="5962">
                  <c:v>34.513883101851853</c:v>
                </c:pt>
                <c:pt idx="5963">
                  <c:v>34.519670138888884</c:v>
                </c:pt>
                <c:pt idx="5964">
                  <c:v>34.525457175925922</c:v>
                </c:pt>
                <c:pt idx="5965">
                  <c:v>34.53124421296296</c:v>
                </c:pt>
                <c:pt idx="5966">
                  <c:v>34.537037037037038</c:v>
                </c:pt>
                <c:pt idx="5967">
                  <c:v>34.542818287037036</c:v>
                </c:pt>
                <c:pt idx="5968">
                  <c:v>34.548605324074074</c:v>
                </c:pt>
                <c:pt idx="5969">
                  <c:v>34.554392361111113</c:v>
                </c:pt>
                <c:pt idx="5970">
                  <c:v>34.560179398148151</c:v>
                </c:pt>
                <c:pt idx="5971">
                  <c:v>34.565972222222221</c:v>
                </c:pt>
                <c:pt idx="5972">
                  <c:v>34.57175347222222</c:v>
                </c:pt>
                <c:pt idx="5973">
                  <c:v>34.577540509259258</c:v>
                </c:pt>
                <c:pt idx="5974">
                  <c:v>34.583327546296296</c:v>
                </c:pt>
                <c:pt idx="5975">
                  <c:v>34.589114583333327</c:v>
                </c:pt>
                <c:pt idx="5976">
                  <c:v>34.594901620370365</c:v>
                </c:pt>
                <c:pt idx="5977">
                  <c:v>34.60068287037037</c:v>
                </c:pt>
                <c:pt idx="5978">
                  <c:v>34.606475694444441</c:v>
                </c:pt>
                <c:pt idx="5979">
                  <c:v>34.612262731481479</c:v>
                </c:pt>
                <c:pt idx="5980">
                  <c:v>34.618049768518517</c:v>
                </c:pt>
                <c:pt idx="5981">
                  <c:v>34.623836805555555</c:v>
                </c:pt>
                <c:pt idx="5982">
                  <c:v>34.629629629629633</c:v>
                </c:pt>
                <c:pt idx="5983">
                  <c:v>34.635410879629625</c:v>
                </c:pt>
                <c:pt idx="5984">
                  <c:v>34.64119791666667</c:v>
                </c:pt>
                <c:pt idx="5985">
                  <c:v>34.646984953703701</c:v>
                </c:pt>
                <c:pt idx="5986">
                  <c:v>34.652771990740739</c:v>
                </c:pt>
                <c:pt idx="5987">
                  <c:v>34.658559027777777</c:v>
                </c:pt>
                <c:pt idx="5988">
                  <c:v>34.664346064814808</c:v>
                </c:pt>
                <c:pt idx="5989">
                  <c:v>34.670133101851853</c:v>
                </c:pt>
                <c:pt idx="5990">
                  <c:v>34.675920138888884</c:v>
                </c:pt>
                <c:pt idx="5991">
                  <c:v>34.681707175925922</c:v>
                </c:pt>
                <c:pt idx="5992">
                  <c:v>34.68749421296296</c:v>
                </c:pt>
                <c:pt idx="5993">
                  <c:v>34.693281249999998</c:v>
                </c:pt>
                <c:pt idx="5994">
                  <c:v>34.699068287037036</c:v>
                </c:pt>
                <c:pt idx="5995">
                  <c:v>34.704855324074074</c:v>
                </c:pt>
                <c:pt idx="5996">
                  <c:v>34.710642361111113</c:v>
                </c:pt>
                <c:pt idx="5997">
                  <c:v>34.716429398148151</c:v>
                </c:pt>
                <c:pt idx="5998">
                  <c:v>34.722222222222221</c:v>
                </c:pt>
                <c:pt idx="5999">
                  <c:v>34.72800347222222</c:v>
                </c:pt>
                <c:pt idx="6000">
                  <c:v>34.733790509259258</c:v>
                </c:pt>
                <c:pt idx="6001">
                  <c:v>34.739577546296296</c:v>
                </c:pt>
                <c:pt idx="6002">
                  <c:v>34.745364583333327</c:v>
                </c:pt>
                <c:pt idx="6003">
                  <c:v>34.751151620370365</c:v>
                </c:pt>
                <c:pt idx="6004">
                  <c:v>34.756938657407403</c:v>
                </c:pt>
                <c:pt idx="6005">
                  <c:v>34.762725694444441</c:v>
                </c:pt>
                <c:pt idx="6006">
                  <c:v>34.768512731481479</c:v>
                </c:pt>
                <c:pt idx="6007">
                  <c:v>34.774299768518517</c:v>
                </c:pt>
                <c:pt idx="6008">
                  <c:v>34.780086805555555</c:v>
                </c:pt>
                <c:pt idx="6009">
                  <c:v>34.785873842592594</c:v>
                </c:pt>
                <c:pt idx="6010">
                  <c:v>34.791660879629625</c:v>
                </c:pt>
                <c:pt idx="6011">
                  <c:v>34.797453703703702</c:v>
                </c:pt>
                <c:pt idx="6012">
                  <c:v>34.803234953703701</c:v>
                </c:pt>
                <c:pt idx="6013">
                  <c:v>34.809021990740739</c:v>
                </c:pt>
                <c:pt idx="6014">
                  <c:v>34.81481481481481</c:v>
                </c:pt>
                <c:pt idx="6015">
                  <c:v>34.820596064814815</c:v>
                </c:pt>
                <c:pt idx="6016">
                  <c:v>34.826383101851853</c:v>
                </c:pt>
                <c:pt idx="6017">
                  <c:v>34.832170138888884</c:v>
                </c:pt>
                <c:pt idx="6018">
                  <c:v>34.837957175925922</c:v>
                </c:pt>
                <c:pt idx="6019">
                  <c:v>34.84374421296296</c:v>
                </c:pt>
                <c:pt idx="6020">
                  <c:v>34.849531249999998</c:v>
                </c:pt>
                <c:pt idx="6021">
                  <c:v>34.855318287037029</c:v>
                </c:pt>
                <c:pt idx="6022">
                  <c:v>34.861105324074074</c:v>
                </c:pt>
                <c:pt idx="6023">
                  <c:v>34.866892361111105</c:v>
                </c:pt>
                <c:pt idx="6024">
                  <c:v>34.872679398148151</c:v>
                </c:pt>
                <c:pt idx="6025">
                  <c:v>34.878466435185182</c:v>
                </c:pt>
                <c:pt idx="6026">
                  <c:v>34.88425347222222</c:v>
                </c:pt>
                <c:pt idx="6027">
                  <c:v>34.890040509259258</c:v>
                </c:pt>
                <c:pt idx="6028">
                  <c:v>34.895827546296296</c:v>
                </c:pt>
                <c:pt idx="6029">
                  <c:v>34.901614583333334</c:v>
                </c:pt>
                <c:pt idx="6030">
                  <c:v>34.907407407407405</c:v>
                </c:pt>
                <c:pt idx="6031">
                  <c:v>34.913188657407403</c:v>
                </c:pt>
                <c:pt idx="6032">
                  <c:v>34.918975694444441</c:v>
                </c:pt>
                <c:pt idx="6033">
                  <c:v>34.924762731481479</c:v>
                </c:pt>
                <c:pt idx="6034">
                  <c:v>34.930549768518517</c:v>
                </c:pt>
                <c:pt idx="6035">
                  <c:v>34.936336805555555</c:v>
                </c:pt>
                <c:pt idx="6036">
                  <c:v>34.942123842592586</c:v>
                </c:pt>
                <c:pt idx="6037">
                  <c:v>34.947910879629625</c:v>
                </c:pt>
                <c:pt idx="6038">
                  <c:v>34.953697916666663</c:v>
                </c:pt>
                <c:pt idx="6039">
                  <c:v>34.959484953703701</c:v>
                </c:pt>
                <c:pt idx="6040">
                  <c:v>34.965271990740739</c:v>
                </c:pt>
                <c:pt idx="6041">
                  <c:v>34.971059027777777</c:v>
                </c:pt>
                <c:pt idx="6042">
                  <c:v>34.976846064814815</c:v>
                </c:pt>
                <c:pt idx="6043">
                  <c:v>34.982633101851853</c:v>
                </c:pt>
                <c:pt idx="6044">
                  <c:v>34.988420138888891</c:v>
                </c:pt>
                <c:pt idx="6045">
                  <c:v>34.994207175925922</c:v>
                </c:pt>
                <c:pt idx="6046">
                  <c:v>35</c:v>
                </c:pt>
                <c:pt idx="6047">
                  <c:v>35.005781249999998</c:v>
                </c:pt>
                <c:pt idx="6048">
                  <c:v>35.011568287037029</c:v>
                </c:pt>
                <c:pt idx="6049">
                  <c:v>35.017355324074074</c:v>
                </c:pt>
                <c:pt idx="6050">
                  <c:v>35.023142361111105</c:v>
                </c:pt>
                <c:pt idx="6051">
                  <c:v>35.028929398148144</c:v>
                </c:pt>
                <c:pt idx="6052">
                  <c:v>35.034716435185182</c:v>
                </c:pt>
                <c:pt idx="6053">
                  <c:v>35.04050347222222</c:v>
                </c:pt>
                <c:pt idx="6054">
                  <c:v>35.046290509259258</c:v>
                </c:pt>
                <c:pt idx="6055">
                  <c:v>35.052077546296296</c:v>
                </c:pt>
                <c:pt idx="6056">
                  <c:v>35.057864583333334</c:v>
                </c:pt>
                <c:pt idx="6057">
                  <c:v>35.063651620370372</c:v>
                </c:pt>
                <c:pt idx="6058">
                  <c:v>35.069438657407403</c:v>
                </c:pt>
                <c:pt idx="6059">
                  <c:v>35.075225694444448</c:v>
                </c:pt>
                <c:pt idx="6060">
                  <c:v>35.081012731481479</c:v>
                </c:pt>
                <c:pt idx="6061">
                  <c:v>35.086799768518517</c:v>
                </c:pt>
                <c:pt idx="6062">
                  <c:v>35.092581018518516</c:v>
                </c:pt>
                <c:pt idx="6063">
                  <c:v>35.098373842592586</c:v>
                </c:pt>
                <c:pt idx="6064">
                  <c:v>35.104160879629625</c:v>
                </c:pt>
                <c:pt idx="6065">
                  <c:v>35.109947916666663</c:v>
                </c:pt>
                <c:pt idx="6066">
                  <c:v>35.115729166666661</c:v>
                </c:pt>
                <c:pt idx="6067">
                  <c:v>35.121521990740739</c:v>
                </c:pt>
                <c:pt idx="6068">
                  <c:v>35.127309027777777</c:v>
                </c:pt>
                <c:pt idx="6069">
                  <c:v>35.133096064814815</c:v>
                </c:pt>
                <c:pt idx="6070">
                  <c:v>35.138883101851853</c:v>
                </c:pt>
                <c:pt idx="6071">
                  <c:v>35.144670138888891</c:v>
                </c:pt>
                <c:pt idx="6072">
                  <c:v>35.150457175925922</c:v>
                </c:pt>
                <c:pt idx="6073">
                  <c:v>35.15624421296296</c:v>
                </c:pt>
                <c:pt idx="6074">
                  <c:v>35.162031249999998</c:v>
                </c:pt>
                <c:pt idx="6075">
                  <c:v>35.167818287037036</c:v>
                </c:pt>
                <c:pt idx="6076">
                  <c:v>35.173605324074074</c:v>
                </c:pt>
                <c:pt idx="6077">
                  <c:v>35.179392361111105</c:v>
                </c:pt>
                <c:pt idx="6078">
                  <c:v>35.185185185185183</c:v>
                </c:pt>
                <c:pt idx="6079">
                  <c:v>35.190966435185182</c:v>
                </c:pt>
                <c:pt idx="6080">
                  <c:v>35.19675347222222</c:v>
                </c:pt>
                <c:pt idx="6081">
                  <c:v>35.202540509259258</c:v>
                </c:pt>
                <c:pt idx="6082">
                  <c:v>35.208327546296296</c:v>
                </c:pt>
                <c:pt idx="6083">
                  <c:v>35.214120370370374</c:v>
                </c:pt>
                <c:pt idx="6084">
                  <c:v>35.219901620370372</c:v>
                </c:pt>
                <c:pt idx="6085">
                  <c:v>35.225694444444443</c:v>
                </c:pt>
                <c:pt idx="6086">
                  <c:v>35.231475694444448</c:v>
                </c:pt>
                <c:pt idx="6087">
                  <c:v>35.237256944444439</c:v>
                </c:pt>
                <c:pt idx="6088">
                  <c:v>35.243049768518517</c:v>
                </c:pt>
                <c:pt idx="6089">
                  <c:v>35.248836805555555</c:v>
                </c:pt>
                <c:pt idx="6090">
                  <c:v>35.254623842592594</c:v>
                </c:pt>
                <c:pt idx="6091">
                  <c:v>35.260405092592592</c:v>
                </c:pt>
                <c:pt idx="6092">
                  <c:v>35.266197916666663</c:v>
                </c:pt>
                <c:pt idx="6093">
                  <c:v>35.271984953703701</c:v>
                </c:pt>
                <c:pt idx="6094">
                  <c:v>35.277777777777779</c:v>
                </c:pt>
                <c:pt idx="6095">
                  <c:v>35.283559027777777</c:v>
                </c:pt>
                <c:pt idx="6096">
                  <c:v>35.289346064814808</c:v>
                </c:pt>
                <c:pt idx="6097">
                  <c:v>35.295133101851853</c:v>
                </c:pt>
                <c:pt idx="6098">
                  <c:v>35.300920138888884</c:v>
                </c:pt>
                <c:pt idx="6099">
                  <c:v>35.306707175925922</c:v>
                </c:pt>
                <c:pt idx="6100">
                  <c:v>35.31249421296296</c:v>
                </c:pt>
                <c:pt idx="6101">
                  <c:v>35.318287037037038</c:v>
                </c:pt>
                <c:pt idx="6102">
                  <c:v>35.324068287037036</c:v>
                </c:pt>
                <c:pt idx="6103">
                  <c:v>35.329855324074074</c:v>
                </c:pt>
                <c:pt idx="6104">
                  <c:v>35.335642361111113</c:v>
                </c:pt>
                <c:pt idx="6105">
                  <c:v>35.341429398148151</c:v>
                </c:pt>
                <c:pt idx="6106">
                  <c:v>35.347216435185182</c:v>
                </c:pt>
                <c:pt idx="6107">
                  <c:v>35.35300347222222</c:v>
                </c:pt>
                <c:pt idx="6108">
                  <c:v>35.358790509259258</c:v>
                </c:pt>
                <c:pt idx="6109">
                  <c:v>35.364577546296296</c:v>
                </c:pt>
                <c:pt idx="6110">
                  <c:v>35.370370370370367</c:v>
                </c:pt>
                <c:pt idx="6111">
                  <c:v>35.376151620370365</c:v>
                </c:pt>
                <c:pt idx="6112">
                  <c:v>35.381938657407403</c:v>
                </c:pt>
                <c:pt idx="6113">
                  <c:v>35.387725694444441</c:v>
                </c:pt>
                <c:pt idx="6114">
                  <c:v>35.393512731481479</c:v>
                </c:pt>
                <c:pt idx="6115">
                  <c:v>35.399299768518517</c:v>
                </c:pt>
                <c:pt idx="6116">
                  <c:v>35.405086805555555</c:v>
                </c:pt>
                <c:pt idx="6117">
                  <c:v>35.410879629629633</c:v>
                </c:pt>
                <c:pt idx="6118">
                  <c:v>35.416660879629625</c:v>
                </c:pt>
                <c:pt idx="6119">
                  <c:v>35.42244791666667</c:v>
                </c:pt>
                <c:pt idx="6120">
                  <c:v>35.428234953703701</c:v>
                </c:pt>
                <c:pt idx="6121">
                  <c:v>35.434021990740739</c:v>
                </c:pt>
                <c:pt idx="6122">
                  <c:v>35.439809027777777</c:v>
                </c:pt>
                <c:pt idx="6123">
                  <c:v>35.445596064814808</c:v>
                </c:pt>
                <c:pt idx="6124">
                  <c:v>35.451388888888886</c:v>
                </c:pt>
                <c:pt idx="6125">
                  <c:v>35.457170138888884</c:v>
                </c:pt>
                <c:pt idx="6126">
                  <c:v>35.462962962962962</c:v>
                </c:pt>
                <c:pt idx="6127">
                  <c:v>35.46874421296296</c:v>
                </c:pt>
                <c:pt idx="6128">
                  <c:v>35.474525462962958</c:v>
                </c:pt>
                <c:pt idx="6129">
                  <c:v>35.480318287037036</c:v>
                </c:pt>
                <c:pt idx="6130">
                  <c:v>35.486105324074074</c:v>
                </c:pt>
                <c:pt idx="6131">
                  <c:v>35.491892361111113</c:v>
                </c:pt>
                <c:pt idx="6132">
                  <c:v>35.497679398148151</c:v>
                </c:pt>
                <c:pt idx="6133">
                  <c:v>35.503466435185182</c:v>
                </c:pt>
                <c:pt idx="6134">
                  <c:v>35.50925347222222</c:v>
                </c:pt>
                <c:pt idx="6135">
                  <c:v>35.515040509259258</c:v>
                </c:pt>
                <c:pt idx="6136">
                  <c:v>35.520827546296296</c:v>
                </c:pt>
                <c:pt idx="6137">
                  <c:v>35.526614583333327</c:v>
                </c:pt>
                <c:pt idx="6138">
                  <c:v>35.532401620370365</c:v>
                </c:pt>
                <c:pt idx="6139">
                  <c:v>35.538188657407403</c:v>
                </c:pt>
                <c:pt idx="6140">
                  <c:v>35.543975694444441</c:v>
                </c:pt>
                <c:pt idx="6141">
                  <c:v>35.549762731481479</c:v>
                </c:pt>
                <c:pt idx="6142">
                  <c:v>35.555555555555557</c:v>
                </c:pt>
                <c:pt idx="6143">
                  <c:v>35.561336805555548</c:v>
                </c:pt>
                <c:pt idx="6144">
                  <c:v>35.567123842592594</c:v>
                </c:pt>
                <c:pt idx="6145">
                  <c:v>35.572910879629625</c:v>
                </c:pt>
                <c:pt idx="6146">
                  <c:v>35.57869791666667</c:v>
                </c:pt>
                <c:pt idx="6147">
                  <c:v>35.584484953703708</c:v>
                </c:pt>
                <c:pt idx="6148">
                  <c:v>35.590271990740739</c:v>
                </c:pt>
                <c:pt idx="6149">
                  <c:v>35.596059027777777</c:v>
                </c:pt>
                <c:pt idx="6150">
                  <c:v>35.601846064814808</c:v>
                </c:pt>
                <c:pt idx="6151">
                  <c:v>35.607633101851853</c:v>
                </c:pt>
                <c:pt idx="6152">
                  <c:v>35.613420138888891</c:v>
                </c:pt>
                <c:pt idx="6153">
                  <c:v>35.619207175925922</c:v>
                </c:pt>
                <c:pt idx="6154">
                  <c:v>35.62499421296296</c:v>
                </c:pt>
                <c:pt idx="6155">
                  <c:v>35.630781249999991</c:v>
                </c:pt>
                <c:pt idx="6156">
                  <c:v>35.636568287037029</c:v>
                </c:pt>
                <c:pt idx="6157">
                  <c:v>35.642355324074074</c:v>
                </c:pt>
                <c:pt idx="6158">
                  <c:v>35.648148148148152</c:v>
                </c:pt>
                <c:pt idx="6159">
                  <c:v>35.653929398148151</c:v>
                </c:pt>
                <c:pt idx="6160">
                  <c:v>35.659716435185182</c:v>
                </c:pt>
                <c:pt idx="6161">
                  <c:v>35.66550347222222</c:v>
                </c:pt>
                <c:pt idx="6162">
                  <c:v>35.671290509259265</c:v>
                </c:pt>
                <c:pt idx="6163">
                  <c:v>35.677077546296296</c:v>
                </c:pt>
                <c:pt idx="6164">
                  <c:v>35.682864583333334</c:v>
                </c:pt>
                <c:pt idx="6165">
                  <c:v>35.688657407407405</c:v>
                </c:pt>
                <c:pt idx="6166">
                  <c:v>35.694438657407403</c:v>
                </c:pt>
                <c:pt idx="6167">
                  <c:v>35.700225694444448</c:v>
                </c:pt>
                <c:pt idx="6168">
                  <c:v>35.706012731481479</c:v>
                </c:pt>
                <c:pt idx="6169">
                  <c:v>35.711799768518517</c:v>
                </c:pt>
                <c:pt idx="6170">
                  <c:v>35.717586805555548</c:v>
                </c:pt>
                <c:pt idx="6171">
                  <c:v>35.723373842592586</c:v>
                </c:pt>
                <c:pt idx="6172">
                  <c:v>35.729160879629625</c:v>
                </c:pt>
                <c:pt idx="6173">
                  <c:v>35.734947916666663</c:v>
                </c:pt>
                <c:pt idx="6174">
                  <c:v>35.740729166666661</c:v>
                </c:pt>
                <c:pt idx="6175">
                  <c:v>35.746521990740739</c:v>
                </c:pt>
                <c:pt idx="6176">
                  <c:v>35.75230324074073</c:v>
                </c:pt>
                <c:pt idx="6177">
                  <c:v>35.758096064814815</c:v>
                </c:pt>
                <c:pt idx="6178">
                  <c:v>35.763883101851853</c:v>
                </c:pt>
                <c:pt idx="6179">
                  <c:v>35.769670138888891</c:v>
                </c:pt>
                <c:pt idx="6180">
                  <c:v>35.775457175925922</c:v>
                </c:pt>
                <c:pt idx="6181">
                  <c:v>35.78124421296296</c:v>
                </c:pt>
                <c:pt idx="6182">
                  <c:v>35.787031249999998</c:v>
                </c:pt>
                <c:pt idx="6183">
                  <c:v>35.792818287037029</c:v>
                </c:pt>
                <c:pt idx="6184">
                  <c:v>35.798605324074074</c:v>
                </c:pt>
                <c:pt idx="6185">
                  <c:v>35.804392361111105</c:v>
                </c:pt>
                <c:pt idx="6186">
                  <c:v>35.810179398148144</c:v>
                </c:pt>
                <c:pt idx="6187">
                  <c:v>35.815966435185182</c:v>
                </c:pt>
                <c:pt idx="6188">
                  <c:v>35.82175925925926</c:v>
                </c:pt>
                <c:pt idx="6189">
                  <c:v>35.827540509259265</c:v>
                </c:pt>
                <c:pt idx="6190">
                  <c:v>35.833333333333336</c:v>
                </c:pt>
                <c:pt idx="6191">
                  <c:v>35.839114583333334</c:v>
                </c:pt>
                <c:pt idx="6192">
                  <c:v>35.844901620370372</c:v>
                </c:pt>
                <c:pt idx="6193">
                  <c:v>35.850688657407403</c:v>
                </c:pt>
                <c:pt idx="6194">
                  <c:v>35.856475694444448</c:v>
                </c:pt>
                <c:pt idx="6195">
                  <c:v>35.862262731481479</c:v>
                </c:pt>
                <c:pt idx="6196">
                  <c:v>35.868049768518517</c:v>
                </c:pt>
                <c:pt idx="6197">
                  <c:v>35.873836805555555</c:v>
                </c:pt>
                <c:pt idx="6198">
                  <c:v>35.879623842592586</c:v>
                </c:pt>
                <c:pt idx="6199">
                  <c:v>35.885410879629625</c:v>
                </c:pt>
                <c:pt idx="6200">
                  <c:v>35.891197916666663</c:v>
                </c:pt>
                <c:pt idx="6201">
                  <c:v>35.896984953703701</c:v>
                </c:pt>
                <c:pt idx="6202">
                  <c:v>35.902771990740739</c:v>
                </c:pt>
                <c:pt idx="6203">
                  <c:v>35.90855902777777</c:v>
                </c:pt>
                <c:pt idx="6204">
                  <c:v>35.914346064814815</c:v>
                </c:pt>
                <c:pt idx="6205">
                  <c:v>35.920127314814813</c:v>
                </c:pt>
                <c:pt idx="6206">
                  <c:v>35.925925925925931</c:v>
                </c:pt>
                <c:pt idx="6207">
                  <c:v>35.931707175925929</c:v>
                </c:pt>
                <c:pt idx="6208">
                  <c:v>35.93749421296296</c:v>
                </c:pt>
                <c:pt idx="6209">
                  <c:v>35.943281249999998</c:v>
                </c:pt>
                <c:pt idx="6210">
                  <c:v>35.949068287037029</c:v>
                </c:pt>
                <c:pt idx="6211">
                  <c:v>35.954855324074074</c:v>
                </c:pt>
                <c:pt idx="6212">
                  <c:v>35.960642361111113</c:v>
                </c:pt>
                <c:pt idx="6213">
                  <c:v>35.966429398148144</c:v>
                </c:pt>
                <c:pt idx="6214">
                  <c:v>35.972216435185182</c:v>
                </c:pt>
                <c:pt idx="6215">
                  <c:v>35.978003472222213</c:v>
                </c:pt>
                <c:pt idx="6216">
                  <c:v>35.983790509259258</c:v>
                </c:pt>
                <c:pt idx="6217">
                  <c:v>35.989577546296296</c:v>
                </c:pt>
                <c:pt idx="6218">
                  <c:v>35.995364583333327</c:v>
                </c:pt>
                <c:pt idx="6219">
                  <c:v>36.001151620370372</c:v>
                </c:pt>
                <c:pt idx="6220">
                  <c:v>36.006938657407403</c:v>
                </c:pt>
                <c:pt idx="6221">
                  <c:v>36.012725694444448</c:v>
                </c:pt>
                <c:pt idx="6222">
                  <c:v>36.018518518518512</c:v>
                </c:pt>
                <c:pt idx="6223">
                  <c:v>36.024299768518517</c:v>
                </c:pt>
                <c:pt idx="6224">
                  <c:v>36.030086805555555</c:v>
                </c:pt>
                <c:pt idx="6225">
                  <c:v>36.035873842592586</c:v>
                </c:pt>
                <c:pt idx="6226">
                  <c:v>36.041660879629625</c:v>
                </c:pt>
                <c:pt idx="6227">
                  <c:v>36.04744791666667</c:v>
                </c:pt>
                <c:pt idx="6228">
                  <c:v>36.053234953703701</c:v>
                </c:pt>
                <c:pt idx="6229">
                  <c:v>36.059021990740739</c:v>
                </c:pt>
                <c:pt idx="6230">
                  <c:v>36.06480902777777</c:v>
                </c:pt>
                <c:pt idx="6231">
                  <c:v>36.070596064814808</c:v>
                </c:pt>
                <c:pt idx="6232">
                  <c:v>36.076377314814813</c:v>
                </c:pt>
                <c:pt idx="6233">
                  <c:v>36.082170138888884</c:v>
                </c:pt>
                <c:pt idx="6234">
                  <c:v>36.087957175925929</c:v>
                </c:pt>
                <c:pt idx="6235">
                  <c:v>36.09374421296296</c:v>
                </c:pt>
                <c:pt idx="6236">
                  <c:v>36.099531249999998</c:v>
                </c:pt>
                <c:pt idx="6237">
                  <c:v>36.105318287037043</c:v>
                </c:pt>
                <c:pt idx="6238">
                  <c:v>36.111111111111107</c:v>
                </c:pt>
                <c:pt idx="6239">
                  <c:v>36.116892361111113</c:v>
                </c:pt>
                <c:pt idx="6240">
                  <c:v>36.122679398148144</c:v>
                </c:pt>
                <c:pt idx="6241">
                  <c:v>36.128466435185182</c:v>
                </c:pt>
                <c:pt idx="6242">
                  <c:v>36.13425347222222</c:v>
                </c:pt>
                <c:pt idx="6243">
                  <c:v>36.140046296296291</c:v>
                </c:pt>
                <c:pt idx="6244">
                  <c:v>36.145827546296296</c:v>
                </c:pt>
                <c:pt idx="6245">
                  <c:v>36.151620370370367</c:v>
                </c:pt>
                <c:pt idx="6246">
                  <c:v>36.157401620370365</c:v>
                </c:pt>
                <c:pt idx="6247">
                  <c:v>36.163188657407403</c:v>
                </c:pt>
                <c:pt idx="6248">
                  <c:v>36.168975694444434</c:v>
                </c:pt>
                <c:pt idx="6249">
                  <c:v>36.174762731481486</c:v>
                </c:pt>
                <c:pt idx="6250">
                  <c:v>36.180549768518517</c:v>
                </c:pt>
                <c:pt idx="6251">
                  <c:v>36.186336805555555</c:v>
                </c:pt>
                <c:pt idx="6252">
                  <c:v>36.192123842592594</c:v>
                </c:pt>
                <c:pt idx="6253">
                  <c:v>36.197910879629625</c:v>
                </c:pt>
                <c:pt idx="6254">
                  <c:v>36.20369212962963</c:v>
                </c:pt>
                <c:pt idx="6255">
                  <c:v>36.209484953703701</c:v>
                </c:pt>
                <c:pt idx="6256">
                  <c:v>36.215271990740739</c:v>
                </c:pt>
                <c:pt idx="6257">
                  <c:v>36.221059027777777</c:v>
                </c:pt>
                <c:pt idx="6258">
                  <c:v>36.226846064814808</c:v>
                </c:pt>
                <c:pt idx="6259">
                  <c:v>36.232633101851853</c:v>
                </c:pt>
                <c:pt idx="6260">
                  <c:v>36.238420138888884</c:v>
                </c:pt>
                <c:pt idx="6261">
                  <c:v>36.244207175925922</c:v>
                </c:pt>
                <c:pt idx="6262">
                  <c:v>36.24999421296296</c:v>
                </c:pt>
                <c:pt idx="6263">
                  <c:v>36.255781249999991</c:v>
                </c:pt>
                <c:pt idx="6264">
                  <c:v>36.261568287037043</c:v>
                </c:pt>
                <c:pt idx="6265">
                  <c:v>36.267355324074074</c:v>
                </c:pt>
                <c:pt idx="6266">
                  <c:v>36.273142361111113</c:v>
                </c:pt>
                <c:pt idx="6267">
                  <c:v>36.278929398148151</c:v>
                </c:pt>
                <c:pt idx="6268">
                  <c:v>36.284716435185182</c:v>
                </c:pt>
                <c:pt idx="6269">
                  <c:v>36.29050347222222</c:v>
                </c:pt>
                <c:pt idx="6270">
                  <c:v>36.296296296296291</c:v>
                </c:pt>
                <c:pt idx="6271">
                  <c:v>36.302077546296296</c:v>
                </c:pt>
                <c:pt idx="6272">
                  <c:v>36.307864583333334</c:v>
                </c:pt>
                <c:pt idx="6273">
                  <c:v>36.313651620370365</c:v>
                </c:pt>
                <c:pt idx="6274">
                  <c:v>36.319438657407403</c:v>
                </c:pt>
                <c:pt idx="6275">
                  <c:v>36.325225694444434</c:v>
                </c:pt>
                <c:pt idx="6276">
                  <c:v>36.331012731481479</c:v>
                </c:pt>
                <c:pt idx="6277">
                  <c:v>36.336799768518517</c:v>
                </c:pt>
                <c:pt idx="6278">
                  <c:v>36.342586805555548</c:v>
                </c:pt>
                <c:pt idx="6279">
                  <c:v>36.348373842592594</c:v>
                </c:pt>
                <c:pt idx="6280">
                  <c:v>36.354160879629625</c:v>
                </c:pt>
                <c:pt idx="6281">
                  <c:v>36.35994791666667</c:v>
                </c:pt>
                <c:pt idx="6282">
                  <c:v>36.365734953703708</c:v>
                </c:pt>
                <c:pt idx="6283">
                  <c:v>36.371521990740739</c:v>
                </c:pt>
                <c:pt idx="6284">
                  <c:v>36.377309027777777</c:v>
                </c:pt>
                <c:pt idx="6285">
                  <c:v>36.383096064814808</c:v>
                </c:pt>
                <c:pt idx="6286">
                  <c:v>36.388888888888886</c:v>
                </c:pt>
                <c:pt idx="6287">
                  <c:v>36.394670138888891</c:v>
                </c:pt>
                <c:pt idx="6288">
                  <c:v>36.400457175925922</c:v>
                </c:pt>
                <c:pt idx="6289">
                  <c:v>36.40624421296296</c:v>
                </c:pt>
                <c:pt idx="6290">
                  <c:v>36.412031249999991</c:v>
                </c:pt>
                <c:pt idx="6291">
                  <c:v>36.417824074074076</c:v>
                </c:pt>
                <c:pt idx="6292">
                  <c:v>36.423605324074074</c:v>
                </c:pt>
                <c:pt idx="6293">
                  <c:v>36.429392361111105</c:v>
                </c:pt>
                <c:pt idx="6294">
                  <c:v>36.435179398148151</c:v>
                </c:pt>
                <c:pt idx="6295">
                  <c:v>36.440966435185182</c:v>
                </c:pt>
                <c:pt idx="6296">
                  <c:v>36.44675347222222</c:v>
                </c:pt>
                <c:pt idx="6297">
                  <c:v>36.452540509259265</c:v>
                </c:pt>
                <c:pt idx="6298">
                  <c:v>36.458327546296296</c:v>
                </c:pt>
                <c:pt idx="6299">
                  <c:v>36.464114583333334</c:v>
                </c:pt>
                <c:pt idx="6300">
                  <c:v>36.469901620370365</c:v>
                </c:pt>
                <c:pt idx="6301">
                  <c:v>36.475688657407403</c:v>
                </c:pt>
                <c:pt idx="6302">
                  <c:v>36.481481481481474</c:v>
                </c:pt>
                <c:pt idx="6303">
                  <c:v>36.487268518518512</c:v>
                </c:pt>
                <c:pt idx="6304">
                  <c:v>36.493049768518517</c:v>
                </c:pt>
                <c:pt idx="6305">
                  <c:v>36.498836805555548</c:v>
                </c:pt>
                <c:pt idx="6306">
                  <c:v>36.504623842592586</c:v>
                </c:pt>
                <c:pt idx="6307">
                  <c:v>36.510410879629625</c:v>
                </c:pt>
                <c:pt idx="6308">
                  <c:v>36.516197916666663</c:v>
                </c:pt>
                <c:pt idx="6309">
                  <c:v>36.521984953703708</c:v>
                </c:pt>
                <c:pt idx="6310">
                  <c:v>36.527771990740739</c:v>
                </c:pt>
                <c:pt idx="6311">
                  <c:v>36.533559027777777</c:v>
                </c:pt>
                <c:pt idx="6312">
                  <c:v>36.539346064814815</c:v>
                </c:pt>
                <c:pt idx="6313">
                  <c:v>36.545133101851853</c:v>
                </c:pt>
                <c:pt idx="6314">
                  <c:v>36.550920138888891</c:v>
                </c:pt>
                <c:pt idx="6315">
                  <c:v>36.556707175925922</c:v>
                </c:pt>
                <c:pt idx="6316">
                  <c:v>36.56249421296296</c:v>
                </c:pt>
                <c:pt idx="6317">
                  <c:v>36.568281249999998</c:v>
                </c:pt>
                <c:pt idx="6318">
                  <c:v>36.574074074074069</c:v>
                </c:pt>
                <c:pt idx="6319">
                  <c:v>36.579861111111107</c:v>
                </c:pt>
                <c:pt idx="6320">
                  <c:v>36.585642361111105</c:v>
                </c:pt>
                <c:pt idx="6321">
                  <c:v>36.591429398148144</c:v>
                </c:pt>
                <c:pt idx="6322">
                  <c:v>36.597216435185182</c:v>
                </c:pt>
                <c:pt idx="6323">
                  <c:v>36.603003472222213</c:v>
                </c:pt>
                <c:pt idx="6324">
                  <c:v>36.608790509259265</c:v>
                </c:pt>
                <c:pt idx="6325">
                  <c:v>36.614577546296296</c:v>
                </c:pt>
                <c:pt idx="6326">
                  <c:v>36.620364583333334</c:v>
                </c:pt>
                <c:pt idx="6327">
                  <c:v>36.626151620370372</c:v>
                </c:pt>
                <c:pt idx="6328">
                  <c:v>36.631944444444443</c:v>
                </c:pt>
                <c:pt idx="6329">
                  <c:v>36.637725694444448</c:v>
                </c:pt>
                <c:pt idx="6330">
                  <c:v>36.643512731481479</c:v>
                </c:pt>
                <c:pt idx="6331">
                  <c:v>36.649299768518517</c:v>
                </c:pt>
                <c:pt idx="6332">
                  <c:v>36.655086805555555</c:v>
                </c:pt>
                <c:pt idx="6333">
                  <c:v>36.660873842592586</c:v>
                </c:pt>
                <c:pt idx="6334">
                  <c:v>36.666666666666664</c:v>
                </c:pt>
                <c:pt idx="6335">
                  <c:v>36.672447916666663</c:v>
                </c:pt>
                <c:pt idx="6336">
                  <c:v>36.678234953703701</c:v>
                </c:pt>
                <c:pt idx="6337">
                  <c:v>36.684021990740739</c:v>
                </c:pt>
                <c:pt idx="6338">
                  <c:v>36.68980902777777</c:v>
                </c:pt>
                <c:pt idx="6339">
                  <c:v>36.695596064814815</c:v>
                </c:pt>
                <c:pt idx="6340">
                  <c:v>36.701383101851853</c:v>
                </c:pt>
                <c:pt idx="6341">
                  <c:v>36.707170138888891</c:v>
                </c:pt>
                <c:pt idx="6342">
                  <c:v>36.712957175925929</c:v>
                </c:pt>
                <c:pt idx="6343">
                  <c:v>36.71873842592592</c:v>
                </c:pt>
                <c:pt idx="6344">
                  <c:v>36.724531249999998</c:v>
                </c:pt>
                <c:pt idx="6345">
                  <c:v>36.730318287037029</c:v>
                </c:pt>
                <c:pt idx="6346">
                  <c:v>36.736105324074074</c:v>
                </c:pt>
                <c:pt idx="6347">
                  <c:v>36.741892361111113</c:v>
                </c:pt>
                <c:pt idx="6348">
                  <c:v>36.747679398148144</c:v>
                </c:pt>
                <c:pt idx="6349">
                  <c:v>36.753466435185182</c:v>
                </c:pt>
                <c:pt idx="6350">
                  <c:v>36.759259259259252</c:v>
                </c:pt>
                <c:pt idx="6351">
                  <c:v>36.765040509259258</c:v>
                </c:pt>
                <c:pt idx="6352">
                  <c:v>36.770827546296296</c:v>
                </c:pt>
                <c:pt idx="6353">
                  <c:v>36.776614583333327</c:v>
                </c:pt>
                <c:pt idx="6354">
                  <c:v>36.782401620370372</c:v>
                </c:pt>
                <c:pt idx="6355">
                  <c:v>36.788188657407403</c:v>
                </c:pt>
                <c:pt idx="6356">
                  <c:v>36.793975694444448</c:v>
                </c:pt>
                <c:pt idx="6357">
                  <c:v>36.799768518518512</c:v>
                </c:pt>
                <c:pt idx="6358">
                  <c:v>36.805549768518517</c:v>
                </c:pt>
                <c:pt idx="6359">
                  <c:v>36.811336805555555</c:v>
                </c:pt>
                <c:pt idx="6360">
                  <c:v>36.817123842592586</c:v>
                </c:pt>
                <c:pt idx="6361">
                  <c:v>36.822910879629625</c:v>
                </c:pt>
                <c:pt idx="6362">
                  <c:v>36.82869791666667</c:v>
                </c:pt>
                <c:pt idx="6363">
                  <c:v>36.834484953703701</c:v>
                </c:pt>
                <c:pt idx="6364">
                  <c:v>36.840277777777779</c:v>
                </c:pt>
                <c:pt idx="6365">
                  <c:v>36.84605902777777</c:v>
                </c:pt>
                <c:pt idx="6366">
                  <c:v>36.851851851851855</c:v>
                </c:pt>
                <c:pt idx="6367">
                  <c:v>36.857633101851853</c:v>
                </c:pt>
                <c:pt idx="6368">
                  <c:v>36.863420138888884</c:v>
                </c:pt>
                <c:pt idx="6369">
                  <c:v>36.869207175925929</c:v>
                </c:pt>
                <c:pt idx="6370">
                  <c:v>36.87498842592592</c:v>
                </c:pt>
                <c:pt idx="6371">
                  <c:v>36.880781249999998</c:v>
                </c:pt>
                <c:pt idx="6372">
                  <c:v>36.886568287037043</c:v>
                </c:pt>
                <c:pt idx="6373">
                  <c:v>36.892355324074074</c:v>
                </c:pt>
                <c:pt idx="6374">
                  <c:v>36.898142361111113</c:v>
                </c:pt>
                <c:pt idx="6375">
                  <c:v>36.903929398148144</c:v>
                </c:pt>
                <c:pt idx="6376">
                  <c:v>36.909716435185182</c:v>
                </c:pt>
                <c:pt idx="6377">
                  <c:v>36.91550347222222</c:v>
                </c:pt>
                <c:pt idx="6378">
                  <c:v>36.921290509259258</c:v>
                </c:pt>
                <c:pt idx="6379">
                  <c:v>36.927077546296296</c:v>
                </c:pt>
                <c:pt idx="6380">
                  <c:v>36.932864583333327</c:v>
                </c:pt>
                <c:pt idx="6381">
                  <c:v>36.938651620370365</c:v>
                </c:pt>
                <c:pt idx="6382">
                  <c:v>36.944444444444443</c:v>
                </c:pt>
                <c:pt idx="6383">
                  <c:v>36.950225694444434</c:v>
                </c:pt>
                <c:pt idx="6384">
                  <c:v>36.956012731481486</c:v>
                </c:pt>
                <c:pt idx="6385">
                  <c:v>36.961799768518517</c:v>
                </c:pt>
                <c:pt idx="6386">
                  <c:v>36.967586805555555</c:v>
                </c:pt>
                <c:pt idx="6387">
                  <c:v>36.973373842592594</c:v>
                </c:pt>
                <c:pt idx="6388">
                  <c:v>36.979160879629625</c:v>
                </c:pt>
                <c:pt idx="6389">
                  <c:v>36.98494791666667</c:v>
                </c:pt>
                <c:pt idx="6390">
                  <c:v>36.990734953703701</c:v>
                </c:pt>
                <c:pt idx="6391">
                  <c:v>36.996521990740739</c:v>
                </c:pt>
                <c:pt idx="6392">
                  <c:v>37.002309027777777</c:v>
                </c:pt>
                <c:pt idx="6393">
                  <c:v>37.008096064814808</c:v>
                </c:pt>
                <c:pt idx="6394">
                  <c:v>37.013883101851853</c:v>
                </c:pt>
                <c:pt idx="6395">
                  <c:v>37.019670138888884</c:v>
                </c:pt>
                <c:pt idx="6396">
                  <c:v>37.025462962962969</c:v>
                </c:pt>
                <c:pt idx="6397">
                  <c:v>37.03124421296296</c:v>
                </c:pt>
                <c:pt idx="6398">
                  <c:v>37.037037037037038</c:v>
                </c:pt>
                <c:pt idx="6399">
                  <c:v>37.042818287037043</c:v>
                </c:pt>
                <c:pt idx="6400">
                  <c:v>37.048605324074074</c:v>
                </c:pt>
                <c:pt idx="6401">
                  <c:v>37.054392361111113</c:v>
                </c:pt>
                <c:pt idx="6402">
                  <c:v>37.060179398148151</c:v>
                </c:pt>
                <c:pt idx="6403">
                  <c:v>37.065966435185182</c:v>
                </c:pt>
                <c:pt idx="6404">
                  <c:v>37.07175347222222</c:v>
                </c:pt>
                <c:pt idx="6405">
                  <c:v>37.077540509259258</c:v>
                </c:pt>
                <c:pt idx="6406">
                  <c:v>37.083321759259256</c:v>
                </c:pt>
                <c:pt idx="6407">
                  <c:v>37.089114583333334</c:v>
                </c:pt>
                <c:pt idx="6408">
                  <c:v>37.094907407407405</c:v>
                </c:pt>
                <c:pt idx="6409">
                  <c:v>37.100688657407403</c:v>
                </c:pt>
                <c:pt idx="6410">
                  <c:v>37.106475694444434</c:v>
                </c:pt>
                <c:pt idx="6411">
                  <c:v>37.112262731481479</c:v>
                </c:pt>
                <c:pt idx="6412">
                  <c:v>37.118049768518517</c:v>
                </c:pt>
                <c:pt idx="6413">
                  <c:v>37.123836805555548</c:v>
                </c:pt>
                <c:pt idx="6414">
                  <c:v>37.129629629629633</c:v>
                </c:pt>
                <c:pt idx="6415">
                  <c:v>37.135410879629625</c:v>
                </c:pt>
                <c:pt idx="6416">
                  <c:v>37.14119791666667</c:v>
                </c:pt>
                <c:pt idx="6417">
                  <c:v>37.146984953703708</c:v>
                </c:pt>
                <c:pt idx="6418">
                  <c:v>37.152771990740739</c:v>
                </c:pt>
                <c:pt idx="6419">
                  <c:v>37.158559027777777</c:v>
                </c:pt>
                <c:pt idx="6420">
                  <c:v>37.164346064814808</c:v>
                </c:pt>
                <c:pt idx="6421">
                  <c:v>37.170133101851853</c:v>
                </c:pt>
                <c:pt idx="6422">
                  <c:v>37.175920138888891</c:v>
                </c:pt>
                <c:pt idx="6423">
                  <c:v>37.181707175925922</c:v>
                </c:pt>
                <c:pt idx="6424">
                  <c:v>37.18749421296296</c:v>
                </c:pt>
                <c:pt idx="6425">
                  <c:v>37.193281249999991</c:v>
                </c:pt>
                <c:pt idx="6426">
                  <c:v>37.199068287037029</c:v>
                </c:pt>
                <c:pt idx="6427">
                  <c:v>37.204849537037035</c:v>
                </c:pt>
                <c:pt idx="6428">
                  <c:v>37.210642361111105</c:v>
                </c:pt>
                <c:pt idx="6429">
                  <c:v>37.216429398148151</c:v>
                </c:pt>
                <c:pt idx="6430">
                  <c:v>37.222222222222221</c:v>
                </c:pt>
                <c:pt idx="6431">
                  <c:v>37.22800347222222</c:v>
                </c:pt>
                <c:pt idx="6432">
                  <c:v>37.233790509259265</c:v>
                </c:pt>
                <c:pt idx="6433">
                  <c:v>37.239577546296296</c:v>
                </c:pt>
                <c:pt idx="6434">
                  <c:v>37.245364583333334</c:v>
                </c:pt>
                <c:pt idx="6435">
                  <c:v>37.251151620370365</c:v>
                </c:pt>
                <c:pt idx="6436">
                  <c:v>37.256938657407403</c:v>
                </c:pt>
                <c:pt idx="6437">
                  <c:v>37.262731481481474</c:v>
                </c:pt>
                <c:pt idx="6438">
                  <c:v>37.268512731481479</c:v>
                </c:pt>
                <c:pt idx="6439">
                  <c:v>37.274299768518517</c:v>
                </c:pt>
                <c:pt idx="6440">
                  <c:v>37.280086805555548</c:v>
                </c:pt>
                <c:pt idx="6441">
                  <c:v>37.285873842592586</c:v>
                </c:pt>
                <c:pt idx="6442">
                  <c:v>37.291660879629625</c:v>
                </c:pt>
                <c:pt idx="6443">
                  <c:v>37.297447916666663</c:v>
                </c:pt>
                <c:pt idx="6444">
                  <c:v>37.303234953703708</c:v>
                </c:pt>
                <c:pt idx="6445">
                  <c:v>37.309021990740739</c:v>
                </c:pt>
                <c:pt idx="6446">
                  <c:v>37.31480324074073</c:v>
                </c:pt>
                <c:pt idx="6447">
                  <c:v>37.320596064814815</c:v>
                </c:pt>
                <c:pt idx="6448">
                  <c:v>37.326383101851853</c:v>
                </c:pt>
                <c:pt idx="6449">
                  <c:v>37.332170138888891</c:v>
                </c:pt>
                <c:pt idx="6450">
                  <c:v>37.337957175925922</c:v>
                </c:pt>
                <c:pt idx="6451">
                  <c:v>37.34374421296296</c:v>
                </c:pt>
              </c:numCache>
            </c:numRef>
          </c:xVal>
          <c:yVal>
            <c:numRef>
              <c:f>Sheet1!$D$3:$D$6369</c:f>
              <c:numCache>
                <c:formatCode>General</c:formatCode>
                <c:ptCount val="6367"/>
                <c:pt idx="0">
                  <c:v>3.6327109005155394</c:v>
                </c:pt>
                <c:pt idx="1">
                  <c:v>3.6577847703785533</c:v>
                </c:pt>
                <c:pt idx="2">
                  <c:v>3.6829085918397402</c:v>
                </c:pt>
                <c:pt idx="3">
                  <c:v>3.708081313831197</c:v>
                </c:pt>
                <c:pt idx="4">
                  <c:v>3.7333019805125938</c:v>
                </c:pt>
                <c:pt idx="5">
                  <c:v>3.7585697408160255</c:v>
                </c:pt>
                <c:pt idx="6">
                  <c:v>3.7838838436588591</c:v>
                </c:pt>
                <c:pt idx="7">
                  <c:v>3.8092436522757396</c:v>
                </c:pt>
                <c:pt idx="8">
                  <c:v>3.8346486442038588</c:v>
                </c:pt>
                <c:pt idx="9">
                  <c:v>3.8600983922227128</c:v>
                </c:pt>
                <c:pt idx="10">
                  <c:v>3.8855925882015021</c:v>
                </c:pt>
                <c:pt idx="11">
                  <c:v>3.9111310574311382</c:v>
                </c:pt>
                <c:pt idx="12">
                  <c:v>3.9367137204595668</c:v>
                </c:pt>
                <c:pt idx="13">
                  <c:v>3.9623405787892172</c:v>
                </c:pt>
                <c:pt idx="14">
                  <c:v>3.9880117196494327</c:v>
                </c:pt>
                <c:pt idx="15">
                  <c:v>4.0137273303137428</c:v>
                </c:pt>
                <c:pt idx="16">
                  <c:v>4.0394877028575635</c:v>
                </c:pt>
                <c:pt idx="17">
                  <c:v>4.0652932484754745</c:v>
                </c:pt>
                <c:pt idx="18">
                  <c:v>4.0911444927382528</c:v>
                </c:pt>
                <c:pt idx="19">
                  <c:v>4.1170420469583151</c:v>
                </c:pt>
                <c:pt idx="20">
                  <c:v>4.1429865843717781</c:v>
                </c:pt>
                <c:pt idx="21">
                  <c:v>4.1689788306083368</c:v>
                </c:pt>
                <c:pt idx="22">
                  <c:v>4.1950195780085435</c:v>
                </c:pt>
                <c:pt idx="23">
                  <c:v>4.2211096665340992</c:v>
                </c:pt>
                <c:pt idx="24">
                  <c:v>4.2472499599351892</c:v>
                </c:pt>
                <c:pt idx="25">
                  <c:v>4.2734413314332009</c:v>
                </c:pt>
                <c:pt idx="26">
                  <c:v>4.2996846637501838</c:v>
                </c:pt>
                <c:pt idx="27">
                  <c:v>4.3259808300191489</c:v>
                </c:pt>
                <c:pt idx="28">
                  <c:v>4.352330693798792</c:v>
                </c:pt>
                <c:pt idx="29">
                  <c:v>4.3787351043158056</c:v>
                </c:pt>
                <c:pt idx="30">
                  <c:v>4.4051948678745037</c:v>
                </c:pt>
                <c:pt idx="31">
                  <c:v>4.4317107430844018</c:v>
                </c:pt>
                <c:pt idx="32">
                  <c:v>4.4582834456326408</c:v>
                </c:pt>
                <c:pt idx="33">
                  <c:v>4.4849136435262924</c:v>
                </c:pt>
                <c:pt idx="34">
                  <c:v>4.5116019379879209</c:v>
                </c:pt>
                <c:pt idx="35">
                  <c:v>4.5383488443658857</c:v>
                </c:pt>
                <c:pt idx="36">
                  <c:v>4.5651547730593602</c:v>
                </c:pt>
                <c:pt idx="37">
                  <c:v>4.5920200152305197</c:v>
                </c:pt>
                <c:pt idx="38">
                  <c:v>4.6189447332449545</c:v>
                </c:pt>
                <c:pt idx="39">
                  <c:v>4.6459289559287074</c:v>
                </c:pt>
                <c:pt idx="40">
                  <c:v>4.6729725833406972</c:v>
                </c:pt>
                <c:pt idx="41">
                  <c:v>4.7000753772278676</c:v>
                </c:pt>
                <c:pt idx="42">
                  <c:v>4.7272369467226394</c:v>
                </c:pt>
                <c:pt idx="43">
                  <c:v>4.7544567626601859</c:v>
                </c:pt>
                <c:pt idx="44">
                  <c:v>4.7817341671085583</c:v>
                </c:pt>
                <c:pt idx="45">
                  <c:v>4.8090683781263808</c:v>
                </c:pt>
                <c:pt idx="46">
                  <c:v>4.8364584897481215</c:v>
                </c:pt>
                <c:pt idx="47">
                  <c:v>4.8639034767859766</c:v>
                </c:pt>
                <c:pt idx="48">
                  <c:v>4.8914021900427151</c:v>
                </c:pt>
                <c:pt idx="49">
                  <c:v>4.9189533658565319</c:v>
                </c:pt>
                <c:pt idx="50">
                  <c:v>4.9465556261305039</c:v>
                </c:pt>
                <c:pt idx="51">
                  <c:v>4.9742074688024722</c:v>
                </c:pt>
                <c:pt idx="52">
                  <c:v>5.0019072869347454</c:v>
                </c:pt>
                <c:pt idx="53">
                  <c:v>5.0296533639563989</c:v>
                </c:pt>
                <c:pt idx="54">
                  <c:v>5.0574439022978339</c:v>
                </c:pt>
                <c:pt idx="55">
                  <c:v>5.0852770424657514</c:v>
                </c:pt>
                <c:pt idx="56">
                  <c:v>5.1131508630578866</c:v>
                </c:pt>
                <c:pt idx="57">
                  <c:v>5.1410633950655464</c:v>
                </c:pt>
                <c:pt idx="58">
                  <c:v>5.169012631418469</c:v>
                </c:pt>
                <c:pt idx="59">
                  <c:v>5.1969965365149484</c:v>
                </c:pt>
                <c:pt idx="60">
                  <c:v>5.2250130509795261</c:v>
                </c:pt>
                <c:pt idx="61">
                  <c:v>5.2530601012078355</c:v>
                </c:pt>
                <c:pt idx="62">
                  <c:v>5.2811355993960802</c:v>
                </c:pt>
                <c:pt idx="63">
                  <c:v>5.3092374626159966</c:v>
                </c:pt>
                <c:pt idx="64">
                  <c:v>5.3373636128148467</c:v>
                </c:pt>
                <c:pt idx="65">
                  <c:v>5.3655119863897482</c:v>
                </c:pt>
                <c:pt idx="66">
                  <c:v>5.3936805437472373</c:v>
                </c:pt>
                <c:pt idx="67">
                  <c:v>5.4218672645161279</c:v>
                </c:pt>
                <c:pt idx="68">
                  <c:v>5.450070157107084</c:v>
                </c:pt>
                <c:pt idx="69">
                  <c:v>5.4782872587273532</c:v>
                </c:pt>
                <c:pt idx="70">
                  <c:v>5.506516649653852</c:v>
                </c:pt>
                <c:pt idx="71">
                  <c:v>5.5347564627632941</c:v>
                </c:pt>
                <c:pt idx="72">
                  <c:v>5.5630048787744864</c:v>
                </c:pt>
                <c:pt idx="73">
                  <c:v>5.5912601405508919</c:v>
                </c:pt>
                <c:pt idx="74">
                  <c:v>5.6195205292826627</c:v>
                </c:pt>
                <c:pt idx="75">
                  <c:v>5.6477843501988518</c:v>
                </c:pt>
                <c:pt idx="76">
                  <c:v>5.6760499421122415</c:v>
                </c:pt>
                <c:pt idx="77">
                  <c:v>5.7043156678892331</c:v>
                </c:pt>
                <c:pt idx="78">
                  <c:v>5.7325799048902653</c:v>
                </c:pt>
                <c:pt idx="79">
                  <c:v>5.7608410592870829</c:v>
                </c:pt>
                <c:pt idx="80">
                  <c:v>5.7890975708057164</c:v>
                </c:pt>
                <c:pt idx="81">
                  <c:v>5.8173479079393129</c:v>
                </c:pt>
                <c:pt idx="82">
                  <c:v>5.8455905869936657</c:v>
                </c:pt>
                <c:pt idx="83">
                  <c:v>5.8738241529974973</c:v>
                </c:pt>
                <c:pt idx="84">
                  <c:v>5.9020471892473116</c:v>
                </c:pt>
                <c:pt idx="85">
                  <c:v>5.930258307762557</c:v>
                </c:pt>
                <c:pt idx="86">
                  <c:v>5.9584561445131845</c:v>
                </c:pt>
                <c:pt idx="87">
                  <c:v>5.9866393689645028</c:v>
                </c:pt>
                <c:pt idx="88">
                  <c:v>6.0148066745176028</c:v>
                </c:pt>
                <c:pt idx="89">
                  <c:v>6.0429567832523219</c:v>
                </c:pt>
                <c:pt idx="90">
                  <c:v>6.0710884459272361</c:v>
                </c:pt>
                <c:pt idx="91">
                  <c:v>6.0992004515245259</c:v>
                </c:pt>
                <c:pt idx="92">
                  <c:v>6.1272916272057749</c:v>
                </c:pt>
                <c:pt idx="93">
                  <c:v>6.1553608287523955</c:v>
                </c:pt>
                <c:pt idx="94">
                  <c:v>6.1834069405361634</c:v>
                </c:pt>
                <c:pt idx="95">
                  <c:v>6.2114288850493464</c:v>
                </c:pt>
                <c:pt idx="96">
                  <c:v>6.2394256133451194</c:v>
                </c:pt>
                <c:pt idx="97">
                  <c:v>6.2673961145382249</c:v>
                </c:pt>
                <c:pt idx="98">
                  <c:v>6.29533941583444</c:v>
                </c:pt>
                <c:pt idx="99">
                  <c:v>6.3232545729562553</c:v>
                </c:pt>
                <c:pt idx="100">
                  <c:v>6.3511406701428799</c:v>
                </c:pt>
                <c:pt idx="101">
                  <c:v>6.378996829680367</c:v>
                </c:pt>
                <c:pt idx="102">
                  <c:v>6.4068222071144518</c:v>
                </c:pt>
                <c:pt idx="103">
                  <c:v>6.4346160007659474</c:v>
                </c:pt>
                <c:pt idx="104">
                  <c:v>6.4623774326410386</c:v>
                </c:pt>
                <c:pt idx="105">
                  <c:v>6.4901057483870987</c:v>
                </c:pt>
                <c:pt idx="106">
                  <c:v>6.5178002363381955</c:v>
                </c:pt>
                <c:pt idx="107">
                  <c:v>6.545460217955517</c:v>
                </c:pt>
                <c:pt idx="108">
                  <c:v>6.573085057357491</c:v>
                </c:pt>
                <c:pt idx="109">
                  <c:v>6.6006741756223306</c:v>
                </c:pt>
                <c:pt idx="110">
                  <c:v>6.6282270460156161</c:v>
                </c:pt>
                <c:pt idx="111">
                  <c:v>6.655743184445428</c:v>
                </c:pt>
                <c:pt idx="112">
                  <c:v>6.6832221780674637</c:v>
                </c:pt>
                <c:pt idx="113">
                  <c:v>6.710663685285021</c:v>
                </c:pt>
                <c:pt idx="114">
                  <c:v>6.7380674548092507</c:v>
                </c:pt>
                <c:pt idx="115">
                  <c:v>6.765433320871999</c:v>
                </c:pt>
                <c:pt idx="116">
                  <c:v>6.7927612079687734</c:v>
                </c:pt>
                <c:pt idx="117">
                  <c:v>6.8200511356311688</c:v>
                </c:pt>
                <c:pt idx="118">
                  <c:v>6.8473032326852268</c:v>
                </c:pt>
                <c:pt idx="119">
                  <c:v>6.8745177468110183</c:v>
                </c:pt>
                <c:pt idx="120">
                  <c:v>6.9016950540874955</c:v>
                </c:pt>
                <c:pt idx="121">
                  <c:v>6.9288356589924884</c:v>
                </c:pt>
                <c:pt idx="122">
                  <c:v>6.9559401944027108</c:v>
                </c:pt>
                <c:pt idx="123">
                  <c:v>6.9830094216084859</c:v>
                </c:pt>
                <c:pt idx="124">
                  <c:v>7.0100442684342319</c:v>
                </c:pt>
                <c:pt idx="125">
                  <c:v>7.0370458435557524</c:v>
                </c:pt>
                <c:pt idx="126">
                  <c:v>7.0640154507880393</c:v>
                </c:pt>
                <c:pt idx="127">
                  <c:v>7.090954608160259</c:v>
                </c:pt>
                <c:pt idx="128">
                  <c:v>7.1178650431727792</c:v>
                </c:pt>
                <c:pt idx="129">
                  <c:v>7.1447486927824411</c:v>
                </c:pt>
                <c:pt idx="130">
                  <c:v>7.1716077177051112</c:v>
                </c:pt>
                <c:pt idx="131">
                  <c:v>7.1984445024156729</c:v>
                </c:pt>
                <c:pt idx="132">
                  <c:v>7.2252616456179108</c:v>
                </c:pt>
                <c:pt idx="133">
                  <c:v>7.2520619840771818</c:v>
                </c:pt>
                <c:pt idx="134">
                  <c:v>7.2788485831197507</c:v>
                </c:pt>
                <c:pt idx="135">
                  <c:v>7.3056247509353351</c:v>
                </c:pt>
                <c:pt idx="136">
                  <c:v>7.3323940624392385</c:v>
                </c:pt>
                <c:pt idx="137">
                  <c:v>7.3591603545146551</c:v>
                </c:pt>
                <c:pt idx="138">
                  <c:v>7.3859277165120041</c:v>
                </c:pt>
                <c:pt idx="139">
                  <c:v>7.4127004902636608</c:v>
                </c:pt>
                <c:pt idx="140">
                  <c:v>7.4394832557961408</c:v>
                </c:pt>
                <c:pt idx="141">
                  <c:v>7.4662808217999714</c:v>
                </c:pt>
                <c:pt idx="142">
                  <c:v>7.4930982161143023</c:v>
                </c:pt>
                <c:pt idx="143">
                  <c:v>7.5199406714390928</c:v>
                </c:pt>
                <c:pt idx="144">
                  <c:v>7.5468136158344379</c:v>
                </c:pt>
                <c:pt idx="145">
                  <c:v>7.573722644144941</c:v>
                </c:pt>
                <c:pt idx="146">
                  <c:v>7.6006735037266164</c:v>
                </c:pt>
                <c:pt idx="147">
                  <c:v>7.6276720849315058</c:v>
                </c:pt>
                <c:pt idx="148">
                  <c:v>7.654724402047429</c:v>
                </c:pt>
                <c:pt idx="149">
                  <c:v>7.681836579010163</c:v>
                </c:pt>
                <c:pt idx="150">
                  <c:v>7.7090148493887165</c:v>
                </c:pt>
                <c:pt idx="151">
                  <c:v>7.7362655563853293</c:v>
                </c:pt>
                <c:pt idx="152">
                  <c:v>7.7635951385476503</c:v>
                </c:pt>
                <c:pt idx="153">
                  <c:v>7.7910101154661957</c:v>
                </c:pt>
                <c:pt idx="154">
                  <c:v>7.8185170830166451</c:v>
                </c:pt>
                <c:pt idx="155">
                  <c:v>7.8461226895566361</c:v>
                </c:pt>
                <c:pt idx="156">
                  <c:v>7.873833612093093</c:v>
                </c:pt>
                <c:pt idx="157">
                  <c:v>7.901656537221978</c:v>
                </c:pt>
                <c:pt idx="158">
                  <c:v>7.9295981420680519</c:v>
                </c:pt>
                <c:pt idx="159">
                  <c:v>7.9576650752099001</c:v>
                </c:pt>
                <c:pt idx="160">
                  <c:v>7.9858639518927683</c:v>
                </c:pt>
                <c:pt idx="161">
                  <c:v>8.0142013540433066</c:v>
                </c:pt>
                <c:pt idx="162">
                  <c:v>8.0426838302548251</c:v>
                </c:pt>
                <c:pt idx="163">
                  <c:v>8.0713178814994855</c:v>
                </c:pt>
                <c:pt idx="164">
                  <c:v>8.1001099325379311</c:v>
                </c:pt>
                <c:pt idx="165">
                  <c:v>8.1290663461923707</c:v>
                </c:pt>
                <c:pt idx="166">
                  <c:v>8.158193409044042</c:v>
                </c:pt>
                <c:pt idx="167">
                  <c:v>8.1874973123729564</c:v>
                </c:pt>
                <c:pt idx="168">
                  <c:v>8.2169841616880248</c:v>
                </c:pt>
                <c:pt idx="169">
                  <c:v>8.2466599862571819</c:v>
                </c:pt>
                <c:pt idx="170">
                  <c:v>8.2765307152747098</c:v>
                </c:pt>
                <c:pt idx="171">
                  <c:v>8.3066021778612473</c:v>
                </c:pt>
                <c:pt idx="172">
                  <c:v>8.3368801078362065</c:v>
                </c:pt>
                <c:pt idx="173">
                  <c:v>8.3673701437325096</c:v>
                </c:pt>
                <c:pt idx="174">
                  <c:v>8.3980778287818527</c:v>
                </c:pt>
                <c:pt idx="175">
                  <c:v>8.4290086108852567</c:v>
                </c:pt>
                <c:pt idx="176">
                  <c:v>8.4601678426130515</c:v>
                </c:pt>
                <c:pt idx="177">
                  <c:v>8.491560785962589</c:v>
                </c:pt>
                <c:pt idx="178">
                  <c:v>8.523192612358228</c:v>
                </c:pt>
                <c:pt idx="179">
                  <c:v>8.5550684169391662</c:v>
                </c:pt>
                <c:pt idx="180">
                  <c:v>8.5871932090735026</c:v>
                </c:pt>
                <c:pt idx="181">
                  <c:v>8.6195718980704079</c:v>
                </c:pt>
                <c:pt idx="182">
                  <c:v>8.6522092789070584</c:v>
                </c:pt>
                <c:pt idx="183">
                  <c:v>8.6851100322286054</c:v>
                </c:pt>
                <c:pt idx="184">
                  <c:v>8.7182787338783339</c:v>
                </c:pt>
                <c:pt idx="185">
                  <c:v>8.7517198501399331</c:v>
                </c:pt>
                <c:pt idx="186">
                  <c:v>8.7854377329650912</c:v>
                </c:pt>
                <c:pt idx="187">
                  <c:v>8.8194366247459133</c:v>
                </c:pt>
                <c:pt idx="188">
                  <c:v>8.8537206535572253</c:v>
                </c:pt>
                <c:pt idx="189">
                  <c:v>8.888293818854029</c:v>
                </c:pt>
                <c:pt idx="190">
                  <c:v>8.9231600057887768</c:v>
                </c:pt>
                <c:pt idx="191">
                  <c:v>8.9583229899985284</c:v>
                </c:pt>
                <c:pt idx="192">
                  <c:v>8.9937864280895568</c:v>
                </c:pt>
                <c:pt idx="193">
                  <c:v>9.0295538576520844</c:v>
                </c:pt>
                <c:pt idx="194">
                  <c:v>9.0656286924878486</c:v>
                </c:pt>
                <c:pt idx="195">
                  <c:v>9.1020142369273831</c:v>
                </c:pt>
                <c:pt idx="196">
                  <c:v>9.1387136762998971</c:v>
                </c:pt>
                <c:pt idx="197">
                  <c:v>9.1757300674178808</c:v>
                </c:pt>
                <c:pt idx="198">
                  <c:v>9.2130663719251729</c:v>
                </c:pt>
                <c:pt idx="199">
                  <c:v>9.2507254420238603</c:v>
                </c:pt>
                <c:pt idx="200">
                  <c:v>9.28871001570187</c:v>
                </c:pt>
                <c:pt idx="201">
                  <c:v>9.3270227215053758</c:v>
                </c:pt>
                <c:pt idx="202">
                  <c:v>9.3656660785388119</c:v>
                </c:pt>
                <c:pt idx="203">
                  <c:v>9.4046424964796014</c:v>
                </c:pt>
                <c:pt idx="204">
                  <c:v>9.4439542803358361</c:v>
                </c:pt>
                <c:pt idx="205">
                  <c:v>9.4836036352334681</c:v>
                </c:pt>
                <c:pt idx="206">
                  <c:v>9.5235926569155982</c:v>
                </c:pt>
                <c:pt idx="207">
                  <c:v>9.5639233269553685</c:v>
                </c:pt>
                <c:pt idx="208">
                  <c:v>9.6045975079835024</c:v>
                </c:pt>
                <c:pt idx="209">
                  <c:v>9.6456169437030486</c:v>
                </c:pt>
                <c:pt idx="210">
                  <c:v>9.6869832445868305</c:v>
                </c:pt>
                <c:pt idx="211">
                  <c:v>9.728697873545439</c:v>
                </c:pt>
                <c:pt idx="212">
                  <c:v>9.77076213639711</c:v>
                </c:pt>
                <c:pt idx="213">
                  <c:v>9.8131771770805685</c:v>
                </c:pt>
                <c:pt idx="214">
                  <c:v>9.8559439728973324</c:v>
                </c:pt>
                <c:pt idx="215">
                  <c:v>9.8990633154367345</c:v>
                </c:pt>
                <c:pt idx="216">
                  <c:v>9.9425358058182312</c:v>
                </c:pt>
                <c:pt idx="217">
                  <c:v>9.9863618546914115</c:v>
                </c:pt>
                <c:pt idx="218">
                  <c:v>10.030541644115479</c:v>
                </c:pt>
                <c:pt idx="219">
                  <c:v>10.075075118029162</c:v>
                </c:pt>
                <c:pt idx="220">
                  <c:v>10.119961996553243</c:v>
                </c:pt>
                <c:pt idx="221">
                  <c:v>10.165201766445719</c:v>
                </c:pt>
                <c:pt idx="222">
                  <c:v>10.210793666799232</c:v>
                </c:pt>
                <c:pt idx="223">
                  <c:v>10.256736689026365</c:v>
                </c:pt>
                <c:pt idx="224">
                  <c:v>10.303029553026956</c:v>
                </c:pt>
                <c:pt idx="225">
                  <c:v>10.349670697657976</c:v>
                </c:pt>
                <c:pt idx="226">
                  <c:v>10.396658266416262</c:v>
                </c:pt>
                <c:pt idx="227">
                  <c:v>10.443990107453235</c:v>
                </c:pt>
                <c:pt idx="228">
                  <c:v>10.491663797407574</c:v>
                </c:pt>
                <c:pt idx="229">
                  <c:v>10.539676622344972</c:v>
                </c:pt>
                <c:pt idx="230">
                  <c:v>10.58802557774341</c:v>
                </c:pt>
                <c:pt idx="231">
                  <c:v>10.63670738281043</c:v>
                </c:pt>
                <c:pt idx="232">
                  <c:v>10.685718485226102</c:v>
                </c:pt>
                <c:pt idx="233">
                  <c:v>10.735055056385333</c:v>
                </c:pt>
                <c:pt idx="234">
                  <c:v>10.784712991368393</c:v>
                </c:pt>
                <c:pt idx="235">
                  <c:v>10.834687904183237</c:v>
                </c:pt>
                <c:pt idx="236">
                  <c:v>10.88497511822065</c:v>
                </c:pt>
                <c:pt idx="237">
                  <c:v>10.935569675754898</c:v>
                </c:pt>
                <c:pt idx="238">
                  <c:v>10.98646636656356</c:v>
                </c:pt>
                <c:pt idx="239">
                  <c:v>11.037659742200619</c:v>
                </c:pt>
                <c:pt idx="240">
                  <c:v>11.089144115967006</c:v>
                </c:pt>
                <c:pt idx="241">
                  <c:v>11.14091357722787</c:v>
                </c:pt>
                <c:pt idx="242">
                  <c:v>11.192962024775371</c:v>
                </c:pt>
                <c:pt idx="243">
                  <c:v>11.245283190646635</c:v>
                </c:pt>
                <c:pt idx="244">
                  <c:v>11.297870649653854</c:v>
                </c:pt>
                <c:pt idx="245">
                  <c:v>11.350717843202244</c:v>
                </c:pt>
                <c:pt idx="246">
                  <c:v>11.403818098350277</c:v>
                </c:pt>
                <c:pt idx="247">
                  <c:v>11.457164642082786</c:v>
                </c:pt>
                <c:pt idx="248">
                  <c:v>11.510750601296218</c:v>
                </c:pt>
                <c:pt idx="249">
                  <c:v>11.564569040919139</c:v>
                </c:pt>
                <c:pt idx="250">
                  <c:v>11.618612973442337</c:v>
                </c:pt>
                <c:pt idx="251">
                  <c:v>11.672875358904113</c:v>
                </c:pt>
                <c:pt idx="252">
                  <c:v>11.727349123950511</c:v>
                </c:pt>
                <c:pt idx="253">
                  <c:v>11.782027171365446</c:v>
                </c:pt>
                <c:pt idx="254">
                  <c:v>11.836902384828402</c:v>
                </c:pt>
                <c:pt idx="255">
                  <c:v>11.891967657504789</c:v>
                </c:pt>
                <c:pt idx="256">
                  <c:v>11.947215934924145</c:v>
                </c:pt>
                <c:pt idx="257">
                  <c:v>12.002640229297397</c:v>
                </c:pt>
                <c:pt idx="258">
                  <c:v>12.058233638562381</c:v>
                </c:pt>
                <c:pt idx="259">
                  <c:v>12.113989355913981</c:v>
                </c:pt>
                <c:pt idx="260">
                  <c:v>12.169900684136104</c:v>
                </c:pt>
                <c:pt idx="261">
                  <c:v>12.225961040344677</c:v>
                </c:pt>
                <c:pt idx="262">
                  <c:v>12.282163955972898</c:v>
                </c:pt>
                <c:pt idx="263">
                  <c:v>12.338503086316098</c:v>
                </c:pt>
                <c:pt idx="264">
                  <c:v>12.394972229591986</c:v>
                </c:pt>
                <c:pt idx="265">
                  <c:v>12.45156532218294</c:v>
                </c:pt>
                <c:pt idx="266">
                  <c:v>12.508276457696272</c:v>
                </c:pt>
                <c:pt idx="267">
                  <c:v>12.565099896509059</c:v>
                </c:pt>
                <c:pt idx="268">
                  <c:v>12.622030065768152</c:v>
                </c:pt>
                <c:pt idx="269">
                  <c:v>12.679061554588305</c:v>
                </c:pt>
                <c:pt idx="270">
                  <c:v>12.736189123596995</c:v>
                </c:pt>
                <c:pt idx="271">
                  <c:v>12.793407704934452</c:v>
                </c:pt>
                <c:pt idx="272">
                  <c:v>12.850712402224186</c:v>
                </c:pt>
                <c:pt idx="273">
                  <c:v>12.908098485800561</c:v>
                </c:pt>
                <c:pt idx="274">
                  <c:v>12.965561397481219</c:v>
                </c:pt>
                <c:pt idx="275">
                  <c:v>13.023096755339521</c:v>
                </c:pt>
                <c:pt idx="276">
                  <c:v>13.080700329871851</c:v>
                </c:pt>
                <c:pt idx="277">
                  <c:v>13.138368039239948</c:v>
                </c:pt>
                <c:pt idx="278">
                  <c:v>13.196095939740758</c:v>
                </c:pt>
                <c:pt idx="279">
                  <c:v>13.253880221048755</c:v>
                </c:pt>
                <c:pt idx="280">
                  <c:v>13.311717201414051</c:v>
                </c:pt>
                <c:pt idx="281">
                  <c:v>13.369603341950212</c:v>
                </c:pt>
                <c:pt idx="282">
                  <c:v>13.42753524664899</c:v>
                </c:pt>
                <c:pt idx="283">
                  <c:v>13.485509657607894</c:v>
                </c:pt>
                <c:pt idx="284">
                  <c:v>13.54352345978789</c:v>
                </c:pt>
                <c:pt idx="285">
                  <c:v>13.6015736857711</c:v>
                </c:pt>
                <c:pt idx="286">
                  <c:v>13.659657511003092</c:v>
                </c:pt>
                <c:pt idx="287">
                  <c:v>13.717772234732653</c:v>
                </c:pt>
                <c:pt idx="288">
                  <c:v>13.775915279997051</c:v>
                </c:pt>
                <c:pt idx="289">
                  <c:v>13.834084188893796</c:v>
                </c:pt>
                <c:pt idx="290">
                  <c:v>13.892276608278095</c:v>
                </c:pt>
                <c:pt idx="291">
                  <c:v>13.950490284960964</c:v>
                </c:pt>
                <c:pt idx="292">
                  <c:v>14.008723056193842</c:v>
                </c:pt>
                <c:pt idx="293">
                  <c:v>14.066972844881423</c:v>
                </c:pt>
                <c:pt idx="294">
                  <c:v>14.125237664354101</c:v>
                </c:pt>
                <c:pt idx="295">
                  <c:v>14.183515604050667</c:v>
                </c:pt>
                <c:pt idx="296">
                  <c:v>14.241804843835611</c:v>
                </c:pt>
                <c:pt idx="297">
                  <c:v>14.300103649241416</c:v>
                </c:pt>
                <c:pt idx="298">
                  <c:v>14.358410347635878</c:v>
                </c:pt>
                <c:pt idx="299">
                  <c:v>14.416723323464424</c:v>
                </c:pt>
                <c:pt idx="300">
                  <c:v>14.475041013507141</c:v>
                </c:pt>
                <c:pt idx="301">
                  <c:v>14.533361892590953</c:v>
                </c:pt>
                <c:pt idx="302">
                  <c:v>14.591684473589627</c:v>
                </c:pt>
                <c:pt idx="303">
                  <c:v>14.650007302666078</c:v>
                </c:pt>
                <c:pt idx="304">
                  <c:v>14.708328949756959</c:v>
                </c:pt>
                <c:pt idx="305">
                  <c:v>14.766647994270144</c:v>
                </c:pt>
                <c:pt idx="306">
                  <c:v>14.824963010782147</c:v>
                </c:pt>
                <c:pt idx="307">
                  <c:v>14.883272583355428</c:v>
                </c:pt>
                <c:pt idx="308">
                  <c:v>14.941575296022979</c:v>
                </c:pt>
                <c:pt idx="309">
                  <c:v>14.999869718485787</c:v>
                </c:pt>
                <c:pt idx="310">
                  <c:v>15.058154415642955</c:v>
                </c:pt>
                <c:pt idx="311">
                  <c:v>15.116427947650612</c:v>
                </c:pt>
                <c:pt idx="312">
                  <c:v>15.174688865164237</c:v>
                </c:pt>
                <c:pt idx="313">
                  <c:v>15.232935709353365</c:v>
                </c:pt>
                <c:pt idx="314">
                  <c:v>15.291167007143908</c:v>
                </c:pt>
                <c:pt idx="315">
                  <c:v>15.349381271247607</c:v>
                </c:pt>
                <c:pt idx="316">
                  <c:v>15.407576985874208</c:v>
                </c:pt>
                <c:pt idx="317">
                  <c:v>15.465752611474445</c:v>
                </c:pt>
                <c:pt idx="318">
                  <c:v>15.523906599057298</c:v>
                </c:pt>
                <c:pt idx="319">
                  <c:v>15.582037394962438</c:v>
                </c:pt>
                <c:pt idx="320">
                  <c:v>15.640143426542936</c:v>
                </c:pt>
                <c:pt idx="321">
                  <c:v>15.698223102179998</c:v>
                </c:pt>
                <c:pt idx="322">
                  <c:v>15.756274806539992</c:v>
                </c:pt>
                <c:pt idx="323">
                  <c:v>15.814296905346886</c:v>
                </c:pt>
                <c:pt idx="324">
                  <c:v>15.872287745411697</c:v>
                </c:pt>
                <c:pt idx="325">
                  <c:v>15.930245645102376</c:v>
                </c:pt>
                <c:pt idx="326">
                  <c:v>15.988168903888647</c:v>
                </c:pt>
                <c:pt idx="327">
                  <c:v>16.046055792782447</c:v>
                </c:pt>
                <c:pt idx="328">
                  <c:v>16.103904540020626</c:v>
                </c:pt>
                <c:pt idx="329">
                  <c:v>16.161713345352783</c:v>
                </c:pt>
                <c:pt idx="330">
                  <c:v>16.219480375283553</c:v>
                </c:pt>
                <c:pt idx="331">
                  <c:v>16.277203743997649</c:v>
                </c:pt>
                <c:pt idx="332">
                  <c:v>16.334881513359853</c:v>
                </c:pt>
                <c:pt idx="333">
                  <c:v>16.392511683399622</c:v>
                </c:pt>
                <c:pt idx="334">
                  <c:v>16.450092187553402</c:v>
                </c:pt>
                <c:pt idx="335">
                  <c:v>16.507620887892188</c:v>
                </c:pt>
                <c:pt idx="336">
                  <c:v>16.565095575121529</c:v>
                </c:pt>
                <c:pt idx="337">
                  <c:v>16.622513963838571</c:v>
                </c:pt>
                <c:pt idx="338">
                  <c:v>16.679873678200039</c:v>
                </c:pt>
                <c:pt idx="339">
                  <c:v>16.737172242377387</c:v>
                </c:pt>
                <c:pt idx="340">
                  <c:v>16.794407090101647</c:v>
                </c:pt>
                <c:pt idx="341">
                  <c:v>16.851575550360891</c:v>
                </c:pt>
                <c:pt idx="342">
                  <c:v>16.908674837840639</c:v>
                </c:pt>
                <c:pt idx="343">
                  <c:v>16.965702029105923</c:v>
                </c:pt>
                <c:pt idx="344">
                  <c:v>17.022654057814126</c:v>
                </c:pt>
                <c:pt idx="345">
                  <c:v>17.079527700412449</c:v>
                </c:pt>
                <c:pt idx="346">
                  <c:v>17.136319566593038</c:v>
                </c:pt>
                <c:pt idx="347">
                  <c:v>17.193026099292993</c:v>
                </c:pt>
                <c:pt idx="348">
                  <c:v>17.249643579481532</c:v>
                </c:pt>
                <c:pt idx="349">
                  <c:v>17.306168111857431</c:v>
                </c:pt>
                <c:pt idx="350">
                  <c:v>17.362595620076611</c:v>
                </c:pt>
                <c:pt idx="351">
                  <c:v>17.418921856282239</c:v>
                </c:pt>
                <c:pt idx="352">
                  <c:v>17.475142391574618</c:v>
                </c:pt>
                <c:pt idx="353">
                  <c:v>17.531252625511872</c:v>
                </c:pt>
                <c:pt idx="354">
                  <c:v>17.587247786109899</c:v>
                </c:pt>
                <c:pt idx="355">
                  <c:v>17.643122920297554</c:v>
                </c:pt>
                <c:pt idx="356">
                  <c:v>17.698872879614097</c:v>
                </c:pt>
                <c:pt idx="357">
                  <c:v>17.754492315422024</c:v>
                </c:pt>
                <c:pt idx="358">
                  <c:v>17.809975674149378</c:v>
                </c:pt>
                <c:pt idx="359">
                  <c:v>17.865317211592298</c:v>
                </c:pt>
                <c:pt idx="360">
                  <c:v>17.920510992900297</c:v>
                </c:pt>
                <c:pt idx="361">
                  <c:v>17.975550906864061</c:v>
                </c:pt>
                <c:pt idx="362">
                  <c:v>18.030430680218018</c:v>
                </c:pt>
                <c:pt idx="363">
                  <c:v>18.085143882383285</c:v>
                </c:pt>
                <c:pt idx="364">
                  <c:v>18.139683939740774</c:v>
                </c:pt>
                <c:pt idx="365">
                  <c:v>18.194044149919005</c:v>
                </c:pt>
                <c:pt idx="366">
                  <c:v>18.248217691309488</c:v>
                </c:pt>
                <c:pt idx="367">
                  <c:v>18.302197632596862</c:v>
                </c:pt>
                <c:pt idx="368">
                  <c:v>18.355976942274285</c:v>
                </c:pt>
                <c:pt idx="369">
                  <c:v>18.409548493430567</c:v>
                </c:pt>
                <c:pt idx="370">
                  <c:v>18.462905073280325</c:v>
                </c:pt>
                <c:pt idx="371">
                  <c:v>18.516039397451777</c:v>
                </c:pt>
                <c:pt idx="372">
                  <c:v>18.568944119516882</c:v>
                </c:pt>
                <c:pt idx="373">
                  <c:v>18.621611835749025</c:v>
                </c:pt>
                <c:pt idx="374">
                  <c:v>18.6740350993961</c:v>
                </c:pt>
                <c:pt idx="375">
                  <c:v>18.726206434968351</c:v>
                </c:pt>
                <c:pt idx="376">
                  <c:v>18.778118371601135</c:v>
                </c:pt>
                <c:pt idx="377">
                  <c:v>18.829763462115199</c:v>
                </c:pt>
                <c:pt idx="378">
                  <c:v>18.881134302091638</c:v>
                </c:pt>
                <c:pt idx="379">
                  <c:v>18.93222352987187</c:v>
                </c:pt>
                <c:pt idx="380">
                  <c:v>18.983023831330108</c:v>
                </c:pt>
                <c:pt idx="381">
                  <c:v>19.033527944645765</c:v>
                </c:pt>
                <c:pt idx="382">
                  <c:v>19.083728669818843</c:v>
                </c:pt>
                <c:pt idx="383">
                  <c:v>19.133618892487863</c:v>
                </c:pt>
                <c:pt idx="384">
                  <c:v>19.183191569656817</c:v>
                </c:pt>
                <c:pt idx="385">
                  <c:v>19.232439743997663</c:v>
                </c:pt>
                <c:pt idx="386">
                  <c:v>19.281356558138185</c:v>
                </c:pt>
                <c:pt idx="387">
                  <c:v>19.329935268949793</c:v>
                </c:pt>
                <c:pt idx="388">
                  <c:v>19.378169247562251</c:v>
                </c:pt>
                <c:pt idx="389">
                  <c:v>19.426051988879085</c:v>
                </c:pt>
                <c:pt idx="390">
                  <c:v>19.473577111577573</c:v>
                </c:pt>
                <c:pt idx="391">
                  <c:v>19.520738358123456</c:v>
                </c:pt>
                <c:pt idx="392">
                  <c:v>19.567529609073521</c:v>
                </c:pt>
                <c:pt idx="393">
                  <c:v>19.613944892620435</c:v>
                </c:pt>
                <c:pt idx="394">
                  <c:v>19.65997838460747</c:v>
                </c:pt>
                <c:pt idx="395">
                  <c:v>19.705624408543247</c:v>
                </c:pt>
                <c:pt idx="396">
                  <c:v>19.750877430829309</c:v>
                </c:pt>
                <c:pt idx="397">
                  <c:v>19.795732065532494</c:v>
                </c:pt>
                <c:pt idx="398">
                  <c:v>19.840183074370323</c:v>
                </c:pt>
                <c:pt idx="399">
                  <c:v>19.884225376226272</c:v>
                </c:pt>
                <c:pt idx="400">
                  <c:v>19.927854061437642</c:v>
                </c:pt>
                <c:pt idx="401">
                  <c:v>19.971064401325698</c:v>
                </c:pt>
                <c:pt idx="402">
                  <c:v>20.013851843437944</c:v>
                </c:pt>
                <c:pt idx="403">
                  <c:v>20.056212006790425</c:v>
                </c:pt>
                <c:pt idx="404">
                  <c:v>20.098140696155571</c:v>
                </c:pt>
                <c:pt idx="405">
                  <c:v>20.139633902062183</c:v>
                </c:pt>
                <c:pt idx="406">
                  <c:v>20.180687810340281</c:v>
                </c:pt>
                <c:pt idx="407">
                  <c:v>20.221298792590979</c:v>
                </c:pt>
                <c:pt idx="408">
                  <c:v>20.261463415716626</c:v>
                </c:pt>
                <c:pt idx="409">
                  <c:v>20.30117844190605</c:v>
                </c:pt>
                <c:pt idx="410">
                  <c:v>20.340440819104462</c:v>
                </c:pt>
                <c:pt idx="411">
                  <c:v>20.379247680983969</c:v>
                </c:pt>
                <c:pt idx="412">
                  <c:v>20.417596332641057</c:v>
                </c:pt>
                <c:pt idx="413">
                  <c:v>20.455484245838875</c:v>
                </c:pt>
                <c:pt idx="414">
                  <c:v>20.492909044704689</c:v>
                </c:pt>
                <c:pt idx="415">
                  <c:v>20.529868515245269</c:v>
                </c:pt>
                <c:pt idx="416">
                  <c:v>20.56636060057448</c:v>
                </c:pt>
                <c:pt idx="417">
                  <c:v>20.602383377095318</c:v>
                </c:pt>
                <c:pt idx="418">
                  <c:v>20.637935054499941</c:v>
                </c:pt>
                <c:pt idx="419">
                  <c:v>20.673013966224794</c:v>
                </c:pt>
                <c:pt idx="420">
                  <c:v>20.707618569465328</c:v>
                </c:pt>
                <c:pt idx="421">
                  <c:v>20.741747435631183</c:v>
                </c:pt>
                <c:pt idx="422">
                  <c:v>20.77539925510386</c:v>
                </c:pt>
                <c:pt idx="423">
                  <c:v>20.808572827706602</c:v>
                </c:pt>
                <c:pt idx="424">
                  <c:v>20.841267057931965</c:v>
                </c:pt>
                <c:pt idx="425">
                  <c:v>20.873480959714264</c:v>
                </c:pt>
                <c:pt idx="426">
                  <c:v>20.905213646914145</c:v>
                </c:pt>
                <c:pt idx="427">
                  <c:v>20.93646432857566</c:v>
                </c:pt>
                <c:pt idx="428">
                  <c:v>20.967232299396105</c:v>
                </c:pt>
                <c:pt idx="429">
                  <c:v>20.997516944527931</c:v>
                </c:pt>
                <c:pt idx="430">
                  <c:v>21.027317749123597</c:v>
                </c:pt>
                <c:pt idx="431">
                  <c:v>21.056634303107984</c:v>
                </c:pt>
                <c:pt idx="432">
                  <c:v>21.085466305950817</c:v>
                </c:pt>
                <c:pt idx="433">
                  <c:v>21.113813571424373</c:v>
                </c:pt>
                <c:pt idx="434">
                  <c:v>21.141676046678459</c:v>
                </c:pt>
                <c:pt idx="435">
                  <c:v>21.169053807482712</c:v>
                </c:pt>
                <c:pt idx="436">
                  <c:v>21.19594706777141</c:v>
                </c:pt>
                <c:pt idx="437">
                  <c:v>21.222356189173681</c:v>
                </c:pt>
                <c:pt idx="438">
                  <c:v>21.248281685785848</c:v>
                </c:pt>
                <c:pt idx="439">
                  <c:v>21.273724224186203</c:v>
                </c:pt>
                <c:pt idx="440">
                  <c:v>21.298684623434983</c:v>
                </c:pt>
                <c:pt idx="441">
                  <c:v>21.323163864604521</c:v>
                </c:pt>
                <c:pt idx="442">
                  <c:v>21.347163086021514</c:v>
                </c:pt>
                <c:pt idx="443">
                  <c:v>21.370683602327304</c:v>
                </c:pt>
                <c:pt idx="444">
                  <c:v>21.393726909250269</c:v>
                </c:pt>
                <c:pt idx="445">
                  <c:v>21.416294697908395</c:v>
                </c:pt>
                <c:pt idx="446">
                  <c:v>21.438388854809261</c:v>
                </c:pt>
                <c:pt idx="447">
                  <c:v>21.460011457077641</c:v>
                </c:pt>
                <c:pt idx="448">
                  <c:v>21.481164786758004</c:v>
                </c:pt>
                <c:pt idx="449">
                  <c:v>21.501851321269715</c:v>
                </c:pt>
                <c:pt idx="450">
                  <c:v>21.522073738179422</c:v>
                </c:pt>
                <c:pt idx="451">
                  <c:v>21.541834910443377</c:v>
                </c:pt>
                <c:pt idx="452">
                  <c:v>21.561137911165137</c:v>
                </c:pt>
                <c:pt idx="453">
                  <c:v>21.579986004080144</c:v>
                </c:pt>
                <c:pt idx="454">
                  <c:v>21.598382634010918</c:v>
                </c:pt>
                <c:pt idx="455">
                  <c:v>21.616331431639431</c:v>
                </c:pt>
                <c:pt idx="456">
                  <c:v>21.633836199204612</c:v>
                </c:pt>
                <c:pt idx="457">
                  <c:v>21.650900900957446</c:v>
                </c:pt>
                <c:pt idx="458">
                  <c:v>21.667529658388585</c:v>
                </c:pt>
                <c:pt idx="459">
                  <c:v>21.683726745470629</c:v>
                </c:pt>
                <c:pt idx="460">
                  <c:v>21.699496579113287</c:v>
                </c:pt>
                <c:pt idx="461">
                  <c:v>21.714843704875548</c:v>
                </c:pt>
                <c:pt idx="462">
                  <c:v>21.729772787435575</c:v>
                </c:pt>
                <c:pt idx="463">
                  <c:v>21.74428860106056</c:v>
                </c:pt>
                <c:pt idx="464">
                  <c:v>21.758396015318915</c:v>
                </c:pt>
                <c:pt idx="465">
                  <c:v>21.772099976020051</c:v>
                </c:pt>
                <c:pt idx="466">
                  <c:v>21.785405500471366</c:v>
                </c:pt>
                <c:pt idx="467">
                  <c:v>21.798317677478291</c:v>
                </c:pt>
                <c:pt idx="468">
                  <c:v>21.810841648284011</c:v>
                </c:pt>
                <c:pt idx="469">
                  <c:v>21.822982611356633</c:v>
                </c:pt>
                <c:pt idx="470">
                  <c:v>21.834745812859058</c:v>
                </c:pt>
                <c:pt idx="471">
                  <c:v>21.846136537133621</c:v>
                </c:pt>
                <c:pt idx="472">
                  <c:v>21.857160111489197</c:v>
                </c:pt>
                <c:pt idx="473">
                  <c:v>21.867821915760818</c:v>
                </c:pt>
                <c:pt idx="474">
                  <c:v>21.87812737279425</c:v>
                </c:pt>
                <c:pt idx="475">
                  <c:v>21.888081919870402</c:v>
                </c:pt>
                <c:pt idx="476">
                  <c:v>21.89769099440273</c:v>
                </c:pt>
                <c:pt idx="477">
                  <c:v>21.906960024407155</c:v>
                </c:pt>
                <c:pt idx="478">
                  <c:v>21.915894423744319</c:v>
                </c:pt>
                <c:pt idx="479">
                  <c:v>21.924499582574775</c:v>
                </c:pt>
                <c:pt idx="480">
                  <c:v>21.932780872146143</c:v>
                </c:pt>
                <c:pt idx="481">
                  <c:v>21.940743640035375</c:v>
                </c:pt>
                <c:pt idx="482">
                  <c:v>21.948393200618671</c:v>
                </c:pt>
                <c:pt idx="483">
                  <c:v>21.955734820798373</c:v>
                </c:pt>
                <c:pt idx="484">
                  <c:v>21.962773729533087</c:v>
                </c:pt>
                <c:pt idx="485">
                  <c:v>21.969515108307572</c:v>
                </c:pt>
                <c:pt idx="486">
                  <c:v>21.975964072057756</c:v>
                </c:pt>
                <c:pt idx="487">
                  <c:v>21.982125669185468</c:v>
                </c:pt>
                <c:pt idx="488">
                  <c:v>21.988004886330849</c:v>
                </c:pt>
                <c:pt idx="489">
                  <c:v>21.993606653144813</c:v>
                </c:pt>
                <c:pt idx="490">
                  <c:v>21.998935837516591</c:v>
                </c:pt>
                <c:pt idx="491">
                  <c:v>22.003997245573739</c:v>
                </c:pt>
                <c:pt idx="492">
                  <c:v>22.008795602607179</c:v>
                </c:pt>
                <c:pt idx="493">
                  <c:v>22.013335533996187</c:v>
                </c:pt>
                <c:pt idx="494">
                  <c:v>22.01762156520844</c:v>
                </c:pt>
                <c:pt idx="495">
                  <c:v>22.021658136087812</c:v>
                </c:pt>
                <c:pt idx="496">
                  <c:v>22.025449600854341</c:v>
                </c:pt>
                <c:pt idx="497">
                  <c:v>22.029000223331881</c:v>
                </c:pt>
                <c:pt idx="498">
                  <c:v>22.032314172190326</c:v>
                </c:pt>
                <c:pt idx="499">
                  <c:v>22.035395525732824</c:v>
                </c:pt>
                <c:pt idx="500">
                  <c:v>22.038248243275905</c:v>
                </c:pt>
                <c:pt idx="501">
                  <c:v>22.040876150832247</c:v>
                </c:pt>
                <c:pt idx="502">
                  <c:v>22.043282945883064</c:v>
                </c:pt>
                <c:pt idx="503">
                  <c:v>22.045472192590971</c:v>
                </c:pt>
                <c:pt idx="504">
                  <c:v>22.047447312269863</c:v>
                </c:pt>
                <c:pt idx="505">
                  <c:v>22.049211588157327</c:v>
                </c:pt>
                <c:pt idx="506">
                  <c:v>22.050768184460168</c:v>
                </c:pt>
                <c:pt idx="507">
                  <c:v>22.052120146354408</c:v>
                </c:pt>
                <c:pt idx="508">
                  <c:v>22.053270399985287</c:v>
                </c:pt>
                <c:pt idx="509">
                  <c:v>22.054221747694815</c:v>
                </c:pt>
                <c:pt idx="510">
                  <c:v>22.054976872794242</c:v>
                </c:pt>
                <c:pt idx="511">
                  <c:v>22.055538344336441</c:v>
                </c:pt>
                <c:pt idx="512">
                  <c:v>22.05590863619091</c:v>
                </c:pt>
                <c:pt idx="513">
                  <c:v>22.056090136573879</c:v>
                </c:pt>
                <c:pt idx="514">
                  <c:v>22.05608515757844</c:v>
                </c:pt>
                <c:pt idx="515">
                  <c:v>22.055895935174561</c:v>
                </c:pt>
                <c:pt idx="516">
                  <c:v>22.055524638739151</c:v>
                </c:pt>
                <c:pt idx="517">
                  <c:v>22.05497339013111</c:v>
                </c:pt>
                <c:pt idx="518">
                  <c:v>22.054244263676548</c:v>
                </c:pt>
                <c:pt idx="519">
                  <c:v>22.053339290926509</c:v>
                </c:pt>
                <c:pt idx="520">
                  <c:v>22.052260460642227</c:v>
                </c:pt>
                <c:pt idx="521">
                  <c:v>22.051009737870096</c:v>
                </c:pt>
                <c:pt idx="522">
                  <c:v>22.049589054396829</c:v>
                </c:pt>
                <c:pt idx="523">
                  <c:v>22.04800031350716</c:v>
                </c:pt>
                <c:pt idx="524">
                  <c:v>22.046245394741504</c:v>
                </c:pt>
                <c:pt idx="525">
                  <c:v>22.044326163396683</c:v>
                </c:pt>
                <c:pt idx="526">
                  <c:v>22.042244460995736</c:v>
                </c:pt>
                <c:pt idx="527">
                  <c:v>22.04000211004567</c:v>
                </c:pt>
                <c:pt idx="528">
                  <c:v>22.037600918795118</c:v>
                </c:pt>
                <c:pt idx="529">
                  <c:v>22.035042666902349</c:v>
                </c:pt>
                <c:pt idx="530">
                  <c:v>22.032329095875685</c:v>
                </c:pt>
                <c:pt idx="531">
                  <c:v>22.029461918603626</c:v>
                </c:pt>
                <c:pt idx="532">
                  <c:v>22.026442824127269</c:v>
                </c:pt>
                <c:pt idx="533">
                  <c:v>22.023273477625573</c:v>
                </c:pt>
                <c:pt idx="534">
                  <c:v>22.0199555060981</c:v>
                </c:pt>
                <c:pt idx="535">
                  <c:v>22.016490503122693</c:v>
                </c:pt>
                <c:pt idx="536">
                  <c:v>22.012880024083074</c:v>
                </c:pt>
                <c:pt idx="537">
                  <c:v>22.009125576623948</c:v>
                </c:pt>
                <c:pt idx="538">
                  <c:v>22.005228625423481</c:v>
                </c:pt>
                <c:pt idx="539">
                  <c:v>22.001190587420826</c:v>
                </c:pt>
                <c:pt idx="540">
                  <c:v>21.997012846133451</c:v>
                </c:pt>
                <c:pt idx="541">
                  <c:v>21.992696765959639</c:v>
                </c:pt>
                <c:pt idx="542">
                  <c:v>21.988243706481068</c:v>
                </c:pt>
                <c:pt idx="543">
                  <c:v>21.983655022462806</c:v>
                </c:pt>
                <c:pt idx="544">
                  <c:v>21.978932059080861</c:v>
                </c:pt>
                <c:pt idx="545">
                  <c:v>21.974076137634409</c:v>
                </c:pt>
                <c:pt idx="546">
                  <c:v>21.969088550773311</c:v>
                </c:pt>
                <c:pt idx="547">
                  <c:v>21.963970567270582</c:v>
                </c:pt>
                <c:pt idx="548">
                  <c:v>21.958723422477529</c:v>
                </c:pt>
                <c:pt idx="549">
                  <c:v>21.953348332641031</c:v>
                </c:pt>
                <c:pt idx="550">
                  <c:v>21.947846504448368</c:v>
                </c:pt>
                <c:pt idx="551">
                  <c:v>21.942219135027248</c:v>
                </c:pt>
                <c:pt idx="552">
                  <c:v>21.936467407173367</c:v>
                </c:pt>
                <c:pt idx="553">
                  <c:v>21.930592498895276</c:v>
                </c:pt>
                <c:pt idx="554">
                  <c:v>21.924595602504052</c:v>
                </c:pt>
                <c:pt idx="555">
                  <c:v>21.918477924613349</c:v>
                </c:pt>
                <c:pt idx="556">
                  <c:v>21.912240686168801</c:v>
                </c:pt>
                <c:pt idx="557">
                  <c:v>21.905885136765352</c:v>
                </c:pt>
                <c:pt idx="558">
                  <c:v>21.899412554647224</c:v>
                </c:pt>
                <c:pt idx="559">
                  <c:v>21.892824251480331</c:v>
                </c:pt>
                <c:pt idx="560">
                  <c:v>21.886121581897186</c:v>
                </c:pt>
                <c:pt idx="561">
                  <c:v>21.879305933966709</c:v>
                </c:pt>
                <c:pt idx="562">
                  <c:v>21.872378724421857</c:v>
                </c:pt>
                <c:pt idx="563">
                  <c:v>21.865341398659591</c:v>
                </c:pt>
                <c:pt idx="564">
                  <c:v>21.858195435513327</c:v>
                </c:pt>
                <c:pt idx="565">
                  <c:v>21.850942356797759</c:v>
                </c:pt>
                <c:pt idx="566">
                  <c:v>21.843583722536458</c:v>
                </c:pt>
                <c:pt idx="567">
                  <c:v>21.836121121416998</c:v>
                </c:pt>
                <c:pt idx="568">
                  <c:v>21.828556180335838</c:v>
                </c:pt>
                <c:pt idx="569">
                  <c:v>21.820890554853435</c:v>
                </c:pt>
                <c:pt idx="570">
                  <c:v>21.81312593396671</c:v>
                </c:pt>
                <c:pt idx="571">
                  <c:v>21.805264025791718</c:v>
                </c:pt>
                <c:pt idx="572">
                  <c:v>21.797306533716306</c:v>
                </c:pt>
                <c:pt idx="573">
                  <c:v>21.789255137310356</c:v>
                </c:pt>
                <c:pt idx="574">
                  <c:v>21.781111478008544</c:v>
                </c:pt>
                <c:pt idx="575">
                  <c:v>21.772877182942999</c:v>
                </c:pt>
                <c:pt idx="576">
                  <c:v>21.764553879231112</c:v>
                </c:pt>
                <c:pt idx="577">
                  <c:v>21.75614319397555</c:v>
                </c:pt>
                <c:pt idx="578">
                  <c:v>21.747646749491825</c:v>
                </c:pt>
                <c:pt idx="579">
                  <c:v>21.739066172853146</c:v>
                </c:pt>
                <c:pt idx="580">
                  <c:v>21.730403086345564</c:v>
                </c:pt>
                <c:pt idx="581">
                  <c:v>21.721659093150688</c:v>
                </c:pt>
                <c:pt idx="582">
                  <c:v>21.71283577734571</c:v>
                </c:pt>
                <c:pt idx="583">
                  <c:v>21.703934699130951</c:v>
                </c:pt>
                <c:pt idx="584">
                  <c:v>21.694957390057446</c:v>
                </c:pt>
                <c:pt idx="585">
                  <c:v>21.685905348254533</c:v>
                </c:pt>
                <c:pt idx="586">
                  <c:v>21.676780052747098</c:v>
                </c:pt>
                <c:pt idx="587">
                  <c:v>21.667582958683166</c:v>
                </c:pt>
                <c:pt idx="588">
                  <c:v>21.658315492561503</c:v>
                </c:pt>
                <c:pt idx="589">
                  <c:v>21.648979047459129</c:v>
                </c:pt>
                <c:pt idx="590">
                  <c:v>21.63957498303138</c:v>
                </c:pt>
                <c:pt idx="591">
                  <c:v>21.630104620754167</c:v>
                </c:pt>
                <c:pt idx="592">
                  <c:v>21.620569258226553</c:v>
                </c:pt>
                <c:pt idx="593">
                  <c:v>21.610970178715579</c:v>
                </c:pt>
                <c:pt idx="594">
                  <c:v>21.601308651156295</c:v>
                </c:pt>
                <c:pt idx="595">
                  <c:v>21.591585906319057</c:v>
                </c:pt>
                <c:pt idx="596">
                  <c:v>21.581803136809551</c:v>
                </c:pt>
                <c:pt idx="597">
                  <c:v>21.571961501841223</c:v>
                </c:pt>
                <c:pt idx="598">
                  <c:v>21.562062132007672</c:v>
                </c:pt>
                <c:pt idx="599">
                  <c:v>21.552106114965401</c:v>
                </c:pt>
                <c:pt idx="600">
                  <c:v>21.542094509751081</c:v>
                </c:pt>
                <c:pt idx="601">
                  <c:v>21.532028361098849</c:v>
                </c:pt>
                <c:pt idx="602">
                  <c:v>21.521908694667857</c:v>
                </c:pt>
                <c:pt idx="603">
                  <c:v>21.511736526587139</c:v>
                </c:pt>
                <c:pt idx="604">
                  <c:v>21.501512863455602</c:v>
                </c:pt>
                <c:pt idx="605">
                  <c:v>21.49123869756961</c:v>
                </c:pt>
                <c:pt idx="606">
                  <c:v>21.480914983090305</c:v>
                </c:pt>
                <c:pt idx="607">
                  <c:v>21.470542636043614</c:v>
                </c:pt>
                <c:pt idx="608">
                  <c:v>21.460122524790112</c:v>
                </c:pt>
                <c:pt idx="609">
                  <c:v>21.449655474797478</c:v>
                </c:pt>
                <c:pt idx="610">
                  <c:v>21.439142263868035</c:v>
                </c:pt>
                <c:pt idx="611">
                  <c:v>21.428583631668889</c:v>
                </c:pt>
                <c:pt idx="612">
                  <c:v>21.417980279731928</c:v>
                </c:pt>
                <c:pt idx="613">
                  <c:v>21.407332871453832</c:v>
                </c:pt>
                <c:pt idx="614">
                  <c:v>21.396642036868474</c:v>
                </c:pt>
                <c:pt idx="615">
                  <c:v>21.385908377419366</c:v>
                </c:pt>
                <c:pt idx="616">
                  <c:v>21.375132461187231</c:v>
                </c:pt>
                <c:pt idx="617">
                  <c:v>21.364314813345125</c:v>
                </c:pt>
                <c:pt idx="618">
                  <c:v>21.35345592093093</c:v>
                </c:pt>
                <c:pt idx="619">
                  <c:v>21.342556232847265</c:v>
                </c:pt>
                <c:pt idx="620">
                  <c:v>21.331616159861547</c:v>
                </c:pt>
                <c:pt idx="621">
                  <c:v>21.320636069833565</c:v>
                </c:pt>
                <c:pt idx="622">
                  <c:v>21.309616316335255</c:v>
                </c:pt>
                <c:pt idx="623">
                  <c:v>21.298557243423193</c:v>
                </c:pt>
                <c:pt idx="624">
                  <c:v>21.287459195183391</c:v>
                </c:pt>
                <c:pt idx="625">
                  <c:v>21.276322510988372</c:v>
                </c:pt>
                <c:pt idx="626">
                  <c:v>21.265147539784955</c:v>
                </c:pt>
                <c:pt idx="627">
                  <c:v>21.253934640094286</c:v>
                </c:pt>
                <c:pt idx="628">
                  <c:v>21.242684184769491</c:v>
                </c:pt>
                <c:pt idx="629">
                  <c:v>21.231396570540593</c:v>
                </c:pt>
                <c:pt idx="630">
                  <c:v>21.220072232331727</c:v>
                </c:pt>
                <c:pt idx="631">
                  <c:v>21.208711633716316</c:v>
                </c:pt>
                <c:pt idx="632">
                  <c:v>21.197315257372228</c:v>
                </c:pt>
                <c:pt idx="633">
                  <c:v>21.185883609854184</c:v>
                </c:pt>
                <c:pt idx="634">
                  <c:v>21.174417231138612</c:v>
                </c:pt>
                <c:pt idx="635">
                  <c:v>21.16291668985124</c:v>
                </c:pt>
                <c:pt idx="636">
                  <c:v>21.151382588039482</c:v>
                </c:pt>
                <c:pt idx="637">
                  <c:v>21.139815565944911</c:v>
                </c:pt>
                <c:pt idx="638">
                  <c:v>21.128216297230818</c:v>
                </c:pt>
                <c:pt idx="639">
                  <c:v>21.116585503284732</c:v>
                </c:pt>
                <c:pt idx="640">
                  <c:v>21.104923938901166</c:v>
                </c:pt>
                <c:pt idx="641">
                  <c:v>21.093232382736783</c:v>
                </c:pt>
                <c:pt idx="642">
                  <c:v>21.081511618235385</c:v>
                </c:pt>
                <c:pt idx="643">
                  <c:v>21.069762428855505</c:v>
                </c:pt>
                <c:pt idx="644">
                  <c:v>21.057985598070417</c:v>
                </c:pt>
                <c:pt idx="645">
                  <c:v>21.046181918883491</c:v>
                </c:pt>
                <c:pt idx="646">
                  <c:v>21.034352198600679</c:v>
                </c:pt>
                <c:pt idx="647">
                  <c:v>21.022497254058035</c:v>
                </c:pt>
                <c:pt idx="648">
                  <c:v>21.010617916394168</c:v>
                </c:pt>
                <c:pt idx="649">
                  <c:v>20.998715026277807</c:v>
                </c:pt>
                <c:pt idx="650">
                  <c:v>20.986789414818098</c:v>
                </c:pt>
                <c:pt idx="651">
                  <c:v>20.974841908337019</c:v>
                </c:pt>
                <c:pt idx="652">
                  <c:v>20.96287333314185</c:v>
                </c:pt>
                <c:pt idx="653">
                  <c:v>20.950884501207838</c:v>
                </c:pt>
                <c:pt idx="654">
                  <c:v>20.938876195860953</c:v>
                </c:pt>
                <c:pt idx="655">
                  <c:v>20.926849167020183</c:v>
                </c:pt>
                <c:pt idx="656">
                  <c:v>20.914804135940496</c:v>
                </c:pt>
                <c:pt idx="657">
                  <c:v>20.902741795212851</c:v>
                </c:pt>
                <c:pt idx="658">
                  <c:v>20.890662818294306</c:v>
                </c:pt>
                <c:pt idx="659">
                  <c:v>20.878567849977909</c:v>
                </c:pt>
                <c:pt idx="660">
                  <c:v>20.866457515922821</c:v>
                </c:pt>
                <c:pt idx="661">
                  <c:v>20.854332427426723</c:v>
                </c:pt>
                <c:pt idx="662">
                  <c:v>20.842193186198262</c:v>
                </c:pt>
                <c:pt idx="663">
                  <c:v>20.830040389129476</c:v>
                </c:pt>
                <c:pt idx="664">
                  <c:v>20.817874628295776</c:v>
                </c:pt>
                <c:pt idx="665">
                  <c:v>20.805696476638683</c:v>
                </c:pt>
                <c:pt idx="666">
                  <c:v>20.793506492738256</c:v>
                </c:pt>
                <c:pt idx="667">
                  <c:v>20.781305230357937</c:v>
                </c:pt>
                <c:pt idx="668">
                  <c:v>20.769093238444547</c:v>
                </c:pt>
                <c:pt idx="669">
                  <c:v>20.756871056355873</c:v>
                </c:pt>
                <c:pt idx="670">
                  <c:v>20.744639213860662</c:v>
                </c:pt>
                <c:pt idx="671">
                  <c:v>20.732398250228314</c:v>
                </c:pt>
                <c:pt idx="672">
                  <c:v>20.720148723773747</c:v>
                </c:pt>
                <c:pt idx="673">
                  <c:v>20.707891230947119</c:v>
                </c:pt>
                <c:pt idx="674">
                  <c:v>20.695626420651049</c:v>
                </c:pt>
                <c:pt idx="675">
                  <c:v>20.683354994225958</c:v>
                </c:pt>
                <c:pt idx="676">
                  <c:v>20.671077700707031</c:v>
                </c:pt>
                <c:pt idx="677">
                  <c:v>20.658795332051852</c:v>
                </c:pt>
                <c:pt idx="678">
                  <c:v>20.646508723155101</c:v>
                </c:pt>
                <c:pt idx="679">
                  <c:v>20.634218747076147</c:v>
                </c:pt>
                <c:pt idx="680">
                  <c:v>20.621926300751209</c:v>
                </c:pt>
                <c:pt idx="681">
                  <c:v>20.609632324083066</c:v>
                </c:pt>
                <c:pt idx="682">
                  <c:v>20.597337804713501</c:v>
                </c:pt>
                <c:pt idx="683">
                  <c:v>20.585043782795694</c:v>
                </c:pt>
                <c:pt idx="684">
                  <c:v>20.572751346221825</c:v>
                </c:pt>
                <c:pt idx="685">
                  <c:v>20.560461644940343</c:v>
                </c:pt>
                <c:pt idx="686">
                  <c:v>20.548175886168799</c:v>
                </c:pt>
                <c:pt idx="687">
                  <c:v>20.535895334393874</c:v>
                </c:pt>
                <c:pt idx="688">
                  <c:v>20.523621297054056</c:v>
                </c:pt>
                <c:pt idx="689">
                  <c:v>20.511355119781999</c:v>
                </c:pt>
                <c:pt idx="690">
                  <c:v>20.499098186404481</c:v>
                </c:pt>
                <c:pt idx="691">
                  <c:v>20.486851899867432</c:v>
                </c:pt>
                <c:pt idx="692">
                  <c:v>20.474617672691121</c:v>
                </c:pt>
                <c:pt idx="693">
                  <c:v>20.462396917425249</c:v>
                </c:pt>
                <c:pt idx="694">
                  <c:v>20.450191046634263</c:v>
                </c:pt>
                <c:pt idx="695">
                  <c:v>20.438001482442186</c:v>
                </c:pt>
                <c:pt idx="696">
                  <c:v>20.425829656532624</c:v>
                </c:pt>
                <c:pt idx="697">
                  <c:v>20.413677010148774</c:v>
                </c:pt>
                <c:pt idx="698">
                  <c:v>20.401544984548536</c:v>
                </c:pt>
                <c:pt idx="699">
                  <c:v>20.389435021004566</c:v>
                </c:pt>
                <c:pt idx="700">
                  <c:v>20.377348570334362</c:v>
                </c:pt>
                <c:pt idx="701">
                  <c:v>20.36528708335543</c:v>
                </c:pt>
                <c:pt idx="702">
                  <c:v>20.353252006112836</c:v>
                </c:pt>
                <c:pt idx="703">
                  <c:v>20.341244770334367</c:v>
                </c:pt>
                <c:pt idx="704">
                  <c:v>20.3292667838857</c:v>
                </c:pt>
                <c:pt idx="705">
                  <c:v>20.317319435528063</c:v>
                </c:pt>
                <c:pt idx="706">
                  <c:v>20.305404094932982</c:v>
                </c:pt>
                <c:pt idx="707">
                  <c:v>20.293522107909855</c:v>
                </c:pt>
                <c:pt idx="708">
                  <c:v>20.281674805936078</c:v>
                </c:pt>
                <c:pt idx="709">
                  <c:v>20.26986352045957</c:v>
                </c:pt>
                <c:pt idx="710">
                  <c:v>20.258089582913538</c:v>
                </c:pt>
                <c:pt idx="711">
                  <c:v>20.246354334231846</c:v>
                </c:pt>
                <c:pt idx="712">
                  <c:v>20.234659129621448</c:v>
                </c:pt>
                <c:pt idx="713">
                  <c:v>20.223005333789956</c:v>
                </c:pt>
                <c:pt idx="714">
                  <c:v>20.211394311415528</c:v>
                </c:pt>
                <c:pt idx="715">
                  <c:v>20.199827427146857</c:v>
                </c:pt>
                <c:pt idx="716">
                  <c:v>20.188306050375605</c:v>
                </c:pt>
                <c:pt idx="717">
                  <c:v>20.17683156478126</c:v>
                </c:pt>
                <c:pt idx="718">
                  <c:v>20.165405368331122</c:v>
                </c:pt>
                <c:pt idx="719">
                  <c:v>20.154028897142435</c:v>
                </c:pt>
                <c:pt idx="720">
                  <c:v>20.142703635027257</c:v>
                </c:pt>
                <c:pt idx="721">
                  <c:v>20.131431108719987</c:v>
                </c:pt>
                <c:pt idx="722">
                  <c:v>20.120212878332602</c:v>
                </c:pt>
                <c:pt idx="723">
                  <c:v>20.109050532582124</c:v>
                </c:pt>
                <c:pt idx="724">
                  <c:v>20.097945693563119</c:v>
                </c:pt>
                <c:pt idx="725">
                  <c:v>20.086900002459867</c:v>
                </c:pt>
                <c:pt idx="726">
                  <c:v>20.075915119546327</c:v>
                </c:pt>
                <c:pt idx="727">
                  <c:v>20.064992728958615</c:v>
                </c:pt>
                <c:pt idx="728">
                  <c:v>20.05413454348211</c:v>
                </c:pt>
                <c:pt idx="729">
                  <c:v>20.043342309323915</c:v>
                </c:pt>
                <c:pt idx="730">
                  <c:v>20.032617815628232</c:v>
                </c:pt>
                <c:pt idx="731">
                  <c:v>20.021962894491097</c:v>
                </c:pt>
                <c:pt idx="732">
                  <c:v>20.011379420960385</c:v>
                </c:pt>
                <c:pt idx="733">
                  <c:v>20.000869308263379</c:v>
                </c:pt>
                <c:pt idx="734">
                  <c:v>19.990434507806757</c:v>
                </c:pt>
                <c:pt idx="735">
                  <c:v>19.980077013949042</c:v>
                </c:pt>
                <c:pt idx="736">
                  <c:v>19.969798849698055</c:v>
                </c:pt>
                <c:pt idx="737">
                  <c:v>19.959602066710872</c:v>
                </c:pt>
                <c:pt idx="738">
                  <c:v>19.949488754838722</c:v>
                </c:pt>
                <c:pt idx="739">
                  <c:v>19.939461037369288</c:v>
                </c:pt>
                <c:pt idx="740">
                  <c:v>19.929521061481822</c:v>
                </c:pt>
                <c:pt idx="741">
                  <c:v>19.919671012549728</c:v>
                </c:pt>
                <c:pt idx="742">
                  <c:v>19.909913128457813</c:v>
                </c:pt>
                <c:pt idx="743">
                  <c:v>19.900249704374737</c:v>
                </c:pt>
                <c:pt idx="744">
                  <c:v>19.890683092767723</c:v>
                </c:pt>
                <c:pt idx="745">
                  <c:v>19.881215708160276</c:v>
                </c:pt>
                <c:pt idx="746">
                  <c:v>19.871850022359716</c:v>
                </c:pt>
                <c:pt idx="747">
                  <c:v>19.862588559684795</c:v>
                </c:pt>
                <c:pt idx="748">
                  <c:v>19.853433896965694</c:v>
                </c:pt>
                <c:pt idx="749">
                  <c:v>19.844388663543977</c:v>
                </c:pt>
                <c:pt idx="750">
                  <c:v>19.83545553651496</c:v>
                </c:pt>
                <c:pt idx="751">
                  <c:v>19.826637226410384</c:v>
                </c:pt>
                <c:pt idx="752">
                  <c:v>19.817936477198423</c:v>
                </c:pt>
                <c:pt idx="753">
                  <c:v>19.809356085373409</c:v>
                </c:pt>
                <c:pt idx="754">
                  <c:v>19.800898909500678</c:v>
                </c:pt>
                <c:pt idx="755">
                  <c:v>19.792567870201811</c:v>
                </c:pt>
                <c:pt idx="756">
                  <c:v>19.784365964457226</c:v>
                </c:pt>
                <c:pt idx="757">
                  <c:v>19.776296246516441</c:v>
                </c:pt>
                <c:pt idx="758">
                  <c:v>19.768361818367968</c:v>
                </c:pt>
                <c:pt idx="759">
                  <c:v>19.760565810634869</c:v>
                </c:pt>
                <c:pt idx="760">
                  <c:v>19.752911363499795</c:v>
                </c:pt>
                <c:pt idx="761">
                  <c:v>19.745401607644734</c:v>
                </c:pt>
                <c:pt idx="762">
                  <c:v>19.738039649933732</c:v>
                </c:pt>
                <c:pt idx="763">
                  <c:v>19.730828573412893</c:v>
                </c:pt>
                <c:pt idx="764">
                  <c:v>19.72377144206807</c:v>
                </c:pt>
                <c:pt idx="765">
                  <c:v>19.716871310369729</c:v>
                </c:pt>
                <c:pt idx="766">
                  <c:v>19.710131218500532</c:v>
                </c:pt>
                <c:pt idx="767">
                  <c:v>19.703554192355291</c:v>
                </c:pt>
                <c:pt idx="768">
                  <c:v>19.697143233996179</c:v>
                </c:pt>
                <c:pt idx="769">
                  <c:v>19.690901307335405</c:v>
                </c:pt>
                <c:pt idx="770">
                  <c:v>19.684831323817953</c:v>
                </c:pt>
                <c:pt idx="771">
                  <c:v>19.678936137649149</c:v>
                </c:pt>
                <c:pt idx="772">
                  <c:v>19.673218536249827</c:v>
                </c:pt>
                <c:pt idx="773">
                  <c:v>19.667681211621751</c:v>
                </c:pt>
                <c:pt idx="774">
                  <c:v>19.662326741257932</c:v>
                </c:pt>
                <c:pt idx="775">
                  <c:v>19.657157578597747</c:v>
                </c:pt>
                <c:pt idx="776">
                  <c:v>19.65217603393727</c:v>
                </c:pt>
                <c:pt idx="777">
                  <c:v>19.647384283974091</c:v>
                </c:pt>
                <c:pt idx="778">
                  <c:v>19.642784367020198</c:v>
                </c:pt>
                <c:pt idx="779">
                  <c:v>19.638378178229505</c:v>
                </c:pt>
                <c:pt idx="780">
                  <c:v>19.634167483885712</c:v>
                </c:pt>
                <c:pt idx="781">
                  <c:v>19.630153916615125</c:v>
                </c:pt>
                <c:pt idx="782">
                  <c:v>19.626338975386666</c:v>
                </c:pt>
                <c:pt idx="783">
                  <c:v>19.622724025511872</c:v>
                </c:pt>
                <c:pt idx="784">
                  <c:v>19.619310289100021</c:v>
                </c:pt>
                <c:pt idx="785">
                  <c:v>19.616098830740913</c:v>
                </c:pt>
                <c:pt idx="786">
                  <c:v>19.613090562291948</c:v>
                </c:pt>
                <c:pt idx="787">
                  <c:v>19.610286238105761</c:v>
                </c:pt>
                <c:pt idx="788">
                  <c:v>19.607686469347477</c:v>
                </c:pt>
                <c:pt idx="789">
                  <c:v>19.60529172397997</c:v>
                </c:pt>
                <c:pt idx="790">
                  <c:v>19.603102350626017</c:v>
                </c:pt>
                <c:pt idx="791">
                  <c:v>19.601118602415674</c:v>
                </c:pt>
                <c:pt idx="792">
                  <c:v>19.599340646531154</c:v>
                </c:pt>
                <c:pt idx="793">
                  <c:v>19.597768583296507</c:v>
                </c:pt>
                <c:pt idx="794">
                  <c:v>19.59640244141994</c:v>
                </c:pt>
                <c:pt idx="795">
                  <c:v>19.595242178008544</c:v>
                </c:pt>
                <c:pt idx="796">
                  <c:v>19.594287683340699</c:v>
                </c:pt>
                <c:pt idx="797">
                  <c:v>19.593538780866105</c:v>
                </c:pt>
                <c:pt idx="798">
                  <c:v>19.592995227205776</c:v>
                </c:pt>
                <c:pt idx="799">
                  <c:v>19.592656721696862</c:v>
                </c:pt>
                <c:pt idx="800">
                  <c:v>19.592522911179849</c:v>
                </c:pt>
                <c:pt idx="801">
                  <c:v>19.592593394770955</c:v>
                </c:pt>
                <c:pt idx="802">
                  <c:v>19.592867733406987</c:v>
                </c:pt>
                <c:pt idx="803">
                  <c:v>19.593345449845344</c:v>
                </c:pt>
                <c:pt idx="804">
                  <c:v>19.594026042981298</c:v>
                </c:pt>
                <c:pt idx="805">
                  <c:v>19.594908987862727</c:v>
                </c:pt>
                <c:pt idx="806">
                  <c:v>19.595993735675364</c:v>
                </c:pt>
                <c:pt idx="807">
                  <c:v>19.597279728060105</c:v>
                </c:pt>
                <c:pt idx="808">
                  <c:v>19.59876638756813</c:v>
                </c:pt>
                <c:pt idx="809">
                  <c:v>19.600453112903232</c:v>
                </c:pt>
                <c:pt idx="810">
                  <c:v>19.602339274134632</c:v>
                </c:pt>
                <c:pt idx="811">
                  <c:v>19.60442419363677</c:v>
                </c:pt>
                <c:pt idx="812">
                  <c:v>19.606707136544415</c:v>
                </c:pt>
                <c:pt idx="813">
                  <c:v>19.609187305980267</c:v>
                </c:pt>
                <c:pt idx="814">
                  <c:v>19.611863843040215</c:v>
                </c:pt>
                <c:pt idx="815">
                  <c:v>19.614735817248491</c:v>
                </c:pt>
                <c:pt idx="816">
                  <c:v>19.617802217012812</c:v>
                </c:pt>
                <c:pt idx="817">
                  <c:v>19.621061930534687</c:v>
                </c:pt>
                <c:pt idx="818">
                  <c:v>19.624513750581826</c:v>
                </c:pt>
                <c:pt idx="819">
                  <c:v>19.62815636494329</c:v>
                </c:pt>
                <c:pt idx="820">
                  <c:v>19.631988346884668</c:v>
                </c:pt>
                <c:pt idx="821">
                  <c:v>19.636008155148033</c:v>
                </c:pt>
                <c:pt idx="822">
                  <c:v>19.640214124407123</c:v>
                </c:pt>
                <c:pt idx="823">
                  <c:v>19.644604470039766</c:v>
                </c:pt>
                <c:pt idx="824">
                  <c:v>19.649177283355421</c:v>
                </c:pt>
                <c:pt idx="825">
                  <c:v>19.653930545883039</c:v>
                </c:pt>
                <c:pt idx="826">
                  <c:v>19.65886212459861</c:v>
                </c:pt>
                <c:pt idx="827">
                  <c:v>19.663969771910438</c:v>
                </c:pt>
                <c:pt idx="828">
                  <c:v>19.669251130431576</c:v>
                </c:pt>
                <c:pt idx="829">
                  <c:v>19.674703732979815</c:v>
                </c:pt>
                <c:pt idx="830">
                  <c:v>19.680324983517448</c:v>
                </c:pt>
                <c:pt idx="831">
                  <c:v>19.686112161908962</c:v>
                </c:pt>
                <c:pt idx="832">
                  <c:v>19.692062433465892</c:v>
                </c:pt>
                <c:pt idx="833">
                  <c:v>19.698172853719246</c:v>
                </c:pt>
                <c:pt idx="834">
                  <c:v>19.704440368419498</c:v>
                </c:pt>
                <c:pt idx="835">
                  <c:v>19.710861818309024</c:v>
                </c:pt>
                <c:pt idx="836">
                  <c:v>19.717433953424653</c:v>
                </c:pt>
                <c:pt idx="837">
                  <c:v>19.724153447414928</c:v>
                </c:pt>
                <c:pt idx="838">
                  <c:v>19.731016892767705</c:v>
                </c:pt>
                <c:pt idx="839">
                  <c:v>19.738020800810126</c:v>
                </c:pt>
                <c:pt idx="840">
                  <c:v>19.745161611253486</c:v>
                </c:pt>
                <c:pt idx="841">
                  <c:v>19.752435677890691</c:v>
                </c:pt>
                <c:pt idx="842">
                  <c:v>19.759839268596245</c:v>
                </c:pt>
                <c:pt idx="843">
                  <c:v>19.767368565326251</c:v>
                </c:pt>
                <c:pt idx="844">
                  <c:v>19.775019664103688</c:v>
                </c:pt>
                <c:pt idx="845">
                  <c:v>19.782788575033134</c:v>
                </c:pt>
                <c:pt idx="846">
                  <c:v>19.790671236618053</c:v>
                </c:pt>
                <c:pt idx="847">
                  <c:v>19.798663530092789</c:v>
                </c:pt>
                <c:pt idx="848">
                  <c:v>19.80676128896744</c:v>
                </c:pt>
                <c:pt idx="849">
                  <c:v>19.814960299027828</c:v>
                </c:pt>
                <c:pt idx="850">
                  <c:v>19.823256312638083</c:v>
                </c:pt>
                <c:pt idx="851">
                  <c:v>19.831645072602733</c:v>
                </c:pt>
                <c:pt idx="852">
                  <c:v>19.840122312166731</c:v>
                </c:pt>
                <c:pt idx="853">
                  <c:v>19.848683750243033</c:v>
                </c:pt>
                <c:pt idx="854">
                  <c:v>19.857325100957421</c:v>
                </c:pt>
                <c:pt idx="855">
                  <c:v>19.866042078420964</c:v>
                </c:pt>
                <c:pt idx="856">
                  <c:v>19.874830396744727</c:v>
                </c:pt>
                <c:pt idx="857">
                  <c:v>19.883685789129458</c:v>
                </c:pt>
                <c:pt idx="858">
                  <c:v>19.892604007880379</c:v>
                </c:pt>
                <c:pt idx="859">
                  <c:v>19.90158084349682</c:v>
                </c:pt>
                <c:pt idx="860">
                  <c:v>19.910612143761952</c:v>
                </c:pt>
                <c:pt idx="861">
                  <c:v>19.919693847120328</c:v>
                </c:pt>
                <c:pt idx="862">
                  <c:v>19.928821996995126</c:v>
                </c:pt>
                <c:pt idx="863">
                  <c:v>19.937992741788172</c:v>
                </c:pt>
                <c:pt idx="864">
                  <c:v>19.94720233966709</c:v>
                </c:pt>
                <c:pt idx="865">
                  <c:v>19.956447163337739</c:v>
                </c:pt>
                <c:pt idx="866">
                  <c:v>19.965723714361459</c:v>
                </c:pt>
                <c:pt idx="867">
                  <c:v>19.97502861838267</c:v>
                </c:pt>
                <c:pt idx="868">
                  <c:v>19.984358620356453</c:v>
                </c:pt>
                <c:pt idx="869">
                  <c:v>19.993710598865807</c:v>
                </c:pt>
                <c:pt idx="870">
                  <c:v>20.003081585211369</c:v>
                </c:pt>
                <c:pt idx="871">
                  <c:v>20.01246875863897</c:v>
                </c:pt>
                <c:pt idx="872">
                  <c:v>20.021869460656948</c:v>
                </c:pt>
                <c:pt idx="873">
                  <c:v>20.031281214125794</c:v>
                </c:pt>
                <c:pt idx="874">
                  <c:v>20.040701737560767</c:v>
                </c:pt>
                <c:pt idx="875">
                  <c:v>20.050128954691417</c:v>
                </c:pt>
                <c:pt idx="876">
                  <c:v>20.059561008778914</c:v>
                </c:pt>
                <c:pt idx="877">
                  <c:v>20.068996243541026</c:v>
                </c:pt>
                <c:pt idx="878">
                  <c:v>20.078433203137433</c:v>
                </c:pt>
                <c:pt idx="879">
                  <c:v>20.087870632169693</c:v>
                </c:pt>
                <c:pt idx="880">
                  <c:v>20.097307470908827</c:v>
                </c:pt>
                <c:pt idx="881">
                  <c:v>20.106742845765215</c:v>
                </c:pt>
                <c:pt idx="882">
                  <c:v>20.116176054971287</c:v>
                </c:pt>
                <c:pt idx="883">
                  <c:v>20.12560655903669</c:v>
                </c:pt>
                <c:pt idx="884">
                  <c:v>20.135033995065559</c:v>
                </c:pt>
                <c:pt idx="885">
                  <c:v>20.144458171984102</c:v>
                </c:pt>
                <c:pt idx="886">
                  <c:v>20.153879056223314</c:v>
                </c:pt>
                <c:pt idx="887">
                  <c:v>20.163296762174117</c:v>
                </c:pt>
                <c:pt idx="888">
                  <c:v>20.172711547414945</c:v>
                </c:pt>
                <c:pt idx="889">
                  <c:v>20.182123812711744</c:v>
                </c:pt>
                <c:pt idx="890">
                  <c:v>20.191534073383423</c:v>
                </c:pt>
                <c:pt idx="891">
                  <c:v>20.200942944984543</c:v>
                </c:pt>
                <c:pt idx="892">
                  <c:v>20.210351119443231</c:v>
                </c:pt>
                <c:pt idx="893">
                  <c:v>20.219759345971436</c:v>
                </c:pt>
                <c:pt idx="894">
                  <c:v>20.229168431079696</c:v>
                </c:pt>
                <c:pt idx="895">
                  <c:v>20.238579219472687</c:v>
                </c:pt>
                <c:pt idx="896">
                  <c:v>20.247992584504352</c:v>
                </c:pt>
                <c:pt idx="897">
                  <c:v>20.257409418618359</c:v>
                </c:pt>
                <c:pt idx="898">
                  <c:v>20.266830638120496</c:v>
                </c:pt>
                <c:pt idx="899">
                  <c:v>20.276257183163949</c:v>
                </c:pt>
                <c:pt idx="900">
                  <c:v>20.28569000343203</c:v>
                </c:pt>
                <c:pt idx="901">
                  <c:v>20.295130048593322</c:v>
                </c:pt>
                <c:pt idx="902">
                  <c:v>20.304578263529251</c:v>
                </c:pt>
                <c:pt idx="903">
                  <c:v>20.314035593106503</c:v>
                </c:pt>
                <c:pt idx="904">
                  <c:v>20.323502958314929</c:v>
                </c:pt>
                <c:pt idx="905">
                  <c:v>20.332981246737383</c:v>
                </c:pt>
                <c:pt idx="906">
                  <c:v>20.342471312549723</c:v>
                </c:pt>
                <c:pt idx="907">
                  <c:v>20.351973966975994</c:v>
                </c:pt>
                <c:pt idx="908">
                  <c:v>20.361489987818533</c:v>
                </c:pt>
                <c:pt idx="909">
                  <c:v>20.371020114685528</c:v>
                </c:pt>
                <c:pt idx="910">
                  <c:v>20.380565048991024</c:v>
                </c:pt>
                <c:pt idx="911">
                  <c:v>20.390125453954933</c:v>
                </c:pt>
                <c:pt idx="912">
                  <c:v>20.399701968920322</c:v>
                </c:pt>
                <c:pt idx="913">
                  <c:v>20.40929521889823</c:v>
                </c:pt>
                <c:pt idx="914">
                  <c:v>20.418905814567697</c:v>
                </c:pt>
                <c:pt idx="915">
                  <c:v>20.428534357048179</c:v>
                </c:pt>
                <c:pt idx="916">
                  <c:v>20.438181433127131</c:v>
                </c:pt>
                <c:pt idx="917">
                  <c:v>20.447847639122124</c:v>
                </c:pt>
                <c:pt idx="918">
                  <c:v>20.457533580880852</c:v>
                </c:pt>
                <c:pt idx="919">
                  <c:v>20.46723986425101</c:v>
                </c:pt>
                <c:pt idx="920">
                  <c:v>20.47696709508029</c:v>
                </c:pt>
                <c:pt idx="921">
                  <c:v>20.486715883988815</c:v>
                </c:pt>
                <c:pt idx="922">
                  <c:v>20.496486855913993</c:v>
                </c:pt>
                <c:pt idx="923">
                  <c:v>20.506280659655335</c:v>
                </c:pt>
                <c:pt idx="924">
                  <c:v>20.516097967889241</c:v>
                </c:pt>
                <c:pt idx="925">
                  <c:v>20.525939467609383</c:v>
                </c:pt>
                <c:pt idx="926">
                  <c:v>20.535805869671542</c:v>
                </c:pt>
                <c:pt idx="927">
                  <c:v>20.545697913566077</c:v>
                </c:pt>
                <c:pt idx="928">
                  <c:v>20.555616357887775</c:v>
                </c:pt>
                <c:pt idx="929">
                  <c:v>20.565561975563426</c:v>
                </c:pt>
                <c:pt idx="930">
                  <c:v>20.575535558638993</c:v>
                </c:pt>
                <c:pt idx="931">
                  <c:v>20.58553791350716</c:v>
                </c:pt>
                <c:pt idx="932">
                  <c:v>20.59556984183239</c:v>
                </c:pt>
                <c:pt idx="933">
                  <c:v>20.605632116718237</c:v>
                </c:pt>
                <c:pt idx="934">
                  <c:v>20.615725482707337</c:v>
                </c:pt>
                <c:pt idx="935">
                  <c:v>20.625850660553851</c:v>
                </c:pt>
                <c:pt idx="936">
                  <c:v>20.636008347223463</c:v>
                </c:pt>
                <c:pt idx="937">
                  <c:v>20.646199206333787</c:v>
                </c:pt>
                <c:pt idx="938">
                  <c:v>20.656423872912079</c:v>
                </c:pt>
                <c:pt idx="939">
                  <c:v>20.666682953395213</c:v>
                </c:pt>
                <c:pt idx="940">
                  <c:v>20.676977035174559</c:v>
                </c:pt>
                <c:pt idx="941">
                  <c:v>20.687306724731201</c:v>
                </c:pt>
                <c:pt idx="942">
                  <c:v>20.697672666696146</c:v>
                </c:pt>
                <c:pt idx="943">
                  <c:v>20.708075519988238</c:v>
                </c:pt>
                <c:pt idx="944">
                  <c:v>20.718515957799404</c:v>
                </c:pt>
                <c:pt idx="945">
                  <c:v>20.728994667609392</c:v>
                </c:pt>
                <c:pt idx="946">
                  <c:v>20.739512313021084</c:v>
                </c:pt>
                <c:pt idx="947">
                  <c:v>20.750069505155416</c:v>
                </c:pt>
                <c:pt idx="948">
                  <c:v>20.760666783561664</c:v>
                </c:pt>
                <c:pt idx="949">
                  <c:v>20.771304597157183</c:v>
                </c:pt>
                <c:pt idx="950">
                  <c:v>20.781983308985144</c:v>
                </c:pt>
                <c:pt idx="951">
                  <c:v>20.792703196199753</c:v>
                </c:pt>
                <c:pt idx="952">
                  <c:v>20.803464464368851</c:v>
                </c:pt>
                <c:pt idx="953">
                  <c:v>20.814267256989268</c:v>
                </c:pt>
                <c:pt idx="954">
                  <c:v>20.825111650699679</c:v>
                </c:pt>
                <c:pt idx="955">
                  <c:v>20.835997664796007</c:v>
                </c:pt>
                <c:pt idx="956">
                  <c:v>20.846925265989121</c:v>
                </c:pt>
                <c:pt idx="957">
                  <c:v>20.857894354102235</c:v>
                </c:pt>
                <c:pt idx="958">
                  <c:v>20.868904747768461</c:v>
                </c:pt>
                <c:pt idx="959">
                  <c:v>20.879956184430711</c:v>
                </c:pt>
                <c:pt idx="960">
                  <c:v>20.891048306024466</c:v>
                </c:pt>
                <c:pt idx="961">
                  <c:v>20.902180611297691</c:v>
                </c:pt>
                <c:pt idx="962">
                  <c:v>20.913352436750635</c:v>
                </c:pt>
                <c:pt idx="963">
                  <c:v>20.92456298524084</c:v>
                </c:pt>
                <c:pt idx="964">
                  <c:v>20.935811335513328</c:v>
                </c:pt>
                <c:pt idx="965">
                  <c:v>20.947096446958312</c:v>
                </c:pt>
                <c:pt idx="966">
                  <c:v>20.958417188216231</c:v>
                </c:pt>
                <c:pt idx="967">
                  <c:v>20.969772360995734</c:v>
                </c:pt>
                <c:pt idx="968">
                  <c:v>20.981160709633233</c:v>
                </c:pt>
                <c:pt idx="969">
                  <c:v>20.992580916320524</c:v>
                </c:pt>
                <c:pt idx="970">
                  <c:v>21.004031596332304</c:v>
                </c:pt>
                <c:pt idx="971">
                  <c:v>21.015511288496104</c:v>
                </c:pt>
                <c:pt idx="972">
                  <c:v>21.027018412284583</c:v>
                </c:pt>
                <c:pt idx="973">
                  <c:v>21.038551234452797</c:v>
                </c:pt>
                <c:pt idx="974">
                  <c:v>21.050107849992639</c:v>
                </c:pt>
                <c:pt idx="975">
                  <c:v>21.061686172617467</c:v>
                </c:pt>
                <c:pt idx="976">
                  <c:v>21.073283929989689</c:v>
                </c:pt>
                <c:pt idx="977">
                  <c:v>21.084898692340548</c:v>
                </c:pt>
                <c:pt idx="978">
                  <c:v>21.096527910620122</c:v>
                </c:pt>
                <c:pt idx="979">
                  <c:v>21.108168926042126</c:v>
                </c:pt>
                <c:pt idx="980">
                  <c:v>21.119818998689059</c:v>
                </c:pt>
                <c:pt idx="981">
                  <c:v>21.13147531705701</c:v>
                </c:pt>
                <c:pt idx="982">
                  <c:v>21.143135002828103</c:v>
                </c:pt>
                <c:pt idx="983">
                  <c:v>21.154795115642948</c:v>
                </c:pt>
                <c:pt idx="984">
                  <c:v>21.166452638798056</c:v>
                </c:pt>
                <c:pt idx="985">
                  <c:v>21.178104474488141</c:v>
                </c:pt>
                <c:pt idx="986">
                  <c:v>21.189747419973482</c:v>
                </c:pt>
                <c:pt idx="987">
                  <c:v>21.201378162851665</c:v>
                </c:pt>
                <c:pt idx="988">
                  <c:v>21.212993281057589</c:v>
                </c:pt>
                <c:pt idx="989">
                  <c:v>21.224589276240977</c:v>
                </c:pt>
                <c:pt idx="990">
                  <c:v>21.236162573766382</c:v>
                </c:pt>
                <c:pt idx="991">
                  <c:v>21.247709513197815</c:v>
                </c:pt>
                <c:pt idx="992">
                  <c:v>21.259226400765943</c:v>
                </c:pt>
                <c:pt idx="993">
                  <c:v>21.270709566593013</c:v>
                </c:pt>
                <c:pt idx="994">
                  <c:v>21.28215537899543</c:v>
                </c:pt>
                <c:pt idx="995">
                  <c:v>21.293560273088815</c:v>
                </c:pt>
                <c:pt idx="996">
                  <c:v>21.304920769877736</c:v>
                </c:pt>
                <c:pt idx="997">
                  <c:v>21.316233466725581</c:v>
                </c:pt>
                <c:pt idx="998">
                  <c:v>21.327495018309026</c:v>
                </c:pt>
                <c:pt idx="999">
                  <c:v>21.338702146162909</c:v>
                </c:pt>
                <c:pt idx="1000">
                  <c:v>21.349851619619972</c:v>
                </c:pt>
                <c:pt idx="1001">
                  <c:v>21.360940251053172</c:v>
                </c:pt>
                <c:pt idx="1002">
                  <c:v>21.371964891103254</c:v>
                </c:pt>
                <c:pt idx="1003">
                  <c:v>21.382922423935781</c:v>
                </c:pt>
                <c:pt idx="1004">
                  <c:v>21.393809800633377</c:v>
                </c:pt>
                <c:pt idx="1005">
                  <c:v>21.404624077330975</c:v>
                </c:pt>
                <c:pt idx="1006">
                  <c:v>21.415362429533069</c:v>
                </c:pt>
                <c:pt idx="1007">
                  <c:v>21.426022161629117</c:v>
                </c:pt>
                <c:pt idx="1008">
                  <c:v>21.436600725968486</c:v>
                </c:pt>
                <c:pt idx="1009">
                  <c:v>21.447095708557971</c:v>
                </c:pt>
                <c:pt idx="1010">
                  <c:v>21.457504829076459</c:v>
                </c:pt>
                <c:pt idx="1011">
                  <c:v>21.467825959935201</c:v>
                </c:pt>
                <c:pt idx="1012">
                  <c:v>21.478057126248359</c:v>
                </c:pt>
                <c:pt idx="1013">
                  <c:v>21.488196486758003</c:v>
                </c:pt>
                <c:pt idx="1014">
                  <c:v>21.498242309986754</c:v>
                </c:pt>
                <c:pt idx="1015">
                  <c:v>21.50819295517751</c:v>
                </c:pt>
                <c:pt idx="1016">
                  <c:v>21.518046858005615</c:v>
                </c:pt>
                <c:pt idx="1017">
                  <c:v>21.527802525821201</c:v>
                </c:pt>
                <c:pt idx="1018">
                  <c:v>21.537458542392123</c:v>
                </c:pt>
                <c:pt idx="1019">
                  <c:v>21.547013577419371</c:v>
                </c:pt>
                <c:pt idx="1020">
                  <c:v>21.556466381764633</c:v>
                </c:pt>
                <c:pt idx="1021">
                  <c:v>21.565815801752851</c:v>
                </c:pt>
                <c:pt idx="1022">
                  <c:v>21.575060803004884</c:v>
                </c:pt>
                <c:pt idx="1023">
                  <c:v>21.584200451333054</c:v>
                </c:pt>
                <c:pt idx="1024">
                  <c:v>21.593233898409206</c:v>
                </c:pt>
                <c:pt idx="1025">
                  <c:v>21.602160386537069</c:v>
                </c:pt>
                <c:pt idx="1026">
                  <c:v>21.610979239107404</c:v>
                </c:pt>
                <c:pt idx="1027">
                  <c:v>21.619689836765378</c:v>
                </c:pt>
                <c:pt idx="1028">
                  <c:v>21.628291598335561</c:v>
                </c:pt>
                <c:pt idx="1029">
                  <c:v>21.636783980821935</c:v>
                </c:pt>
                <c:pt idx="1030">
                  <c:v>21.645166479393158</c:v>
                </c:pt>
                <c:pt idx="1031">
                  <c:v>21.653438656002383</c:v>
                </c:pt>
                <c:pt idx="1032">
                  <c:v>21.66160016323467</c:v>
                </c:pt>
                <c:pt idx="1033">
                  <c:v>21.669650787214636</c:v>
                </c:pt>
                <c:pt idx="1034">
                  <c:v>21.677590457136567</c:v>
                </c:pt>
                <c:pt idx="1035">
                  <c:v>21.685419240491996</c:v>
                </c:pt>
                <c:pt idx="1036">
                  <c:v>21.693137343069694</c:v>
                </c:pt>
                <c:pt idx="1037">
                  <c:v>21.700745113713378</c:v>
                </c:pt>
                <c:pt idx="1038">
                  <c:v>21.708243030033895</c:v>
                </c:pt>
                <c:pt idx="1039">
                  <c:v>21.715631674576542</c:v>
                </c:pt>
                <c:pt idx="1040">
                  <c:v>21.722911758653723</c:v>
                </c:pt>
                <c:pt idx="1041">
                  <c:v>21.730084093739894</c:v>
                </c:pt>
                <c:pt idx="1042">
                  <c:v>21.737149539048477</c:v>
                </c:pt>
                <c:pt idx="1043">
                  <c:v>21.744108996788938</c:v>
                </c:pt>
                <c:pt idx="1044">
                  <c:v>21.750963402651362</c:v>
                </c:pt>
                <c:pt idx="1045">
                  <c:v>21.757713716276339</c:v>
                </c:pt>
                <c:pt idx="1046">
                  <c:v>21.764360949860084</c:v>
                </c:pt>
                <c:pt idx="1047">
                  <c:v>21.770906230107538</c:v>
                </c:pt>
                <c:pt idx="1048">
                  <c:v>21.777350822065124</c:v>
                </c:pt>
                <c:pt idx="1049">
                  <c:v>21.783696172013567</c:v>
                </c:pt>
                <c:pt idx="1050">
                  <c:v>21.789943907467975</c:v>
                </c:pt>
                <c:pt idx="1051">
                  <c:v>21.796095813345133</c:v>
                </c:pt>
                <c:pt idx="1052">
                  <c:v>21.802153798585962</c:v>
                </c:pt>
                <c:pt idx="1053">
                  <c:v>21.808119867550467</c:v>
                </c:pt>
                <c:pt idx="1054">
                  <c:v>21.813996129577273</c:v>
                </c:pt>
                <c:pt idx="1055">
                  <c:v>21.819784756090751</c:v>
                </c:pt>
                <c:pt idx="1056">
                  <c:v>21.825487947208732</c:v>
                </c:pt>
                <c:pt idx="1057">
                  <c:v>21.831107946045083</c:v>
                </c:pt>
                <c:pt idx="1058">
                  <c:v>21.836647052997506</c:v>
                </c:pt>
                <c:pt idx="1059">
                  <c:v>21.842107635277667</c:v>
                </c:pt>
                <c:pt idx="1060">
                  <c:v>21.847492112593915</c:v>
                </c:pt>
                <c:pt idx="1061">
                  <c:v>21.8528029714391</c:v>
                </c:pt>
                <c:pt idx="1062">
                  <c:v>21.858042760303441</c:v>
                </c:pt>
                <c:pt idx="1063">
                  <c:v>21.863214056311698</c:v>
                </c:pt>
                <c:pt idx="1064">
                  <c:v>21.868319450920623</c:v>
                </c:pt>
                <c:pt idx="1065">
                  <c:v>21.873361487951115</c:v>
                </c:pt>
                <c:pt idx="1066">
                  <c:v>21.878342649270895</c:v>
                </c:pt>
                <c:pt idx="1067">
                  <c:v>21.883265302371495</c:v>
                </c:pt>
                <c:pt idx="1068">
                  <c:v>21.888131671748429</c:v>
                </c:pt>
                <c:pt idx="1069">
                  <c:v>21.892943824613358</c:v>
                </c:pt>
                <c:pt idx="1070">
                  <c:v>21.897703689954348</c:v>
                </c:pt>
                <c:pt idx="1071">
                  <c:v>21.902413048991029</c:v>
                </c:pt>
                <c:pt idx="1072">
                  <c:v>21.907073568537353</c:v>
                </c:pt>
                <c:pt idx="1073">
                  <c:v>21.911686810531751</c:v>
                </c:pt>
                <c:pt idx="1074">
                  <c:v>21.916254274915321</c:v>
                </c:pt>
                <c:pt idx="1075">
                  <c:v>21.920777447282383</c:v>
                </c:pt>
                <c:pt idx="1076">
                  <c:v>21.925257841788202</c:v>
                </c:pt>
                <c:pt idx="1077">
                  <c:v>21.929697015436748</c:v>
                </c:pt>
                <c:pt idx="1078">
                  <c:v>21.934096510870535</c:v>
                </c:pt>
                <c:pt idx="1079">
                  <c:v>21.938457851583454</c:v>
                </c:pt>
                <c:pt idx="1080">
                  <c:v>21.942782427529842</c:v>
                </c:pt>
                <c:pt idx="1081">
                  <c:v>21.947071418854048</c:v>
                </c:pt>
                <c:pt idx="1082">
                  <c:v>21.95132583879807</c:v>
                </c:pt>
                <c:pt idx="1083">
                  <c:v>21.955546571822079</c:v>
                </c:pt>
                <c:pt idx="1084">
                  <c:v>21.959734383134492</c:v>
                </c:pt>
                <c:pt idx="1085">
                  <c:v>21.963889890072192</c:v>
                </c:pt>
                <c:pt idx="1086">
                  <c:v>21.968013595477988</c:v>
                </c:pt>
                <c:pt idx="1087">
                  <c:v>21.972105911533372</c:v>
                </c:pt>
                <c:pt idx="1088">
                  <c:v>21.976167121652679</c:v>
                </c:pt>
                <c:pt idx="1089">
                  <c:v>21.980197356621012</c:v>
                </c:pt>
                <c:pt idx="1090">
                  <c:v>21.984196566003831</c:v>
                </c:pt>
                <c:pt idx="1091">
                  <c:v>21.988164522919437</c:v>
                </c:pt>
                <c:pt idx="1092">
                  <c:v>21.992100804963915</c:v>
                </c:pt>
                <c:pt idx="1093">
                  <c:v>21.996004794196502</c:v>
                </c:pt>
                <c:pt idx="1094">
                  <c:v>21.999875672337609</c:v>
                </c:pt>
                <c:pt idx="1095">
                  <c:v>22.003712382633672</c:v>
                </c:pt>
                <c:pt idx="1096">
                  <c:v>22.007513639372512</c:v>
                </c:pt>
                <c:pt idx="1097">
                  <c:v>22.011277865930182</c:v>
                </c:pt>
                <c:pt idx="1098">
                  <c:v>22.015003247193992</c:v>
                </c:pt>
                <c:pt idx="1099">
                  <c:v>22.018687729562529</c:v>
                </c:pt>
                <c:pt idx="1100">
                  <c:v>22.022329159183982</c:v>
                </c:pt>
                <c:pt idx="1101">
                  <c:v>22.025925343924001</c:v>
                </c:pt>
                <c:pt idx="1102">
                  <c:v>22.029474086743274</c:v>
                </c:pt>
                <c:pt idx="1103">
                  <c:v>22.032973261938444</c:v>
                </c:pt>
                <c:pt idx="1104">
                  <c:v>22.03642083418767</c:v>
                </c:pt>
                <c:pt idx="1105">
                  <c:v>22.039814877625584</c:v>
                </c:pt>
                <c:pt idx="1106">
                  <c:v>22.043153532950381</c:v>
                </c:pt>
                <c:pt idx="1107">
                  <c:v>22.046435002666097</c:v>
                </c:pt>
                <c:pt idx="1108">
                  <c:v>22.049657579673017</c:v>
                </c:pt>
                <c:pt idx="1109">
                  <c:v>22.052819680659908</c:v>
                </c:pt>
                <c:pt idx="1110">
                  <c:v>22.055919846118744</c:v>
                </c:pt>
                <c:pt idx="1111">
                  <c:v>22.058956830932409</c:v>
                </c:pt>
                <c:pt idx="1112">
                  <c:v>22.061929671129789</c:v>
                </c:pt>
                <c:pt idx="1113">
                  <c:v>22.064837607615285</c:v>
                </c:pt>
                <c:pt idx="1114">
                  <c:v>22.067680076682883</c:v>
                </c:pt>
                <c:pt idx="1115">
                  <c:v>22.070456791044357</c:v>
                </c:pt>
                <c:pt idx="1116">
                  <c:v>22.073167773191951</c:v>
                </c:pt>
                <c:pt idx="1117">
                  <c:v>22.075813379201669</c:v>
                </c:pt>
                <c:pt idx="1118">
                  <c:v>22.078394289217862</c:v>
                </c:pt>
                <c:pt idx="1119">
                  <c:v>22.080911521755795</c:v>
                </c:pt>
                <c:pt idx="1120">
                  <c:v>22.083366381293288</c:v>
                </c:pt>
                <c:pt idx="1121">
                  <c:v>22.085760477345726</c:v>
                </c:pt>
                <c:pt idx="1122">
                  <c:v>22.088095691088547</c:v>
                </c:pt>
                <c:pt idx="1123">
                  <c:v>22.090374146796314</c:v>
                </c:pt>
                <c:pt idx="1124">
                  <c:v>22.092598168979254</c:v>
                </c:pt>
                <c:pt idx="1125">
                  <c:v>22.094770272867898</c:v>
                </c:pt>
                <c:pt idx="1126">
                  <c:v>22.096893159640615</c:v>
                </c:pt>
                <c:pt idx="1127">
                  <c:v>22.098969711665951</c:v>
                </c:pt>
                <c:pt idx="1128">
                  <c:v>22.101003054485215</c:v>
                </c:pt>
                <c:pt idx="1129">
                  <c:v>22.102996537752269</c:v>
                </c:pt>
                <c:pt idx="1130">
                  <c:v>22.104953801959073</c:v>
                </c:pt>
                <c:pt idx="1131">
                  <c:v>22.106878749801172</c:v>
                </c:pt>
                <c:pt idx="1132">
                  <c:v>22.108775426999582</c:v>
                </c:pt>
                <c:pt idx="1133">
                  <c:v>22.110647993695707</c:v>
                </c:pt>
                <c:pt idx="1134">
                  <c:v>22.112500662483448</c:v>
                </c:pt>
                <c:pt idx="1135">
                  <c:v>22.114337727029035</c:v>
                </c:pt>
                <c:pt idx="1136">
                  <c:v>22.116163514405677</c:v>
                </c:pt>
                <c:pt idx="1137">
                  <c:v>22.11798240894095</c:v>
                </c:pt>
                <c:pt idx="1138">
                  <c:v>22.119798871262354</c:v>
                </c:pt>
                <c:pt idx="1139">
                  <c:v>22.121617381116533</c:v>
                </c:pt>
                <c:pt idx="1140">
                  <c:v>22.123442408749469</c:v>
                </c:pt>
                <c:pt idx="1141">
                  <c:v>22.125278433951998</c:v>
                </c:pt>
                <c:pt idx="1142">
                  <c:v>22.127129917439987</c:v>
                </c:pt>
                <c:pt idx="1143">
                  <c:v>22.129001253188996</c:v>
                </c:pt>
                <c:pt idx="1144">
                  <c:v>22.130896844719416</c:v>
                </c:pt>
                <c:pt idx="1145">
                  <c:v>22.13282117180735</c:v>
                </c:pt>
                <c:pt idx="1146">
                  <c:v>22.13477877621153</c:v>
                </c:pt>
                <c:pt idx="1147">
                  <c:v>22.136774290278399</c:v>
                </c:pt>
                <c:pt idx="1148">
                  <c:v>22.138812398806902</c:v>
                </c:pt>
                <c:pt idx="1149">
                  <c:v>22.140897796140823</c:v>
                </c:pt>
                <c:pt idx="1150">
                  <c:v>22.143035114670802</c:v>
                </c:pt>
                <c:pt idx="1151">
                  <c:v>22.145228896229209</c:v>
                </c:pt>
                <c:pt idx="1152">
                  <c:v>22.147483649285626</c:v>
                </c:pt>
                <c:pt idx="1153">
                  <c:v>22.149803839431449</c:v>
                </c:pt>
                <c:pt idx="1154">
                  <c:v>22.152193822624849</c:v>
                </c:pt>
                <c:pt idx="1155">
                  <c:v>22.154657811813241</c:v>
                </c:pt>
                <c:pt idx="1156">
                  <c:v>22.157199891250563</c:v>
                </c:pt>
                <c:pt idx="1157">
                  <c:v>22.159823983149224</c:v>
                </c:pt>
                <c:pt idx="1158">
                  <c:v>22.162533809559594</c:v>
                </c:pt>
                <c:pt idx="1159">
                  <c:v>22.165332849447648</c:v>
                </c:pt>
                <c:pt idx="1160">
                  <c:v>22.168224343467394</c:v>
                </c:pt>
                <c:pt idx="1161">
                  <c:v>22.171211198659613</c:v>
                </c:pt>
                <c:pt idx="1162">
                  <c:v>22.174295931285918</c:v>
                </c:pt>
                <c:pt idx="1163">
                  <c:v>22.177480790749755</c:v>
                </c:pt>
                <c:pt idx="1164">
                  <c:v>22.180767878730311</c:v>
                </c:pt>
                <c:pt idx="1165">
                  <c:v>22.184159182574763</c:v>
                </c:pt>
                <c:pt idx="1166">
                  <c:v>22.187656532375911</c:v>
                </c:pt>
                <c:pt idx="1167">
                  <c:v>22.191261596214474</c:v>
                </c:pt>
                <c:pt idx="1168">
                  <c:v>22.194975894461642</c:v>
                </c:pt>
                <c:pt idx="1169">
                  <c:v>22.198800790234209</c:v>
                </c:pt>
                <c:pt idx="1170">
                  <c:v>22.202737484622187</c:v>
                </c:pt>
                <c:pt idx="1171">
                  <c:v>22.20678701191634</c:v>
                </c:pt>
                <c:pt idx="1172">
                  <c:v>22.210950201502435</c:v>
                </c:pt>
                <c:pt idx="1173">
                  <c:v>22.215227777949625</c:v>
                </c:pt>
                <c:pt idx="1174">
                  <c:v>22.219620427750765</c:v>
                </c:pt>
                <c:pt idx="1175">
                  <c:v>22.224128727809688</c:v>
                </c:pt>
                <c:pt idx="1176">
                  <c:v>22.228753078700841</c:v>
                </c:pt>
                <c:pt idx="1177">
                  <c:v>22.233493661746941</c:v>
                </c:pt>
                <c:pt idx="1178">
                  <c:v>22.238350462851674</c:v>
                </c:pt>
                <c:pt idx="1179">
                  <c:v>22.243323315422007</c:v>
                </c:pt>
                <c:pt idx="1180">
                  <c:v>22.248412029061715</c:v>
                </c:pt>
                <c:pt idx="1181">
                  <c:v>22.253616527794961</c:v>
                </c:pt>
                <c:pt idx="1182">
                  <c:v>22.258936897716897</c:v>
                </c:pt>
                <c:pt idx="1183">
                  <c:v>22.264373248770074</c:v>
                </c:pt>
                <c:pt idx="1184">
                  <c:v>22.269925628958614</c:v>
                </c:pt>
                <c:pt idx="1185">
                  <c:v>22.2755941196789</c:v>
                </c:pt>
                <c:pt idx="1186">
                  <c:v>22.281378907232291</c:v>
                </c:pt>
                <c:pt idx="1187">
                  <c:v>22.28728025896303</c:v>
                </c:pt>
                <c:pt idx="1188">
                  <c:v>22.293298628089556</c:v>
                </c:pt>
                <c:pt idx="1189">
                  <c:v>22.29943473474739</c:v>
                </c:pt>
                <c:pt idx="1190">
                  <c:v>22.305689627956987</c:v>
                </c:pt>
                <c:pt idx="1191">
                  <c:v>22.312064714243625</c:v>
                </c:pt>
                <c:pt idx="1192">
                  <c:v>22.318561824348212</c:v>
                </c:pt>
                <c:pt idx="1193">
                  <c:v>22.325183203697158</c:v>
                </c:pt>
                <c:pt idx="1194">
                  <c:v>22.3319314361467</c:v>
                </c:pt>
                <c:pt idx="1195">
                  <c:v>22.338809324849016</c:v>
                </c:pt>
                <c:pt idx="1196">
                  <c:v>22.345819873177192</c:v>
                </c:pt>
                <c:pt idx="1197">
                  <c:v>22.352966332390626</c:v>
                </c:pt>
                <c:pt idx="1198">
                  <c:v>22.360252153954917</c:v>
                </c:pt>
                <c:pt idx="1199">
                  <c:v>22.36768095140668</c:v>
                </c:pt>
                <c:pt idx="1200">
                  <c:v>22.375256376417727</c:v>
                </c:pt>
                <c:pt idx="1201">
                  <c:v>22.382982114037404</c:v>
                </c:pt>
                <c:pt idx="1202">
                  <c:v>22.390861806451611</c:v>
                </c:pt>
                <c:pt idx="1203">
                  <c:v>22.398898986271906</c:v>
                </c:pt>
                <c:pt idx="1204">
                  <c:v>22.407097019354836</c:v>
                </c:pt>
                <c:pt idx="1205">
                  <c:v>22.415459028531444</c:v>
                </c:pt>
                <c:pt idx="1206">
                  <c:v>22.423987950773306</c:v>
                </c:pt>
                <c:pt idx="1207">
                  <c:v>22.432686532434818</c:v>
                </c:pt>
                <c:pt idx="1208">
                  <c:v>22.441557262542347</c:v>
                </c:pt>
                <c:pt idx="1209">
                  <c:v>22.450602348961553</c:v>
                </c:pt>
                <c:pt idx="1210">
                  <c:v>22.459823751760201</c:v>
                </c:pt>
                <c:pt idx="1211">
                  <c:v>22.469223068787745</c:v>
                </c:pt>
                <c:pt idx="1212">
                  <c:v>22.478801411724845</c:v>
                </c:pt>
                <c:pt idx="1213">
                  <c:v>22.488559458521131</c:v>
                </c:pt>
                <c:pt idx="1214">
                  <c:v>22.498497424790095</c:v>
                </c:pt>
                <c:pt idx="1215">
                  <c:v>22.508615140050075</c:v>
                </c:pt>
                <c:pt idx="1216">
                  <c:v>22.518912019148615</c:v>
                </c:pt>
                <c:pt idx="1217">
                  <c:v>22.529387047959933</c:v>
                </c:pt>
                <c:pt idx="1218">
                  <c:v>22.540038826292527</c:v>
                </c:pt>
                <c:pt idx="1219">
                  <c:v>22.550865610811609</c:v>
                </c:pt>
                <c:pt idx="1220">
                  <c:v>22.561865391294742</c:v>
                </c:pt>
                <c:pt idx="1221">
                  <c:v>22.573035866799231</c:v>
                </c:pt>
                <c:pt idx="1222">
                  <c:v>22.584374517130648</c:v>
                </c:pt>
                <c:pt idx="1223">
                  <c:v>22.595878612358227</c:v>
                </c:pt>
                <c:pt idx="1224">
                  <c:v>22.607545193710415</c:v>
                </c:pt>
                <c:pt idx="1225">
                  <c:v>22.619371049727498</c:v>
                </c:pt>
                <c:pt idx="1226">
                  <c:v>22.631352697216087</c:v>
                </c:pt>
                <c:pt idx="1227">
                  <c:v>22.643486386006771</c:v>
                </c:pt>
                <c:pt idx="1228">
                  <c:v>22.655768041743997</c:v>
                </c:pt>
                <c:pt idx="1229">
                  <c:v>22.668193280173806</c:v>
                </c:pt>
                <c:pt idx="1230">
                  <c:v>22.680757311813224</c:v>
                </c:pt>
                <c:pt idx="1231">
                  <c:v>22.693454922919422</c:v>
                </c:pt>
                <c:pt idx="1232">
                  <c:v>22.706280575607593</c:v>
                </c:pt>
                <c:pt idx="1233">
                  <c:v>22.719228503181611</c:v>
                </c:pt>
                <c:pt idx="1234">
                  <c:v>22.732292896008239</c:v>
                </c:pt>
                <c:pt idx="1235">
                  <c:v>22.745467849064656</c:v>
                </c:pt>
                <c:pt idx="1236">
                  <c:v>22.758747428649279</c:v>
                </c:pt>
                <c:pt idx="1237">
                  <c:v>22.772125643791423</c:v>
                </c:pt>
                <c:pt idx="1238">
                  <c:v>22.785596412903228</c:v>
                </c:pt>
                <c:pt idx="1239">
                  <c:v>22.799153592355278</c:v>
                </c:pt>
                <c:pt idx="1240">
                  <c:v>22.812790938341433</c:v>
                </c:pt>
                <c:pt idx="1241">
                  <c:v>22.826501973412871</c:v>
                </c:pt>
                <c:pt idx="1242">
                  <c:v>22.8402800198851</c:v>
                </c:pt>
                <c:pt idx="1243">
                  <c:v>22.854118309471193</c:v>
                </c:pt>
                <c:pt idx="1244">
                  <c:v>22.868009973751647</c:v>
                </c:pt>
                <c:pt idx="1245">
                  <c:v>22.881948101369851</c:v>
                </c:pt>
                <c:pt idx="1246">
                  <c:v>22.895925680836633</c:v>
                </c:pt>
                <c:pt idx="1247">
                  <c:v>22.909935586212985</c:v>
                </c:pt>
                <c:pt idx="1248">
                  <c:v>22.923970653395191</c:v>
                </c:pt>
                <c:pt idx="1249">
                  <c:v>22.938023661069369</c:v>
                </c:pt>
                <c:pt idx="1250">
                  <c:v>22.952087325939011</c:v>
                </c:pt>
                <c:pt idx="1251">
                  <c:v>22.966154307482686</c:v>
                </c:pt>
                <c:pt idx="1252">
                  <c:v>22.980217193636754</c:v>
                </c:pt>
                <c:pt idx="1253">
                  <c:v>22.994268443585206</c:v>
                </c:pt>
                <c:pt idx="1254">
                  <c:v>23.008300454499917</c:v>
                </c:pt>
                <c:pt idx="1255">
                  <c:v>23.022305699793776</c:v>
                </c:pt>
                <c:pt idx="1256">
                  <c:v>23.036276772043003</c:v>
                </c:pt>
                <c:pt idx="1257">
                  <c:v>23.050206435395484</c:v>
                </c:pt>
                <c:pt idx="1258">
                  <c:v>23.0640876779938</c:v>
                </c:pt>
                <c:pt idx="1259">
                  <c:v>23.077913754882886</c:v>
                </c:pt>
                <c:pt idx="1260">
                  <c:v>23.091678197569582</c:v>
                </c:pt>
                <c:pt idx="1261">
                  <c:v>23.105375018957119</c:v>
                </c:pt>
                <c:pt idx="1262">
                  <c:v>23.118998846781547</c:v>
                </c:pt>
                <c:pt idx="1263">
                  <c:v>23.132544775843265</c:v>
                </c:pt>
                <c:pt idx="1264">
                  <c:v>23.146008201178365</c:v>
                </c:pt>
                <c:pt idx="1265">
                  <c:v>23.159384751318296</c:v>
                </c:pt>
                <c:pt idx="1266">
                  <c:v>23.172670364560304</c:v>
                </c:pt>
                <c:pt idx="1267">
                  <c:v>23.185861317572531</c:v>
                </c:pt>
                <c:pt idx="1268">
                  <c:v>23.198954149138299</c:v>
                </c:pt>
                <c:pt idx="1269">
                  <c:v>23.211945674458676</c:v>
                </c:pt>
                <c:pt idx="1270">
                  <c:v>23.224833028045357</c:v>
                </c:pt>
                <c:pt idx="1271">
                  <c:v>23.237613706643092</c:v>
                </c:pt>
                <c:pt idx="1272">
                  <c:v>23.2502856169097</c:v>
                </c:pt>
                <c:pt idx="1273">
                  <c:v>23.262847118309026</c:v>
                </c:pt>
                <c:pt idx="1274">
                  <c:v>23.2752969754603</c:v>
                </c:pt>
                <c:pt idx="1275">
                  <c:v>23.287634329562525</c:v>
                </c:pt>
                <c:pt idx="1276">
                  <c:v>23.299858736529675</c:v>
                </c:pt>
                <c:pt idx="1277">
                  <c:v>23.311970238503456</c:v>
                </c:pt>
                <c:pt idx="1278">
                  <c:v>23.32396931144498</c:v>
                </c:pt>
                <c:pt idx="1279">
                  <c:v>23.335856741198992</c:v>
                </c:pt>
                <c:pt idx="1280">
                  <c:v>23.347633637781701</c:v>
                </c:pt>
                <c:pt idx="1281">
                  <c:v>23.359301382957725</c:v>
                </c:pt>
                <c:pt idx="1282">
                  <c:v>23.370861573029899</c:v>
                </c:pt>
                <c:pt idx="1283">
                  <c:v>23.382316080821909</c:v>
                </c:pt>
                <c:pt idx="1284">
                  <c:v>23.393667232051843</c:v>
                </c:pt>
                <c:pt idx="1285">
                  <c:v>23.404917705243765</c:v>
                </c:pt>
                <c:pt idx="1286">
                  <c:v>23.416070422079823</c:v>
                </c:pt>
                <c:pt idx="1287">
                  <c:v>23.427128509294437</c:v>
                </c:pt>
                <c:pt idx="1288">
                  <c:v>23.438095251008974</c:v>
                </c:pt>
                <c:pt idx="1289">
                  <c:v>23.448974026763874</c:v>
                </c:pt>
                <c:pt idx="1290">
                  <c:v>23.459768282942992</c:v>
                </c:pt>
                <c:pt idx="1291">
                  <c:v>23.470481585167175</c:v>
                </c:pt>
                <c:pt idx="1292">
                  <c:v>23.481117513433492</c:v>
                </c:pt>
                <c:pt idx="1293">
                  <c:v>23.491679485756368</c:v>
                </c:pt>
                <c:pt idx="1294">
                  <c:v>23.502170729562522</c:v>
                </c:pt>
                <c:pt idx="1295">
                  <c:v>23.512594453262622</c:v>
                </c:pt>
                <c:pt idx="1296">
                  <c:v>23.522953846251276</c:v>
                </c:pt>
                <c:pt idx="1297">
                  <c:v>23.533252050346135</c:v>
                </c:pt>
                <c:pt idx="1298">
                  <c:v>23.543492112122539</c:v>
                </c:pt>
                <c:pt idx="1299">
                  <c:v>23.55367719739283</c:v>
                </c:pt>
                <c:pt idx="1300">
                  <c:v>23.563810672234485</c:v>
                </c:pt>
                <c:pt idx="1301">
                  <c:v>23.573895998129316</c:v>
                </c:pt>
                <c:pt idx="1302">
                  <c:v>23.58393663186035</c:v>
                </c:pt>
                <c:pt idx="1303">
                  <c:v>23.593936092207972</c:v>
                </c:pt>
                <c:pt idx="1304">
                  <c:v>23.603897836014127</c:v>
                </c:pt>
                <c:pt idx="1305">
                  <c:v>23.613825243879795</c:v>
                </c:pt>
                <c:pt idx="1306">
                  <c:v>23.623721629695083</c:v>
                </c:pt>
                <c:pt idx="1307">
                  <c:v>23.633590302562958</c:v>
                </c:pt>
                <c:pt idx="1308">
                  <c:v>23.643434576314615</c:v>
                </c:pt>
                <c:pt idx="1309">
                  <c:v>23.653257860053014</c:v>
                </c:pt>
                <c:pt idx="1310">
                  <c:v>23.663063691486215</c:v>
                </c:pt>
                <c:pt idx="1311">
                  <c:v>23.672855670201784</c:v>
                </c:pt>
                <c:pt idx="1312">
                  <c:v>23.682637443378987</c:v>
                </c:pt>
                <c:pt idx="1313">
                  <c:v>23.692412782088663</c:v>
                </c:pt>
                <c:pt idx="1314">
                  <c:v>23.7021857385771</c:v>
                </c:pt>
                <c:pt idx="1315">
                  <c:v>23.711960446089254</c:v>
                </c:pt>
                <c:pt idx="1316">
                  <c:v>23.721741104580929</c:v>
                </c:pt>
                <c:pt idx="1317">
                  <c:v>23.731531904463097</c:v>
                </c:pt>
                <c:pt idx="1318">
                  <c:v>23.741337102842827</c:v>
                </c:pt>
                <c:pt idx="1319">
                  <c:v>23.751160837604942</c:v>
                </c:pt>
                <c:pt idx="1320">
                  <c:v>23.761007003505657</c:v>
                </c:pt>
                <c:pt idx="1321">
                  <c:v>23.770879218780369</c:v>
                </c:pt>
                <c:pt idx="1322">
                  <c:v>23.780780725069956</c:v>
                </c:pt>
                <c:pt idx="1323">
                  <c:v>23.790714277817049</c:v>
                </c:pt>
                <c:pt idx="1324">
                  <c:v>23.800682274974214</c:v>
                </c:pt>
                <c:pt idx="1325">
                  <c:v>23.81068693812048</c:v>
                </c:pt>
                <c:pt idx="1326">
                  <c:v>23.820730288643382</c:v>
                </c:pt>
                <c:pt idx="1327">
                  <c:v>23.830814085800544</c:v>
                </c:pt>
                <c:pt idx="1328">
                  <c:v>23.840939855280588</c:v>
                </c:pt>
                <c:pt idx="1329">
                  <c:v>23.851108922580632</c:v>
                </c:pt>
                <c:pt idx="1330">
                  <c:v>23.861322303387826</c:v>
                </c:pt>
                <c:pt idx="1331">
                  <c:v>23.871580646354388</c:v>
                </c:pt>
                <c:pt idx="1332">
                  <c:v>23.881884328428331</c:v>
                </c:pt>
                <c:pt idx="1333">
                  <c:v>23.892233459581671</c:v>
                </c:pt>
                <c:pt idx="1334">
                  <c:v>23.9026276254382</c:v>
                </c:pt>
                <c:pt idx="1335">
                  <c:v>23.913065954013838</c:v>
                </c:pt>
                <c:pt idx="1336">
                  <c:v>23.923547110958896</c:v>
                </c:pt>
                <c:pt idx="1337">
                  <c:v>23.934069366268954</c:v>
                </c:pt>
                <c:pt idx="1338">
                  <c:v>23.944630546634251</c:v>
                </c:pt>
                <c:pt idx="1339">
                  <c:v>23.95522812601266</c:v>
                </c:pt>
                <c:pt idx="1340">
                  <c:v>23.965859216084834</c:v>
                </c:pt>
                <c:pt idx="1341">
                  <c:v>23.976520675931646</c:v>
                </c:pt>
                <c:pt idx="1342">
                  <c:v>23.987209231182785</c:v>
                </c:pt>
                <c:pt idx="1343">
                  <c:v>23.997921569318009</c:v>
                </c:pt>
                <c:pt idx="1344">
                  <c:v>24.008654282442183</c:v>
                </c:pt>
                <c:pt idx="1345">
                  <c:v>24.019403648048307</c:v>
                </c:pt>
                <c:pt idx="1346">
                  <c:v>24.030165781514214</c:v>
                </c:pt>
                <c:pt idx="1347">
                  <c:v>24.040936650375606</c:v>
                </c:pt>
                <c:pt idx="1348">
                  <c:v>24.051712098158781</c:v>
                </c:pt>
                <c:pt idx="1349">
                  <c:v>24.062487734747378</c:v>
                </c:pt>
                <c:pt idx="1350">
                  <c:v>24.073259031727783</c:v>
                </c:pt>
                <c:pt idx="1351">
                  <c:v>24.084021508292821</c:v>
                </c:pt>
                <c:pt idx="1352">
                  <c:v>24.094770797996748</c:v>
                </c:pt>
                <c:pt idx="1353">
                  <c:v>24.10550270598025</c:v>
                </c:pt>
                <c:pt idx="1354">
                  <c:v>24.116213328119006</c:v>
                </c:pt>
                <c:pt idx="1355">
                  <c:v>24.126899003343635</c:v>
                </c:pt>
                <c:pt idx="1356">
                  <c:v>24.137556175401379</c:v>
                </c:pt>
                <c:pt idx="1357">
                  <c:v>24.148181349963167</c:v>
                </c:pt>
                <c:pt idx="1358">
                  <c:v>24.158771156576808</c:v>
                </c:pt>
                <c:pt idx="1359">
                  <c:v>24.169322281970825</c:v>
                </c:pt>
                <c:pt idx="1360">
                  <c:v>24.179831470054491</c:v>
                </c:pt>
                <c:pt idx="1361">
                  <c:v>24.190295493327437</c:v>
                </c:pt>
                <c:pt idx="1362">
                  <c:v>24.200711195787296</c:v>
                </c:pt>
                <c:pt idx="1363">
                  <c:v>24.211075407114446</c:v>
                </c:pt>
                <c:pt idx="1364">
                  <c:v>24.221384947459121</c:v>
                </c:pt>
                <c:pt idx="1365">
                  <c:v>24.231636775195167</c:v>
                </c:pt>
                <c:pt idx="1366">
                  <c:v>24.241827910649572</c:v>
                </c:pt>
                <c:pt idx="1367">
                  <c:v>24.251955459935182</c:v>
                </c:pt>
                <c:pt idx="1368">
                  <c:v>24.262016624495502</c:v>
                </c:pt>
                <c:pt idx="1369">
                  <c:v>24.27200879167771</c:v>
                </c:pt>
                <c:pt idx="1370">
                  <c:v>24.281929525217262</c:v>
                </c:pt>
                <c:pt idx="1371">
                  <c:v>24.291776517572544</c:v>
                </c:pt>
                <c:pt idx="1372">
                  <c:v>24.301547537442918</c:v>
                </c:pt>
                <c:pt idx="1373">
                  <c:v>24.311240324893209</c:v>
                </c:pt>
                <c:pt idx="1374">
                  <c:v>24.320852505553106</c:v>
                </c:pt>
                <c:pt idx="1375">
                  <c:v>24.330381600147302</c:v>
                </c:pt>
                <c:pt idx="1376">
                  <c:v>24.339825100721761</c:v>
                </c:pt>
                <c:pt idx="1377">
                  <c:v>24.349180413433501</c:v>
                </c:pt>
                <c:pt idx="1378">
                  <c:v>24.358444939593465</c:v>
                </c:pt>
                <c:pt idx="1379">
                  <c:v>24.367616123331867</c:v>
                </c:pt>
                <c:pt idx="1380">
                  <c:v>24.376691508793645</c:v>
                </c:pt>
                <c:pt idx="1381">
                  <c:v>24.385668802106359</c:v>
                </c:pt>
                <c:pt idx="1382">
                  <c:v>24.394545666431</c:v>
                </c:pt>
                <c:pt idx="1383">
                  <c:v>24.403319664781275</c:v>
                </c:pt>
                <c:pt idx="1384">
                  <c:v>24.411988236161449</c:v>
                </c:pt>
                <c:pt idx="1385">
                  <c:v>24.420548719413777</c:v>
                </c:pt>
                <c:pt idx="1386">
                  <c:v>24.428998362763313</c:v>
                </c:pt>
                <c:pt idx="1387">
                  <c:v>24.437334395315972</c:v>
                </c:pt>
                <c:pt idx="1388">
                  <c:v>24.445554069966146</c:v>
                </c:pt>
                <c:pt idx="1389">
                  <c:v>24.453654596685841</c:v>
                </c:pt>
                <c:pt idx="1390">
                  <c:v>24.461633209235547</c:v>
                </c:pt>
                <c:pt idx="1391">
                  <c:v>24.46948711272649</c:v>
                </c:pt>
                <c:pt idx="1392">
                  <c:v>24.477213412137303</c:v>
                </c:pt>
                <c:pt idx="1393">
                  <c:v>24.484809160008862</c:v>
                </c:pt>
                <c:pt idx="1394">
                  <c:v>24.49227153283254</c:v>
                </c:pt>
                <c:pt idx="1395">
                  <c:v>24.499597883488011</c:v>
                </c:pt>
                <c:pt idx="1396">
                  <c:v>24.506785722197691</c:v>
                </c:pt>
                <c:pt idx="1397">
                  <c:v>24.513832740359423</c:v>
                </c:pt>
                <c:pt idx="1398">
                  <c:v>24.520736815304186</c:v>
                </c:pt>
                <c:pt idx="1399">
                  <c:v>24.527495876830184</c:v>
                </c:pt>
                <c:pt idx="1400">
                  <c:v>24.534107754676704</c:v>
                </c:pt>
                <c:pt idx="1401">
                  <c:v>24.540570154676701</c:v>
                </c:pt>
                <c:pt idx="1402">
                  <c:v>24.546880920901476</c:v>
                </c:pt>
                <c:pt idx="1403">
                  <c:v>24.553038097643263</c:v>
                </c:pt>
                <c:pt idx="1404">
                  <c:v>24.559040000942719</c:v>
                </c:pt>
                <c:pt idx="1405">
                  <c:v>24.564885213816478</c:v>
                </c:pt>
                <c:pt idx="1406">
                  <c:v>24.57057259104435</c:v>
                </c:pt>
                <c:pt idx="1407">
                  <c:v>24.576101106702033</c:v>
                </c:pt>
                <c:pt idx="1408">
                  <c:v>24.581469749329813</c:v>
                </c:pt>
                <c:pt idx="1409">
                  <c:v>24.586677407512163</c:v>
                </c:pt>
                <c:pt idx="1410">
                  <c:v>24.591722784062465</c:v>
                </c:pt>
                <c:pt idx="1411">
                  <c:v>24.596604424642816</c:v>
                </c:pt>
                <c:pt idx="1412">
                  <c:v>24.601320774944778</c:v>
                </c:pt>
                <c:pt idx="1413">
                  <c:v>24.605870256915615</c:v>
                </c:pt>
                <c:pt idx="1414">
                  <c:v>24.610251206775683</c:v>
                </c:pt>
                <c:pt idx="1415">
                  <c:v>24.614461870246004</c:v>
                </c:pt>
                <c:pt idx="1416">
                  <c:v>24.618500445426438</c:v>
                </c:pt>
                <c:pt idx="1417">
                  <c:v>24.622365211489189</c:v>
                </c:pt>
                <c:pt idx="1418">
                  <c:v>24.62605441906026</c:v>
                </c:pt>
                <c:pt idx="1419">
                  <c:v>24.629566418927688</c:v>
                </c:pt>
                <c:pt idx="1420">
                  <c:v>24.632899757328044</c:v>
                </c:pt>
                <c:pt idx="1421">
                  <c:v>24.636053214081613</c:v>
                </c:pt>
                <c:pt idx="1422">
                  <c:v>24.639025850257781</c:v>
                </c:pt>
                <c:pt idx="1423">
                  <c:v>24.641817179746667</c:v>
                </c:pt>
                <c:pt idx="1424">
                  <c:v>24.644427126351474</c:v>
                </c:pt>
                <c:pt idx="1425">
                  <c:v>24.646855880821938</c:v>
                </c:pt>
                <c:pt idx="1426">
                  <c:v>24.64910395803507</c:v>
                </c:pt>
                <c:pt idx="1427">
                  <c:v>24.651172301826499</c:v>
                </c:pt>
                <c:pt idx="1428">
                  <c:v>24.653062275460321</c:v>
                </c:pt>
                <c:pt idx="1429">
                  <c:v>24.654775704507305</c:v>
                </c:pt>
                <c:pt idx="1430">
                  <c:v>24.656314948357647</c:v>
                </c:pt>
                <c:pt idx="1431">
                  <c:v>24.657683043216977</c:v>
                </c:pt>
                <c:pt idx="1432">
                  <c:v>24.658883602003254</c:v>
                </c:pt>
                <c:pt idx="1433">
                  <c:v>24.659920723803221</c:v>
                </c:pt>
                <c:pt idx="1434">
                  <c:v>24.660798979584627</c:v>
                </c:pt>
                <c:pt idx="1435">
                  <c:v>24.661523445559002</c:v>
                </c:pt>
                <c:pt idx="1436">
                  <c:v>24.662099679363688</c:v>
                </c:pt>
                <c:pt idx="1437">
                  <c:v>24.662533581823549</c:v>
                </c:pt>
                <c:pt idx="1438">
                  <c:v>24.662831497009883</c:v>
                </c:pt>
                <c:pt idx="1439">
                  <c:v>24.663000188378273</c:v>
                </c:pt>
                <c:pt idx="1440">
                  <c:v>24.663046900765949</c:v>
                </c:pt>
                <c:pt idx="1441">
                  <c:v>24.662979317484172</c:v>
                </c:pt>
                <c:pt idx="1442">
                  <c:v>24.662805450670213</c:v>
                </c:pt>
                <c:pt idx="1443">
                  <c:v>24.662533507850938</c:v>
                </c:pt>
                <c:pt idx="1444">
                  <c:v>24.662171920533222</c:v>
                </c:pt>
                <c:pt idx="1445">
                  <c:v>24.661729482412724</c:v>
                </c:pt>
                <c:pt idx="1446">
                  <c:v>24.661215277905434</c:v>
                </c:pt>
                <c:pt idx="1447">
                  <c:v>24.660638624966865</c:v>
                </c:pt>
                <c:pt idx="1448">
                  <c:v>24.660008979761383</c:v>
                </c:pt>
                <c:pt idx="1449">
                  <c:v>24.659336060598026</c:v>
                </c:pt>
                <c:pt idx="1450">
                  <c:v>24.658629862218298</c:v>
                </c:pt>
                <c:pt idx="1451">
                  <c:v>24.657900455604658</c:v>
                </c:pt>
                <c:pt idx="1452">
                  <c:v>24.657157859287086</c:v>
                </c:pt>
                <c:pt idx="1453">
                  <c:v>24.656411920164974</c:v>
                </c:pt>
                <c:pt idx="1454">
                  <c:v>24.655672222934168</c:v>
                </c:pt>
                <c:pt idx="1455">
                  <c:v>24.654948013816472</c:v>
                </c:pt>
                <c:pt idx="1456">
                  <c:v>24.65424828634557</c:v>
                </c:pt>
                <c:pt idx="1457">
                  <c:v>24.653581809986743</c:v>
                </c:pt>
                <c:pt idx="1458">
                  <c:v>24.652957063426133</c:v>
                </c:pt>
                <c:pt idx="1459">
                  <c:v>24.652382363278832</c:v>
                </c:pt>
                <c:pt idx="1460">
                  <c:v>24.651865911769043</c:v>
                </c:pt>
                <c:pt idx="1461">
                  <c:v>24.651415710914712</c:v>
                </c:pt>
                <c:pt idx="1462">
                  <c:v>24.651039381411106</c:v>
                </c:pt>
                <c:pt idx="1463">
                  <c:v>24.650744310413902</c:v>
                </c:pt>
                <c:pt idx="1464">
                  <c:v>24.650537599130953</c:v>
                </c:pt>
                <c:pt idx="1465">
                  <c:v>24.650426096170275</c:v>
                </c:pt>
                <c:pt idx="1466">
                  <c:v>24.650416402327291</c:v>
                </c:pt>
                <c:pt idx="1467">
                  <c:v>24.650514708513764</c:v>
                </c:pt>
                <c:pt idx="1468">
                  <c:v>24.65072697685962</c:v>
                </c:pt>
                <c:pt idx="1469">
                  <c:v>24.651058850139925</c:v>
                </c:pt>
                <c:pt idx="1470">
                  <c:v>24.651515637487098</c:v>
                </c:pt>
                <c:pt idx="1471">
                  <c:v>24.652102304860794</c:v>
                </c:pt>
                <c:pt idx="1472">
                  <c:v>24.65282363714832</c:v>
                </c:pt>
                <c:pt idx="1473">
                  <c:v>24.653684228664009</c:v>
                </c:pt>
                <c:pt idx="1474">
                  <c:v>24.654688487921629</c:v>
                </c:pt>
                <c:pt idx="1475">
                  <c:v>24.655840637634398</c:v>
                </c:pt>
                <c:pt idx="1476">
                  <c:v>24.657144595581077</c:v>
                </c:pt>
                <c:pt idx="1477">
                  <c:v>24.658603984150822</c:v>
                </c:pt>
                <c:pt idx="1478">
                  <c:v>24.660222073132999</c:v>
                </c:pt>
                <c:pt idx="1479">
                  <c:v>24.662001803535119</c:v>
                </c:pt>
                <c:pt idx="1480">
                  <c:v>24.663945639814401</c:v>
                </c:pt>
                <c:pt idx="1481">
                  <c:v>24.666055488849604</c:v>
                </c:pt>
                <c:pt idx="1482">
                  <c:v>24.668333047901012</c:v>
                </c:pt>
                <c:pt idx="1483">
                  <c:v>24.670779918986593</c:v>
                </c:pt>
                <c:pt idx="1484">
                  <c:v>24.673397642259538</c:v>
                </c:pt>
                <c:pt idx="1485">
                  <c:v>24.676187600692295</c:v>
                </c:pt>
                <c:pt idx="1486">
                  <c:v>24.679151053424658</c:v>
                </c:pt>
                <c:pt idx="1487">
                  <c:v>24.682289302562967</c:v>
                </c:pt>
                <c:pt idx="1488">
                  <c:v>24.685603540653997</c:v>
                </c:pt>
                <c:pt idx="1489">
                  <c:v>24.689094922197668</c:v>
                </c:pt>
                <c:pt idx="1490">
                  <c:v>24.692764420621589</c:v>
                </c:pt>
                <c:pt idx="1491">
                  <c:v>24.696612804448367</c:v>
                </c:pt>
                <c:pt idx="1492">
                  <c:v>24.700640661113564</c:v>
                </c:pt>
                <c:pt idx="1493">
                  <c:v>24.704848525629693</c:v>
                </c:pt>
                <c:pt idx="1494">
                  <c:v>24.709236785255555</c:v>
                </c:pt>
                <c:pt idx="1495">
                  <c:v>24.713805565090585</c:v>
                </c:pt>
                <c:pt idx="1496">
                  <c:v>24.718554723302393</c:v>
                </c:pt>
                <c:pt idx="1497">
                  <c:v>24.723483860598019</c:v>
                </c:pt>
                <c:pt idx="1498">
                  <c:v>24.728592563337745</c:v>
                </c:pt>
                <c:pt idx="1499">
                  <c:v>24.733880251038432</c:v>
                </c:pt>
                <c:pt idx="1500">
                  <c:v>24.739346243099117</c:v>
                </c:pt>
                <c:pt idx="1501">
                  <c:v>24.744989816011188</c:v>
                </c:pt>
                <c:pt idx="1502">
                  <c:v>24.750810055589909</c:v>
                </c:pt>
                <c:pt idx="1503">
                  <c:v>24.756805685358657</c:v>
                </c:pt>
                <c:pt idx="1504">
                  <c:v>24.762975166622461</c:v>
                </c:pt>
                <c:pt idx="1505">
                  <c:v>24.7693167699661</c:v>
                </c:pt>
                <c:pt idx="1506">
                  <c:v>24.775828580011762</c:v>
                </c:pt>
                <c:pt idx="1507">
                  <c:v>24.782508585962567</c:v>
                </c:pt>
                <c:pt idx="1508">
                  <c:v>24.789354824569141</c:v>
                </c:pt>
                <c:pt idx="1509">
                  <c:v>24.796365332464262</c:v>
                </c:pt>
                <c:pt idx="1510">
                  <c:v>24.803538117616714</c:v>
                </c:pt>
                <c:pt idx="1511">
                  <c:v>24.810871326159944</c:v>
                </c:pt>
                <c:pt idx="1512">
                  <c:v>24.818363299617015</c:v>
                </c:pt>
                <c:pt idx="1513">
                  <c:v>24.826012393769322</c:v>
                </c:pt>
                <c:pt idx="1514">
                  <c:v>24.833816945279118</c:v>
                </c:pt>
                <c:pt idx="1515">
                  <c:v>24.841775352732352</c:v>
                </c:pt>
                <c:pt idx="1516">
                  <c:v>24.849886062306656</c:v>
                </c:pt>
                <c:pt idx="1517">
                  <c:v>24.858147658359094</c:v>
                </c:pt>
                <c:pt idx="1518">
                  <c:v>24.866558677537178</c:v>
                </c:pt>
                <c:pt idx="1519">
                  <c:v>24.875117661187204</c:v>
                </c:pt>
                <c:pt idx="1520">
                  <c:v>24.883823160111938</c:v>
                </c:pt>
                <c:pt idx="1521">
                  <c:v>24.892673782250696</c:v>
                </c:pt>
                <c:pt idx="1522">
                  <c:v>24.901668092590953</c:v>
                </c:pt>
                <c:pt idx="1523">
                  <c:v>24.910804746648992</c:v>
                </c:pt>
                <c:pt idx="1524">
                  <c:v>24.920082485697453</c:v>
                </c:pt>
                <c:pt idx="1525">
                  <c:v>24.929500160568569</c:v>
                </c:pt>
                <c:pt idx="1526">
                  <c:v>24.939056722124022</c:v>
                </c:pt>
                <c:pt idx="1527">
                  <c:v>24.948751159316537</c:v>
                </c:pt>
                <c:pt idx="1528">
                  <c:v>24.958582446796289</c:v>
                </c:pt>
                <c:pt idx="1529">
                  <c:v>24.968549440064812</c:v>
                </c:pt>
                <c:pt idx="1530">
                  <c:v>24.978651051819124</c:v>
                </c:pt>
                <c:pt idx="1531">
                  <c:v>24.988886137575481</c:v>
                </c:pt>
                <c:pt idx="1532">
                  <c:v>24.999253443216961</c:v>
                </c:pt>
                <c:pt idx="1533">
                  <c:v>25.009751595477976</c:v>
                </c:pt>
                <c:pt idx="1534">
                  <c:v>25.020379268773009</c:v>
                </c:pt>
                <c:pt idx="1535">
                  <c:v>25.031135161319778</c:v>
                </c:pt>
                <c:pt idx="1536">
                  <c:v>25.0420181</c:v>
                </c:pt>
                <c:pt idx="1537">
                  <c:v>25.053026916467815</c:v>
                </c:pt>
                <c:pt idx="1538">
                  <c:v>25.064160409044039</c:v>
                </c:pt>
                <c:pt idx="1539">
                  <c:v>25.075417290293121</c:v>
                </c:pt>
                <c:pt idx="1540">
                  <c:v>25.086796229945499</c:v>
                </c:pt>
                <c:pt idx="1541">
                  <c:v>25.098295964501393</c:v>
                </c:pt>
                <c:pt idx="1542">
                  <c:v>25.109915359198695</c:v>
                </c:pt>
                <c:pt idx="1543">
                  <c:v>25.121653274532324</c:v>
                </c:pt>
                <c:pt idx="1544">
                  <c:v>25.133508490027985</c:v>
                </c:pt>
                <c:pt idx="1545">
                  <c:v>25.145479680424213</c:v>
                </c:pt>
                <c:pt idx="1546">
                  <c:v>25.157565358462215</c:v>
                </c:pt>
                <c:pt idx="1547">
                  <c:v>25.169763903535127</c:v>
                </c:pt>
                <c:pt idx="1548">
                  <c:v>25.182073490160548</c:v>
                </c:pt>
                <c:pt idx="1549">
                  <c:v>25.194492130873464</c:v>
                </c:pt>
                <c:pt idx="1550">
                  <c:v>25.207017638120487</c:v>
                </c:pt>
                <c:pt idx="1551">
                  <c:v>25.219647676668135</c:v>
                </c:pt>
                <c:pt idx="1552">
                  <c:v>25.232379820798339</c:v>
                </c:pt>
                <c:pt idx="1553">
                  <c:v>25.245211740226832</c:v>
                </c:pt>
                <c:pt idx="1554">
                  <c:v>25.258141090499329</c:v>
                </c:pt>
                <c:pt idx="1555">
                  <c:v>25.271165570231254</c:v>
                </c:pt>
                <c:pt idx="1556">
                  <c:v>25.284282887759609</c:v>
                </c:pt>
                <c:pt idx="1557">
                  <c:v>25.297490818309029</c:v>
                </c:pt>
                <c:pt idx="1558">
                  <c:v>25.3107871705995</c:v>
                </c:pt>
                <c:pt idx="1559">
                  <c:v>25.324169772529089</c:v>
                </c:pt>
                <c:pt idx="1560">
                  <c:v>25.337636428236856</c:v>
                </c:pt>
                <c:pt idx="1561">
                  <c:v>25.351184860907345</c:v>
                </c:pt>
                <c:pt idx="1562">
                  <c:v>25.364812803328913</c:v>
                </c:pt>
                <c:pt idx="1563">
                  <c:v>25.378517988378256</c:v>
                </c:pt>
                <c:pt idx="1564">
                  <c:v>25.392298320592133</c:v>
                </c:pt>
                <c:pt idx="1565">
                  <c:v>25.406151676005305</c:v>
                </c:pt>
                <c:pt idx="1566">
                  <c:v>25.420075883105021</c:v>
                </c:pt>
                <c:pt idx="1567">
                  <c:v>25.434068779997052</c:v>
                </c:pt>
                <c:pt idx="1568">
                  <c:v>25.448128214420382</c:v>
                </c:pt>
                <c:pt idx="1569">
                  <c:v>25.462252086640152</c:v>
                </c:pt>
                <c:pt idx="1570">
                  <c:v>25.476438273162465</c:v>
                </c:pt>
                <c:pt idx="1571">
                  <c:v>25.490684698217706</c:v>
                </c:pt>
                <c:pt idx="1572">
                  <c:v>25.504989195522167</c:v>
                </c:pt>
                <c:pt idx="1573">
                  <c:v>25.519349350950066</c:v>
                </c:pt>
                <c:pt idx="1574">
                  <c:v>25.533762583546913</c:v>
                </c:pt>
                <c:pt idx="1575">
                  <c:v>25.548226197952566</c:v>
                </c:pt>
                <c:pt idx="1576">
                  <c:v>25.562737389173659</c:v>
                </c:pt>
                <c:pt idx="1577">
                  <c:v>25.577293252098979</c:v>
                </c:pt>
                <c:pt idx="1578">
                  <c:v>25.591890900633366</c:v>
                </c:pt>
                <c:pt idx="1579">
                  <c:v>25.606527443894532</c:v>
                </c:pt>
                <c:pt idx="1580">
                  <c:v>25.621199986227719</c:v>
                </c:pt>
                <c:pt idx="1581">
                  <c:v>25.635905622418615</c:v>
                </c:pt>
                <c:pt idx="1582">
                  <c:v>25.650641299484459</c:v>
                </c:pt>
                <c:pt idx="1583">
                  <c:v>25.665403792826627</c:v>
                </c:pt>
                <c:pt idx="1584">
                  <c:v>25.68018955367506</c:v>
                </c:pt>
                <c:pt idx="1585">
                  <c:v>25.694994813934301</c:v>
                </c:pt>
                <c:pt idx="1586">
                  <c:v>25.709815524230368</c:v>
                </c:pt>
                <c:pt idx="1587">
                  <c:v>25.724647239534534</c:v>
                </c:pt>
                <c:pt idx="1588">
                  <c:v>25.739485285977313</c:v>
                </c:pt>
                <c:pt idx="1589">
                  <c:v>25.754324756061269</c:v>
                </c:pt>
                <c:pt idx="1590">
                  <c:v>25.769160584946231</c:v>
                </c:pt>
                <c:pt idx="1591">
                  <c:v>25.78398752664604</c:v>
                </c:pt>
                <c:pt idx="1592">
                  <c:v>25.798800273206652</c:v>
                </c:pt>
                <c:pt idx="1593">
                  <c:v>25.813593526189422</c:v>
                </c:pt>
                <c:pt idx="1594">
                  <c:v>25.82836205860951</c:v>
                </c:pt>
                <c:pt idx="1595">
                  <c:v>25.843100705405796</c:v>
                </c:pt>
                <c:pt idx="1596">
                  <c:v>25.857804468286933</c:v>
                </c:pt>
                <c:pt idx="1597">
                  <c:v>25.872468539593456</c:v>
                </c:pt>
                <c:pt idx="1598">
                  <c:v>25.887088121196051</c:v>
                </c:pt>
                <c:pt idx="1599">
                  <c:v>25.901658572219766</c:v>
                </c:pt>
                <c:pt idx="1600">
                  <c:v>25.916175428089552</c:v>
                </c:pt>
                <c:pt idx="1601">
                  <c:v>25.930634534010899</c:v>
                </c:pt>
                <c:pt idx="1602">
                  <c:v>25.945032002047427</c:v>
                </c:pt>
                <c:pt idx="1603">
                  <c:v>25.959364239726025</c:v>
                </c:pt>
                <c:pt idx="1604">
                  <c:v>25.973627988157308</c:v>
                </c:pt>
                <c:pt idx="1605">
                  <c:v>25.987820350626006</c:v>
                </c:pt>
                <c:pt idx="1606">
                  <c:v>26.001938778258939</c:v>
                </c:pt>
                <c:pt idx="1607">
                  <c:v>26.015981046177632</c:v>
                </c:pt>
                <c:pt idx="1608">
                  <c:v>26.029945243997641</c:v>
                </c:pt>
                <c:pt idx="1609">
                  <c:v>26.04382979969067</c:v>
                </c:pt>
                <c:pt idx="1610">
                  <c:v>26.057633551038439</c:v>
                </c:pt>
                <c:pt idx="1611">
                  <c:v>26.071355640742372</c:v>
                </c:pt>
                <c:pt idx="1612">
                  <c:v>26.084995440123723</c:v>
                </c:pt>
                <c:pt idx="1613">
                  <c:v>26.098552587273527</c:v>
                </c:pt>
                <c:pt idx="1614">
                  <c:v>26.112026929886579</c:v>
                </c:pt>
                <c:pt idx="1615">
                  <c:v>26.125418558624233</c:v>
                </c:pt>
                <c:pt idx="1616">
                  <c:v>26.138727816674027</c:v>
                </c:pt>
                <c:pt idx="1617">
                  <c:v>26.151955151981138</c:v>
                </c:pt>
                <c:pt idx="1618">
                  <c:v>26.165101231639412</c:v>
                </c:pt>
                <c:pt idx="1619">
                  <c:v>26.178166827529818</c:v>
                </c:pt>
                <c:pt idx="1620">
                  <c:v>26.191152806834573</c:v>
                </c:pt>
                <c:pt idx="1621">
                  <c:v>26.204059993784053</c:v>
                </c:pt>
                <c:pt idx="1622">
                  <c:v>26.216889274517591</c:v>
                </c:pt>
                <c:pt idx="1623">
                  <c:v>26.22964140640741</c:v>
                </c:pt>
                <c:pt idx="1624">
                  <c:v>26.242316960907335</c:v>
                </c:pt>
                <c:pt idx="1625">
                  <c:v>26.254916304492546</c:v>
                </c:pt>
                <c:pt idx="1626">
                  <c:v>26.267439641567226</c:v>
                </c:pt>
                <c:pt idx="1627">
                  <c:v>26.27988705258505</c:v>
                </c:pt>
                <c:pt idx="1628">
                  <c:v>26.2922585369421</c:v>
                </c:pt>
                <c:pt idx="1629">
                  <c:v>26.304554093990262</c:v>
                </c:pt>
                <c:pt idx="1630">
                  <c:v>26.316773608646326</c:v>
                </c:pt>
                <c:pt idx="1631">
                  <c:v>26.328916865709225</c:v>
                </c:pt>
                <c:pt idx="1632">
                  <c:v>26.34098355464721</c:v>
                </c:pt>
                <c:pt idx="1633">
                  <c:v>26.352973350640731</c:v>
                </c:pt>
                <c:pt idx="1634">
                  <c:v>26.364885947945194</c:v>
                </c:pt>
                <c:pt idx="1635">
                  <c:v>26.376721007512142</c:v>
                </c:pt>
                <c:pt idx="1636">
                  <c:v>26.388478009206057</c:v>
                </c:pt>
                <c:pt idx="1637">
                  <c:v>26.400156451981132</c:v>
                </c:pt>
                <c:pt idx="1638">
                  <c:v>26.411755768080702</c:v>
                </c:pt>
                <c:pt idx="1639">
                  <c:v>26.423275370717324</c:v>
                </c:pt>
                <c:pt idx="1640">
                  <c:v>26.434714620665765</c:v>
                </c:pt>
                <c:pt idx="1641">
                  <c:v>26.446072735734262</c:v>
                </c:pt>
                <c:pt idx="1642">
                  <c:v>26.457348747886275</c:v>
                </c:pt>
                <c:pt idx="1643">
                  <c:v>26.468541698703774</c:v>
                </c:pt>
                <c:pt idx="1644">
                  <c:v>26.479650677478258</c:v>
                </c:pt>
                <c:pt idx="1645">
                  <c:v>26.490674783075548</c:v>
                </c:pt>
                <c:pt idx="1646">
                  <c:v>26.501613090572974</c:v>
                </c:pt>
                <c:pt idx="1647">
                  <c:v>26.51246463691264</c:v>
                </c:pt>
                <c:pt idx="1648">
                  <c:v>26.523228497171882</c:v>
                </c:pt>
                <c:pt idx="1649">
                  <c:v>26.533903765488279</c:v>
                </c:pt>
                <c:pt idx="1650">
                  <c:v>26.544489483561634</c:v>
                </c:pt>
                <c:pt idx="1651">
                  <c:v>26.554984678789211</c:v>
                </c:pt>
                <c:pt idx="1652">
                  <c:v>26.565388421490635</c:v>
                </c:pt>
                <c:pt idx="1653">
                  <c:v>26.575699805803499</c:v>
                </c:pt>
                <c:pt idx="1654">
                  <c:v>26.585917997333915</c:v>
                </c:pt>
                <c:pt idx="1655">
                  <c:v>26.596042228354683</c:v>
                </c:pt>
                <c:pt idx="1656">
                  <c:v>26.606071859802608</c:v>
                </c:pt>
                <c:pt idx="1657">
                  <c:v>26.616006238282505</c:v>
                </c:pt>
                <c:pt idx="1658">
                  <c:v>26.625844810472817</c:v>
                </c:pt>
                <c:pt idx="1659">
                  <c:v>26.63558697532773</c:v>
                </c:pt>
                <c:pt idx="1660">
                  <c:v>26.645232055501545</c:v>
                </c:pt>
                <c:pt idx="1661">
                  <c:v>26.654779411769034</c:v>
                </c:pt>
                <c:pt idx="1662">
                  <c:v>26.664228490676091</c:v>
                </c:pt>
                <c:pt idx="1663">
                  <c:v>26.673578781632049</c:v>
                </c:pt>
                <c:pt idx="1664">
                  <c:v>26.6828297120489</c:v>
                </c:pt>
                <c:pt idx="1665">
                  <c:v>26.691980752187359</c:v>
                </c:pt>
                <c:pt idx="1666">
                  <c:v>26.701031500927968</c:v>
                </c:pt>
                <c:pt idx="1667">
                  <c:v>26.709981819281182</c:v>
                </c:pt>
                <c:pt idx="1668">
                  <c:v>26.718831687391365</c:v>
                </c:pt>
                <c:pt idx="1669">
                  <c:v>26.72758128557961</c:v>
                </c:pt>
                <c:pt idx="1670">
                  <c:v>26.736231080129617</c:v>
                </c:pt>
                <c:pt idx="1671">
                  <c:v>26.744781751804389</c:v>
                </c:pt>
                <c:pt idx="1672">
                  <c:v>26.753234233951982</c:v>
                </c:pt>
                <c:pt idx="1673">
                  <c:v>26.761589798335539</c:v>
                </c:pt>
                <c:pt idx="1674">
                  <c:v>26.769849983650019</c:v>
                </c:pt>
                <c:pt idx="1675">
                  <c:v>26.778016614597142</c:v>
                </c:pt>
                <c:pt idx="1676">
                  <c:v>26.786091787553396</c:v>
                </c:pt>
                <c:pt idx="1677">
                  <c:v>26.794077937325081</c:v>
                </c:pt>
                <c:pt idx="1678">
                  <c:v>26.801977603608776</c:v>
                </c:pt>
                <c:pt idx="1679">
                  <c:v>26.809793454809252</c:v>
                </c:pt>
                <c:pt idx="1680">
                  <c:v>26.81752842626307</c:v>
                </c:pt>
                <c:pt idx="1681">
                  <c:v>26.825185815554576</c:v>
                </c:pt>
                <c:pt idx="1682">
                  <c:v>26.832769168110179</c:v>
                </c:pt>
                <c:pt idx="1683">
                  <c:v>26.840282210458099</c:v>
                </c:pt>
                <c:pt idx="1684">
                  <c:v>26.847728878862871</c:v>
                </c:pt>
                <c:pt idx="1685">
                  <c:v>26.855113252599796</c:v>
                </c:pt>
                <c:pt idx="1686">
                  <c:v>26.862439696936221</c:v>
                </c:pt>
                <c:pt idx="1687">
                  <c:v>26.869712681985565</c:v>
                </c:pt>
                <c:pt idx="1688">
                  <c:v>26.87693684468994</c:v>
                </c:pt>
                <c:pt idx="1689">
                  <c:v>26.884116769553685</c:v>
                </c:pt>
                <c:pt idx="1690">
                  <c:v>26.89125705062601</c:v>
                </c:pt>
                <c:pt idx="1691">
                  <c:v>26.898362310531738</c:v>
                </c:pt>
                <c:pt idx="1692">
                  <c:v>26.905437119428488</c:v>
                </c:pt>
                <c:pt idx="1693">
                  <c:v>26.912485856797765</c:v>
                </c:pt>
                <c:pt idx="1694">
                  <c:v>26.919512649477099</c:v>
                </c:pt>
                <c:pt idx="1695">
                  <c:v>26.926521419325383</c:v>
                </c:pt>
                <c:pt idx="1696">
                  <c:v>26.933515864162619</c:v>
                </c:pt>
                <c:pt idx="1697">
                  <c:v>26.940499405346888</c:v>
                </c:pt>
                <c:pt idx="1698">
                  <c:v>26.947475187744885</c:v>
                </c:pt>
                <c:pt idx="1699">
                  <c:v>26.954446132199145</c:v>
                </c:pt>
                <c:pt idx="1700">
                  <c:v>26.961414859287075</c:v>
                </c:pt>
                <c:pt idx="1701">
                  <c:v>26.968383427146851</c:v>
                </c:pt>
                <c:pt idx="1702">
                  <c:v>26.975353398232436</c:v>
                </c:pt>
                <c:pt idx="1703">
                  <c:v>26.982325877463545</c:v>
                </c:pt>
                <c:pt idx="1704">
                  <c:v>26.989301488392989</c:v>
                </c:pt>
                <c:pt idx="1705">
                  <c:v>26.99628034937399</c:v>
                </c:pt>
                <c:pt idx="1706">
                  <c:v>27.003261897245544</c:v>
                </c:pt>
                <c:pt idx="1707">
                  <c:v>27.010245101841218</c:v>
                </c:pt>
                <c:pt idx="1708">
                  <c:v>27.017228332479018</c:v>
                </c:pt>
                <c:pt idx="1709">
                  <c:v>27.024209663028433</c:v>
                </c:pt>
                <c:pt idx="1710">
                  <c:v>27.031186871925186</c:v>
                </c:pt>
                <c:pt idx="1711">
                  <c:v>27.038157351627643</c:v>
                </c:pt>
                <c:pt idx="1712">
                  <c:v>27.045118060981007</c:v>
                </c:pt>
                <c:pt idx="1713">
                  <c:v>27.05206569675947</c:v>
                </c:pt>
                <c:pt idx="1714">
                  <c:v>27.05899683664752</c:v>
                </c:pt>
                <c:pt idx="1715">
                  <c:v>27.065907824834298</c:v>
                </c:pt>
                <c:pt idx="1716">
                  <c:v>27.072794800618649</c:v>
                </c:pt>
                <c:pt idx="1717">
                  <c:v>27.079653536338196</c:v>
                </c:pt>
                <c:pt idx="1718">
                  <c:v>27.08647967568125</c:v>
                </c:pt>
                <c:pt idx="1719">
                  <c:v>27.093268666946535</c:v>
                </c:pt>
                <c:pt idx="1720">
                  <c:v>27.100015863131542</c:v>
                </c:pt>
                <c:pt idx="1721">
                  <c:v>27.10671666971572</c:v>
                </c:pt>
                <c:pt idx="1722">
                  <c:v>27.113366563735458</c:v>
                </c:pt>
                <c:pt idx="1723">
                  <c:v>27.11996116049492</c:v>
                </c:pt>
                <c:pt idx="1724">
                  <c:v>27.126496294550012</c:v>
                </c:pt>
                <c:pt idx="1725">
                  <c:v>27.132968029253203</c:v>
                </c:pt>
                <c:pt idx="1726">
                  <c:v>27.139372732994548</c:v>
                </c:pt>
                <c:pt idx="1727">
                  <c:v>27.145706917145375</c:v>
                </c:pt>
                <c:pt idx="1728">
                  <c:v>27.15196735997937</c:v>
                </c:pt>
                <c:pt idx="1729">
                  <c:v>27.158151011341872</c:v>
                </c:pt>
                <c:pt idx="1730">
                  <c:v>27.164254863941668</c:v>
                </c:pt>
                <c:pt idx="1731">
                  <c:v>27.170276024819564</c:v>
                </c:pt>
                <c:pt idx="1732">
                  <c:v>27.176211915525116</c:v>
                </c:pt>
                <c:pt idx="1733">
                  <c:v>27.182060176785981</c:v>
                </c:pt>
                <c:pt idx="1734">
                  <c:v>27.187818511224041</c:v>
                </c:pt>
                <c:pt idx="1735">
                  <c:v>27.193484812034171</c:v>
                </c:pt>
                <c:pt idx="1736">
                  <c:v>27.1990571391663</c:v>
                </c:pt>
                <c:pt idx="1737">
                  <c:v>27.204533852791283</c:v>
                </c:pt>
                <c:pt idx="1738">
                  <c:v>27.209913575195174</c:v>
                </c:pt>
                <c:pt idx="1739">
                  <c:v>27.21519530518486</c:v>
                </c:pt>
                <c:pt idx="1740">
                  <c:v>27.22037836563559</c:v>
                </c:pt>
                <c:pt idx="1741">
                  <c:v>27.225462436839006</c:v>
                </c:pt>
                <c:pt idx="1742">
                  <c:v>27.230447537413468</c:v>
                </c:pt>
                <c:pt idx="1743">
                  <c:v>27.235333948033595</c:v>
                </c:pt>
                <c:pt idx="1744">
                  <c:v>27.240122130461046</c:v>
                </c:pt>
                <c:pt idx="1745">
                  <c:v>27.244812789527181</c:v>
                </c:pt>
                <c:pt idx="1746">
                  <c:v>27.249406954175875</c:v>
                </c:pt>
                <c:pt idx="1747">
                  <c:v>27.253905972705848</c:v>
                </c:pt>
                <c:pt idx="1748">
                  <c:v>27.258311517557814</c:v>
                </c:pt>
                <c:pt idx="1749">
                  <c:v>27.262625447090883</c:v>
                </c:pt>
                <c:pt idx="1750">
                  <c:v>27.266850005744587</c:v>
                </c:pt>
                <c:pt idx="1751">
                  <c:v>27.270987819281189</c:v>
                </c:pt>
                <c:pt idx="1752">
                  <c:v>27.275041770820451</c:v>
                </c:pt>
                <c:pt idx="1753">
                  <c:v>27.279014867403163</c:v>
                </c:pt>
                <c:pt idx="1754">
                  <c:v>27.282910268610998</c:v>
                </c:pt>
                <c:pt idx="1755">
                  <c:v>27.286731210310808</c:v>
                </c:pt>
                <c:pt idx="1756">
                  <c:v>27.290481076108414</c:v>
                </c:pt>
                <c:pt idx="1757">
                  <c:v>27.294163387833262</c:v>
                </c:pt>
                <c:pt idx="1758">
                  <c:v>27.297781805553111</c:v>
                </c:pt>
                <c:pt idx="1759">
                  <c:v>27.301340089453536</c:v>
                </c:pt>
                <c:pt idx="1760">
                  <c:v>27.304842018824576</c:v>
                </c:pt>
                <c:pt idx="1761">
                  <c:v>27.308291387273538</c:v>
                </c:pt>
                <c:pt idx="1762">
                  <c:v>27.311691978892327</c:v>
                </c:pt>
                <c:pt idx="1763">
                  <c:v>27.315047492001771</c:v>
                </c:pt>
                <c:pt idx="1764">
                  <c:v>27.318361605862432</c:v>
                </c:pt>
                <c:pt idx="1765">
                  <c:v>27.321638071218157</c:v>
                </c:pt>
                <c:pt idx="1766">
                  <c:v>27.324880562512899</c:v>
                </c:pt>
                <c:pt idx="1767">
                  <c:v>27.328092744616303</c:v>
                </c:pt>
                <c:pt idx="1768">
                  <c:v>27.331278258506419</c:v>
                </c:pt>
                <c:pt idx="1769">
                  <c:v>27.334440664044795</c:v>
                </c:pt>
                <c:pt idx="1770">
                  <c:v>27.337583316070123</c:v>
                </c:pt>
                <c:pt idx="1771">
                  <c:v>27.340709326277814</c:v>
                </c:pt>
                <c:pt idx="1772">
                  <c:v>27.343821534629562</c:v>
                </c:pt>
                <c:pt idx="1773">
                  <c:v>27.346922633274428</c:v>
                </c:pt>
                <c:pt idx="1774">
                  <c:v>27.35001519035205</c:v>
                </c:pt>
                <c:pt idx="1775">
                  <c:v>27.35310157372221</c:v>
                </c:pt>
                <c:pt idx="1776">
                  <c:v>27.356183898556495</c:v>
                </c:pt>
                <c:pt idx="1777">
                  <c:v>27.359264036853741</c:v>
                </c:pt>
                <c:pt idx="1778">
                  <c:v>27.362343760421272</c:v>
                </c:pt>
                <c:pt idx="1779">
                  <c:v>27.365424836190908</c:v>
                </c:pt>
                <c:pt idx="1780">
                  <c:v>27.368508959493312</c:v>
                </c:pt>
                <c:pt idx="1781">
                  <c:v>27.371597587258815</c:v>
                </c:pt>
                <c:pt idx="1782">
                  <c:v>27.374692014287827</c:v>
                </c:pt>
                <c:pt idx="1783">
                  <c:v>27.37779351148918</c:v>
                </c:pt>
                <c:pt idx="1784">
                  <c:v>27.380903468846675</c:v>
                </c:pt>
                <c:pt idx="1785">
                  <c:v>27.384023395404334</c:v>
                </c:pt>
                <c:pt idx="1786">
                  <c:v>27.387154852585073</c:v>
                </c:pt>
                <c:pt idx="1787">
                  <c:v>27.39029951614377</c:v>
                </c:pt>
                <c:pt idx="1788">
                  <c:v>27.393459052231552</c:v>
                </c:pt>
                <c:pt idx="1789">
                  <c:v>27.396635355737217</c:v>
                </c:pt>
                <c:pt idx="1790">
                  <c:v>27.399830378700837</c:v>
                </c:pt>
                <c:pt idx="1791">
                  <c:v>27.403046230416855</c:v>
                </c:pt>
                <c:pt idx="1792">
                  <c:v>27.406285287096779</c:v>
                </c:pt>
                <c:pt idx="1793">
                  <c:v>27.409550215687151</c:v>
                </c:pt>
                <c:pt idx="1794">
                  <c:v>27.412844069200187</c:v>
                </c:pt>
                <c:pt idx="1795">
                  <c:v>27.416170310561206</c:v>
                </c:pt>
                <c:pt idx="1796">
                  <c:v>27.419532722050384</c:v>
                </c:pt>
                <c:pt idx="1797">
                  <c:v>27.422935443452655</c:v>
                </c:pt>
                <c:pt idx="1798">
                  <c:v>27.426382891000152</c:v>
                </c:pt>
                <c:pt idx="1799">
                  <c:v>27.429879666799241</c:v>
                </c:pt>
                <c:pt idx="1800">
                  <c:v>27.433430596965682</c:v>
                </c:pt>
                <c:pt idx="1801">
                  <c:v>27.437040946118721</c:v>
                </c:pt>
                <c:pt idx="1802">
                  <c:v>27.440716412623367</c:v>
                </c:pt>
                <c:pt idx="1803">
                  <c:v>27.444463138120494</c:v>
                </c:pt>
                <c:pt idx="1804">
                  <c:v>27.448287588363527</c:v>
                </c:pt>
                <c:pt idx="1805">
                  <c:v>27.452196577065841</c:v>
                </c:pt>
                <c:pt idx="1806">
                  <c:v>27.456197437457647</c:v>
                </c:pt>
                <c:pt idx="1807">
                  <c:v>27.460297745838851</c:v>
                </c:pt>
                <c:pt idx="1808">
                  <c:v>27.464505335911024</c:v>
                </c:pt>
                <c:pt idx="1809">
                  <c:v>27.468827960332884</c:v>
                </c:pt>
                <c:pt idx="1810">
                  <c:v>27.473273371748409</c:v>
                </c:pt>
                <c:pt idx="1811">
                  <c:v>27.477849418117533</c:v>
                </c:pt>
                <c:pt idx="1812">
                  <c:v>27.482564080866101</c:v>
                </c:pt>
                <c:pt idx="1813">
                  <c:v>27.48742533670643</c:v>
                </c:pt>
                <c:pt idx="1814">
                  <c:v>27.492441038518184</c:v>
                </c:pt>
                <c:pt idx="1815">
                  <c:v>27.497618924893199</c:v>
                </c:pt>
                <c:pt idx="1816">
                  <c:v>27.502966634452786</c:v>
                </c:pt>
                <c:pt idx="1817">
                  <c:v>27.508491796376486</c:v>
                </c:pt>
                <c:pt idx="1818">
                  <c:v>27.514201835027247</c:v>
                </c:pt>
                <c:pt idx="1819">
                  <c:v>27.520104065296803</c:v>
                </c:pt>
                <c:pt idx="1820">
                  <c:v>27.526205540050078</c:v>
                </c:pt>
                <c:pt idx="1821">
                  <c:v>27.53251306441302</c:v>
                </c:pt>
                <c:pt idx="1822">
                  <c:v>27.539033152864921</c:v>
                </c:pt>
                <c:pt idx="1823">
                  <c:v>27.545771891044332</c:v>
                </c:pt>
                <c:pt idx="1824">
                  <c:v>27.552734916732945</c:v>
                </c:pt>
                <c:pt idx="1825">
                  <c:v>27.559927362689642</c:v>
                </c:pt>
                <c:pt idx="1826">
                  <c:v>27.567353732729412</c:v>
                </c:pt>
                <c:pt idx="1827">
                  <c:v>27.575018078067458</c:v>
                </c:pt>
                <c:pt idx="1828">
                  <c:v>27.582923906746203</c:v>
                </c:pt>
                <c:pt idx="1829">
                  <c:v>27.591074240889668</c:v>
                </c:pt>
                <c:pt idx="1830">
                  <c:v>27.599471797849457</c:v>
                </c:pt>
                <c:pt idx="1831">
                  <c:v>27.608119004507284</c:v>
                </c:pt>
                <c:pt idx="1832">
                  <c:v>27.617017787523928</c:v>
                </c:pt>
                <c:pt idx="1833">
                  <c:v>27.626169563779634</c:v>
                </c:pt>
                <c:pt idx="1834">
                  <c:v>27.635575316600374</c:v>
                </c:pt>
                <c:pt idx="1835">
                  <c:v>27.64523546707909</c:v>
                </c:pt>
                <c:pt idx="1836">
                  <c:v>27.655149921726313</c:v>
                </c:pt>
                <c:pt idx="1837">
                  <c:v>27.665317996214455</c:v>
                </c:pt>
                <c:pt idx="1838">
                  <c:v>27.675738639343045</c:v>
                </c:pt>
                <c:pt idx="1839">
                  <c:v>27.686410323376037</c:v>
                </c:pt>
                <c:pt idx="1840">
                  <c:v>27.697331201384582</c:v>
                </c:pt>
                <c:pt idx="1841">
                  <c:v>27.708498997613781</c:v>
                </c:pt>
                <c:pt idx="1842">
                  <c:v>27.719910974105158</c:v>
                </c:pt>
                <c:pt idx="1843">
                  <c:v>27.73156397354543</c:v>
                </c:pt>
                <c:pt idx="1844">
                  <c:v>27.743454476417725</c:v>
                </c:pt>
                <c:pt idx="1845">
                  <c:v>27.755578538960073</c:v>
                </c:pt>
                <c:pt idx="1846">
                  <c:v>27.767931812225648</c:v>
                </c:pt>
                <c:pt idx="1847">
                  <c:v>27.780509489645002</c:v>
                </c:pt>
                <c:pt idx="1848">
                  <c:v>27.793306407143902</c:v>
                </c:pt>
                <c:pt idx="1849">
                  <c:v>27.806317209942545</c:v>
                </c:pt>
                <c:pt idx="1850">
                  <c:v>27.81953622861981</c:v>
                </c:pt>
                <c:pt idx="1851">
                  <c:v>27.832957379010153</c:v>
                </c:pt>
                <c:pt idx="1852">
                  <c:v>27.846574252776541</c:v>
                </c:pt>
                <c:pt idx="1853">
                  <c:v>27.860380255634105</c:v>
                </c:pt>
                <c:pt idx="1854">
                  <c:v>27.874368593032838</c:v>
                </c:pt>
                <c:pt idx="1855">
                  <c:v>27.888532346413303</c:v>
                </c:pt>
                <c:pt idx="1856">
                  <c:v>27.902864406451602</c:v>
                </c:pt>
                <c:pt idx="1857">
                  <c:v>27.917357620813068</c:v>
                </c:pt>
                <c:pt idx="1858">
                  <c:v>27.932004651156277</c:v>
                </c:pt>
                <c:pt idx="1859">
                  <c:v>27.946798139976419</c:v>
                </c:pt>
                <c:pt idx="1860">
                  <c:v>27.961730858314908</c:v>
                </c:pt>
                <c:pt idx="1861">
                  <c:v>27.976795653336264</c:v>
                </c:pt>
                <c:pt idx="1862">
                  <c:v>27.991985419737798</c:v>
                </c:pt>
                <c:pt idx="1863">
                  <c:v>28.0072932427456</c:v>
                </c:pt>
                <c:pt idx="1864">
                  <c:v>28.022712350463966</c:v>
                </c:pt>
                <c:pt idx="1865">
                  <c:v>28.038236056724099</c:v>
                </c:pt>
                <c:pt idx="1866">
                  <c:v>28.053857875489747</c:v>
                </c:pt>
                <c:pt idx="1867">
                  <c:v>28.069571449359238</c:v>
                </c:pt>
                <c:pt idx="1868">
                  <c:v>28.08537058770067</c:v>
                </c:pt>
                <c:pt idx="1869">
                  <c:v>28.101249171350698</c:v>
                </c:pt>
                <c:pt idx="1870">
                  <c:v>28.117201276535553</c:v>
                </c:pt>
                <c:pt idx="1871">
                  <c:v>28.133221217749281</c:v>
                </c:pt>
                <c:pt idx="1872">
                  <c:v>28.149303547768429</c:v>
                </c:pt>
                <c:pt idx="1873">
                  <c:v>28.165442995684177</c:v>
                </c:pt>
                <c:pt idx="1874">
                  <c:v>28.181634471689481</c:v>
                </c:pt>
                <c:pt idx="1875">
                  <c:v>28.197873148077754</c:v>
                </c:pt>
                <c:pt idx="1876">
                  <c:v>28.214154554617743</c:v>
                </c:pt>
                <c:pt idx="1877">
                  <c:v>28.230474430814528</c:v>
                </c:pt>
                <c:pt idx="1878">
                  <c:v>28.246828811739562</c:v>
                </c:pt>
                <c:pt idx="1879">
                  <c:v>28.263213913624963</c:v>
                </c:pt>
                <c:pt idx="1880">
                  <c:v>28.279626005170108</c:v>
                </c:pt>
                <c:pt idx="1881">
                  <c:v>28.296061440904385</c:v>
                </c:pt>
                <c:pt idx="1882">
                  <c:v>28.312516713624966</c:v>
                </c:pt>
                <c:pt idx="1883">
                  <c:v>28.328988387685946</c:v>
                </c:pt>
                <c:pt idx="1884">
                  <c:v>28.345472970319616</c:v>
                </c:pt>
                <c:pt idx="1885">
                  <c:v>28.36196702601265</c:v>
                </c:pt>
                <c:pt idx="1886">
                  <c:v>28.378467133568989</c:v>
                </c:pt>
                <c:pt idx="1887">
                  <c:v>28.394969943349512</c:v>
                </c:pt>
                <c:pt idx="1888">
                  <c:v>28.411472048578563</c:v>
                </c:pt>
                <c:pt idx="1889">
                  <c:v>28.427969999631735</c:v>
                </c:pt>
                <c:pt idx="1890">
                  <c:v>28.444460356444225</c:v>
                </c:pt>
                <c:pt idx="1891">
                  <c:v>28.460939602739703</c:v>
                </c:pt>
                <c:pt idx="1892">
                  <c:v>28.477404093563095</c:v>
                </c:pt>
                <c:pt idx="1893">
                  <c:v>28.493850040992761</c:v>
                </c:pt>
                <c:pt idx="1894">
                  <c:v>28.510273366401506</c:v>
                </c:pt>
                <c:pt idx="1895">
                  <c:v>28.526669771954605</c:v>
                </c:pt>
                <c:pt idx="1896">
                  <c:v>28.543034740595054</c:v>
                </c:pt>
                <c:pt idx="1897">
                  <c:v>28.559363659920432</c:v>
                </c:pt>
                <c:pt idx="1898">
                  <c:v>28.575651846030318</c:v>
                </c:pt>
                <c:pt idx="1899">
                  <c:v>28.591894467285289</c:v>
                </c:pt>
                <c:pt idx="1900">
                  <c:v>28.608086606274835</c:v>
                </c:pt>
                <c:pt idx="1901">
                  <c:v>28.624223240757086</c:v>
                </c:pt>
                <c:pt idx="1902">
                  <c:v>28.64029931512739</c:v>
                </c:pt>
                <c:pt idx="1903">
                  <c:v>28.656309678450416</c:v>
                </c:pt>
                <c:pt idx="1904">
                  <c:v>28.67224924175871</c:v>
                </c:pt>
                <c:pt idx="1905">
                  <c:v>28.688112892281612</c:v>
                </c:pt>
                <c:pt idx="1906">
                  <c:v>28.703895503019567</c:v>
                </c:pt>
                <c:pt idx="1907">
                  <c:v>28.719591975622304</c:v>
                </c:pt>
                <c:pt idx="1908">
                  <c:v>28.735197502518755</c:v>
                </c:pt>
                <c:pt idx="1909">
                  <c:v>28.750707590749716</c:v>
                </c:pt>
                <c:pt idx="1910">
                  <c:v>28.766117933303853</c:v>
                </c:pt>
                <c:pt idx="1911">
                  <c:v>28.781424437693307</c:v>
                </c:pt>
                <c:pt idx="1912">
                  <c:v>28.796623264059491</c:v>
                </c:pt>
                <c:pt idx="1913">
                  <c:v>28.811710815628203</c:v>
                </c:pt>
                <c:pt idx="1914">
                  <c:v>28.82668384828397</c:v>
                </c:pt>
                <c:pt idx="1915">
                  <c:v>28.841539441964926</c:v>
                </c:pt>
                <c:pt idx="1916">
                  <c:v>28.856274938694927</c:v>
                </c:pt>
                <c:pt idx="1917">
                  <c:v>28.870887980762983</c:v>
                </c:pt>
                <c:pt idx="1918">
                  <c:v>28.885376486846351</c:v>
                </c:pt>
                <c:pt idx="1919">
                  <c:v>28.899738794962424</c:v>
                </c:pt>
                <c:pt idx="1920">
                  <c:v>28.913973729223727</c:v>
                </c:pt>
                <c:pt idx="1921">
                  <c:v>28.928080552172617</c:v>
                </c:pt>
                <c:pt idx="1922">
                  <c:v>28.942058898070389</c:v>
                </c:pt>
                <c:pt idx="1923">
                  <c:v>28.955908872970966</c:v>
                </c:pt>
                <c:pt idx="1924">
                  <c:v>28.969631021328603</c:v>
                </c:pt>
                <c:pt idx="1925">
                  <c:v>28.983226416511989</c:v>
                </c:pt>
                <c:pt idx="1926">
                  <c:v>28.99669657024597</c:v>
                </c:pt>
                <c:pt idx="1927">
                  <c:v>29.010043380188524</c:v>
                </c:pt>
                <c:pt idx="1928">
                  <c:v>29.023268872573265</c:v>
                </c:pt>
                <c:pt idx="1929">
                  <c:v>29.036375216482533</c:v>
                </c:pt>
                <c:pt idx="1930">
                  <c:v>29.049364742878172</c:v>
                </c:pt>
                <c:pt idx="1931">
                  <c:v>29.062239916011187</c:v>
                </c:pt>
                <c:pt idx="1932">
                  <c:v>29.075003319163347</c:v>
                </c:pt>
                <c:pt idx="1933">
                  <c:v>29.087657668979226</c:v>
                </c:pt>
                <c:pt idx="1934">
                  <c:v>29.100205858403292</c:v>
                </c:pt>
                <c:pt idx="1935">
                  <c:v>29.112650966224766</c:v>
                </c:pt>
                <c:pt idx="1936">
                  <c:v>29.124996376226242</c:v>
                </c:pt>
                <c:pt idx="1937">
                  <c:v>29.137245576992186</c:v>
                </c:pt>
                <c:pt idx="1938">
                  <c:v>29.149402171468548</c:v>
                </c:pt>
                <c:pt idx="1939">
                  <c:v>29.161469710148765</c:v>
                </c:pt>
                <c:pt idx="1940">
                  <c:v>29.173451548048309</c:v>
                </c:pt>
                <c:pt idx="1941">
                  <c:v>29.18535091618795</c:v>
                </c:pt>
                <c:pt idx="1942">
                  <c:v>29.19717094547061</c:v>
                </c:pt>
                <c:pt idx="1943">
                  <c:v>29.208914685800551</c:v>
                </c:pt>
                <c:pt idx="1944">
                  <c:v>29.220585210958895</c:v>
                </c:pt>
                <c:pt idx="1945">
                  <c:v>29.232185485211364</c:v>
                </c:pt>
                <c:pt idx="1946">
                  <c:v>29.243718410958898</c:v>
                </c:pt>
                <c:pt idx="1947">
                  <c:v>29.255186843054936</c:v>
                </c:pt>
                <c:pt idx="1948">
                  <c:v>29.266593569700984</c:v>
                </c:pt>
                <c:pt idx="1949">
                  <c:v>29.277941341051701</c:v>
                </c:pt>
                <c:pt idx="1950">
                  <c:v>29.289232821579024</c:v>
                </c:pt>
                <c:pt idx="1951">
                  <c:v>29.300470637752245</c:v>
                </c:pt>
                <c:pt idx="1952">
                  <c:v>29.311657316099577</c:v>
                </c:pt>
                <c:pt idx="1953">
                  <c:v>29.322795321284431</c:v>
                </c:pt>
                <c:pt idx="1954">
                  <c:v>29.333886998924733</c:v>
                </c:pt>
                <c:pt idx="1955">
                  <c:v>29.344934523155104</c:v>
                </c:pt>
                <c:pt idx="1956">
                  <c:v>29.355939796567981</c:v>
                </c:pt>
                <c:pt idx="1957">
                  <c:v>29.366904497834732</c:v>
                </c:pt>
                <c:pt idx="1958">
                  <c:v>29.37783009600825</c:v>
                </c:pt>
                <c:pt idx="1959">
                  <c:v>29.388717917263222</c:v>
                </c:pt>
                <c:pt idx="1960">
                  <c:v>29.399568968552067</c:v>
                </c:pt>
                <c:pt idx="1961">
                  <c:v>29.410383937604951</c:v>
                </c:pt>
                <c:pt idx="1962">
                  <c:v>29.421163197672708</c:v>
                </c:pt>
                <c:pt idx="1963">
                  <c:v>29.431906769362204</c:v>
                </c:pt>
                <c:pt idx="1964">
                  <c:v>29.442614220518482</c:v>
                </c:pt>
                <c:pt idx="1965">
                  <c:v>29.45328470908823</c:v>
                </c:pt>
                <c:pt idx="1966">
                  <c:v>29.463916906849313</c:v>
                </c:pt>
                <c:pt idx="1967">
                  <c:v>29.474508946958316</c:v>
                </c:pt>
                <c:pt idx="1968">
                  <c:v>29.485058528811319</c:v>
                </c:pt>
                <c:pt idx="1969">
                  <c:v>29.495562879893949</c:v>
                </c:pt>
                <c:pt idx="1970">
                  <c:v>29.506018727191051</c:v>
                </c:pt>
                <c:pt idx="1971">
                  <c:v>29.516422359154515</c:v>
                </c:pt>
                <c:pt idx="1972">
                  <c:v>29.526769749594944</c:v>
                </c:pt>
                <c:pt idx="1973">
                  <c:v>29.537056591059073</c:v>
                </c:pt>
                <c:pt idx="1974">
                  <c:v>29.547278290042723</c:v>
                </c:pt>
                <c:pt idx="1975">
                  <c:v>29.557429909809994</c:v>
                </c:pt>
                <c:pt idx="1976">
                  <c:v>29.567506275195175</c:v>
                </c:pt>
                <c:pt idx="1977">
                  <c:v>29.577502010737962</c:v>
                </c:pt>
                <c:pt idx="1978">
                  <c:v>29.587411540639273</c:v>
                </c:pt>
                <c:pt idx="1979">
                  <c:v>29.597229088775968</c:v>
                </c:pt>
                <c:pt idx="1980">
                  <c:v>29.606948907512152</c:v>
                </c:pt>
                <c:pt idx="1981">
                  <c:v>29.61656541117986</c:v>
                </c:pt>
                <c:pt idx="1982">
                  <c:v>29.626073214184718</c:v>
                </c:pt>
                <c:pt idx="1983">
                  <c:v>29.635467088068943</c:v>
                </c:pt>
                <c:pt idx="1984">
                  <c:v>29.644741947223462</c:v>
                </c:pt>
                <c:pt idx="1985">
                  <c:v>29.653892815539852</c:v>
                </c:pt>
                <c:pt idx="1986">
                  <c:v>29.662914812122558</c:v>
                </c:pt>
                <c:pt idx="1987">
                  <c:v>29.671803279967605</c:v>
                </c:pt>
                <c:pt idx="1988">
                  <c:v>29.68055382411254</c:v>
                </c:pt>
                <c:pt idx="1989">
                  <c:v>29.689162321196054</c:v>
                </c:pt>
                <c:pt idx="1990">
                  <c:v>29.697625000486081</c:v>
                </c:pt>
                <c:pt idx="1991">
                  <c:v>29.705938567786124</c:v>
                </c:pt>
                <c:pt idx="1992">
                  <c:v>29.714100181617319</c:v>
                </c:pt>
                <c:pt idx="1993">
                  <c:v>29.722107443688309</c:v>
                </c:pt>
                <c:pt idx="1994">
                  <c:v>29.729958508513768</c:v>
                </c:pt>
                <c:pt idx="1995">
                  <c:v>29.737652073884224</c:v>
                </c:pt>
                <c:pt idx="1996">
                  <c:v>29.74518734753277</c:v>
                </c:pt>
                <c:pt idx="1997">
                  <c:v>29.75256394230372</c:v>
                </c:pt>
                <c:pt idx="1998">
                  <c:v>29.759781833289143</c:v>
                </c:pt>
                <c:pt idx="1999">
                  <c:v>29.766841415009573</c:v>
                </c:pt>
                <c:pt idx="2000">
                  <c:v>29.773743482353805</c:v>
                </c:pt>
                <c:pt idx="2001">
                  <c:v>29.780489120916187</c:v>
                </c:pt>
                <c:pt idx="2002">
                  <c:v>29.787079554485192</c:v>
                </c:pt>
                <c:pt idx="2003">
                  <c:v>29.793516135557521</c:v>
                </c:pt>
                <c:pt idx="2004">
                  <c:v>29.799800283384887</c:v>
                </c:pt>
                <c:pt idx="2005">
                  <c:v>29.805933536367657</c:v>
                </c:pt>
                <c:pt idx="2006">
                  <c:v>29.81191759972014</c:v>
                </c:pt>
                <c:pt idx="2007">
                  <c:v>29.817754274002066</c:v>
                </c:pt>
                <c:pt idx="2008">
                  <c:v>29.823445269229637</c:v>
                </c:pt>
                <c:pt idx="2009">
                  <c:v>29.82899227160112</c:v>
                </c:pt>
                <c:pt idx="2010">
                  <c:v>29.834397105523635</c:v>
                </c:pt>
                <c:pt idx="2011">
                  <c:v>29.839661476240973</c:v>
                </c:pt>
                <c:pt idx="2012">
                  <c:v>29.844786893577837</c:v>
                </c:pt>
                <c:pt idx="2013">
                  <c:v>29.849774581396368</c:v>
                </c:pt>
                <c:pt idx="2014">
                  <c:v>29.854625410899978</c:v>
                </c:pt>
                <c:pt idx="2015">
                  <c:v>29.859339972146106</c:v>
                </c:pt>
                <c:pt idx="2016">
                  <c:v>29.863918616909693</c:v>
                </c:pt>
                <c:pt idx="2017">
                  <c:v>29.868361658874637</c:v>
                </c:pt>
                <c:pt idx="2018">
                  <c:v>29.872669392708779</c:v>
                </c:pt>
                <c:pt idx="2019">
                  <c:v>29.876842055972883</c:v>
                </c:pt>
                <c:pt idx="2020">
                  <c:v>29.880879805258488</c:v>
                </c:pt>
                <c:pt idx="2021">
                  <c:v>29.884782639932226</c:v>
                </c:pt>
                <c:pt idx="2022">
                  <c:v>29.888550492694044</c:v>
                </c:pt>
                <c:pt idx="2023">
                  <c:v>29.892183215289425</c:v>
                </c:pt>
                <c:pt idx="2024">
                  <c:v>29.89568059756958</c:v>
                </c:pt>
                <c:pt idx="2025">
                  <c:v>29.899042381838257</c:v>
                </c:pt>
                <c:pt idx="2026">
                  <c:v>29.902268343879793</c:v>
                </c:pt>
                <c:pt idx="2027">
                  <c:v>29.905358412093083</c:v>
                </c:pt>
                <c:pt idx="2028">
                  <c:v>29.908312963013685</c:v>
                </c:pt>
                <c:pt idx="2029">
                  <c:v>29.911132806996601</c:v>
                </c:pt>
                <c:pt idx="2030">
                  <c:v>29.913818968979214</c:v>
                </c:pt>
                <c:pt idx="2031">
                  <c:v>29.916372616953876</c:v>
                </c:pt>
                <c:pt idx="2032">
                  <c:v>29.918795142996004</c:v>
                </c:pt>
                <c:pt idx="2033">
                  <c:v>29.921088268095431</c:v>
                </c:pt>
                <c:pt idx="2034">
                  <c:v>29.923254013521852</c:v>
                </c:pt>
                <c:pt idx="2035">
                  <c:v>29.925294629267917</c:v>
                </c:pt>
                <c:pt idx="2036">
                  <c:v>29.927212579790819</c:v>
                </c:pt>
                <c:pt idx="2037">
                  <c:v>29.929010472470157</c:v>
                </c:pt>
                <c:pt idx="2038">
                  <c:v>29.930691029002784</c:v>
                </c:pt>
                <c:pt idx="2039">
                  <c:v>29.932257218854019</c:v>
                </c:pt>
                <c:pt idx="2040">
                  <c:v>29.933712221137121</c:v>
                </c:pt>
                <c:pt idx="2041">
                  <c:v>29.935059353159513</c:v>
                </c:pt>
                <c:pt idx="2042">
                  <c:v>29.936302165709222</c:v>
                </c:pt>
                <c:pt idx="2043">
                  <c:v>29.937444357210175</c:v>
                </c:pt>
                <c:pt idx="2044">
                  <c:v>29.938489778465151</c:v>
                </c:pt>
                <c:pt idx="2045">
                  <c:v>29.939442504124305</c:v>
                </c:pt>
                <c:pt idx="2046">
                  <c:v>29.94030675164235</c:v>
                </c:pt>
                <c:pt idx="2047">
                  <c:v>29.941086852702888</c:v>
                </c:pt>
                <c:pt idx="2048">
                  <c:v>29.941787105435253</c:v>
                </c:pt>
                <c:pt idx="2049">
                  <c:v>29.942411683870954</c:v>
                </c:pt>
                <c:pt idx="2050">
                  <c:v>29.94296463315656</c:v>
                </c:pt>
                <c:pt idx="2051">
                  <c:v>29.94344996014139</c:v>
                </c:pt>
                <c:pt idx="2052">
                  <c:v>29.943871719148603</c:v>
                </c:pt>
                <c:pt idx="2053">
                  <c:v>29.944233849977881</c:v>
                </c:pt>
                <c:pt idx="2054">
                  <c:v>29.94454026841948</c:v>
                </c:pt>
                <c:pt idx="2055">
                  <c:v>29.944794980674601</c:v>
                </c:pt>
                <c:pt idx="2056">
                  <c:v>29.945001978465143</c:v>
                </c:pt>
                <c:pt idx="2057">
                  <c:v>29.945165124701699</c:v>
                </c:pt>
                <c:pt idx="2058">
                  <c:v>29.945288148725858</c:v>
                </c:pt>
                <c:pt idx="2059">
                  <c:v>29.945374460406523</c:v>
                </c:pt>
                <c:pt idx="2060">
                  <c:v>29.945427326513467</c:v>
                </c:pt>
                <c:pt idx="2061">
                  <c:v>29.945450099499173</c:v>
                </c:pt>
                <c:pt idx="2062">
                  <c:v>29.945446246133429</c:v>
                </c:pt>
                <c:pt idx="2063">
                  <c:v>29.945419457180716</c:v>
                </c:pt>
                <c:pt idx="2064">
                  <c:v>29.945373709397536</c:v>
                </c:pt>
                <c:pt idx="2065">
                  <c:v>29.945313132066559</c:v>
                </c:pt>
                <c:pt idx="2066">
                  <c:v>29.945242150036801</c:v>
                </c:pt>
                <c:pt idx="2067">
                  <c:v>29.945165269229612</c:v>
                </c:pt>
                <c:pt idx="2068">
                  <c:v>29.945087076682835</c:v>
                </c:pt>
                <c:pt idx="2069">
                  <c:v>29.945012245323284</c:v>
                </c:pt>
                <c:pt idx="2070">
                  <c:v>29.944945591176875</c:v>
                </c:pt>
                <c:pt idx="2071">
                  <c:v>29.944892073368653</c:v>
                </c:pt>
                <c:pt idx="2072">
                  <c:v>29.94485665115625</c:v>
                </c:pt>
                <c:pt idx="2073">
                  <c:v>29.94484437447338</c:v>
                </c:pt>
                <c:pt idx="2074">
                  <c:v>29.944860379216347</c:v>
                </c:pt>
                <c:pt idx="2075">
                  <c:v>29.944909763337719</c:v>
                </c:pt>
                <c:pt idx="2076">
                  <c:v>29.944997605936042</c:v>
                </c:pt>
                <c:pt idx="2077">
                  <c:v>29.94512902445129</c:v>
                </c:pt>
                <c:pt idx="2078">
                  <c:v>29.945309069804065</c:v>
                </c:pt>
                <c:pt idx="2079">
                  <c:v>29.945542716865489</c:v>
                </c:pt>
                <c:pt idx="2080">
                  <c:v>29.945834735734248</c:v>
                </c:pt>
                <c:pt idx="2081">
                  <c:v>29.946189520120754</c:v>
                </c:pt>
                <c:pt idx="2082">
                  <c:v>29.946610992016467</c:v>
                </c:pt>
                <c:pt idx="2083">
                  <c:v>29.947102649373964</c:v>
                </c:pt>
                <c:pt idx="2084">
                  <c:v>29.947667575622297</c:v>
                </c:pt>
                <c:pt idx="2085">
                  <c:v>29.94830852551183</c:v>
                </c:pt>
                <c:pt idx="2086">
                  <c:v>29.949027825011015</c:v>
                </c:pt>
                <c:pt idx="2087">
                  <c:v>29.949827447562203</c:v>
                </c:pt>
                <c:pt idx="2088">
                  <c:v>29.950709147503286</c:v>
                </c:pt>
                <c:pt idx="2089">
                  <c:v>29.951674402857538</c:v>
                </c:pt>
                <c:pt idx="2090">
                  <c:v>29.952724415318869</c:v>
                </c:pt>
                <c:pt idx="2091">
                  <c:v>29.953859881455269</c:v>
                </c:pt>
                <c:pt idx="2092">
                  <c:v>29.95508095457355</c:v>
                </c:pt>
                <c:pt idx="2093">
                  <c:v>29.956387254249496</c:v>
                </c:pt>
                <c:pt idx="2094">
                  <c:v>29.95777772333183</c:v>
                </c:pt>
                <c:pt idx="2095">
                  <c:v>29.959250685137697</c:v>
                </c:pt>
                <c:pt idx="2096">
                  <c:v>29.960803900648081</c:v>
                </c:pt>
                <c:pt idx="2097">
                  <c:v>29.962434468390022</c:v>
                </c:pt>
                <c:pt idx="2098">
                  <c:v>29.96413903415818</c:v>
                </c:pt>
                <c:pt idx="2099">
                  <c:v>29.965913867255836</c:v>
                </c:pt>
                <c:pt idx="2100">
                  <c:v>29.967754865267327</c:v>
                </c:pt>
                <c:pt idx="2101">
                  <c:v>29.96965763510088</c:v>
                </c:pt>
                <c:pt idx="2102">
                  <c:v>29.971617535896289</c:v>
                </c:pt>
                <c:pt idx="2103">
                  <c:v>29.973629678951234</c:v>
                </c:pt>
                <c:pt idx="2104">
                  <c:v>29.975688851480321</c:v>
                </c:pt>
                <c:pt idx="2105">
                  <c:v>29.977789468949759</c:v>
                </c:pt>
                <c:pt idx="2106">
                  <c:v>29.979925675136236</c:v>
                </c:pt>
                <c:pt idx="2107">
                  <c:v>29.982091475563397</c:v>
                </c:pt>
                <c:pt idx="2108">
                  <c:v>29.984280704139032</c:v>
                </c:pt>
                <c:pt idx="2109">
                  <c:v>29.986487056517877</c:v>
                </c:pt>
                <c:pt idx="2110">
                  <c:v>29.988703942377356</c:v>
                </c:pt>
                <c:pt idx="2111">
                  <c:v>29.990924776182041</c:v>
                </c:pt>
                <c:pt idx="2112">
                  <c:v>29.993143091574591</c:v>
                </c:pt>
                <c:pt idx="2113">
                  <c:v>29.995352574709074</c:v>
                </c:pt>
                <c:pt idx="2114">
                  <c:v>29.997547083311225</c:v>
                </c:pt>
                <c:pt idx="2115">
                  <c:v>29.999720813492399</c:v>
                </c:pt>
                <c:pt idx="2116">
                  <c:v>30.001868152010591</c:v>
                </c:pt>
                <c:pt idx="2117">
                  <c:v>30.003983671483262</c:v>
                </c:pt>
                <c:pt idx="2118">
                  <c:v>30.006062073177187</c:v>
                </c:pt>
                <c:pt idx="2119">
                  <c:v>30.008098077375148</c:v>
                </c:pt>
                <c:pt idx="2120">
                  <c:v>30.010086447179241</c:v>
                </c:pt>
                <c:pt idx="2121">
                  <c:v>30.012022079083792</c:v>
                </c:pt>
                <c:pt idx="2122">
                  <c:v>30.013900069686237</c:v>
                </c:pt>
                <c:pt idx="2123">
                  <c:v>30.015715648961532</c:v>
                </c:pt>
                <c:pt idx="2124">
                  <c:v>30.017464242215329</c:v>
                </c:pt>
                <c:pt idx="2125">
                  <c:v>30.019141489099997</c:v>
                </c:pt>
                <c:pt idx="2126">
                  <c:v>30.020743105376326</c:v>
                </c:pt>
                <c:pt idx="2127">
                  <c:v>30.022264744719379</c:v>
                </c:pt>
                <c:pt idx="2128">
                  <c:v>30.023701989173649</c:v>
                </c:pt>
                <c:pt idx="2129">
                  <c:v>30.025050392060674</c:v>
                </c:pt>
                <c:pt idx="2130">
                  <c:v>30.026305597142429</c:v>
                </c:pt>
                <c:pt idx="2131">
                  <c:v>30.027463472087188</c:v>
                </c:pt>
                <c:pt idx="2132">
                  <c:v>30.028519989306226</c:v>
                </c:pt>
                <c:pt idx="2133">
                  <c:v>30.029471116349971</c:v>
                </c:pt>
                <c:pt idx="2134">
                  <c:v>30.03031291604065</c:v>
                </c:pt>
                <c:pt idx="2135">
                  <c:v>30.031041460686399</c:v>
                </c:pt>
                <c:pt idx="2136">
                  <c:v>30.031652798674315</c:v>
                </c:pt>
                <c:pt idx="2137">
                  <c:v>30.032143040329935</c:v>
                </c:pt>
                <c:pt idx="2138">
                  <c:v>30.032508205405797</c:v>
                </c:pt>
                <c:pt idx="2139">
                  <c:v>30.032744256458969</c:v>
                </c:pt>
                <c:pt idx="2140">
                  <c:v>30.032847179923397</c:v>
                </c:pt>
                <c:pt idx="2141">
                  <c:v>30.032813148121953</c:v>
                </c:pt>
                <c:pt idx="2142">
                  <c:v>30.032638342922365</c:v>
                </c:pt>
                <c:pt idx="2143">
                  <c:v>30.032319041581967</c:v>
                </c:pt>
                <c:pt idx="2144">
                  <c:v>30.03185157862719</c:v>
                </c:pt>
                <c:pt idx="2145">
                  <c:v>30.03123236491383</c:v>
                </c:pt>
                <c:pt idx="2146">
                  <c:v>30.030457911474443</c:v>
                </c:pt>
                <c:pt idx="2147">
                  <c:v>30.029524982000289</c:v>
                </c:pt>
                <c:pt idx="2148">
                  <c:v>30.028430573795841</c:v>
                </c:pt>
                <c:pt idx="2149">
                  <c:v>30.02717189871851</c:v>
                </c:pt>
                <c:pt idx="2150">
                  <c:v>30.025746449889521</c:v>
                </c:pt>
                <c:pt idx="2151">
                  <c:v>30.02415191113565</c:v>
                </c:pt>
                <c:pt idx="2152">
                  <c:v>30.022386185579606</c:v>
                </c:pt>
                <c:pt idx="2153">
                  <c:v>30.020447595816755</c:v>
                </c:pt>
                <c:pt idx="2154">
                  <c:v>30.018334817204291</c:v>
                </c:pt>
                <c:pt idx="2155">
                  <c:v>30.016046830195894</c:v>
                </c:pt>
                <c:pt idx="2156">
                  <c:v>30.013583044306959</c:v>
                </c:pt>
                <c:pt idx="2157">
                  <c:v>30.010943269480034</c:v>
                </c:pt>
                <c:pt idx="2158">
                  <c:v>30.008127911503898</c:v>
                </c:pt>
                <c:pt idx="2159">
                  <c:v>30.005138076874353</c:v>
                </c:pt>
                <c:pt idx="2160">
                  <c:v>30.001975482206504</c:v>
                </c:pt>
                <c:pt idx="2161">
                  <c:v>29.998642139652375</c:v>
                </c:pt>
                <c:pt idx="2162">
                  <c:v>29.995140323523341</c:v>
                </c:pt>
                <c:pt idx="2163">
                  <c:v>29.991472570231252</c:v>
                </c:pt>
                <c:pt idx="2164">
                  <c:v>29.987641783149208</c:v>
                </c:pt>
                <c:pt idx="2165">
                  <c:v>29.98365118973339</c:v>
                </c:pt>
                <c:pt idx="2166">
                  <c:v>29.979504312888487</c:v>
                </c:pt>
                <c:pt idx="2167">
                  <c:v>29.975205137825885</c:v>
                </c:pt>
                <c:pt idx="2168">
                  <c:v>29.970758054823971</c:v>
                </c:pt>
                <c:pt idx="2169">
                  <c:v>29.966167978376781</c:v>
                </c:pt>
                <c:pt idx="2170">
                  <c:v>29.961440228060091</c:v>
                </c:pt>
                <c:pt idx="2171">
                  <c:v>29.956580380733538</c:v>
                </c:pt>
                <c:pt idx="2172">
                  <c:v>29.951594208602142</c:v>
                </c:pt>
                <c:pt idx="2173">
                  <c:v>29.946487540978048</c:v>
                </c:pt>
                <c:pt idx="2174">
                  <c:v>29.941266264221536</c:v>
                </c:pt>
                <c:pt idx="2175">
                  <c:v>29.935936412299302</c:v>
                </c:pt>
                <c:pt idx="2176">
                  <c:v>29.930504080998674</c:v>
                </c:pt>
                <c:pt idx="2177">
                  <c:v>29.924975432670497</c:v>
                </c:pt>
                <c:pt idx="2178">
                  <c:v>29.919356643820883</c:v>
                </c:pt>
                <c:pt idx="2179">
                  <c:v>29.913654062409776</c:v>
                </c:pt>
                <c:pt idx="2180">
                  <c:v>29.907874250773304</c:v>
                </c:pt>
                <c:pt idx="2181">
                  <c:v>29.902024095286489</c:v>
                </c:pt>
                <c:pt idx="2182">
                  <c:v>29.89611088264839</c:v>
                </c:pt>
                <c:pt idx="2183">
                  <c:v>29.890142142627774</c:v>
                </c:pt>
                <c:pt idx="2184">
                  <c:v>29.884125533657375</c:v>
                </c:pt>
                <c:pt idx="2185">
                  <c:v>29.878068890469869</c:v>
                </c:pt>
                <c:pt idx="2186">
                  <c:v>29.871980314685509</c:v>
                </c:pt>
                <c:pt idx="2187">
                  <c:v>29.865867941243184</c:v>
                </c:pt>
                <c:pt idx="2188">
                  <c:v>29.859739905096472</c:v>
                </c:pt>
                <c:pt idx="2189">
                  <c:v>29.853604331668873</c:v>
                </c:pt>
                <c:pt idx="2190">
                  <c:v>29.847469251053166</c:v>
                </c:pt>
                <c:pt idx="2191">
                  <c:v>29.841342760111942</c:v>
                </c:pt>
                <c:pt idx="2192">
                  <c:v>29.835233284636899</c:v>
                </c:pt>
                <c:pt idx="2193">
                  <c:v>29.82914962225658</c:v>
                </c:pt>
                <c:pt idx="2194">
                  <c:v>29.82310097585799</c:v>
                </c:pt>
                <c:pt idx="2195">
                  <c:v>29.817096848711138</c:v>
                </c:pt>
                <c:pt idx="2196">
                  <c:v>29.811147092090131</c:v>
                </c:pt>
                <c:pt idx="2197">
                  <c:v>29.805261967285304</c:v>
                </c:pt>
                <c:pt idx="2198">
                  <c:v>29.799452007350116</c:v>
                </c:pt>
                <c:pt idx="2199">
                  <c:v>29.793727764501387</c:v>
                </c:pt>
                <c:pt idx="2200">
                  <c:v>29.788099729076436</c:v>
                </c:pt>
                <c:pt idx="2201">
                  <c:v>29.782578267535708</c:v>
                </c:pt>
                <c:pt idx="2202">
                  <c:v>29.777173670128143</c:v>
                </c:pt>
                <c:pt idx="2203">
                  <c:v>29.771896255781407</c:v>
                </c:pt>
                <c:pt idx="2204">
                  <c:v>29.76675649125055</c:v>
                </c:pt>
                <c:pt idx="2205">
                  <c:v>29.761764972072466</c:v>
                </c:pt>
                <c:pt idx="2206">
                  <c:v>29.756932274797467</c:v>
                </c:pt>
                <c:pt idx="2207">
                  <c:v>29.752269066637204</c:v>
                </c:pt>
                <c:pt idx="2208">
                  <c:v>29.747786086389745</c:v>
                </c:pt>
                <c:pt idx="2209">
                  <c:v>29.743494015746062</c:v>
                </c:pt>
                <c:pt idx="2210">
                  <c:v>29.739403450684929</c:v>
                </c:pt>
                <c:pt idx="2211">
                  <c:v>29.735524825187799</c:v>
                </c:pt>
                <c:pt idx="2212">
                  <c:v>29.731868196744728</c:v>
                </c:pt>
                <c:pt idx="2213">
                  <c:v>29.728443131978192</c:v>
                </c:pt>
                <c:pt idx="2214">
                  <c:v>29.725258692281628</c:v>
                </c:pt>
                <c:pt idx="2215">
                  <c:v>29.722323257460591</c:v>
                </c:pt>
                <c:pt idx="2216">
                  <c:v>29.719644573412868</c:v>
                </c:pt>
                <c:pt idx="2217">
                  <c:v>29.717229599572835</c:v>
                </c:pt>
                <c:pt idx="2218">
                  <c:v>29.715084675754895</c:v>
                </c:pt>
                <c:pt idx="2219">
                  <c:v>29.713215660332885</c:v>
                </c:pt>
                <c:pt idx="2220">
                  <c:v>29.711627954102219</c:v>
                </c:pt>
                <c:pt idx="2221">
                  <c:v>29.71032654795993</c:v>
                </c:pt>
                <c:pt idx="2222">
                  <c:v>29.709315894196489</c:v>
                </c:pt>
                <c:pt idx="2223">
                  <c:v>29.708599825452932</c:v>
                </c:pt>
                <c:pt idx="2224">
                  <c:v>29.708181435586972</c:v>
                </c:pt>
                <c:pt idx="2225">
                  <c:v>29.708063055840327</c:v>
                </c:pt>
                <c:pt idx="2226">
                  <c:v>29.708246374016781</c:v>
                </c:pt>
                <c:pt idx="2227">
                  <c:v>29.708732386831631</c:v>
                </c:pt>
                <c:pt idx="2228">
                  <c:v>29.709521333156566</c:v>
                </c:pt>
                <c:pt idx="2229">
                  <c:v>29.710612603476203</c:v>
                </c:pt>
                <c:pt idx="2230">
                  <c:v>29.712004963882741</c:v>
                </c:pt>
                <c:pt idx="2231">
                  <c:v>29.713696479820289</c:v>
                </c:pt>
                <c:pt idx="2232">
                  <c:v>29.715684768684632</c:v>
                </c:pt>
                <c:pt idx="2233">
                  <c:v>29.717967166622469</c:v>
                </c:pt>
                <c:pt idx="2234">
                  <c:v>29.720540657033435</c:v>
                </c:pt>
                <c:pt idx="2235">
                  <c:v>29.723401970702604</c:v>
                </c:pt>
                <c:pt idx="2236">
                  <c:v>29.726547500014728</c:v>
                </c:pt>
                <c:pt idx="2237">
                  <c:v>29.729973508675798</c:v>
                </c:pt>
                <c:pt idx="2238">
                  <c:v>29.733676069715713</c:v>
                </c:pt>
                <c:pt idx="2239">
                  <c:v>29.737650965414637</c:v>
                </c:pt>
                <c:pt idx="2240">
                  <c:v>29.741893734938866</c:v>
                </c:pt>
                <c:pt idx="2241">
                  <c:v>29.746399540889666</c:v>
                </c:pt>
                <c:pt idx="2242">
                  <c:v>29.751163159758423</c:v>
                </c:pt>
                <c:pt idx="2243">
                  <c:v>29.756179005729848</c:v>
                </c:pt>
                <c:pt idx="2244">
                  <c:v>29.761441140167907</c:v>
                </c:pt>
                <c:pt idx="2245">
                  <c:v>29.766943281175426</c:v>
                </c:pt>
                <c:pt idx="2246">
                  <c:v>29.772678817926053</c:v>
                </c:pt>
                <c:pt idx="2247">
                  <c:v>29.778640758211804</c:v>
                </c:pt>
                <c:pt idx="2248">
                  <c:v>29.784821914361455</c:v>
                </c:pt>
                <c:pt idx="2249">
                  <c:v>29.791215112932672</c:v>
                </c:pt>
                <c:pt idx="2250">
                  <c:v>29.797813156620993</c:v>
                </c:pt>
                <c:pt idx="2251">
                  <c:v>29.804608867138008</c:v>
                </c:pt>
                <c:pt idx="2252">
                  <c:v>29.811594880262174</c:v>
                </c:pt>
                <c:pt idx="2253">
                  <c:v>29.818763498085122</c:v>
                </c:pt>
                <c:pt idx="2254">
                  <c:v>29.826106770054484</c:v>
                </c:pt>
                <c:pt idx="2255">
                  <c:v>29.83361647385475</c:v>
                </c:pt>
                <c:pt idx="2256">
                  <c:v>29.841284306068626</c:v>
                </c:pt>
                <c:pt idx="2257">
                  <c:v>29.849101805906596</c:v>
                </c:pt>
                <c:pt idx="2258">
                  <c:v>29.857060255118558</c:v>
                </c:pt>
                <c:pt idx="2259">
                  <c:v>29.865150759051396</c:v>
                </c:pt>
                <c:pt idx="2260">
                  <c:v>29.87336437057003</c:v>
                </c:pt>
                <c:pt idx="2261">
                  <c:v>29.881692204463089</c:v>
                </c:pt>
                <c:pt idx="2262">
                  <c:v>29.890125604286339</c:v>
                </c:pt>
                <c:pt idx="2263">
                  <c:v>29.898656023243472</c:v>
                </c:pt>
                <c:pt idx="2264">
                  <c:v>29.90727497656502</c:v>
                </c:pt>
                <c:pt idx="2265">
                  <c:v>29.915974174959487</c:v>
                </c:pt>
                <c:pt idx="2266">
                  <c:v>29.924745510281326</c:v>
                </c:pt>
                <c:pt idx="2267">
                  <c:v>29.933581169936652</c:v>
                </c:pt>
                <c:pt idx="2268">
                  <c:v>29.942473474826915</c:v>
                </c:pt>
                <c:pt idx="2269">
                  <c:v>29.951414712579162</c:v>
                </c:pt>
                <c:pt idx="2270">
                  <c:v>29.960397194697293</c:v>
                </c:pt>
                <c:pt idx="2271">
                  <c:v>29.969413342406821</c:v>
                </c:pt>
                <c:pt idx="2272">
                  <c:v>29.978455872514349</c:v>
                </c:pt>
                <c:pt idx="2273">
                  <c:v>29.987517949977892</c:v>
                </c:pt>
                <c:pt idx="2274">
                  <c:v>29.996593206996597</c:v>
                </c:pt>
                <c:pt idx="2275">
                  <c:v>30.005675866975974</c:v>
                </c:pt>
                <c:pt idx="2276">
                  <c:v>30.014760739740741</c:v>
                </c:pt>
                <c:pt idx="2277">
                  <c:v>30.023843221534818</c:v>
                </c:pt>
                <c:pt idx="2278">
                  <c:v>30.032919376034751</c:v>
                </c:pt>
                <c:pt idx="2279">
                  <c:v>30.041985686478117</c:v>
                </c:pt>
                <c:pt idx="2280">
                  <c:v>30.051038798291348</c:v>
                </c:pt>
                <c:pt idx="2281">
                  <c:v>30.060075442819262</c:v>
                </c:pt>
                <c:pt idx="2282">
                  <c:v>30.069092241876557</c:v>
                </c:pt>
                <c:pt idx="2283">
                  <c:v>30.078085926984819</c:v>
                </c:pt>
                <c:pt idx="2284">
                  <c:v>30.087053563396662</c:v>
                </c:pt>
                <c:pt idx="2285">
                  <c:v>30.095992359419643</c:v>
                </c:pt>
                <c:pt idx="2286">
                  <c:v>30.104899842775069</c:v>
                </c:pt>
                <c:pt idx="2287">
                  <c:v>30.113773741419941</c:v>
                </c:pt>
                <c:pt idx="2288">
                  <c:v>30.122612116968618</c:v>
                </c:pt>
                <c:pt idx="2289">
                  <c:v>30.131413431403736</c:v>
                </c:pt>
                <c:pt idx="2290">
                  <c:v>30.14017654231845</c:v>
                </c:pt>
                <c:pt idx="2291">
                  <c:v>30.148900645676822</c:v>
                </c:pt>
                <c:pt idx="2292">
                  <c:v>30.157584927883331</c:v>
                </c:pt>
                <c:pt idx="2293">
                  <c:v>30.166228413241999</c:v>
                </c:pt>
                <c:pt idx="2294">
                  <c:v>30.174830111680652</c:v>
                </c:pt>
                <c:pt idx="2295">
                  <c:v>30.1833889281632</c:v>
                </c:pt>
                <c:pt idx="2296">
                  <c:v>30.191903524466046</c:v>
                </c:pt>
                <c:pt idx="2297">
                  <c:v>30.200372328708198</c:v>
                </c:pt>
                <c:pt idx="2298">
                  <c:v>30.208793540138455</c:v>
                </c:pt>
                <c:pt idx="2299">
                  <c:v>30.217165372205031</c:v>
                </c:pt>
                <c:pt idx="2300">
                  <c:v>30.225486262247745</c:v>
                </c:pt>
                <c:pt idx="2301">
                  <c:v>30.233754885830013</c:v>
                </c:pt>
                <c:pt idx="2302">
                  <c:v>30.241970180571506</c:v>
                </c:pt>
                <c:pt idx="2303">
                  <c:v>30.250131331845623</c:v>
                </c:pt>
                <c:pt idx="2304">
                  <c:v>30.258237572558542</c:v>
                </c:pt>
                <c:pt idx="2305">
                  <c:v>30.266288264177341</c:v>
                </c:pt>
                <c:pt idx="2306">
                  <c:v>30.274282696567973</c:v>
                </c:pt>
                <c:pt idx="2307">
                  <c:v>30.282219973604356</c:v>
                </c:pt>
                <c:pt idx="2308">
                  <c:v>30.290099084681092</c:v>
                </c:pt>
                <c:pt idx="2309">
                  <c:v>30.297918957165997</c:v>
                </c:pt>
                <c:pt idx="2310">
                  <c:v>30.305678642288989</c:v>
                </c:pt>
                <c:pt idx="2311">
                  <c:v>30.313377243658856</c:v>
                </c:pt>
                <c:pt idx="2312">
                  <c:v>30.321014188937987</c:v>
                </c:pt>
                <c:pt idx="2313">
                  <c:v>30.328589449094121</c:v>
                </c:pt>
                <c:pt idx="2314">
                  <c:v>30.336103404963907</c:v>
                </c:pt>
                <c:pt idx="2315">
                  <c:v>30.343556828192664</c:v>
                </c:pt>
                <c:pt idx="2316">
                  <c:v>30.350951000397703</c:v>
                </c:pt>
                <c:pt idx="2317">
                  <c:v>30.358287632169688</c:v>
                </c:pt>
                <c:pt idx="2318">
                  <c:v>30.365568824937402</c:v>
                </c:pt>
                <c:pt idx="2319">
                  <c:v>30.372796928001179</c:v>
                </c:pt>
                <c:pt idx="2320">
                  <c:v>30.379974452747092</c:v>
                </c:pt>
                <c:pt idx="2321">
                  <c:v>30.387104015392552</c:v>
                </c:pt>
                <c:pt idx="2322">
                  <c:v>30.394188437118874</c:v>
                </c:pt>
                <c:pt idx="2323">
                  <c:v>30.401230863219919</c:v>
                </c:pt>
                <c:pt idx="2324">
                  <c:v>30.408234853645606</c:v>
                </c:pt>
                <c:pt idx="2325">
                  <c:v>30.415204225718071</c:v>
                </c:pt>
                <c:pt idx="2326">
                  <c:v>30.42214307794962</c:v>
                </c:pt>
                <c:pt idx="2327">
                  <c:v>30.429055904433636</c:v>
                </c:pt>
                <c:pt idx="2328">
                  <c:v>30.43594757581381</c:v>
                </c:pt>
                <c:pt idx="2329">
                  <c:v>30.442823453616136</c:v>
                </c:pt>
                <c:pt idx="2330">
                  <c:v>30.449689099528641</c:v>
                </c:pt>
                <c:pt idx="2331">
                  <c:v>30.456550356429506</c:v>
                </c:pt>
                <c:pt idx="2332">
                  <c:v>30.46341326261599</c:v>
                </c:pt>
                <c:pt idx="2333">
                  <c:v>30.470283899263503</c:v>
                </c:pt>
                <c:pt idx="2334">
                  <c:v>30.477168161614365</c:v>
                </c:pt>
                <c:pt idx="2335">
                  <c:v>30.48407200681984</c:v>
                </c:pt>
                <c:pt idx="2336">
                  <c:v>30.491001463485038</c:v>
                </c:pt>
                <c:pt idx="2337">
                  <c:v>30.497962626866979</c:v>
                </c:pt>
                <c:pt idx="2338">
                  <c:v>30.504961758992476</c:v>
                </c:pt>
                <c:pt idx="2339">
                  <c:v>30.512005369700972</c:v>
                </c:pt>
                <c:pt idx="2340">
                  <c:v>30.519100140388851</c:v>
                </c:pt>
                <c:pt idx="2341">
                  <c:v>30.526252904963897</c:v>
                </c:pt>
                <c:pt idx="2342">
                  <c:v>30.533470892929721</c:v>
                </c:pt>
                <c:pt idx="2343">
                  <c:v>30.540761548254508</c:v>
                </c:pt>
                <c:pt idx="2344">
                  <c:v>30.548132448416542</c:v>
                </c:pt>
                <c:pt idx="2345">
                  <c:v>30.555591485535409</c:v>
                </c:pt>
                <c:pt idx="2346">
                  <c:v>30.56314689972012</c:v>
                </c:pt>
                <c:pt idx="2347">
                  <c:v>30.570807221888334</c:v>
                </c:pt>
                <c:pt idx="2348">
                  <c:v>30.578581125968466</c:v>
                </c:pt>
                <c:pt idx="2349">
                  <c:v>30.586477290735001</c:v>
                </c:pt>
                <c:pt idx="2350">
                  <c:v>30.594504390278377</c:v>
                </c:pt>
                <c:pt idx="2351">
                  <c:v>30.60267124175871</c:v>
                </c:pt>
                <c:pt idx="2352">
                  <c:v>30.610986919811445</c:v>
                </c:pt>
                <c:pt idx="2353">
                  <c:v>30.619460651671805</c:v>
                </c:pt>
                <c:pt idx="2354">
                  <c:v>30.628101988790672</c:v>
                </c:pt>
                <c:pt idx="2355">
                  <c:v>30.636920687715403</c:v>
                </c:pt>
                <c:pt idx="2356">
                  <c:v>30.645926595654721</c:v>
                </c:pt>
                <c:pt idx="2357">
                  <c:v>30.655129783974065</c:v>
                </c:pt>
                <c:pt idx="2358">
                  <c:v>30.664540457607885</c:v>
                </c:pt>
                <c:pt idx="2359">
                  <c:v>30.674168826307248</c:v>
                </c:pt>
                <c:pt idx="2360">
                  <c:v>30.684024871115025</c:v>
                </c:pt>
                <c:pt idx="2361">
                  <c:v>30.694118554087481</c:v>
                </c:pt>
                <c:pt idx="2362">
                  <c:v>30.704459432199133</c:v>
                </c:pt>
                <c:pt idx="2363">
                  <c:v>30.715056738385613</c:v>
                </c:pt>
                <c:pt idx="2364">
                  <c:v>30.725919367196923</c:v>
                </c:pt>
                <c:pt idx="2365">
                  <c:v>30.737055884342304</c:v>
                </c:pt>
                <c:pt idx="2366">
                  <c:v>30.748474350360862</c:v>
                </c:pt>
                <c:pt idx="2367">
                  <c:v>30.760182163293546</c:v>
                </c:pt>
                <c:pt idx="2368">
                  <c:v>30.772186211224025</c:v>
                </c:pt>
                <c:pt idx="2369">
                  <c:v>30.784492934217102</c:v>
                </c:pt>
                <c:pt idx="2370">
                  <c:v>30.797108267108545</c:v>
                </c:pt>
                <c:pt idx="2371">
                  <c:v>30.810037434541158</c:v>
                </c:pt>
                <c:pt idx="2372">
                  <c:v>30.823284707880386</c:v>
                </c:pt>
                <c:pt idx="2373">
                  <c:v>30.836853405199577</c:v>
                </c:pt>
                <c:pt idx="2374">
                  <c:v>30.850745867447333</c:v>
                </c:pt>
                <c:pt idx="2375">
                  <c:v>30.864963453616134</c:v>
                </c:pt>
                <c:pt idx="2376">
                  <c:v>30.879506545529527</c:v>
                </c:pt>
                <c:pt idx="2377">
                  <c:v>30.894374390543518</c:v>
                </c:pt>
                <c:pt idx="2378">
                  <c:v>30.909565130166438</c:v>
                </c:pt>
                <c:pt idx="2379">
                  <c:v>30.925075971689491</c:v>
                </c:pt>
                <c:pt idx="2380">
                  <c:v>30.940903497952561</c:v>
                </c:pt>
                <c:pt idx="2381">
                  <c:v>30.9570436101193</c:v>
                </c:pt>
                <c:pt idx="2382">
                  <c:v>30.973491556311672</c:v>
                </c:pt>
                <c:pt idx="2383">
                  <c:v>30.990241774296646</c:v>
                </c:pt>
                <c:pt idx="2384">
                  <c:v>31.007287977301505</c:v>
                </c:pt>
                <c:pt idx="2385">
                  <c:v>31.024623058683151</c:v>
                </c:pt>
                <c:pt idx="2386">
                  <c:v>31.042239039475611</c:v>
                </c:pt>
                <c:pt idx="2387">
                  <c:v>31.060127311548079</c:v>
                </c:pt>
                <c:pt idx="2388">
                  <c:v>31.078278475548672</c:v>
                </c:pt>
                <c:pt idx="2389">
                  <c:v>31.096682321814686</c:v>
                </c:pt>
                <c:pt idx="2390">
                  <c:v>31.115328016276322</c:v>
                </c:pt>
                <c:pt idx="2391">
                  <c:v>31.134204329267927</c:v>
                </c:pt>
                <c:pt idx="2392">
                  <c:v>31.153299726071577</c:v>
                </c:pt>
                <c:pt idx="2393">
                  <c:v>31.17260257666813</c:v>
                </c:pt>
                <c:pt idx="2394">
                  <c:v>31.192101055604642</c:v>
                </c:pt>
                <c:pt idx="2395">
                  <c:v>31.21178312775076</c:v>
                </c:pt>
                <c:pt idx="2396">
                  <c:v>31.231636562630715</c:v>
                </c:pt>
                <c:pt idx="2397">
                  <c:v>31.251648986831629</c:v>
                </c:pt>
                <c:pt idx="2398">
                  <c:v>31.271808108027678</c:v>
                </c:pt>
                <c:pt idx="2399">
                  <c:v>31.292101633937236</c:v>
                </c:pt>
                <c:pt idx="2400">
                  <c:v>31.31251717700691</c:v>
                </c:pt>
                <c:pt idx="2401">
                  <c:v>31.333042259183959</c:v>
                </c:pt>
                <c:pt idx="2402">
                  <c:v>31.353664531138598</c:v>
                </c:pt>
                <c:pt idx="2403">
                  <c:v>31.374371858064507</c:v>
                </c:pt>
                <c:pt idx="2404">
                  <c:v>31.395152348283986</c:v>
                </c:pt>
                <c:pt idx="2405">
                  <c:v>31.41599446286639</c:v>
                </c:pt>
                <c:pt idx="2406">
                  <c:v>31.436887234909403</c:v>
                </c:pt>
                <c:pt idx="2407">
                  <c:v>31.457820240889667</c:v>
                </c:pt>
                <c:pt idx="2408">
                  <c:v>31.478783610207682</c:v>
                </c:pt>
                <c:pt idx="2409">
                  <c:v>31.499768096685806</c:v>
                </c:pt>
                <c:pt idx="2410">
                  <c:v>31.520764906952415</c:v>
                </c:pt>
                <c:pt idx="2411">
                  <c:v>31.54176544778317</c:v>
                </c:pt>
                <c:pt idx="2412">
                  <c:v>31.562761278435694</c:v>
                </c:pt>
                <c:pt idx="2413">
                  <c:v>31.583744034349674</c:v>
                </c:pt>
                <c:pt idx="2414">
                  <c:v>31.604705608307551</c:v>
                </c:pt>
                <c:pt idx="2415">
                  <c:v>31.6256381409044</c:v>
                </c:pt>
                <c:pt idx="2416">
                  <c:v>31.646534077713945</c:v>
                </c:pt>
                <c:pt idx="2417">
                  <c:v>31.667386393327437</c:v>
                </c:pt>
                <c:pt idx="2418">
                  <c:v>31.688188448328177</c:v>
                </c:pt>
                <c:pt idx="2419">
                  <c:v>31.708934117970244</c:v>
                </c:pt>
                <c:pt idx="2420">
                  <c:v>31.729617959051406</c:v>
                </c:pt>
                <c:pt idx="2421">
                  <c:v>31.750235252850199</c:v>
                </c:pt>
                <c:pt idx="2422">
                  <c:v>31.770781895477981</c:v>
                </c:pt>
                <c:pt idx="2423">
                  <c:v>31.791254297805274</c:v>
                </c:pt>
                <c:pt idx="2424">
                  <c:v>31.811649361614375</c:v>
                </c:pt>
                <c:pt idx="2425">
                  <c:v>31.831964493931359</c:v>
                </c:pt>
                <c:pt idx="2426">
                  <c:v>31.852197502135805</c:v>
                </c:pt>
                <c:pt idx="2427">
                  <c:v>31.872346670201797</c:v>
                </c:pt>
                <c:pt idx="2428">
                  <c:v>31.892410834938879</c:v>
                </c:pt>
                <c:pt idx="2429">
                  <c:v>31.912389176299904</c:v>
                </c:pt>
                <c:pt idx="2430">
                  <c:v>31.93228129363677</c:v>
                </c:pt>
                <c:pt idx="2431">
                  <c:v>31.952087291515699</c:v>
                </c:pt>
                <c:pt idx="2432">
                  <c:v>31.971807846428053</c:v>
                </c:pt>
                <c:pt idx="2433">
                  <c:v>31.991444202091628</c:v>
                </c:pt>
                <c:pt idx="2434">
                  <c:v>32.010998345824135</c:v>
                </c:pt>
                <c:pt idx="2435">
                  <c:v>32.030472784504354</c:v>
                </c:pt>
                <c:pt idx="2436">
                  <c:v>32.049870477861255</c:v>
                </c:pt>
                <c:pt idx="2437">
                  <c:v>32.069194561997357</c:v>
                </c:pt>
                <c:pt idx="2438">
                  <c:v>32.088448239784952</c:v>
                </c:pt>
                <c:pt idx="2439">
                  <c:v>32.107634766563571</c:v>
                </c:pt>
                <c:pt idx="2440">
                  <c:v>32.126757302356765</c:v>
                </c:pt>
                <c:pt idx="2441">
                  <c:v>32.145818888010027</c:v>
                </c:pt>
                <c:pt idx="2442">
                  <c:v>32.164822421387548</c:v>
                </c:pt>
                <c:pt idx="2443">
                  <c:v>32.183770895713664</c:v>
                </c:pt>
                <c:pt idx="2444">
                  <c:v>32.202667342377389</c:v>
                </c:pt>
                <c:pt idx="2445">
                  <c:v>32.221514764177357</c:v>
                </c:pt>
                <c:pt idx="2446">
                  <c:v>32.240316173412886</c:v>
                </c:pt>
                <c:pt idx="2447">
                  <c:v>32.259074558550601</c:v>
                </c:pt>
                <c:pt idx="2448">
                  <c:v>32.277792741228467</c:v>
                </c:pt>
                <c:pt idx="2449">
                  <c:v>32.29647329997055</c:v>
                </c:pt>
                <c:pt idx="2450">
                  <c:v>32.315118522536466</c:v>
                </c:pt>
                <c:pt idx="2451">
                  <c:v>32.333730086581241</c:v>
                </c:pt>
                <c:pt idx="2452">
                  <c:v>32.352308873766397</c:v>
                </c:pt>
                <c:pt idx="2453">
                  <c:v>32.370855055560476</c:v>
                </c:pt>
                <c:pt idx="2454">
                  <c:v>32.389367883473277</c:v>
                </c:pt>
                <c:pt idx="2455">
                  <c:v>32.407845798689067</c:v>
                </c:pt>
                <c:pt idx="2456">
                  <c:v>32.426286408219191</c:v>
                </c:pt>
                <c:pt idx="2457">
                  <c:v>32.444686584990443</c:v>
                </c:pt>
                <c:pt idx="2458">
                  <c:v>32.463042591780834</c:v>
                </c:pt>
                <c:pt idx="2459">
                  <c:v>32.481350086021521</c:v>
                </c:pt>
                <c:pt idx="2460">
                  <c:v>32.499604310443381</c:v>
                </c:pt>
                <c:pt idx="2461">
                  <c:v>32.517800064516145</c:v>
                </c:pt>
                <c:pt idx="2462">
                  <c:v>32.535931837914283</c:v>
                </c:pt>
                <c:pt idx="2463">
                  <c:v>32.553993624613355</c:v>
                </c:pt>
                <c:pt idx="2464">
                  <c:v>32.571978989600836</c:v>
                </c:pt>
                <c:pt idx="2465">
                  <c:v>32.589881044999281</c:v>
                </c:pt>
                <c:pt idx="2466">
                  <c:v>32.607692569273837</c:v>
                </c:pt>
                <c:pt idx="2467">
                  <c:v>32.625406078730308</c:v>
                </c:pt>
                <c:pt idx="2468">
                  <c:v>32.6430137989542</c:v>
                </c:pt>
                <c:pt idx="2469">
                  <c:v>32.660507841169554</c:v>
                </c:pt>
                <c:pt idx="2470">
                  <c:v>32.677880235586997</c:v>
                </c:pt>
                <c:pt idx="2471">
                  <c:v>32.695123293636783</c:v>
                </c:pt>
                <c:pt idx="2472">
                  <c:v>32.712229893975568</c:v>
                </c:pt>
                <c:pt idx="2473">
                  <c:v>32.729193401443531</c:v>
                </c:pt>
                <c:pt idx="2474">
                  <c:v>32.74600760514069</c:v>
                </c:pt>
                <c:pt idx="2475">
                  <c:v>32.762666704139065</c:v>
                </c:pt>
                <c:pt idx="2476">
                  <c:v>32.779165283650045</c:v>
                </c:pt>
                <c:pt idx="2477">
                  <c:v>32.795498400869072</c:v>
                </c:pt>
                <c:pt idx="2478">
                  <c:v>32.811661508690548</c:v>
                </c:pt>
                <c:pt idx="2479">
                  <c:v>32.827650384195039</c:v>
                </c:pt>
                <c:pt idx="2480">
                  <c:v>32.843461023817959</c:v>
                </c:pt>
                <c:pt idx="2481">
                  <c:v>32.859089629047006</c:v>
                </c:pt>
                <c:pt idx="2482">
                  <c:v>32.874532735086191</c:v>
                </c:pt>
                <c:pt idx="2483">
                  <c:v>32.889787406260147</c:v>
                </c:pt>
                <c:pt idx="2484">
                  <c:v>32.904851069170732</c:v>
                </c:pt>
                <c:pt idx="2485">
                  <c:v>32.91972165096481</c:v>
                </c:pt>
                <c:pt idx="2486">
                  <c:v>32.934397522124037</c:v>
                </c:pt>
                <c:pt idx="2487">
                  <c:v>32.948877463072634</c:v>
                </c:pt>
                <c:pt idx="2488">
                  <c:v>32.96316094536752</c:v>
                </c:pt>
                <c:pt idx="2489">
                  <c:v>32.977248065002222</c:v>
                </c:pt>
                <c:pt idx="2490">
                  <c:v>32.991139418471064</c:v>
                </c:pt>
                <c:pt idx="2491">
                  <c:v>33.00483590257771</c:v>
                </c:pt>
                <c:pt idx="2492">
                  <c:v>33.01833864292238</c:v>
                </c:pt>
                <c:pt idx="2493">
                  <c:v>33.031648836573879</c:v>
                </c:pt>
                <c:pt idx="2494">
                  <c:v>33.044767909353375</c:v>
                </c:pt>
                <c:pt idx="2495">
                  <c:v>33.057697558697903</c:v>
                </c:pt>
                <c:pt idx="2496">
                  <c:v>33.070439801355136</c:v>
                </c:pt>
                <c:pt idx="2497">
                  <c:v>33.082996916173222</c:v>
                </c:pt>
                <c:pt idx="2498">
                  <c:v>33.095371262954785</c:v>
                </c:pt>
                <c:pt idx="2499">
                  <c:v>33.107565482633674</c:v>
                </c:pt>
                <c:pt idx="2500">
                  <c:v>33.119582521078215</c:v>
                </c:pt>
                <c:pt idx="2501">
                  <c:v>33.131425714877011</c:v>
                </c:pt>
                <c:pt idx="2502">
                  <c:v>33.143098533966715</c:v>
                </c:pt>
                <c:pt idx="2503">
                  <c:v>33.154604390985419</c:v>
                </c:pt>
                <c:pt idx="2504">
                  <c:v>33.165946703269995</c:v>
                </c:pt>
                <c:pt idx="2505">
                  <c:v>33.177128749845345</c:v>
                </c:pt>
                <c:pt idx="2506">
                  <c:v>33.188153614199443</c:v>
                </c:pt>
                <c:pt idx="2507">
                  <c:v>33.199024127132134</c:v>
                </c:pt>
                <c:pt idx="2508">
                  <c:v>33.209742766637213</c:v>
                </c:pt>
                <c:pt idx="2509">
                  <c:v>33.220311629282676</c:v>
                </c:pt>
                <c:pt idx="2510">
                  <c:v>33.230732582751521</c:v>
                </c:pt>
                <c:pt idx="2511">
                  <c:v>33.241007599513935</c:v>
                </c:pt>
                <c:pt idx="2512">
                  <c:v>33.25113887121816</c:v>
                </c:pt>
                <c:pt idx="2513">
                  <c:v>33.261128861157758</c:v>
                </c:pt>
                <c:pt idx="2514">
                  <c:v>33.270980151760206</c:v>
                </c:pt>
                <c:pt idx="2515">
                  <c:v>33.280695487509213</c:v>
                </c:pt>
                <c:pt idx="2516">
                  <c:v>33.290277717734575</c:v>
                </c:pt>
                <c:pt idx="2517">
                  <c:v>33.299729639298882</c:v>
                </c:pt>
                <c:pt idx="2518">
                  <c:v>33.309054172985725</c:v>
                </c:pt>
                <c:pt idx="2519">
                  <c:v>33.318254077551934</c:v>
                </c:pt>
                <c:pt idx="2520">
                  <c:v>33.327331773339246</c:v>
                </c:pt>
                <c:pt idx="2521">
                  <c:v>33.336289270761547</c:v>
                </c:pt>
                <c:pt idx="2522">
                  <c:v>33.345128160774806</c:v>
                </c:pt>
                <c:pt idx="2523">
                  <c:v>33.353849734025651</c:v>
                </c:pt>
                <c:pt idx="2524">
                  <c:v>33.362455052349411</c:v>
                </c:pt>
                <c:pt idx="2525">
                  <c:v>33.370945010723247</c:v>
                </c:pt>
                <c:pt idx="2526">
                  <c:v>33.379320508911491</c:v>
                </c:pt>
                <c:pt idx="2527">
                  <c:v>33.387582308454867</c:v>
                </c:pt>
                <c:pt idx="2528">
                  <c:v>33.395730994550028</c:v>
                </c:pt>
                <c:pt idx="2529">
                  <c:v>33.403767128575652</c:v>
                </c:pt>
                <c:pt idx="2530">
                  <c:v>33.4116913148181</c:v>
                </c:pt>
                <c:pt idx="2531">
                  <c:v>33.419503904949202</c:v>
                </c:pt>
                <c:pt idx="2532">
                  <c:v>33.427204840757128</c:v>
                </c:pt>
                <c:pt idx="2533">
                  <c:v>33.434793630284304</c:v>
                </c:pt>
                <c:pt idx="2534">
                  <c:v>33.442269362115205</c:v>
                </c:pt>
                <c:pt idx="2535">
                  <c:v>33.449630824524988</c:v>
                </c:pt>
                <c:pt idx="2536">
                  <c:v>33.456876534040376</c:v>
                </c:pt>
                <c:pt idx="2537">
                  <c:v>33.464004878479912</c:v>
                </c:pt>
                <c:pt idx="2538">
                  <c:v>33.471014250405084</c:v>
                </c:pt>
                <c:pt idx="2539">
                  <c:v>33.477903047105634</c:v>
                </c:pt>
                <c:pt idx="2540">
                  <c:v>33.484669870820461</c:v>
                </c:pt>
                <c:pt idx="2541">
                  <c:v>33.491313585977331</c:v>
                </c:pt>
                <c:pt idx="2542">
                  <c:v>33.49783324292239</c:v>
                </c:pt>
                <c:pt idx="2543">
                  <c:v>33.504227963529253</c:v>
                </c:pt>
                <c:pt idx="2544">
                  <c:v>33.510496979319498</c:v>
                </c:pt>
                <c:pt idx="2545">
                  <c:v>33.516639588569753</c:v>
                </c:pt>
                <c:pt idx="2546">
                  <c:v>33.522655027618221</c:v>
                </c:pt>
                <c:pt idx="2547">
                  <c:v>33.528542575710716</c:v>
                </c:pt>
                <c:pt idx="2548">
                  <c:v>33.534301712343506</c:v>
                </c:pt>
                <c:pt idx="2549">
                  <c:v>33.539932060067763</c:v>
                </c:pt>
                <c:pt idx="2550">
                  <c:v>33.545433332066587</c:v>
                </c:pt>
                <c:pt idx="2551">
                  <c:v>33.550805556164384</c:v>
                </c:pt>
                <c:pt idx="2552">
                  <c:v>33.556049198777437</c:v>
                </c:pt>
                <c:pt idx="2553">
                  <c:v>33.561165255486827</c:v>
                </c:pt>
                <c:pt idx="2554">
                  <c:v>33.566155198615412</c:v>
                </c:pt>
                <c:pt idx="2555">
                  <c:v>33.571020905744589</c:v>
                </c:pt>
                <c:pt idx="2556">
                  <c:v>33.575764583502732</c:v>
                </c:pt>
                <c:pt idx="2557">
                  <c:v>33.580388638842251</c:v>
                </c:pt>
                <c:pt idx="2558">
                  <c:v>33.584895536043604</c:v>
                </c:pt>
                <c:pt idx="2559">
                  <c:v>33.589287758565327</c:v>
                </c:pt>
                <c:pt idx="2560">
                  <c:v>33.593567770938279</c:v>
                </c:pt>
                <c:pt idx="2561">
                  <c:v>33.597737780409489</c:v>
                </c:pt>
                <c:pt idx="2562">
                  <c:v>33.60179988948299</c:v>
                </c:pt>
                <c:pt idx="2563">
                  <c:v>33.605756143570488</c:v>
                </c:pt>
                <c:pt idx="2564">
                  <c:v>33.609608483325971</c:v>
                </c:pt>
                <c:pt idx="2565">
                  <c:v>33.613358744660481</c:v>
                </c:pt>
                <c:pt idx="2566">
                  <c:v>33.617008601531893</c:v>
                </c:pt>
                <c:pt idx="2567">
                  <c:v>33.62055960885256</c:v>
                </c:pt>
                <c:pt idx="2568">
                  <c:v>33.624013245308589</c:v>
                </c:pt>
                <c:pt idx="2569">
                  <c:v>33.6273708513625</c:v>
                </c:pt>
                <c:pt idx="2570">
                  <c:v>33.630633676948008</c:v>
                </c:pt>
                <c:pt idx="2571">
                  <c:v>33.633802709883632</c:v>
                </c:pt>
                <c:pt idx="2572">
                  <c:v>33.636878570967738</c:v>
                </c:pt>
                <c:pt idx="2573">
                  <c:v>33.639861475828546</c:v>
                </c:pt>
                <c:pt idx="2574">
                  <c:v>33.642751320695247</c:v>
                </c:pt>
                <c:pt idx="2575">
                  <c:v>33.645547696685817</c:v>
                </c:pt>
                <c:pt idx="2576">
                  <c:v>33.64824996604802</c:v>
                </c:pt>
                <c:pt idx="2577">
                  <c:v>33.650857371777875</c:v>
                </c:pt>
                <c:pt idx="2578">
                  <c:v>33.653369094829877</c:v>
                </c:pt>
                <c:pt idx="2579">
                  <c:v>33.655784440005888</c:v>
                </c:pt>
                <c:pt idx="2580">
                  <c:v>33.658102759655321</c:v>
                </c:pt>
                <c:pt idx="2581">
                  <c:v>33.660323711047276</c:v>
                </c:pt>
                <c:pt idx="2582">
                  <c:v>33.662447122904695</c:v>
                </c:pt>
                <c:pt idx="2583">
                  <c:v>33.664472985888935</c:v>
                </c:pt>
                <c:pt idx="2584">
                  <c:v>33.666401409721608</c:v>
                </c:pt>
                <c:pt idx="2585">
                  <c:v>33.668232651774929</c:v>
                </c:pt>
                <c:pt idx="2586">
                  <c:v>33.6699672743703</c:v>
                </c:pt>
                <c:pt idx="2587">
                  <c:v>33.671606182898806</c:v>
                </c:pt>
                <c:pt idx="2588">
                  <c:v>33.673150335086163</c:v>
                </c:pt>
                <c:pt idx="2589">
                  <c:v>33.674600855398445</c:v>
                </c:pt>
                <c:pt idx="2590">
                  <c:v>33.675959158963032</c:v>
                </c:pt>
                <c:pt idx="2591">
                  <c:v>33.677226965841804</c:v>
                </c:pt>
                <c:pt idx="2592">
                  <c:v>33.678406358226546</c:v>
                </c:pt>
                <c:pt idx="2593">
                  <c:v>33.679499832876708</c:v>
                </c:pt>
                <c:pt idx="2594">
                  <c:v>33.680510272543827</c:v>
                </c:pt>
                <c:pt idx="2595">
                  <c:v>33.681440955531009</c:v>
                </c:pt>
                <c:pt idx="2596">
                  <c:v>33.682295641464137</c:v>
                </c:pt>
                <c:pt idx="2597">
                  <c:v>33.683078571277072</c:v>
                </c:pt>
                <c:pt idx="2598">
                  <c:v>33.6837944719841</c:v>
                </c:pt>
                <c:pt idx="2599">
                  <c:v>33.684448361290329</c:v>
                </c:pt>
                <c:pt idx="2600">
                  <c:v>33.685045485667999</c:v>
                </c:pt>
                <c:pt idx="2601">
                  <c:v>33.685591301296228</c:v>
                </c:pt>
                <c:pt idx="2602">
                  <c:v>33.686091555089128</c:v>
                </c:pt>
                <c:pt idx="2603">
                  <c:v>33.686552318058638</c:v>
                </c:pt>
                <c:pt idx="2604">
                  <c:v>33.686980133068218</c:v>
                </c:pt>
                <c:pt idx="2605">
                  <c:v>33.687381976697615</c:v>
                </c:pt>
                <c:pt idx="2606">
                  <c:v>33.687765221107696</c:v>
                </c:pt>
                <c:pt idx="2607">
                  <c:v>33.688137629282679</c:v>
                </c:pt>
                <c:pt idx="2608">
                  <c:v>33.688507450375624</c:v>
                </c:pt>
                <c:pt idx="2609">
                  <c:v>33.688883405435284</c:v>
                </c:pt>
                <c:pt idx="2610">
                  <c:v>33.689274363249396</c:v>
                </c:pt>
                <c:pt idx="2611">
                  <c:v>33.689689349904278</c:v>
                </c:pt>
                <c:pt idx="2612">
                  <c:v>33.690137281882478</c:v>
                </c:pt>
                <c:pt idx="2613">
                  <c:v>33.690627056635762</c:v>
                </c:pt>
                <c:pt idx="2614">
                  <c:v>33.691167600220965</c:v>
                </c:pt>
                <c:pt idx="2615">
                  <c:v>33.691767905391103</c:v>
                </c:pt>
                <c:pt idx="2616">
                  <c:v>33.692436979172207</c:v>
                </c:pt>
                <c:pt idx="2617">
                  <c:v>33.693183685594363</c:v>
                </c:pt>
                <c:pt idx="2618">
                  <c:v>33.694016645603192</c:v>
                </c:pt>
                <c:pt idx="2619">
                  <c:v>33.694944403888655</c:v>
                </c:pt>
                <c:pt idx="2620">
                  <c:v>33.695975519428501</c:v>
                </c:pt>
                <c:pt idx="2621">
                  <c:v>33.697118398689064</c:v>
                </c:pt>
                <c:pt idx="2622">
                  <c:v>33.698381271807349</c:v>
                </c:pt>
                <c:pt idx="2623">
                  <c:v>33.69977211636472</c:v>
                </c:pt>
                <c:pt idx="2624">
                  <c:v>33.701298504860816</c:v>
                </c:pt>
                <c:pt idx="2625">
                  <c:v>33.702967599955819</c:v>
                </c:pt>
                <c:pt idx="2626">
                  <c:v>33.704786011459724</c:v>
                </c:pt>
                <c:pt idx="2627">
                  <c:v>33.706759777257339</c:v>
                </c:pt>
                <c:pt idx="2628">
                  <c:v>33.708894325202543</c:v>
                </c:pt>
                <c:pt idx="2629">
                  <c:v>33.711194411150402</c:v>
                </c:pt>
                <c:pt idx="2630">
                  <c:v>33.713664176211523</c:v>
                </c:pt>
                <c:pt idx="2631">
                  <c:v>33.716307256385328</c:v>
                </c:pt>
                <c:pt idx="2632">
                  <c:v>33.71912685404331</c:v>
                </c:pt>
                <c:pt idx="2633">
                  <c:v>33.722125661673296</c:v>
                </c:pt>
                <c:pt idx="2634">
                  <c:v>33.725305928605103</c:v>
                </c:pt>
                <c:pt idx="2635">
                  <c:v>33.728669279908679</c:v>
                </c:pt>
                <c:pt idx="2636">
                  <c:v>33.732216673530715</c:v>
                </c:pt>
                <c:pt idx="2637">
                  <c:v>33.735948509913101</c:v>
                </c:pt>
                <c:pt idx="2638">
                  <c:v>33.739864517587279</c:v>
                </c:pt>
                <c:pt idx="2639">
                  <c:v>33.743963638753876</c:v>
                </c:pt>
                <c:pt idx="2640">
                  <c:v>33.74824397207248</c:v>
                </c:pt>
                <c:pt idx="2641">
                  <c:v>33.752702758344391</c:v>
                </c:pt>
                <c:pt idx="2642">
                  <c:v>33.757336485373415</c:v>
                </c:pt>
                <c:pt idx="2643">
                  <c:v>33.76214078309031</c:v>
                </c:pt>
                <c:pt idx="2644">
                  <c:v>33.767110328207409</c:v>
                </c:pt>
                <c:pt idx="2645">
                  <c:v>33.772238801325692</c:v>
                </c:pt>
                <c:pt idx="2646">
                  <c:v>33.777518910796886</c:v>
                </c:pt>
                <c:pt idx="2647">
                  <c:v>33.782942378465179</c:v>
                </c:pt>
                <c:pt idx="2648">
                  <c:v>33.788500039711309</c:v>
                </c:pt>
                <c:pt idx="2649">
                  <c:v>33.79418190064812</c:v>
                </c:pt>
                <c:pt idx="2650">
                  <c:v>33.799977271542211</c:v>
                </c:pt>
                <c:pt idx="2651">
                  <c:v>33.805874676255719</c:v>
                </c:pt>
                <c:pt idx="2652">
                  <c:v>33.811862004742984</c:v>
                </c:pt>
                <c:pt idx="2653">
                  <c:v>33.817926532096052</c:v>
                </c:pt>
                <c:pt idx="2654">
                  <c:v>33.824054980512607</c:v>
                </c:pt>
                <c:pt idx="2655">
                  <c:v>33.830233657519528</c:v>
                </c:pt>
                <c:pt idx="2656">
                  <c:v>33.83644866566506</c:v>
                </c:pt>
                <c:pt idx="2657">
                  <c:v>33.842685978789227</c:v>
                </c:pt>
                <c:pt idx="2658">
                  <c:v>33.848931599337178</c:v>
                </c:pt>
                <c:pt idx="2659">
                  <c:v>33.855171739475637</c:v>
                </c:pt>
                <c:pt idx="2660">
                  <c:v>33.861392883060851</c:v>
                </c:pt>
                <c:pt idx="2661">
                  <c:v>33.867581981042882</c:v>
                </c:pt>
                <c:pt idx="2662">
                  <c:v>33.873726322742684</c:v>
                </c:pt>
                <c:pt idx="2663">
                  <c:v>33.879813783708961</c:v>
                </c:pt>
                <c:pt idx="2664">
                  <c:v>33.885832973501273</c:v>
                </c:pt>
                <c:pt idx="2665">
                  <c:v>33.891773211886893</c:v>
                </c:pt>
                <c:pt idx="2666">
                  <c:v>33.89762463367213</c:v>
                </c:pt>
                <c:pt idx="2667">
                  <c:v>33.90337822680808</c:v>
                </c:pt>
                <c:pt idx="2668">
                  <c:v>33.909025756164397</c:v>
                </c:pt>
                <c:pt idx="2669">
                  <c:v>33.914559830254838</c:v>
                </c:pt>
                <c:pt idx="2670">
                  <c:v>33.919973948887915</c:v>
                </c:pt>
                <c:pt idx="2671">
                  <c:v>33.925262565120057</c:v>
                </c:pt>
                <c:pt idx="2672">
                  <c:v>33.930421228281055</c:v>
                </c:pt>
                <c:pt idx="2673">
                  <c:v>33.93544659351894</c:v>
                </c:pt>
                <c:pt idx="2674">
                  <c:v>33.940336588628675</c:v>
                </c:pt>
                <c:pt idx="2675">
                  <c:v>33.945090409309188</c:v>
                </c:pt>
                <c:pt idx="2676">
                  <c:v>33.949708404787174</c:v>
                </c:pt>
                <c:pt idx="2677">
                  <c:v>33.954192025364577</c:v>
                </c:pt>
                <c:pt idx="2678">
                  <c:v>33.958543703211099</c:v>
                </c:pt>
                <c:pt idx="2679">
                  <c:v>33.962766666489934</c:v>
                </c:pt>
                <c:pt idx="2680">
                  <c:v>33.966865029901335</c:v>
                </c:pt>
                <c:pt idx="2681">
                  <c:v>33.970843627868632</c:v>
                </c:pt>
                <c:pt idx="2682">
                  <c:v>33.974708195684215</c:v>
                </c:pt>
                <c:pt idx="2683">
                  <c:v>33.978465274178845</c:v>
                </c:pt>
                <c:pt idx="2684">
                  <c:v>33.982122128678768</c:v>
                </c:pt>
                <c:pt idx="2685">
                  <c:v>33.985686772808975</c:v>
                </c:pt>
                <c:pt idx="2686">
                  <c:v>33.989167715878651</c:v>
                </c:pt>
                <c:pt idx="2687">
                  <c:v>33.992573862778052</c:v>
                </c:pt>
                <c:pt idx="2688">
                  <c:v>33.995914618854044</c:v>
                </c:pt>
                <c:pt idx="2689">
                  <c:v>33.999199713566085</c:v>
                </c:pt>
                <c:pt idx="2690">
                  <c:v>34.002438909751092</c:v>
                </c:pt>
                <c:pt idx="2691">
                  <c:v>34.005642037015789</c:v>
                </c:pt>
                <c:pt idx="2692">
                  <c:v>34.008818777257353</c:v>
                </c:pt>
                <c:pt idx="2693">
                  <c:v>34.011978860082515</c:v>
                </c:pt>
                <c:pt idx="2694">
                  <c:v>34.015131767285347</c:v>
                </c:pt>
                <c:pt idx="2695">
                  <c:v>34.018286737590252</c:v>
                </c:pt>
                <c:pt idx="2696">
                  <c:v>34.021452666534124</c:v>
                </c:pt>
                <c:pt idx="2697">
                  <c:v>34.024638087420854</c:v>
                </c:pt>
                <c:pt idx="2698">
                  <c:v>34.027851257136568</c:v>
                </c:pt>
                <c:pt idx="2699">
                  <c:v>34.031100232390656</c:v>
                </c:pt>
                <c:pt idx="2700">
                  <c:v>34.034392841125374</c:v>
                </c:pt>
                <c:pt idx="2701">
                  <c:v>34.037736515701894</c:v>
                </c:pt>
                <c:pt idx="2702">
                  <c:v>34.041138107011356</c:v>
                </c:pt>
                <c:pt idx="2703">
                  <c:v>34.044603827264716</c:v>
                </c:pt>
                <c:pt idx="2704">
                  <c:v>34.048139192782457</c:v>
                </c:pt>
                <c:pt idx="2705">
                  <c:v>34.051749009706896</c:v>
                </c:pt>
                <c:pt idx="2706">
                  <c:v>34.055437474105183</c:v>
                </c:pt>
                <c:pt idx="2707">
                  <c:v>34.059208148121975</c:v>
                </c:pt>
                <c:pt idx="2708">
                  <c:v>34.063063850331432</c:v>
                </c:pt>
                <c:pt idx="2709">
                  <c:v>34.067006798718531</c:v>
                </c:pt>
                <c:pt idx="2710">
                  <c:v>34.071038763234661</c:v>
                </c:pt>
                <c:pt idx="2711">
                  <c:v>34.075160903711897</c:v>
                </c:pt>
                <c:pt idx="2712">
                  <c:v>34.079373993887174</c:v>
                </c:pt>
                <c:pt idx="2713">
                  <c:v>34.083678063912217</c:v>
                </c:pt>
                <c:pt idx="2714">
                  <c:v>34.088072338400359</c:v>
                </c:pt>
                <c:pt idx="2715">
                  <c:v>34.092555226896458</c:v>
                </c:pt>
                <c:pt idx="2716">
                  <c:v>34.097124347724268</c:v>
                </c:pt>
                <c:pt idx="2717">
                  <c:v>34.10177679967596</c:v>
                </c:pt>
                <c:pt idx="2718">
                  <c:v>34.106509057151285</c:v>
                </c:pt>
                <c:pt idx="2719">
                  <c:v>34.111316865296814</c:v>
                </c:pt>
                <c:pt idx="2720">
                  <c:v>34.116195240020637</c:v>
                </c:pt>
                <c:pt idx="2721">
                  <c:v>34.121138768272225</c:v>
                </c:pt>
                <c:pt idx="2722">
                  <c:v>34.126141622315529</c:v>
                </c:pt>
                <c:pt idx="2723">
                  <c:v>34.131197774178844</c:v>
                </c:pt>
                <c:pt idx="2724">
                  <c:v>34.136300905111234</c:v>
                </c:pt>
                <c:pt idx="2725">
                  <c:v>34.141444434172953</c:v>
                </c:pt>
                <c:pt idx="2726">
                  <c:v>34.146621589718691</c:v>
                </c:pt>
                <c:pt idx="2727">
                  <c:v>34.151825480939777</c:v>
                </c:pt>
                <c:pt idx="2728">
                  <c:v>34.15704920271029</c:v>
                </c:pt>
                <c:pt idx="2729">
                  <c:v>34.162285735498628</c:v>
                </c:pt>
                <c:pt idx="2730">
                  <c:v>34.167527926263098</c:v>
                </c:pt>
                <c:pt idx="2731">
                  <c:v>34.172768474149386</c:v>
                </c:pt>
                <c:pt idx="2732">
                  <c:v>34.177999920960396</c:v>
                </c:pt>
                <c:pt idx="2733">
                  <c:v>34.183214817970267</c:v>
                </c:pt>
                <c:pt idx="2734">
                  <c:v>34.188405826027427</c:v>
                </c:pt>
                <c:pt idx="2735">
                  <c:v>34.193565686949498</c:v>
                </c:pt>
                <c:pt idx="2736">
                  <c:v>34.198687390322597</c:v>
                </c:pt>
                <c:pt idx="2737">
                  <c:v>34.203763930402133</c:v>
                </c:pt>
                <c:pt idx="2738">
                  <c:v>34.20878850630433</c:v>
                </c:pt>
                <c:pt idx="2739">
                  <c:v>34.213754841375774</c:v>
                </c:pt>
                <c:pt idx="2740">
                  <c:v>34.218657145058202</c:v>
                </c:pt>
                <c:pt idx="2741">
                  <c:v>34.223490246324957</c:v>
                </c:pt>
                <c:pt idx="2742">
                  <c:v>34.22824964613347</c:v>
                </c:pt>
                <c:pt idx="2743">
                  <c:v>34.232931460259259</c:v>
                </c:pt>
                <c:pt idx="2744">
                  <c:v>34.237532810148792</c:v>
                </c:pt>
                <c:pt idx="2745">
                  <c:v>34.242051932523211</c:v>
                </c:pt>
                <c:pt idx="2746">
                  <c:v>34.246488203211086</c:v>
                </c:pt>
                <c:pt idx="2747">
                  <c:v>34.250842084666381</c:v>
                </c:pt>
                <c:pt idx="2748">
                  <c:v>34.255114944866712</c:v>
                </c:pt>
                <c:pt idx="2749">
                  <c:v>34.259309133569019</c:v>
                </c:pt>
                <c:pt idx="2750">
                  <c:v>34.263428010899993</c:v>
                </c:pt>
                <c:pt idx="2751">
                  <c:v>34.26747604267198</c:v>
                </c:pt>
                <c:pt idx="2752">
                  <c:v>34.271458724112541</c:v>
                </c:pt>
                <c:pt idx="2753">
                  <c:v>34.275382570334379</c:v>
                </c:pt>
                <c:pt idx="2754">
                  <c:v>34.279254992414202</c:v>
                </c:pt>
                <c:pt idx="2755">
                  <c:v>34.283084325983218</c:v>
                </c:pt>
                <c:pt idx="2756">
                  <c:v>34.286879693018122</c:v>
                </c:pt>
                <c:pt idx="2757">
                  <c:v>34.290650982780974</c:v>
                </c:pt>
                <c:pt idx="2758">
                  <c:v>34.294408842259543</c:v>
                </c:pt>
                <c:pt idx="2759">
                  <c:v>34.298164409264992</c:v>
                </c:pt>
                <c:pt idx="2760">
                  <c:v>34.301929393430562</c:v>
                </c:pt>
                <c:pt idx="2761">
                  <c:v>34.305715837914278</c:v>
                </c:pt>
                <c:pt idx="2762">
                  <c:v>34.309536081278537</c:v>
                </c:pt>
                <c:pt idx="2763">
                  <c:v>34.313402643084402</c:v>
                </c:pt>
                <c:pt idx="2764">
                  <c:v>34.317328033215503</c:v>
                </c:pt>
                <c:pt idx="2765">
                  <c:v>34.321324651789659</c:v>
                </c:pt>
                <c:pt idx="2766">
                  <c:v>34.325404774885847</c:v>
                </c:pt>
                <c:pt idx="2767">
                  <c:v>34.329580473545448</c:v>
                </c:pt>
                <c:pt idx="2768">
                  <c:v>34.333863871159231</c:v>
                </c:pt>
                <c:pt idx="2769">
                  <c:v>34.338267124407132</c:v>
                </c:pt>
                <c:pt idx="2770">
                  <c:v>34.342802265989107</c:v>
                </c:pt>
                <c:pt idx="2771">
                  <c:v>34.347481180792457</c:v>
                </c:pt>
                <c:pt idx="2772">
                  <c:v>34.35231543906319</c:v>
                </c:pt>
                <c:pt idx="2773">
                  <c:v>34.357316129606723</c:v>
                </c:pt>
                <c:pt idx="2774">
                  <c:v>34.362493688157308</c:v>
                </c:pt>
                <c:pt idx="2775">
                  <c:v>34.36785787353071</c:v>
                </c:pt>
                <c:pt idx="2776">
                  <c:v>34.373417753351006</c:v>
                </c:pt>
                <c:pt idx="2777">
                  <c:v>34.379181751730741</c:v>
                </c:pt>
                <c:pt idx="2778">
                  <c:v>34.385157773265576</c:v>
                </c:pt>
                <c:pt idx="2779">
                  <c:v>34.391353307850942</c:v>
                </c:pt>
                <c:pt idx="2780">
                  <c:v>34.397775259125055</c:v>
                </c:pt>
                <c:pt idx="2781">
                  <c:v>34.404430006436883</c:v>
                </c:pt>
                <c:pt idx="2782">
                  <c:v>34.411323380998674</c:v>
                </c:pt>
                <c:pt idx="2783">
                  <c:v>34.418460637310346</c:v>
                </c:pt>
                <c:pt idx="2784">
                  <c:v>34.425846510399175</c:v>
                </c:pt>
                <c:pt idx="2785">
                  <c:v>34.433485249197233</c:v>
                </c:pt>
                <c:pt idx="2786">
                  <c:v>34.44138069281189</c:v>
                </c:pt>
                <c:pt idx="2787">
                  <c:v>34.449536265768153</c:v>
                </c:pt>
                <c:pt idx="2788">
                  <c:v>34.457954768286925</c:v>
                </c:pt>
                <c:pt idx="2789">
                  <c:v>34.466638342892907</c:v>
                </c:pt>
                <c:pt idx="2790">
                  <c:v>34.475588693651481</c:v>
                </c:pt>
                <c:pt idx="2791">
                  <c:v>34.484806928899687</c:v>
                </c:pt>
                <c:pt idx="2792">
                  <c:v>34.494293737604941</c:v>
                </c:pt>
                <c:pt idx="2793">
                  <c:v>34.504049379820287</c:v>
                </c:pt>
                <c:pt idx="2794">
                  <c:v>34.514073896450135</c:v>
                </c:pt>
                <c:pt idx="2795">
                  <c:v>34.524366980586237</c:v>
                </c:pt>
                <c:pt idx="2796">
                  <c:v>34.53492806806598</c:v>
                </c:pt>
                <c:pt idx="2797">
                  <c:v>34.54575632794225</c:v>
                </c:pt>
                <c:pt idx="2798">
                  <c:v>34.556850524215633</c:v>
                </c:pt>
                <c:pt idx="2799">
                  <c:v>34.568208877640288</c:v>
                </c:pt>
                <c:pt idx="2800">
                  <c:v>34.579829094329057</c:v>
                </c:pt>
                <c:pt idx="2801">
                  <c:v>34.591708470614222</c:v>
                </c:pt>
                <c:pt idx="2802">
                  <c:v>34.603843969332729</c:v>
                </c:pt>
                <c:pt idx="2803">
                  <c:v>34.616232319929289</c:v>
                </c:pt>
                <c:pt idx="2804">
                  <c:v>34.628870056562079</c:v>
                </c:pt>
                <c:pt idx="2805">
                  <c:v>34.641753565797607</c:v>
                </c:pt>
                <c:pt idx="2806">
                  <c:v>34.654878881646773</c:v>
                </c:pt>
                <c:pt idx="2807">
                  <c:v>34.668241833303867</c:v>
                </c:pt>
                <c:pt idx="2808">
                  <c:v>34.681838116644563</c:v>
                </c:pt>
                <c:pt idx="2809">
                  <c:v>34.695663089262034</c:v>
                </c:pt>
                <c:pt idx="2810">
                  <c:v>34.709711894402709</c:v>
                </c:pt>
                <c:pt idx="2811">
                  <c:v>34.72397965164236</c:v>
                </c:pt>
                <c:pt idx="2812">
                  <c:v>34.738461332965095</c:v>
                </c:pt>
                <c:pt idx="2813">
                  <c:v>34.753151896243921</c:v>
                </c:pt>
                <c:pt idx="2814">
                  <c:v>34.768046375784351</c:v>
                </c:pt>
                <c:pt idx="2815">
                  <c:v>34.783139887082044</c:v>
                </c:pt>
                <c:pt idx="2816">
                  <c:v>34.798427569627343</c:v>
                </c:pt>
                <c:pt idx="2817">
                  <c:v>34.813904400972163</c:v>
                </c:pt>
                <c:pt idx="2818">
                  <c:v>34.829565315893355</c:v>
                </c:pt>
                <c:pt idx="2819">
                  <c:v>34.845405373191923</c:v>
                </c:pt>
                <c:pt idx="2820">
                  <c:v>34.861419650817496</c:v>
                </c:pt>
                <c:pt idx="2821">
                  <c:v>34.877603093356903</c:v>
                </c:pt>
                <c:pt idx="2822">
                  <c:v>34.893950550154663</c:v>
                </c:pt>
                <c:pt idx="2823">
                  <c:v>34.910456703815001</c:v>
                </c:pt>
                <c:pt idx="2824">
                  <c:v>34.927116237045226</c:v>
                </c:pt>
                <c:pt idx="2825">
                  <c:v>34.943923737295634</c:v>
                </c:pt>
                <c:pt idx="2826">
                  <c:v>34.960873858786272</c:v>
                </c:pt>
                <c:pt idx="2827">
                  <c:v>34.977961270069237</c:v>
                </c:pt>
                <c:pt idx="2828">
                  <c:v>34.995180558668437</c:v>
                </c:pt>
                <c:pt idx="2829">
                  <c:v>35.012526455133305</c:v>
                </c:pt>
                <c:pt idx="2830">
                  <c:v>35.029993756783021</c:v>
                </c:pt>
                <c:pt idx="2831">
                  <c:v>35.047577418264829</c:v>
                </c:pt>
                <c:pt idx="2832">
                  <c:v>35.065272513418762</c:v>
                </c:pt>
                <c:pt idx="2833">
                  <c:v>35.083074211430251</c:v>
                </c:pt>
                <c:pt idx="2834">
                  <c:v>35.100977590926483</c:v>
                </c:pt>
                <c:pt idx="2835">
                  <c:v>35.118977782972451</c:v>
                </c:pt>
                <c:pt idx="2836">
                  <c:v>35.137069870953006</c:v>
                </c:pt>
                <c:pt idx="2837">
                  <c:v>35.155249128914413</c:v>
                </c:pt>
                <c:pt idx="2838">
                  <c:v>35.173510888083669</c:v>
                </c:pt>
                <c:pt idx="2839">
                  <c:v>35.191850355751953</c:v>
                </c:pt>
                <c:pt idx="2840">
                  <c:v>35.210262844071295</c:v>
                </c:pt>
                <c:pt idx="2841">
                  <c:v>35.228743693784061</c:v>
                </c:pt>
                <c:pt idx="2842">
                  <c:v>35.247288226528212</c:v>
                </c:pt>
                <c:pt idx="2843">
                  <c:v>35.265891863985864</c:v>
                </c:pt>
                <c:pt idx="2844">
                  <c:v>35.284549908587422</c:v>
                </c:pt>
                <c:pt idx="2845">
                  <c:v>35.303257557828843</c:v>
                </c:pt>
                <c:pt idx="2846">
                  <c:v>35.322009899528652</c:v>
                </c:pt>
                <c:pt idx="2847">
                  <c:v>35.340801964250993</c:v>
                </c:pt>
                <c:pt idx="2848">
                  <c:v>35.359628915996467</c:v>
                </c:pt>
                <c:pt idx="2849">
                  <c:v>35.378486009279719</c:v>
                </c:pt>
                <c:pt idx="2850">
                  <c:v>35.397368512873769</c:v>
                </c:pt>
                <c:pt idx="2851">
                  <c:v>35.416271719354839</c:v>
                </c:pt>
                <c:pt idx="2852">
                  <c:v>35.435190973692734</c:v>
                </c:pt>
                <c:pt idx="2853">
                  <c:v>35.454121601752838</c:v>
                </c:pt>
                <c:pt idx="2854">
                  <c:v>35.473059000869057</c:v>
                </c:pt>
                <c:pt idx="2855">
                  <c:v>35.491998554028577</c:v>
                </c:pt>
                <c:pt idx="2856">
                  <c:v>35.51093576811018</c:v>
                </c:pt>
                <c:pt idx="2857">
                  <c:v>35.529866264398294</c:v>
                </c:pt>
                <c:pt idx="2858">
                  <c:v>35.548785750007369</c:v>
                </c:pt>
                <c:pt idx="2859">
                  <c:v>35.567690165650319</c:v>
                </c:pt>
                <c:pt idx="2860">
                  <c:v>35.586575480674625</c:v>
                </c:pt>
                <c:pt idx="2861">
                  <c:v>35.605437816953895</c:v>
                </c:pt>
                <c:pt idx="2862">
                  <c:v>35.624273653837093</c:v>
                </c:pt>
                <c:pt idx="2863">
                  <c:v>35.643079885343944</c:v>
                </c:pt>
                <c:pt idx="2864">
                  <c:v>35.661853882147597</c:v>
                </c:pt>
                <c:pt idx="2865">
                  <c:v>35.68059362978348</c:v>
                </c:pt>
                <c:pt idx="2866">
                  <c:v>35.69929766187952</c:v>
                </c:pt>
                <c:pt idx="2867">
                  <c:v>35.717965131683613</c:v>
                </c:pt>
                <c:pt idx="2868">
                  <c:v>35.736595554647231</c:v>
                </c:pt>
                <c:pt idx="2869">
                  <c:v>35.755188746501702</c:v>
                </c:pt>
                <c:pt idx="2870">
                  <c:v>35.773744923346598</c:v>
                </c:pt>
                <c:pt idx="2871">
                  <c:v>35.792264582471653</c:v>
                </c:pt>
                <c:pt idx="2872">
                  <c:v>35.810748483311244</c:v>
                </c:pt>
                <c:pt idx="2873">
                  <c:v>35.82919782380322</c:v>
                </c:pt>
                <c:pt idx="2874">
                  <c:v>35.847614268993965</c:v>
                </c:pt>
                <c:pt idx="2875">
                  <c:v>35.865999870039772</c:v>
                </c:pt>
                <c:pt idx="2876">
                  <c:v>35.8843570737222</c:v>
                </c:pt>
                <c:pt idx="2877">
                  <c:v>35.902688579378406</c:v>
                </c:pt>
                <c:pt idx="2878">
                  <c:v>35.92099728646339</c:v>
                </c:pt>
                <c:pt idx="2879">
                  <c:v>35.939286213521868</c:v>
                </c:pt>
                <c:pt idx="2880">
                  <c:v>35.957558622124019</c:v>
                </c:pt>
                <c:pt idx="2881">
                  <c:v>35.975817954912351</c:v>
                </c:pt>
                <c:pt idx="2882">
                  <c:v>35.994067568669905</c:v>
                </c:pt>
                <c:pt idx="2883">
                  <c:v>36.01231062467226</c:v>
                </c:pt>
                <c:pt idx="2884">
                  <c:v>36.030550093430548</c:v>
                </c:pt>
                <c:pt idx="2885">
                  <c:v>36.048788673678011</c:v>
                </c:pt>
                <c:pt idx="2886">
                  <c:v>36.06702885912506</c:v>
                </c:pt>
                <c:pt idx="2887">
                  <c:v>36.085272957504792</c:v>
                </c:pt>
                <c:pt idx="2888">
                  <c:v>36.103523243099133</c:v>
                </c:pt>
                <c:pt idx="2889">
                  <c:v>36.121782037766977</c:v>
                </c:pt>
                <c:pt idx="2890">
                  <c:v>36.140051648976289</c:v>
                </c:pt>
                <c:pt idx="2891">
                  <c:v>36.158334403152161</c:v>
                </c:pt>
                <c:pt idx="2892">
                  <c:v>36.176632674267196</c:v>
                </c:pt>
                <c:pt idx="2893">
                  <c:v>36.194948483473262</c:v>
                </c:pt>
                <c:pt idx="2894">
                  <c:v>36.21328333701576</c:v>
                </c:pt>
                <c:pt idx="2895">
                  <c:v>36.231638354912356</c:v>
                </c:pt>
                <c:pt idx="2896">
                  <c:v>36.250014199454995</c:v>
                </c:pt>
                <c:pt idx="2897">
                  <c:v>36.268411223022532</c:v>
                </c:pt>
                <c:pt idx="2898">
                  <c:v>36.286829515731327</c:v>
                </c:pt>
                <c:pt idx="2899">
                  <c:v>36.305268981720431</c:v>
                </c:pt>
                <c:pt idx="2900">
                  <c:v>36.323729386802178</c:v>
                </c:pt>
                <c:pt idx="2901">
                  <c:v>36.342210315569297</c:v>
                </c:pt>
                <c:pt idx="2902">
                  <c:v>36.360711223832666</c:v>
                </c:pt>
                <c:pt idx="2903">
                  <c:v>36.379231452938569</c:v>
                </c:pt>
                <c:pt idx="2904">
                  <c:v>36.397770101075267</c:v>
                </c:pt>
                <c:pt idx="2905">
                  <c:v>36.416326023243485</c:v>
                </c:pt>
                <c:pt idx="2906">
                  <c:v>36.434897921814695</c:v>
                </c:pt>
                <c:pt idx="2907">
                  <c:v>36.453484146324932</c:v>
                </c:pt>
                <c:pt idx="2908">
                  <c:v>36.472082798364994</c:v>
                </c:pt>
                <c:pt idx="2909">
                  <c:v>36.490691898409182</c:v>
                </c:pt>
                <c:pt idx="2910">
                  <c:v>36.509309238061562</c:v>
                </c:pt>
                <c:pt idx="2911">
                  <c:v>36.527932456311667</c:v>
                </c:pt>
                <c:pt idx="2912">
                  <c:v>36.546558939431421</c:v>
                </c:pt>
                <c:pt idx="2913">
                  <c:v>36.565186116497259</c:v>
                </c:pt>
                <c:pt idx="2914">
                  <c:v>36.583811569038133</c:v>
                </c:pt>
                <c:pt idx="2915">
                  <c:v>36.602433069170701</c:v>
                </c:pt>
                <c:pt idx="2916">
                  <c:v>36.621048531933994</c:v>
                </c:pt>
                <c:pt idx="2917">
                  <c:v>36.639655981911893</c:v>
                </c:pt>
                <c:pt idx="2918">
                  <c:v>36.658253476977443</c:v>
                </c:pt>
                <c:pt idx="2919">
                  <c:v>36.676839113035776</c:v>
                </c:pt>
                <c:pt idx="2920">
                  <c:v>36.695411167020161</c:v>
                </c:pt>
                <c:pt idx="2921">
                  <c:v>36.713968206510515</c:v>
                </c:pt>
                <c:pt idx="2922">
                  <c:v>36.732509151730724</c:v>
                </c:pt>
                <c:pt idx="2923">
                  <c:v>36.75103316593016</c:v>
                </c:pt>
                <c:pt idx="2924">
                  <c:v>36.769539669671509</c:v>
                </c:pt>
                <c:pt idx="2925">
                  <c:v>36.788028455251123</c:v>
                </c:pt>
                <c:pt idx="2926">
                  <c:v>36.806499529429942</c:v>
                </c:pt>
                <c:pt idx="2927">
                  <c:v>36.824953223110889</c:v>
                </c:pt>
                <c:pt idx="2928">
                  <c:v>36.843390095993492</c:v>
                </c:pt>
                <c:pt idx="2929">
                  <c:v>36.861810884121347</c:v>
                </c:pt>
                <c:pt idx="2930">
                  <c:v>36.880216595183363</c:v>
                </c:pt>
                <c:pt idx="2931">
                  <c:v>36.898608341685055</c:v>
                </c:pt>
                <c:pt idx="2932">
                  <c:v>36.916987555457332</c:v>
                </c:pt>
                <c:pt idx="2933">
                  <c:v>36.935356063912195</c:v>
                </c:pt>
                <c:pt idx="2934">
                  <c:v>36.953716185373381</c:v>
                </c:pt>
                <c:pt idx="2935">
                  <c:v>36.972070695728362</c:v>
                </c:pt>
                <c:pt idx="2936">
                  <c:v>36.990422866593001</c:v>
                </c:pt>
                <c:pt idx="2937">
                  <c:v>37.008776460553818</c:v>
                </c:pt>
                <c:pt idx="2938">
                  <c:v>37.027135912328745</c:v>
                </c:pt>
                <c:pt idx="2939">
                  <c:v>37.045506228663996</c:v>
                </c:pt>
                <c:pt idx="2940">
                  <c:v>37.063892668979214</c:v>
                </c:pt>
                <c:pt idx="2941">
                  <c:v>37.082300802577677</c:v>
                </c:pt>
                <c:pt idx="2942">
                  <c:v>37.100736308469564</c:v>
                </c:pt>
                <c:pt idx="2943">
                  <c:v>37.119205180306359</c:v>
                </c:pt>
                <c:pt idx="2944">
                  <c:v>37.137713740727627</c:v>
                </c:pt>
                <c:pt idx="2945">
                  <c:v>37.1562685365002</c:v>
                </c:pt>
                <c:pt idx="2946">
                  <c:v>37.174876314685498</c:v>
                </c:pt>
                <c:pt idx="2947">
                  <c:v>37.193544017867119</c:v>
                </c:pt>
                <c:pt idx="2948">
                  <c:v>37.21227873648548</c:v>
                </c:pt>
                <c:pt idx="2949">
                  <c:v>37.231087699307686</c:v>
                </c:pt>
                <c:pt idx="2950">
                  <c:v>37.249978211474428</c:v>
                </c:pt>
                <c:pt idx="2951">
                  <c:v>37.268957563941655</c:v>
                </c:pt>
                <c:pt idx="2952">
                  <c:v>37.288032971512727</c:v>
                </c:pt>
                <c:pt idx="2953">
                  <c:v>37.307211529945484</c:v>
                </c:pt>
                <c:pt idx="2954">
                  <c:v>37.326500268390028</c:v>
                </c:pt>
                <c:pt idx="2955">
                  <c:v>37.345906163705983</c:v>
                </c:pt>
                <c:pt idx="2956">
                  <c:v>37.365436107070245</c:v>
                </c:pt>
                <c:pt idx="2957">
                  <c:v>37.385096903947549</c:v>
                </c:pt>
                <c:pt idx="2958">
                  <c:v>37.404895050036806</c:v>
                </c:pt>
                <c:pt idx="2959">
                  <c:v>37.424836764648681</c:v>
                </c:pt>
                <c:pt idx="2960">
                  <c:v>37.444927976417716</c:v>
                </c:pt>
                <c:pt idx="2961">
                  <c:v>37.465174166048008</c:v>
                </c:pt>
                <c:pt idx="2962">
                  <c:v>37.485580326646037</c:v>
                </c:pt>
                <c:pt idx="2963">
                  <c:v>37.50615062897333</c:v>
                </c:pt>
                <c:pt idx="2964">
                  <c:v>37.526888254617759</c:v>
                </c:pt>
                <c:pt idx="2965">
                  <c:v>37.547795309603757</c:v>
                </c:pt>
                <c:pt idx="2966">
                  <c:v>37.568872980807171</c:v>
                </c:pt>
                <c:pt idx="2967">
                  <c:v>37.590121539122087</c:v>
                </c:pt>
                <c:pt idx="2968">
                  <c:v>37.611540401443506</c:v>
                </c:pt>
                <c:pt idx="2969">
                  <c:v>37.633127997201342</c:v>
                </c:pt>
                <c:pt idx="2970">
                  <c:v>37.654881795448496</c:v>
                </c:pt>
                <c:pt idx="2971">
                  <c:v>37.67679842294887</c:v>
                </c:pt>
                <c:pt idx="2972">
                  <c:v>37.698873645087623</c:v>
                </c:pt>
                <c:pt idx="2973">
                  <c:v>37.721102365252591</c:v>
                </c:pt>
                <c:pt idx="2974">
                  <c:v>37.743478562012065</c:v>
                </c:pt>
                <c:pt idx="2975">
                  <c:v>37.765995368537325</c:v>
                </c:pt>
                <c:pt idx="2976">
                  <c:v>37.788645086905269</c:v>
                </c:pt>
                <c:pt idx="2977">
                  <c:v>37.811419250110461</c:v>
                </c:pt>
                <c:pt idx="2978">
                  <c:v>37.83430877934893</c:v>
                </c:pt>
                <c:pt idx="2979">
                  <c:v>37.857303888687568</c:v>
                </c:pt>
                <c:pt idx="2980">
                  <c:v>37.880394213757533</c:v>
                </c:pt>
                <c:pt idx="2981">
                  <c:v>37.903568935675331</c:v>
                </c:pt>
                <c:pt idx="2982">
                  <c:v>37.926816976476637</c:v>
                </c:pt>
                <c:pt idx="2983">
                  <c:v>37.950127123096173</c:v>
                </c:pt>
                <c:pt idx="2984">
                  <c:v>37.973488170334356</c:v>
                </c:pt>
                <c:pt idx="2985">
                  <c:v>37.996888944645725</c:v>
                </c:pt>
                <c:pt idx="2986">
                  <c:v>38.020318203991735</c:v>
                </c:pt>
                <c:pt idx="2987">
                  <c:v>38.043764515480909</c:v>
                </c:pt>
                <c:pt idx="2988">
                  <c:v>38.067216145721005</c:v>
                </c:pt>
                <c:pt idx="2989">
                  <c:v>38.090661203814982</c:v>
                </c:pt>
                <c:pt idx="2990">
                  <c:v>38.114087628590347</c:v>
                </c:pt>
                <c:pt idx="2991">
                  <c:v>38.13748327548975</c:v>
                </c:pt>
                <c:pt idx="2992">
                  <c:v>38.160836064324627</c:v>
                </c:pt>
                <c:pt idx="2993">
                  <c:v>38.18413423405508</c:v>
                </c:pt>
                <c:pt idx="2994">
                  <c:v>38.207366525865368</c:v>
                </c:pt>
                <c:pt idx="2995">
                  <c:v>38.23052223237589</c:v>
                </c:pt>
                <c:pt idx="2996">
                  <c:v>38.253591136264539</c:v>
                </c:pt>
                <c:pt idx="2997">
                  <c:v>38.276563291825006</c:v>
                </c:pt>
                <c:pt idx="2998">
                  <c:v>38.299428921711595</c:v>
                </c:pt>
                <c:pt idx="2999">
                  <c:v>38.322178531300644</c:v>
                </c:pt>
                <c:pt idx="3000">
                  <c:v>38.344802975430859</c:v>
                </c:pt>
                <c:pt idx="3001">
                  <c:v>38.367293493253811</c:v>
                </c:pt>
                <c:pt idx="3002">
                  <c:v>38.389641720371216</c:v>
                </c:pt>
                <c:pt idx="3003">
                  <c:v>38.411839704183251</c:v>
                </c:pt>
                <c:pt idx="3004">
                  <c:v>38.433879937870103</c:v>
                </c:pt>
                <c:pt idx="3005">
                  <c:v>38.455755323744299</c:v>
                </c:pt>
                <c:pt idx="3006">
                  <c:v>38.477459166210046</c:v>
                </c:pt>
                <c:pt idx="3007">
                  <c:v>38.498985376741793</c:v>
                </c:pt>
                <c:pt idx="3008">
                  <c:v>38.520328492944479</c:v>
                </c:pt>
                <c:pt idx="3009">
                  <c:v>38.54148351648255</c:v>
                </c:pt>
                <c:pt idx="3010">
                  <c:v>38.562446127559291</c:v>
                </c:pt>
                <c:pt idx="3011">
                  <c:v>38.583212575283554</c:v>
                </c:pt>
                <c:pt idx="3012">
                  <c:v>38.603779698291362</c:v>
                </c:pt>
                <c:pt idx="3013">
                  <c:v>38.624144687479756</c:v>
                </c:pt>
                <c:pt idx="3014">
                  <c:v>38.644305028796587</c:v>
                </c:pt>
                <c:pt idx="3015">
                  <c:v>38.66425839424069</c:v>
                </c:pt>
                <c:pt idx="3016">
                  <c:v>38.684002788952725</c:v>
                </c:pt>
                <c:pt idx="3017">
                  <c:v>38.703536672013556</c:v>
                </c:pt>
                <c:pt idx="3018">
                  <c:v>38.722859102636626</c:v>
                </c:pt>
                <c:pt idx="3019">
                  <c:v>38.741969719605251</c:v>
                </c:pt>
                <c:pt idx="3020">
                  <c:v>38.760868603476219</c:v>
                </c:pt>
                <c:pt idx="3021">
                  <c:v>38.779556238002662</c:v>
                </c:pt>
                <c:pt idx="3022">
                  <c:v>38.798033494122855</c:v>
                </c:pt>
                <c:pt idx="3023">
                  <c:v>38.81630166302844</c:v>
                </c:pt>
                <c:pt idx="3024">
                  <c:v>38.834362435793217</c:v>
                </c:pt>
                <c:pt idx="3025">
                  <c:v>38.852217918382706</c:v>
                </c:pt>
                <c:pt idx="3026">
                  <c:v>38.869870639652405</c:v>
                </c:pt>
                <c:pt idx="3027">
                  <c:v>38.887323503638278</c:v>
                </c:pt>
                <c:pt idx="3028">
                  <c:v>38.904579937369306</c:v>
                </c:pt>
                <c:pt idx="3029">
                  <c:v>38.921643824142031</c:v>
                </c:pt>
                <c:pt idx="3030">
                  <c:v>38.938519317646225</c:v>
                </c:pt>
                <c:pt idx="3031">
                  <c:v>38.955210878553579</c:v>
                </c:pt>
                <c:pt idx="3032">
                  <c:v>38.971723106584207</c:v>
                </c:pt>
                <c:pt idx="3033">
                  <c:v>38.988060681764644</c:v>
                </c:pt>
                <c:pt idx="3034">
                  <c:v>39.004228219767299</c:v>
                </c:pt>
                <c:pt idx="3035">
                  <c:v>39.020230237634436</c:v>
                </c:pt>
                <c:pt idx="3036">
                  <c:v>39.036071205641512</c:v>
                </c:pt>
                <c:pt idx="3037">
                  <c:v>39.051755497142466</c:v>
                </c:pt>
                <c:pt idx="3038">
                  <c:v>39.067287274164116</c:v>
                </c:pt>
                <c:pt idx="3039">
                  <c:v>39.082670558904134</c:v>
                </c:pt>
                <c:pt idx="3040">
                  <c:v>39.097909408557982</c:v>
                </c:pt>
                <c:pt idx="3041">
                  <c:v>39.113007833215512</c:v>
                </c:pt>
                <c:pt idx="3042">
                  <c:v>39.127969800633402</c:v>
                </c:pt>
                <c:pt idx="3043">
                  <c:v>39.142799048210364</c:v>
                </c:pt>
                <c:pt idx="3044">
                  <c:v>39.157499061953182</c:v>
                </c:pt>
                <c:pt idx="3045">
                  <c:v>39.172073036780105</c:v>
                </c:pt>
                <c:pt idx="3046">
                  <c:v>39.186523947385488</c:v>
                </c:pt>
                <c:pt idx="3047">
                  <c:v>39.200854496538533</c:v>
                </c:pt>
                <c:pt idx="3048">
                  <c:v>39.215067070555321</c:v>
                </c:pt>
                <c:pt idx="3049">
                  <c:v>39.229163810796891</c:v>
                </c:pt>
                <c:pt idx="3050">
                  <c:v>39.243146643776711</c:v>
                </c:pt>
                <c:pt idx="3051">
                  <c:v>39.257017348976305</c:v>
                </c:pt>
                <c:pt idx="3052">
                  <c:v>39.270777552570351</c:v>
                </c:pt>
                <c:pt idx="3053">
                  <c:v>39.284428779407882</c:v>
                </c:pt>
                <c:pt idx="3054">
                  <c:v>39.297972420533235</c:v>
                </c:pt>
                <c:pt idx="3055">
                  <c:v>39.311409738945365</c:v>
                </c:pt>
                <c:pt idx="3056">
                  <c:v>39.324741744748863</c:v>
                </c:pt>
                <c:pt idx="3057">
                  <c:v>39.337969195153939</c:v>
                </c:pt>
                <c:pt idx="3058">
                  <c:v>39.351092708867299</c:v>
                </c:pt>
                <c:pt idx="3059">
                  <c:v>39.364112677036395</c:v>
                </c:pt>
                <c:pt idx="3060">
                  <c:v>39.377029367683029</c:v>
                </c:pt>
                <c:pt idx="3061">
                  <c:v>39.389843015156885</c:v>
                </c:pt>
                <c:pt idx="3062">
                  <c:v>39.402553761805855</c:v>
                </c:pt>
                <c:pt idx="3063">
                  <c:v>39.415161836838998</c:v>
                </c:pt>
                <c:pt idx="3064">
                  <c:v>39.427667676182047</c:v>
                </c:pt>
                <c:pt idx="3065">
                  <c:v>39.440072007880396</c:v>
                </c:pt>
                <c:pt idx="3066">
                  <c:v>39.45237570294595</c:v>
                </c:pt>
                <c:pt idx="3067">
                  <c:v>39.464579700633379</c:v>
                </c:pt>
                <c:pt idx="3068">
                  <c:v>39.476685027544548</c:v>
                </c:pt>
                <c:pt idx="3069">
                  <c:v>39.488692860023562</c:v>
                </c:pt>
                <c:pt idx="3070">
                  <c:v>39.500604493371625</c:v>
                </c:pt>
                <c:pt idx="3071">
                  <c:v>39.512421272985705</c:v>
                </c:pt>
                <c:pt idx="3072">
                  <c:v>39.524144629429955</c:v>
                </c:pt>
                <c:pt idx="3073">
                  <c:v>39.535776056090725</c:v>
                </c:pt>
                <c:pt idx="3074">
                  <c:v>39.547317121755768</c:v>
                </c:pt>
                <c:pt idx="3075">
                  <c:v>39.558769411091454</c:v>
                </c:pt>
                <c:pt idx="3076">
                  <c:v>39.570134530932378</c:v>
                </c:pt>
                <c:pt idx="3077">
                  <c:v>39.581414086448646</c:v>
                </c:pt>
                <c:pt idx="3078">
                  <c:v>39.59260952383265</c:v>
                </c:pt>
                <c:pt idx="3079">
                  <c:v>39.60372235435262</c:v>
                </c:pt>
                <c:pt idx="3080">
                  <c:v>39.614753984298119</c:v>
                </c:pt>
                <c:pt idx="3081">
                  <c:v>39.625705712844294</c:v>
                </c:pt>
                <c:pt idx="3082">
                  <c:v>39.636578741184273</c:v>
                </c:pt>
                <c:pt idx="3083">
                  <c:v>39.647374211680649</c:v>
                </c:pt>
                <c:pt idx="3084">
                  <c:v>39.658093148490202</c:v>
                </c:pt>
                <c:pt idx="3085">
                  <c:v>39.668736449933704</c:v>
                </c:pt>
                <c:pt idx="3086">
                  <c:v>39.679304912019433</c:v>
                </c:pt>
                <c:pt idx="3087">
                  <c:v>39.689799421652673</c:v>
                </c:pt>
                <c:pt idx="3088">
                  <c:v>39.700220981985559</c:v>
                </c:pt>
                <c:pt idx="3089">
                  <c:v>39.710570656326404</c:v>
                </c:pt>
                <c:pt idx="3090">
                  <c:v>39.720849617557818</c:v>
                </c:pt>
                <c:pt idx="3091">
                  <c:v>39.731059152216815</c:v>
                </c:pt>
                <c:pt idx="3092">
                  <c:v>39.741200566254243</c:v>
                </c:pt>
                <c:pt idx="3093">
                  <c:v>39.751275163234638</c:v>
                </c:pt>
                <c:pt idx="3094">
                  <c:v>39.761284237325079</c:v>
                </c:pt>
                <c:pt idx="3095">
                  <c:v>39.77122902340551</c:v>
                </c:pt>
                <c:pt idx="3096">
                  <c:v>39.781110798217711</c:v>
                </c:pt>
                <c:pt idx="3097">
                  <c:v>39.79093102091619</c:v>
                </c:pt>
                <c:pt idx="3098">
                  <c:v>39.800691484032996</c:v>
                </c:pt>
                <c:pt idx="3099">
                  <c:v>39.810394105287962</c:v>
                </c:pt>
                <c:pt idx="3100">
                  <c:v>39.820040836559137</c:v>
                </c:pt>
                <c:pt idx="3101">
                  <c:v>39.829633631197531</c:v>
                </c:pt>
                <c:pt idx="3102">
                  <c:v>39.839174459375464</c:v>
                </c:pt>
                <c:pt idx="3103">
                  <c:v>39.848665287317722</c:v>
                </c:pt>
                <c:pt idx="3104">
                  <c:v>39.858108060892619</c:v>
                </c:pt>
                <c:pt idx="3105">
                  <c:v>39.867504782677862</c:v>
                </c:pt>
                <c:pt idx="3106">
                  <c:v>39.876857598497573</c:v>
                </c:pt>
                <c:pt idx="3107">
                  <c:v>39.886168678273691</c:v>
                </c:pt>
                <c:pt idx="3108">
                  <c:v>39.895440163617636</c:v>
                </c:pt>
                <c:pt idx="3109">
                  <c:v>39.904674266416279</c:v>
                </c:pt>
                <c:pt idx="3110">
                  <c:v>39.913873069067613</c:v>
                </c:pt>
                <c:pt idx="3111">
                  <c:v>39.923038538356167</c:v>
                </c:pt>
                <c:pt idx="3112">
                  <c:v>39.932172601723387</c:v>
                </c:pt>
                <c:pt idx="3113">
                  <c:v>39.941277249653865</c:v>
                </c:pt>
                <c:pt idx="3114">
                  <c:v>39.950354491486237</c:v>
                </c:pt>
                <c:pt idx="3115">
                  <c:v>39.959406335807934</c:v>
                </c:pt>
                <c:pt idx="3116">
                  <c:v>39.968434731433199</c:v>
                </c:pt>
                <c:pt idx="3117">
                  <c:v>39.977441526145228</c:v>
                </c:pt>
                <c:pt idx="3118">
                  <c:v>39.986428344763574</c:v>
                </c:pt>
                <c:pt idx="3119">
                  <c:v>39.995396571159212</c:v>
                </c:pt>
                <c:pt idx="3120">
                  <c:v>40.004347422418604</c:v>
                </c:pt>
                <c:pt idx="3121">
                  <c:v>40.013281910237126</c:v>
                </c:pt>
                <c:pt idx="3122">
                  <c:v>40.022200836279254</c:v>
                </c:pt>
                <c:pt idx="3123">
                  <c:v>40.03110481633523</c:v>
                </c:pt>
                <c:pt idx="3124">
                  <c:v>40.039994300692278</c:v>
                </c:pt>
                <c:pt idx="3125">
                  <c:v>40.048869540064793</c:v>
                </c:pt>
                <c:pt idx="3126">
                  <c:v>40.057730610988358</c:v>
                </c:pt>
                <c:pt idx="3127">
                  <c:v>40.06657739672999</c:v>
                </c:pt>
                <c:pt idx="3128">
                  <c:v>40.075409534835757</c:v>
                </c:pt>
                <c:pt idx="3129">
                  <c:v>40.084226355148026</c:v>
                </c:pt>
                <c:pt idx="3130">
                  <c:v>40.093027035557505</c:v>
                </c:pt>
                <c:pt idx="3131">
                  <c:v>40.101810616777122</c:v>
                </c:pt>
                <c:pt idx="3132">
                  <c:v>40.110575995389581</c:v>
                </c:pt>
                <c:pt idx="3133">
                  <c:v>40.119321844866676</c:v>
                </c:pt>
                <c:pt idx="3134">
                  <c:v>40.128046644955063</c:v>
                </c:pt>
                <c:pt idx="3135">
                  <c:v>40.136748886566494</c:v>
                </c:pt>
                <c:pt idx="3136">
                  <c:v>40.145427025600227</c:v>
                </c:pt>
                <c:pt idx="3137">
                  <c:v>40.154079517115917</c:v>
                </c:pt>
                <c:pt idx="3138">
                  <c:v>40.162704843511555</c:v>
                </c:pt>
                <c:pt idx="3139">
                  <c:v>40.171301527736041</c:v>
                </c:pt>
                <c:pt idx="3140">
                  <c:v>40.179868074959487</c:v>
                </c:pt>
                <c:pt idx="3141">
                  <c:v>40.188402988422446</c:v>
                </c:pt>
                <c:pt idx="3142">
                  <c:v>40.196904822330232</c:v>
                </c:pt>
                <c:pt idx="3143">
                  <c:v>40.205372203652963</c:v>
                </c:pt>
                <c:pt idx="3144">
                  <c:v>40.213803781941373</c:v>
                </c:pt>
                <c:pt idx="3145">
                  <c:v>40.222198260170856</c:v>
                </c:pt>
                <c:pt idx="3146">
                  <c:v>40.230554369907196</c:v>
                </c:pt>
                <c:pt idx="3147">
                  <c:v>40.238870880144347</c:v>
                </c:pt>
                <c:pt idx="3148">
                  <c:v>40.247146614744437</c:v>
                </c:pt>
                <c:pt idx="3149">
                  <c:v>40.255380432950361</c:v>
                </c:pt>
                <c:pt idx="3150">
                  <c:v>40.263571279245838</c:v>
                </c:pt>
                <c:pt idx="3151">
                  <c:v>40.271718120871995</c:v>
                </c:pt>
                <c:pt idx="3152">
                  <c:v>40.27981995025776</c:v>
                </c:pt>
                <c:pt idx="3153">
                  <c:v>40.287875710782139</c:v>
                </c:pt>
                <c:pt idx="3154">
                  <c:v>40.295884324466044</c:v>
                </c:pt>
                <c:pt idx="3155">
                  <c:v>40.30384460518485</c:v>
                </c:pt>
                <c:pt idx="3156">
                  <c:v>40.311755264354098</c:v>
                </c:pt>
                <c:pt idx="3157">
                  <c:v>40.319614848946806</c:v>
                </c:pt>
                <c:pt idx="3158">
                  <c:v>40.327421803461462</c:v>
                </c:pt>
                <c:pt idx="3159">
                  <c:v>40.335174544645731</c:v>
                </c:pt>
                <c:pt idx="3160">
                  <c:v>40.342871485756362</c:v>
                </c:pt>
                <c:pt idx="3161">
                  <c:v>40.350511067771379</c:v>
                </c:pt>
                <c:pt idx="3162">
                  <c:v>40.35809176791868</c:v>
                </c:pt>
                <c:pt idx="3163">
                  <c:v>40.365612126896437</c:v>
                </c:pt>
                <c:pt idx="3164">
                  <c:v>40.373070767830306</c:v>
                </c:pt>
                <c:pt idx="3165">
                  <c:v>40.380466445824119</c:v>
                </c:pt>
                <c:pt idx="3166">
                  <c:v>40.387797969288549</c:v>
                </c:pt>
                <c:pt idx="3167">
                  <c:v>40.39506423853291</c:v>
                </c:pt>
                <c:pt idx="3168">
                  <c:v>40.402264164236257</c:v>
                </c:pt>
                <c:pt idx="3169">
                  <c:v>40.409396747871547</c:v>
                </c:pt>
                <c:pt idx="3170">
                  <c:v>40.416461081396363</c:v>
                </c:pt>
                <c:pt idx="3171">
                  <c:v>40.423456435012497</c:v>
                </c:pt>
                <c:pt idx="3172">
                  <c:v>40.430382251377218</c:v>
                </c:pt>
                <c:pt idx="3173">
                  <c:v>40.43723819080865</c:v>
                </c:pt>
                <c:pt idx="3174">
                  <c:v>40.444024114818077</c:v>
                </c:pt>
                <c:pt idx="3175">
                  <c:v>40.450740070967733</c:v>
                </c:pt>
                <c:pt idx="3176">
                  <c:v>40.457386281794058</c:v>
                </c:pt>
                <c:pt idx="3177">
                  <c:v>40.463963197260263</c:v>
                </c:pt>
                <c:pt idx="3178">
                  <c:v>40.470471532891438</c:v>
                </c:pt>
                <c:pt idx="3179">
                  <c:v>40.476912207806741</c:v>
                </c:pt>
                <c:pt idx="3180">
                  <c:v>40.483286376535567</c:v>
                </c:pt>
                <c:pt idx="3181">
                  <c:v>40.489595380232728</c:v>
                </c:pt>
                <c:pt idx="3182">
                  <c:v>40.495840748195619</c:v>
                </c:pt>
                <c:pt idx="3183">
                  <c:v>40.502024149123585</c:v>
                </c:pt>
                <c:pt idx="3184">
                  <c:v>40.508147412991605</c:v>
                </c:pt>
                <c:pt idx="3185">
                  <c:v>40.514212372764774</c:v>
                </c:pt>
                <c:pt idx="3186">
                  <c:v>40.520220948843729</c:v>
                </c:pt>
                <c:pt idx="3187">
                  <c:v>40.526175030122275</c:v>
                </c:pt>
                <c:pt idx="3188">
                  <c:v>40.532076566725607</c:v>
                </c:pt>
                <c:pt idx="3189">
                  <c:v>40.537927518588909</c:v>
                </c:pt>
                <c:pt idx="3190">
                  <c:v>40.543729834511737</c:v>
                </c:pt>
                <c:pt idx="3191">
                  <c:v>40.549485380925049</c:v>
                </c:pt>
                <c:pt idx="3192">
                  <c:v>40.555195958933595</c:v>
                </c:pt>
                <c:pt idx="3193">
                  <c:v>40.560863324849045</c:v>
                </c:pt>
                <c:pt idx="3194">
                  <c:v>40.566489168213302</c:v>
                </c:pt>
                <c:pt idx="3195">
                  <c:v>40.57207516965682</c:v>
                </c:pt>
                <c:pt idx="3196">
                  <c:v>40.577622932537949</c:v>
                </c:pt>
                <c:pt idx="3197">
                  <c:v>40.583133928855517</c:v>
                </c:pt>
                <c:pt idx="3198">
                  <c:v>40.588609403476219</c:v>
                </c:pt>
                <c:pt idx="3199">
                  <c:v>40.59405045257035</c:v>
                </c:pt>
                <c:pt idx="3200">
                  <c:v>40.599458005582576</c:v>
                </c:pt>
                <c:pt idx="3201">
                  <c:v>40.604832861496547</c:v>
                </c:pt>
                <c:pt idx="3202">
                  <c:v>40.610175652452511</c:v>
                </c:pt>
                <c:pt idx="3203">
                  <c:v>40.615486847576967</c:v>
                </c:pt>
                <c:pt idx="3204">
                  <c:v>40.620766744969814</c:v>
                </c:pt>
                <c:pt idx="3205">
                  <c:v>40.626015498040971</c:v>
                </c:pt>
                <c:pt idx="3206">
                  <c:v>40.63123312023864</c:v>
                </c:pt>
                <c:pt idx="3207">
                  <c:v>40.636419599440288</c:v>
                </c:pt>
                <c:pt idx="3208">
                  <c:v>40.641574859802645</c:v>
                </c:pt>
                <c:pt idx="3209">
                  <c:v>40.64669871886877</c:v>
                </c:pt>
                <c:pt idx="3210">
                  <c:v>40.651790905125942</c:v>
                </c:pt>
                <c:pt idx="3211">
                  <c:v>40.656851058447501</c:v>
                </c:pt>
                <c:pt idx="3212">
                  <c:v>40.661878726395635</c:v>
                </c:pt>
                <c:pt idx="3213">
                  <c:v>40.666873306436891</c:v>
                </c:pt>
                <c:pt idx="3214">
                  <c:v>40.671834064751813</c:v>
                </c:pt>
                <c:pt idx="3215">
                  <c:v>40.67676023412875</c:v>
                </c:pt>
                <c:pt idx="3216">
                  <c:v>40.681651139946986</c:v>
                </c:pt>
                <c:pt idx="3217">
                  <c:v>40.686506233024019</c:v>
                </c:pt>
                <c:pt idx="3218">
                  <c:v>40.691325174826936</c:v>
                </c:pt>
                <c:pt idx="3219">
                  <c:v>40.69610774334955</c:v>
                </c:pt>
                <c:pt idx="3220">
                  <c:v>40.700853822492284</c:v>
                </c:pt>
                <c:pt idx="3221">
                  <c:v>40.705563373044647</c:v>
                </c:pt>
                <c:pt idx="3222">
                  <c:v>40.710236432493751</c:v>
                </c:pt>
                <c:pt idx="3223">
                  <c:v>40.71487309060246</c:v>
                </c:pt>
                <c:pt idx="3224">
                  <c:v>40.719473491589348</c:v>
                </c:pt>
                <c:pt idx="3225">
                  <c:v>40.724037841154818</c:v>
                </c:pt>
                <c:pt idx="3226">
                  <c:v>40.72856634869644</c:v>
                </c:pt>
                <c:pt idx="3227">
                  <c:v>40.733059226439849</c:v>
                </c:pt>
                <c:pt idx="3228">
                  <c:v>40.737516735542805</c:v>
                </c:pt>
                <c:pt idx="3229">
                  <c:v>40.741939271895738</c:v>
                </c:pt>
                <c:pt idx="3230">
                  <c:v>40.746327334290783</c:v>
                </c:pt>
                <c:pt idx="3231">
                  <c:v>40.750681533495374</c:v>
                </c:pt>
                <c:pt idx="3232">
                  <c:v>40.755002565827098</c:v>
                </c:pt>
                <c:pt idx="3233">
                  <c:v>40.759291226984857</c:v>
                </c:pt>
                <c:pt idx="3234">
                  <c:v>40.763548426601872</c:v>
                </c:pt>
                <c:pt idx="3235">
                  <c:v>40.767774995993534</c:v>
                </c:pt>
                <c:pt idx="3236">
                  <c:v>40.77197160416852</c:v>
                </c:pt>
                <c:pt idx="3237">
                  <c:v>40.776138717086482</c:v>
                </c:pt>
                <c:pt idx="3238">
                  <c:v>40.780276547753736</c:v>
                </c:pt>
                <c:pt idx="3239">
                  <c:v>40.784385080998682</c:v>
                </c:pt>
                <c:pt idx="3240">
                  <c:v>40.788464082015039</c:v>
                </c:pt>
                <c:pt idx="3241">
                  <c:v>40.792513129371045</c:v>
                </c:pt>
                <c:pt idx="3242">
                  <c:v>40.796531614818093</c:v>
                </c:pt>
                <c:pt idx="3243">
                  <c:v>40.800518764589789</c:v>
                </c:pt>
                <c:pt idx="3244">
                  <c:v>40.804473653807634</c:v>
                </c:pt>
                <c:pt idx="3245">
                  <c:v>40.808395226454564</c:v>
                </c:pt>
                <c:pt idx="3246">
                  <c:v>40.812282270511112</c:v>
                </c:pt>
                <c:pt idx="3247">
                  <c:v>40.816133437442929</c:v>
                </c:pt>
                <c:pt idx="3248">
                  <c:v>40.819947212549714</c:v>
                </c:pt>
                <c:pt idx="3249">
                  <c:v>40.823721911209311</c:v>
                </c:pt>
                <c:pt idx="3250">
                  <c:v>40.827455748504931</c:v>
                </c:pt>
                <c:pt idx="3251">
                  <c:v>40.831146859463836</c:v>
                </c:pt>
                <c:pt idx="3252">
                  <c:v>40.834793317189572</c:v>
                </c:pt>
                <c:pt idx="3253">
                  <c:v>40.838393280733527</c:v>
                </c:pt>
                <c:pt idx="3254">
                  <c:v>40.841944997540132</c:v>
                </c:pt>
                <c:pt idx="3255">
                  <c:v>40.845446843246421</c:v>
                </c:pt>
                <c:pt idx="3256">
                  <c:v>40.848897367093826</c:v>
                </c:pt>
                <c:pt idx="3257">
                  <c:v>40.852295321137134</c:v>
                </c:pt>
                <c:pt idx="3258">
                  <c:v>40.855639632552659</c:v>
                </c:pt>
                <c:pt idx="3259">
                  <c:v>40.858929382898815</c:v>
                </c:pt>
                <c:pt idx="3260">
                  <c:v>40.862163766298416</c:v>
                </c:pt>
                <c:pt idx="3261">
                  <c:v>40.865342078376784</c:v>
                </c:pt>
                <c:pt idx="3262">
                  <c:v>40.868463703004849</c:v>
                </c:pt>
                <c:pt idx="3263">
                  <c:v>40.87152807135071</c:v>
                </c:pt>
                <c:pt idx="3264">
                  <c:v>40.874534686684335</c:v>
                </c:pt>
                <c:pt idx="3265">
                  <c:v>40.87748302552658</c:v>
                </c:pt>
                <c:pt idx="3266">
                  <c:v>40.880372646074527</c:v>
                </c:pt>
                <c:pt idx="3267">
                  <c:v>40.883203189821764</c:v>
                </c:pt>
                <c:pt idx="3268">
                  <c:v>40.885974426601848</c:v>
                </c:pt>
                <c:pt idx="3269">
                  <c:v>40.888686248784786</c:v>
                </c:pt>
                <c:pt idx="3270">
                  <c:v>40.891338584887301</c:v>
                </c:pt>
                <c:pt idx="3271">
                  <c:v>40.893931396921481</c:v>
                </c:pt>
                <c:pt idx="3272">
                  <c:v>40.896464694520546</c:v>
                </c:pt>
                <c:pt idx="3273">
                  <c:v>40.898938459802622</c:v>
                </c:pt>
                <c:pt idx="3274">
                  <c:v>40.901352645927233</c:v>
                </c:pt>
                <c:pt idx="3275">
                  <c:v>40.903707266887601</c:v>
                </c:pt>
                <c:pt idx="3276">
                  <c:v>40.906002440079533</c:v>
                </c:pt>
                <c:pt idx="3277">
                  <c:v>40.908238356429514</c:v>
                </c:pt>
                <c:pt idx="3278">
                  <c:v>40.910415246192358</c:v>
                </c:pt>
                <c:pt idx="3279">
                  <c:v>40.912533325408738</c:v>
                </c:pt>
                <c:pt idx="3280">
                  <c:v>40.914592847915735</c:v>
                </c:pt>
                <c:pt idx="3281">
                  <c:v>40.91659408634554</c:v>
                </c:pt>
                <c:pt idx="3282">
                  <c:v>40.918537339166292</c:v>
                </c:pt>
                <c:pt idx="3283">
                  <c:v>40.92042298183825</c:v>
                </c:pt>
                <c:pt idx="3284">
                  <c:v>40.922251381396364</c:v>
                </c:pt>
                <c:pt idx="3285">
                  <c:v>40.924023039313582</c:v>
                </c:pt>
                <c:pt idx="3286">
                  <c:v>40.925738492001756</c:v>
                </c:pt>
                <c:pt idx="3287">
                  <c:v>40.927398296906759</c:v>
                </c:pt>
                <c:pt idx="3288">
                  <c:v>40.929002999189869</c:v>
                </c:pt>
                <c:pt idx="3289">
                  <c:v>40.930553108572688</c:v>
                </c:pt>
                <c:pt idx="3290">
                  <c:v>40.932049118692007</c:v>
                </c:pt>
                <c:pt idx="3291">
                  <c:v>40.933491538076304</c:v>
                </c:pt>
                <c:pt idx="3292">
                  <c:v>40.934880882206514</c:v>
                </c:pt>
                <c:pt idx="3293">
                  <c:v>40.936217636647527</c:v>
                </c:pt>
                <c:pt idx="3294">
                  <c:v>40.937502329798221</c:v>
                </c:pt>
                <c:pt idx="3295">
                  <c:v>40.93873545566359</c:v>
                </c:pt>
                <c:pt idx="3296">
                  <c:v>40.93991753460012</c:v>
                </c:pt>
                <c:pt idx="3297">
                  <c:v>40.941049197186651</c:v>
                </c:pt>
                <c:pt idx="3298">
                  <c:v>40.942131230740927</c:v>
                </c:pt>
                <c:pt idx="3299">
                  <c:v>40.943164606849336</c:v>
                </c:pt>
                <c:pt idx="3300">
                  <c:v>40.944150407305969</c:v>
                </c:pt>
                <c:pt idx="3301">
                  <c:v>40.945089880939776</c:v>
                </c:pt>
                <c:pt idx="3302">
                  <c:v>40.945984427618228</c:v>
                </c:pt>
                <c:pt idx="3303">
                  <c:v>40.946835480218034</c:v>
                </c:pt>
                <c:pt idx="3304">
                  <c:v>40.947644573795877</c:v>
                </c:pt>
                <c:pt idx="3305">
                  <c:v>40.948413287597617</c:v>
                </c:pt>
                <c:pt idx="3306">
                  <c:v>40.949143204993391</c:v>
                </c:pt>
                <c:pt idx="3307">
                  <c:v>40.949835826454581</c:v>
                </c:pt>
                <c:pt idx="3308">
                  <c:v>40.950492564354121</c:v>
                </c:pt>
                <c:pt idx="3309">
                  <c:v>40.951114734909424</c:v>
                </c:pt>
                <c:pt idx="3310">
                  <c:v>40.951703606495812</c:v>
                </c:pt>
                <c:pt idx="3311">
                  <c:v>40.952260381013417</c:v>
                </c:pt>
                <c:pt idx="3312">
                  <c:v>40.952786188172041</c:v>
                </c:pt>
                <c:pt idx="3313">
                  <c:v>40.953282125909567</c:v>
                </c:pt>
                <c:pt idx="3314">
                  <c:v>40.953749210796886</c:v>
                </c:pt>
                <c:pt idx="3315">
                  <c:v>40.954188359493308</c:v>
                </c:pt>
                <c:pt idx="3316">
                  <c:v>40.954600277890705</c:v>
                </c:pt>
                <c:pt idx="3317">
                  <c:v>40.954985416556205</c:v>
                </c:pt>
                <c:pt idx="3318">
                  <c:v>40.955343978877607</c:v>
                </c:pt>
                <c:pt idx="3319">
                  <c:v>40.955676002356768</c:v>
                </c:pt>
                <c:pt idx="3320">
                  <c:v>40.955981455442632</c:v>
                </c:pt>
                <c:pt idx="3321">
                  <c:v>40.956260211386059</c:v>
                </c:pt>
                <c:pt idx="3322">
                  <c:v>40.956512041552507</c:v>
                </c:pt>
                <c:pt idx="3323">
                  <c:v>40.956736674223002</c:v>
                </c:pt>
                <c:pt idx="3324">
                  <c:v>40.956933766136395</c:v>
                </c:pt>
                <c:pt idx="3325">
                  <c:v>40.957102850139925</c:v>
                </c:pt>
                <c:pt idx="3326">
                  <c:v>40.957243406009717</c:v>
                </c:pt>
                <c:pt idx="3327">
                  <c:v>40.957354895964059</c:v>
                </c:pt>
                <c:pt idx="3328">
                  <c:v>40.957436709868901</c:v>
                </c:pt>
                <c:pt idx="3329">
                  <c:v>40.95748819341582</c:v>
                </c:pt>
                <c:pt idx="3330">
                  <c:v>40.957508601340393</c:v>
                </c:pt>
                <c:pt idx="3331">
                  <c:v>40.957497144601554</c:v>
                </c:pt>
                <c:pt idx="3332">
                  <c:v>40.95745300550891</c:v>
                </c:pt>
                <c:pt idx="3333">
                  <c:v>40.95737535774046</c:v>
                </c:pt>
                <c:pt idx="3334">
                  <c:v>40.957263450522895</c:v>
                </c:pt>
                <c:pt idx="3335">
                  <c:v>40.957116608911463</c:v>
                </c:pt>
                <c:pt idx="3336">
                  <c:v>40.956934318412131</c:v>
                </c:pt>
                <c:pt idx="3337">
                  <c:v>40.956716266946522</c:v>
                </c:pt>
                <c:pt idx="3338">
                  <c:v>40.956462367020158</c:v>
                </c:pt>
                <c:pt idx="3339">
                  <c:v>40.956172733701564</c:v>
                </c:pt>
                <c:pt idx="3340">
                  <c:v>40.955847679614067</c:v>
                </c:pt>
                <c:pt idx="3341">
                  <c:v>40.955487697348644</c:v>
                </c:pt>
                <c:pt idx="3342">
                  <c:v>40.95509344810722</c:v>
                </c:pt>
                <c:pt idx="3343">
                  <c:v>40.954665719649427</c:v>
                </c:pt>
                <c:pt idx="3344">
                  <c:v>40.954205392517288</c:v>
                </c:pt>
                <c:pt idx="3345">
                  <c:v>40.953713480733519</c:v>
                </c:pt>
                <c:pt idx="3346">
                  <c:v>40.953191114494011</c:v>
                </c:pt>
                <c:pt idx="3347">
                  <c:v>40.952639480954446</c:v>
                </c:pt>
                <c:pt idx="3348">
                  <c:v>40.952059933377498</c:v>
                </c:pt>
                <c:pt idx="3349">
                  <c:v>40.951453939667083</c:v>
                </c:pt>
                <c:pt idx="3350">
                  <c:v>40.950823065782856</c:v>
                </c:pt>
                <c:pt idx="3351">
                  <c:v>40.950168909441722</c:v>
                </c:pt>
                <c:pt idx="3352">
                  <c:v>40.949493115480898</c:v>
                </c:pt>
                <c:pt idx="3353">
                  <c:v>40.94879737401677</c:v>
                </c:pt>
                <c:pt idx="3354">
                  <c:v>40.948083303505655</c:v>
                </c:pt>
                <c:pt idx="3355">
                  <c:v>40.947352505950782</c:v>
                </c:pt>
                <c:pt idx="3356">
                  <c:v>40.94660655206949</c:v>
                </c:pt>
                <c:pt idx="3357">
                  <c:v>40.945846905523609</c:v>
                </c:pt>
                <c:pt idx="3358">
                  <c:v>40.945074931064937</c:v>
                </c:pt>
                <c:pt idx="3359">
                  <c:v>40.944291903638202</c:v>
                </c:pt>
                <c:pt idx="3360">
                  <c:v>40.943498994078631</c:v>
                </c:pt>
                <c:pt idx="3361">
                  <c:v>40.942697288790676</c:v>
                </c:pt>
                <c:pt idx="3362">
                  <c:v>40.941887806083358</c:v>
                </c:pt>
                <c:pt idx="3363">
                  <c:v>40.941071542185867</c:v>
                </c:pt>
                <c:pt idx="3364">
                  <c:v>40.940249455604636</c:v>
                </c:pt>
                <c:pt idx="3365">
                  <c:v>40.939422464265718</c:v>
                </c:pt>
                <c:pt idx="3366">
                  <c:v>40.938591448225054</c:v>
                </c:pt>
                <c:pt idx="3367">
                  <c:v>40.937757284209745</c:v>
                </c:pt>
                <c:pt idx="3368">
                  <c:v>40.936920791942846</c:v>
                </c:pt>
                <c:pt idx="3369">
                  <c:v>40.936082733186026</c:v>
                </c:pt>
                <c:pt idx="3370">
                  <c:v>40.935243858197076</c:v>
                </c:pt>
                <c:pt idx="3371">
                  <c:v>40.934404913978483</c:v>
                </c:pt>
                <c:pt idx="3372">
                  <c:v>40.933566634305485</c:v>
                </c:pt>
                <c:pt idx="3373">
                  <c:v>40.932729732479011</c:v>
                </c:pt>
                <c:pt idx="3374">
                  <c:v>40.931894986154077</c:v>
                </c:pt>
                <c:pt idx="3375">
                  <c:v>40.931063199292986</c:v>
                </c:pt>
                <c:pt idx="3376">
                  <c:v>40.93023512362646</c:v>
                </c:pt>
                <c:pt idx="3377">
                  <c:v>40.929411479893957</c:v>
                </c:pt>
                <c:pt idx="3378">
                  <c:v>40.92859300164973</c:v>
                </c:pt>
                <c:pt idx="3379">
                  <c:v>40.927780398703796</c:v>
                </c:pt>
                <c:pt idx="3380">
                  <c:v>40.926974371394905</c:v>
                </c:pt>
                <c:pt idx="3381">
                  <c:v>40.926175575504509</c:v>
                </c:pt>
                <c:pt idx="3382">
                  <c:v>40.925384619634713</c:v>
                </c:pt>
                <c:pt idx="3383">
                  <c:v>40.924602050935349</c:v>
                </c:pt>
                <c:pt idx="3384">
                  <c:v>40.923828341081162</c:v>
                </c:pt>
                <c:pt idx="3385">
                  <c:v>40.923063947429661</c:v>
                </c:pt>
                <c:pt idx="3386">
                  <c:v>40.922309347002496</c:v>
                </c:pt>
                <c:pt idx="3387">
                  <c:v>40.92156504651642</c:v>
                </c:pt>
                <c:pt idx="3388">
                  <c:v>40.92083161695389</c:v>
                </c:pt>
                <c:pt idx="3389">
                  <c:v>40.920109690013263</c:v>
                </c:pt>
                <c:pt idx="3390">
                  <c:v>40.919399924348212</c:v>
                </c:pt>
                <c:pt idx="3391">
                  <c:v>40.918703011356598</c:v>
                </c:pt>
                <c:pt idx="3392">
                  <c:v>40.918019660288692</c:v>
                </c:pt>
                <c:pt idx="3393">
                  <c:v>40.917350604551473</c:v>
                </c:pt>
                <c:pt idx="3394">
                  <c:v>40.916696517837671</c:v>
                </c:pt>
                <c:pt idx="3395">
                  <c:v>40.916058038341426</c:v>
                </c:pt>
                <c:pt idx="3396">
                  <c:v>40.915435792915005</c:v>
                </c:pt>
                <c:pt idx="3397">
                  <c:v>40.914830333922517</c:v>
                </c:pt>
                <c:pt idx="3398">
                  <c:v>40.914242059787881</c:v>
                </c:pt>
                <c:pt idx="3399">
                  <c:v>40.913671245735735</c:v>
                </c:pt>
                <c:pt idx="3400">
                  <c:v>40.91311805855058</c:v>
                </c:pt>
                <c:pt idx="3401">
                  <c:v>40.912582538002638</c:v>
                </c:pt>
                <c:pt idx="3402">
                  <c:v>40.912064621284422</c:v>
                </c:pt>
                <c:pt idx="3403">
                  <c:v>40.911564208499044</c:v>
                </c:pt>
                <c:pt idx="3404">
                  <c:v>40.911081193283259</c:v>
                </c:pt>
                <c:pt idx="3405">
                  <c:v>40.91061537498895</c:v>
                </c:pt>
                <c:pt idx="3406">
                  <c:v>40.910166491913394</c:v>
                </c:pt>
                <c:pt idx="3407">
                  <c:v>40.909734336441296</c:v>
                </c:pt>
                <c:pt idx="3408">
                  <c:v>40.909318731035498</c:v>
                </c:pt>
                <c:pt idx="3409">
                  <c:v>40.908919548578588</c:v>
                </c:pt>
                <c:pt idx="3410">
                  <c:v>40.908536746575336</c:v>
                </c:pt>
                <c:pt idx="3411">
                  <c:v>40.908170328619825</c:v>
                </c:pt>
                <c:pt idx="3412">
                  <c:v>40.907820337472387</c:v>
                </c:pt>
                <c:pt idx="3413">
                  <c:v>40.907486822271323</c:v>
                </c:pt>
                <c:pt idx="3414">
                  <c:v>40.907169866813987</c:v>
                </c:pt>
                <c:pt idx="3415">
                  <c:v>40.906869595036099</c:v>
                </c:pt>
                <c:pt idx="3416">
                  <c:v>40.906586164796011</c:v>
                </c:pt>
                <c:pt idx="3417">
                  <c:v>40.906319805391099</c:v>
                </c:pt>
                <c:pt idx="3418">
                  <c:v>40.906070802621905</c:v>
                </c:pt>
                <c:pt idx="3419">
                  <c:v>40.905839491957586</c:v>
                </c:pt>
                <c:pt idx="3420">
                  <c:v>40.905626202754462</c:v>
                </c:pt>
                <c:pt idx="3421">
                  <c:v>40.905431296258662</c:v>
                </c:pt>
                <c:pt idx="3422">
                  <c:v>40.905255166416261</c:v>
                </c:pt>
                <c:pt idx="3423">
                  <c:v>40.905098201973772</c:v>
                </c:pt>
                <c:pt idx="3424">
                  <c:v>40.904960783458534</c:v>
                </c:pt>
                <c:pt idx="3425">
                  <c:v>40.904843344365901</c:v>
                </c:pt>
                <c:pt idx="3426">
                  <c:v>40.904746329533062</c:v>
                </c:pt>
                <c:pt idx="3427">
                  <c:v>40.904670120827802</c:v>
                </c:pt>
                <c:pt idx="3428">
                  <c:v>40.904615093946084</c:v>
                </c:pt>
                <c:pt idx="3429">
                  <c:v>40.9045816198851</c:v>
                </c:pt>
                <c:pt idx="3430">
                  <c:v>40.904570025335083</c:v>
                </c:pt>
                <c:pt idx="3431">
                  <c:v>40.904580613462933</c:v>
                </c:pt>
                <c:pt idx="3432">
                  <c:v>40.904613687361888</c:v>
                </c:pt>
                <c:pt idx="3433">
                  <c:v>40.9046695411106</c:v>
                </c:pt>
                <c:pt idx="3434">
                  <c:v>40.904748411135643</c:v>
                </c:pt>
                <c:pt idx="3435">
                  <c:v>40.904850457445846</c:v>
                </c:pt>
                <c:pt idx="3436">
                  <c:v>40.904975794829852</c:v>
                </c:pt>
                <c:pt idx="3437">
                  <c:v>40.905124460082469</c:v>
                </c:pt>
                <c:pt idx="3438">
                  <c:v>40.905296381587853</c:v>
                </c:pt>
                <c:pt idx="3439">
                  <c:v>40.905491401841196</c:v>
                </c:pt>
                <c:pt idx="3440">
                  <c:v>40.905709302297822</c:v>
                </c:pt>
                <c:pt idx="3441">
                  <c:v>40.905949772337586</c:v>
                </c:pt>
                <c:pt idx="3442">
                  <c:v>40.906212435041958</c:v>
                </c:pt>
                <c:pt idx="3443">
                  <c:v>40.906496879054323</c:v>
                </c:pt>
                <c:pt idx="3444">
                  <c:v>40.906802700927955</c:v>
                </c:pt>
                <c:pt idx="3445">
                  <c:v>40.907129458373824</c:v>
                </c:pt>
                <c:pt idx="3446">
                  <c:v>40.907476637987905</c:v>
                </c:pt>
                <c:pt idx="3447">
                  <c:v>40.907843683826769</c:v>
                </c:pt>
                <c:pt idx="3448">
                  <c:v>40.908229921137121</c:v>
                </c:pt>
                <c:pt idx="3449">
                  <c:v>40.908634591412572</c:v>
                </c:pt>
                <c:pt idx="3450">
                  <c:v>40.909056862807468</c:v>
                </c:pt>
                <c:pt idx="3451">
                  <c:v>40.909495870407994</c:v>
                </c:pt>
                <c:pt idx="3452">
                  <c:v>40.909950703962274</c:v>
                </c:pt>
                <c:pt idx="3453">
                  <c:v>40.910420369627317</c:v>
                </c:pt>
                <c:pt idx="3454">
                  <c:v>40.910903882589459</c:v>
                </c:pt>
                <c:pt idx="3455">
                  <c:v>40.911400297112962</c:v>
                </c:pt>
                <c:pt idx="3456">
                  <c:v>40.911908670717324</c:v>
                </c:pt>
                <c:pt idx="3457">
                  <c:v>40.912428133981422</c:v>
                </c:pt>
                <c:pt idx="3458">
                  <c:v>40.912957939946956</c:v>
                </c:pt>
                <c:pt idx="3459">
                  <c:v>40.913497431742506</c:v>
                </c:pt>
                <c:pt idx="3460">
                  <c:v>40.914046011886853</c:v>
                </c:pt>
                <c:pt idx="3461">
                  <c:v>40.914603169804067</c:v>
                </c:pt>
                <c:pt idx="3462">
                  <c:v>40.915168419192788</c:v>
                </c:pt>
                <c:pt idx="3463">
                  <c:v>40.9157412919281</c:v>
                </c:pt>
                <c:pt idx="3464">
                  <c:v>40.91632133059359</c:v>
                </c:pt>
                <c:pt idx="3465">
                  <c:v>40.91690811886874</c:v>
                </c:pt>
                <c:pt idx="3466">
                  <c:v>40.917501295345396</c:v>
                </c:pt>
                <c:pt idx="3467">
                  <c:v>40.918100542892901</c:v>
                </c:pt>
                <c:pt idx="3468">
                  <c:v>40.918705625335086</c:v>
                </c:pt>
                <c:pt idx="3469">
                  <c:v>40.919316331639408</c:v>
                </c:pt>
                <c:pt idx="3470">
                  <c:v>40.919932468228005</c:v>
                </c:pt>
                <c:pt idx="3471">
                  <c:v>40.920553843806154</c:v>
                </c:pt>
                <c:pt idx="3472">
                  <c:v>40.921180255663572</c:v>
                </c:pt>
                <c:pt idx="3473">
                  <c:v>40.921811527618203</c:v>
                </c:pt>
                <c:pt idx="3474">
                  <c:v>40.922447444601559</c:v>
                </c:pt>
                <c:pt idx="3475">
                  <c:v>40.923087740550891</c:v>
                </c:pt>
                <c:pt idx="3476">
                  <c:v>40.923732152393576</c:v>
                </c:pt>
                <c:pt idx="3477">
                  <c:v>40.92438042346442</c:v>
                </c:pt>
                <c:pt idx="3478">
                  <c:v>40.925032265414636</c:v>
                </c:pt>
                <c:pt idx="3479">
                  <c:v>40.925687386669615</c:v>
                </c:pt>
                <c:pt idx="3480">
                  <c:v>40.926345503711886</c:v>
                </c:pt>
                <c:pt idx="3481">
                  <c:v>40.927006340550889</c:v>
                </c:pt>
                <c:pt idx="3482">
                  <c:v>40.927669658138164</c:v>
                </c:pt>
                <c:pt idx="3483">
                  <c:v>40.928335212755925</c:v>
                </c:pt>
                <c:pt idx="3484">
                  <c:v>40.929002799337162</c:v>
                </c:pt>
                <c:pt idx="3485">
                  <c:v>40.92967221427309</c:v>
                </c:pt>
                <c:pt idx="3486">
                  <c:v>40.930343218353215</c:v>
                </c:pt>
                <c:pt idx="3487">
                  <c:v>40.931015553100607</c:v>
                </c:pt>
                <c:pt idx="3488">
                  <c:v>40.931688901855949</c:v>
                </c:pt>
                <c:pt idx="3489">
                  <c:v>40.932362921961996</c:v>
                </c:pt>
                <c:pt idx="3490">
                  <c:v>40.933037269583139</c:v>
                </c:pt>
                <c:pt idx="3491">
                  <c:v>40.933711606643094</c:v>
                </c:pt>
                <c:pt idx="3492">
                  <c:v>40.934385606171745</c:v>
                </c:pt>
                <c:pt idx="3493">
                  <c:v>40.935058972926782</c:v>
                </c:pt>
                <c:pt idx="3494">
                  <c:v>40.935731421858868</c:v>
                </c:pt>
                <c:pt idx="3495">
                  <c:v>40.936402670378534</c:v>
                </c:pt>
                <c:pt idx="3496">
                  <c:v>40.937072418264833</c:v>
                </c:pt>
                <c:pt idx="3497">
                  <c:v>40.937740377139484</c:v>
                </c:pt>
                <c:pt idx="3498">
                  <c:v>40.938406313389301</c:v>
                </c:pt>
                <c:pt idx="3499">
                  <c:v>40.939070002445128</c:v>
                </c:pt>
                <c:pt idx="3500">
                  <c:v>40.939731256296952</c:v>
                </c:pt>
                <c:pt idx="3501">
                  <c:v>40.940389917719848</c:v>
                </c:pt>
                <c:pt idx="3502">
                  <c:v>40.941045851480347</c:v>
                </c:pt>
                <c:pt idx="3503">
                  <c:v>40.941698969155993</c:v>
                </c:pt>
                <c:pt idx="3504">
                  <c:v>40.942349175342471</c:v>
                </c:pt>
                <c:pt idx="3505">
                  <c:v>40.94299647640301</c:v>
                </c:pt>
                <c:pt idx="3506">
                  <c:v>40.943640992119605</c:v>
                </c:pt>
                <c:pt idx="3507">
                  <c:v>40.944282885726906</c:v>
                </c:pt>
                <c:pt idx="3508">
                  <c:v>40.944922384032999</c:v>
                </c:pt>
                <c:pt idx="3509">
                  <c:v>40.945559790366779</c:v>
                </c:pt>
                <c:pt idx="3510">
                  <c:v>40.946195455280602</c:v>
                </c:pt>
                <c:pt idx="3511">
                  <c:v>40.94682978322286</c:v>
                </c:pt>
                <c:pt idx="3512">
                  <c:v>40.947463291338941</c:v>
                </c:pt>
                <c:pt idx="3513">
                  <c:v>40.948096541361046</c:v>
                </c:pt>
                <c:pt idx="3514">
                  <c:v>40.94873017618206</c:v>
                </c:pt>
                <c:pt idx="3515">
                  <c:v>40.94936487584328</c:v>
                </c:pt>
                <c:pt idx="3516">
                  <c:v>40.950001300162036</c:v>
                </c:pt>
                <c:pt idx="3517">
                  <c:v>40.950640050213586</c:v>
                </c:pt>
                <c:pt idx="3518">
                  <c:v>40.951281670628958</c:v>
                </c:pt>
                <c:pt idx="3519">
                  <c:v>40.951926679481517</c:v>
                </c:pt>
                <c:pt idx="3520">
                  <c:v>40.952575540992783</c:v>
                </c:pt>
                <c:pt idx="3521">
                  <c:v>40.953228668375324</c:v>
                </c:pt>
                <c:pt idx="3522">
                  <c:v>40.95388642778024</c:v>
                </c:pt>
                <c:pt idx="3523">
                  <c:v>40.954549123169834</c:v>
                </c:pt>
                <c:pt idx="3524">
                  <c:v>40.955217032994554</c:v>
                </c:pt>
                <c:pt idx="3525">
                  <c:v>40.955890382235985</c:v>
                </c:pt>
                <c:pt idx="3526">
                  <c:v>40.956569374826934</c:v>
                </c:pt>
                <c:pt idx="3527">
                  <c:v>40.957254234320239</c:v>
                </c:pt>
                <c:pt idx="3528">
                  <c:v>40.957945195183406</c:v>
                </c:pt>
                <c:pt idx="3529">
                  <c:v>40.958642473530716</c:v>
                </c:pt>
                <c:pt idx="3530">
                  <c:v>40.95934629253204</c:v>
                </c:pt>
                <c:pt idx="3531">
                  <c:v>40.96005686889086</c:v>
                </c:pt>
                <c:pt idx="3532">
                  <c:v>40.960774346766833</c:v>
                </c:pt>
                <c:pt idx="3533">
                  <c:v>40.961498851259392</c:v>
                </c:pt>
                <c:pt idx="3534">
                  <c:v>40.962230482560024</c:v>
                </c:pt>
                <c:pt idx="3535">
                  <c:v>40.962969350832232</c:v>
                </c:pt>
                <c:pt idx="3536">
                  <c:v>40.963715560877887</c:v>
                </c:pt>
                <c:pt idx="3537">
                  <c:v>40.964469211695388</c:v>
                </c:pt>
                <c:pt idx="3538">
                  <c:v>40.965230420415381</c:v>
                </c:pt>
                <c:pt idx="3539">
                  <c:v>40.965999298777433</c:v>
                </c:pt>
                <c:pt idx="3540">
                  <c:v>40.966775946428051</c:v>
                </c:pt>
                <c:pt idx="3541">
                  <c:v>40.96756047990867</c:v>
                </c:pt>
                <c:pt idx="3542">
                  <c:v>40.96835302316984</c:v>
                </c:pt>
                <c:pt idx="3543">
                  <c:v>40.96915366266019</c:v>
                </c:pt>
                <c:pt idx="3544">
                  <c:v>40.969962489998522</c:v>
                </c:pt>
                <c:pt idx="3545">
                  <c:v>40.970779588628666</c:v>
                </c:pt>
                <c:pt idx="3546">
                  <c:v>40.971605065694504</c:v>
                </c:pt>
                <c:pt idx="3547">
                  <c:v>40.972439081411103</c:v>
                </c:pt>
                <c:pt idx="3548">
                  <c:v>40.973281854249521</c:v>
                </c:pt>
                <c:pt idx="3549">
                  <c:v>40.974133653571954</c:v>
                </c:pt>
                <c:pt idx="3550">
                  <c:v>40.974994756164385</c:v>
                </c:pt>
                <c:pt idx="3551">
                  <c:v>40.975865443290616</c:v>
                </c:pt>
                <c:pt idx="3552">
                  <c:v>40.976745987730155</c:v>
                </c:pt>
                <c:pt idx="3553">
                  <c:v>40.977636643511566</c:v>
                </c:pt>
                <c:pt idx="3554">
                  <c:v>40.978537653483578</c:v>
                </c:pt>
                <c:pt idx="3555">
                  <c:v>40.979449175136246</c:v>
                </c:pt>
                <c:pt idx="3556">
                  <c:v>40.980371297348661</c:v>
                </c:pt>
                <c:pt idx="3557">
                  <c:v>40.981304027323617</c:v>
                </c:pt>
                <c:pt idx="3558">
                  <c:v>40.982247254308447</c:v>
                </c:pt>
                <c:pt idx="3559">
                  <c:v>40.983200765341003</c:v>
                </c:pt>
                <c:pt idx="3560">
                  <c:v>40.984164288775965</c:v>
                </c:pt>
                <c:pt idx="3561">
                  <c:v>40.985137489011628</c:v>
                </c:pt>
                <c:pt idx="3562">
                  <c:v>40.986120010163496</c:v>
                </c:pt>
                <c:pt idx="3563">
                  <c:v>40.987111558108701</c:v>
                </c:pt>
                <c:pt idx="3564">
                  <c:v>40.988111843158045</c:v>
                </c:pt>
                <c:pt idx="3565">
                  <c:v>40.989120600014715</c:v>
                </c:pt>
                <c:pt idx="3566">
                  <c:v>40.990137601060518</c:v>
                </c:pt>
                <c:pt idx="3567">
                  <c:v>40.991162577463527</c:v>
                </c:pt>
                <c:pt idx="3568">
                  <c:v>40.992195235366019</c:v>
                </c:pt>
                <c:pt idx="3569">
                  <c:v>40.99323527821474</c:v>
                </c:pt>
                <c:pt idx="3570">
                  <c:v>40.994282458565309</c:v>
                </c:pt>
                <c:pt idx="3571">
                  <c:v>40.995336557239632</c:v>
                </c:pt>
                <c:pt idx="3572">
                  <c:v>40.996397388466612</c:v>
                </c:pt>
                <c:pt idx="3573">
                  <c:v>40.997464796067142</c:v>
                </c:pt>
                <c:pt idx="3574">
                  <c:v>40.998538653513016</c:v>
                </c:pt>
                <c:pt idx="3575">
                  <c:v>40.9996188768596</c:v>
                </c:pt>
                <c:pt idx="3576">
                  <c:v>41.000705436338173</c:v>
                </c:pt>
                <c:pt idx="3577">
                  <c:v>41.001798339608172</c:v>
                </c:pt>
                <c:pt idx="3578">
                  <c:v>41.002897632935607</c:v>
                </c:pt>
                <c:pt idx="3579">
                  <c:v>41.004003408189703</c:v>
                </c:pt>
                <c:pt idx="3580">
                  <c:v>41.00511577342759</c:v>
                </c:pt>
                <c:pt idx="3581">
                  <c:v>41.006234853586683</c:v>
                </c:pt>
                <c:pt idx="3582">
                  <c:v>41.00736076769774</c:v>
                </c:pt>
                <c:pt idx="3583">
                  <c:v>41.008493623655909</c:v>
                </c:pt>
                <c:pt idx="3584">
                  <c:v>41.009633529415218</c:v>
                </c:pt>
                <c:pt idx="3585">
                  <c:v>41.010780566121653</c:v>
                </c:pt>
                <c:pt idx="3586">
                  <c:v>41.011934801502427</c:v>
                </c:pt>
                <c:pt idx="3587">
                  <c:v>41.013096343909254</c:v>
                </c:pt>
                <c:pt idx="3588">
                  <c:v>41.014265323906315</c:v>
                </c:pt>
                <c:pt idx="3589">
                  <c:v>41.015441872838416</c:v>
                </c:pt>
                <c:pt idx="3590">
                  <c:v>41.016626089983795</c:v>
                </c:pt>
                <c:pt idx="3591">
                  <c:v>41.017818033554278</c:v>
                </c:pt>
                <c:pt idx="3592">
                  <c:v>41.019017727765508</c:v>
                </c:pt>
                <c:pt idx="3593">
                  <c:v>41.020225159404923</c:v>
                </c:pt>
                <c:pt idx="3594">
                  <c:v>41.021440270570054</c:v>
                </c:pt>
                <c:pt idx="3595">
                  <c:v>41.022662987082057</c:v>
                </c:pt>
                <c:pt idx="3596">
                  <c:v>41.023893203697163</c:v>
                </c:pt>
                <c:pt idx="3597">
                  <c:v>41.025130756606288</c:v>
                </c:pt>
                <c:pt idx="3598">
                  <c:v>41.026375466931817</c:v>
                </c:pt>
                <c:pt idx="3599">
                  <c:v>41.02762713234646</c:v>
                </c:pt>
                <c:pt idx="3600">
                  <c:v>41.028885537987939</c:v>
                </c:pt>
                <c:pt idx="3601">
                  <c:v>41.030150441272667</c:v>
                </c:pt>
                <c:pt idx="3602">
                  <c:v>41.031421588142592</c:v>
                </c:pt>
                <c:pt idx="3603">
                  <c:v>41.032698706805142</c:v>
                </c:pt>
                <c:pt idx="3604">
                  <c:v>41.033981484033021</c:v>
                </c:pt>
                <c:pt idx="3605">
                  <c:v>41.035269526395652</c:v>
                </c:pt>
                <c:pt idx="3606">
                  <c:v>41.036562337516585</c:v>
                </c:pt>
                <c:pt idx="3607">
                  <c:v>41.03785930104582</c:v>
                </c:pt>
                <c:pt idx="3608">
                  <c:v>41.039159703726625</c:v>
                </c:pt>
                <c:pt idx="3609">
                  <c:v>41.040462743761978</c:v>
                </c:pt>
                <c:pt idx="3610">
                  <c:v>41.041767517484182</c:v>
                </c:pt>
                <c:pt idx="3611">
                  <c:v>41.043073041198994</c:v>
                </c:pt>
                <c:pt idx="3612">
                  <c:v>41.044378217764034</c:v>
                </c:pt>
                <c:pt idx="3613">
                  <c:v>41.045681891073805</c:v>
                </c:pt>
                <c:pt idx="3614">
                  <c:v>41.046982851553992</c:v>
                </c:pt>
                <c:pt idx="3615">
                  <c:v>41.048279836470776</c:v>
                </c:pt>
                <c:pt idx="3616">
                  <c:v>41.04957160101636</c:v>
                </c:pt>
                <c:pt idx="3617">
                  <c:v>41.050856990027988</c:v>
                </c:pt>
                <c:pt idx="3618">
                  <c:v>41.052134890263666</c:v>
                </c:pt>
                <c:pt idx="3619">
                  <c:v>41.053404229223737</c:v>
                </c:pt>
                <c:pt idx="3620">
                  <c:v>41.05466399550744</c:v>
                </c:pt>
                <c:pt idx="3621">
                  <c:v>41.055913241714535</c:v>
                </c:pt>
                <c:pt idx="3622">
                  <c:v>41.057151097201348</c:v>
                </c:pt>
                <c:pt idx="3623">
                  <c:v>41.058376786581235</c:v>
                </c:pt>
                <c:pt idx="3624">
                  <c:v>41.059589604065401</c:v>
                </c:pt>
                <c:pt idx="3625">
                  <c:v>41.060788921579025</c:v>
                </c:pt>
                <c:pt idx="3626">
                  <c:v>41.061974150228302</c:v>
                </c:pt>
                <c:pt idx="3627">
                  <c:v>41.063144720916178</c:v>
                </c:pt>
                <c:pt idx="3628">
                  <c:v>41.064300070437454</c:v>
                </c:pt>
                <c:pt idx="3629">
                  <c:v>41.065439620945625</c:v>
                </c:pt>
                <c:pt idx="3630">
                  <c:v>41.066562834467504</c:v>
                </c:pt>
                <c:pt idx="3631">
                  <c:v>41.067669198144046</c:v>
                </c:pt>
                <c:pt idx="3632">
                  <c:v>41.068758252408287</c:v>
                </c:pt>
                <c:pt idx="3633">
                  <c:v>41.069829546162886</c:v>
                </c:pt>
                <c:pt idx="3634">
                  <c:v>41.070882632773582</c:v>
                </c:pt>
                <c:pt idx="3635">
                  <c:v>41.071917097216065</c:v>
                </c:pt>
                <c:pt idx="3636">
                  <c:v>41.072932542745605</c:v>
                </c:pt>
                <c:pt idx="3637">
                  <c:v>41.073928572160831</c:v>
                </c:pt>
                <c:pt idx="3638">
                  <c:v>41.074904799057286</c:v>
                </c:pt>
                <c:pt idx="3639">
                  <c:v>41.07586085946383</c:v>
                </c:pt>
                <c:pt idx="3640">
                  <c:v>41.076796401119438</c:v>
                </c:pt>
                <c:pt idx="3641">
                  <c:v>41.077711094240669</c:v>
                </c:pt>
                <c:pt idx="3642">
                  <c:v>41.078604619664141</c:v>
                </c:pt>
                <c:pt idx="3643">
                  <c:v>41.079476688142563</c:v>
                </c:pt>
                <c:pt idx="3644">
                  <c:v>41.08032702935629</c:v>
                </c:pt>
                <c:pt idx="3645">
                  <c:v>41.081155416070089</c:v>
                </c:pt>
                <c:pt idx="3646">
                  <c:v>41.081961687538644</c:v>
                </c:pt>
                <c:pt idx="3647">
                  <c:v>41.082745736676962</c:v>
                </c:pt>
                <c:pt idx="3648">
                  <c:v>41.083507484754747</c:v>
                </c:pt>
                <c:pt idx="3649">
                  <c:v>41.084246910546469</c:v>
                </c:pt>
                <c:pt idx="3650">
                  <c:v>41.084964042112233</c:v>
                </c:pt>
                <c:pt idx="3651">
                  <c:v>41.085658952909114</c:v>
                </c:pt>
                <c:pt idx="3652">
                  <c:v>41.086331774871098</c:v>
                </c:pt>
                <c:pt idx="3653">
                  <c:v>41.086982683591089</c:v>
                </c:pt>
                <c:pt idx="3654">
                  <c:v>41.087611885992033</c:v>
                </c:pt>
                <c:pt idx="3655">
                  <c:v>41.088219643099116</c:v>
                </c:pt>
                <c:pt idx="3656">
                  <c:v>41.08880627226393</c:v>
                </c:pt>
                <c:pt idx="3657">
                  <c:v>41.089372156355843</c:v>
                </c:pt>
                <c:pt idx="3658">
                  <c:v>41.089917750419772</c:v>
                </c:pt>
                <c:pt idx="3659">
                  <c:v>41.090443570201778</c:v>
                </c:pt>
                <c:pt idx="3660">
                  <c:v>41.090950213138882</c:v>
                </c:pt>
                <c:pt idx="3661">
                  <c:v>41.091438304919706</c:v>
                </c:pt>
                <c:pt idx="3662">
                  <c:v>41.091908489821762</c:v>
                </c:pt>
                <c:pt idx="3663">
                  <c:v>41.092361359345986</c:v>
                </c:pt>
                <c:pt idx="3664">
                  <c:v>41.092797491589323</c:v>
                </c:pt>
                <c:pt idx="3665">
                  <c:v>41.093217430578868</c:v>
                </c:pt>
                <c:pt idx="3666">
                  <c:v>41.093621654750322</c:v>
                </c:pt>
                <c:pt idx="3667">
                  <c:v>41.094010621019287</c:v>
                </c:pt>
                <c:pt idx="3668">
                  <c:v>41.094384763868021</c:v>
                </c:pt>
                <c:pt idx="3669">
                  <c:v>41.094744497171888</c:v>
                </c:pt>
                <c:pt idx="3670">
                  <c:v>41.095090168345855</c:v>
                </c:pt>
                <c:pt idx="3671">
                  <c:v>41.095422097554859</c:v>
                </c:pt>
                <c:pt idx="3672">
                  <c:v>41.095740565915449</c:v>
                </c:pt>
                <c:pt idx="3673">
                  <c:v>41.096045818456325</c:v>
                </c:pt>
                <c:pt idx="3674">
                  <c:v>41.0963380891884</c:v>
                </c:pt>
                <c:pt idx="3675">
                  <c:v>41.096617584430703</c:v>
                </c:pt>
                <c:pt idx="3676">
                  <c:v>41.096884466607754</c:v>
                </c:pt>
                <c:pt idx="3677">
                  <c:v>41.097138863573434</c:v>
                </c:pt>
                <c:pt idx="3678">
                  <c:v>41.09738085824128</c:v>
                </c:pt>
                <c:pt idx="3679">
                  <c:v>41.09761052353808</c:v>
                </c:pt>
                <c:pt idx="3680">
                  <c:v>41.097827901384605</c:v>
                </c:pt>
                <c:pt idx="3681">
                  <c:v>41.098033030372669</c:v>
                </c:pt>
                <c:pt idx="3682">
                  <c:v>41.09822594471941</c:v>
                </c:pt>
                <c:pt idx="3683">
                  <c:v>41.098406710251886</c:v>
                </c:pt>
                <c:pt idx="3684">
                  <c:v>41.098575403932841</c:v>
                </c:pt>
                <c:pt idx="3685">
                  <c:v>41.098732107453245</c:v>
                </c:pt>
                <c:pt idx="3686">
                  <c:v>41.098876896950941</c:v>
                </c:pt>
                <c:pt idx="3687">
                  <c:v>41.099009805994989</c:v>
                </c:pt>
                <c:pt idx="3688">
                  <c:v>41.099130857858292</c:v>
                </c:pt>
                <c:pt idx="3689">
                  <c:v>41.099240068802473</c:v>
                </c:pt>
                <c:pt idx="3690">
                  <c:v>41.099337482618935</c:v>
                </c:pt>
                <c:pt idx="3691">
                  <c:v>41.099423148283982</c:v>
                </c:pt>
                <c:pt idx="3692">
                  <c:v>41.099497132611575</c:v>
                </c:pt>
                <c:pt idx="3693">
                  <c:v>41.099559532066564</c:v>
                </c:pt>
                <c:pt idx="3694">
                  <c:v>41.099610477787586</c:v>
                </c:pt>
                <c:pt idx="3695">
                  <c:v>41.09965012070996</c:v>
                </c:pt>
                <c:pt idx="3696">
                  <c:v>41.09967863352481</c:v>
                </c:pt>
                <c:pt idx="3697">
                  <c:v>41.099696199072021</c:v>
                </c:pt>
                <c:pt idx="3698">
                  <c:v>41.099702985594341</c:v>
                </c:pt>
                <c:pt idx="3699">
                  <c:v>41.099699132817776</c:v>
                </c:pt>
                <c:pt idx="3700">
                  <c:v>41.099684745853573</c:v>
                </c:pt>
                <c:pt idx="3701">
                  <c:v>41.099659929533054</c:v>
                </c:pt>
                <c:pt idx="3702">
                  <c:v>41.099624760804232</c:v>
                </c:pt>
                <c:pt idx="3703">
                  <c:v>41.099579279186905</c:v>
                </c:pt>
                <c:pt idx="3704">
                  <c:v>41.099523508882001</c:v>
                </c:pt>
                <c:pt idx="3705">
                  <c:v>41.099457467771387</c:v>
                </c:pt>
                <c:pt idx="3706">
                  <c:v>41.09938119674473</c:v>
                </c:pt>
                <c:pt idx="3707">
                  <c:v>41.099294775298276</c:v>
                </c:pt>
                <c:pt idx="3708">
                  <c:v>41.099198301782295</c:v>
                </c:pt>
                <c:pt idx="3709">
                  <c:v>41.099091932331703</c:v>
                </c:pt>
                <c:pt idx="3710">
                  <c:v>41.098975839004261</c:v>
                </c:pt>
                <c:pt idx="3711">
                  <c:v>41.098850206554722</c:v>
                </c:pt>
                <c:pt idx="3712">
                  <c:v>41.098715247179257</c:v>
                </c:pt>
                <c:pt idx="3713">
                  <c:v>41.098571212564451</c:v>
                </c:pt>
                <c:pt idx="3714">
                  <c:v>41.098418350243044</c:v>
                </c:pt>
                <c:pt idx="3715">
                  <c:v>41.098256936706441</c:v>
                </c:pt>
                <c:pt idx="3716">
                  <c:v>41.098087269052883</c:v>
                </c:pt>
                <c:pt idx="3717">
                  <c:v>41.0979096551333</c:v>
                </c:pt>
                <c:pt idx="3718">
                  <c:v>41.097724451156289</c:v>
                </c:pt>
                <c:pt idx="3719">
                  <c:v>41.097532034482256</c:v>
                </c:pt>
                <c:pt idx="3720">
                  <c:v>41.097332791471501</c:v>
                </c:pt>
                <c:pt idx="3721">
                  <c:v>41.097127070319637</c:v>
                </c:pt>
                <c:pt idx="3722">
                  <c:v>41.096915181720426</c:v>
                </c:pt>
                <c:pt idx="3723">
                  <c:v>41.096697407232284</c:v>
                </c:pt>
                <c:pt idx="3724">
                  <c:v>41.096473979496238</c:v>
                </c:pt>
                <c:pt idx="3725">
                  <c:v>41.096245104330514</c:v>
                </c:pt>
                <c:pt idx="3726">
                  <c:v>41.096010960053007</c:v>
                </c:pt>
                <c:pt idx="3727">
                  <c:v>41.095771721092923</c:v>
                </c:pt>
                <c:pt idx="3728">
                  <c:v>41.095527581838262</c:v>
                </c:pt>
                <c:pt idx="3729">
                  <c:v>41.095278737413452</c:v>
                </c:pt>
                <c:pt idx="3730">
                  <c:v>41.0950253918692</c:v>
                </c:pt>
                <c:pt idx="3731">
                  <c:v>41.09476776654882</c:v>
                </c:pt>
                <c:pt idx="3732">
                  <c:v>41.094506090882305</c:v>
                </c:pt>
                <c:pt idx="3733">
                  <c:v>41.094240582324346</c:v>
                </c:pt>
                <c:pt idx="3734">
                  <c:v>41.093971499543365</c:v>
                </c:pt>
                <c:pt idx="3735">
                  <c:v>41.093699101031071</c:v>
                </c:pt>
                <c:pt idx="3736">
                  <c:v>41.093423650508171</c:v>
                </c:pt>
                <c:pt idx="3737">
                  <c:v>41.093145401531878</c:v>
                </c:pt>
                <c:pt idx="3738">
                  <c:v>41.092864582309616</c:v>
                </c:pt>
                <c:pt idx="3739">
                  <c:v>41.092581405788771</c:v>
                </c:pt>
                <c:pt idx="3740">
                  <c:v>41.092296036750625</c:v>
                </c:pt>
                <c:pt idx="3741">
                  <c:v>41.092008616129036</c:v>
                </c:pt>
                <c:pt idx="3742">
                  <c:v>41.091719280659902</c:v>
                </c:pt>
                <c:pt idx="3743">
                  <c:v>41.091428128281045</c:v>
                </c:pt>
                <c:pt idx="3744">
                  <c:v>41.091135211253501</c:v>
                </c:pt>
                <c:pt idx="3745">
                  <c:v>41.090840533701581</c:v>
                </c:pt>
                <c:pt idx="3746">
                  <c:v>41.090544036264554</c:v>
                </c:pt>
                <c:pt idx="3747">
                  <c:v>41.090245595757843</c:v>
                </c:pt>
                <c:pt idx="3748">
                  <c:v>41.089945044306965</c:v>
                </c:pt>
                <c:pt idx="3749">
                  <c:v>41.089642164766538</c:v>
                </c:pt>
                <c:pt idx="3750">
                  <c:v>41.089336713462963</c:v>
                </c:pt>
                <c:pt idx="3751">
                  <c:v>41.089028426395643</c:v>
                </c:pt>
                <c:pt idx="3752">
                  <c:v>41.088717033406979</c:v>
                </c:pt>
                <c:pt idx="3753">
                  <c:v>41.088402293121227</c:v>
                </c:pt>
                <c:pt idx="3754">
                  <c:v>41.088083955663585</c:v>
                </c:pt>
                <c:pt idx="3755">
                  <c:v>41.087761779172197</c:v>
                </c:pt>
                <c:pt idx="3756">
                  <c:v>41.087435507747827</c:v>
                </c:pt>
                <c:pt idx="3757">
                  <c:v>41.087104887700683</c:v>
                </c:pt>
                <c:pt idx="3758">
                  <c:v>41.086769659463833</c:v>
                </c:pt>
                <c:pt idx="3759">
                  <c:v>41.086429519988215</c:v>
                </c:pt>
                <c:pt idx="3760">
                  <c:v>41.086084160877895</c:v>
                </c:pt>
                <c:pt idx="3761">
                  <c:v>41.085733297937836</c:v>
                </c:pt>
                <c:pt idx="3762">
                  <c:v>41.085376660288702</c:v>
                </c:pt>
                <c:pt idx="3763">
                  <c:v>41.08501398448962</c:v>
                </c:pt>
                <c:pt idx="3764">
                  <c:v>41.08464505435262</c:v>
                </c:pt>
                <c:pt idx="3765">
                  <c:v>41.084269667874494</c:v>
                </c:pt>
                <c:pt idx="3766">
                  <c:v>41.08388765435263</c:v>
                </c:pt>
                <c:pt idx="3767">
                  <c:v>41.083498849418177</c:v>
                </c:pt>
                <c:pt idx="3768">
                  <c:v>41.083103090793927</c:v>
                </c:pt>
                <c:pt idx="3769">
                  <c:v>41.08270020933864</c:v>
                </c:pt>
                <c:pt idx="3770">
                  <c:v>41.082290031050228</c:v>
                </c:pt>
                <c:pt idx="3771">
                  <c:v>41.08187235173073</c:v>
                </c:pt>
                <c:pt idx="3772">
                  <c:v>41.081446946457497</c:v>
                </c:pt>
                <c:pt idx="3773">
                  <c:v>41.081013536087781</c:v>
                </c:pt>
                <c:pt idx="3774">
                  <c:v>41.080571801310931</c:v>
                </c:pt>
                <c:pt idx="3775">
                  <c:v>41.080121392443644</c:v>
                </c:pt>
                <c:pt idx="3776">
                  <c:v>41.079661955044919</c:v>
                </c:pt>
                <c:pt idx="3777">
                  <c:v>41.079193132537924</c:v>
                </c:pt>
                <c:pt idx="3778">
                  <c:v>41.078714580866098</c:v>
                </c:pt>
                <c:pt idx="3779">
                  <c:v>41.078225965355706</c:v>
                </c:pt>
                <c:pt idx="3780">
                  <c:v>41.077726951892757</c:v>
                </c:pt>
                <c:pt idx="3781">
                  <c:v>41.077217184813662</c:v>
                </c:pt>
                <c:pt idx="3782">
                  <c:v>41.076696287980553</c:v>
                </c:pt>
                <c:pt idx="3783">
                  <c:v>41.076163884902037</c:v>
                </c:pt>
                <c:pt idx="3784">
                  <c:v>41.075619548608046</c:v>
                </c:pt>
                <c:pt idx="3785">
                  <c:v>41.075062857048167</c:v>
                </c:pt>
                <c:pt idx="3786">
                  <c:v>41.074493410045669</c:v>
                </c:pt>
                <c:pt idx="3787">
                  <c:v>41.073910848578578</c:v>
                </c:pt>
                <c:pt idx="3788">
                  <c:v>41.073314813639712</c:v>
                </c:pt>
                <c:pt idx="3789">
                  <c:v>41.072704922006196</c:v>
                </c:pt>
                <c:pt idx="3790">
                  <c:v>41.072080781411117</c:v>
                </c:pt>
                <c:pt idx="3791">
                  <c:v>41.071441997466501</c:v>
                </c:pt>
                <c:pt idx="3792">
                  <c:v>41.070788149182519</c:v>
                </c:pt>
                <c:pt idx="3793">
                  <c:v>41.07011879098544</c:v>
                </c:pt>
                <c:pt idx="3794">
                  <c:v>41.069433468080739</c:v>
                </c:pt>
                <c:pt idx="3795">
                  <c:v>41.068731701546639</c:v>
                </c:pt>
                <c:pt idx="3796">
                  <c:v>41.068012994343825</c:v>
                </c:pt>
                <c:pt idx="3797">
                  <c:v>41.067276874606009</c:v>
                </c:pt>
                <c:pt idx="3798">
                  <c:v>41.066522906746243</c:v>
                </c:pt>
                <c:pt idx="3799">
                  <c:v>41.065750730181215</c:v>
                </c:pt>
                <c:pt idx="3800">
                  <c:v>41.064960120665809</c:v>
                </c:pt>
                <c:pt idx="3801">
                  <c:v>41.064150949418192</c:v>
                </c:pt>
                <c:pt idx="3802">
                  <c:v>41.063323203270016</c:v>
                </c:pt>
                <c:pt idx="3803">
                  <c:v>41.062476985800586</c:v>
                </c:pt>
                <c:pt idx="3804">
                  <c:v>41.061612559316551</c:v>
                </c:pt>
                <c:pt idx="3805">
                  <c:v>41.060730316615128</c:v>
                </c:pt>
                <c:pt idx="3806">
                  <c:v>41.059830740005907</c:v>
                </c:pt>
                <c:pt idx="3807">
                  <c:v>41.058914395345418</c:v>
                </c:pt>
                <c:pt idx="3808">
                  <c:v>41.057981936264554</c:v>
                </c:pt>
                <c:pt idx="3809">
                  <c:v>41.057034047886297</c:v>
                </c:pt>
                <c:pt idx="3810">
                  <c:v>41.056071450950078</c:v>
                </c:pt>
                <c:pt idx="3811">
                  <c:v>41.05509489019002</c:v>
                </c:pt>
                <c:pt idx="3812">
                  <c:v>41.054105103918104</c:v>
                </c:pt>
                <c:pt idx="3813">
                  <c:v>41.053102833583736</c:v>
                </c:pt>
                <c:pt idx="3814">
                  <c:v>41.05208883072617</c:v>
                </c:pt>
                <c:pt idx="3815">
                  <c:v>41.051063874767998</c:v>
                </c:pt>
                <c:pt idx="3816">
                  <c:v>41.050028730623055</c:v>
                </c:pt>
                <c:pt idx="3817">
                  <c:v>41.048984095094994</c:v>
                </c:pt>
                <c:pt idx="3818">
                  <c:v>41.047930595477965</c:v>
                </c:pt>
                <c:pt idx="3819">
                  <c:v>41.046868824274547</c:v>
                </c:pt>
                <c:pt idx="3820">
                  <c:v>41.045799319752533</c:v>
                </c:pt>
                <c:pt idx="3821">
                  <c:v>41.044722626454551</c:v>
                </c:pt>
                <c:pt idx="3822">
                  <c:v>41.043639260745316</c:v>
                </c:pt>
                <c:pt idx="3823">
                  <c:v>41.04254967870083</c:v>
                </c:pt>
                <c:pt idx="3824">
                  <c:v>41.041454285122981</c:v>
                </c:pt>
                <c:pt idx="3825">
                  <c:v>41.040353420651044</c:v>
                </c:pt>
                <c:pt idx="3826">
                  <c:v>41.039247373442322</c:v>
                </c:pt>
                <c:pt idx="3827">
                  <c:v>41.038136352570319</c:v>
                </c:pt>
                <c:pt idx="3828">
                  <c:v>41.037020467462057</c:v>
                </c:pt>
                <c:pt idx="3829">
                  <c:v>41.035899794594187</c:v>
                </c:pt>
                <c:pt idx="3830">
                  <c:v>41.034774352010601</c:v>
                </c:pt>
                <c:pt idx="3831">
                  <c:v>41.033644064633968</c:v>
                </c:pt>
                <c:pt idx="3832">
                  <c:v>41.032508818456328</c:v>
                </c:pt>
                <c:pt idx="3833">
                  <c:v>41.031368518485785</c:v>
                </c:pt>
                <c:pt idx="3834">
                  <c:v>41.030223056017093</c:v>
                </c:pt>
                <c:pt idx="3835">
                  <c:v>41.029072303240532</c:v>
                </c:pt>
                <c:pt idx="3836">
                  <c:v>41.027916137310349</c:v>
                </c:pt>
                <c:pt idx="3837">
                  <c:v>41.026754478494617</c:v>
                </c:pt>
                <c:pt idx="3838">
                  <c:v>41.025587293371622</c:v>
                </c:pt>
                <c:pt idx="3839">
                  <c:v>41.024414569907194</c:v>
                </c:pt>
                <c:pt idx="3840">
                  <c:v>41.023236362792737</c:v>
                </c:pt>
                <c:pt idx="3841">
                  <c:v>41.022052756208559</c:v>
                </c:pt>
                <c:pt idx="3842">
                  <c:v>41.0208638703049</c:v>
                </c:pt>
                <c:pt idx="3843">
                  <c:v>41.019669919723071</c:v>
                </c:pt>
                <c:pt idx="3844">
                  <c:v>41.018471192649869</c:v>
                </c:pt>
                <c:pt idx="3845">
                  <c:v>41.017268040300486</c:v>
                </c:pt>
                <c:pt idx="3846">
                  <c:v>41.016060888540281</c:v>
                </c:pt>
                <c:pt idx="3847">
                  <c:v>41.014850239195752</c:v>
                </c:pt>
                <c:pt idx="3848">
                  <c:v>41.013636690705546</c:v>
                </c:pt>
                <c:pt idx="3849">
                  <c:v>41.012420902739713</c:v>
                </c:pt>
                <c:pt idx="3850">
                  <c:v>41.011203526631299</c:v>
                </c:pt>
                <c:pt idx="3851">
                  <c:v>41.0099852727353</c:v>
                </c:pt>
                <c:pt idx="3852">
                  <c:v>41.008766872337603</c:v>
                </c:pt>
                <c:pt idx="3853">
                  <c:v>41.007549005803497</c:v>
                </c:pt>
                <c:pt idx="3854">
                  <c:v>41.006332346148177</c:v>
                </c:pt>
                <c:pt idx="3855">
                  <c:v>41.005117558594783</c:v>
                </c:pt>
                <c:pt idx="3856">
                  <c:v>41.003905323773751</c:v>
                </c:pt>
                <c:pt idx="3857">
                  <c:v>41.002696311651206</c:v>
                </c:pt>
                <c:pt idx="3858">
                  <c:v>41.001491191869206</c:v>
                </c:pt>
                <c:pt idx="3859">
                  <c:v>41.000290672735318</c:v>
                </c:pt>
                <c:pt idx="3860">
                  <c:v>40.999095420783625</c:v>
                </c:pt>
                <c:pt idx="3861">
                  <c:v>40.997906063013694</c:v>
                </c:pt>
                <c:pt idx="3862">
                  <c:v>40.996723209117697</c:v>
                </c:pt>
                <c:pt idx="3863">
                  <c:v>40.995547434114009</c:v>
                </c:pt>
                <c:pt idx="3864">
                  <c:v>40.994379199101481</c:v>
                </c:pt>
                <c:pt idx="3865">
                  <c:v>40.993218872867878</c:v>
                </c:pt>
                <c:pt idx="3866">
                  <c:v>40.992066717484157</c:v>
                </c:pt>
                <c:pt idx="3867">
                  <c:v>40.990922926130501</c:v>
                </c:pt>
                <c:pt idx="3868">
                  <c:v>40.989787611224024</c:v>
                </c:pt>
                <c:pt idx="3869">
                  <c:v>40.988660799911607</c:v>
                </c:pt>
                <c:pt idx="3870">
                  <c:v>40.987542499337152</c:v>
                </c:pt>
                <c:pt idx="3871">
                  <c:v>40.986432682663114</c:v>
                </c:pt>
                <c:pt idx="3872">
                  <c:v>40.985331310944154</c:v>
                </c:pt>
                <c:pt idx="3873">
                  <c:v>40.984238393990253</c:v>
                </c:pt>
                <c:pt idx="3874">
                  <c:v>40.983153970275438</c:v>
                </c:pt>
                <c:pt idx="3875">
                  <c:v>40.982078115760771</c:v>
                </c:pt>
                <c:pt idx="3876">
                  <c:v>40.981010915790222</c:v>
                </c:pt>
                <c:pt idx="3877">
                  <c:v>40.979952456724092</c:v>
                </c:pt>
                <c:pt idx="3878">
                  <c:v>40.978902828929129</c:v>
                </c:pt>
                <c:pt idx="3879">
                  <c:v>40.977862088510804</c:v>
                </c:pt>
                <c:pt idx="3880">
                  <c:v>40.97683028026217</c:v>
                </c:pt>
                <c:pt idx="3881">
                  <c:v>40.975807493592555</c:v>
                </c:pt>
                <c:pt idx="3882">
                  <c:v>40.974793831742502</c:v>
                </c:pt>
                <c:pt idx="3883">
                  <c:v>40.973789354544103</c:v>
                </c:pt>
                <c:pt idx="3884">
                  <c:v>40.972794218559429</c:v>
                </c:pt>
                <c:pt idx="3885">
                  <c:v>40.971808641051695</c:v>
                </c:pt>
                <c:pt idx="3886">
                  <c:v>40.970832890263651</c:v>
                </c:pt>
                <c:pt idx="3887">
                  <c:v>40.969867270187066</c:v>
                </c:pt>
                <c:pt idx="3888">
                  <c:v>40.968912153910729</c:v>
                </c:pt>
                <c:pt idx="3889">
                  <c:v>40.967968044498441</c:v>
                </c:pt>
                <c:pt idx="3890">
                  <c:v>40.967035522286047</c:v>
                </c:pt>
                <c:pt idx="3891">
                  <c:v>40.966115256606273</c:v>
                </c:pt>
                <c:pt idx="3892">
                  <c:v>40.965207985049346</c:v>
                </c:pt>
                <c:pt idx="3893">
                  <c:v>40.964314467255846</c:v>
                </c:pt>
                <c:pt idx="3894">
                  <c:v>40.963435493887161</c:v>
                </c:pt>
                <c:pt idx="3895">
                  <c:v>40.962571888172036</c:v>
                </c:pt>
                <c:pt idx="3896">
                  <c:v>40.961724496273384</c:v>
                </c:pt>
                <c:pt idx="3897">
                  <c:v>40.960894173280302</c:v>
                </c:pt>
                <c:pt idx="3898">
                  <c:v>40.960081742554131</c:v>
                </c:pt>
                <c:pt idx="3899">
                  <c:v>40.95928798001178</c:v>
                </c:pt>
                <c:pt idx="3900">
                  <c:v>40.958513567182209</c:v>
                </c:pt>
                <c:pt idx="3901">
                  <c:v>40.957759053557233</c:v>
                </c:pt>
                <c:pt idx="3902">
                  <c:v>40.957024866843433</c:v>
                </c:pt>
                <c:pt idx="3903">
                  <c:v>40.95631136548829</c:v>
                </c:pt>
                <c:pt idx="3904">
                  <c:v>40.955618748873171</c:v>
                </c:pt>
                <c:pt idx="3905">
                  <c:v>40.954947079245841</c:v>
                </c:pt>
                <c:pt idx="3906">
                  <c:v>40.954296298144058</c:v>
                </c:pt>
                <c:pt idx="3907">
                  <c:v>40.953666228428347</c:v>
                </c:pt>
                <c:pt idx="3908">
                  <c:v>40.953056571173967</c:v>
                </c:pt>
                <c:pt idx="3909">
                  <c:v>40.952466890160565</c:v>
                </c:pt>
                <c:pt idx="3910">
                  <c:v>40.951896674046253</c:v>
                </c:pt>
                <c:pt idx="3911">
                  <c:v>40.951345354735615</c:v>
                </c:pt>
                <c:pt idx="3912">
                  <c:v>40.950812322654308</c:v>
                </c:pt>
                <c:pt idx="3913">
                  <c:v>40.950296922595392</c:v>
                </c:pt>
                <c:pt idx="3914">
                  <c:v>40.949798494608949</c:v>
                </c:pt>
                <c:pt idx="3915">
                  <c:v>40.949316338032126</c:v>
                </c:pt>
                <c:pt idx="3916">
                  <c:v>40.948849771291805</c:v>
                </c:pt>
                <c:pt idx="3917">
                  <c:v>40.948398166769792</c:v>
                </c:pt>
                <c:pt idx="3918">
                  <c:v>40.947960958697905</c:v>
                </c:pt>
                <c:pt idx="3919">
                  <c:v>40.947537639136854</c:v>
                </c:pt>
                <c:pt idx="3920">
                  <c:v>40.947127753940201</c:v>
                </c:pt>
                <c:pt idx="3921">
                  <c:v>40.94673090802771</c:v>
                </c:pt>
                <c:pt idx="3922">
                  <c:v>40.946346793842999</c:v>
                </c:pt>
                <c:pt idx="3923">
                  <c:v>40.945975205243791</c:v>
                </c:pt>
                <c:pt idx="3924">
                  <c:v>40.945616057092366</c:v>
                </c:pt>
                <c:pt idx="3925">
                  <c:v>40.945269331153341</c:v>
                </c:pt>
                <c:pt idx="3926">
                  <c:v>40.944935090455161</c:v>
                </c:pt>
                <c:pt idx="3927">
                  <c:v>40.944613507998241</c:v>
                </c:pt>
                <c:pt idx="3928">
                  <c:v>40.944304814022694</c:v>
                </c:pt>
                <c:pt idx="3929">
                  <c:v>40.944009297923117</c:v>
                </c:pt>
                <c:pt idx="3930">
                  <c:v>40.943727304021216</c:v>
                </c:pt>
                <c:pt idx="3931">
                  <c:v>40.943459243570487</c:v>
                </c:pt>
                <c:pt idx="3932">
                  <c:v>40.943205576741789</c:v>
                </c:pt>
                <c:pt idx="3933">
                  <c:v>40.942966773339229</c:v>
                </c:pt>
                <c:pt idx="3934">
                  <c:v>40.942743243349533</c:v>
                </c:pt>
                <c:pt idx="3935">
                  <c:v>40.942535370570027</c:v>
                </c:pt>
                <c:pt idx="3936">
                  <c:v>40.942343457136538</c:v>
                </c:pt>
                <c:pt idx="3937">
                  <c:v>40.942167700324042</c:v>
                </c:pt>
                <c:pt idx="3938">
                  <c:v>40.942008210502273</c:v>
                </c:pt>
                <c:pt idx="3939">
                  <c:v>40.941865008734702</c:v>
                </c:pt>
                <c:pt idx="3940">
                  <c:v>40.941738056945042</c:v>
                </c:pt>
                <c:pt idx="3941">
                  <c:v>40.941627244704655</c:v>
                </c:pt>
                <c:pt idx="3942">
                  <c:v>40.941532369907186</c:v>
                </c:pt>
                <c:pt idx="3943">
                  <c:v>40.941453144660478</c:v>
                </c:pt>
                <c:pt idx="3944">
                  <c:v>40.941389207556341</c:v>
                </c:pt>
                <c:pt idx="3945">
                  <c:v>40.941340179717194</c:v>
                </c:pt>
                <c:pt idx="3946">
                  <c:v>40.941305650463995</c:v>
                </c:pt>
                <c:pt idx="3947">
                  <c:v>40.941285148077775</c:v>
                </c:pt>
                <c:pt idx="3948">
                  <c:v>40.94127816846369</c:v>
                </c:pt>
                <c:pt idx="3949">
                  <c:v>40.941284177006914</c:v>
                </c:pt>
                <c:pt idx="3950">
                  <c:v>40.941302655118569</c:v>
                </c:pt>
                <c:pt idx="3951">
                  <c:v>40.941333051008982</c:v>
                </c:pt>
                <c:pt idx="3952">
                  <c:v>40.941374790602445</c:v>
                </c:pt>
                <c:pt idx="3953">
                  <c:v>40.94142730740905</c:v>
                </c:pt>
                <c:pt idx="3954">
                  <c:v>40.941490051981155</c:v>
                </c:pt>
                <c:pt idx="3955">
                  <c:v>40.941562472072484</c:v>
                </c:pt>
                <c:pt idx="3956">
                  <c:v>40.941644058020351</c:v>
                </c:pt>
                <c:pt idx="3957">
                  <c:v>40.941734348136713</c:v>
                </c:pt>
                <c:pt idx="3958">
                  <c:v>40.94183288856977</c:v>
                </c:pt>
                <c:pt idx="3959">
                  <c:v>40.941939293018144</c:v>
                </c:pt>
                <c:pt idx="3960">
                  <c:v>40.942053241802945</c:v>
                </c:pt>
                <c:pt idx="3961">
                  <c:v>40.942174478759782</c:v>
                </c:pt>
                <c:pt idx="3962">
                  <c:v>40.942302823655936</c:v>
                </c:pt>
                <c:pt idx="3963">
                  <c:v>40.9424381619679</c:v>
                </c:pt>
                <c:pt idx="3964">
                  <c:v>40.942580487641791</c:v>
                </c:pt>
                <c:pt idx="3965">
                  <c:v>40.942729902047439</c:v>
                </c:pt>
                <c:pt idx="3966">
                  <c:v>40.94288660400651</c:v>
                </c:pt>
                <c:pt idx="3967">
                  <c:v>40.943050886095172</c:v>
                </c:pt>
                <c:pt idx="3968">
                  <c:v>40.943223136706429</c:v>
                </c:pt>
                <c:pt idx="3969">
                  <c:v>40.943403825261449</c:v>
                </c:pt>
                <c:pt idx="3970">
                  <c:v>40.943593467403161</c:v>
                </c:pt>
                <c:pt idx="3971">
                  <c:v>40.943792610826343</c:v>
                </c:pt>
                <c:pt idx="3972">
                  <c:v>40.944001809883645</c:v>
                </c:pt>
                <c:pt idx="3973">
                  <c:v>40.944221612152006</c:v>
                </c:pt>
                <c:pt idx="3974">
                  <c:v>40.944452534983057</c:v>
                </c:pt>
                <c:pt idx="3975">
                  <c:v>40.94469508124908</c:v>
                </c:pt>
                <c:pt idx="3976">
                  <c:v>40.9449497208278</c:v>
                </c:pt>
                <c:pt idx="3977">
                  <c:v>40.945216887347165</c:v>
                </c:pt>
                <c:pt idx="3978">
                  <c:v>40.945497026351433</c:v>
                </c:pt>
                <c:pt idx="3979">
                  <c:v>40.945790540477226</c:v>
                </c:pt>
                <c:pt idx="3980">
                  <c:v>40.94609778892324</c:v>
                </c:pt>
                <c:pt idx="3981">
                  <c:v>40.94641906712328</c:v>
                </c:pt>
                <c:pt idx="3982">
                  <c:v>40.946754610502268</c:v>
                </c:pt>
                <c:pt idx="3983">
                  <c:v>40.947104628634555</c:v>
                </c:pt>
                <c:pt idx="3984">
                  <c:v>40.947469242097512</c:v>
                </c:pt>
                <c:pt idx="3985">
                  <c:v>40.947848474193556</c:v>
                </c:pt>
                <c:pt idx="3986">
                  <c:v>40.948242282000301</c:v>
                </c:pt>
                <c:pt idx="3987">
                  <c:v>40.948650553527777</c:v>
                </c:pt>
                <c:pt idx="3988">
                  <c:v>40.949073093180154</c:v>
                </c:pt>
                <c:pt idx="3989">
                  <c:v>40.949509631654152</c:v>
                </c:pt>
                <c:pt idx="3990">
                  <c:v>40.949959852187362</c:v>
                </c:pt>
                <c:pt idx="3991">
                  <c:v>40.950423400839604</c:v>
                </c:pt>
                <c:pt idx="3992">
                  <c:v>40.950899926646059</c:v>
                </c:pt>
                <c:pt idx="3993">
                  <c:v>40.951389099175152</c:v>
                </c:pt>
                <c:pt idx="3994">
                  <c:v>40.951890603594066</c:v>
                </c:pt>
                <c:pt idx="3995">
                  <c:v>40.95240412121079</c:v>
                </c:pt>
                <c:pt idx="3996">
                  <c:v>40.952929318205939</c:v>
                </c:pt>
                <c:pt idx="3997">
                  <c:v>40.953465850301981</c:v>
                </c:pt>
                <c:pt idx="3998">
                  <c:v>40.954013361850073</c:v>
                </c:pt>
                <c:pt idx="3999">
                  <c:v>40.954571505965546</c:v>
                </c:pt>
                <c:pt idx="4000">
                  <c:v>40.955139958359126</c:v>
                </c:pt>
                <c:pt idx="4001">
                  <c:v>40.955718445455901</c:v>
                </c:pt>
                <c:pt idx="4002">
                  <c:v>40.95630674382091</c:v>
                </c:pt>
                <c:pt idx="4003">
                  <c:v>40.956904660804263</c:v>
                </c:pt>
                <c:pt idx="4004">
                  <c:v>40.957512056164404</c:v>
                </c:pt>
                <c:pt idx="4005">
                  <c:v>40.958128856856696</c:v>
                </c:pt>
                <c:pt idx="4006">
                  <c:v>40.958755036868475</c:v>
                </c:pt>
                <c:pt idx="4007">
                  <c:v>40.959390624613356</c:v>
                </c:pt>
                <c:pt idx="4008">
                  <c:v>40.960035733745777</c:v>
                </c:pt>
                <c:pt idx="4009">
                  <c:v>40.960690551141568</c:v>
                </c:pt>
                <c:pt idx="4010">
                  <c:v>40.961355320415386</c:v>
                </c:pt>
                <c:pt idx="4011">
                  <c:v>40.962030341036979</c:v>
                </c:pt>
                <c:pt idx="4012">
                  <c:v>40.962715941405222</c:v>
                </c:pt>
                <c:pt idx="4013">
                  <c:v>40.963412496862581</c:v>
                </c:pt>
                <c:pt idx="4014">
                  <c:v>40.964120396317583</c:v>
                </c:pt>
                <c:pt idx="4015">
                  <c:v>40.964840046398592</c:v>
                </c:pt>
                <c:pt idx="4016">
                  <c:v>40.965571841964959</c:v>
                </c:pt>
                <c:pt idx="4017">
                  <c:v>40.966316145470628</c:v>
                </c:pt>
                <c:pt idx="4018">
                  <c:v>40.967073257784662</c:v>
                </c:pt>
                <c:pt idx="4019">
                  <c:v>40.967843371159233</c:v>
                </c:pt>
                <c:pt idx="4020">
                  <c:v>40.968626591029597</c:v>
                </c:pt>
                <c:pt idx="4021">
                  <c:v>40.969422907850934</c:v>
                </c:pt>
                <c:pt idx="4022">
                  <c:v>40.970232179702457</c:v>
                </c:pt>
                <c:pt idx="4023">
                  <c:v>40.971054111989979</c:v>
                </c:pt>
                <c:pt idx="4024">
                  <c:v>40.971888267196931</c:v>
                </c:pt>
                <c:pt idx="4025">
                  <c:v>40.972734116615101</c:v>
                </c:pt>
                <c:pt idx="4026">
                  <c:v>40.973591037619663</c:v>
                </c:pt>
                <c:pt idx="4027">
                  <c:v>40.974458315834426</c:v>
                </c:pt>
                <c:pt idx="4028">
                  <c:v>40.97533521783766</c:v>
                </c:pt>
                <c:pt idx="4029">
                  <c:v>40.976221006377941</c:v>
                </c:pt>
                <c:pt idx="4030">
                  <c:v>40.977114950964783</c:v>
                </c:pt>
                <c:pt idx="4031">
                  <c:v>40.978016322477522</c:v>
                </c:pt>
                <c:pt idx="4032">
                  <c:v>40.97892439630283</c:v>
                </c:pt>
                <c:pt idx="4033">
                  <c:v>40.979838439608173</c:v>
                </c:pt>
                <c:pt idx="4034">
                  <c:v>40.98075769809985</c:v>
                </c:pt>
                <c:pt idx="4035">
                  <c:v>40.981681349786406</c:v>
                </c:pt>
                <c:pt idx="4036">
                  <c:v>40.982608477802309</c:v>
                </c:pt>
                <c:pt idx="4037">
                  <c:v>40.98353801605537</c:v>
                </c:pt>
                <c:pt idx="4038">
                  <c:v>40.984468680866094</c:v>
                </c:pt>
                <c:pt idx="4039">
                  <c:v>40.985398938223582</c:v>
                </c:pt>
                <c:pt idx="4040">
                  <c:v>40.98632687924583</c:v>
                </c:pt>
                <c:pt idx="4041">
                  <c:v>40.987250190911759</c:v>
                </c:pt>
                <c:pt idx="4042">
                  <c:v>40.988166124392386</c:v>
                </c:pt>
                <c:pt idx="4043">
                  <c:v>40.989071408926186</c:v>
                </c:pt>
                <c:pt idx="4044">
                  <c:v>40.989962178362042</c:v>
                </c:pt>
                <c:pt idx="4045">
                  <c:v>40.990833881956085</c:v>
                </c:pt>
                <c:pt idx="4046">
                  <c:v>40.99168124956546</c:v>
                </c:pt>
                <c:pt idx="4047">
                  <c:v>40.992498248873169</c:v>
                </c:pt>
                <c:pt idx="4048">
                  <c:v>40.9932779533952</c:v>
                </c:pt>
                <c:pt idx="4049">
                  <c:v>40.994012481867728</c:v>
                </c:pt>
                <c:pt idx="4050">
                  <c:v>40.994692961702754</c:v>
                </c:pt>
                <c:pt idx="4051">
                  <c:v>40.995309442613042</c:v>
                </c:pt>
                <c:pt idx="4052">
                  <c:v>40.995850792929737</c:v>
                </c:pt>
                <c:pt idx="4053">
                  <c:v>40.996304666843415</c:v>
                </c:pt>
                <c:pt idx="4054">
                  <c:v>40.996657502518772</c:v>
                </c:pt>
                <c:pt idx="4055">
                  <c:v>40.996894489865952</c:v>
                </c:pt>
                <c:pt idx="4056">
                  <c:v>40.996999520768881</c:v>
                </c:pt>
                <c:pt idx="4057">
                  <c:v>40.996955202474588</c:v>
                </c:pt>
                <c:pt idx="4058">
                  <c:v>40.996742885049343</c:v>
                </c:pt>
                <c:pt idx="4059">
                  <c:v>40.996342584401233</c:v>
                </c:pt>
                <c:pt idx="4060">
                  <c:v>40.995732995374873</c:v>
                </c:pt>
                <c:pt idx="4061">
                  <c:v>40.994891473074091</c:v>
                </c:pt>
                <c:pt idx="4062">
                  <c:v>40.993794024480778</c:v>
                </c:pt>
                <c:pt idx="4063">
                  <c:v>40.992415338091035</c:v>
                </c:pt>
                <c:pt idx="4064">
                  <c:v>40.990728800441893</c:v>
                </c:pt>
                <c:pt idx="4065">
                  <c:v>40.988706550846963</c:v>
                </c:pt>
                <c:pt idx="4066">
                  <c:v>40.986319543231687</c:v>
                </c:pt>
                <c:pt idx="4067">
                  <c:v>40.983537594476346</c:v>
                </c:pt>
                <c:pt idx="4068">
                  <c:v>40.980329464339356</c:v>
                </c:pt>
                <c:pt idx="4069">
                  <c:v>40.976662976373532</c:v>
                </c:pt>
                <c:pt idx="4070">
                  <c:v>40.972505002990111</c:v>
                </c:pt>
                <c:pt idx="4071">
                  <c:v>40.967821582471629</c:v>
                </c:pt>
                <c:pt idx="4072">
                  <c:v>40.962578046030316</c:v>
                </c:pt>
                <c:pt idx="4073">
                  <c:v>40.956739031374262</c:v>
                </c:pt>
                <c:pt idx="4074">
                  <c:v>40.950268555148007</c:v>
                </c:pt>
                <c:pt idx="4075">
                  <c:v>40.943130065120023</c:v>
                </c:pt>
                <c:pt idx="4076">
                  <c:v>40.935286527235213</c:v>
                </c:pt>
                <c:pt idx="4077">
                  <c:v>40.926700465370438</c:v>
                </c:pt>
                <c:pt idx="4078">
                  <c:v>40.917333971144487</c:v>
                </c:pt>
                <c:pt idx="4079">
                  <c:v>40.907148843703055</c:v>
                </c:pt>
                <c:pt idx="4080">
                  <c:v>40.8961066554279</c:v>
                </c:pt>
                <c:pt idx="4081">
                  <c:v>40.884168804094855</c:v>
                </c:pt>
                <c:pt idx="4082">
                  <c:v>40.871296589026365</c:v>
                </c:pt>
                <c:pt idx="4083">
                  <c:v>40.857451321107668</c:v>
                </c:pt>
                <c:pt idx="4084">
                  <c:v>40.842594415466188</c:v>
                </c:pt>
                <c:pt idx="4085">
                  <c:v>40.826687453159515</c:v>
                </c:pt>
                <c:pt idx="4086">
                  <c:v>40.809692240035346</c:v>
                </c:pt>
                <c:pt idx="4087">
                  <c:v>40.791570882604219</c:v>
                </c:pt>
                <c:pt idx="4088">
                  <c:v>40.7722858515098</c:v>
                </c:pt>
                <c:pt idx="4089">
                  <c:v>40.751799968964505</c:v>
                </c:pt>
                <c:pt idx="4090">
                  <c:v>40.730076490749738</c:v>
                </c:pt>
                <c:pt idx="4091">
                  <c:v>40.707079158977763</c:v>
                </c:pt>
                <c:pt idx="4092">
                  <c:v>40.682772219281198</c:v>
                </c:pt>
                <c:pt idx="4093">
                  <c:v>40.657120494211249</c:v>
                </c:pt>
                <c:pt idx="4094">
                  <c:v>40.630089438547664</c:v>
                </c:pt>
                <c:pt idx="4095">
                  <c:v>40.601645223022551</c:v>
                </c:pt>
                <c:pt idx="4096">
                  <c:v>40.571754811621744</c:v>
                </c:pt>
                <c:pt idx="4097">
                  <c:v>40.540386024038888</c:v>
                </c:pt>
                <c:pt idx="4098">
                  <c:v>40.507507622742672</c:v>
                </c:pt>
                <c:pt idx="4099">
                  <c:v>40.473089374414485</c:v>
                </c:pt>
                <c:pt idx="4100">
                  <c:v>40.437102062424501</c:v>
                </c:pt>
                <c:pt idx="4101">
                  <c:v>40.39951760444837</c:v>
                </c:pt>
                <c:pt idx="4102">
                  <c:v>40.360309137030484</c:v>
                </c:pt>
                <c:pt idx="4103">
                  <c:v>40.319450968080702</c:v>
                </c:pt>
                <c:pt idx="4104">
                  <c:v>40.276918606319029</c:v>
                </c:pt>
                <c:pt idx="4105">
                  <c:v>40.232688769833537</c:v>
                </c:pt>
                <c:pt idx="4106">
                  <c:v>40.186739389468237</c:v>
                </c:pt>
                <c:pt idx="4107">
                  <c:v>40.139049581219602</c:v>
                </c:pt>
                <c:pt idx="4108">
                  <c:v>40.089599616276303</c:v>
                </c:pt>
                <c:pt idx="4109">
                  <c:v>40.038370971070833</c:v>
                </c:pt>
                <c:pt idx="4110">
                  <c:v>39.985346336146691</c:v>
                </c:pt>
                <c:pt idx="4111">
                  <c:v>39.930509630902904</c:v>
                </c:pt>
                <c:pt idx="4112">
                  <c:v>39.873846032007634</c:v>
                </c:pt>
                <c:pt idx="4113">
                  <c:v>39.815341949167752</c:v>
                </c:pt>
                <c:pt idx="4114">
                  <c:v>39.754985035218709</c:v>
                </c:pt>
                <c:pt idx="4115">
                  <c:v>39.692764141906004</c:v>
                </c:pt>
                <c:pt idx="4116">
                  <c:v>39.628669275077307</c:v>
                </c:pt>
                <c:pt idx="4117">
                  <c:v>39.562691547989381</c:v>
                </c:pt>
                <c:pt idx="4118">
                  <c:v>39.494823137030473</c:v>
                </c:pt>
                <c:pt idx="4119">
                  <c:v>39.425057254558837</c:v>
                </c:pt>
                <c:pt idx="4120">
                  <c:v>39.353388143084388</c:v>
                </c:pt>
                <c:pt idx="4121">
                  <c:v>39.279810987523923</c:v>
                </c:pt>
                <c:pt idx="4122">
                  <c:v>39.204321806127552</c:v>
                </c:pt>
                <c:pt idx="4123">
                  <c:v>39.126917468242723</c:v>
                </c:pt>
                <c:pt idx="4124">
                  <c:v>39.047595614582399</c:v>
                </c:pt>
                <c:pt idx="4125">
                  <c:v>38.966354578524069</c:v>
                </c:pt>
                <c:pt idx="4126">
                  <c:v>38.883193308675793</c:v>
                </c:pt>
                <c:pt idx="4127">
                  <c:v>38.79811131592281</c:v>
                </c:pt>
                <c:pt idx="4128">
                  <c:v>38.711108595787287</c:v>
                </c:pt>
                <c:pt idx="4129">
                  <c:v>38.62218552132861</c:v>
                </c:pt>
                <c:pt idx="4130">
                  <c:v>38.53134273817939</c:v>
                </c:pt>
                <c:pt idx="4131">
                  <c:v>38.438581112741169</c:v>
                </c:pt>
                <c:pt idx="4132">
                  <c:v>38.343901653306801</c:v>
                </c:pt>
                <c:pt idx="4133">
                  <c:v>38.247305419060233</c:v>
                </c:pt>
                <c:pt idx="4134">
                  <c:v>38.148793544027086</c:v>
                </c:pt>
                <c:pt idx="4135">
                  <c:v>38.048367273957851</c:v>
                </c:pt>
                <c:pt idx="4136">
                  <c:v>37.946028000810109</c:v>
                </c:pt>
                <c:pt idx="4137">
                  <c:v>37.841777325762237</c:v>
                </c:pt>
                <c:pt idx="4138">
                  <c:v>37.735617117071698</c:v>
                </c:pt>
                <c:pt idx="4139">
                  <c:v>37.627549550935306</c:v>
                </c:pt>
                <c:pt idx="4140">
                  <c:v>37.517577180350543</c:v>
                </c:pt>
                <c:pt idx="4141">
                  <c:v>37.405702965915424</c:v>
                </c:pt>
                <c:pt idx="4142">
                  <c:v>37.291930324878457</c:v>
                </c:pt>
                <c:pt idx="4143">
                  <c:v>37.176263190764452</c:v>
                </c:pt>
                <c:pt idx="4144">
                  <c:v>37.058706110914692</c:v>
                </c:pt>
                <c:pt idx="4145">
                  <c:v>36.939264277213113</c:v>
                </c:pt>
                <c:pt idx="4146">
                  <c:v>36.817943560701103</c:v>
                </c:pt>
                <c:pt idx="4147">
                  <c:v>36.694750561938399</c:v>
                </c:pt>
                <c:pt idx="4148">
                  <c:v>36.56969270509645</c:v>
                </c:pt>
                <c:pt idx="4149">
                  <c:v>36.442778303697132</c:v>
                </c:pt>
                <c:pt idx="4150">
                  <c:v>36.314016613786983</c:v>
                </c:pt>
                <c:pt idx="4151">
                  <c:v>36.183417876815412</c:v>
                </c:pt>
                <c:pt idx="4152">
                  <c:v>36.050993447871534</c:v>
                </c:pt>
                <c:pt idx="4153">
                  <c:v>35.916755913772249</c:v>
                </c:pt>
                <c:pt idx="4154">
                  <c:v>35.780719056694622</c:v>
                </c:pt>
                <c:pt idx="4155">
                  <c:v>35.642897897216059</c:v>
                </c:pt>
                <c:pt idx="4156">
                  <c:v>35.503308717616711</c:v>
                </c:pt>
                <c:pt idx="4157">
                  <c:v>35.361969058977728</c:v>
                </c:pt>
                <c:pt idx="4158">
                  <c:v>35.218897731992904</c:v>
                </c:pt>
                <c:pt idx="4159">
                  <c:v>35.07411483381938</c:v>
                </c:pt>
                <c:pt idx="4160">
                  <c:v>34.927641754868134</c:v>
                </c:pt>
                <c:pt idx="4161">
                  <c:v>34.779501203711852</c:v>
                </c:pt>
                <c:pt idx="4162">
                  <c:v>34.629717185874178</c:v>
                </c:pt>
                <c:pt idx="4163">
                  <c:v>34.478314980144319</c:v>
                </c:pt>
                <c:pt idx="4164">
                  <c:v>34.32532110083956</c:v>
                </c:pt>
                <c:pt idx="4165">
                  <c:v>34.170763251141523</c:v>
                </c:pt>
                <c:pt idx="4166">
                  <c:v>34.014670275165678</c:v>
                </c:pt>
                <c:pt idx="4167">
                  <c:v>33.857072105435236</c:v>
                </c:pt>
                <c:pt idx="4168">
                  <c:v>33.697999685859443</c:v>
                </c:pt>
                <c:pt idx="4169">
                  <c:v>33.537484869538929</c:v>
                </c:pt>
                <c:pt idx="4170">
                  <c:v>33.375560422006153</c:v>
                </c:pt>
                <c:pt idx="4171">
                  <c:v>33.212259955530975</c:v>
                </c:pt>
                <c:pt idx="4172">
                  <c:v>33.047617821461152</c:v>
                </c:pt>
                <c:pt idx="4173">
                  <c:v>32.881669058771507</c:v>
                </c:pt>
                <c:pt idx="4174">
                  <c:v>32.714449344557337</c:v>
                </c:pt>
                <c:pt idx="4175">
                  <c:v>32.545994898644828</c:v>
                </c:pt>
                <c:pt idx="4176">
                  <c:v>32.37634242213872</c:v>
                </c:pt>
                <c:pt idx="4177">
                  <c:v>32.205529064987438</c:v>
                </c:pt>
                <c:pt idx="4178">
                  <c:v>32.033592363617579</c:v>
                </c:pt>
                <c:pt idx="4179">
                  <c:v>31.8605701494476</c:v>
                </c:pt>
                <c:pt idx="4180">
                  <c:v>31.686500498099832</c:v>
                </c:pt>
                <c:pt idx="4181">
                  <c:v>31.511421650360845</c:v>
                </c:pt>
                <c:pt idx="4182">
                  <c:v>31.335371976240943</c:v>
                </c:pt>
                <c:pt idx="4183">
                  <c:v>31.158389870069193</c:v>
                </c:pt>
                <c:pt idx="4184">
                  <c:v>30.98051364223004</c:v>
                </c:pt>
                <c:pt idx="4185">
                  <c:v>30.801781465046361</c:v>
                </c:pt>
                <c:pt idx="4186">
                  <c:v>30.622231291279974</c:v>
                </c:pt>
                <c:pt idx="4187">
                  <c:v>30.441900777286747</c:v>
                </c:pt>
                <c:pt idx="4188">
                  <c:v>30.260827231830863</c:v>
                </c:pt>
                <c:pt idx="4189">
                  <c:v>30.079047583119717</c:v>
                </c:pt>
                <c:pt idx="4190">
                  <c:v>29.896598305670899</c:v>
                </c:pt>
                <c:pt idx="4191">
                  <c:v>29.713515358491641</c:v>
                </c:pt>
                <c:pt idx="4192">
                  <c:v>29.529834153056374</c:v>
                </c:pt>
                <c:pt idx="4193">
                  <c:v>29.345589499351856</c:v>
                </c:pt>
                <c:pt idx="4194">
                  <c:v>29.16081555050814</c:v>
                </c:pt>
                <c:pt idx="4195">
                  <c:v>28.975545757490025</c:v>
                </c:pt>
                <c:pt idx="4196">
                  <c:v>28.789812801693881</c:v>
                </c:pt>
                <c:pt idx="4197">
                  <c:v>28.603648530387353</c:v>
                </c:pt>
                <c:pt idx="4198">
                  <c:v>28.417083886095121</c:v>
                </c:pt>
                <c:pt idx="4199">
                  <c:v>28.230148849432879</c:v>
                </c:pt>
                <c:pt idx="4200">
                  <c:v>28.042872399882135</c:v>
                </c:pt>
                <c:pt idx="4201">
                  <c:v>27.855282445824102</c:v>
                </c:pt>
                <c:pt idx="4202">
                  <c:v>27.667405707379555</c:v>
                </c:pt>
                <c:pt idx="4203">
                  <c:v>27.479267721387508</c:v>
                </c:pt>
                <c:pt idx="4204">
                  <c:v>27.290892840433024</c:v>
                </c:pt>
                <c:pt idx="4205">
                  <c:v>27.102304216791836</c:v>
                </c:pt>
                <c:pt idx="4206">
                  <c:v>26.913523811680626</c:v>
                </c:pt>
                <c:pt idx="4207">
                  <c:v>26.72457242931209</c:v>
                </c:pt>
                <c:pt idx="4208">
                  <c:v>26.535469695301199</c:v>
                </c:pt>
                <c:pt idx="4209">
                  <c:v>26.34623403569006</c:v>
                </c:pt>
                <c:pt idx="4210">
                  <c:v>26.156882664854887</c:v>
                </c:pt>
                <c:pt idx="4211">
                  <c:v>25.967431561732187</c:v>
                </c:pt>
                <c:pt idx="4212">
                  <c:v>25.777895458418001</c:v>
                </c:pt>
                <c:pt idx="4213">
                  <c:v>25.588287846059778</c:v>
                </c:pt>
                <c:pt idx="4214">
                  <c:v>25.398620967462044</c:v>
                </c:pt>
                <c:pt idx="4215">
                  <c:v>25.208905866165825</c:v>
                </c:pt>
                <c:pt idx="4216">
                  <c:v>25.019152436308701</c:v>
                </c:pt>
                <c:pt idx="4217">
                  <c:v>24.829369472131361</c:v>
                </c:pt>
                <c:pt idx="4218">
                  <c:v>24.639564730181149</c:v>
                </c:pt>
                <c:pt idx="4219">
                  <c:v>24.449744985579589</c:v>
                </c:pt>
                <c:pt idx="4220">
                  <c:v>24.259916044734105</c:v>
                </c:pt>
                <c:pt idx="4221">
                  <c:v>24.070082812343472</c:v>
                </c:pt>
                <c:pt idx="4222">
                  <c:v>23.880249410060369</c:v>
                </c:pt>
                <c:pt idx="4223">
                  <c:v>23.690419196950923</c:v>
                </c:pt>
                <c:pt idx="4224">
                  <c:v>23.50059482032697</c:v>
                </c:pt>
                <c:pt idx="4225">
                  <c:v>23.310778282059186</c:v>
                </c:pt>
                <c:pt idx="4226">
                  <c:v>23.120971023302374</c:v>
                </c:pt>
                <c:pt idx="4227">
                  <c:v>22.931173972720551</c:v>
                </c:pt>
                <c:pt idx="4228">
                  <c:v>22.741387599204572</c:v>
                </c:pt>
                <c:pt idx="4229">
                  <c:v>22.551612003122674</c:v>
                </c:pt>
                <c:pt idx="4230">
                  <c:v>22.361846986242426</c:v>
                </c:pt>
                <c:pt idx="4231">
                  <c:v>22.172092139048438</c:v>
                </c:pt>
                <c:pt idx="4232">
                  <c:v>21.982346884725271</c:v>
                </c:pt>
                <c:pt idx="4233">
                  <c:v>21.792610587288237</c:v>
                </c:pt>
                <c:pt idx="4234">
                  <c:v>21.602882608292809</c:v>
                </c:pt>
                <c:pt idx="4235">
                  <c:v>21.413162302960654</c:v>
                </c:pt>
                <c:pt idx="4236">
                  <c:v>21.223449035469123</c:v>
                </c:pt>
                <c:pt idx="4237">
                  <c:v>21.033742188186757</c:v>
                </c:pt>
                <c:pt idx="4238">
                  <c:v>20.844041146678435</c:v>
                </c:pt>
                <c:pt idx="4239">
                  <c:v>20.65434531235821</c:v>
                </c:pt>
                <c:pt idx="4240">
                  <c:v>20.464654119590499</c:v>
                </c:pt>
                <c:pt idx="4241">
                  <c:v>20.274967054116939</c:v>
                </c:pt>
                <c:pt idx="4242">
                  <c:v>20.085283641935462</c:v>
                </c:pt>
                <c:pt idx="4243">
                  <c:v>19.895603450080998</c:v>
                </c:pt>
                <c:pt idx="4244">
                  <c:v>19.705926061658552</c:v>
                </c:pt>
                <c:pt idx="4245">
                  <c:v>19.516251087420809</c:v>
                </c:pt>
                <c:pt idx="4246">
                  <c:v>19.326578173000428</c:v>
                </c:pt>
                <c:pt idx="4247">
                  <c:v>19.136906990366754</c:v>
                </c:pt>
                <c:pt idx="4248">
                  <c:v>18.947237249698027</c:v>
                </c:pt>
                <c:pt idx="4249">
                  <c:v>18.757568691957577</c:v>
                </c:pt>
                <c:pt idx="4250">
                  <c:v>18.56790110147297</c:v>
                </c:pt>
                <c:pt idx="4251">
                  <c:v>18.378234313801734</c:v>
                </c:pt>
                <c:pt idx="4252">
                  <c:v>18.188568209662691</c:v>
                </c:pt>
                <c:pt idx="4253">
                  <c:v>17.998902713462954</c:v>
                </c:pt>
                <c:pt idx="4254">
                  <c:v>17.809237862409777</c:v>
                </c:pt>
                <c:pt idx="4255">
                  <c:v>17.619573860848426</c:v>
                </c:pt>
                <c:pt idx="4256">
                  <c:v>17.429911141802915</c:v>
                </c:pt>
                <c:pt idx="4257">
                  <c:v>17.24025039721608</c:v>
                </c:pt>
                <c:pt idx="4258">
                  <c:v>17.050592634997788</c:v>
                </c:pt>
                <c:pt idx="4259">
                  <c:v>16.860939255486812</c:v>
                </c:pt>
                <c:pt idx="4260">
                  <c:v>16.671292109721602</c:v>
                </c:pt>
                <c:pt idx="4261">
                  <c:v>16.481653561555451</c:v>
                </c:pt>
                <c:pt idx="4262">
                  <c:v>16.292026569097064</c:v>
                </c:pt>
                <c:pt idx="4263">
                  <c:v>16.102414760435998</c:v>
                </c:pt>
                <c:pt idx="4264">
                  <c:v>15.912822513286198</c:v>
                </c:pt>
                <c:pt idx="4265">
                  <c:v>15.72325501624687</c:v>
                </c:pt>
                <c:pt idx="4266">
                  <c:v>15.533718322212401</c:v>
                </c:pt>
                <c:pt idx="4267">
                  <c:v>15.344219412682282</c:v>
                </c:pt>
                <c:pt idx="4268">
                  <c:v>15.154766269848283</c:v>
                </c:pt>
                <c:pt idx="4269">
                  <c:v>14.965367948519665</c:v>
                </c:pt>
                <c:pt idx="4270">
                  <c:v>14.776034629032257</c:v>
                </c:pt>
                <c:pt idx="4271">
                  <c:v>14.586777668198556</c:v>
                </c:pt>
                <c:pt idx="4272">
                  <c:v>14.397609654617762</c:v>
                </c:pt>
                <c:pt idx="4273">
                  <c:v>14.208544417543084</c:v>
                </c:pt>
                <c:pt idx="4274">
                  <c:v>14.019597033244956</c:v>
                </c:pt>
                <c:pt idx="4275">
                  <c:v>13.830783855133305</c:v>
                </c:pt>
                <c:pt idx="4276">
                  <c:v>13.642122505287967</c:v>
                </c:pt>
                <c:pt idx="4277">
                  <c:v>13.453631860170869</c:v>
                </c:pt>
                <c:pt idx="4278">
                  <c:v>13.265332075062608</c:v>
                </c:pt>
                <c:pt idx="4279">
                  <c:v>13.07724457541612</c:v>
                </c:pt>
                <c:pt idx="4280">
                  <c:v>12.889392059949923</c:v>
                </c:pt>
                <c:pt idx="4281">
                  <c:v>12.701798476358819</c:v>
                </c:pt>
                <c:pt idx="4282">
                  <c:v>12.514489004404187</c:v>
                </c:pt>
                <c:pt idx="4283">
                  <c:v>12.327490056930332</c:v>
                </c:pt>
                <c:pt idx="4284">
                  <c:v>12.140829214508768</c:v>
                </c:pt>
                <c:pt idx="4285">
                  <c:v>11.954535158801006</c:v>
                </c:pt>
                <c:pt idx="4286">
                  <c:v>11.76863762302254</c:v>
                </c:pt>
                <c:pt idx="4287">
                  <c:v>11.583167324524972</c:v>
                </c:pt>
                <c:pt idx="4288">
                  <c:v>11.398155905936077</c:v>
                </c:pt>
                <c:pt idx="4289">
                  <c:v>11.21363588229489</c:v>
                </c:pt>
                <c:pt idx="4290">
                  <c:v>11.029640563691267</c:v>
                </c:pt>
                <c:pt idx="4291">
                  <c:v>10.846203985888938</c:v>
                </c:pt>
                <c:pt idx="4292">
                  <c:v>10.663360852982766</c:v>
                </c:pt>
                <c:pt idx="4293">
                  <c:v>10.481146460730594</c:v>
                </c:pt>
                <c:pt idx="4294">
                  <c:v>10.299596633598469</c:v>
                </c:pt>
                <c:pt idx="4295">
                  <c:v>10.118747658329651</c:v>
                </c:pt>
                <c:pt idx="4296">
                  <c:v>9.9386362226690252</c:v>
                </c:pt>
                <c:pt idx="4297">
                  <c:v>9.7592993756517927</c:v>
                </c:pt>
                <c:pt idx="4298">
                  <c:v>9.5807744719399075</c:v>
                </c:pt>
                <c:pt idx="4299">
                  <c:v>9.4030990996906816</c:v>
                </c:pt>
                <c:pt idx="4300">
                  <c:v>9.226311016011195</c:v>
                </c:pt>
                <c:pt idx="4301">
                  <c:v>9.0504480840919097</c:v>
                </c:pt>
                <c:pt idx="4302">
                  <c:v>8.8755482313153582</c:v>
                </c:pt>
                <c:pt idx="4303">
                  <c:v>8.7016493382235947</c:v>
                </c:pt>
                <c:pt idx="4304">
                  <c:v>8.5287891743261142</c:v>
                </c:pt>
                <c:pt idx="4305">
                  <c:v>8.3570053352187319</c:v>
                </c:pt>
                <c:pt idx="4306">
                  <c:v>8.186335164751803</c:v>
                </c:pt>
                <c:pt idx="4307">
                  <c:v>8.0168156898364966</c:v>
                </c:pt>
                <c:pt idx="4308">
                  <c:v>7.8484835849462327</c:v>
                </c:pt>
                <c:pt idx="4309">
                  <c:v>7.681375103417289</c:v>
                </c:pt>
                <c:pt idx="4310">
                  <c:v>7.5155260154514618</c:v>
                </c:pt>
                <c:pt idx="4311">
                  <c:v>7.3509715487111471</c:v>
                </c:pt>
                <c:pt idx="4312">
                  <c:v>7.1877463324053572</c:v>
                </c:pt>
                <c:pt idx="4313">
                  <c:v>7.0258843404772398</c:v>
                </c:pt>
                <c:pt idx="4314">
                  <c:v>6.8654188273825261</c:v>
                </c:pt>
                <c:pt idx="4315">
                  <c:v>6.7063822581676185</c:v>
                </c:pt>
                <c:pt idx="4316">
                  <c:v>6.5488062512888447</c:v>
                </c:pt>
                <c:pt idx="4317">
                  <c:v>6.3927215198851037</c:v>
                </c:pt>
                <c:pt idx="4318">
                  <c:v>6.2381578007217522</c:v>
                </c:pt>
                <c:pt idx="4319">
                  <c:v>6.0851437932979779</c:v>
                </c:pt>
                <c:pt idx="4320">
                  <c:v>5.9337070925320345</c:v>
                </c:pt>
                <c:pt idx="4321">
                  <c:v>5.783874140801295</c:v>
                </c:pt>
                <c:pt idx="4322">
                  <c:v>5.6356701653115291</c:v>
                </c:pt>
                <c:pt idx="4323">
                  <c:v>5.4891191653704494</c:v>
                </c:pt>
                <c:pt idx="4324">
                  <c:v>5.3442439219178066</c:v>
                </c:pt>
                <c:pt idx="4325">
                  <c:v>5.2010660022831026</c:v>
                </c:pt>
                <c:pt idx="4326">
                  <c:v>5.0596057458830428</c:v>
                </c:pt>
                <c:pt idx="4327">
                  <c:v>4.9198822689939572</c:v>
                </c:pt>
                <c:pt idx="4328">
                  <c:v>4.7819134504492533</c:v>
                </c:pt>
                <c:pt idx="4329">
                  <c:v>4.6457159173368634</c:v>
                </c:pt>
                <c:pt idx="4330">
                  <c:v>4.5113050482397963</c:v>
                </c:pt>
                <c:pt idx="4331">
                  <c:v>4.3786949754013849</c:v>
                </c:pt>
                <c:pt idx="4332">
                  <c:v>4.2478985994550005</c:v>
                </c:pt>
                <c:pt idx="4333">
                  <c:v>4.1189275755928705</c:v>
                </c:pt>
                <c:pt idx="4334">
                  <c:v>3.9917923645161286</c:v>
                </c:pt>
                <c:pt idx="4335">
                  <c:v>3.866502306834585</c:v>
                </c:pt>
                <c:pt idx="4336">
                  <c:v>3.743065679584622</c:v>
                </c:pt>
                <c:pt idx="4337">
                  <c:v>3.6214897597731621</c:v>
                </c:pt>
                <c:pt idx="4338">
                  <c:v>3.5017808943585211</c:v>
                </c:pt>
                <c:pt idx="4339">
                  <c:v>3.3839445500515541</c:v>
                </c:pt>
                <c:pt idx="4340">
                  <c:v>3.2679853724701724</c:v>
                </c:pt>
                <c:pt idx="4341">
                  <c:v>3.153907257681543</c:v>
                </c:pt>
                <c:pt idx="4342">
                  <c:v>3.0417134020621588</c:v>
                </c:pt>
                <c:pt idx="4343">
                  <c:v>2.9314063725290902</c:v>
                </c:pt>
                <c:pt idx="4344">
                  <c:v>2.8229881681249074</c:v>
                </c:pt>
                <c:pt idx="4345">
                  <c:v>2.71646028423921</c:v>
                </c:pt>
                <c:pt idx="4346">
                  <c:v>2.6118237777581381</c:v>
                </c:pt>
                <c:pt idx="4347">
                  <c:v>2.5090793433200766</c:v>
                </c:pt>
                <c:pt idx="4348">
                  <c:v>2.4082273577404627</c:v>
                </c:pt>
                <c:pt idx="4349">
                  <c:v>2.309267966902341</c:v>
                </c:pt>
                <c:pt idx="4350">
                  <c:v>2.2122011366769758</c:v>
                </c:pt>
                <c:pt idx="4351">
                  <c:v>2.1170267191633516</c:v>
                </c:pt>
                <c:pt idx="4352">
                  <c:v>2.023744510767417</c:v>
                </c:pt>
                <c:pt idx="4353">
                  <c:v>1.9323542579466779</c:v>
                </c:pt>
                <c:pt idx="4354">
                  <c:v>1.8428556086463392</c:v>
                </c:pt>
                <c:pt idx="4355">
                  <c:v>1.7552480439976428</c:v>
                </c:pt>
                <c:pt idx="4356">
                  <c:v>1.6695308115922811</c:v>
                </c:pt>
                <c:pt idx="4357">
                  <c:v>1.5857028841213725</c:v>
                </c:pt>
                <c:pt idx="4358">
                  <c:v>1.5037628921932533</c:v>
                </c:pt>
                <c:pt idx="4359">
                  <c:v>1.4237090628222122</c:v>
                </c:pt>
                <c:pt idx="4360">
                  <c:v>1.3455391639122105</c:v>
                </c:pt>
                <c:pt idx="4361">
                  <c:v>1.2692504330534684</c:v>
                </c:pt>
                <c:pt idx="4362">
                  <c:v>1.1948395072912059</c:v>
                </c:pt>
                <c:pt idx="4363">
                  <c:v>1.122302355707762</c:v>
                </c:pt>
                <c:pt idx="4364">
                  <c:v>1.0516342333480617</c:v>
                </c:pt>
                <c:pt idx="4365">
                  <c:v>0.98282961926645906</c:v>
                </c:pt>
                <c:pt idx="4366">
                  <c:v>0.91588215931653949</c:v>
                </c:pt>
                <c:pt idx="4367">
                  <c:v>0.85078459618500402</c:v>
                </c:pt>
                <c:pt idx="4368">
                  <c:v>0.78752870372661554</c:v>
                </c:pt>
                <c:pt idx="4369">
                  <c:v>0.72610521070849809</c:v>
                </c:pt>
                <c:pt idx="4370">
                  <c:v>0.66650374420385827</c:v>
                </c:pt>
                <c:pt idx="4371">
                  <c:v>0.60871277329503526</c:v>
                </c:pt>
                <c:pt idx="4372">
                  <c:v>0.55271953915156768</c:v>
                </c:pt>
                <c:pt idx="4373">
                  <c:v>0.49851006456031727</c:v>
                </c:pt>
                <c:pt idx="4374">
                  <c:v>0.44606913960818917</c:v>
                </c:pt>
                <c:pt idx="4375">
                  <c:v>0.39538031215200997</c:v>
                </c:pt>
                <c:pt idx="4376">
                  <c:v>0.34642589259095563</c:v>
                </c:pt>
                <c:pt idx="4377">
                  <c:v>0.29918695386654842</c:v>
                </c:pt>
                <c:pt idx="4378">
                  <c:v>0.25364331716011124</c:v>
                </c:pt>
                <c:pt idx="4379">
                  <c:v>0.20977356619531509</c:v>
                </c:pt>
                <c:pt idx="4380">
                  <c:v>0.16755503617616641</c:v>
                </c:pt>
                <c:pt idx="4381">
                  <c:v>0.12696383807629902</c:v>
                </c:pt>
                <c:pt idx="4382">
                  <c:v>8.7974864486668705E-2</c:v>
                </c:pt>
                <c:pt idx="4383">
                  <c:v>5.0561789041095158E-2</c:v>
                </c:pt>
                <c:pt idx="4384">
                  <c:v>1.4697123302400266E-2</c:v>
                </c:pt>
                <c:pt idx="4385">
                  <c:v>-1.9647721947268253E-2</c:v>
                </c:pt>
                <c:pt idx="4386">
                  <c:v>-5.250237316246939E-2</c:v>
                </c:pt>
                <c:pt idx="4387">
                  <c:v>-8.3897427294153046E-2</c:v>
                </c:pt>
                <c:pt idx="4388">
                  <c:v>-0.113864391353661</c:v>
                </c:pt>
                <c:pt idx="4389">
                  <c:v>-0.14243562000294657</c:v>
                </c:pt>
                <c:pt idx="4390">
                  <c:v>-0.16964423972602802</c:v>
                </c:pt>
                <c:pt idx="4391">
                  <c:v>-0.19552409331271228</c:v>
                </c:pt>
                <c:pt idx="4392">
                  <c:v>-0.22010966865517803</c:v>
                </c:pt>
                <c:pt idx="4393">
                  <c:v>-0.24343603328914479</c:v>
                </c:pt>
                <c:pt idx="4394">
                  <c:v>-0.26553877174841722</c:v>
                </c:pt>
                <c:pt idx="4395">
                  <c:v>-0.28645393471792674</c:v>
                </c:pt>
                <c:pt idx="4396">
                  <c:v>-0.30621797230814618</c:v>
                </c:pt>
                <c:pt idx="4397">
                  <c:v>-0.32486769591987102</c:v>
                </c:pt>
                <c:pt idx="4398">
                  <c:v>-0.34244020827809757</c:v>
                </c:pt>
                <c:pt idx="4399">
                  <c:v>-0.35897285360141468</c:v>
                </c:pt>
                <c:pt idx="4400">
                  <c:v>-0.37450314243629468</c:v>
                </c:pt>
                <c:pt idx="4401">
                  <c:v>-0.38906869983797387</c:v>
                </c:pt>
                <c:pt idx="4402">
                  <c:v>-0.40270720966269025</c:v>
                </c:pt>
                <c:pt idx="4403">
                  <c:v>-0.41545629789365202</c:v>
                </c:pt>
                <c:pt idx="4404">
                  <c:v>-0.42735347223449754</c:v>
                </c:pt>
                <c:pt idx="4405">
                  <c:v>-0.43843605536897978</c:v>
                </c:pt>
                <c:pt idx="4406">
                  <c:v>-0.44874111346295525</c:v>
                </c:pt>
                <c:pt idx="4407">
                  <c:v>-0.45830540527323654</c:v>
                </c:pt>
                <c:pt idx="4408">
                  <c:v>-0.46716532126970139</c:v>
                </c:pt>
                <c:pt idx="4409">
                  <c:v>-0.47535682168213333</c:v>
                </c:pt>
                <c:pt idx="4410">
                  <c:v>-0.48291537990867628</c:v>
                </c:pt>
                <c:pt idx="4411">
                  <c:v>-0.48987592144645792</c:v>
                </c:pt>
                <c:pt idx="4412">
                  <c:v>-0.49627277304463147</c:v>
                </c:pt>
                <c:pt idx="4413">
                  <c:v>-0.50213960550891201</c:v>
                </c:pt>
                <c:pt idx="4414">
                  <c:v>-0.50750938127853928</c:v>
                </c:pt>
                <c:pt idx="4415">
                  <c:v>-0.51241428292826674</c:v>
                </c:pt>
                <c:pt idx="4416">
                  <c:v>-0.51688566074532372</c:v>
                </c:pt>
                <c:pt idx="4417">
                  <c:v>-0.52095396600383015</c:v>
                </c:pt>
                <c:pt idx="4418">
                  <c:v>-0.5246486889969072</c:v>
                </c:pt>
                <c:pt idx="4419">
                  <c:v>-0.52799829231109197</c:v>
                </c:pt>
                <c:pt idx="4420">
                  <c:v>-0.53103015363087391</c:v>
                </c:pt>
                <c:pt idx="4421">
                  <c:v>-0.53377051331565817</c:v>
                </c:pt>
                <c:pt idx="4422">
                  <c:v>-0.53624441721903127</c:v>
                </c:pt>
                <c:pt idx="4423">
                  <c:v>-0.5384757119163357</c:v>
                </c:pt>
                <c:pt idx="4424">
                  <c:v>-0.54048704470466979</c:v>
                </c:pt>
                <c:pt idx="4425">
                  <c:v>-0.54229986360288751</c:v>
                </c:pt>
                <c:pt idx="4426">
                  <c:v>-0.54393441735159864</c:v>
                </c:pt>
                <c:pt idx="4427">
                  <c:v>-0.54540975541316894</c:v>
                </c:pt>
                <c:pt idx="4428">
                  <c:v>-0.54674371366917118</c:v>
                </c:pt>
                <c:pt idx="4429">
                  <c:v>-0.54795291442038641</c:v>
                </c:pt>
                <c:pt idx="4430">
                  <c:v>-0.54905275532479059</c:v>
                </c:pt>
                <c:pt idx="4431">
                  <c:v>-0.55005742262483481</c:v>
                </c:pt>
                <c:pt idx="4432">
                  <c:v>-0.55097989113271517</c:v>
                </c:pt>
                <c:pt idx="4433">
                  <c:v>-0.55183191409633281</c:v>
                </c:pt>
                <c:pt idx="4434">
                  <c:v>-0.55262406995139246</c:v>
                </c:pt>
                <c:pt idx="4435">
                  <c:v>-0.55336582748563901</c:v>
                </c:pt>
                <c:pt idx="4436">
                  <c:v>-0.55406560303432073</c:v>
                </c:pt>
                <c:pt idx="4437">
                  <c:v>-0.55473082722050426</c:v>
                </c:pt>
                <c:pt idx="4438">
                  <c:v>-0.55536800539107434</c:v>
                </c:pt>
                <c:pt idx="4439">
                  <c:v>-0.55598277849462419</c:v>
                </c:pt>
                <c:pt idx="4440">
                  <c:v>-0.55657998026218936</c:v>
                </c:pt>
                <c:pt idx="4441">
                  <c:v>-0.55716370334364462</c:v>
                </c:pt>
                <c:pt idx="4442">
                  <c:v>-0.55773734605980319</c:v>
                </c:pt>
                <c:pt idx="4443">
                  <c:v>-0.55830367756665245</c:v>
                </c:pt>
                <c:pt idx="4444">
                  <c:v>-0.55886489982324405</c:v>
                </c:pt>
                <c:pt idx="4445">
                  <c:v>-0.55942270478715628</c:v>
                </c:pt>
                <c:pt idx="4446">
                  <c:v>-0.55997834114008016</c:v>
                </c:pt>
                <c:pt idx="4447">
                  <c:v>-0.56053267148328245</c:v>
                </c:pt>
                <c:pt idx="4448">
                  <c:v>-0.56108623906319111</c:v>
                </c:pt>
                <c:pt idx="4449">
                  <c:v>-0.56163933451171077</c:v>
                </c:pt>
                <c:pt idx="4450">
                  <c:v>-0.56219206734423388</c:v>
                </c:pt>
                <c:pt idx="4451">
                  <c:v>-0.56274441838267841</c:v>
                </c:pt>
                <c:pt idx="4452">
                  <c:v>-0.56329630649580265</c:v>
                </c:pt>
                <c:pt idx="4453">
                  <c:v>-0.56384765055236463</c:v>
                </c:pt>
                <c:pt idx="4454">
                  <c:v>-0.56439837419354899</c:v>
                </c:pt>
                <c:pt idx="4455">
                  <c:v>-0.56494840583296568</c:v>
                </c:pt>
                <c:pt idx="4456">
                  <c:v>-0.56549767865665113</c:v>
                </c:pt>
                <c:pt idx="4457">
                  <c:v>-0.5660461258506414</c:v>
                </c:pt>
                <c:pt idx="4458">
                  <c:v>-0.56659368537339883</c:v>
                </c:pt>
                <c:pt idx="4459">
                  <c:v>-0.5671402999558115</c:v>
                </c:pt>
                <c:pt idx="4460">
                  <c:v>-0.56768592187361977</c:v>
                </c:pt>
                <c:pt idx="4461">
                  <c:v>-0.56823050817498955</c:v>
                </c:pt>
                <c:pt idx="4462">
                  <c:v>-0.56877401590808729</c:v>
                </c:pt>
                <c:pt idx="4463">
                  <c:v>-0.56931639734865291</c:v>
                </c:pt>
                <c:pt idx="4464">
                  <c:v>-0.56985760477242675</c:v>
                </c:pt>
                <c:pt idx="4465">
                  <c:v>-0.57039760000000073</c:v>
                </c:pt>
                <c:pt idx="4466">
                  <c:v>-0.5709363496243931</c:v>
                </c:pt>
                <c:pt idx="4467">
                  <c:v>-0.57147382501104793</c:v>
                </c:pt>
                <c:pt idx="4468">
                  <c:v>-0.57200999752540937</c:v>
                </c:pt>
                <c:pt idx="4469">
                  <c:v>-0.57254483376049559</c:v>
                </c:pt>
                <c:pt idx="4470">
                  <c:v>-0.57307829076447259</c:v>
                </c:pt>
                <c:pt idx="4471">
                  <c:v>-0.57361032558550662</c:v>
                </c:pt>
                <c:pt idx="4472">
                  <c:v>-0.57414087618205989</c:v>
                </c:pt>
                <c:pt idx="4473">
                  <c:v>-0.57466987574016848</c:v>
                </c:pt>
                <c:pt idx="4474">
                  <c:v>-0.57519724790101689</c:v>
                </c:pt>
                <c:pt idx="4475">
                  <c:v>-0.5757229067609374</c:v>
                </c:pt>
                <c:pt idx="4476">
                  <c:v>-0.57624675687141025</c:v>
                </c:pt>
                <c:pt idx="4477">
                  <c:v>-0.57676869323906388</c:v>
                </c:pt>
                <c:pt idx="4478">
                  <c:v>-0.57728859655324849</c:v>
                </c:pt>
                <c:pt idx="4479">
                  <c:v>-0.5778063331860368</c:v>
                </c:pt>
                <c:pt idx="4480">
                  <c:v>-0.5783217551922234</c:v>
                </c:pt>
                <c:pt idx="4481">
                  <c:v>-0.57883470030932449</c:v>
                </c:pt>
                <c:pt idx="4482">
                  <c:v>-0.57934499673000506</c:v>
                </c:pt>
                <c:pt idx="4483">
                  <c:v>-0.5798524678745034</c:v>
                </c:pt>
                <c:pt idx="4484">
                  <c:v>-0.58035693239063246</c:v>
                </c:pt>
                <c:pt idx="4485">
                  <c:v>-0.58085820415377876</c:v>
                </c:pt>
                <c:pt idx="4486">
                  <c:v>-0.58135609703932889</c:v>
                </c:pt>
                <c:pt idx="4487">
                  <c:v>-0.58185042969509548</c:v>
                </c:pt>
                <c:pt idx="4488">
                  <c:v>-0.5823410303137434</c:v>
                </c:pt>
                <c:pt idx="4489">
                  <c:v>-0.58282773186036296</c:v>
                </c:pt>
                <c:pt idx="4490">
                  <c:v>-0.58331038161732285</c:v>
                </c:pt>
                <c:pt idx="4491">
                  <c:v>-0.5837888268669913</c:v>
                </c:pt>
                <c:pt idx="4492">
                  <c:v>-0.58426293398144125</c:v>
                </c:pt>
                <c:pt idx="4493">
                  <c:v>-0.58473258365002279</c:v>
                </c:pt>
                <c:pt idx="4494">
                  <c:v>-0.58519767087936436</c:v>
                </c:pt>
                <c:pt idx="4495">
                  <c:v>-0.58565810499337234</c:v>
                </c:pt>
                <c:pt idx="4496">
                  <c:v>-0.5861138096332309</c:v>
                </c:pt>
                <c:pt idx="4497">
                  <c:v>-0.58656472275740235</c:v>
                </c:pt>
                <c:pt idx="4498">
                  <c:v>-0.58701079664162692</c:v>
                </c:pt>
                <c:pt idx="4499">
                  <c:v>-0.58745199787892255</c:v>
                </c:pt>
                <c:pt idx="4500">
                  <c:v>-0.58788830260715941</c:v>
                </c:pt>
                <c:pt idx="4501">
                  <c:v>-0.58831970128148547</c:v>
                </c:pt>
                <c:pt idx="4502">
                  <c:v>-0.58874619390190086</c:v>
                </c:pt>
                <c:pt idx="4503">
                  <c:v>-0.5891677947856836</c:v>
                </c:pt>
                <c:pt idx="4504">
                  <c:v>-0.58958452779496329</c:v>
                </c:pt>
                <c:pt idx="4505">
                  <c:v>-0.589996426336722</c:v>
                </c:pt>
                <c:pt idx="4506">
                  <c:v>-0.59040352859036738</c:v>
                </c:pt>
                <c:pt idx="4507">
                  <c:v>-0.59080587273530782</c:v>
                </c:pt>
                <c:pt idx="4508">
                  <c:v>-0.59120349217852486</c:v>
                </c:pt>
                <c:pt idx="4509">
                  <c:v>-0.59159642032700044</c:v>
                </c:pt>
                <c:pt idx="4510">
                  <c:v>-0.59198468104286428</c:v>
                </c:pt>
                <c:pt idx="4511">
                  <c:v>-0.59236829341582031</c:v>
                </c:pt>
                <c:pt idx="4512">
                  <c:v>-0.59274726699072111</c:v>
                </c:pt>
                <c:pt idx="4513">
                  <c:v>-0.59312160176756601</c:v>
                </c:pt>
                <c:pt idx="4514">
                  <c:v>-0.5934912786566513</c:v>
                </c:pt>
                <c:pt idx="4515">
                  <c:v>-0.59385625470614312</c:v>
                </c:pt>
                <c:pt idx="4516">
                  <c:v>-0.59421646310207765</c:v>
                </c:pt>
                <c:pt idx="4517">
                  <c:v>-0.59457181316836138</c:v>
                </c:pt>
                <c:pt idx="4518">
                  <c:v>-0.59492218559434451</c:v>
                </c:pt>
                <c:pt idx="4519">
                  <c:v>-0.59526743243482161</c:v>
                </c:pt>
                <c:pt idx="4520">
                  <c:v>-0.59560738188245776</c:v>
                </c:pt>
                <c:pt idx="4521">
                  <c:v>-0.59594182872293489</c:v>
                </c:pt>
                <c:pt idx="4522">
                  <c:v>-0.59627054387980616</c:v>
                </c:pt>
                <c:pt idx="4523">
                  <c:v>-0.5965932600972168</c:v>
                </c:pt>
                <c:pt idx="4524">
                  <c:v>-0.59690967671232942</c:v>
                </c:pt>
                <c:pt idx="4525">
                  <c:v>-0.59721945965532541</c:v>
                </c:pt>
                <c:pt idx="4526">
                  <c:v>-0.59752224622183003</c:v>
                </c:pt>
                <c:pt idx="4527">
                  <c:v>-0.59781764507291257</c:v>
                </c:pt>
                <c:pt idx="4528">
                  <c:v>-0.59810524100751283</c:v>
                </c:pt>
                <c:pt idx="4529">
                  <c:v>-0.5983845949624399</c:v>
                </c:pt>
                <c:pt idx="4530">
                  <c:v>-0.59865524878479959</c:v>
                </c:pt>
                <c:pt idx="4531">
                  <c:v>-0.59891673000441947</c:v>
                </c:pt>
                <c:pt idx="4532">
                  <c:v>-0.59916855183384932</c:v>
                </c:pt>
                <c:pt idx="4533">
                  <c:v>-0.59941021316836107</c:v>
                </c:pt>
                <c:pt idx="4534">
                  <c:v>-0.59964120813080002</c:v>
                </c:pt>
                <c:pt idx="4535">
                  <c:v>-0.59986103084401265</c:v>
                </c:pt>
                <c:pt idx="4536">
                  <c:v>-0.60006917543084426</c:v>
                </c:pt>
                <c:pt idx="4537">
                  <c:v>-0.60026513601414089</c:v>
                </c:pt>
                <c:pt idx="4538">
                  <c:v>-0.60044841148917383</c:v>
                </c:pt>
                <c:pt idx="4539">
                  <c:v>-0.60061851506849351</c:v>
                </c:pt>
                <c:pt idx="4540">
                  <c:v>-0.60077496950950104</c:v>
                </c:pt>
                <c:pt idx="4541">
                  <c:v>-0.60091732143172816</c:v>
                </c:pt>
                <c:pt idx="4542">
                  <c:v>-0.6010451365444105</c:v>
                </c:pt>
                <c:pt idx="4543">
                  <c:v>-0.60115800441891332</c:v>
                </c:pt>
                <c:pt idx="4544">
                  <c:v>-0.60125553848873248</c:v>
                </c:pt>
                <c:pt idx="4545">
                  <c:v>-0.60133738082191845</c:v>
                </c:pt>
                <c:pt idx="4546">
                  <c:v>-0.60140320212107889</c:v>
                </c:pt>
                <c:pt idx="4547">
                  <c:v>-0.60145270172337661</c:v>
                </c:pt>
                <c:pt idx="4548">
                  <c:v>-0.60148560760053094</c:v>
                </c:pt>
                <c:pt idx="4549">
                  <c:v>-0.60150167635881668</c:v>
                </c:pt>
                <c:pt idx="4550">
                  <c:v>-0.60150069323906397</c:v>
                </c:pt>
                <c:pt idx="4551">
                  <c:v>-0.60148246734423405</c:v>
                </c:pt>
                <c:pt idx="4552">
                  <c:v>-0.60144682686699147</c:v>
                </c:pt>
                <c:pt idx="4553">
                  <c:v>-0.60139362386213058</c:v>
                </c:pt>
                <c:pt idx="4554">
                  <c:v>-0.60132273901900202</c:v>
                </c:pt>
                <c:pt idx="4555">
                  <c:v>-0.60123407688908592</c:v>
                </c:pt>
                <c:pt idx="4556">
                  <c:v>-0.60112757065841871</c:v>
                </c:pt>
                <c:pt idx="4557">
                  <c:v>-0.60100318214759207</c:v>
                </c:pt>
                <c:pt idx="4558">
                  <c:v>-0.60086089703932866</c:v>
                </c:pt>
                <c:pt idx="4559">
                  <c:v>-0.60070071056120233</c:v>
                </c:pt>
                <c:pt idx="4560">
                  <c:v>-0.60052263703049091</c:v>
                </c:pt>
                <c:pt idx="4561">
                  <c:v>-0.60032669553689844</c:v>
                </c:pt>
                <c:pt idx="4562">
                  <c:v>-0.60011290994255462</c:v>
                </c:pt>
                <c:pt idx="4563">
                  <c:v>-0.59988130888201563</c:v>
                </c:pt>
                <c:pt idx="4564">
                  <c:v>-0.59963193053468911</c:v>
                </c:pt>
                <c:pt idx="4565">
                  <c:v>-0.5993648178524088</c:v>
                </c:pt>
                <c:pt idx="4566">
                  <c:v>-0.59908001855943493</c:v>
                </c:pt>
                <c:pt idx="4567">
                  <c:v>-0.59877758515245283</c:v>
                </c:pt>
                <c:pt idx="4568">
                  <c:v>-0.59845757967300084</c:v>
                </c:pt>
                <c:pt idx="4569">
                  <c:v>-0.59812007370746834</c:v>
                </c:pt>
                <c:pt idx="4570">
                  <c:v>-0.59776514361467126</c:v>
                </c:pt>
                <c:pt idx="4571">
                  <c:v>-0.59739287529827689</c:v>
                </c:pt>
                <c:pt idx="4572">
                  <c:v>-0.59700337375165746</c:v>
                </c:pt>
                <c:pt idx="4573">
                  <c:v>-0.59659675828546221</c:v>
                </c:pt>
                <c:pt idx="4574">
                  <c:v>-0.59617315775519275</c:v>
                </c:pt>
                <c:pt idx="4575">
                  <c:v>-0.59573271533362848</c:v>
                </c:pt>
                <c:pt idx="4576">
                  <c:v>-0.59527558373840106</c:v>
                </c:pt>
                <c:pt idx="4577">
                  <c:v>-0.59480192523199349</c:v>
                </c:pt>
                <c:pt idx="4578">
                  <c:v>-0.59431191639416769</c:v>
                </c:pt>
                <c:pt idx="4579">
                  <c:v>-0.59380575289438864</c:v>
                </c:pt>
                <c:pt idx="4580">
                  <c:v>-0.59328364471939987</c:v>
                </c:pt>
                <c:pt idx="4581">
                  <c:v>-0.59274582094564809</c:v>
                </c:pt>
                <c:pt idx="4582">
                  <c:v>-0.59219252973928482</c:v>
                </c:pt>
                <c:pt idx="4583">
                  <c:v>-0.59162404312859107</c:v>
                </c:pt>
                <c:pt idx="4584">
                  <c:v>-0.59104064745912566</c:v>
                </c:pt>
                <c:pt idx="4585">
                  <c:v>-0.59044263862129964</c:v>
                </c:pt>
                <c:pt idx="4586">
                  <c:v>-0.58983032205037633</c:v>
                </c:pt>
                <c:pt idx="4587">
                  <c:v>-0.58920400318161792</c:v>
                </c:pt>
                <c:pt idx="4588">
                  <c:v>-0.58856398267786192</c:v>
                </c:pt>
                <c:pt idx="4589">
                  <c:v>-0.58791055642951906</c:v>
                </c:pt>
                <c:pt idx="4590">
                  <c:v>-0.58724402987185231</c:v>
                </c:pt>
                <c:pt idx="4591">
                  <c:v>-0.58656471321255033</c:v>
                </c:pt>
                <c:pt idx="4592">
                  <c:v>-0.58587292143172853</c:v>
                </c:pt>
                <c:pt idx="4593">
                  <c:v>-0.58516897428192727</c:v>
                </c:pt>
                <c:pt idx="4594">
                  <c:v>-0.58445319628811376</c:v>
                </c:pt>
                <c:pt idx="4595">
                  <c:v>-0.5837259072028288</c:v>
                </c:pt>
                <c:pt idx="4596">
                  <c:v>-0.58298742200618714</c:v>
                </c:pt>
                <c:pt idx="4597">
                  <c:v>-0.58223805090587788</c:v>
                </c:pt>
                <c:pt idx="4598">
                  <c:v>-0.58147809933716377</c:v>
                </c:pt>
                <c:pt idx="4599">
                  <c:v>-0.58070786796288176</c:v>
                </c:pt>
                <c:pt idx="4600">
                  <c:v>-0.57992766221829495</c:v>
                </c:pt>
                <c:pt idx="4601">
                  <c:v>-0.5791377923110923</c:v>
                </c:pt>
                <c:pt idx="4602">
                  <c:v>-0.57833857799381427</c:v>
                </c:pt>
                <c:pt idx="4603">
                  <c:v>-0.57753032947415017</c:v>
                </c:pt>
                <c:pt idx="4604">
                  <c:v>-0.57671335695978854</c:v>
                </c:pt>
                <c:pt idx="4605">
                  <c:v>-0.5758879802032707</c:v>
                </c:pt>
                <c:pt idx="4606">
                  <c:v>-0.57505452850198924</c:v>
                </c:pt>
                <c:pt idx="4607">
                  <c:v>-0.57421335501546689</c:v>
                </c:pt>
                <c:pt idx="4608">
                  <c:v>-0.57336483676535643</c:v>
                </c:pt>
                <c:pt idx="4609">
                  <c:v>-0.57250937940786639</c:v>
                </c:pt>
                <c:pt idx="4610">
                  <c:v>-0.57164741246133521</c:v>
                </c:pt>
                <c:pt idx="4611">
                  <c:v>-0.5707793940786573</c:v>
                </c:pt>
                <c:pt idx="4612">
                  <c:v>-0.56990580627485699</c:v>
                </c:pt>
                <c:pt idx="4613">
                  <c:v>-0.56902715492708866</c:v>
                </c:pt>
                <c:pt idx="4614">
                  <c:v>-0.5681439697746361</c:v>
                </c:pt>
                <c:pt idx="4615">
                  <c:v>-0.56725681396376559</c:v>
                </c:pt>
                <c:pt idx="4616">
                  <c:v>-0.56636627927529892</c:v>
                </c:pt>
                <c:pt idx="4617">
                  <c:v>-0.56547298612461405</c:v>
                </c:pt>
                <c:pt idx="4618">
                  <c:v>-0.56457759310649647</c:v>
                </c:pt>
                <c:pt idx="4619">
                  <c:v>-0.56368079699513984</c:v>
                </c:pt>
                <c:pt idx="4620">
                  <c:v>-0.56278332797171959</c:v>
                </c:pt>
                <c:pt idx="4621">
                  <c:v>-0.56188594485196708</c:v>
                </c:pt>
                <c:pt idx="4622">
                  <c:v>-0.56098942076889147</c:v>
                </c:pt>
                <c:pt idx="4623">
                  <c:v>-0.5600945574900581</c:v>
                </c:pt>
                <c:pt idx="4624">
                  <c:v>-0.55920218541758782</c:v>
                </c:pt>
                <c:pt idx="4625">
                  <c:v>-0.55831315404330584</c:v>
                </c:pt>
                <c:pt idx="4626">
                  <c:v>-0.5574283319487412</c:v>
                </c:pt>
                <c:pt idx="4627">
                  <c:v>-0.5565486020327004</c:v>
                </c:pt>
                <c:pt idx="4628">
                  <c:v>-0.55567486151126866</c:v>
                </c:pt>
                <c:pt idx="4629">
                  <c:v>-0.55480801714538275</c:v>
                </c:pt>
                <c:pt idx="4630">
                  <c:v>-0.55394898046840524</c:v>
                </c:pt>
                <c:pt idx="4631">
                  <c:v>-0.55309865346884723</c:v>
                </c:pt>
                <c:pt idx="4632">
                  <c:v>-0.55225792859036738</c:v>
                </c:pt>
                <c:pt idx="4633">
                  <c:v>-0.55142767918692059</c:v>
                </c:pt>
                <c:pt idx="4634">
                  <c:v>-0.55060876429518402</c:v>
                </c:pt>
                <c:pt idx="4635">
                  <c:v>-0.5498020190897045</c:v>
                </c:pt>
                <c:pt idx="4636">
                  <c:v>-0.54900825488289939</c:v>
                </c:pt>
                <c:pt idx="4637">
                  <c:v>-0.54822825912505591</c:v>
                </c:pt>
                <c:pt idx="4638">
                  <c:v>-0.54746278108705326</c:v>
                </c:pt>
                <c:pt idx="4639">
                  <c:v>-0.54671252708793705</c:v>
                </c:pt>
                <c:pt idx="4640">
                  <c:v>-0.54597815572249297</c:v>
                </c:pt>
                <c:pt idx="4641">
                  <c:v>-0.54526026831639485</c:v>
                </c:pt>
                <c:pt idx="4642">
                  <c:v>-0.5445594136986307</c:v>
                </c:pt>
                <c:pt idx="4643">
                  <c:v>-0.54387608820150302</c:v>
                </c:pt>
                <c:pt idx="4644">
                  <c:v>-0.54321073088820204</c:v>
                </c:pt>
                <c:pt idx="4645">
                  <c:v>-0.54256372832523247</c:v>
                </c:pt>
                <c:pt idx="4646">
                  <c:v>-0.54193540980998733</c:v>
                </c:pt>
                <c:pt idx="4647">
                  <c:v>-0.54132605691559932</c:v>
                </c:pt>
                <c:pt idx="4648">
                  <c:v>-0.5407359034909418</c:v>
                </c:pt>
                <c:pt idx="4649">
                  <c:v>-0.54016513088820217</c:v>
                </c:pt>
                <c:pt idx="4650">
                  <c:v>-0.5396138679628818</c:v>
                </c:pt>
                <c:pt idx="4651">
                  <c:v>-0.53908220061864842</c:v>
                </c:pt>
                <c:pt idx="4652">
                  <c:v>-0.53857017657976203</c:v>
                </c:pt>
                <c:pt idx="4653">
                  <c:v>-0.53807781493592632</c:v>
                </c:pt>
                <c:pt idx="4654">
                  <c:v>-0.5376050965974376</c:v>
                </c:pt>
                <c:pt idx="4655">
                  <c:v>-0.53715195952275807</c:v>
                </c:pt>
                <c:pt idx="4656">
                  <c:v>-0.53671830349094185</c:v>
                </c:pt>
                <c:pt idx="4657">
                  <c:v>-0.53630398532920964</c:v>
                </c:pt>
                <c:pt idx="4658">
                  <c:v>-0.53590882845779986</c:v>
                </c:pt>
                <c:pt idx="4659">
                  <c:v>-0.53553263243482152</c:v>
                </c:pt>
                <c:pt idx="4660">
                  <c:v>-0.53517516818382727</c:v>
                </c:pt>
                <c:pt idx="4661">
                  <c:v>-0.53483619708351793</c:v>
                </c:pt>
                <c:pt idx="4662">
                  <c:v>-0.53451547574016844</c:v>
                </c:pt>
                <c:pt idx="4663">
                  <c:v>-0.53421275598762752</c:v>
                </c:pt>
                <c:pt idx="4664">
                  <c:v>-0.5339277896597443</c:v>
                </c:pt>
                <c:pt idx="4665">
                  <c:v>-0.53366032381794126</c:v>
                </c:pt>
                <c:pt idx="4666">
                  <c:v>-0.53341011029606766</c:v>
                </c:pt>
                <c:pt idx="4667">
                  <c:v>-0.5331768961555462</c:v>
                </c:pt>
                <c:pt idx="4668">
                  <c:v>-0.53296041414052198</c:v>
                </c:pt>
                <c:pt idx="4669">
                  <c:v>-0.53276038745028775</c:v>
                </c:pt>
                <c:pt idx="4670">
                  <c:v>-0.53257653451171061</c:v>
                </c:pt>
                <c:pt idx="4671">
                  <c:v>-0.5324085642068056</c:v>
                </c:pt>
                <c:pt idx="4672">
                  <c:v>-0.53225618064516178</c:v>
                </c:pt>
                <c:pt idx="4673">
                  <c:v>-0.53211908316394207</c:v>
                </c:pt>
                <c:pt idx="4674">
                  <c:v>-0.53199696632788374</c:v>
                </c:pt>
                <c:pt idx="4675">
                  <c:v>-0.53188952470172379</c:v>
                </c:pt>
                <c:pt idx="4676">
                  <c:v>-0.53179645285019927</c:v>
                </c:pt>
                <c:pt idx="4677">
                  <c:v>-0.53171744533804721</c:v>
                </c:pt>
                <c:pt idx="4678">
                  <c:v>-0.53165218718515272</c:v>
                </c:pt>
                <c:pt idx="4679">
                  <c:v>-0.53160034909412313</c:v>
                </c:pt>
                <c:pt idx="4680">
                  <c:v>-0.53156159222271349</c:v>
                </c:pt>
                <c:pt idx="4681">
                  <c:v>-0.53153556341140107</c:v>
                </c:pt>
                <c:pt idx="4682">
                  <c:v>-0.53152189518338511</c:v>
                </c:pt>
                <c:pt idx="4683">
                  <c:v>-0.53152020574458714</c:v>
                </c:pt>
                <c:pt idx="4684">
                  <c:v>-0.53153009898365033</c:v>
                </c:pt>
                <c:pt idx="4685">
                  <c:v>-0.53155117401679219</c:v>
                </c:pt>
                <c:pt idx="4686">
                  <c:v>-0.53158302518780409</c:v>
                </c:pt>
                <c:pt idx="4687">
                  <c:v>-0.53162524684047741</c:v>
                </c:pt>
                <c:pt idx="4688">
                  <c:v>-0.53167744763588176</c:v>
                </c:pt>
                <c:pt idx="4689">
                  <c:v>-0.53173925055236426</c:v>
                </c:pt>
                <c:pt idx="4690">
                  <c:v>-0.53181027856827245</c:v>
                </c:pt>
                <c:pt idx="4691">
                  <c:v>-0.53189016897923136</c:v>
                </c:pt>
                <c:pt idx="4692">
                  <c:v>-0.53197855908086633</c:v>
                </c:pt>
                <c:pt idx="4693">
                  <c:v>-0.53207508616880284</c:v>
                </c:pt>
                <c:pt idx="4694">
                  <c:v>-0.53217939231109179</c:v>
                </c:pt>
                <c:pt idx="4695">
                  <c:v>-0.53229112912063659</c:v>
                </c:pt>
                <c:pt idx="4696">
                  <c:v>-0.53240996252761852</c:v>
                </c:pt>
                <c:pt idx="4697">
                  <c:v>-0.53253556800707058</c:v>
                </c:pt>
                <c:pt idx="4698">
                  <c:v>-0.5326676353513039</c:v>
                </c:pt>
                <c:pt idx="4699">
                  <c:v>-0.53280587344233343</c:v>
                </c:pt>
                <c:pt idx="4700">
                  <c:v>-0.53295000547945226</c:v>
                </c:pt>
                <c:pt idx="4701">
                  <c:v>-0.53309976897923139</c:v>
                </c:pt>
                <c:pt idx="4702">
                  <c:v>-0.53325491100309352</c:v>
                </c:pt>
                <c:pt idx="4703">
                  <c:v>-0.53341519292973949</c:v>
                </c:pt>
                <c:pt idx="4704">
                  <c:v>-0.53358038568272237</c:v>
                </c:pt>
                <c:pt idx="4705">
                  <c:v>-0.53375026495802069</c:v>
                </c:pt>
                <c:pt idx="4706">
                  <c:v>-0.53392461122403911</c:v>
                </c:pt>
                <c:pt idx="4707">
                  <c:v>-0.53410320017675672</c:v>
                </c:pt>
                <c:pt idx="4708">
                  <c:v>-0.53428580751215216</c:v>
                </c:pt>
                <c:pt idx="4709">
                  <c:v>-0.53447220415377839</c:v>
                </c:pt>
                <c:pt idx="4710">
                  <c:v>-0.53466216579761394</c:v>
                </c:pt>
                <c:pt idx="4711">
                  <c:v>-0.53485545859478589</c:v>
                </c:pt>
                <c:pt idx="4712">
                  <c:v>-0.53505184392399485</c:v>
                </c:pt>
                <c:pt idx="4713">
                  <c:v>-0.53525107839151587</c:v>
                </c:pt>
                <c:pt idx="4714">
                  <c:v>-0.53545290905877163</c:v>
                </c:pt>
                <c:pt idx="4715">
                  <c:v>-0.53565706866990737</c:v>
                </c:pt>
                <c:pt idx="4716">
                  <c:v>-0.53586327565178982</c:v>
                </c:pt>
                <c:pt idx="4717">
                  <c:v>-0.53607124365886005</c:v>
                </c:pt>
                <c:pt idx="4718">
                  <c:v>-0.53628067680070712</c:v>
                </c:pt>
                <c:pt idx="4719">
                  <c:v>-0.53649126486964227</c:v>
                </c:pt>
                <c:pt idx="4720">
                  <c:v>-0.53670268334069837</c:v>
                </c:pt>
                <c:pt idx="4721">
                  <c:v>-0.53691459814405673</c:v>
                </c:pt>
                <c:pt idx="4722">
                  <c:v>-0.53712666566504663</c:v>
                </c:pt>
                <c:pt idx="4723">
                  <c:v>-0.53733852797171922</c:v>
                </c:pt>
                <c:pt idx="4724">
                  <c:v>-0.53754980804242181</c:v>
                </c:pt>
                <c:pt idx="4725">
                  <c:v>-0.53776011453822381</c:v>
                </c:pt>
                <c:pt idx="4726">
                  <c:v>-0.53796903703049059</c:v>
                </c:pt>
                <c:pt idx="4727">
                  <c:v>-0.53817615554573595</c:v>
                </c:pt>
                <c:pt idx="4728">
                  <c:v>-0.53838103579319507</c:v>
                </c:pt>
                <c:pt idx="4729">
                  <c:v>-0.5385832339372516</c:v>
                </c:pt>
                <c:pt idx="4730">
                  <c:v>-0.53878229659743715</c:v>
                </c:pt>
                <c:pt idx="4731">
                  <c:v>-0.53897777039328343</c:v>
                </c:pt>
                <c:pt idx="4732">
                  <c:v>-0.53916920194432194</c:v>
                </c:pt>
                <c:pt idx="4733">
                  <c:v>-0.53935614741493609</c:v>
                </c:pt>
                <c:pt idx="4734">
                  <c:v>-0.53953817251436176</c:v>
                </c:pt>
                <c:pt idx="4735">
                  <c:v>-0.53971485726911206</c:v>
                </c:pt>
                <c:pt idx="4736">
                  <c:v>-0.53988579602297859</c:v>
                </c:pt>
                <c:pt idx="4737">
                  <c:v>-0.54005059743703077</c:v>
                </c:pt>
                <c:pt idx="4738">
                  <c:v>-0.5402088940344677</c:v>
                </c:pt>
                <c:pt idx="4739">
                  <c:v>-0.54036033742819289</c:v>
                </c:pt>
                <c:pt idx="4740">
                  <c:v>-0.54050460786566534</c:v>
                </c:pt>
                <c:pt idx="4741">
                  <c:v>-0.5406414142289</c:v>
                </c:pt>
                <c:pt idx="4742">
                  <c:v>-0.54077050357931977</c:v>
                </c:pt>
                <c:pt idx="4743">
                  <c:v>-0.54089166115775544</c:v>
                </c:pt>
                <c:pt idx="4744">
                  <c:v>-0.54100471515687165</c:v>
                </c:pt>
                <c:pt idx="4745">
                  <c:v>-0.54110953194874079</c:v>
                </c:pt>
                <c:pt idx="4746">
                  <c:v>-0.54120602085726932</c:v>
                </c:pt>
                <c:pt idx="4747">
                  <c:v>-0.54129411984091935</c:v>
                </c:pt>
                <c:pt idx="4748">
                  <c:v>-0.54137379072028302</c:v>
                </c:pt>
                <c:pt idx="4749">
                  <c:v>-0.54144502395050831</c:v>
                </c:pt>
                <c:pt idx="4750">
                  <c:v>-0.54150783862129925</c:v>
                </c:pt>
                <c:pt idx="4751">
                  <c:v>-0.54156227768448972</c:v>
                </c:pt>
                <c:pt idx="4752">
                  <c:v>-0.54160840795404352</c:v>
                </c:pt>
                <c:pt idx="4753">
                  <c:v>-0.54164631056120227</c:v>
                </c:pt>
                <c:pt idx="4754">
                  <c:v>-0.54167608572691139</c:v>
                </c:pt>
                <c:pt idx="4755">
                  <c:v>-0.54169786230667283</c:v>
                </c:pt>
                <c:pt idx="4756">
                  <c:v>-0.54171178824569177</c:v>
                </c:pt>
                <c:pt idx="4757">
                  <c:v>-0.54171803535130381</c:v>
                </c:pt>
                <c:pt idx="4758">
                  <c:v>-0.5417167849756962</c:v>
                </c:pt>
                <c:pt idx="4759">
                  <c:v>-0.54170823278833424</c:v>
                </c:pt>
                <c:pt idx="4760">
                  <c:v>-0.54169258400353526</c:v>
                </c:pt>
                <c:pt idx="4761">
                  <c:v>-0.54167004860804258</c:v>
                </c:pt>
                <c:pt idx="4762">
                  <c:v>-0.54164083658859941</c:v>
                </c:pt>
                <c:pt idx="4763">
                  <c:v>-0.54160515793194886</c:v>
                </c:pt>
                <c:pt idx="4764">
                  <c:v>-0.54156321785240835</c:v>
                </c:pt>
                <c:pt idx="4765">
                  <c:v>-0.54151522156429532</c:v>
                </c:pt>
                <c:pt idx="4766">
                  <c:v>-0.54146136473707485</c:v>
                </c:pt>
                <c:pt idx="4767">
                  <c:v>-0.54140184304021222</c:v>
                </c:pt>
                <c:pt idx="4768">
                  <c:v>-0.54133685691559885</c:v>
                </c:pt>
                <c:pt idx="4769">
                  <c:v>-0.54126661157755207</c:v>
                </c:pt>
                <c:pt idx="4770">
                  <c:v>-0.54119131701281509</c:v>
                </c:pt>
                <c:pt idx="4771">
                  <c:v>-0.54111118798055691</c:v>
                </c:pt>
                <c:pt idx="4772">
                  <c:v>-0.54102643446752119</c:v>
                </c:pt>
                <c:pt idx="4773">
                  <c:v>-0.54093726168802492</c:v>
                </c:pt>
                <c:pt idx="4774">
                  <c:v>-0.54084387485638541</c:v>
                </c:pt>
                <c:pt idx="4775">
                  <c:v>-0.54074646964206818</c:v>
                </c:pt>
                <c:pt idx="4776">
                  <c:v>-0.54064523694211242</c:v>
                </c:pt>
                <c:pt idx="4777">
                  <c:v>-0.54054036288113139</c:v>
                </c:pt>
                <c:pt idx="4778">
                  <c:v>-0.5404320431285905</c:v>
                </c:pt>
                <c:pt idx="4779">
                  <c:v>-0.54032048289880708</c:v>
                </c:pt>
                <c:pt idx="4780">
                  <c:v>-0.54020589695095023</c:v>
                </c:pt>
                <c:pt idx="4781">
                  <c:v>-0.54008850958904142</c:v>
                </c:pt>
                <c:pt idx="4782">
                  <c:v>-0.53996855466195348</c:v>
                </c:pt>
                <c:pt idx="4783">
                  <c:v>-0.53984627079098579</c:v>
                </c:pt>
                <c:pt idx="4784">
                  <c:v>-0.53972190614228932</c:v>
                </c:pt>
                <c:pt idx="4785">
                  <c:v>-0.53959571365444126</c:v>
                </c:pt>
                <c:pt idx="4786">
                  <c:v>-0.5394679510384448</c:v>
                </c:pt>
                <c:pt idx="4787">
                  <c:v>-0.53933888077772896</c:v>
                </c:pt>
                <c:pt idx="4788">
                  <c:v>-0.5392087605832967</c:v>
                </c:pt>
                <c:pt idx="4789">
                  <c:v>-0.53907784339372533</c:v>
                </c:pt>
                <c:pt idx="4790">
                  <c:v>-0.53894637737516582</c:v>
                </c:pt>
                <c:pt idx="4791">
                  <c:v>-0.53881460114891755</c:v>
                </c:pt>
                <c:pt idx="4792">
                  <c:v>-0.53868275333627946</c:v>
                </c:pt>
                <c:pt idx="4793">
                  <c:v>-0.53855107255855084</c:v>
                </c:pt>
                <c:pt idx="4794">
                  <c:v>-0.53841978789217881</c:v>
                </c:pt>
                <c:pt idx="4795">
                  <c:v>-0.53828911886875852</c:v>
                </c:pt>
                <c:pt idx="4796">
                  <c:v>-0.5381592707026075</c:v>
                </c:pt>
                <c:pt idx="4797">
                  <c:v>-0.5380304390631907</c:v>
                </c:pt>
                <c:pt idx="4798">
                  <c:v>-0.53790280530269585</c:v>
                </c:pt>
                <c:pt idx="4799">
                  <c:v>-0.53777653168360617</c:v>
                </c:pt>
                <c:pt idx="4800">
                  <c:v>-0.53765175660627507</c:v>
                </c:pt>
                <c:pt idx="4801">
                  <c:v>-0.53752859460892644</c:v>
                </c:pt>
                <c:pt idx="4802">
                  <c:v>-0.5374071363676538</c:v>
                </c:pt>
                <c:pt idx="4803">
                  <c:v>-0.53728745824127289</c:v>
                </c:pt>
                <c:pt idx="4804">
                  <c:v>-0.53716962227132148</c:v>
                </c:pt>
                <c:pt idx="4805">
                  <c:v>-0.53705367140963345</c:v>
                </c:pt>
                <c:pt idx="4806">
                  <c:v>-0.53693963429076474</c:v>
                </c:pt>
                <c:pt idx="4807">
                  <c:v>-0.53682752523199329</c:v>
                </c:pt>
                <c:pt idx="4808">
                  <c:v>-0.53671734423331896</c:v>
                </c:pt>
                <c:pt idx="4809">
                  <c:v>-0.53660907220503795</c:v>
                </c:pt>
                <c:pt idx="4810">
                  <c:v>-0.5365026709677424</c:v>
                </c:pt>
                <c:pt idx="4811">
                  <c:v>-0.53639808802474642</c:v>
                </c:pt>
                <c:pt idx="4812">
                  <c:v>-0.53629525656208621</c:v>
                </c:pt>
                <c:pt idx="4813">
                  <c:v>-0.53619409544852004</c:v>
                </c:pt>
                <c:pt idx="4814">
                  <c:v>-0.53609451878038039</c:v>
                </c:pt>
                <c:pt idx="4815">
                  <c:v>-0.53599643588157353</c:v>
                </c:pt>
                <c:pt idx="4816">
                  <c:v>-0.53589975607600571</c:v>
                </c:pt>
                <c:pt idx="4817">
                  <c:v>-0.53580437914273127</c:v>
                </c:pt>
                <c:pt idx="4818">
                  <c:v>-0.53571019531595265</c:v>
                </c:pt>
                <c:pt idx="4819">
                  <c:v>-0.53561708528502028</c:v>
                </c:pt>
                <c:pt idx="4820">
                  <c:v>-0.53552492496685855</c:v>
                </c:pt>
                <c:pt idx="4821">
                  <c:v>-0.53543358550596587</c:v>
                </c:pt>
                <c:pt idx="4822">
                  <c:v>-0.53534294759169276</c:v>
                </c:pt>
                <c:pt idx="4823">
                  <c:v>-0.53525289668581555</c:v>
                </c:pt>
                <c:pt idx="4824">
                  <c:v>-0.53516331825011076</c:v>
                </c:pt>
                <c:pt idx="4825">
                  <c:v>-0.53507410729120664</c:v>
                </c:pt>
                <c:pt idx="4826">
                  <c:v>-0.53498516358815773</c:v>
                </c:pt>
                <c:pt idx="4827">
                  <c:v>-0.53489639169244396</c:v>
                </c:pt>
                <c:pt idx="4828">
                  <c:v>-0.53480770092797203</c:v>
                </c:pt>
                <c:pt idx="4829">
                  <c:v>-0.5347190053910742</c:v>
                </c:pt>
                <c:pt idx="4830">
                  <c:v>-0.53463022395050863</c:v>
                </c:pt>
                <c:pt idx="4831">
                  <c:v>-0.53454128024745962</c:v>
                </c:pt>
                <c:pt idx="4832">
                  <c:v>-0.53445210269553733</c:v>
                </c:pt>
                <c:pt idx="4833">
                  <c:v>-0.5343626244807782</c:v>
                </c:pt>
                <c:pt idx="4834">
                  <c:v>-0.5342727740167923</c:v>
                </c:pt>
                <c:pt idx="4835">
                  <c:v>-0.53418247971719013</c:v>
                </c:pt>
                <c:pt idx="4836">
                  <c:v>-0.53409166999558155</c:v>
                </c:pt>
                <c:pt idx="4837">
                  <c:v>-0.53400026849315119</c:v>
                </c:pt>
                <c:pt idx="4838">
                  <c:v>-0.53390819407865719</c:v>
                </c:pt>
                <c:pt idx="4839">
                  <c:v>-0.53381536562085774</c:v>
                </c:pt>
                <c:pt idx="4840">
                  <c:v>-0.53372170198851132</c:v>
                </c:pt>
                <c:pt idx="4841">
                  <c:v>-0.5336271220503761</c:v>
                </c:pt>
                <c:pt idx="4842">
                  <c:v>-0.53353153035793244</c:v>
                </c:pt>
                <c:pt idx="4843">
                  <c:v>-0.53343481237295676</c:v>
                </c:pt>
                <c:pt idx="4844">
                  <c:v>-0.53333684401237347</c:v>
                </c:pt>
                <c:pt idx="4845">
                  <c:v>-0.53323748687582906</c:v>
                </c:pt>
                <c:pt idx="4846">
                  <c:v>-0.533136593018118</c:v>
                </c:pt>
                <c:pt idx="4847">
                  <c:v>-0.53303400494918307</c:v>
                </c:pt>
                <c:pt idx="4848">
                  <c:v>-0.5329295604065406</c:v>
                </c:pt>
                <c:pt idx="4849">
                  <c:v>-0.53282309235528114</c:v>
                </c:pt>
                <c:pt idx="4850">
                  <c:v>-0.53271443376049554</c:v>
                </c:pt>
                <c:pt idx="4851">
                  <c:v>-0.53260341758727414</c:v>
                </c:pt>
                <c:pt idx="4852">
                  <c:v>-0.5324898768007077</c:v>
                </c:pt>
                <c:pt idx="4853">
                  <c:v>-0.53237363482103461</c:v>
                </c:pt>
                <c:pt idx="4854">
                  <c:v>-0.53225451029606785</c:v>
                </c:pt>
                <c:pt idx="4855">
                  <c:v>-0.5321323171011938</c:v>
                </c:pt>
                <c:pt idx="4856">
                  <c:v>-0.53200686433937328</c:v>
                </c:pt>
                <c:pt idx="4857">
                  <c:v>-0.53187796588599279</c:v>
                </c:pt>
                <c:pt idx="4858">
                  <c:v>-0.53174544038886506</c:v>
                </c:pt>
                <c:pt idx="4859">
                  <c:v>-0.53160911126822874</c:v>
                </c:pt>
                <c:pt idx="4860">
                  <c:v>-0.53146880671674845</c:v>
                </c:pt>
                <c:pt idx="4861">
                  <c:v>-0.53132435969951453</c:v>
                </c:pt>
                <c:pt idx="4862">
                  <c:v>-0.53117560795404395</c:v>
                </c:pt>
                <c:pt idx="4863">
                  <c:v>-0.53102239876270507</c:v>
                </c:pt>
                <c:pt idx="4864">
                  <c:v>-0.53086458418029236</c:v>
                </c:pt>
                <c:pt idx="4865">
                  <c:v>-0.53070202580645232</c:v>
                </c:pt>
                <c:pt idx="4866">
                  <c:v>-0.53053458524083152</c:v>
                </c:pt>
                <c:pt idx="4867">
                  <c:v>-0.53036212408307637</c:v>
                </c:pt>
                <c:pt idx="4868">
                  <c:v>-0.53018450870525924</c:v>
                </c:pt>
                <c:pt idx="4869">
                  <c:v>-0.53000160547945285</c:v>
                </c:pt>
                <c:pt idx="4870">
                  <c:v>-0.52981327600530348</c:v>
                </c:pt>
                <c:pt idx="4871">
                  <c:v>-0.52961937711003171</c:v>
                </c:pt>
                <c:pt idx="4872">
                  <c:v>-0.52941976084843201</c:v>
                </c:pt>
                <c:pt idx="4873">
                  <c:v>-0.52921428404772508</c:v>
                </c:pt>
                <c:pt idx="4874">
                  <c:v>-0.5290028178524091</c:v>
                </c:pt>
                <c:pt idx="4875">
                  <c:v>-0.52878523817940859</c:v>
                </c:pt>
                <c:pt idx="4876">
                  <c:v>-0.52856143049050008</c:v>
                </c:pt>
                <c:pt idx="4877">
                  <c:v>-0.52833128024745979</c:v>
                </c:pt>
                <c:pt idx="4878">
                  <c:v>-0.52809467291206436</c:v>
                </c:pt>
                <c:pt idx="4879">
                  <c:v>-0.52785149394608988</c:v>
                </c:pt>
                <c:pt idx="4880">
                  <c:v>-0.52760162881131312</c:v>
                </c:pt>
                <c:pt idx="4881">
                  <c:v>-0.52734496296951017</c:v>
                </c:pt>
                <c:pt idx="4882">
                  <c:v>-0.52708138188245768</c:v>
                </c:pt>
                <c:pt idx="4883">
                  <c:v>-0.52681077101193174</c:v>
                </c:pt>
                <c:pt idx="4884">
                  <c:v>-0.52653302059213503</c:v>
                </c:pt>
                <c:pt idx="4885">
                  <c:v>-0.52624801608484384</c:v>
                </c:pt>
                <c:pt idx="4886">
                  <c:v>-0.52595564772426051</c:v>
                </c:pt>
                <c:pt idx="4887">
                  <c:v>-0.5256558152894395</c:v>
                </c:pt>
                <c:pt idx="4888">
                  <c:v>-0.52534842333186105</c:v>
                </c:pt>
                <c:pt idx="4889">
                  <c:v>-0.52503338594785753</c:v>
                </c:pt>
                <c:pt idx="4890">
                  <c:v>-0.52471062677861313</c:v>
                </c:pt>
                <c:pt idx="4891">
                  <c:v>-0.52438007901016437</c:v>
                </c:pt>
                <c:pt idx="4892">
                  <c:v>-0.52404168537339901</c:v>
                </c:pt>
                <c:pt idx="4893">
                  <c:v>-0.52369540291648342</c:v>
                </c:pt>
                <c:pt idx="4894">
                  <c:v>-0.52334119823243574</c:v>
                </c:pt>
                <c:pt idx="4895">
                  <c:v>-0.52297905223155194</c:v>
                </c:pt>
                <c:pt idx="4896">
                  <c:v>-0.52260895536898011</c:v>
                </c:pt>
                <c:pt idx="4897">
                  <c:v>-0.52223091718957226</c:v>
                </c:pt>
                <c:pt idx="4898">
                  <c:v>-0.52184496632788413</c:v>
                </c:pt>
                <c:pt idx="4899">
                  <c:v>-0.52145115050817581</c:v>
                </c:pt>
                <c:pt idx="4900">
                  <c:v>-0.52104954131683689</c:v>
                </c:pt>
                <c:pt idx="4901">
                  <c:v>-0.52064023420238703</c:v>
                </c:pt>
                <c:pt idx="4902">
                  <c:v>-0.5202233484754758</c:v>
                </c:pt>
                <c:pt idx="4903">
                  <c:v>-0.51979902730888283</c:v>
                </c:pt>
                <c:pt idx="4904">
                  <c:v>-0.51936743296509147</c:v>
                </c:pt>
                <c:pt idx="4905">
                  <c:v>-0.51892874679628898</c:v>
                </c:pt>
                <c:pt idx="4906">
                  <c:v>-0.51848316924436677</c:v>
                </c:pt>
                <c:pt idx="4907">
                  <c:v>-0.51803091029606807</c:v>
                </c:pt>
                <c:pt idx="4908">
                  <c:v>-0.51757219425541412</c:v>
                </c:pt>
                <c:pt idx="4909">
                  <c:v>-0.51710725974370397</c:v>
                </c:pt>
                <c:pt idx="4910">
                  <c:v>-0.51663635969951494</c:v>
                </c:pt>
                <c:pt idx="4911">
                  <c:v>-0.51615976137870179</c:v>
                </c:pt>
                <c:pt idx="4912">
                  <c:v>-0.51567774635439767</c:v>
                </c:pt>
                <c:pt idx="4913">
                  <c:v>-0.51519060574458775</c:v>
                </c:pt>
                <c:pt idx="4914">
                  <c:v>-0.51469863543968275</c:v>
                </c:pt>
                <c:pt idx="4915">
                  <c:v>-0.51420213133009374</c:v>
                </c:pt>
                <c:pt idx="4916">
                  <c:v>-0.51370139885108357</c:v>
                </c:pt>
                <c:pt idx="4917">
                  <c:v>-0.51319674821034122</c:v>
                </c:pt>
                <c:pt idx="4918">
                  <c:v>-0.51268848961555546</c:v>
                </c:pt>
                <c:pt idx="4919">
                  <c:v>-0.5121769380468415</c:v>
                </c:pt>
                <c:pt idx="4920">
                  <c:v>-0.51166240848431388</c:v>
                </c:pt>
                <c:pt idx="4921">
                  <c:v>-0.51114521590808759</c:v>
                </c:pt>
                <c:pt idx="4922">
                  <c:v>-0.51062566575342561</c:v>
                </c:pt>
                <c:pt idx="4923">
                  <c:v>-0.51010405391073899</c:v>
                </c:pt>
                <c:pt idx="4924">
                  <c:v>-0.50958066672558655</c:v>
                </c:pt>
                <c:pt idx="4925">
                  <c:v>-0.50905578099867543</c:v>
                </c:pt>
                <c:pt idx="4926">
                  <c:v>-0.50852966875828653</c:v>
                </c:pt>
                <c:pt idx="4927">
                  <c:v>-0.50800259726027508</c:v>
                </c:pt>
                <c:pt idx="4928">
                  <c:v>-0.50747482421564405</c:v>
                </c:pt>
                <c:pt idx="4929">
                  <c:v>-0.50694659779054463</c:v>
                </c:pt>
                <c:pt idx="4930">
                  <c:v>-0.50641815660627587</c:v>
                </c:pt>
                <c:pt idx="4931">
                  <c:v>-0.50588972973928514</c:v>
                </c:pt>
                <c:pt idx="4932">
                  <c:v>-0.50536153672116757</c:v>
                </c:pt>
                <c:pt idx="4933">
                  <c:v>-0.50483378753866648</c:v>
                </c:pt>
                <c:pt idx="4934">
                  <c:v>-0.50430668740609907</c:v>
                </c:pt>
                <c:pt idx="4935">
                  <c:v>-0.50378043676535667</c:v>
                </c:pt>
                <c:pt idx="4936">
                  <c:v>-0.50325522174105253</c:v>
                </c:pt>
                <c:pt idx="4937">
                  <c:v>-0.50273121891294825</c:v>
                </c:pt>
                <c:pt idx="4938">
                  <c:v>-0.50220860008837909</c:v>
                </c:pt>
                <c:pt idx="4939">
                  <c:v>-0.50168752752982859</c:v>
                </c:pt>
                <c:pt idx="4940">
                  <c:v>-0.50116815395492798</c:v>
                </c:pt>
                <c:pt idx="4941">
                  <c:v>-0.50065062253645698</c:v>
                </c:pt>
                <c:pt idx="4942">
                  <c:v>-0.50013507644719501</c:v>
                </c:pt>
                <c:pt idx="4943">
                  <c:v>-0.49962166363234733</c:v>
                </c:pt>
                <c:pt idx="4944">
                  <c:v>-0.49911053203711969</c:v>
                </c:pt>
                <c:pt idx="4945">
                  <c:v>-0.49860183437914352</c:v>
                </c:pt>
                <c:pt idx="4946">
                  <c:v>-0.49809572337605024</c:v>
                </c:pt>
                <c:pt idx="4947">
                  <c:v>-0.49759235174547134</c:v>
                </c:pt>
                <c:pt idx="4948">
                  <c:v>-0.49709187220503825</c:v>
                </c:pt>
                <c:pt idx="4949">
                  <c:v>-0.49659443747238252</c:v>
                </c:pt>
                <c:pt idx="4950">
                  <c:v>-0.49610019549270945</c:v>
                </c:pt>
                <c:pt idx="4951">
                  <c:v>-0.49560928943879873</c:v>
                </c:pt>
                <c:pt idx="4952">
                  <c:v>-0.49512185771100381</c:v>
                </c:pt>
                <c:pt idx="4953">
                  <c:v>-0.49463804348210416</c:v>
                </c:pt>
                <c:pt idx="4954">
                  <c:v>-0.49415798992487919</c:v>
                </c:pt>
                <c:pt idx="4955">
                  <c:v>-0.49368184021210859</c:v>
                </c:pt>
                <c:pt idx="4956">
                  <c:v>-0.4932097375165716</c:v>
                </c:pt>
                <c:pt idx="4957">
                  <c:v>-0.49274181546619611</c:v>
                </c:pt>
                <c:pt idx="4958">
                  <c:v>-0.49227820291648333</c:v>
                </c:pt>
                <c:pt idx="4959">
                  <c:v>-0.49181902395050892</c:v>
                </c:pt>
                <c:pt idx="4960">
                  <c:v>-0.49136439787892255</c:v>
                </c:pt>
                <c:pt idx="4961">
                  <c:v>-0.49091443923994776</c:v>
                </c:pt>
                <c:pt idx="4962">
                  <c:v>-0.49046925779938205</c:v>
                </c:pt>
                <c:pt idx="4963">
                  <c:v>-0.49002895377817124</c:v>
                </c:pt>
                <c:pt idx="4964">
                  <c:v>-0.48959362262483497</c:v>
                </c:pt>
                <c:pt idx="4965">
                  <c:v>-0.48916335024304092</c:v>
                </c:pt>
                <c:pt idx="4966">
                  <c:v>-0.48873822253645671</c:v>
                </c:pt>
                <c:pt idx="4967">
                  <c:v>-0.48831833018117604</c:v>
                </c:pt>
                <c:pt idx="4968">
                  <c:v>-0.48790376385329282</c:v>
                </c:pt>
                <c:pt idx="4969">
                  <c:v>-0.48749461422890039</c:v>
                </c:pt>
                <c:pt idx="4970">
                  <c:v>-0.48709097675651863</c:v>
                </c:pt>
                <c:pt idx="4971">
                  <c:v>-0.48669295165709314</c:v>
                </c:pt>
                <c:pt idx="4972">
                  <c:v>-0.48630064869642131</c:v>
                </c:pt>
                <c:pt idx="4973">
                  <c:v>-0.48591417764030115</c:v>
                </c:pt>
                <c:pt idx="4974">
                  <c:v>-0.48553363870967803</c:v>
                </c:pt>
                <c:pt idx="4975">
                  <c:v>-0.48515913212549766</c:v>
                </c:pt>
                <c:pt idx="4976">
                  <c:v>-0.4847907533362798</c:v>
                </c:pt>
                <c:pt idx="4977">
                  <c:v>-0.48442860256296999</c:v>
                </c:pt>
                <c:pt idx="4978">
                  <c:v>-0.48407278002651394</c:v>
                </c:pt>
                <c:pt idx="4979">
                  <c:v>-0.4837233859478573</c:v>
                </c:pt>
                <c:pt idx="4980">
                  <c:v>-0.48338052054794561</c:v>
                </c:pt>
                <c:pt idx="4981">
                  <c:v>-0.48304428404772476</c:v>
                </c:pt>
                <c:pt idx="4982">
                  <c:v>-0.48271477666814017</c:v>
                </c:pt>
                <c:pt idx="4983">
                  <c:v>-0.48239209863013749</c:v>
                </c:pt>
                <c:pt idx="4984">
                  <c:v>-0.48207634538223659</c:v>
                </c:pt>
                <c:pt idx="4985">
                  <c:v>-0.48176761714538285</c:v>
                </c:pt>
                <c:pt idx="4986">
                  <c:v>-0.48146600936809603</c:v>
                </c:pt>
                <c:pt idx="4987">
                  <c:v>-0.4811716079540439</c:v>
                </c:pt>
                <c:pt idx="4988">
                  <c:v>-0.4808844940344682</c:v>
                </c:pt>
                <c:pt idx="4989">
                  <c:v>-0.48060474396818437</c:v>
                </c:pt>
                <c:pt idx="4990">
                  <c:v>-0.48033242934158266</c:v>
                </c:pt>
                <c:pt idx="4991">
                  <c:v>-0.48006761696862638</c:v>
                </c:pt>
                <c:pt idx="4992">
                  <c:v>-0.47981036411842765</c:v>
                </c:pt>
                <c:pt idx="4993">
                  <c:v>-0.47956071374282</c:v>
                </c:pt>
                <c:pt idx="4994">
                  <c:v>-0.47931870402121157</c:v>
                </c:pt>
                <c:pt idx="4995">
                  <c:v>-0.47908436358815804</c:v>
                </c:pt>
                <c:pt idx="4996">
                  <c:v>-0.47885771630578955</c:v>
                </c:pt>
                <c:pt idx="4997">
                  <c:v>-0.4786387717189578</c:v>
                </c:pt>
                <c:pt idx="4998">
                  <c:v>-0.47842752505523711</c:v>
                </c:pt>
                <c:pt idx="4999">
                  <c:v>-0.47822395722492334</c:v>
                </c:pt>
                <c:pt idx="5000">
                  <c:v>-0.47802803482103468</c:v>
                </c:pt>
                <c:pt idx="5001">
                  <c:v>-0.47783971011931137</c:v>
                </c:pt>
                <c:pt idx="5002">
                  <c:v>-0.47765892107821539</c:v>
                </c:pt>
                <c:pt idx="5003">
                  <c:v>-0.4774855865665053</c:v>
                </c:pt>
                <c:pt idx="5004">
                  <c:v>-0.47731961113566124</c:v>
                </c:pt>
                <c:pt idx="5005">
                  <c:v>-0.47716088501988579</c:v>
                </c:pt>
                <c:pt idx="5006">
                  <c:v>-0.47700928413610322</c:v>
                </c:pt>
                <c:pt idx="5007">
                  <c:v>-0.47686467962881196</c:v>
                </c:pt>
                <c:pt idx="5008">
                  <c:v>-0.47672693309765873</c:v>
                </c:pt>
                <c:pt idx="5009">
                  <c:v>-0.47659589659743784</c:v>
                </c:pt>
                <c:pt idx="5010">
                  <c:v>-0.47647141263809173</c:v>
                </c:pt>
                <c:pt idx="5011">
                  <c:v>-0.47635331418471122</c:v>
                </c:pt>
                <c:pt idx="5012">
                  <c:v>-0.47624142465753488</c:v>
                </c:pt>
                <c:pt idx="5013">
                  <c:v>-0.4761355627043754</c:v>
                </c:pt>
                <c:pt idx="5014">
                  <c:v>-0.47603554220061922</c:v>
                </c:pt>
                <c:pt idx="5015">
                  <c:v>-0.47594117702165334</c:v>
                </c:pt>
                <c:pt idx="5016">
                  <c:v>-0.47585227149801224</c:v>
                </c:pt>
                <c:pt idx="5017">
                  <c:v>-0.47576862518780449</c:v>
                </c:pt>
                <c:pt idx="5018">
                  <c:v>-0.47569003764913903</c:v>
                </c:pt>
                <c:pt idx="5019">
                  <c:v>-0.47561630844012437</c:v>
                </c:pt>
                <c:pt idx="5020">
                  <c:v>-0.47554723711886943</c:v>
                </c:pt>
                <c:pt idx="5021">
                  <c:v>-0.47548262324348278</c:v>
                </c:pt>
                <c:pt idx="5022">
                  <c:v>-0.47542226637207308</c:v>
                </c:pt>
                <c:pt idx="5023">
                  <c:v>-0.47536597083517512</c:v>
                </c:pt>
                <c:pt idx="5024">
                  <c:v>-0.47531355050817553</c:v>
                </c:pt>
                <c:pt idx="5025">
                  <c:v>-0.47526482403888692</c:v>
                </c:pt>
                <c:pt idx="5026">
                  <c:v>-0.47521961484754793</c:v>
                </c:pt>
                <c:pt idx="5027">
                  <c:v>-0.47517774635439719</c:v>
                </c:pt>
                <c:pt idx="5028">
                  <c:v>-0.47513904675209934</c:v>
                </c:pt>
                <c:pt idx="5029">
                  <c:v>-0.47510334900574497</c:v>
                </c:pt>
                <c:pt idx="5030">
                  <c:v>-0.47507049085285064</c:v>
                </c:pt>
                <c:pt idx="5031">
                  <c:v>-0.47504031480335884</c:v>
                </c:pt>
                <c:pt idx="5032">
                  <c:v>-0.47501266813963799</c:v>
                </c:pt>
                <c:pt idx="5033">
                  <c:v>-0.47498740291648289</c:v>
                </c:pt>
                <c:pt idx="5034">
                  <c:v>-0.4749643759611139</c:v>
                </c:pt>
                <c:pt idx="5035">
                  <c:v>-0.47494344410075157</c:v>
                </c:pt>
                <c:pt idx="5036">
                  <c:v>-0.47492447370746821</c:v>
                </c:pt>
                <c:pt idx="5037">
                  <c:v>-0.47490734069818841</c:v>
                </c:pt>
                <c:pt idx="5038">
                  <c:v>-0.47489192576226258</c:v>
                </c:pt>
                <c:pt idx="5039">
                  <c:v>-0.47487811436146715</c:v>
                </c:pt>
                <c:pt idx="5040">
                  <c:v>-0.47486579673000445</c:v>
                </c:pt>
                <c:pt idx="5041">
                  <c:v>-0.47485486310207692</c:v>
                </c:pt>
                <c:pt idx="5042">
                  <c:v>-0.47484520371188688</c:v>
                </c:pt>
                <c:pt idx="5043">
                  <c:v>-0.47483670879363671</c:v>
                </c:pt>
                <c:pt idx="5044">
                  <c:v>-0.4748292638091029</c:v>
                </c:pt>
                <c:pt idx="5045">
                  <c:v>-0.47482274944763575</c:v>
                </c:pt>
                <c:pt idx="5046">
                  <c:v>-0.47481704162615979</c:v>
                </c:pt>
                <c:pt idx="5047">
                  <c:v>-0.47481201626159941</c:v>
                </c:pt>
                <c:pt idx="5048">
                  <c:v>-0.47480754927087909</c:v>
                </c:pt>
                <c:pt idx="5049">
                  <c:v>-0.47480351657092323</c:v>
                </c:pt>
                <c:pt idx="5050">
                  <c:v>-0.4747997940786563</c:v>
                </c:pt>
                <c:pt idx="5051">
                  <c:v>-0.4747962577110027</c:v>
                </c:pt>
                <c:pt idx="5052">
                  <c:v>-0.47479278338488684</c:v>
                </c:pt>
                <c:pt idx="5053">
                  <c:v>-0.47478924701723324</c:v>
                </c:pt>
                <c:pt idx="5054">
                  <c:v>-0.47478552452496631</c:v>
                </c:pt>
                <c:pt idx="5055">
                  <c:v>-0.47478149182501045</c:v>
                </c:pt>
                <c:pt idx="5056">
                  <c:v>-0.47477702483429013</c:v>
                </c:pt>
                <c:pt idx="5057">
                  <c:v>-0.47477199946972976</c:v>
                </c:pt>
                <c:pt idx="5058">
                  <c:v>-0.47476629164825385</c:v>
                </c:pt>
                <c:pt idx="5059">
                  <c:v>-0.47475977728678675</c:v>
                </c:pt>
                <c:pt idx="5060">
                  <c:v>-0.47475233230225294</c:v>
                </c:pt>
                <c:pt idx="5061">
                  <c:v>-0.47474383738400278</c:v>
                </c:pt>
                <c:pt idx="5062">
                  <c:v>-0.47473417799381268</c:v>
                </c:pt>
                <c:pt idx="5063">
                  <c:v>-0.47472324436588514</c:v>
                </c:pt>
                <c:pt idx="5064">
                  <c:v>-0.47471093150684845</c:v>
                </c:pt>
                <c:pt idx="5065">
                  <c:v>-0.47469713919575696</c:v>
                </c:pt>
                <c:pt idx="5066">
                  <c:v>-0.47468177198409095</c:v>
                </c:pt>
                <c:pt idx="5067">
                  <c:v>-0.47466473919575691</c:v>
                </c:pt>
                <c:pt idx="5068">
                  <c:v>-0.47464595492708694</c:v>
                </c:pt>
                <c:pt idx="5069">
                  <c:v>-0.47462533804683948</c:v>
                </c:pt>
                <c:pt idx="5070">
                  <c:v>-0.47460281219619876</c:v>
                </c:pt>
                <c:pt idx="5071">
                  <c:v>-0.47457830578877497</c:v>
                </c:pt>
                <c:pt idx="5072">
                  <c:v>-0.47455175678303035</c:v>
                </c:pt>
                <c:pt idx="5073">
                  <c:v>-0.47452311268227909</c:v>
                </c:pt>
                <c:pt idx="5074">
                  <c:v>-0.47449233053468737</c:v>
                </c:pt>
                <c:pt idx="5075">
                  <c:v>-0.47445937693327322</c:v>
                </c:pt>
                <c:pt idx="5076">
                  <c:v>-0.47442422801590689</c:v>
                </c:pt>
                <c:pt idx="5077">
                  <c:v>-0.47438686946531028</c:v>
                </c:pt>
                <c:pt idx="5078">
                  <c:v>-0.47434729650905755</c:v>
                </c:pt>
                <c:pt idx="5079">
                  <c:v>-0.4743055139195746</c:v>
                </c:pt>
                <c:pt idx="5080">
                  <c:v>-0.47426153601413928</c:v>
                </c:pt>
                <c:pt idx="5081">
                  <c:v>-0.47421538665488155</c:v>
                </c:pt>
                <c:pt idx="5082">
                  <c:v>-0.47416709924878347</c:v>
                </c:pt>
                <c:pt idx="5083">
                  <c:v>-0.4741167167476788</c:v>
                </c:pt>
                <c:pt idx="5084">
                  <c:v>-0.47406429164825326</c:v>
                </c:pt>
                <c:pt idx="5085">
                  <c:v>-0.47400988599204463</c:v>
                </c:pt>
                <c:pt idx="5086">
                  <c:v>-0.47395357136544281</c:v>
                </c:pt>
                <c:pt idx="5087">
                  <c:v>-0.47389542412726338</c:v>
                </c:pt>
                <c:pt idx="5088">
                  <c:v>-0.47383552540874818</c:v>
                </c:pt>
                <c:pt idx="5089">
                  <c:v>-0.47377396111356485</c:v>
                </c:pt>
                <c:pt idx="5090">
                  <c:v>-0.47371082191780695</c:v>
                </c:pt>
                <c:pt idx="5091">
                  <c:v>-0.47364620804242036</c:v>
                </c:pt>
                <c:pt idx="5092">
                  <c:v>-0.47358022448077658</c:v>
                </c:pt>
                <c:pt idx="5093">
                  <c:v>-0.47351298099867317</c:v>
                </c:pt>
                <c:pt idx="5094">
                  <c:v>-0.47344459213433376</c:v>
                </c:pt>
                <c:pt idx="5095">
                  <c:v>-0.47337517719840805</c:v>
                </c:pt>
                <c:pt idx="5096">
                  <c:v>-0.47330486027397151</c:v>
                </c:pt>
                <c:pt idx="5097">
                  <c:v>-0.47323377021652557</c:v>
                </c:pt>
                <c:pt idx="5098">
                  <c:v>-0.47316203588157207</c:v>
                </c:pt>
                <c:pt idx="5099">
                  <c:v>-0.47308978612461228</c:v>
                </c:pt>
                <c:pt idx="5100">
                  <c:v>-0.4730171498011479</c:v>
                </c:pt>
                <c:pt idx="5101">
                  <c:v>-0.47294425576668031</c:v>
                </c:pt>
                <c:pt idx="5102">
                  <c:v>-0.47287123287671123</c:v>
                </c:pt>
                <c:pt idx="5103">
                  <c:v>-0.47279820998674227</c:v>
                </c:pt>
                <c:pt idx="5104">
                  <c:v>-0.47272531595227468</c:v>
                </c:pt>
                <c:pt idx="5105">
                  <c:v>-0.47265267962881036</c:v>
                </c:pt>
                <c:pt idx="5106">
                  <c:v>-0.47258042987185056</c:v>
                </c:pt>
                <c:pt idx="5107">
                  <c:v>-0.47250869553689701</c:v>
                </c:pt>
                <c:pt idx="5108">
                  <c:v>-0.47243760547945118</c:v>
                </c:pt>
                <c:pt idx="5109">
                  <c:v>-0.47236728855501464</c:v>
                </c:pt>
                <c:pt idx="5110">
                  <c:v>-0.47229787361908893</c:v>
                </c:pt>
                <c:pt idx="5111">
                  <c:v>-0.47222948475474963</c:v>
                </c:pt>
                <c:pt idx="5112">
                  <c:v>-0.47216224127264622</c:v>
                </c:pt>
                <c:pt idx="5113">
                  <c:v>-0.4720962577110025</c:v>
                </c:pt>
                <c:pt idx="5114">
                  <c:v>-0.4720316438356158</c:v>
                </c:pt>
                <c:pt idx="5115">
                  <c:v>-0.47196850463985801</c:v>
                </c:pt>
                <c:pt idx="5116">
                  <c:v>-0.47190694034467473</c:v>
                </c:pt>
                <c:pt idx="5117">
                  <c:v>-0.47184704162615942</c:v>
                </c:pt>
                <c:pt idx="5118">
                  <c:v>-0.47178889438798011</c:v>
                </c:pt>
                <c:pt idx="5119">
                  <c:v>-0.47173257976137833</c:v>
                </c:pt>
                <c:pt idx="5120">
                  <c:v>-0.47167817410516977</c:v>
                </c:pt>
                <c:pt idx="5121">
                  <c:v>-0.47162574900574433</c:v>
                </c:pt>
                <c:pt idx="5122">
                  <c:v>-0.4715753665046396</c:v>
                </c:pt>
                <c:pt idx="5123">
                  <c:v>-0.47152707909854147</c:v>
                </c:pt>
                <c:pt idx="5124">
                  <c:v>-0.47148092973928396</c:v>
                </c:pt>
                <c:pt idx="5125">
                  <c:v>-0.47143695183384871</c:v>
                </c:pt>
                <c:pt idx="5126">
                  <c:v>-0.47139516924436581</c:v>
                </c:pt>
                <c:pt idx="5127">
                  <c:v>-0.47135559628811302</c:v>
                </c:pt>
                <c:pt idx="5128">
                  <c:v>-0.47131823773751658</c:v>
                </c:pt>
                <c:pt idx="5129">
                  <c:v>-0.47128308882015024</c:v>
                </c:pt>
                <c:pt idx="5130">
                  <c:v>-0.47125013521873627</c:v>
                </c:pt>
                <c:pt idx="5131">
                  <c:v>-0.47121935784357061</c:v>
                </c:pt>
                <c:pt idx="5132">
                  <c:v>-0.47119073283252333</c:v>
                </c:pt>
                <c:pt idx="5133">
                  <c:v>-0.47116423155103859</c:v>
                </c:pt>
                <c:pt idx="5134">
                  <c:v>-0.47113982059213455</c:v>
                </c:pt>
                <c:pt idx="5135">
                  <c:v>-0.47111746177640323</c:v>
                </c:pt>
                <c:pt idx="5136">
                  <c:v>-0.47109711215201089</c:v>
                </c:pt>
                <c:pt idx="5137">
                  <c:v>-0.47107872876712364</c:v>
                </c:pt>
                <c:pt idx="5138">
                  <c:v>-0.47106226866990758</c:v>
                </c:pt>
                <c:pt idx="5139">
                  <c:v>-0.47104768890852894</c:v>
                </c:pt>
                <c:pt idx="5140">
                  <c:v>-0.47103494653115374</c:v>
                </c:pt>
                <c:pt idx="5141">
                  <c:v>-0.4710240033583743</c:v>
                </c:pt>
                <c:pt idx="5142">
                  <c:v>-0.47101483075563455</c:v>
                </c:pt>
                <c:pt idx="5143">
                  <c:v>-0.47100740963323068</c:v>
                </c:pt>
                <c:pt idx="5144">
                  <c:v>-0.47100173044631066</c:v>
                </c:pt>
                <c:pt idx="5145">
                  <c:v>-0.47099779319487461</c:v>
                </c:pt>
                <c:pt idx="5146">
                  <c:v>-0.47099560742377439</c:v>
                </c:pt>
                <c:pt idx="5147">
                  <c:v>-0.47099519222271385</c:v>
                </c:pt>
                <c:pt idx="5148">
                  <c:v>-0.47099658099867503</c:v>
                </c:pt>
                <c:pt idx="5149">
                  <c:v>-0.47099982147591768</c:v>
                </c:pt>
                <c:pt idx="5150">
                  <c:v>-0.47100497569597943</c:v>
                </c:pt>
                <c:pt idx="5151">
                  <c:v>-0.47101211524525044</c:v>
                </c:pt>
                <c:pt idx="5152">
                  <c:v>-0.47102132125497198</c:v>
                </c:pt>
                <c:pt idx="5153">
                  <c:v>-0.47103268440123802</c:v>
                </c:pt>
                <c:pt idx="5154">
                  <c:v>-0.47104630490499416</c:v>
                </c:pt>
                <c:pt idx="5155">
                  <c:v>-0.47106229253203791</c:v>
                </c:pt>
                <c:pt idx="5156">
                  <c:v>-0.47108076659301895</c:v>
                </c:pt>
                <c:pt idx="5157">
                  <c:v>-0.47110185594343879</c:v>
                </c:pt>
                <c:pt idx="5158">
                  <c:v>-0.47112569898365098</c:v>
                </c:pt>
                <c:pt idx="5159">
                  <c:v>-0.47115244365886083</c:v>
                </c:pt>
                <c:pt idx="5160">
                  <c:v>-0.47118224745912607</c:v>
                </c:pt>
                <c:pt idx="5161">
                  <c:v>-0.47121527264692981</c:v>
                </c:pt>
                <c:pt idx="5162">
                  <c:v>-0.47125168148475571</c:v>
                </c:pt>
                <c:pt idx="5163">
                  <c:v>-0.47129163623508707</c:v>
                </c:pt>
                <c:pt idx="5164">
                  <c:v>-0.47133529916040756</c:v>
                </c:pt>
                <c:pt idx="5165">
                  <c:v>-0.47138283252320023</c:v>
                </c:pt>
                <c:pt idx="5166">
                  <c:v>-0.47143439858594882</c:v>
                </c:pt>
                <c:pt idx="5167">
                  <c:v>-0.47149015483871071</c:v>
                </c:pt>
                <c:pt idx="5168">
                  <c:v>-0.47155024922669125</c:v>
                </c:pt>
                <c:pt idx="5169">
                  <c:v>-0.47161482015024397</c:v>
                </c:pt>
                <c:pt idx="5170">
                  <c:v>-0.47168399646487058</c:v>
                </c:pt>
                <c:pt idx="5171">
                  <c:v>-0.4717578974812206</c:v>
                </c:pt>
                <c:pt idx="5172">
                  <c:v>-0.47183662819266553</c:v>
                </c:pt>
                <c:pt idx="5173">
                  <c:v>-0.47192027927529923</c:v>
                </c:pt>
                <c:pt idx="5174">
                  <c:v>-0.47200892708793729</c:v>
                </c:pt>
                <c:pt idx="5175">
                  <c:v>-0.47210263367211763</c:v>
                </c:pt>
                <c:pt idx="5176">
                  <c:v>-0.47220144675209991</c:v>
                </c:pt>
                <c:pt idx="5177">
                  <c:v>-0.47230539973486618</c:v>
                </c:pt>
                <c:pt idx="5178">
                  <c:v>-0.47241451171012011</c:v>
                </c:pt>
                <c:pt idx="5179">
                  <c:v>-0.47252878745028803</c:v>
                </c:pt>
                <c:pt idx="5180">
                  <c:v>-0.47264821741051788</c:v>
                </c:pt>
                <c:pt idx="5181">
                  <c:v>-0.47277277295625358</c:v>
                </c:pt>
                <c:pt idx="5182">
                  <c:v>-0.47290241113566139</c:v>
                </c:pt>
                <c:pt idx="5183">
                  <c:v>-0.47303707467962963</c:v>
                </c:pt>
                <c:pt idx="5184">
                  <c:v>-0.47317669200176843</c:v>
                </c:pt>
                <c:pt idx="5185">
                  <c:v>-0.47332117719840999</c:v>
                </c:pt>
                <c:pt idx="5186">
                  <c:v>-0.47347043004860884</c:v>
                </c:pt>
                <c:pt idx="5187">
                  <c:v>-0.47362434078656729</c:v>
                </c:pt>
                <c:pt idx="5188">
                  <c:v>-0.47378279010163576</c:v>
                </c:pt>
                <c:pt idx="5189">
                  <c:v>-0.47394564913831277</c:v>
                </c:pt>
                <c:pt idx="5190">
                  <c:v>-0.4741127794962447</c:v>
                </c:pt>
                <c:pt idx="5191">
                  <c:v>-0.4742840284578001</c:v>
                </c:pt>
                <c:pt idx="5192">
                  <c:v>-0.4744592337604957</c:v>
                </c:pt>
                <c:pt idx="5193">
                  <c:v>-0.47463822359699592</c:v>
                </c:pt>
                <c:pt idx="5194">
                  <c:v>-0.47482081661511344</c:v>
                </c:pt>
                <c:pt idx="5195">
                  <c:v>-0.47500682191780891</c:v>
                </c:pt>
                <c:pt idx="5196">
                  <c:v>-0.47519603906319119</c:v>
                </c:pt>
                <c:pt idx="5197">
                  <c:v>-0.47538825806451684</c:v>
                </c:pt>
                <c:pt idx="5198">
                  <c:v>-0.47558326416261676</c:v>
                </c:pt>
                <c:pt idx="5199">
                  <c:v>-0.47578083782589559</c:v>
                </c:pt>
                <c:pt idx="5200">
                  <c:v>-0.47598075475033225</c:v>
                </c:pt>
                <c:pt idx="5201">
                  <c:v>-0.47618279063190527</c:v>
                </c:pt>
                <c:pt idx="5202">
                  <c:v>-0.47638672116659375</c:v>
                </c:pt>
                <c:pt idx="5203">
                  <c:v>-0.47659232205037633</c:v>
                </c:pt>
                <c:pt idx="5204">
                  <c:v>-0.47679936897923181</c:v>
                </c:pt>
                <c:pt idx="5205">
                  <c:v>-0.47700763764913895</c:v>
                </c:pt>
                <c:pt idx="5206">
                  <c:v>-0.47721690375607667</c:v>
                </c:pt>
                <c:pt idx="5207">
                  <c:v>-0.47742694299602362</c:v>
                </c:pt>
                <c:pt idx="5208">
                  <c:v>-0.47763753106495865</c:v>
                </c:pt>
                <c:pt idx="5209">
                  <c:v>-0.47784844365886053</c:v>
                </c:pt>
                <c:pt idx="5210">
                  <c:v>-0.47805945647370807</c:v>
                </c:pt>
                <c:pt idx="5211">
                  <c:v>-0.47827034997790607</c:v>
                </c:pt>
                <c:pt idx="5212">
                  <c:v>-0.47848091418471111</c:v>
                </c:pt>
                <c:pt idx="5213">
                  <c:v>-0.47869094865223216</c:v>
                </c:pt>
                <c:pt idx="5214">
                  <c:v>-0.47890026248342965</c:v>
                </c:pt>
                <c:pt idx="5215">
                  <c:v>-0.47910867432611631</c:v>
                </c:pt>
                <c:pt idx="5216">
                  <c:v>-0.47931601237295679</c:v>
                </c:pt>
                <c:pt idx="5217">
                  <c:v>-0.47952211913389364</c:v>
                </c:pt>
                <c:pt idx="5218">
                  <c:v>-0.4797268466637214</c:v>
                </c:pt>
                <c:pt idx="5219">
                  <c:v>-0.47993005656208637</c:v>
                </c:pt>
                <c:pt idx="5220">
                  <c:v>-0.48013161997348713</c:v>
                </c:pt>
                <c:pt idx="5221">
                  <c:v>-0.48033141758727416</c:v>
                </c:pt>
                <c:pt idx="5222">
                  <c:v>-0.48052934441007578</c:v>
                </c:pt>
                <c:pt idx="5223">
                  <c:v>-0.48072530976579825</c:v>
                </c:pt>
                <c:pt idx="5224">
                  <c:v>-0.48091923729562597</c:v>
                </c:pt>
                <c:pt idx="5225">
                  <c:v>-0.48111106495802097</c:v>
                </c:pt>
                <c:pt idx="5226">
                  <c:v>-0.48130074502872361</c:v>
                </c:pt>
                <c:pt idx="5227">
                  <c:v>-0.48148824410075192</c:v>
                </c:pt>
                <c:pt idx="5228">
                  <c:v>-0.48167354308440191</c:v>
                </c:pt>
                <c:pt idx="5229">
                  <c:v>-0.48185663720724764</c:v>
                </c:pt>
                <c:pt idx="5230">
                  <c:v>-0.48203753601414112</c:v>
                </c:pt>
                <c:pt idx="5231">
                  <c:v>-0.48221625859478628</c:v>
                </c:pt>
                <c:pt idx="5232">
                  <c:v>-0.48239282881131301</c:v>
                </c:pt>
                <c:pt idx="5233">
                  <c:v>-0.48256727529827714</c:v>
                </c:pt>
                <c:pt idx="5234">
                  <c:v>-0.48273963146266075</c:v>
                </c:pt>
                <c:pt idx="5235">
                  <c:v>-0.48290993548387151</c:v>
                </c:pt>
                <c:pt idx="5236">
                  <c:v>-0.48307823031374336</c:v>
                </c:pt>
                <c:pt idx="5237">
                  <c:v>-0.48324455890411017</c:v>
                </c:pt>
                <c:pt idx="5238">
                  <c:v>-0.48340896420680574</c:v>
                </c:pt>
                <c:pt idx="5239">
                  <c:v>-0.48357148917366388</c:v>
                </c:pt>
                <c:pt idx="5240">
                  <c:v>-0.48373217675651847</c:v>
                </c:pt>
                <c:pt idx="5241">
                  <c:v>-0.48389106990720332</c:v>
                </c:pt>
                <c:pt idx="5242">
                  <c:v>-0.4840482068051265</c:v>
                </c:pt>
                <c:pt idx="5243">
                  <c:v>-0.48420362085726965</c:v>
                </c:pt>
                <c:pt idx="5244">
                  <c:v>-0.48435734069818875</c:v>
                </c:pt>
                <c:pt idx="5245">
                  <c:v>-0.48450939019001382</c:v>
                </c:pt>
                <c:pt idx="5246">
                  <c:v>-0.48465978842244867</c:v>
                </c:pt>
                <c:pt idx="5247">
                  <c:v>-0.48480854971277126</c:v>
                </c:pt>
                <c:pt idx="5248">
                  <c:v>-0.48495567883340757</c:v>
                </c:pt>
                <c:pt idx="5249">
                  <c:v>-0.48510117101193179</c:v>
                </c:pt>
                <c:pt idx="5250">
                  <c:v>-0.48524501193106567</c:v>
                </c:pt>
                <c:pt idx="5251">
                  <c:v>-0.48538718250110546</c:v>
                </c:pt>
                <c:pt idx="5252">
                  <c:v>-0.48552765885992122</c:v>
                </c:pt>
                <c:pt idx="5253">
                  <c:v>-0.48566641237295705</c:v>
                </c:pt>
                <c:pt idx="5254">
                  <c:v>-0.48580340963323104</c:v>
                </c:pt>
                <c:pt idx="5255">
                  <c:v>-0.48593861246133524</c:v>
                </c:pt>
                <c:pt idx="5256">
                  <c:v>-0.48607197790543605</c:v>
                </c:pt>
                <c:pt idx="5257">
                  <c:v>-0.48620345824127337</c:v>
                </c:pt>
                <c:pt idx="5258">
                  <c:v>-0.48633300097216159</c:v>
                </c:pt>
                <c:pt idx="5259">
                  <c:v>-0.48646054882898876</c:v>
                </c:pt>
                <c:pt idx="5260">
                  <c:v>-0.48658603977021719</c:v>
                </c:pt>
                <c:pt idx="5261">
                  <c:v>-0.48670940698188309</c:v>
                </c:pt>
                <c:pt idx="5262">
                  <c:v>-0.48683058365002274</c:v>
                </c:pt>
                <c:pt idx="5263">
                  <c:v>-0.4869495029606723</c:v>
                </c:pt>
                <c:pt idx="5264">
                  <c:v>-0.48706609809986812</c:v>
                </c:pt>
                <c:pt idx="5265">
                  <c:v>-0.48718030225364628</c:v>
                </c:pt>
                <c:pt idx="5266">
                  <c:v>-0.48729204860804309</c:v>
                </c:pt>
                <c:pt idx="5267">
                  <c:v>-0.48740127034909475</c:v>
                </c:pt>
                <c:pt idx="5268">
                  <c:v>-0.48750790543526351</c:v>
                </c:pt>
                <c:pt idx="5269">
                  <c:v>-0.48761189659743764</c:v>
                </c:pt>
                <c:pt idx="5270">
                  <c:v>-0.48771319133893121</c:v>
                </c:pt>
                <c:pt idx="5271">
                  <c:v>-0.48781174193548454</c:v>
                </c:pt>
                <c:pt idx="5272">
                  <c:v>-0.48790750543526351</c:v>
                </c:pt>
                <c:pt idx="5273">
                  <c:v>-0.48800044365886053</c:v>
                </c:pt>
                <c:pt idx="5274">
                  <c:v>-0.48809052319929369</c:v>
                </c:pt>
                <c:pt idx="5275">
                  <c:v>-0.48817771542200683</c:v>
                </c:pt>
                <c:pt idx="5276">
                  <c:v>-0.48826199646487034</c:v>
                </c:pt>
                <c:pt idx="5277">
                  <c:v>-0.48834334723818007</c:v>
                </c:pt>
                <c:pt idx="5278">
                  <c:v>-0.48842175342465827</c:v>
                </c:pt>
                <c:pt idx="5279">
                  <c:v>-0.4884972054794528</c:v>
                </c:pt>
                <c:pt idx="5280">
                  <c:v>-0.48856969863013777</c:v>
                </c:pt>
                <c:pt idx="5281">
                  <c:v>-0.48863923764913908</c:v>
                </c:pt>
                <c:pt idx="5282">
                  <c:v>-0.48870583208130874</c:v>
                </c:pt>
                <c:pt idx="5283">
                  <c:v>-0.48876949624392468</c:v>
                </c:pt>
                <c:pt idx="5284">
                  <c:v>-0.48883024922669094</c:v>
                </c:pt>
                <c:pt idx="5285">
                  <c:v>-0.48888811489173739</c:v>
                </c:pt>
                <c:pt idx="5286">
                  <c:v>-0.48894311710119376</c:v>
                </c:pt>
                <c:pt idx="5287">
                  <c:v>-0.48899527971719026</c:v>
                </c:pt>
                <c:pt idx="5288">
                  <c:v>-0.4890446266018566</c:v>
                </c:pt>
                <c:pt idx="5289">
                  <c:v>-0.48909118161732279</c:v>
                </c:pt>
                <c:pt idx="5290">
                  <c:v>-0.48913496862571881</c:v>
                </c:pt>
                <c:pt idx="5291">
                  <c:v>-0.48917601148917433</c:v>
                </c:pt>
                <c:pt idx="5292">
                  <c:v>-0.48921433406981946</c:v>
                </c:pt>
                <c:pt idx="5293">
                  <c:v>-0.48924996022978412</c:v>
                </c:pt>
                <c:pt idx="5294">
                  <c:v>-0.48928291383119815</c:v>
                </c:pt>
                <c:pt idx="5295">
                  <c:v>-0.48931321873619155</c:v>
                </c:pt>
                <c:pt idx="5296">
                  <c:v>-0.48934089880689419</c:v>
                </c:pt>
                <c:pt idx="5297">
                  <c:v>-0.48936597790543596</c:v>
                </c:pt>
                <c:pt idx="5298">
                  <c:v>-0.48938847989394679</c:v>
                </c:pt>
                <c:pt idx="5299">
                  <c:v>-0.48940842863455658</c:v>
                </c:pt>
                <c:pt idx="5300">
                  <c:v>-0.48942584798939531</c:v>
                </c:pt>
                <c:pt idx="5301">
                  <c:v>-0.48944075704816686</c:v>
                </c:pt>
                <c:pt idx="5302">
                  <c:v>-0.48945317012814915</c:v>
                </c:pt>
                <c:pt idx="5303">
                  <c:v>-0.48946309677419436</c:v>
                </c:pt>
                <c:pt idx="5304">
                  <c:v>-0.48947054175872812</c:v>
                </c:pt>
                <c:pt idx="5305">
                  <c:v>-0.48947550508175064</c:v>
                </c:pt>
                <c:pt idx="5306">
                  <c:v>-0.48947798674326187</c:v>
                </c:pt>
                <c:pt idx="5307">
                  <c:v>-0.48947798674326182</c:v>
                </c:pt>
                <c:pt idx="5308">
                  <c:v>-0.48947550508175053</c:v>
                </c:pt>
                <c:pt idx="5309">
                  <c:v>-0.48947054175872806</c:v>
                </c:pt>
                <c:pt idx="5310">
                  <c:v>-0.4894630967741942</c:v>
                </c:pt>
                <c:pt idx="5311">
                  <c:v>-0.4894531701281491</c:v>
                </c:pt>
                <c:pt idx="5312">
                  <c:v>-0.48944075704816675</c:v>
                </c:pt>
                <c:pt idx="5313">
                  <c:v>-0.4894258479893952</c:v>
                </c:pt>
                <c:pt idx="5314">
                  <c:v>-0.48940842863455641</c:v>
                </c:pt>
                <c:pt idx="5315">
                  <c:v>-0.48938847989394663</c:v>
                </c:pt>
                <c:pt idx="5316">
                  <c:v>-0.48936597790543573</c:v>
                </c:pt>
                <c:pt idx="5317">
                  <c:v>-0.48934089880689396</c:v>
                </c:pt>
                <c:pt idx="5318">
                  <c:v>-0.48931321873619138</c:v>
                </c:pt>
                <c:pt idx="5319">
                  <c:v>-0.48928291383119799</c:v>
                </c:pt>
                <c:pt idx="5320">
                  <c:v>-0.4892499602297839</c:v>
                </c:pt>
                <c:pt idx="5321">
                  <c:v>-0.48921433406981935</c:v>
                </c:pt>
                <c:pt idx="5322">
                  <c:v>-0.48917601148917417</c:v>
                </c:pt>
                <c:pt idx="5323">
                  <c:v>-0.48913496862571854</c:v>
                </c:pt>
                <c:pt idx="5324">
                  <c:v>-0.48909118161732262</c:v>
                </c:pt>
                <c:pt idx="5325">
                  <c:v>-0.48904462660185644</c:v>
                </c:pt>
                <c:pt idx="5326">
                  <c:v>-0.48899527971719009</c:v>
                </c:pt>
                <c:pt idx="5327">
                  <c:v>-0.48894311710119365</c:v>
                </c:pt>
                <c:pt idx="5328">
                  <c:v>-0.48888811489173711</c:v>
                </c:pt>
                <c:pt idx="5329">
                  <c:v>-0.48883024922669066</c:v>
                </c:pt>
                <c:pt idx="5330">
                  <c:v>-0.48876949624392441</c:v>
                </c:pt>
                <c:pt idx="5331">
                  <c:v>-0.48870583208130836</c:v>
                </c:pt>
                <c:pt idx="5332">
                  <c:v>-0.48863923764913869</c:v>
                </c:pt>
                <c:pt idx="5333">
                  <c:v>-0.48856969863013722</c:v>
                </c:pt>
                <c:pt idx="5334">
                  <c:v>-0.4884972054794523</c:v>
                </c:pt>
                <c:pt idx="5335">
                  <c:v>-0.48842175342465777</c:v>
                </c:pt>
                <c:pt idx="5336">
                  <c:v>-0.48834334723817957</c:v>
                </c:pt>
                <c:pt idx="5337">
                  <c:v>-0.48826199646486984</c:v>
                </c:pt>
                <c:pt idx="5338">
                  <c:v>-0.48817771542200633</c:v>
                </c:pt>
                <c:pt idx="5339">
                  <c:v>-0.48809052319929302</c:v>
                </c:pt>
                <c:pt idx="5340">
                  <c:v>-0.48800044365885992</c:v>
                </c:pt>
                <c:pt idx="5341">
                  <c:v>-0.4879075054352629</c:v>
                </c:pt>
                <c:pt idx="5342">
                  <c:v>-0.48781174193548377</c:v>
                </c:pt>
                <c:pt idx="5343">
                  <c:v>-0.4877131913389306</c:v>
                </c:pt>
                <c:pt idx="5344">
                  <c:v>-0.48761189659743692</c:v>
                </c:pt>
                <c:pt idx="5345">
                  <c:v>-0.4875079054352629</c:v>
                </c:pt>
                <c:pt idx="5346">
                  <c:v>-0.48740127034909397</c:v>
                </c:pt>
                <c:pt idx="5347">
                  <c:v>-0.48729204860804237</c:v>
                </c:pt>
                <c:pt idx="5348">
                  <c:v>-0.48718030225364556</c:v>
                </c:pt>
                <c:pt idx="5349">
                  <c:v>-0.48706609809986734</c:v>
                </c:pt>
                <c:pt idx="5350">
                  <c:v>-0.48694950296067152</c:v>
                </c:pt>
                <c:pt idx="5351">
                  <c:v>-0.48683058365002191</c:v>
                </c:pt>
                <c:pt idx="5352">
                  <c:v>-0.48670940698188225</c:v>
                </c:pt>
                <c:pt idx="5353">
                  <c:v>-0.48658603977021636</c:v>
                </c:pt>
                <c:pt idx="5354">
                  <c:v>-0.48646054882898787</c:v>
                </c:pt>
                <c:pt idx="5355">
                  <c:v>-0.48633300097216065</c:v>
                </c:pt>
                <c:pt idx="5356">
                  <c:v>-0.48620345824127231</c:v>
                </c:pt>
                <c:pt idx="5357">
                  <c:v>-0.48607197790543488</c:v>
                </c:pt>
                <c:pt idx="5358">
                  <c:v>-0.48593861246133413</c:v>
                </c:pt>
                <c:pt idx="5359">
                  <c:v>-0.48580340963322982</c:v>
                </c:pt>
                <c:pt idx="5360">
                  <c:v>-0.48566641237295582</c:v>
                </c:pt>
                <c:pt idx="5361">
                  <c:v>-0.48552765885991989</c:v>
                </c:pt>
                <c:pt idx="5362">
                  <c:v>-0.48538718250110413</c:v>
                </c:pt>
                <c:pt idx="5363">
                  <c:v>-0.4852450119310644</c:v>
                </c:pt>
                <c:pt idx="5364">
                  <c:v>-0.4851011710119304</c:v>
                </c:pt>
                <c:pt idx="5365">
                  <c:v>-0.48495567883340629</c:v>
                </c:pt>
                <c:pt idx="5366">
                  <c:v>-0.48480855448519594</c:v>
                </c:pt>
                <c:pt idx="5367">
                  <c:v>-0.48465981228457727</c:v>
                </c:pt>
                <c:pt idx="5368">
                  <c:v>-0.48450946177640225</c:v>
                </c:pt>
                <c:pt idx="5369">
                  <c:v>-0.48435750773309694</c:v>
                </c:pt>
                <c:pt idx="5370">
                  <c:v>-0.48420395492708723</c:v>
                </c:pt>
                <c:pt idx="5371">
                  <c:v>-0.48404880813079909</c:v>
                </c:pt>
                <c:pt idx="5372">
                  <c:v>-0.48389207211665858</c:v>
                </c:pt>
                <c:pt idx="5373">
                  <c:v>-0.48373375165709165</c:v>
                </c:pt>
                <c:pt idx="5374">
                  <c:v>-0.4835738515245242</c:v>
                </c:pt>
                <c:pt idx="5375">
                  <c:v>-0.4834123764913823</c:v>
                </c:pt>
                <c:pt idx="5376">
                  <c:v>-0.48324933133009201</c:v>
                </c:pt>
                <c:pt idx="5377">
                  <c:v>-0.48308472081307924</c:v>
                </c:pt>
                <c:pt idx="5378">
                  <c:v>-0.48291854971276993</c:v>
                </c:pt>
                <c:pt idx="5379">
                  <c:v>-0.48275082280159004</c:v>
                </c:pt>
                <c:pt idx="5380">
                  <c:v>-0.48258154485196569</c:v>
                </c:pt>
                <c:pt idx="5381">
                  <c:v>-0.48241072540874863</c:v>
                </c:pt>
                <c:pt idx="5382">
                  <c:v>-0.48223837878921705</c:v>
                </c:pt>
                <c:pt idx="5383">
                  <c:v>-0.48206452408307476</c:v>
                </c:pt>
                <c:pt idx="5384">
                  <c:v>-0.4818891851524516</c:v>
                </c:pt>
                <c:pt idx="5385">
                  <c:v>-0.48171239063190369</c:v>
                </c:pt>
                <c:pt idx="5386">
                  <c:v>-0.48153417392841269</c:v>
                </c:pt>
                <c:pt idx="5387">
                  <c:v>-0.48135457799381254</c:v>
                </c:pt>
                <c:pt idx="5388">
                  <c:v>-0.48117365532478917</c:v>
                </c:pt>
                <c:pt idx="5389">
                  <c:v>-0.48099146796288011</c:v>
                </c:pt>
                <c:pt idx="5390">
                  <c:v>-0.48080808749447534</c:v>
                </c:pt>
                <c:pt idx="5391">
                  <c:v>-0.48062359505081648</c:v>
                </c:pt>
                <c:pt idx="5392">
                  <c:v>-0.48043808130799726</c:v>
                </c:pt>
                <c:pt idx="5393">
                  <c:v>-0.48025164648696322</c:v>
                </c:pt>
                <c:pt idx="5394">
                  <c:v>-0.48006440035351211</c:v>
                </c:pt>
                <c:pt idx="5395">
                  <c:v>-0.47987646221829339</c:v>
                </c:pt>
                <c:pt idx="5396">
                  <c:v>-0.4796879609368086</c:v>
                </c:pt>
                <c:pt idx="5397">
                  <c:v>-0.47949903013698536</c:v>
                </c:pt>
                <c:pt idx="5398">
                  <c:v>-0.47930980821917724</c:v>
                </c:pt>
                <c:pt idx="5399">
                  <c:v>-0.47912043835616352</c:v>
                </c:pt>
                <c:pt idx="5400">
                  <c:v>-0.47893107326557594</c:v>
                </c:pt>
                <c:pt idx="5401">
                  <c:v>-0.47874187043747157</c:v>
                </c:pt>
                <c:pt idx="5402">
                  <c:v>-0.47855299213433422</c:v>
                </c:pt>
                <c:pt idx="5403">
                  <c:v>-0.47836460539107301</c:v>
                </c:pt>
                <c:pt idx="5404">
                  <c:v>-0.47817688201502356</c:v>
                </c:pt>
                <c:pt idx="5405">
                  <c:v>-0.4779899985859471</c:v>
                </c:pt>
                <c:pt idx="5406">
                  <c:v>-0.47780413168360503</c:v>
                </c:pt>
                <c:pt idx="5407">
                  <c:v>-0.47761945788775884</c:v>
                </c:pt>
                <c:pt idx="5408">
                  <c:v>-0.47743615377816984</c:v>
                </c:pt>
                <c:pt idx="5409">
                  <c:v>-0.47725439593459934</c:v>
                </c:pt>
                <c:pt idx="5410">
                  <c:v>-0.47707436093680883</c:v>
                </c:pt>
                <c:pt idx="5411">
                  <c:v>-0.47689622536455956</c:v>
                </c:pt>
                <c:pt idx="5412">
                  <c:v>-0.47672016579761306</c:v>
                </c:pt>
                <c:pt idx="5413">
                  <c:v>-0.4765463588157306</c:v>
                </c:pt>
                <c:pt idx="5414">
                  <c:v>-0.47637498099867354</c:v>
                </c:pt>
                <c:pt idx="5415">
                  <c:v>-0.47620620892620336</c:v>
                </c:pt>
                <c:pt idx="5416">
                  <c:v>-0.47604021440565547</c:v>
                </c:pt>
                <c:pt idx="5417">
                  <c:v>-0.47587716447193928</c:v>
                </c:pt>
                <c:pt idx="5418">
                  <c:v>-0.47571722138753808</c:v>
                </c:pt>
                <c:pt idx="5419">
                  <c:v>-0.47556054264250941</c:v>
                </c:pt>
                <c:pt idx="5420">
                  <c:v>-0.47540727618205875</c:v>
                </c:pt>
                <c:pt idx="5421">
                  <c:v>-0.4752575604065396</c:v>
                </c:pt>
                <c:pt idx="5422">
                  <c:v>-0.47511152417145341</c:v>
                </c:pt>
                <c:pt idx="5423">
                  <c:v>-0.47496928678744998</c:v>
                </c:pt>
                <c:pt idx="5424">
                  <c:v>-0.47483095802032677</c:v>
                </c:pt>
                <c:pt idx="5425">
                  <c:v>-0.47469663809102941</c:v>
                </c:pt>
                <c:pt idx="5426">
                  <c:v>-0.47456641767565166</c:v>
                </c:pt>
                <c:pt idx="5427">
                  <c:v>-0.4744403779054352</c:v>
                </c:pt>
                <c:pt idx="5428">
                  <c:v>-0.47431859036676977</c:v>
                </c:pt>
                <c:pt idx="5429">
                  <c:v>-0.47420111710119306</c:v>
                </c:pt>
                <c:pt idx="5430">
                  <c:v>-0.47408801060539113</c:v>
                </c:pt>
                <c:pt idx="5431">
                  <c:v>-0.4739793090587715</c:v>
                </c:pt>
                <c:pt idx="5432">
                  <c:v>-0.4738750363234645</c:v>
                </c:pt>
                <c:pt idx="5433">
                  <c:v>-0.47377520194432188</c:v>
                </c:pt>
                <c:pt idx="5434">
                  <c:v>-0.47367980114891761</c:v>
                </c:pt>
                <c:pt idx="5435">
                  <c:v>-0.47358881484754778</c:v>
                </c:pt>
                <c:pt idx="5436">
                  <c:v>-0.47350220963323053</c:v>
                </c:pt>
                <c:pt idx="5437">
                  <c:v>-0.47341994255413206</c:v>
                </c:pt>
                <c:pt idx="5438">
                  <c:v>-0.47334196111356652</c:v>
                </c:pt>
                <c:pt idx="5439">
                  <c:v>-0.47326820326999602</c:v>
                </c:pt>
                <c:pt idx="5440">
                  <c:v>-0.47319859743703097</c:v>
                </c:pt>
                <c:pt idx="5441">
                  <c:v>-0.47313306248342957</c:v>
                </c:pt>
                <c:pt idx="5442">
                  <c:v>-0.47307150773309814</c:v>
                </c:pt>
                <c:pt idx="5443">
                  <c:v>-0.47301383296509114</c:v>
                </c:pt>
                <c:pt idx="5444">
                  <c:v>-0.47295992841361095</c:v>
                </c:pt>
                <c:pt idx="5445">
                  <c:v>-0.47290967476800772</c:v>
                </c:pt>
                <c:pt idx="5446">
                  <c:v>-0.47286294317278027</c:v>
                </c:pt>
                <c:pt idx="5447">
                  <c:v>-0.47281960000000078</c:v>
                </c:pt>
                <c:pt idx="5448">
                  <c:v>-0.47277950684931591</c:v>
                </c:pt>
                <c:pt idx="5449">
                  <c:v>-0.47274252054794608</c:v>
                </c:pt>
                <c:pt idx="5450">
                  <c:v>-0.47270849792311176</c:v>
                </c:pt>
                <c:pt idx="5451">
                  <c:v>-0.47267730057445956</c:v>
                </c:pt>
                <c:pt idx="5452">
                  <c:v>-0.47264879487406181</c:v>
                </c:pt>
                <c:pt idx="5453">
                  <c:v>-0.47262285196641701</c:v>
                </c:pt>
                <c:pt idx="5454">
                  <c:v>-0.4725993477684497</c:v>
                </c:pt>
                <c:pt idx="5455">
                  <c:v>-0.47257816296951027</c:v>
                </c:pt>
                <c:pt idx="5456">
                  <c:v>-0.47255918780380102</c:v>
                </c:pt>
                <c:pt idx="5457">
                  <c:v>-0.47254232205037638</c:v>
                </c:pt>
                <c:pt idx="5458">
                  <c:v>-0.47252747503314263</c:v>
                </c:pt>
                <c:pt idx="5459">
                  <c:v>-0.47251456562085808</c:v>
                </c:pt>
                <c:pt idx="5460">
                  <c:v>-0.472503526999559</c:v>
                </c:pt>
                <c:pt idx="5461">
                  <c:v>-0.47249430667255937</c:v>
                </c:pt>
                <c:pt idx="5462">
                  <c:v>-0.47248686646045163</c:v>
                </c:pt>
                <c:pt idx="5463">
                  <c:v>-0.4724811777286797</c:v>
                </c:pt>
                <c:pt idx="5464">
                  <c:v>-0.47247722615996562</c:v>
                </c:pt>
                <c:pt idx="5465">
                  <c:v>-0.47247501175430945</c:v>
                </c:pt>
                <c:pt idx="5466">
                  <c:v>-0.47247454405656314</c:v>
                </c:pt>
                <c:pt idx="5467">
                  <c:v>-0.47247584215643063</c:v>
                </c:pt>
                <c:pt idx="5468">
                  <c:v>-0.47247893468846774</c:v>
                </c:pt>
                <c:pt idx="5469">
                  <c:v>-0.47248385983208235</c:v>
                </c:pt>
                <c:pt idx="5470">
                  <c:v>-0.47249066053910843</c:v>
                </c:pt>
                <c:pt idx="5471">
                  <c:v>-0.4724993845338058</c:v>
                </c:pt>
                <c:pt idx="5472">
                  <c:v>-0.47251008431286012</c:v>
                </c:pt>
                <c:pt idx="5473">
                  <c:v>-0.47252281714538324</c:v>
                </c:pt>
                <c:pt idx="5474">
                  <c:v>-0.47253764507291313</c:v>
                </c:pt>
                <c:pt idx="5475">
                  <c:v>-0.47255463490941335</c:v>
                </c:pt>
                <c:pt idx="5476">
                  <c:v>-0.47257385824127363</c:v>
                </c:pt>
                <c:pt idx="5477">
                  <c:v>-0.47259539142730989</c:v>
                </c:pt>
                <c:pt idx="5478">
                  <c:v>-0.47261931559876363</c:v>
                </c:pt>
                <c:pt idx="5479">
                  <c:v>-0.47264571665930272</c:v>
                </c:pt>
                <c:pt idx="5480">
                  <c:v>-0.47267468051259481</c:v>
                </c:pt>
                <c:pt idx="5481">
                  <c:v>-0.47270628828988154</c:v>
                </c:pt>
                <c:pt idx="5482">
                  <c:v>-0.47274061634997877</c:v>
                </c:pt>
                <c:pt idx="5483">
                  <c:v>-0.47277774105170212</c:v>
                </c:pt>
                <c:pt idx="5484">
                  <c:v>-0.47281773875386734</c:v>
                </c:pt>
                <c:pt idx="5485">
                  <c:v>-0.47286068581529028</c:v>
                </c:pt>
                <c:pt idx="5486">
                  <c:v>-0.47290666336721254</c:v>
                </c:pt>
                <c:pt idx="5487">
                  <c:v>-0.4729557525408758</c:v>
                </c:pt>
                <c:pt idx="5488">
                  <c:v>-0.47300803446752188</c:v>
                </c:pt>
                <c:pt idx="5489">
                  <c:v>-0.4730635902783924</c:v>
                </c:pt>
                <c:pt idx="5490">
                  <c:v>-0.47312250110472909</c:v>
                </c:pt>
                <c:pt idx="5491">
                  <c:v>-0.47318484330534766</c:v>
                </c:pt>
                <c:pt idx="5492">
                  <c:v>-0.47325068846663804</c:v>
                </c:pt>
                <c:pt idx="5493">
                  <c:v>-0.47332010340256375</c:v>
                </c:pt>
                <c:pt idx="5494">
                  <c:v>-0.47339315492708872</c:v>
                </c:pt>
                <c:pt idx="5495">
                  <c:v>-0.47346990508175069</c:v>
                </c:pt>
                <c:pt idx="5496">
                  <c:v>-0.47355041113566149</c:v>
                </c:pt>
                <c:pt idx="5497">
                  <c:v>-0.47363473035793274</c:v>
                </c:pt>
                <c:pt idx="5498">
                  <c:v>-0.47372292001767646</c:v>
                </c:pt>
                <c:pt idx="5499">
                  <c:v>-0.47381503738400427</c:v>
                </c:pt>
                <c:pt idx="5500">
                  <c:v>-0.47391113495360221</c:v>
                </c:pt>
                <c:pt idx="5501">
                  <c:v>-0.47401126522315595</c:v>
                </c:pt>
                <c:pt idx="5502">
                  <c:v>-0.47411548068935128</c:v>
                </c:pt>
                <c:pt idx="5503">
                  <c:v>-0.47422383384887401</c:v>
                </c:pt>
                <c:pt idx="5504">
                  <c:v>-0.47433637242598392</c:v>
                </c:pt>
                <c:pt idx="5505">
                  <c:v>-0.47445313937251504</c:v>
                </c:pt>
                <c:pt idx="5506">
                  <c:v>-0.47457417286787518</c:v>
                </c:pt>
                <c:pt idx="5507">
                  <c:v>-0.47469950631904623</c:v>
                </c:pt>
                <c:pt idx="5508">
                  <c:v>-0.47482916836058398</c:v>
                </c:pt>
                <c:pt idx="5509">
                  <c:v>-0.47496318285461847</c:v>
                </c:pt>
                <c:pt idx="5510">
                  <c:v>-0.47510156411842747</c:v>
                </c:pt>
                <c:pt idx="5511">
                  <c:v>-0.4752443216968632</c:v>
                </c:pt>
                <c:pt idx="5512">
                  <c:v>-0.47539146036235147</c:v>
                </c:pt>
                <c:pt idx="5513">
                  <c:v>-0.47554298488731828</c:v>
                </c:pt>
                <c:pt idx="5514">
                  <c:v>-0.47569889049933767</c:v>
                </c:pt>
                <c:pt idx="5515">
                  <c:v>-0.47585916288113173</c:v>
                </c:pt>
                <c:pt idx="5516">
                  <c:v>-0.47602378294299647</c:v>
                </c:pt>
                <c:pt idx="5517">
                  <c:v>-0.47619272205037605</c:v>
                </c:pt>
                <c:pt idx="5518">
                  <c:v>-0.47636594202386257</c:v>
                </c:pt>
                <c:pt idx="5519">
                  <c:v>-0.47654339513919608</c:v>
                </c:pt>
                <c:pt idx="5520">
                  <c:v>-0.47672502889969104</c:v>
                </c:pt>
                <c:pt idx="5521">
                  <c:v>-0.47691078603623532</c:v>
                </c:pt>
                <c:pt idx="5522">
                  <c:v>-0.47710060450729147</c:v>
                </c:pt>
                <c:pt idx="5523">
                  <c:v>-0.47729441749889567</c:v>
                </c:pt>
                <c:pt idx="5524">
                  <c:v>-0.47749215342465795</c:v>
                </c:pt>
                <c:pt idx="5525">
                  <c:v>-0.47769373592576264</c:v>
                </c:pt>
                <c:pt idx="5526">
                  <c:v>-0.47789908387096808</c:v>
                </c:pt>
                <c:pt idx="5527">
                  <c:v>-0.47810811135660658</c:v>
                </c:pt>
                <c:pt idx="5528">
                  <c:v>-0.47832072770658457</c:v>
                </c:pt>
                <c:pt idx="5529">
                  <c:v>-0.47853683747238213</c:v>
                </c:pt>
                <c:pt idx="5530">
                  <c:v>-0.47875634520547977</c:v>
                </c:pt>
                <c:pt idx="5531">
                  <c:v>-0.47897916022978387</c:v>
                </c:pt>
                <c:pt idx="5532">
                  <c:v>-0.47920519664162653</c:v>
                </c:pt>
                <c:pt idx="5533">
                  <c:v>-0.47943436853734023</c:v>
                </c:pt>
                <c:pt idx="5534">
                  <c:v>-0.47966659001325723</c:v>
                </c:pt>
                <c:pt idx="5535">
                  <c:v>-0.47990177993813576</c:v>
                </c:pt>
                <c:pt idx="5536">
                  <c:v>-0.48013985718073415</c:v>
                </c:pt>
                <c:pt idx="5537">
                  <c:v>-0.48038074060981062</c:v>
                </c:pt>
                <c:pt idx="5538">
                  <c:v>-0.48062434909412344</c:v>
                </c:pt>
                <c:pt idx="5539">
                  <c:v>-0.48087060150243105</c:v>
                </c:pt>
                <c:pt idx="5540">
                  <c:v>-0.48111941670349156</c:v>
                </c:pt>
                <c:pt idx="5541">
                  <c:v>-0.48137071833848938</c:v>
                </c:pt>
                <c:pt idx="5542">
                  <c:v>-0.48162443482103467</c:v>
                </c:pt>
                <c:pt idx="5543">
                  <c:v>-0.48188049933716376</c:v>
                </c:pt>
                <c:pt idx="5544">
                  <c:v>-0.48213884507291282</c:v>
                </c:pt>
                <c:pt idx="5545">
                  <c:v>-0.48239940998674391</c:v>
                </c:pt>
                <c:pt idx="5546">
                  <c:v>-0.48266213680954556</c:v>
                </c:pt>
                <c:pt idx="5547">
                  <c:v>-0.48292696827220571</c:v>
                </c:pt>
                <c:pt idx="5548">
                  <c:v>-0.48319384710561269</c:v>
                </c:pt>
                <c:pt idx="5549">
                  <c:v>-0.48346271604065461</c:v>
                </c:pt>
                <c:pt idx="5550">
                  <c:v>-0.48373351780821977</c:v>
                </c:pt>
                <c:pt idx="5551">
                  <c:v>-0.48400619036677051</c:v>
                </c:pt>
                <c:pt idx="5552">
                  <c:v>-0.48428066690234267</c:v>
                </c:pt>
                <c:pt idx="5553">
                  <c:v>-0.4845568758285469</c:v>
                </c:pt>
                <c:pt idx="5554">
                  <c:v>-0.48483474555899314</c:v>
                </c:pt>
                <c:pt idx="5555">
                  <c:v>-0.48511420450729187</c:v>
                </c:pt>
                <c:pt idx="5556">
                  <c:v>-0.48539518108705321</c:v>
                </c:pt>
                <c:pt idx="5557">
                  <c:v>-0.48567760371188762</c:v>
                </c:pt>
                <c:pt idx="5558">
                  <c:v>-0.48596140079540506</c:v>
                </c:pt>
                <c:pt idx="5559">
                  <c:v>-0.48624650075121589</c:v>
                </c:pt>
                <c:pt idx="5560">
                  <c:v>-0.48653282722050439</c:v>
                </c:pt>
                <c:pt idx="5561">
                  <c:v>-0.48682029429960294</c:v>
                </c:pt>
                <c:pt idx="5562">
                  <c:v>-0.48710880653999189</c:v>
                </c:pt>
                <c:pt idx="5563">
                  <c:v>-0.48739826372072542</c:v>
                </c:pt>
                <c:pt idx="5564">
                  <c:v>-0.48768856084843193</c:v>
                </c:pt>
                <c:pt idx="5565">
                  <c:v>-0.48797958815731401</c:v>
                </c:pt>
                <c:pt idx="5566">
                  <c:v>-0.48827123110914783</c:v>
                </c:pt>
                <c:pt idx="5567">
                  <c:v>-0.48856337516571002</c:v>
                </c:pt>
                <c:pt idx="5568">
                  <c:v>-0.48885590578877658</c:v>
                </c:pt>
                <c:pt idx="5569">
                  <c:v>-0.48914870844012442</c:v>
                </c:pt>
                <c:pt idx="5570">
                  <c:v>-0.48944166858152965</c:v>
                </c:pt>
                <c:pt idx="5571">
                  <c:v>-0.4897346716747687</c:v>
                </c:pt>
                <c:pt idx="5572">
                  <c:v>-0.49002760318161798</c:v>
                </c:pt>
                <c:pt idx="5573">
                  <c:v>-0.49032034856385387</c:v>
                </c:pt>
                <c:pt idx="5574">
                  <c:v>-0.49061279328325302</c:v>
                </c:pt>
                <c:pt idx="5575">
                  <c:v>-0.49090482280159148</c:v>
                </c:pt>
                <c:pt idx="5576">
                  <c:v>-0.49119632258064577</c:v>
                </c:pt>
                <c:pt idx="5577">
                  <c:v>-0.4914871780821925</c:v>
                </c:pt>
                <c:pt idx="5578">
                  <c:v>-0.49177727476800781</c:v>
                </c:pt>
                <c:pt idx="5579">
                  <c:v>-0.49206650287229425</c:v>
                </c:pt>
                <c:pt idx="5580">
                  <c:v>-0.49235476217410601</c:v>
                </c:pt>
                <c:pt idx="5581">
                  <c:v>-0.49264196199734944</c:v>
                </c:pt>
                <c:pt idx="5582">
                  <c:v>-0.49292802121078294</c:v>
                </c:pt>
                <c:pt idx="5583">
                  <c:v>-0.49321286345559068</c:v>
                </c:pt>
                <c:pt idx="5584">
                  <c:v>-0.4934964219178089</c:v>
                </c:pt>
                <c:pt idx="5585">
                  <c:v>-0.49377862978347403</c:v>
                </c:pt>
                <c:pt idx="5586">
                  <c:v>-0.49405942023862204</c:v>
                </c:pt>
                <c:pt idx="5587">
                  <c:v>-0.49433872646928922</c:v>
                </c:pt>
                <c:pt idx="5588">
                  <c:v>-0.49461648166151206</c:v>
                </c:pt>
                <c:pt idx="5589">
                  <c:v>-0.49489261900132653</c:v>
                </c:pt>
                <c:pt idx="5590">
                  <c:v>-0.49516707167476881</c:v>
                </c:pt>
                <c:pt idx="5591">
                  <c:v>-0.49543977764030134</c:v>
                </c:pt>
                <c:pt idx="5592">
                  <c:v>-0.4957106796288121</c:v>
                </c:pt>
                <c:pt idx="5593">
                  <c:v>-0.49597972514361544</c:v>
                </c:pt>
                <c:pt idx="5594">
                  <c:v>-0.49624686168802556</c:v>
                </c:pt>
                <c:pt idx="5595">
                  <c:v>-0.4965120415377825</c:v>
                </c:pt>
                <c:pt idx="5596">
                  <c:v>-0.49677522174105254</c:v>
                </c:pt>
                <c:pt idx="5597">
                  <c:v>-0.49703636411842766</c:v>
                </c:pt>
                <c:pt idx="5598">
                  <c:v>-0.49729543526292619</c:v>
                </c:pt>
                <c:pt idx="5599">
                  <c:v>-0.49755240176756593</c:v>
                </c:pt>
                <c:pt idx="5600">
                  <c:v>-0.49780723022536538</c:v>
                </c:pt>
                <c:pt idx="5601">
                  <c:v>-0.49805988722934241</c:v>
                </c:pt>
                <c:pt idx="5602">
                  <c:v>-0.49831033937251529</c:v>
                </c:pt>
                <c:pt idx="5603">
                  <c:v>-0.49855855324790194</c:v>
                </c:pt>
                <c:pt idx="5604">
                  <c:v>-0.49880449544852057</c:v>
                </c:pt>
                <c:pt idx="5605">
                  <c:v>-0.49904813733981529</c:v>
                </c:pt>
                <c:pt idx="5606">
                  <c:v>-0.49928945505965627</c:v>
                </c:pt>
                <c:pt idx="5607">
                  <c:v>-0.49952842951833948</c:v>
                </c:pt>
                <c:pt idx="5608">
                  <c:v>-0.49976504639858693</c:v>
                </c:pt>
                <c:pt idx="5609">
                  <c:v>-0.49999929615554672</c:v>
                </c:pt>
                <c:pt idx="5610">
                  <c:v>-0.50023117401679296</c:v>
                </c:pt>
                <c:pt idx="5611">
                  <c:v>-0.50046067520989945</c:v>
                </c:pt>
                <c:pt idx="5612">
                  <c:v>-0.5006877949624402</c:v>
                </c:pt>
                <c:pt idx="5613">
                  <c:v>-0.50091252372956352</c:v>
                </c:pt>
                <c:pt idx="5614">
                  <c:v>-0.50113485673884317</c:v>
                </c:pt>
                <c:pt idx="5615">
                  <c:v>-0.50135478921785326</c:v>
                </c:pt>
                <c:pt idx="5616">
                  <c:v>-0.501572321166594</c:v>
                </c:pt>
                <c:pt idx="5617">
                  <c:v>-0.50178745735749097</c:v>
                </c:pt>
                <c:pt idx="5618">
                  <c:v>-0.50200020733539641</c:v>
                </c:pt>
                <c:pt idx="5619">
                  <c:v>-0.50221058541758823</c:v>
                </c:pt>
                <c:pt idx="5620">
                  <c:v>-0.50241861069377025</c:v>
                </c:pt>
                <c:pt idx="5621">
                  <c:v>-0.50262430702607241</c:v>
                </c:pt>
                <c:pt idx="5622">
                  <c:v>-0.50282770304905078</c:v>
                </c:pt>
                <c:pt idx="5623">
                  <c:v>-0.50302883216968708</c:v>
                </c:pt>
                <c:pt idx="5624">
                  <c:v>-0.50322773256738929</c:v>
                </c:pt>
                <c:pt idx="5625">
                  <c:v>-0.50342444719399104</c:v>
                </c:pt>
                <c:pt idx="5626">
                  <c:v>-0.50361902377375234</c:v>
                </c:pt>
                <c:pt idx="5627">
                  <c:v>-0.50381151480335906</c:v>
                </c:pt>
                <c:pt idx="5628">
                  <c:v>-0.50400197755192289</c:v>
                </c:pt>
                <c:pt idx="5629">
                  <c:v>-0.50419046928855571</c:v>
                </c:pt>
                <c:pt idx="5630">
                  <c:v>-0.50437704728236921</c:v>
                </c:pt>
                <c:pt idx="5631">
                  <c:v>-0.50456176403004926</c:v>
                </c:pt>
                <c:pt idx="5632">
                  <c:v>-0.50474467202828166</c:v>
                </c:pt>
                <c:pt idx="5633">
                  <c:v>-0.50492582854617818</c:v>
                </c:pt>
                <c:pt idx="5634">
                  <c:v>-0.50510529562527662</c:v>
                </c:pt>
                <c:pt idx="5635">
                  <c:v>-0.5052831496243928</c:v>
                </c:pt>
                <c:pt idx="5636">
                  <c:v>-0.50545947644719447</c:v>
                </c:pt>
                <c:pt idx="5637">
                  <c:v>-0.50563437154220103</c:v>
                </c:pt>
                <c:pt idx="5638">
                  <c:v>-0.50580793990278428</c:v>
                </c:pt>
                <c:pt idx="5639">
                  <c:v>-0.50598029606716788</c:v>
                </c:pt>
                <c:pt idx="5640">
                  <c:v>-0.50615156889085333</c:v>
                </c:pt>
                <c:pt idx="5641">
                  <c:v>-0.50632190154661993</c:v>
                </c:pt>
                <c:pt idx="5642">
                  <c:v>-0.50649145152452535</c:v>
                </c:pt>
                <c:pt idx="5643">
                  <c:v>-0.50666039063190493</c:v>
                </c:pt>
                <c:pt idx="5644">
                  <c:v>-0.50682890976579797</c:v>
                </c:pt>
                <c:pt idx="5645">
                  <c:v>-0.50699721414052179</c:v>
                </c:pt>
                <c:pt idx="5646">
                  <c:v>-0.50716552328767162</c:v>
                </c:pt>
                <c:pt idx="5647">
                  <c:v>-0.50733407105612061</c:v>
                </c:pt>
                <c:pt idx="5648">
                  <c:v>-0.50750310561201983</c:v>
                </c:pt>
                <c:pt idx="5649">
                  <c:v>-0.50767289421122441</c:v>
                </c:pt>
                <c:pt idx="5650">
                  <c:v>-0.50784372319929338</c:v>
                </c:pt>
                <c:pt idx="5651">
                  <c:v>-0.50801590278391562</c:v>
                </c:pt>
                <c:pt idx="5652">
                  <c:v>-0.50818976226248391</c:v>
                </c:pt>
                <c:pt idx="5653">
                  <c:v>-0.50836565002209499</c:v>
                </c:pt>
                <c:pt idx="5654">
                  <c:v>-0.50854392876712362</c:v>
                </c:pt>
                <c:pt idx="5655">
                  <c:v>-0.50872496597437078</c:v>
                </c:pt>
                <c:pt idx="5656">
                  <c:v>-0.5089091338930628</c:v>
                </c:pt>
                <c:pt idx="5657">
                  <c:v>-0.50909680954485248</c:v>
                </c:pt>
                <c:pt idx="5658">
                  <c:v>-0.50928837472381849</c:v>
                </c:pt>
                <c:pt idx="5659">
                  <c:v>-0.50948421599646543</c:v>
                </c:pt>
                <c:pt idx="5660">
                  <c:v>-0.50968472470172388</c:v>
                </c:pt>
                <c:pt idx="5661">
                  <c:v>-0.50989029695095067</c:v>
                </c:pt>
                <c:pt idx="5662">
                  <c:v>-0.51010133840035399</c:v>
                </c:pt>
                <c:pt idx="5663">
                  <c:v>-0.5103182642509948</c:v>
                </c:pt>
                <c:pt idx="5664">
                  <c:v>-0.51054149447635944</c:v>
                </c:pt>
                <c:pt idx="5665">
                  <c:v>-0.51077145382236033</c:v>
                </c:pt>
                <c:pt idx="5666">
                  <c:v>-0.51100856226248403</c:v>
                </c:pt>
                <c:pt idx="5667">
                  <c:v>-0.51125323499779118</c:v>
                </c:pt>
                <c:pt idx="5668">
                  <c:v>-0.51150588245691631</c:v>
                </c:pt>
                <c:pt idx="5669">
                  <c:v>-0.51176691029606769</c:v>
                </c:pt>
                <c:pt idx="5670">
                  <c:v>-0.51203671939902839</c:v>
                </c:pt>
                <c:pt idx="5671">
                  <c:v>-0.51231570110472879</c:v>
                </c:pt>
                <c:pt idx="5672">
                  <c:v>-0.51260423243482156</c:v>
                </c:pt>
                <c:pt idx="5673">
                  <c:v>-0.51290267609368145</c:v>
                </c:pt>
                <c:pt idx="5674">
                  <c:v>-0.5132113804684052</c:v>
                </c:pt>
                <c:pt idx="5675">
                  <c:v>-0.51353067962881171</c:v>
                </c:pt>
                <c:pt idx="5676">
                  <c:v>-0.51386089332744178</c:v>
                </c:pt>
                <c:pt idx="5677">
                  <c:v>-0.51420232699955848</c:v>
                </c:pt>
                <c:pt idx="5678">
                  <c:v>-0.51455527176314675</c:v>
                </c:pt>
                <c:pt idx="5679">
                  <c:v>-0.51491999487406137</c:v>
                </c:pt>
                <c:pt idx="5680">
                  <c:v>-0.51529673495360184</c:v>
                </c:pt>
                <c:pt idx="5681">
                  <c:v>-0.51568570676093728</c:v>
                </c:pt>
                <c:pt idx="5682">
                  <c:v>-0.51608709642068096</c:v>
                </c:pt>
                <c:pt idx="5683">
                  <c:v>-0.51650105665046431</c:v>
                </c:pt>
                <c:pt idx="5684">
                  <c:v>-0.51692769721608522</c:v>
                </c:pt>
                <c:pt idx="5685">
                  <c:v>-0.51736708970393308</c:v>
                </c:pt>
                <c:pt idx="5686">
                  <c:v>-0.51781927706584208</c:v>
                </c:pt>
                <c:pt idx="5687">
                  <c:v>-0.51828427361908991</c:v>
                </c:pt>
                <c:pt idx="5688">
                  <c:v>-0.51876206504639888</c:v>
                </c:pt>
                <c:pt idx="5689">
                  <c:v>-0.51925260839593479</c:v>
                </c:pt>
                <c:pt idx="5690">
                  <c:v>-0.51975582730888226</c:v>
                </c:pt>
                <c:pt idx="5691">
                  <c:v>-0.52027161201944339</c:v>
                </c:pt>
                <c:pt idx="5692">
                  <c:v>-0.52079982412726489</c:v>
                </c:pt>
                <c:pt idx="5693">
                  <c:v>-0.5213402965974373</c:v>
                </c:pt>
                <c:pt idx="5694">
                  <c:v>-0.52189282898806921</c:v>
                </c:pt>
                <c:pt idx="5695">
                  <c:v>-0.52245718745028746</c:v>
                </c:pt>
                <c:pt idx="5696">
                  <c:v>-0.52303310472823705</c:v>
                </c:pt>
                <c:pt idx="5697">
                  <c:v>-0.52362028015908102</c:v>
                </c:pt>
                <c:pt idx="5698">
                  <c:v>-0.52421837967300056</c:v>
                </c:pt>
                <c:pt idx="5699">
                  <c:v>-0.52482704533804703</c:v>
                </c:pt>
                <c:pt idx="5700">
                  <c:v>-0.52544589536014152</c:v>
                </c:pt>
                <c:pt idx="5701">
                  <c:v>-0.52607451931064975</c:v>
                </c:pt>
                <c:pt idx="5702">
                  <c:v>-0.526712478126381</c:v>
                </c:pt>
                <c:pt idx="5703">
                  <c:v>-0.52735930410958909</c:v>
                </c:pt>
                <c:pt idx="5704">
                  <c:v>-0.52801451047282388</c:v>
                </c:pt>
                <c:pt idx="5705">
                  <c:v>-0.52867759133893077</c:v>
                </c:pt>
                <c:pt idx="5706">
                  <c:v>-0.52934802174105189</c:v>
                </c:pt>
                <c:pt idx="5707">
                  <c:v>-0.53002525762262509</c:v>
                </c:pt>
                <c:pt idx="5708">
                  <c:v>-0.5307087358373842</c:v>
                </c:pt>
                <c:pt idx="5709">
                  <c:v>-0.53139787414935946</c:v>
                </c:pt>
                <c:pt idx="5710">
                  <c:v>-0.53209208555015486</c:v>
                </c:pt>
                <c:pt idx="5711">
                  <c:v>-0.5327907830313745</c:v>
                </c:pt>
                <c:pt idx="5712">
                  <c:v>-0.5334933748121965</c:v>
                </c:pt>
                <c:pt idx="5713">
                  <c:v>-0.53419925956694692</c:v>
                </c:pt>
                <c:pt idx="5714">
                  <c:v>-0.53490783596995173</c:v>
                </c:pt>
                <c:pt idx="5715">
                  <c:v>-0.53561851224038914</c:v>
                </c:pt>
                <c:pt idx="5716">
                  <c:v>-0.53633070614228939</c:v>
                </c:pt>
                <c:pt idx="5717">
                  <c:v>-0.53704384498453428</c:v>
                </c:pt>
                <c:pt idx="5718">
                  <c:v>-0.53775736562085763</c:v>
                </c:pt>
                <c:pt idx="5719">
                  <c:v>-0.53847071444984584</c:v>
                </c:pt>
                <c:pt idx="5720">
                  <c:v>-0.53918334741493645</c:v>
                </c:pt>
                <c:pt idx="5721">
                  <c:v>-0.53989473477684546</c:v>
                </c:pt>
                <c:pt idx="5722">
                  <c:v>-0.54060436588599259</c:v>
                </c:pt>
                <c:pt idx="5723">
                  <c:v>-0.5413117539549277</c:v>
                </c:pt>
                <c:pt idx="5724">
                  <c:v>-0.54201643605833016</c:v>
                </c:pt>
                <c:pt idx="5725">
                  <c:v>-0.54271797313300985</c:v>
                </c:pt>
                <c:pt idx="5726">
                  <c:v>-0.54341594997790599</c:v>
                </c:pt>
                <c:pt idx="5727">
                  <c:v>-0.544109975254088</c:v>
                </c:pt>
                <c:pt idx="5728">
                  <c:v>-0.54479968148475533</c:v>
                </c:pt>
                <c:pt idx="5729">
                  <c:v>-0.54548473460008895</c:v>
                </c:pt>
                <c:pt idx="5730">
                  <c:v>-0.54616482439240011</c:v>
                </c:pt>
                <c:pt idx="5731">
                  <c:v>-0.54683966928855576</c:v>
                </c:pt>
                <c:pt idx="5732">
                  <c:v>-0.54750901157755272</c:v>
                </c:pt>
                <c:pt idx="5733">
                  <c:v>-0.54817262695536972</c:v>
                </c:pt>
                <c:pt idx="5734">
                  <c:v>-0.54883032452496749</c:v>
                </c:pt>
                <c:pt idx="5735">
                  <c:v>-0.54948192770658488</c:v>
                </c:pt>
                <c:pt idx="5736">
                  <c:v>-0.55012727423773811</c:v>
                </c:pt>
                <c:pt idx="5737">
                  <c:v>-0.55076621617322208</c:v>
                </c:pt>
                <c:pt idx="5738">
                  <c:v>-0.55139861988510896</c:v>
                </c:pt>
                <c:pt idx="5739">
                  <c:v>-0.55202436606274929</c:v>
                </c:pt>
                <c:pt idx="5740">
                  <c:v>-0.5526433449403455</c:v>
                </c:pt>
                <c:pt idx="5741">
                  <c:v>-0.5532554467520997</c:v>
                </c:pt>
                <c:pt idx="5742">
                  <c:v>-0.55386055695978853</c:v>
                </c:pt>
                <c:pt idx="5743">
                  <c:v>-0.55445855625276241</c:v>
                </c:pt>
                <c:pt idx="5744">
                  <c:v>-0.55504932532037188</c:v>
                </c:pt>
                <c:pt idx="5745">
                  <c:v>-0.55563274485196712</c:v>
                </c:pt>
                <c:pt idx="5746">
                  <c:v>-0.55620869553689867</c:v>
                </c:pt>
                <c:pt idx="5747">
                  <c:v>-0.55677705806451683</c:v>
                </c:pt>
                <c:pt idx="5748">
                  <c:v>-0.55733771312417202</c:v>
                </c:pt>
                <c:pt idx="5749">
                  <c:v>-0.55789053186036297</c:v>
                </c:pt>
                <c:pt idx="5750">
                  <c:v>-0.55843537587273584</c:v>
                </c:pt>
                <c:pt idx="5751">
                  <c:v>-0.55897209244365942</c:v>
                </c:pt>
                <c:pt idx="5752">
                  <c:v>-0.55950052408307605</c:v>
                </c:pt>
                <c:pt idx="5753">
                  <c:v>-0.56002050852850249</c:v>
                </c:pt>
                <c:pt idx="5754">
                  <c:v>-0.56053187397260318</c:v>
                </c:pt>
                <c:pt idx="5755">
                  <c:v>-0.56103444860804286</c:v>
                </c:pt>
                <c:pt idx="5756">
                  <c:v>-0.56152806062748617</c:v>
                </c:pt>
                <c:pt idx="5757">
                  <c:v>-0.56201253822359742</c:v>
                </c:pt>
                <c:pt idx="5758">
                  <c:v>-0.56248770958904148</c:v>
                </c:pt>
                <c:pt idx="5759">
                  <c:v>-0.56295340291648299</c:v>
                </c:pt>
                <c:pt idx="5760">
                  <c:v>-0.56340944162616025</c:v>
                </c:pt>
                <c:pt idx="5761">
                  <c:v>-0.56385564913831221</c:v>
                </c:pt>
                <c:pt idx="5762">
                  <c:v>-0.56429184410075151</c:v>
                </c:pt>
                <c:pt idx="5763">
                  <c:v>-0.56471784516129064</c:v>
                </c:pt>
                <c:pt idx="5764">
                  <c:v>-0.56513346142289012</c:v>
                </c:pt>
                <c:pt idx="5765">
                  <c:v>-0.56553849244365917</c:v>
                </c:pt>
                <c:pt idx="5766">
                  <c:v>-0.56593273778170583</c:v>
                </c:pt>
                <c:pt idx="5767">
                  <c:v>-0.56631599699513957</c:v>
                </c:pt>
                <c:pt idx="5768">
                  <c:v>-0.56668806964206841</c:v>
                </c:pt>
                <c:pt idx="5769">
                  <c:v>-0.56704875528060139</c:v>
                </c:pt>
                <c:pt idx="5770">
                  <c:v>-0.56739785346884686</c:v>
                </c:pt>
                <c:pt idx="5771">
                  <c:v>-0.56773516853734018</c:v>
                </c:pt>
                <c:pt idx="5772">
                  <c:v>-0.56806051436146743</c:v>
                </c:pt>
                <c:pt idx="5773">
                  <c:v>-0.56837370958904154</c:v>
                </c:pt>
                <c:pt idx="5774">
                  <c:v>-0.56867457764030083</c:v>
                </c:pt>
                <c:pt idx="5775">
                  <c:v>-0.56896294670791014</c:v>
                </c:pt>
                <c:pt idx="5776">
                  <c:v>-0.56923864975696004</c:v>
                </c:pt>
                <c:pt idx="5777">
                  <c:v>-0.56950152452496716</c:v>
                </c:pt>
                <c:pt idx="5778">
                  <c:v>-0.56975141352187397</c:v>
                </c:pt>
                <c:pt idx="5779">
                  <c:v>-0.56998816880247494</c:v>
                </c:pt>
                <c:pt idx="5780">
                  <c:v>-0.57021166151126856</c:v>
                </c:pt>
                <c:pt idx="5781">
                  <c:v>-0.57042177711003117</c:v>
                </c:pt>
                <c:pt idx="5782">
                  <c:v>-0.57061842015024333</c:v>
                </c:pt>
                <c:pt idx="5783">
                  <c:v>-0.57080151427308901</c:v>
                </c:pt>
                <c:pt idx="5784">
                  <c:v>-0.57097100698188274</c:v>
                </c:pt>
                <c:pt idx="5785">
                  <c:v>-0.57112687441449428</c:v>
                </c:pt>
                <c:pt idx="5786">
                  <c:v>-0.57126911179849793</c:v>
                </c:pt>
                <c:pt idx="5787">
                  <c:v>-0.5713977334511714</c:v>
                </c:pt>
                <c:pt idx="5788">
                  <c:v>-0.57151277277949641</c:v>
                </c:pt>
                <c:pt idx="5789">
                  <c:v>-0.57161428228015942</c:v>
                </c:pt>
                <c:pt idx="5790">
                  <c:v>-0.57170233831197548</c:v>
                </c:pt>
                <c:pt idx="5791">
                  <c:v>-0.57177704109589078</c:v>
                </c:pt>
                <c:pt idx="5792">
                  <c:v>-0.57183850994255447</c:v>
                </c:pt>
                <c:pt idx="5793">
                  <c:v>-0.57188688325232029</c:v>
                </c:pt>
                <c:pt idx="5794">
                  <c:v>-0.57192232328767145</c:v>
                </c:pt>
                <c:pt idx="5795">
                  <c:v>-0.57194501617322169</c:v>
                </c:pt>
                <c:pt idx="5796">
                  <c:v>-0.57195517189571399</c:v>
                </c:pt>
                <c:pt idx="5797">
                  <c:v>-0.57195302430402151</c:v>
                </c:pt>
                <c:pt idx="5798">
                  <c:v>-0.57193882633672144</c:v>
                </c:pt>
                <c:pt idx="5799">
                  <c:v>-0.5719128452496689</c:v>
                </c:pt>
                <c:pt idx="5800">
                  <c:v>-0.57187536261599681</c:v>
                </c:pt>
                <c:pt idx="5801">
                  <c:v>-0.57182667909854212</c:v>
                </c:pt>
                <c:pt idx="5802">
                  <c:v>-0.57176711444984574</c:v>
                </c:pt>
                <c:pt idx="5803">
                  <c:v>-0.57169700273972646</c:v>
                </c:pt>
                <c:pt idx="5804">
                  <c:v>-0.5716166923552809</c:v>
                </c:pt>
                <c:pt idx="5805">
                  <c:v>-0.57152654122845814</c:v>
                </c:pt>
                <c:pt idx="5806">
                  <c:v>-0.57142691683605873</c:v>
                </c:pt>
                <c:pt idx="5807">
                  <c:v>-0.57131819619973523</c:v>
                </c:pt>
                <c:pt idx="5808">
                  <c:v>-0.57120077065841846</c:v>
                </c:pt>
                <c:pt idx="5809">
                  <c:v>-0.57107504586831681</c:v>
                </c:pt>
                <c:pt idx="5810">
                  <c:v>-0.57094143225806504</c:v>
                </c:pt>
                <c:pt idx="5811">
                  <c:v>-0.57080034025629744</c:v>
                </c:pt>
                <c:pt idx="5812">
                  <c:v>-0.57065218506407467</c:v>
                </c:pt>
                <c:pt idx="5813">
                  <c:v>-0.57049739142730937</c:v>
                </c:pt>
                <c:pt idx="5814">
                  <c:v>-0.57033638409191389</c:v>
                </c:pt>
                <c:pt idx="5815">
                  <c:v>-0.57016958303137466</c:v>
                </c:pt>
                <c:pt idx="5816">
                  <c:v>-0.56999739867432653</c:v>
                </c:pt>
                <c:pt idx="5817">
                  <c:v>-0.569820231904552</c:v>
                </c:pt>
                <c:pt idx="5818">
                  <c:v>-0.56963848360583347</c:v>
                </c:pt>
                <c:pt idx="5819">
                  <c:v>-0.56945255466195377</c:v>
                </c:pt>
                <c:pt idx="5820">
                  <c:v>-0.56926284595669518</c:v>
                </c:pt>
                <c:pt idx="5821">
                  <c:v>-0.56906975360141465</c:v>
                </c:pt>
                <c:pt idx="5822">
                  <c:v>-0.56887366416261653</c:v>
                </c:pt>
                <c:pt idx="5823">
                  <c:v>-0.56867495466195372</c:v>
                </c:pt>
                <c:pt idx="5824">
                  <c:v>-0.56847399257622677</c:v>
                </c:pt>
                <c:pt idx="5825">
                  <c:v>-0.56827113583738442</c:v>
                </c:pt>
                <c:pt idx="5826">
                  <c:v>-0.56806673283252362</c:v>
                </c:pt>
                <c:pt idx="5827">
                  <c:v>-0.5678611224038892</c:v>
                </c:pt>
                <c:pt idx="5828">
                  <c:v>-0.56765462907644759</c:v>
                </c:pt>
                <c:pt idx="5829">
                  <c:v>-0.56744756305788824</c:v>
                </c:pt>
                <c:pt idx="5830">
                  <c:v>-0.56724022501104754</c:v>
                </c:pt>
                <c:pt idx="5831">
                  <c:v>-0.56703290605391099</c:v>
                </c:pt>
                <c:pt idx="5832">
                  <c:v>-0.56682588775961151</c:v>
                </c:pt>
                <c:pt idx="5833">
                  <c:v>-0.56661943261157788</c:v>
                </c:pt>
                <c:pt idx="5834">
                  <c:v>-0.56641378877596138</c:v>
                </c:pt>
                <c:pt idx="5835">
                  <c:v>-0.56620919487406129</c:v>
                </c:pt>
                <c:pt idx="5836">
                  <c:v>-0.56600588475475067</c:v>
                </c:pt>
                <c:pt idx="5837">
                  <c:v>-0.56580409226690265</c:v>
                </c:pt>
                <c:pt idx="5838">
                  <c:v>-0.5656040464869645</c:v>
                </c:pt>
                <c:pt idx="5839">
                  <c:v>-0.56540596694653134</c:v>
                </c:pt>
                <c:pt idx="5840">
                  <c:v>-0.5652100636323466</c:v>
                </c:pt>
                <c:pt idx="5841">
                  <c:v>-0.56501654175872751</c:v>
                </c:pt>
                <c:pt idx="5842">
                  <c:v>-0.56482560653999137</c:v>
                </c:pt>
                <c:pt idx="5843">
                  <c:v>-0.56463746319045538</c:v>
                </c:pt>
                <c:pt idx="5844">
                  <c:v>-0.56445231215201086</c:v>
                </c:pt>
                <c:pt idx="5845">
                  <c:v>-0.5642703490941231</c:v>
                </c:pt>
                <c:pt idx="5846">
                  <c:v>-0.56409176491383151</c:v>
                </c:pt>
                <c:pt idx="5847">
                  <c:v>-0.56391674573574935</c:v>
                </c:pt>
                <c:pt idx="5848">
                  <c:v>-0.5637454776844899</c:v>
                </c:pt>
                <c:pt idx="5849">
                  <c:v>-0.56357814211224067</c:v>
                </c:pt>
                <c:pt idx="5850">
                  <c:v>-0.5634149203711889</c:v>
                </c:pt>
                <c:pt idx="5851">
                  <c:v>-0.5632559842686703</c:v>
                </c:pt>
                <c:pt idx="5852">
                  <c:v>-0.56310149129474174</c:v>
                </c:pt>
                <c:pt idx="5853">
                  <c:v>-0.56295158462218331</c:v>
                </c:pt>
                <c:pt idx="5854">
                  <c:v>-0.56280638833407015</c:v>
                </c:pt>
                <c:pt idx="5855">
                  <c:v>-0.56266600742377404</c:v>
                </c:pt>
                <c:pt idx="5856">
                  <c:v>-0.56253052779496282</c:v>
                </c:pt>
                <c:pt idx="5857">
                  <c:v>-0.56240001148917407</c:v>
                </c:pt>
                <c:pt idx="5858">
                  <c:v>-0.56227449191338963</c:v>
                </c:pt>
                <c:pt idx="5859">
                  <c:v>-0.56215397384003585</c:v>
                </c:pt>
                <c:pt idx="5860">
                  <c:v>-0.56203843340698234</c:v>
                </c:pt>
                <c:pt idx="5861">
                  <c:v>-0.56192781811754366</c:v>
                </c:pt>
                <c:pt idx="5862">
                  <c:v>-0.56182204684047787</c:v>
                </c:pt>
                <c:pt idx="5863">
                  <c:v>-0.56172100503756139</c:v>
                </c:pt>
                <c:pt idx="5864">
                  <c:v>-0.56162455430844072</c:v>
                </c:pt>
                <c:pt idx="5865">
                  <c:v>-0.56153253239063261</c:v>
                </c:pt>
                <c:pt idx="5866">
                  <c:v>-0.56144475315952336</c:v>
                </c:pt>
                <c:pt idx="5867">
                  <c:v>-0.56136100662837007</c:v>
                </c:pt>
                <c:pt idx="5868">
                  <c:v>-0.56128104463102146</c:v>
                </c:pt>
                <c:pt idx="5869">
                  <c:v>-0.5612045855943445</c:v>
                </c:pt>
                <c:pt idx="5870">
                  <c:v>-0.56113130976579828</c:v>
                </c:pt>
                <c:pt idx="5871">
                  <c:v>-0.5610608687582862</c:v>
                </c:pt>
                <c:pt idx="5872">
                  <c:v>-0.56099288555015536</c:v>
                </c:pt>
                <c:pt idx="5873">
                  <c:v>-0.56092695925762337</c:v>
                </c:pt>
                <c:pt idx="5874">
                  <c:v>-0.56086266990720357</c:v>
                </c:pt>
                <c:pt idx="5875">
                  <c:v>-0.5607995784357056</c:v>
                </c:pt>
                <c:pt idx="5876">
                  <c:v>-0.56073722669023496</c:v>
                </c:pt>
                <c:pt idx="5877">
                  <c:v>-0.56067513742819353</c:v>
                </c:pt>
                <c:pt idx="5878">
                  <c:v>-0.56061281908970484</c:v>
                </c:pt>
                <c:pt idx="5879">
                  <c:v>-0.56054976579761473</c:v>
                </c:pt>
                <c:pt idx="5880">
                  <c:v>-0.560485457357491</c:v>
                </c:pt>
                <c:pt idx="5881">
                  <c:v>-0.56041935448519764</c:v>
                </c:pt>
                <c:pt idx="5882">
                  <c:v>-0.56035090357932049</c:v>
                </c:pt>
                <c:pt idx="5883">
                  <c:v>-0.56027954149359349</c:v>
                </c:pt>
                <c:pt idx="5884">
                  <c:v>-0.560204695536899</c:v>
                </c:pt>
                <c:pt idx="5885">
                  <c:v>-0.56012578824569259</c:v>
                </c:pt>
                <c:pt idx="5886">
                  <c:v>-0.5600422373840046</c:v>
                </c:pt>
                <c:pt idx="5887">
                  <c:v>-0.55995345117101292</c:v>
                </c:pt>
                <c:pt idx="5888">
                  <c:v>-0.55985883782589585</c:v>
                </c:pt>
                <c:pt idx="5889">
                  <c:v>-0.55975781034025729</c:v>
                </c:pt>
                <c:pt idx="5890">
                  <c:v>-0.55964979125055336</c:v>
                </c:pt>
                <c:pt idx="5891">
                  <c:v>-0.55953421741051812</c:v>
                </c:pt>
                <c:pt idx="5892">
                  <c:v>-0.55941053999116319</c:v>
                </c:pt>
                <c:pt idx="5893">
                  <c:v>-0.55927822448077891</c:v>
                </c:pt>
                <c:pt idx="5894">
                  <c:v>-0.55913675068493263</c:v>
                </c:pt>
                <c:pt idx="5895">
                  <c:v>-0.5589856127264704</c:v>
                </c:pt>
                <c:pt idx="5896">
                  <c:v>-0.55882431904551588</c:v>
                </c:pt>
                <c:pt idx="5897">
                  <c:v>-0.55865239239947073</c:v>
                </c:pt>
                <c:pt idx="5898">
                  <c:v>-0.55846937463544077</c:v>
                </c:pt>
                <c:pt idx="5899">
                  <c:v>-0.55827483623508734</c:v>
                </c:pt>
                <c:pt idx="5900">
                  <c:v>-0.55806837154220179</c:v>
                </c:pt>
                <c:pt idx="5901">
                  <c:v>-0.55784961307998349</c:v>
                </c:pt>
                <c:pt idx="5902">
                  <c:v>-0.55761822677861361</c:v>
                </c:pt>
                <c:pt idx="5903">
                  <c:v>-0.55737392152010723</c:v>
                </c:pt>
                <c:pt idx="5904">
                  <c:v>-0.55711644913831304</c:v>
                </c:pt>
                <c:pt idx="5905">
                  <c:v>-0.55684559964648817</c:v>
                </c:pt>
                <c:pt idx="5906">
                  <c:v>-0.55656120123729669</c:v>
                </c:pt>
                <c:pt idx="5907">
                  <c:v>-0.55626312505523756</c:v>
                </c:pt>
                <c:pt idx="5908">
                  <c:v>-0.55595128042421682</c:v>
                </c:pt>
                <c:pt idx="5909">
                  <c:v>-0.55562561484754858</c:v>
                </c:pt>
                <c:pt idx="5910">
                  <c:v>-0.55528611400795513</c:v>
                </c:pt>
                <c:pt idx="5911">
                  <c:v>-0.55493279699514031</c:v>
                </c:pt>
                <c:pt idx="5912">
                  <c:v>-0.55456571630578988</c:v>
                </c:pt>
                <c:pt idx="5913">
                  <c:v>-0.55418496261599759</c:v>
                </c:pt>
                <c:pt idx="5914">
                  <c:v>-0.55379066478126493</c:v>
                </c:pt>
                <c:pt idx="5915">
                  <c:v>-0.55338298983650136</c:v>
                </c:pt>
                <c:pt idx="5916">
                  <c:v>-0.55296214299602398</c:v>
                </c:pt>
                <c:pt idx="5917">
                  <c:v>-0.55252836765355828</c:v>
                </c:pt>
                <c:pt idx="5918">
                  <c:v>-0.55208194060981097</c:v>
                </c:pt>
                <c:pt idx="5919">
                  <c:v>-0.55162316730004524</c:v>
                </c:pt>
                <c:pt idx="5920">
                  <c:v>-0.55115238656650567</c:v>
                </c:pt>
                <c:pt idx="5921">
                  <c:v>-0.55066996111356703</c:v>
                </c:pt>
                <c:pt idx="5922">
                  <c:v>-0.55017627750773401</c:v>
                </c:pt>
                <c:pt idx="5923">
                  <c:v>-0.54967173663278923</c:v>
                </c:pt>
                <c:pt idx="5924">
                  <c:v>-0.54915674891736721</c:v>
                </c:pt>
                <c:pt idx="5925">
                  <c:v>-0.54863173433495449</c:v>
                </c:pt>
                <c:pt idx="5926">
                  <c:v>-0.54809712240388953</c:v>
                </c:pt>
                <c:pt idx="5927">
                  <c:v>-0.54755335218736267</c:v>
                </c:pt>
                <c:pt idx="5928">
                  <c:v>-0.54700087706584266</c:v>
                </c:pt>
                <c:pt idx="5929">
                  <c:v>-0.54644015519222355</c:v>
                </c:pt>
                <c:pt idx="5930">
                  <c:v>-0.54587164471939986</c:v>
                </c:pt>
                <c:pt idx="5931">
                  <c:v>-0.545295808572692</c:v>
                </c:pt>
                <c:pt idx="5932">
                  <c:v>-0.54471310967742026</c:v>
                </c:pt>
                <c:pt idx="5933">
                  <c:v>-0.54412400618647905</c:v>
                </c:pt>
                <c:pt idx="5934">
                  <c:v>-0.54352894193548484</c:v>
                </c:pt>
                <c:pt idx="5935">
                  <c:v>-0.54292834167034998</c:v>
                </c:pt>
                <c:pt idx="5936">
                  <c:v>-0.54232261104728341</c:v>
                </c:pt>
                <c:pt idx="5937">
                  <c:v>-0.54171213186036338</c:v>
                </c:pt>
                <c:pt idx="5938">
                  <c:v>-0.54109726204153885</c:v>
                </c:pt>
                <c:pt idx="5939">
                  <c:v>-0.54047834043305454</c:v>
                </c:pt>
                <c:pt idx="5940">
                  <c:v>-0.53985568201502543</c:v>
                </c:pt>
                <c:pt idx="5941">
                  <c:v>-0.53922957313301034</c:v>
                </c:pt>
                <c:pt idx="5942">
                  <c:v>-0.53860027149801259</c:v>
                </c:pt>
                <c:pt idx="5943">
                  <c:v>-0.53796800618647922</c:v>
                </c:pt>
                <c:pt idx="5944">
                  <c:v>-0.53733297764030175</c:v>
                </c:pt>
                <c:pt idx="5945">
                  <c:v>-0.5366953576668152</c:v>
                </c:pt>
                <c:pt idx="5946">
                  <c:v>-0.53605528943879932</c:v>
                </c:pt>
                <c:pt idx="5947">
                  <c:v>-0.53541288749447757</c:v>
                </c:pt>
                <c:pt idx="5948">
                  <c:v>-0.53476823296509179</c:v>
                </c:pt>
                <c:pt idx="5949">
                  <c:v>-0.53412138311975388</c:v>
                </c:pt>
                <c:pt idx="5950">
                  <c:v>-0.53347236659301944</c:v>
                </c:pt>
                <c:pt idx="5951">
                  <c:v>-0.53282118815731461</c:v>
                </c:pt>
                <c:pt idx="5952">
                  <c:v>-0.53216783349536145</c:v>
                </c:pt>
                <c:pt idx="5953">
                  <c:v>-0.53151226920017802</c:v>
                </c:pt>
                <c:pt idx="5954">
                  <c:v>-0.53085445709235657</c:v>
                </c:pt>
                <c:pt idx="5955">
                  <c:v>-0.53019435899248912</c:v>
                </c:pt>
                <c:pt idx="5956">
                  <c:v>-0.52953193672116783</c:v>
                </c:pt>
                <c:pt idx="5957">
                  <c:v>-0.52886715687141084</c:v>
                </c:pt>
                <c:pt idx="5958">
                  <c:v>-0.52819999558108832</c:v>
                </c:pt>
                <c:pt idx="5959">
                  <c:v>-0.52753043853292214</c:v>
                </c:pt>
                <c:pt idx="5960">
                  <c:v>-0.52685849049933831</c:v>
                </c:pt>
                <c:pt idx="5961">
                  <c:v>-0.52618418011489299</c:v>
                </c:pt>
                <c:pt idx="5962">
                  <c:v>-0.52550755987627162</c:v>
                </c:pt>
                <c:pt idx="5963">
                  <c:v>-0.52482870136986415</c:v>
                </c:pt>
                <c:pt idx="5964">
                  <c:v>-0.5241476952717643</c:v>
                </c:pt>
                <c:pt idx="5965">
                  <c:v>-0.52346465134776965</c:v>
                </c:pt>
                <c:pt idx="5966">
                  <c:v>-0.52277969845338168</c:v>
                </c:pt>
                <c:pt idx="5967">
                  <c:v>-0.52209298453380593</c:v>
                </c:pt>
                <c:pt idx="5968">
                  <c:v>-0.52140469094122965</c:v>
                </c:pt>
                <c:pt idx="5969">
                  <c:v>-0.5207150276623963</c:v>
                </c:pt>
                <c:pt idx="5970">
                  <c:v>-0.52002423809103082</c:v>
                </c:pt>
                <c:pt idx="5971">
                  <c:v>-0.51933258948298844</c:v>
                </c:pt>
                <c:pt idx="5972">
                  <c:v>-0.51864037295625398</c:v>
                </c:pt>
                <c:pt idx="5973">
                  <c:v>-0.51794790349094244</c:v>
                </c:pt>
                <c:pt idx="5974">
                  <c:v>-0.51725551515687251</c:v>
                </c:pt>
                <c:pt idx="5975">
                  <c:v>-0.51656356111356727</c:v>
                </c:pt>
                <c:pt idx="5976">
                  <c:v>-0.51587241361025304</c:v>
                </c:pt>
                <c:pt idx="5977">
                  <c:v>-0.51518246398586065</c:v>
                </c:pt>
                <c:pt idx="5978">
                  <c:v>-0.51449411789659871</c:v>
                </c:pt>
                <c:pt idx="5979">
                  <c:v>-0.51380779531595344</c:v>
                </c:pt>
                <c:pt idx="5980">
                  <c:v>-0.51312392576226362</c:v>
                </c:pt>
                <c:pt idx="5981">
                  <c:v>-0.51244295307114562</c:v>
                </c:pt>
                <c:pt idx="5982">
                  <c:v>-0.51176533062306784</c:v>
                </c:pt>
                <c:pt idx="5983">
                  <c:v>-0.51109152611577657</c:v>
                </c:pt>
                <c:pt idx="5984">
                  <c:v>-0.51042202156429628</c:v>
                </c:pt>
                <c:pt idx="5985">
                  <c:v>-0.50975730852850309</c:v>
                </c:pt>
                <c:pt idx="5986">
                  <c:v>-0.50909788811312529</c:v>
                </c:pt>
                <c:pt idx="5987">
                  <c:v>-0.50844427574016915</c:v>
                </c:pt>
                <c:pt idx="5988">
                  <c:v>-0.50779699160406666</c:v>
                </c:pt>
                <c:pt idx="5989">
                  <c:v>-0.50715655589925002</c:v>
                </c:pt>
                <c:pt idx="5990">
                  <c:v>-0.5065234840477254</c:v>
                </c:pt>
                <c:pt idx="5991">
                  <c:v>-0.50589828192664721</c:v>
                </c:pt>
                <c:pt idx="5992">
                  <c:v>-0.50528144586831758</c:v>
                </c:pt>
                <c:pt idx="5993">
                  <c:v>-0.50467346266018687</c:v>
                </c:pt>
                <c:pt idx="5994">
                  <c:v>-0.50407480954485318</c:v>
                </c:pt>
                <c:pt idx="5995">
                  <c:v>-0.50348595422006315</c:v>
                </c:pt>
                <c:pt idx="5996">
                  <c:v>-0.50290735483871085</c:v>
                </c:pt>
                <c:pt idx="5997">
                  <c:v>-0.50233946000883911</c:v>
                </c:pt>
                <c:pt idx="5998">
                  <c:v>-0.50178270879363795</c:v>
                </c:pt>
                <c:pt idx="5999">
                  <c:v>-0.50123752116659415</c:v>
                </c:pt>
                <c:pt idx="6000">
                  <c:v>-0.50070430278391631</c:v>
                </c:pt>
                <c:pt idx="6001">
                  <c:v>-0.50018343066725701</c:v>
                </c:pt>
                <c:pt idx="6002">
                  <c:v>-0.49967525797613899</c:v>
                </c:pt>
                <c:pt idx="6003">
                  <c:v>-0.49918010923552919</c:v>
                </c:pt>
                <c:pt idx="6004">
                  <c:v>-0.49869827556341256</c:v>
                </c:pt>
                <c:pt idx="6005">
                  <c:v>-0.4982300194432181</c:v>
                </c:pt>
                <c:pt idx="6006">
                  <c:v>-0.497775574723819</c:v>
                </c:pt>
                <c:pt idx="6007">
                  <c:v>-0.49733514184710675</c:v>
                </c:pt>
                <c:pt idx="6008">
                  <c:v>-0.49690888784799059</c:v>
                </c:pt>
                <c:pt idx="6009">
                  <c:v>-0.49649694635439801</c:v>
                </c:pt>
                <c:pt idx="6010">
                  <c:v>-0.49609941758727466</c:v>
                </c:pt>
                <c:pt idx="6011">
                  <c:v>-0.49571637313301048</c:v>
                </c:pt>
                <c:pt idx="6012">
                  <c:v>-0.49534785594343911</c:v>
                </c:pt>
                <c:pt idx="6013">
                  <c:v>-0.49499387556341268</c:v>
                </c:pt>
                <c:pt idx="6014">
                  <c:v>-0.49465440813080108</c:v>
                </c:pt>
                <c:pt idx="6015">
                  <c:v>-0.49432939637649265</c:v>
                </c:pt>
                <c:pt idx="6016">
                  <c:v>-0.49401874962439368</c:v>
                </c:pt>
                <c:pt idx="6017">
                  <c:v>-0.49372234379142854</c:v>
                </c:pt>
                <c:pt idx="6018">
                  <c:v>-0.49344001661511394</c:v>
                </c:pt>
                <c:pt idx="6019">
                  <c:v>-0.49317157242598447</c:v>
                </c:pt>
                <c:pt idx="6020">
                  <c:v>-0.49291677737516693</c:v>
                </c:pt>
                <c:pt idx="6021">
                  <c:v>-0.49267536897923231</c:v>
                </c:pt>
                <c:pt idx="6022">
                  <c:v>-0.49244705612019557</c:v>
                </c:pt>
                <c:pt idx="6023">
                  <c:v>-0.49223152381794194</c:v>
                </c:pt>
                <c:pt idx="6024">
                  <c:v>-0.49202843800265256</c:v>
                </c:pt>
                <c:pt idx="6025">
                  <c:v>-0.49183744551480452</c:v>
                </c:pt>
                <c:pt idx="6026">
                  <c:v>-0.49165817410517132</c:v>
                </c:pt>
                <c:pt idx="6027">
                  <c:v>-0.4914902276623962</c:v>
                </c:pt>
                <c:pt idx="6028">
                  <c:v>-0.49133318621299271</c:v>
                </c:pt>
                <c:pt idx="6029">
                  <c:v>-0.49118661069377051</c:v>
                </c:pt>
                <c:pt idx="6030">
                  <c:v>-0.49105004772426097</c:v>
                </c:pt>
                <c:pt idx="6031">
                  <c:v>-0.49092302483429184</c:v>
                </c:pt>
                <c:pt idx="6032">
                  <c:v>-0.49080505523641288</c:v>
                </c:pt>
                <c:pt idx="6033">
                  <c:v>-0.49069564259832188</c:v>
                </c:pt>
                <c:pt idx="6034">
                  <c:v>-0.49059428581529047</c:v>
                </c:pt>
                <c:pt idx="6035">
                  <c:v>-0.49050048378259054</c:v>
                </c:pt>
                <c:pt idx="6036">
                  <c:v>-0.49041373539549377</c:v>
                </c:pt>
                <c:pt idx="6037">
                  <c:v>-0.49033353477684594</c:v>
                </c:pt>
                <c:pt idx="6038">
                  <c:v>-0.49025937604949288</c:v>
                </c:pt>
                <c:pt idx="6039">
                  <c:v>-0.49019075333628037</c:v>
                </c:pt>
                <c:pt idx="6040">
                  <c:v>-0.49012716553248009</c:v>
                </c:pt>
                <c:pt idx="6041">
                  <c:v>-0.49006812107821579</c:v>
                </c:pt>
                <c:pt idx="6042">
                  <c:v>-0.4900131379584633</c:v>
                </c:pt>
                <c:pt idx="6043">
                  <c:v>-0.48996174370305007</c:v>
                </c:pt>
                <c:pt idx="6044">
                  <c:v>-0.48991347538665586</c:v>
                </c:pt>
                <c:pt idx="6045">
                  <c:v>-0.48986787962881229</c:v>
                </c:pt>
                <c:pt idx="6046">
                  <c:v>-0.48982451259390281</c:v>
                </c:pt>
                <c:pt idx="6047">
                  <c:v>-0.48978294476358913</c:v>
                </c:pt>
                <c:pt idx="6048">
                  <c:v>-0.48974276093681046</c:v>
                </c:pt>
                <c:pt idx="6049">
                  <c:v>-0.4897035602297844</c:v>
                </c:pt>
                <c:pt idx="6050">
                  <c:v>-0.48966495607600619</c:v>
                </c:pt>
                <c:pt idx="6051">
                  <c:v>-0.48962658099867512</c:v>
                </c:pt>
                <c:pt idx="6052">
                  <c:v>-0.48958808183826852</c:v>
                </c:pt>
                <c:pt idx="6053">
                  <c:v>-0.48954911975254156</c:v>
                </c:pt>
                <c:pt idx="6054">
                  <c:v>-0.48950936544410145</c:v>
                </c:pt>
                <c:pt idx="6055">
                  <c:v>-0.48946849438798118</c:v>
                </c:pt>
                <c:pt idx="6056">
                  <c:v>-0.48942618205921407</c:v>
                </c:pt>
                <c:pt idx="6057">
                  <c:v>-0.48938210870525911</c:v>
                </c:pt>
                <c:pt idx="6058">
                  <c:v>-0.48933596411842739</c:v>
                </c:pt>
                <c:pt idx="6059">
                  <c:v>-0.489287447635882</c:v>
                </c:pt>
                <c:pt idx="6060">
                  <c:v>-0.4892362633672121</c:v>
                </c:pt>
                <c:pt idx="6061">
                  <c:v>-0.48918211542200657</c:v>
                </c:pt>
                <c:pt idx="6062">
                  <c:v>-0.48912470790985457</c:v>
                </c:pt>
                <c:pt idx="6063">
                  <c:v>-0.48906374971277106</c:v>
                </c:pt>
                <c:pt idx="6064">
                  <c:v>-0.48899895448519692</c:v>
                </c:pt>
                <c:pt idx="6065">
                  <c:v>-0.48893004065399942</c:v>
                </c:pt>
                <c:pt idx="6066">
                  <c:v>-0.4888567314184713</c:v>
                </c:pt>
                <c:pt idx="6067">
                  <c:v>-0.48877875475033156</c:v>
                </c:pt>
                <c:pt idx="6068">
                  <c:v>-0.4886958481661513</c:v>
                </c:pt>
                <c:pt idx="6069">
                  <c:v>-0.48860775872735318</c:v>
                </c:pt>
                <c:pt idx="6070">
                  <c:v>-0.48851424781263819</c:v>
                </c:pt>
                <c:pt idx="6071">
                  <c:v>-0.48841509111798503</c:v>
                </c:pt>
                <c:pt idx="6072">
                  <c:v>-0.48831007865665055</c:v>
                </c:pt>
                <c:pt idx="6073">
                  <c:v>-0.48819901475916933</c:v>
                </c:pt>
                <c:pt idx="6074">
                  <c:v>-0.48808171807335399</c:v>
                </c:pt>
                <c:pt idx="6075">
                  <c:v>-0.48795802156429524</c:v>
                </c:pt>
                <c:pt idx="6076">
                  <c:v>-0.4878277772867875</c:v>
                </c:pt>
                <c:pt idx="6077">
                  <c:v>-0.48769086115775517</c:v>
                </c:pt>
                <c:pt idx="6078">
                  <c:v>-0.48754716818382671</c:v>
                </c:pt>
                <c:pt idx="6079">
                  <c:v>-0.48739661246133437</c:v>
                </c:pt>
                <c:pt idx="6080">
                  <c:v>-0.48723912717631446</c:v>
                </c:pt>
                <c:pt idx="6081">
                  <c:v>-0.48707466460450705</c:v>
                </c:pt>
                <c:pt idx="6082">
                  <c:v>-0.48690319611135635</c:v>
                </c:pt>
                <c:pt idx="6083">
                  <c:v>-0.4867247073795844</c:v>
                </c:pt>
                <c:pt idx="6084">
                  <c:v>-0.48653919840919108</c:v>
                </c:pt>
                <c:pt idx="6085">
                  <c:v>-0.4863466835174543</c:v>
                </c:pt>
                <c:pt idx="6086">
                  <c:v>-0.48614719133893025</c:v>
                </c:pt>
                <c:pt idx="6087">
                  <c:v>-0.48594077437030442</c:v>
                </c:pt>
                <c:pt idx="6088">
                  <c:v>-0.48572750419796684</c:v>
                </c:pt>
                <c:pt idx="6089">
                  <c:v>-0.48550747149801099</c:v>
                </c:pt>
                <c:pt idx="6090">
                  <c:v>-0.48528078126380858</c:v>
                </c:pt>
                <c:pt idx="6091">
                  <c:v>-0.4850475528060092</c:v>
                </c:pt>
                <c:pt idx="6092">
                  <c:v>-0.48480791975254034</c:v>
                </c:pt>
                <c:pt idx="6093">
                  <c:v>-0.48456203004860748</c:v>
                </c:pt>
                <c:pt idx="6094">
                  <c:v>-0.48431004595669408</c:v>
                </c:pt>
                <c:pt idx="6095">
                  <c:v>-0.4840521440565615</c:v>
                </c:pt>
                <c:pt idx="6096">
                  <c:v>-0.48378851524524907</c:v>
                </c:pt>
                <c:pt idx="6097">
                  <c:v>-0.48351935996464812</c:v>
                </c:pt>
                <c:pt idx="6098">
                  <c:v>-0.4832448882015018</c:v>
                </c:pt>
                <c:pt idx="6099">
                  <c:v>-0.48296531948740545</c:v>
                </c:pt>
                <c:pt idx="6100">
                  <c:v>-0.48268088289880617</c:v>
                </c:pt>
                <c:pt idx="6101">
                  <c:v>-0.48239181228457723</c:v>
                </c:pt>
                <c:pt idx="6102">
                  <c:v>-0.48209834626601772</c:v>
                </c:pt>
                <c:pt idx="6103">
                  <c:v>-0.48180072823685277</c:v>
                </c:pt>
                <c:pt idx="6104">
                  <c:v>-0.48149920636323373</c:v>
                </c:pt>
                <c:pt idx="6105">
                  <c:v>-0.48119403358373741</c:v>
                </c:pt>
                <c:pt idx="6106">
                  <c:v>-0.48088547238179313</c:v>
                </c:pt>
                <c:pt idx="6107">
                  <c:v>-0.48057378524082972</c:v>
                </c:pt>
                <c:pt idx="6108">
                  <c:v>-0.48025922987185043</c:v>
                </c:pt>
                <c:pt idx="6109">
                  <c:v>-0.47994205921343241</c:v>
                </c:pt>
                <c:pt idx="6110">
                  <c:v>-0.47962252143172668</c:v>
                </c:pt>
                <c:pt idx="6111">
                  <c:v>-0.4793008599204584</c:v>
                </c:pt>
                <c:pt idx="6112">
                  <c:v>-0.47897731330092674</c:v>
                </c:pt>
                <c:pt idx="6113">
                  <c:v>-0.47865211542200492</c:v>
                </c:pt>
                <c:pt idx="6114">
                  <c:v>-0.47832549536014013</c:v>
                </c:pt>
                <c:pt idx="6115">
                  <c:v>-0.47799767741935351</c:v>
                </c:pt>
                <c:pt idx="6116">
                  <c:v>-0.47766888113124034</c:v>
                </c:pt>
                <c:pt idx="6117">
                  <c:v>-0.47733932125496986</c:v>
                </c:pt>
                <c:pt idx="6118">
                  <c:v>-0.47700920300485933</c:v>
                </c:pt>
                <c:pt idx="6119">
                  <c:v>-0.47667872205037409</c:v>
                </c:pt>
                <c:pt idx="6120">
                  <c:v>-0.47634805974370159</c:v>
                </c:pt>
                <c:pt idx="6121">
                  <c:v>-0.47601738789217707</c:v>
                </c:pt>
                <c:pt idx="6122">
                  <c:v>-0.47568686875828403</c:v>
                </c:pt>
                <c:pt idx="6123">
                  <c:v>-0.47535665505965374</c:v>
                </c:pt>
                <c:pt idx="6124">
                  <c:v>-0.475026889969066</c:v>
                </c:pt>
                <c:pt idx="6125">
                  <c:v>-0.4746977071144482</c:v>
                </c:pt>
                <c:pt idx="6126">
                  <c:v>-0.47436922580644991</c:v>
                </c:pt>
                <c:pt idx="6127">
                  <c:v>-0.47404155581086882</c:v>
                </c:pt>
                <c:pt idx="6128">
                  <c:v>-0.47371480212107647</c:v>
                </c:pt>
                <c:pt idx="6129">
                  <c:v>-0.47338906495801852</c:v>
                </c:pt>
                <c:pt idx="6130">
                  <c:v>-0.47306443977021462</c:v>
                </c:pt>
                <c:pt idx="6131">
                  <c:v>-0.47274101723375855</c:v>
                </c:pt>
                <c:pt idx="6132">
                  <c:v>-0.47241888325231796</c:v>
                </c:pt>
                <c:pt idx="6133">
                  <c:v>-0.47209811895713449</c:v>
                </c:pt>
                <c:pt idx="6134">
                  <c:v>-0.47177880070702399</c:v>
                </c:pt>
                <c:pt idx="6135">
                  <c:v>-0.47146100008837621</c:v>
                </c:pt>
                <c:pt idx="6136">
                  <c:v>-0.47114478391515485</c:v>
                </c:pt>
                <c:pt idx="6137">
                  <c:v>-0.47083021422889765</c:v>
                </c:pt>
                <c:pt idx="6138">
                  <c:v>-0.47051735307114251</c:v>
                </c:pt>
                <c:pt idx="6139">
                  <c:v>-0.47020626248342706</c:v>
                </c:pt>
                <c:pt idx="6140">
                  <c:v>-0.46989700927971517</c:v>
                </c:pt>
                <c:pt idx="6141">
                  <c:v>-0.4695896650463966</c:v>
                </c:pt>
                <c:pt idx="6142">
                  <c:v>-0.46928430614228706</c:v>
                </c:pt>
                <c:pt idx="6143">
                  <c:v>-0.46898101369862816</c:v>
                </c:pt>
                <c:pt idx="6144">
                  <c:v>-0.46867987361908775</c:v>
                </c:pt>
                <c:pt idx="6145">
                  <c:v>-0.46838097657975941</c:v>
                </c:pt>
                <c:pt idx="6146">
                  <c:v>-0.46808441802916284</c:v>
                </c:pt>
                <c:pt idx="6147">
                  <c:v>-0.46779029341581774</c:v>
                </c:pt>
                <c:pt idx="6148">
                  <c:v>-0.46749869818824374</c:v>
                </c:pt>
                <c:pt idx="6149">
                  <c:v>-0.46724279994080897</c:v>
                </c:pt>
                <c:pt idx="6150">
                  <c:v>-0.46698728853872257</c:v>
                </c:pt>
                <c:pt idx="6151">
                  <c:v>-0.46673227096774</c:v>
                </c:pt>
                <c:pt idx="6152">
                  <c:v>-0.4664778610652644</c:v>
                </c:pt>
                <c:pt idx="6153">
                  <c:v>-0.46622417968043223</c:v>
                </c:pt>
                <c:pt idx="6154">
                  <c:v>-0.46597135483870783</c:v>
                </c:pt>
                <c:pt idx="6155">
                  <c:v>-0.46571952191113625</c:v>
                </c:pt>
                <c:pt idx="6156">
                  <c:v>-0.46546882874178075</c:v>
                </c:pt>
                <c:pt idx="6157">
                  <c:v>-0.46521943594469867</c:v>
                </c:pt>
                <c:pt idx="6158">
                  <c:v>-0.46497151220867233</c:v>
                </c:pt>
                <c:pt idx="6159">
                  <c:v>-0.46472523449131337</c:v>
                </c:pt>
                <c:pt idx="6160">
                  <c:v>-0.46448078821879213</c:v>
                </c:pt>
                <c:pt idx="6161">
                  <c:v>-0.4642383674913857</c:v>
                </c:pt>
                <c:pt idx="6162">
                  <c:v>-0.46399817529504167</c:v>
                </c:pt>
                <c:pt idx="6163">
                  <c:v>-0.46376042371916343</c:v>
                </c:pt>
                <c:pt idx="6164">
                  <c:v>-0.46352533418083425</c:v>
                </c:pt>
                <c:pt idx="6165">
                  <c:v>-0.46329313765569946</c:v>
                </c:pt>
                <c:pt idx="6166">
                  <c:v>-0.46306407491574231</c:v>
                </c:pt>
                <c:pt idx="6167">
                  <c:v>-0.46283839677419203</c:v>
                </c:pt>
                <c:pt idx="6168">
                  <c:v>-0.46261635908574983</c:v>
                </c:pt>
                <c:pt idx="6169">
                  <c:v>-0.46239822287389892</c:v>
                </c:pt>
                <c:pt idx="6170">
                  <c:v>-0.46218424915670409</c:v>
                </c:pt>
                <c:pt idx="6171">
                  <c:v>-0.46197469361421856</c:v>
                </c:pt>
                <c:pt idx="6172">
                  <c:v>-0.46176980645161159</c:v>
                </c:pt>
                <c:pt idx="6173">
                  <c:v>-0.46156983225806325</c:v>
                </c:pt>
                <c:pt idx="6174">
                  <c:v>-0.46137500986127239</c:v>
                </c:pt>
                <c:pt idx="6175">
                  <c:v>-0.46118557217741812</c:v>
                </c:pt>
                <c:pt idx="6176">
                  <c:v>-0.46100174058435955</c:v>
                </c:pt>
                <c:pt idx="6177">
                  <c:v>-0.46082371911714648</c:v>
                </c:pt>
                <c:pt idx="6178">
                  <c:v>-0.4606516995391694</c:v>
                </c:pt>
                <c:pt idx="6179">
                  <c:v>-0.46048586101578476</c:v>
                </c:pt>
                <c:pt idx="6180">
                  <c:v>-0.46032636977747005</c:v>
                </c:pt>
                <c:pt idx="6181">
                  <c:v>-0.46017337877211129</c:v>
                </c:pt>
                <c:pt idx="6182">
                  <c:v>-0.46002702730601469</c:v>
                </c:pt>
                <c:pt idx="6183">
                  <c:v>-0.4598874406732108</c:v>
                </c:pt>
                <c:pt idx="6184">
                  <c:v>-0.45975472977260612</c:v>
                </c:pt>
                <c:pt idx="6185">
                  <c:v>-0.4596289907125124</c:v>
                </c:pt>
                <c:pt idx="6186">
                  <c:v>-0.45951030440206653</c:v>
                </c:pt>
                <c:pt idx="6187">
                  <c:v>-0.45939872451612818</c:v>
                </c:pt>
                <c:pt idx="6188">
                  <c:v>-0.45929428257343585</c:v>
                </c:pt>
                <c:pt idx="6189">
                  <c:v>-0.45919698731424352</c:v>
                </c:pt>
                <c:pt idx="6190">
                  <c:v>-0.45910682996172697</c:v>
                </c:pt>
                <c:pt idx="6191">
                  <c:v>-0.4590237837243395</c:v>
                </c:pt>
                <c:pt idx="6192">
                  <c:v>-0.45894780328110535</c:v>
                </c:pt>
                <c:pt idx="6193">
                  <c:v>-0.45887882424916515</c:v>
                </c:pt>
                <c:pt idx="6194">
                  <c:v>-0.45881676263285415</c:v>
                </c:pt>
                <c:pt idx="6195">
                  <c:v>-0.45876151425356287</c:v>
                </c:pt>
                <c:pt idx="6196">
                  <c:v>-0.45871295415959207</c:v>
                </c:pt>
                <c:pt idx="6197">
                  <c:v>-0.45867094216318738</c:v>
                </c:pt>
                <c:pt idx="6198">
                  <c:v>-0.45863532238976862</c:v>
                </c:pt>
                <c:pt idx="6199">
                  <c:v>-0.4586059228110595</c:v>
                </c:pt>
                <c:pt idx="6200">
                  <c:v>-0.45858255476144444</c:v>
                </c:pt>
                <c:pt idx="6201">
                  <c:v>-0.45856501873299621</c:v>
                </c:pt>
                <c:pt idx="6202">
                  <c:v>-0.45855310404692057</c:v>
                </c:pt>
                <c:pt idx="6203">
                  <c:v>-0.45854658851298163</c:v>
                </c:pt>
                <c:pt idx="6204">
                  <c:v>-0.45854523807638997</c:v>
                </c:pt>
                <c:pt idx="6205">
                  <c:v>-0.45854880645161272</c:v>
                </c:pt>
                <c:pt idx="6206">
                  <c:v>-0.45855702825085143</c:v>
                </c:pt>
                <c:pt idx="6207">
                  <c:v>-0.45856963145161284</c:v>
                </c:pt>
                <c:pt idx="6208">
                  <c:v>-0.458586343761412</c:v>
                </c:pt>
                <c:pt idx="6209">
                  <c:v>-0.45860689260922821</c:v>
                </c:pt>
                <c:pt idx="6210">
                  <c:v>-0.45863100513663452</c:v>
                </c:pt>
                <c:pt idx="6211">
                  <c:v>-0.45865840818858561</c:v>
                </c:pt>
                <c:pt idx="6212">
                  <c:v>-0.45868882830385022</c:v>
                </c:pt>
                <c:pt idx="6213">
                  <c:v>-0.45872199170506928</c:v>
                </c:pt>
                <c:pt idx="6214">
                  <c:v>-0.4587576242884252</c:v>
                </c:pt>
                <c:pt idx="6215">
                  <c:v>-0.45879545161290342</c:v>
                </c:pt>
                <c:pt idx="6216">
                  <c:v>-0.45883519888912649</c:v>
                </c:pt>
                <c:pt idx="6217">
                  <c:v>-0.4588765909677423</c:v>
                </c:pt>
                <c:pt idx="6218">
                  <c:v>-0.45891935934184924</c:v>
                </c:pt>
                <c:pt idx="6219">
                  <c:v>-0.45896324237140412</c:v>
                </c:pt>
                <c:pt idx="6220">
                  <c:v>-0.45900799262672859</c:v>
                </c:pt>
                <c:pt idx="6221">
                  <c:v>-0.45905337021652726</c:v>
                </c:pt>
                <c:pt idx="6222">
                  <c:v>-0.45909914304783145</c:v>
                </c:pt>
                <c:pt idx="6223">
                  <c:v>-0.45914508709677482</c:v>
                </c:pt>
                <c:pt idx="6224">
                  <c:v>-0.45919098669072927</c:v>
                </c:pt>
                <c:pt idx="6225">
                  <c:v>-0.45923663480236326</c:v>
                </c:pt>
                <c:pt idx="6226">
                  <c:v>-0.45928184076870354</c:v>
                </c:pt>
                <c:pt idx="6227">
                  <c:v>-0.4593264308755769</c:v>
                </c:pt>
                <c:pt idx="6228">
                  <c:v>-0.4593702414481326</c:v>
                </c:pt>
                <c:pt idx="6229">
                  <c:v>-0.45941311921458705</c:v>
                </c:pt>
                <c:pt idx="6230">
                  <c:v>-0.45945492168589674</c:v>
                </c:pt>
                <c:pt idx="6231">
                  <c:v>-0.45949551755218299</c:v>
                </c:pt>
                <c:pt idx="6232">
                  <c:v>-0.45953478709677498</c:v>
                </c:pt>
                <c:pt idx="6233">
                  <c:v>-0.45957262262879234</c:v>
                </c:pt>
                <c:pt idx="6234">
                  <c:v>-0.45960892893524213</c:v>
                </c:pt>
                <c:pt idx="6235">
                  <c:v>-0.45964362375366646</c:v>
                </c:pt>
                <c:pt idx="6236">
                  <c:v>-0.45967663826643768</c:v>
                </c:pt>
                <c:pt idx="6237">
                  <c:v>-0.45970792565756907</c:v>
                </c:pt>
                <c:pt idx="6238">
                  <c:v>-0.45973745386346665</c:v>
                </c:pt>
                <c:pt idx="6239">
                  <c:v>-0.45976520614919436</c:v>
                </c:pt>
                <c:pt idx="6240">
                  <c:v>-0.45979117348234783</c:v>
                </c:pt>
                <c:pt idx="6241">
                  <c:v>-0.4598153548387105</c:v>
                </c:pt>
                <c:pt idx="6242">
                  <c:v>-0.45983775752258144</c:v>
                </c:pt>
                <c:pt idx="6243">
                  <c:v>-0.45985839750260227</c:v>
                </c:pt>
                <c:pt idx="6244">
                  <c:v>-0.45987729976396619</c:v>
                </c:pt>
                <c:pt idx="6245">
                  <c:v>-0.45989449867794902</c:v>
                </c:pt>
                <c:pt idx="6246">
                  <c:v>-0.45991003838976358</c:v>
                </c:pt>
                <c:pt idx="6247">
                  <c:v>-0.4599239732258073</c:v>
                </c:pt>
                <c:pt idx="6248">
                  <c:v>-0.45993636812144295</c:v>
                </c:pt>
                <c:pt idx="6249">
                  <c:v>-0.45994729907053117</c:v>
                </c:pt>
                <c:pt idx="6250">
                  <c:v>-0.45995685359801569</c:v>
                </c:pt>
                <c:pt idx="6251">
                  <c:v>-0.45996512224694186</c:v>
                </c:pt>
                <c:pt idx="6252">
                  <c:v>-0.4599721987096782</c:v>
                </c:pt>
                <c:pt idx="6253">
                  <c:v>-0.45997817996604495</c:v>
                </c:pt>
                <c:pt idx="6254">
                  <c:v>-0.45998316642877618</c:v>
                </c:pt>
                <c:pt idx="6255">
                  <c:v>-0.45998726209677498</c:v>
                </c:pt>
                <c:pt idx="6256">
                  <c:v>-0.45999057471665294</c:v>
                </c:pt>
                <c:pt idx="6257">
                  <c:v>-0.45999320645161373</c:v>
                </c:pt>
                <c:pt idx="6258">
                  <c:v>-0.45999525362533378</c:v>
                </c:pt>
                <c:pt idx="6259">
                  <c:v>-0.45999680645161373</c:v>
                </c:pt>
                <c:pt idx="6260">
                  <c:v>-0.45999794874887029</c:v>
                </c:pt>
                <c:pt idx="6261">
                  <c:v>-0.45999875763846704</c:v>
                </c:pt>
                <c:pt idx="6262">
                  <c:v>-0.45999930322580729</c:v>
                </c:pt>
                <c:pt idx="6263">
                  <c:v>-0.45999964826302808</c:v>
                </c:pt>
                <c:pt idx="6264">
                  <c:v>-0.45999984779204595</c:v>
                </c:pt>
                <c:pt idx="6265">
                  <c:v>-0.45999994876660422</c:v>
                </c:pt>
                <c:pt idx="6266">
                  <c:v>-0.45999998965186928</c:v>
                </c:pt>
                <c:pt idx="6267">
                  <c:v>-0.4600000000000008</c:v>
                </c:pt>
                <c:pt idx="6268">
                  <c:v>-0.4600000000000008</c:v>
                </c:pt>
                <c:pt idx="6269">
                  <c:v>-0.4600000000000008</c:v>
                </c:pt>
                <c:pt idx="6270">
                  <c:v>-0.4600000000000008</c:v>
                </c:pt>
                <c:pt idx="6271">
                  <c:v>-0.4600000000000008</c:v>
                </c:pt>
                <c:pt idx="6272">
                  <c:v>-0.4600000000000008</c:v>
                </c:pt>
                <c:pt idx="6273">
                  <c:v>-0.4600000000000008</c:v>
                </c:pt>
                <c:pt idx="6274">
                  <c:v>-0.4600000000000008</c:v>
                </c:pt>
                <c:pt idx="6275">
                  <c:v>-0.4600000000000008</c:v>
                </c:pt>
                <c:pt idx="6276">
                  <c:v>-0.4600000000000008</c:v>
                </c:pt>
                <c:pt idx="6277">
                  <c:v>-0.4600000000000008</c:v>
                </c:pt>
                <c:pt idx="6278">
                  <c:v>-0.4600000000000008</c:v>
                </c:pt>
                <c:pt idx="6279">
                  <c:v>-0.4600000000000008</c:v>
                </c:pt>
                <c:pt idx="6280">
                  <c:v>-0.4600000000000008</c:v>
                </c:pt>
                <c:pt idx="6281">
                  <c:v>-0.4600000000000008</c:v>
                </c:pt>
                <c:pt idx="6282">
                  <c:v>-0.46000000000000074</c:v>
                </c:pt>
                <c:pt idx="6283">
                  <c:v>-0.46000000000000074</c:v>
                </c:pt>
                <c:pt idx="6284">
                  <c:v>-0.46000000000000074</c:v>
                </c:pt>
                <c:pt idx="6285">
                  <c:v>-0.46000000000000074</c:v>
                </c:pt>
                <c:pt idx="6286">
                  <c:v>-0.46000000000000074</c:v>
                </c:pt>
                <c:pt idx="6287">
                  <c:v>-0.46000000000000074</c:v>
                </c:pt>
                <c:pt idx="6288">
                  <c:v>-0.46000000000000074</c:v>
                </c:pt>
                <c:pt idx="6289">
                  <c:v>-0.46000000000000074</c:v>
                </c:pt>
                <c:pt idx="6290">
                  <c:v>-0.46000000000000074</c:v>
                </c:pt>
                <c:pt idx="6291">
                  <c:v>-0.46000000000000074</c:v>
                </c:pt>
                <c:pt idx="6292">
                  <c:v>-0.46000000000000074</c:v>
                </c:pt>
                <c:pt idx="6293">
                  <c:v>-0.46000000000000074</c:v>
                </c:pt>
                <c:pt idx="6294">
                  <c:v>-0.46000000000000074</c:v>
                </c:pt>
                <c:pt idx="6295">
                  <c:v>-0.46000000000000074</c:v>
                </c:pt>
                <c:pt idx="6296">
                  <c:v>-0.46000000000000074</c:v>
                </c:pt>
                <c:pt idx="6297">
                  <c:v>-0.46000000000000074</c:v>
                </c:pt>
                <c:pt idx="6298">
                  <c:v>-0.4600000000000008</c:v>
                </c:pt>
                <c:pt idx="6299">
                  <c:v>-0.4600000000000008</c:v>
                </c:pt>
                <c:pt idx="6300">
                  <c:v>-0.4600000000000008</c:v>
                </c:pt>
                <c:pt idx="6301">
                  <c:v>-0.4600000000000008</c:v>
                </c:pt>
                <c:pt idx="6302">
                  <c:v>-0.4600000000000008</c:v>
                </c:pt>
                <c:pt idx="6303">
                  <c:v>-0.4600000000000008</c:v>
                </c:pt>
                <c:pt idx="6304">
                  <c:v>-0.4600000000000008</c:v>
                </c:pt>
                <c:pt idx="6305">
                  <c:v>-0.4600000000000008</c:v>
                </c:pt>
                <c:pt idx="6306">
                  <c:v>-0.4600000000000008</c:v>
                </c:pt>
                <c:pt idx="6307">
                  <c:v>-0.4600000000000008</c:v>
                </c:pt>
                <c:pt idx="6308">
                  <c:v>-0.4600000000000008</c:v>
                </c:pt>
                <c:pt idx="6309">
                  <c:v>-0.4600000000000008</c:v>
                </c:pt>
                <c:pt idx="6310">
                  <c:v>-0.4600000000000008</c:v>
                </c:pt>
                <c:pt idx="6311">
                  <c:v>-0.4600000000000008</c:v>
                </c:pt>
                <c:pt idx="6312">
                  <c:v>-0.4600000000000008</c:v>
                </c:pt>
                <c:pt idx="6313">
                  <c:v>-0.4600000000000008</c:v>
                </c:pt>
                <c:pt idx="6314">
                  <c:v>-0.4600000000000008</c:v>
                </c:pt>
                <c:pt idx="6315">
                  <c:v>-0.4600000000000008</c:v>
                </c:pt>
                <c:pt idx="6316">
                  <c:v>-0.4600000000000008</c:v>
                </c:pt>
                <c:pt idx="6317">
                  <c:v>-0.4600000000000008</c:v>
                </c:pt>
                <c:pt idx="6318">
                  <c:v>-0.4600000000000008</c:v>
                </c:pt>
                <c:pt idx="6319">
                  <c:v>-0.4600000000000008</c:v>
                </c:pt>
                <c:pt idx="6320">
                  <c:v>-0.4600000000000008</c:v>
                </c:pt>
                <c:pt idx="6321">
                  <c:v>-0.4600000000000008</c:v>
                </c:pt>
                <c:pt idx="6322">
                  <c:v>-0.4600000000000008</c:v>
                </c:pt>
                <c:pt idx="6323">
                  <c:v>-0.4600000000000008</c:v>
                </c:pt>
                <c:pt idx="6324">
                  <c:v>-0.46000000000000069</c:v>
                </c:pt>
                <c:pt idx="6325">
                  <c:v>-0.46000000000000069</c:v>
                </c:pt>
                <c:pt idx="6326">
                  <c:v>-0.46000000000000069</c:v>
                </c:pt>
                <c:pt idx="6327">
                  <c:v>-0.46000000000000069</c:v>
                </c:pt>
                <c:pt idx="6328">
                  <c:v>-0.46000000000000058</c:v>
                </c:pt>
                <c:pt idx="6329">
                  <c:v>-0.46000000000000058</c:v>
                </c:pt>
                <c:pt idx="6330">
                  <c:v>-0.46000000000000058</c:v>
                </c:pt>
                <c:pt idx="6331">
                  <c:v>-0.46000000000000058</c:v>
                </c:pt>
                <c:pt idx="6332">
                  <c:v>-0.46000000000000058</c:v>
                </c:pt>
                <c:pt idx="6333">
                  <c:v>-0.46000000000000052</c:v>
                </c:pt>
                <c:pt idx="6334">
                  <c:v>-0.46000000000000052</c:v>
                </c:pt>
                <c:pt idx="6335">
                  <c:v>-0.46000000000000052</c:v>
                </c:pt>
                <c:pt idx="6336">
                  <c:v>-0.46000000000000046</c:v>
                </c:pt>
                <c:pt idx="6337">
                  <c:v>-0.46000000000000046</c:v>
                </c:pt>
                <c:pt idx="6338">
                  <c:v>-0.46000000000000041</c:v>
                </c:pt>
                <c:pt idx="6339">
                  <c:v>-0.46000000000000041</c:v>
                </c:pt>
                <c:pt idx="6340">
                  <c:v>-0.46000000000000035</c:v>
                </c:pt>
                <c:pt idx="6341">
                  <c:v>-0.4600000000000003</c:v>
                </c:pt>
                <c:pt idx="6342">
                  <c:v>-0.4600000000000003</c:v>
                </c:pt>
                <c:pt idx="6343">
                  <c:v>-0.46000000000000024</c:v>
                </c:pt>
                <c:pt idx="6344">
                  <c:v>-0.46000000000000024</c:v>
                </c:pt>
                <c:pt idx="6345">
                  <c:v>-0.46000000000000019</c:v>
                </c:pt>
                <c:pt idx="6346">
                  <c:v>-0.46000000000000019</c:v>
                </c:pt>
                <c:pt idx="6347">
                  <c:v>-0.46000000000000013</c:v>
                </c:pt>
                <c:pt idx="6348">
                  <c:v>-0.46000000000000013</c:v>
                </c:pt>
                <c:pt idx="6349">
                  <c:v>-0.46000000000000008</c:v>
                </c:pt>
                <c:pt idx="6350">
                  <c:v>-0.46</c:v>
                </c:pt>
                <c:pt idx="6351">
                  <c:v>-0.46</c:v>
                </c:pt>
                <c:pt idx="6352">
                  <c:v>-0.46</c:v>
                </c:pt>
                <c:pt idx="6353">
                  <c:v>-0.46</c:v>
                </c:pt>
                <c:pt idx="6354">
                  <c:v>-0.46</c:v>
                </c:pt>
                <c:pt idx="6355">
                  <c:v>-0.46</c:v>
                </c:pt>
                <c:pt idx="6356">
                  <c:v>-0.46</c:v>
                </c:pt>
                <c:pt idx="6357">
                  <c:v>-0.46000000000000008</c:v>
                </c:pt>
                <c:pt idx="6358">
                  <c:v>-0.46000000000000008</c:v>
                </c:pt>
                <c:pt idx="6359">
                  <c:v>-0.46</c:v>
                </c:pt>
                <c:pt idx="6360">
                  <c:v>-0.46</c:v>
                </c:pt>
                <c:pt idx="6361">
                  <c:v>-0.46</c:v>
                </c:pt>
                <c:pt idx="6362">
                  <c:v>-0.46000000000000008</c:v>
                </c:pt>
                <c:pt idx="6363">
                  <c:v>-0.46</c:v>
                </c:pt>
                <c:pt idx="6364">
                  <c:v>-0.46</c:v>
                </c:pt>
                <c:pt idx="6365">
                  <c:v>-0.46</c:v>
                </c:pt>
                <c:pt idx="6366">
                  <c:v>-0.46</c:v>
                </c:pt>
              </c:numCache>
            </c:numRef>
          </c:yVal>
          <c:smooth val="0"/>
          <c:extLst>
            <c:ext xmlns:c16="http://schemas.microsoft.com/office/drawing/2014/chart" uri="{C3380CC4-5D6E-409C-BE32-E72D297353CC}">
              <c16:uniqueId val="{00000002-435B-40DB-9D3C-F9C579F67A72}"/>
            </c:ext>
          </c:extLst>
        </c:ser>
        <c:dLbls>
          <c:showLegendKey val="0"/>
          <c:showVal val="0"/>
          <c:showCatName val="0"/>
          <c:showSerName val="0"/>
          <c:showPercent val="0"/>
          <c:showBubbleSize val="0"/>
        </c:dLbls>
        <c:axId val="1551239264"/>
        <c:axId val="1551229696"/>
      </c:scatterChart>
      <c:valAx>
        <c:axId val="1551239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V injecte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551229696"/>
        <c:crosses val="autoZero"/>
        <c:crossBetween val="midCat"/>
      </c:valAx>
      <c:valAx>
        <c:axId val="155122969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p (ps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55123926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Sheet1!$H$4</c:f>
              <c:strCache>
                <c:ptCount val="1"/>
                <c:pt idx="0">
                  <c:v>No Nano - 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E$4</c:f>
              <c:numCache>
                <c:formatCode>0.0</c:formatCode>
                <c:ptCount val="1"/>
                <c:pt idx="0">
                  <c:v>64.228903343548723</c:v>
                </c:pt>
              </c:numCache>
            </c:numRef>
          </c:val>
          <c:extLst>
            <c:ext xmlns:c16="http://schemas.microsoft.com/office/drawing/2014/chart" uri="{C3380CC4-5D6E-409C-BE32-E72D297353CC}">
              <c16:uniqueId val="{00000000-55E1-42D0-A131-35940CDBC3BD}"/>
            </c:ext>
          </c:extLst>
        </c:ser>
        <c:ser>
          <c:idx val="0"/>
          <c:order val="1"/>
          <c:tx>
            <c:strRef>
              <c:f>Sheet1!$H$2</c:f>
              <c:strCache>
                <c:ptCount val="1"/>
                <c:pt idx="0">
                  <c:v>No Nano - CO2</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Results</c:v>
              </c:pt>
            </c:strLit>
          </c:cat>
          <c:val>
            <c:numRef>
              <c:f>Sheet1!$E$2</c:f>
              <c:numCache>
                <c:formatCode>0.0</c:formatCode>
                <c:ptCount val="1"/>
                <c:pt idx="0">
                  <c:v>86.368090506637643</c:v>
                </c:pt>
              </c:numCache>
            </c:numRef>
          </c:val>
          <c:extLst>
            <c:ext xmlns:c16="http://schemas.microsoft.com/office/drawing/2014/chart" uri="{C3380CC4-5D6E-409C-BE32-E72D297353CC}">
              <c16:uniqueId val="{00000001-55E1-42D0-A131-35940CDBC3BD}"/>
            </c:ext>
          </c:extLst>
        </c:ser>
        <c:ser>
          <c:idx val="1"/>
          <c:order val="2"/>
          <c:tx>
            <c:strRef>
              <c:f>Sheet1!$H$3</c:f>
              <c:strCache>
                <c:ptCount val="1"/>
                <c:pt idx="0">
                  <c:v>Nano - CO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Results</c:v>
              </c:pt>
            </c:strLit>
          </c:cat>
          <c:val>
            <c:numRef>
              <c:f>Sheet1!$E$3</c:f>
              <c:numCache>
                <c:formatCode>0.0</c:formatCode>
                <c:ptCount val="1"/>
                <c:pt idx="0">
                  <c:v>99.863976084767657</c:v>
                </c:pt>
              </c:numCache>
            </c:numRef>
          </c:val>
          <c:extLst>
            <c:ext xmlns:c16="http://schemas.microsoft.com/office/drawing/2014/chart" uri="{C3380CC4-5D6E-409C-BE32-E72D297353CC}">
              <c16:uniqueId val="{00000002-55E1-42D0-A131-35940CDBC3BD}"/>
            </c:ext>
          </c:extLst>
        </c:ser>
        <c:dLbls>
          <c:dLblPos val="outEnd"/>
          <c:showLegendKey val="0"/>
          <c:showVal val="1"/>
          <c:showCatName val="0"/>
          <c:showSerName val="0"/>
          <c:showPercent val="0"/>
          <c:showBubbleSize val="0"/>
        </c:dLbls>
        <c:gapWidth val="219"/>
        <c:overlap val="-27"/>
        <c:axId val="379834128"/>
        <c:axId val="379836872"/>
      </c:barChart>
      <c:catAx>
        <c:axId val="37983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79836872"/>
        <c:crosses val="autoZero"/>
        <c:auto val="1"/>
        <c:lblAlgn val="ctr"/>
        <c:lblOffset val="100"/>
        <c:noMultiLvlLbl val="0"/>
      </c:catAx>
      <c:valAx>
        <c:axId val="379836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over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798341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32B0F-8A02-4D12-91E6-C4BA0167B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890</Words>
  <Characters>5637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min Emami</dc:creator>
  <cp:keywords/>
  <dc:description/>
  <cp:lastModifiedBy>Mrs. Moradian, Tayebe</cp:lastModifiedBy>
  <cp:revision>2</cp:revision>
  <dcterms:created xsi:type="dcterms:W3CDTF">2023-02-12T07:43:00Z</dcterms:created>
  <dcterms:modified xsi:type="dcterms:W3CDTF">2023-02-12T07:43:00Z</dcterms:modified>
</cp:coreProperties>
</file>